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CA08E7">
      <w:pPr>
        <w:pStyle w:val="Title"/>
      </w:pPr>
      <w:r>
        <w:t>Joint Research Centre Notes</w:t>
      </w:r>
    </w:p>
    <w:p w14:paraId="0BD96098" w14:textId="77777777" w:rsidR="00DF3BBE" w:rsidRDefault="00DF3BBE" w:rsidP="00DF3BBE">
      <w:pPr>
        <w:pStyle w:val="Heading1"/>
      </w:pPr>
      <w:bookmarkStart w:id="0" w:name="_Toc315774543"/>
      <w:r>
        <w:t>Requirements</w:t>
      </w:r>
    </w:p>
    <w:p w14:paraId="2D5B58E6" w14:textId="77777777" w:rsidR="00BB1D27" w:rsidRDefault="00BB1D27" w:rsidP="00BB1D27">
      <w:pPr>
        <w:pStyle w:val="Heading2"/>
      </w:pPr>
      <w:bookmarkStart w:id="1" w:name="_Toc315774645"/>
      <w:r>
        <w:t>APAAT Notes</w:t>
      </w:r>
      <w:bookmarkEnd w:id="1"/>
    </w:p>
    <w:p w14:paraId="246E3371" w14:textId="77777777" w:rsidR="00BB1D27" w:rsidRDefault="00BB1D27" w:rsidP="00BB1D27">
      <w:pPr>
        <w:pStyle w:val="Heading3"/>
      </w:pPr>
      <w:bookmarkStart w:id="2" w:name="_Toc315774646"/>
      <w:r>
        <w:t>Methodology:</w:t>
      </w:r>
      <w:bookmarkEnd w:id="2"/>
    </w:p>
    <w:p w14:paraId="32B83F42" w14:textId="77777777" w:rsidR="00BB1D27" w:rsidRDefault="00BB1D27" w:rsidP="00BB1D27">
      <w:pPr>
        <w:pStyle w:val="ListBullet"/>
      </w:pPr>
      <w:r>
        <w:t>I am the 3rd person doing an iteration on the APAAT, but with no clear development plan or requirements doc - its still experimental!!</w:t>
      </w:r>
    </w:p>
    <w:p w14:paraId="615F8C35" w14:textId="77777777" w:rsidR="00BB1D27" w:rsidRDefault="00BB1D27" w:rsidP="00BB1D27">
      <w:pPr>
        <w:pStyle w:val="ListBullet"/>
      </w:pPr>
      <w:r>
        <w:t>Is it a website, or set of products that can be delivered into a range of websites/reports?</w:t>
      </w:r>
    </w:p>
    <w:p w14:paraId="2992C72A" w14:textId="77777777" w:rsidR="00BB1D27" w:rsidRDefault="00BB1D27" w:rsidP="00BB1D27">
      <w:pPr>
        <w:pStyle w:val="ListBullet"/>
      </w:pPr>
      <w:r>
        <w:t>Seems to be data-driven and not requirement-driven - there are so many statistics for a PA</w:t>
      </w:r>
    </w:p>
    <w:p w14:paraId="7EEF5E09" w14:textId="77777777" w:rsidR="00BB1D27" w:rsidRDefault="00BB1D27" w:rsidP="00BB1D27">
      <w:pPr>
        <w:pStyle w:val="ListBullet"/>
      </w:pPr>
      <w:r>
        <w:t>I have seen no requirements document or user profile</w:t>
      </w:r>
    </w:p>
    <w:p w14:paraId="3FF77FEC" w14:textId="77777777" w:rsidR="00BB1D27" w:rsidRDefault="00BB1D27" w:rsidP="00BB1D27">
      <w:pPr>
        <w:pStyle w:val="ListBullet"/>
      </w:pPr>
      <w:r>
        <w:t>The Critical sites are 1 interpretation of the value/threat analysis but dont take into account complementarity</w:t>
      </w:r>
    </w:p>
    <w:p w14:paraId="14F355EE" w14:textId="77777777" w:rsidR="00BB1D27" w:rsidRDefault="00BB1D27" w:rsidP="00BB1D27">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BB1D27">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BB1D27">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BB1D27">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BB1D27">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BB1D27">
      <w:pPr>
        <w:pStyle w:val="ListBullet"/>
      </w:pPr>
      <w:r>
        <w:t>No account is made of survey effort and recorder bias</w:t>
      </w:r>
    </w:p>
    <w:p w14:paraId="5486C706" w14:textId="77777777" w:rsidR="00BB1D27" w:rsidRDefault="00BB1D27" w:rsidP="00BB1D27">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BB1D27">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BB1D27">
      <w:pPr>
        <w:pStyle w:val="ListBullet"/>
      </w:pPr>
      <w:r>
        <w:t>Didnt include all PAs as danger of paper parks - not sure this is good!</w:t>
      </w:r>
    </w:p>
    <w:p w14:paraId="450E50FA" w14:textId="77777777" w:rsidR="00BB1D27" w:rsidRDefault="00BB1D27" w:rsidP="00BB1D27">
      <w:pPr>
        <w:pStyle w:val="ListBullet"/>
      </w:pPr>
      <w:r>
        <w:t>How wed are they to the existing indicators? If this is an experimental site, do we have to stick with what we've already got. - evolution or revolution</w:t>
      </w:r>
    </w:p>
    <w:p w14:paraId="51456BBF" w14:textId="77777777" w:rsidR="00BB1D27" w:rsidRDefault="00BB1D27" w:rsidP="00BB1D27">
      <w:pPr>
        <w:pStyle w:val="ListBullet"/>
      </w:pPr>
      <w:r>
        <w:t>The overlay analysis between the PAs and RedList data is a political hot-potato and we will have to tread carefully</w:t>
      </w:r>
    </w:p>
    <w:p w14:paraId="6F4371EC" w14:textId="77777777" w:rsidR="00243059" w:rsidRDefault="00243059" w:rsidP="00BB1D27">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BB1D27">
      <w:pPr>
        <w:pStyle w:val="Heading3"/>
      </w:pPr>
      <w:bookmarkStart w:id="3" w:name="_Toc315774647"/>
      <w:r>
        <w:t>Technology:</w:t>
      </w:r>
      <w:bookmarkEnd w:id="3"/>
    </w:p>
    <w:p w14:paraId="1F7584FD" w14:textId="77777777" w:rsidR="00BB1D27" w:rsidRDefault="00BB1D27" w:rsidP="00BB1D27">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BB1D27">
      <w:pPr>
        <w:pStyle w:val="ListBullet"/>
      </w:pPr>
      <w:r>
        <w:t>Batch produce HTML is probably bad, but not neccesarily - it depends on how often the data is updated and what the requirements are for timeliness</w:t>
      </w:r>
    </w:p>
    <w:p w14:paraId="72D5A581" w14:textId="77777777" w:rsidR="00BB1D27" w:rsidRDefault="00BB1D27" w:rsidP="00BB1D27">
      <w:pPr>
        <w:pStyle w:val="ListBullet"/>
      </w:pPr>
      <w:r>
        <w:t>Long-term investment in the tool needs simple maintenance and good documentation support - current architecture is v complex</w:t>
      </w:r>
    </w:p>
    <w:p w14:paraId="093B2FE4" w14:textId="77777777" w:rsidR="00BB1D27" w:rsidRDefault="00BB1D27" w:rsidP="00BB1D27">
      <w:pPr>
        <w:pStyle w:val="ListBullet"/>
      </w:pPr>
      <w:r>
        <w:t>Data, scripts and tools are scattered in different locations - need to be centralised and managed</w:t>
      </w:r>
    </w:p>
    <w:p w14:paraId="3EA8F234" w14:textId="77777777" w:rsidR="00BB1D27" w:rsidRDefault="00BB1D27" w:rsidP="00BB1D27">
      <w:pPr>
        <w:pStyle w:val="ListBullet"/>
      </w:pPr>
      <w:r>
        <w:t>The plots, graphs and alerts should be generated on the fly from the data not batch produced - allows you to do your own selection</w:t>
      </w:r>
    </w:p>
    <w:p w14:paraId="72608D74" w14:textId="77777777" w:rsidR="00BB1D27" w:rsidRDefault="00BB1D27" w:rsidP="00BB1D27">
      <w:pPr>
        <w:pStyle w:val="Heading3"/>
      </w:pPr>
      <w:bookmarkStart w:id="4" w:name="_Toc315774648"/>
      <w:r>
        <w:t>Jorges exising data:</w:t>
      </w:r>
      <w:bookmarkEnd w:id="4"/>
    </w:p>
    <w:p w14:paraId="7D1F8FCD" w14:textId="77777777" w:rsidR="00BB1D27" w:rsidRDefault="00BB1D27" w:rsidP="00BB1D27">
      <w:pPr>
        <w:pStyle w:val="BodyText"/>
      </w:pPr>
      <w:r>
        <w:t>The species data has been split into separate taxonomic groups which is bad. Not very scalable. Whole db needs restructuring.</w:t>
      </w:r>
    </w:p>
    <w:p w14:paraId="3EDCA4A2" w14:textId="77777777" w:rsidR="00BB1D27" w:rsidRDefault="00BB1D27" w:rsidP="003D4FE8">
      <w:pPr>
        <w:pStyle w:val="BodyText2"/>
      </w:pPr>
      <w:r>
        <w:t>But you can run spatial queries in pgAdmin that are fairly quick. Like this for example:</w:t>
      </w:r>
    </w:p>
    <w:p w14:paraId="31A4A9C1" w14:textId="77777777" w:rsidR="00BB1D27" w:rsidRDefault="00BB1D27" w:rsidP="00BB1D27">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3D4FE8">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BB1D27">
      <w:pPr>
        <w:pStyle w:val="BodyText"/>
      </w:pPr>
      <w:r>
        <w:t>wilcards:</w:t>
      </w:r>
    </w:p>
    <w:p w14:paraId="53EC4D74" w14:textId="77777777" w:rsidR="00BB1D27" w:rsidRDefault="00BB1D27" w:rsidP="003D4FE8">
      <w:pPr>
        <w:pStyle w:val="BodyText2"/>
      </w:pPr>
      <w:r>
        <w:t>SELECT distinct country FROM pa.wdpa where country like 'UK%'</w:t>
      </w:r>
    </w:p>
    <w:p w14:paraId="2B643654" w14:textId="77777777" w:rsidR="00BB1D27" w:rsidRDefault="00BB1D27" w:rsidP="003D4FE8">
      <w:pPr>
        <w:pStyle w:val="BodyText2"/>
      </w:pPr>
      <w:r>
        <w:t>There are no PAs for the UK! There are 84488 PAs in the WDPA table.</w:t>
      </w:r>
    </w:p>
    <w:p w14:paraId="3E851087" w14:textId="215528BE" w:rsidR="00BB1D27" w:rsidRDefault="00BB1D27" w:rsidP="00BB1D27">
      <w:pPr>
        <w:pStyle w:val="Heading3"/>
      </w:pPr>
      <w:bookmarkStart w:id="5" w:name="_Toc315774649"/>
      <w:r>
        <w:t>Jorges existing tool:</w:t>
      </w:r>
      <w:bookmarkEnd w:id="5"/>
    </w:p>
    <w:p w14:paraId="11D7E6FC" w14:textId="77777777" w:rsidR="00BB1D27" w:rsidRDefault="00BB1D27" w:rsidP="00BB1D27">
      <w:pPr>
        <w:pStyle w:val="BodyText"/>
      </w:pPr>
      <w:r>
        <w:t>Is on the laptop:</w:t>
      </w:r>
    </w:p>
    <w:p w14:paraId="22C50028" w14:textId="77777777" w:rsidR="00BB1D27" w:rsidRDefault="00BB1D27" w:rsidP="00BB1D27">
      <w:pPr>
        <w:pStyle w:val="BodyText"/>
      </w:pPr>
      <w:r>
        <w:t xml:space="preserve">user: </w:t>
      </w:r>
      <w:r>
        <w:tab/>
        <w:t xml:space="preserve">root </w:t>
      </w:r>
    </w:p>
    <w:p w14:paraId="7AA3B141" w14:textId="77777777" w:rsidR="00BB1D27" w:rsidRDefault="00BB1D27" w:rsidP="00BB1D27">
      <w:pPr>
        <w:pStyle w:val="BodyText"/>
      </w:pPr>
      <w:r>
        <w:t>pw:</w:t>
      </w:r>
      <w:r>
        <w:tab/>
      </w:r>
      <w:r>
        <w:tab/>
        <w:t>gem2010</w:t>
      </w:r>
    </w:p>
    <w:p w14:paraId="74D409B0" w14:textId="77777777" w:rsidR="00BB1D27" w:rsidRDefault="00082D6F" w:rsidP="003D4FE8">
      <w:pPr>
        <w:pStyle w:val="BodyText2"/>
      </w:pPr>
      <w:hyperlink r:id="rId10" w:history="1">
        <w:r w:rsidR="00BB1D27" w:rsidRPr="0077669C">
          <w:rPr>
            <w:rStyle w:val="Hyperlink"/>
          </w:rPr>
          <w:t>http://localhost/pa5.php</w:t>
        </w:r>
      </w:hyperlink>
    </w:p>
    <w:p w14:paraId="0584A78B" w14:textId="77777777" w:rsidR="00BB1D27" w:rsidRDefault="00BB1D27" w:rsidP="003D4FE8">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BB1D27">
      <w:pPr>
        <w:pStyle w:val="BodyText"/>
      </w:pPr>
      <w:r>
        <w:t>Where is ajax_server.php?</w:t>
      </w:r>
    </w:p>
    <w:p w14:paraId="4B91E683" w14:textId="77777777" w:rsidR="00BB1D27" w:rsidRDefault="00BB1D27" w:rsidP="00BB1D27">
      <w:pPr>
        <w:pStyle w:val="BodyText"/>
      </w:pPr>
      <w:r>
        <w:t>How is it doing the intersect on a polygon or box and the species data?</w:t>
      </w:r>
    </w:p>
    <w:p w14:paraId="374505AF" w14:textId="77777777" w:rsidR="00BB1D27" w:rsidRDefault="00BB1D27" w:rsidP="00BB1D27">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BB1D27">
      <w:pPr>
        <w:pStyle w:val="BodyText"/>
      </w:pPr>
      <w:r>
        <w:t>Does WFS support versioning? - make a hash of the species md5 to see the difference</w:t>
      </w:r>
    </w:p>
    <w:p w14:paraId="58507BB5" w14:textId="77777777" w:rsidR="00BB1D27" w:rsidRDefault="00BB1D27" w:rsidP="003D4FE8">
      <w:pPr>
        <w:pStyle w:val="BodyText2"/>
      </w:pPr>
      <w:r>
        <w:t xml:space="preserve">Why split the db into taxonomic groups? cos the data were in shapefiles </w:t>
      </w:r>
    </w:p>
    <w:p w14:paraId="22A6B0B0" w14:textId="77777777" w:rsidR="00BB1D27" w:rsidRDefault="00BB1D27" w:rsidP="00BB1D27">
      <w:pPr>
        <w:pStyle w:val="BodyText"/>
      </w:pPr>
      <w:r>
        <w:t>not doing species query on the fly, but pa query - i.e. getting all of the pas for the polygon then getting the species for those pas</w:t>
      </w:r>
    </w:p>
    <w:p w14:paraId="6FD512EC" w14:textId="77777777" w:rsidR="00BB1D27" w:rsidRDefault="00BB1D27" w:rsidP="00BB1D27">
      <w:pPr>
        <w:pStyle w:val="BodyText"/>
      </w:pPr>
      <w:r>
        <w:t>how many species are there?</w:t>
      </w:r>
    </w:p>
    <w:p w14:paraId="5C43D068" w14:textId="77777777" w:rsidR="00BB1D27" w:rsidRDefault="00BB1D27" w:rsidP="00BB1D27">
      <w:pPr>
        <w:pStyle w:val="BodyText"/>
      </w:pPr>
      <w:r>
        <w:t xml:space="preserve">amphibians </w:t>
      </w:r>
      <w:r>
        <w:tab/>
        <w:t xml:space="preserve">6156 </w:t>
      </w:r>
      <w:r>
        <w:tab/>
        <w:t>sp</w:t>
      </w:r>
    </w:p>
    <w:p w14:paraId="309F1C8B" w14:textId="77777777" w:rsidR="00BB1D27" w:rsidRDefault="00BB1D27" w:rsidP="00BB1D27">
      <w:pPr>
        <w:pStyle w:val="BodyText"/>
      </w:pPr>
      <w:r>
        <w:t xml:space="preserve">mammals </w:t>
      </w:r>
      <w:r>
        <w:tab/>
        <w:t xml:space="preserve">4969 </w:t>
      </w:r>
      <w:r>
        <w:tab/>
        <w:t>sp</w:t>
      </w:r>
    </w:p>
    <w:p w14:paraId="6316D683" w14:textId="77777777" w:rsidR="00BB1D27" w:rsidRDefault="00BB1D27" w:rsidP="00BB1D27">
      <w:pPr>
        <w:pStyle w:val="BodyText"/>
      </w:pPr>
      <w:r>
        <w:t>reptiles</w:t>
      </w:r>
      <w:r>
        <w:tab/>
        <w:t xml:space="preserve">1040 </w:t>
      </w:r>
      <w:r>
        <w:tab/>
        <w:t>sp</w:t>
      </w:r>
    </w:p>
    <w:p w14:paraId="7E304D82" w14:textId="77777777" w:rsidR="00BB1D27" w:rsidRDefault="00BB1D27" w:rsidP="003D4FE8">
      <w:pPr>
        <w:pStyle w:val="BodyText2"/>
      </w:pPr>
      <w:r>
        <w:t>total</w:t>
      </w:r>
      <w:r>
        <w:tab/>
        <w:t>=</w:t>
      </w:r>
      <w:r>
        <w:tab/>
        <w:t xml:space="preserve">12165 </w:t>
      </w:r>
      <w:r>
        <w:tab/>
        <w:t>sp</w:t>
      </w:r>
      <w:r>
        <w:tab/>
        <w:t>all filtered for Africa as well</w:t>
      </w:r>
    </w:p>
    <w:p w14:paraId="1E1A5FFA" w14:textId="77777777" w:rsidR="00BB1D27" w:rsidRDefault="00BB1D27" w:rsidP="003D4FE8">
      <w:pPr>
        <w:pStyle w:val="BodyText2"/>
      </w:pPr>
      <w:r>
        <w:t xml:space="preserve">parallelisation - picloud </w:t>
      </w:r>
    </w:p>
    <w:p w14:paraId="74E0B516" w14:textId="77777777" w:rsidR="00BB1D27" w:rsidRDefault="00BB1D27" w:rsidP="003D4FE8">
      <w:pPr>
        <w:pStyle w:val="BodyText2"/>
      </w:pPr>
      <w:r>
        <w:t>jorge is starting a new project called earthserver in autumn?</w:t>
      </w:r>
    </w:p>
    <w:p w14:paraId="6B9000D4" w14:textId="77777777" w:rsidR="00BB1D27" w:rsidRDefault="00BB1D27" w:rsidP="00BB1D27">
      <w:pPr>
        <w:pStyle w:val="BodyText"/>
      </w:pPr>
      <w:r>
        <w:t>3:09</w:t>
      </w:r>
      <w:r>
        <w:tab/>
        <w:t xml:space="preserve">Using the default spatial index now with ID_NO indexed too </w:t>
      </w:r>
    </w:p>
    <w:p w14:paraId="0E7CBE54" w14:textId="77777777" w:rsidR="00BB1D27" w:rsidRDefault="00BB1D27" w:rsidP="00BB1D27">
      <w:pPr>
        <w:pStyle w:val="BodyText"/>
      </w:pPr>
      <w:r>
        <w:t>trying 10 000, 100 000, 400 000 - invalid</w:t>
      </w:r>
    </w:p>
    <w:p w14:paraId="629E52FD" w14:textId="77777777" w:rsidR="00BB1D27" w:rsidRDefault="00BB1D27" w:rsidP="003D4FE8">
      <w:pPr>
        <w:pStyle w:val="BodyText2"/>
      </w:pPr>
      <w:r>
        <w:t>trying 10 000, 100 000, 40 000 000 - took 7:00 to set up index - crash on identify</w:t>
      </w:r>
    </w:p>
    <w:p w14:paraId="6EE28FC5" w14:textId="77777777" w:rsidR="00BB1D27" w:rsidRDefault="00BB1D27" w:rsidP="00BB1D27">
      <w:pPr>
        <w:pStyle w:val="BodyText"/>
      </w:pPr>
      <w:r>
        <w:t>What is my direction? What are the requirements?</w:t>
      </w:r>
    </w:p>
    <w:p w14:paraId="04B26CEF" w14:textId="77777777" w:rsidR="00BB1D27" w:rsidRDefault="00BB1D27" w:rsidP="00BB1D27">
      <w:pPr>
        <w:pStyle w:val="ListBullet"/>
      </w:pPr>
      <w:r>
        <w:t>Tools to capture data from park managers - 1 month - needs SDE</w:t>
      </w:r>
    </w:p>
    <w:p w14:paraId="4C09C3BF" w14:textId="77777777" w:rsidR="00BB1D27" w:rsidRDefault="00BB1D27" w:rsidP="00BB1D27">
      <w:pPr>
        <w:pStyle w:val="ListBullet"/>
      </w:pPr>
      <w:r>
        <w:t>APAAT retooling - 3 months</w:t>
      </w:r>
    </w:p>
    <w:p w14:paraId="2DA755B2" w14:textId="77777777" w:rsidR="00BB1D27" w:rsidRDefault="00BB1D27" w:rsidP="00BB1D27">
      <w:pPr>
        <w:pStyle w:val="ListBullet"/>
      </w:pPr>
      <w:r>
        <w:t>Accessibility map retooling - 3 months</w:t>
      </w:r>
    </w:p>
    <w:p w14:paraId="078F694E" w14:textId="77777777" w:rsidR="00BB1D27" w:rsidRDefault="00BB1D27" w:rsidP="00BB1D27">
      <w:pPr>
        <w:pStyle w:val="ListBullet"/>
      </w:pPr>
      <w:r>
        <w:t>DOPA retooling - 3 months</w:t>
      </w:r>
    </w:p>
    <w:p w14:paraId="23C78E6F" w14:textId="77777777" w:rsidR="00BB1D27" w:rsidRDefault="00BB1D27" w:rsidP="00BB1D27">
      <w:pPr>
        <w:pStyle w:val="BodyText"/>
      </w:pPr>
      <w:r>
        <w:t>Architecture</w:t>
      </w:r>
    </w:p>
    <w:p w14:paraId="39AFFB89" w14:textId="77777777" w:rsidR="00BB1D27" w:rsidRDefault="00BB1D27" w:rsidP="00BB1D27">
      <w:pPr>
        <w:pStyle w:val="BodyText"/>
      </w:pPr>
      <w:r>
        <w:t>Massively influenced by the following:</w:t>
      </w:r>
    </w:p>
    <w:p w14:paraId="2F518DFD" w14:textId="77777777" w:rsidR="00BB1D27" w:rsidRDefault="00BB1D27" w:rsidP="00BB1D27">
      <w:pPr>
        <w:pStyle w:val="BodyText"/>
      </w:pPr>
      <w:r>
        <w:t>Do we need to do editing?</w:t>
      </w:r>
    </w:p>
    <w:p w14:paraId="66C0E6DE" w14:textId="77777777" w:rsidR="00BB1D27" w:rsidRDefault="00BB1D27" w:rsidP="00BB1D27">
      <w:pPr>
        <w:pStyle w:val="BodyText"/>
      </w:pPr>
      <w:r>
        <w:tab/>
        <w:t>-</w:t>
      </w:r>
      <w:r>
        <w:tab/>
        <w:t>Yes get data from park managers</w:t>
      </w:r>
    </w:p>
    <w:p w14:paraId="1165C930" w14:textId="77777777" w:rsidR="00BB1D27" w:rsidRDefault="00BB1D27" w:rsidP="003D4FE8">
      <w:pPr>
        <w:pStyle w:val="BodyText2"/>
      </w:pPr>
      <w:r>
        <w:t>Do we need to do dynamic querying, i.e. using user-defined areas?</w:t>
      </w:r>
    </w:p>
    <w:p w14:paraId="08E3F78E" w14:textId="77777777" w:rsidR="00675693" w:rsidRPr="00675693" w:rsidRDefault="00675693" w:rsidP="00675693">
      <w:pPr>
        <w:pStyle w:val="Heading2"/>
      </w:pPr>
      <w:r>
        <w:t>From …IUCN Protected area Effectiveness book</w:t>
      </w:r>
    </w:p>
    <w:p w14:paraId="2C9CB025" w14:textId="77777777" w:rsidR="00675693" w:rsidRPr="007B6754" w:rsidRDefault="00675693" w:rsidP="003D4FE8">
      <w:pPr>
        <w:pStyle w:val="BodyText2"/>
      </w:pPr>
      <w:r>
        <w:t>There are some good requirements in this paper.</w:t>
      </w:r>
    </w:p>
    <w:p w14:paraId="121E3FB4" w14:textId="77777777" w:rsidR="00675693" w:rsidRPr="003E1709" w:rsidRDefault="00675693" w:rsidP="00397DAF">
      <w:pPr>
        <w:pStyle w:val="Code"/>
      </w:pPr>
      <w:r w:rsidRPr="003E1709">
        <w:t>High level reporting obligations:</w:t>
      </w:r>
    </w:p>
    <w:p w14:paraId="2D7EA213" w14:textId="77777777" w:rsidR="00675693" w:rsidRPr="003E1709" w:rsidRDefault="00675693" w:rsidP="00397DAF">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397DAF">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397DAF">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397DAF">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397DAF">
            <w:pPr>
              <w:pStyle w:val="Code"/>
            </w:pPr>
            <w:r w:rsidRPr="003E1709">
              <w:t>Value</w:t>
            </w:r>
          </w:p>
        </w:tc>
        <w:tc>
          <w:tcPr>
            <w:tcW w:w="2394" w:type="dxa"/>
          </w:tcPr>
          <w:p w14:paraId="4D23AFCB"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397DAF">
            <w:pPr>
              <w:pStyle w:val="Code"/>
            </w:pPr>
            <w:r w:rsidRPr="003E1709">
              <w:t>Population of an endangered animal</w:t>
            </w:r>
          </w:p>
        </w:tc>
        <w:tc>
          <w:tcPr>
            <w:tcW w:w="2394" w:type="dxa"/>
          </w:tcPr>
          <w:p w14:paraId="69EFED46"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3D4FE8">
            <w:pPr>
              <w:pStyle w:val="BodyText2"/>
            </w:pPr>
          </w:p>
        </w:tc>
        <w:tc>
          <w:tcPr>
            <w:tcW w:w="2394" w:type="dxa"/>
          </w:tcPr>
          <w:p w14:paraId="6DC8CAB9"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3D4FE8">
      <w:pPr>
        <w:pStyle w:val="BodyText2"/>
      </w:pPr>
    </w:p>
    <w:p w14:paraId="15BCB04B" w14:textId="77777777" w:rsidR="00675693" w:rsidRDefault="00675693" w:rsidP="00675693">
      <w:pPr>
        <w:pStyle w:val="Heading2"/>
      </w:pPr>
      <w:r>
        <w:t>From ..Biological Diversity - frontiers in measurement and assessment book</w:t>
      </w:r>
    </w:p>
    <w:p w14:paraId="02C3F734" w14:textId="77777777" w:rsidR="00675693" w:rsidRPr="00675693" w:rsidRDefault="00675693" w:rsidP="003D4FE8">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128C3">
      <w:pPr>
        <w:pStyle w:val="Heading2"/>
      </w:pPr>
      <w:r>
        <w:t>From CBD Aichi targets</w:t>
      </w:r>
    </w:p>
    <w:p w14:paraId="2013AA55" w14:textId="77777777" w:rsidR="00A128C3" w:rsidRPr="00A128C3" w:rsidRDefault="00A128C3" w:rsidP="003D4FE8">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6B4226">
      <w:pPr>
        <w:pStyle w:val="Heading1"/>
      </w:pPr>
      <w:r>
        <w:t>Data</w:t>
      </w:r>
      <w:bookmarkEnd w:id="0"/>
      <w:r w:rsidR="008E71D6">
        <w:t>sets</w:t>
      </w:r>
    </w:p>
    <w:p w14:paraId="45380FBB" w14:textId="77777777" w:rsidR="00230FDB" w:rsidRPr="00230FDB" w:rsidRDefault="00230FDB" w:rsidP="00230FDB">
      <w:pPr>
        <w:pStyle w:val="Heading2"/>
      </w:pPr>
      <w:r>
        <w:t>Input datasets</w:t>
      </w:r>
    </w:p>
    <w:p w14:paraId="12C040A5" w14:textId="77777777" w:rsidR="003C7CD2" w:rsidRDefault="003C7CD2" w:rsidP="00230FDB">
      <w:pPr>
        <w:pStyle w:val="Heading3"/>
      </w:pPr>
      <w:r>
        <w:t>Administrative Boundaries</w:t>
      </w:r>
    </w:p>
    <w:p w14:paraId="747CA6E5" w14:textId="3C548AF3" w:rsidR="00D277F5" w:rsidRDefault="00E97F8B" w:rsidP="00230FDB">
      <w:pPr>
        <w:pStyle w:val="Heading4"/>
      </w:pPr>
      <w:bookmarkStart w:id="6" w:name="_Ref396213236"/>
      <w:r>
        <w:t>GAUL</w:t>
      </w:r>
      <w:bookmarkEnd w:id="6"/>
    </w:p>
    <w:p w14:paraId="0D2536C5" w14:textId="09F44115" w:rsidR="001B45FC" w:rsidRPr="001B45FC" w:rsidRDefault="001B45FC" w:rsidP="001B45FC">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324C76">
      <w:pPr>
        <w:pStyle w:val="Heading5"/>
      </w:pPr>
      <w:bookmarkStart w:id="7" w:name="_Ref330197200"/>
      <w:r>
        <w:t>Attribute issues</w:t>
      </w:r>
    </w:p>
    <w:p w14:paraId="57A7B879" w14:textId="77777777" w:rsidR="00F77F90" w:rsidRDefault="00BF4580" w:rsidP="00230FDB">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230FDB">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230FDB">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324C76">
      <w:pPr>
        <w:pStyle w:val="Heading5"/>
      </w:pPr>
      <w:r>
        <w:t>Geometry issues</w:t>
      </w:r>
    </w:p>
    <w:p w14:paraId="6B5DC1E7" w14:textId="77777777" w:rsidR="00524017" w:rsidRDefault="00524017" w:rsidP="003D4FE8">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3D4FE8">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324C76">
      <w:pPr>
        <w:pStyle w:val="Heading5"/>
      </w:pPr>
      <w:r>
        <w:t>Missing data</w:t>
      </w:r>
    </w:p>
    <w:p w14:paraId="2AF2F5C2" w14:textId="60F8C7BE" w:rsidR="0055158E" w:rsidRDefault="006C5C0F" w:rsidP="00F60DE7">
      <w:pPr>
        <w:pStyle w:val="ListBullet"/>
      </w:pPr>
      <w:r>
        <w:t>St. Helena is not in GAUL v2.6.</w:t>
      </w:r>
      <w:r w:rsidR="0055158E">
        <w:t xml:space="preserve"> </w:t>
      </w:r>
    </w:p>
    <w:p w14:paraId="43139CD0" w14:textId="6273BAC4" w:rsidR="0055158E" w:rsidRDefault="0055158E" w:rsidP="00F60DE7">
      <w:pPr>
        <w:pStyle w:val="ListBullet"/>
      </w:pPr>
      <w:r>
        <w:t>Singapore is not in admin1</w:t>
      </w:r>
    </w:p>
    <w:p w14:paraId="0CD0DDED" w14:textId="20E7DE9D" w:rsidR="0055158E" w:rsidRPr="001B45FC" w:rsidRDefault="0055158E" w:rsidP="00F60DE7">
      <w:pPr>
        <w:pStyle w:val="ListBullet"/>
      </w:pPr>
      <w:r>
        <w:t xml:space="preserve">Caspian Sea is not in admin1 </w:t>
      </w:r>
    </w:p>
    <w:p w14:paraId="0C287143" w14:textId="1597512D" w:rsidR="004B4E68" w:rsidRDefault="004B4E68" w:rsidP="00230FDB">
      <w:pPr>
        <w:pStyle w:val="Heading4"/>
      </w:pPr>
      <w:r>
        <w:t>Exclusive Economic Zones (EEZ)</w:t>
      </w:r>
      <w:bookmarkEnd w:id="7"/>
    </w:p>
    <w:p w14:paraId="068DC9D8" w14:textId="77777777" w:rsidR="002F6873" w:rsidRDefault="002F6873" w:rsidP="003D4FE8">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324C76">
      <w:pPr>
        <w:pStyle w:val="Heading5"/>
      </w:pPr>
      <w:r>
        <w:t>VLIZ dataset</w:t>
      </w:r>
    </w:p>
    <w:p w14:paraId="7740B764" w14:textId="77777777" w:rsidR="006119DE" w:rsidRDefault="006119DE" w:rsidP="003D4FE8">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3D4FE8">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324C76">
      <w:pPr>
        <w:pStyle w:val="Heading5"/>
      </w:pPr>
      <w:r>
        <w:t>UNCLOS</w:t>
      </w:r>
    </w:p>
    <w:p w14:paraId="4D71AE94" w14:textId="77777777" w:rsidR="002F6873" w:rsidRDefault="006119DE" w:rsidP="003D4FE8">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375778">
      <w:pPr>
        <w:pStyle w:val="Heading4"/>
      </w:pPr>
      <w:r>
        <w:t>Continents</w:t>
      </w:r>
    </w:p>
    <w:p w14:paraId="2F3392D2" w14:textId="7A558FC1" w:rsidR="00375778" w:rsidRPr="00375778" w:rsidRDefault="00375778" w:rsidP="00375778">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991E05">
      <w:pPr>
        <w:pStyle w:val="Heading3"/>
      </w:pPr>
      <w:r>
        <w:t>Species</w:t>
      </w:r>
    </w:p>
    <w:p w14:paraId="3A28D7C1" w14:textId="77777777" w:rsidR="009E3CBA" w:rsidRDefault="009E3CBA" w:rsidP="00991E05">
      <w:pPr>
        <w:pStyle w:val="Heading4"/>
      </w:pPr>
      <w:r>
        <w:t xml:space="preserve">IUCN Red List </w:t>
      </w:r>
      <w:r w:rsidR="00316680">
        <w:t xml:space="preserve">Spatial </w:t>
      </w:r>
      <w:r>
        <w:t>Data</w:t>
      </w:r>
    </w:p>
    <w:p w14:paraId="4BE9D5DD" w14:textId="77777777" w:rsidR="009503B7" w:rsidRDefault="009503B7" w:rsidP="00324C76">
      <w:pPr>
        <w:pStyle w:val="Heading5"/>
      </w:pPr>
      <w:r>
        <w:t>Metadata</w:t>
      </w:r>
    </w:p>
    <w:p w14:paraId="64BE5573" w14:textId="77777777" w:rsidR="009503B7" w:rsidRDefault="009503B7" w:rsidP="003D4FE8">
      <w:pPr>
        <w:pStyle w:val="BodyText2"/>
      </w:pPr>
      <w:r>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991E05">
      <w:pPr>
        <w:pStyle w:val="BodyText"/>
      </w:pPr>
      <w:r>
        <w:lastRenderedPageBreak/>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991E05">
      <w:pPr>
        <w:pStyle w:val="BodyText"/>
      </w:pPr>
      <w:r>
        <w:t>Coverage:</w:t>
      </w:r>
    </w:p>
    <w:p w14:paraId="574A9F4A" w14:textId="77777777" w:rsidR="007938C3" w:rsidRPr="009503B7" w:rsidRDefault="007938C3" w:rsidP="00991E05">
      <w:pPr>
        <w:pStyle w:val="BodyText"/>
      </w:pPr>
      <w:r>
        <w:t>Mammals, birds, reptiles, and 25% of mammals</w:t>
      </w:r>
    </w:p>
    <w:p w14:paraId="64CDB8D1" w14:textId="77777777" w:rsidR="00324706" w:rsidRDefault="00324706" w:rsidP="00324C76">
      <w:pPr>
        <w:pStyle w:val="Heading5"/>
      </w:pPr>
      <w:r>
        <w:t>Data</w:t>
      </w:r>
    </w:p>
    <w:p w14:paraId="43380916" w14:textId="77777777" w:rsidR="00A6174E" w:rsidRDefault="00A6174E" w:rsidP="00991E05">
      <w:pPr>
        <w:pStyle w:val="Heading6"/>
      </w:pPr>
      <w:r>
        <w:t>Taxonomic groups</w:t>
      </w:r>
    </w:p>
    <w:p w14:paraId="57C15EB1" w14:textId="77777777" w:rsidR="00A6174E" w:rsidRPr="00A6174E" w:rsidRDefault="00A6174E" w:rsidP="003D4FE8">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991E05">
      <w:pPr>
        <w:pStyle w:val="Heading6"/>
      </w:pPr>
      <w:r>
        <w:t>id_no values</w:t>
      </w:r>
    </w:p>
    <w:p w14:paraId="1DECACD4" w14:textId="77777777" w:rsidR="00916D9D" w:rsidRDefault="00916D9D" w:rsidP="00991E05">
      <w:pPr>
        <w:pStyle w:val="Heading7"/>
      </w:pPr>
      <w:r>
        <w:t>NULL values</w:t>
      </w:r>
    </w:p>
    <w:p w14:paraId="1BAEF8EA" w14:textId="77777777" w:rsidR="00916D9D" w:rsidRDefault="00916D9D" w:rsidP="003D4FE8">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3D4FE8">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3D4FE8">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991E05">
      <w:pPr>
        <w:pStyle w:val="BodyText"/>
      </w:pPr>
      <w:r>
        <w:t>There are many species in the africa intersection that have an id_no but no friendly_name in the species taxonomy table. Why?</w:t>
      </w:r>
    </w:p>
    <w:p w14:paraId="445A3E56" w14:textId="77777777" w:rsidR="00916D9D" w:rsidRDefault="00916D9D" w:rsidP="00991E05">
      <w:pPr>
        <w:pStyle w:val="BodyText"/>
      </w:pPr>
      <w:r>
        <w:t>30/1/12</w:t>
      </w:r>
    </w:p>
    <w:p w14:paraId="55164122" w14:textId="77777777" w:rsidR="00916D9D" w:rsidRDefault="00916D9D" w:rsidP="00991E05">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991E05">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3D4FE8">
      <w:pPr>
        <w:pStyle w:val="BodyText2"/>
      </w:pPr>
      <w:r>
        <w:t>There are 30145 unique speciesids in the November 2011 dataset.</w:t>
      </w:r>
    </w:p>
    <w:p w14:paraId="5493CDBD" w14:textId="77777777" w:rsidR="00BC164A" w:rsidRDefault="00BC164A" w:rsidP="003D4FE8">
      <w:pPr>
        <w:pStyle w:val="BodyText2"/>
      </w:pPr>
      <w:r>
        <w:t>There are 14319 unique id_nos in the updated species dataset.</w:t>
      </w:r>
    </w:p>
    <w:p w14:paraId="4548A640" w14:textId="77777777" w:rsidR="00916D9D" w:rsidRDefault="00916D9D" w:rsidP="00991E05">
      <w:pPr>
        <w:pStyle w:val="Heading7"/>
      </w:pPr>
      <w:r>
        <w:t>Duplicate values</w:t>
      </w:r>
    </w:p>
    <w:p w14:paraId="0F1EAFE2" w14:textId="77777777" w:rsidR="00916D9D" w:rsidRDefault="00916D9D" w:rsidP="003D4FE8">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991E05">
      <w:pPr>
        <w:pStyle w:val="Heading7"/>
      </w:pPr>
      <w:r>
        <w:t>Not matching speciesid values</w:t>
      </w:r>
    </w:p>
    <w:p w14:paraId="7B5F9920" w14:textId="77777777" w:rsidR="000A4614" w:rsidRPr="000A4614" w:rsidRDefault="000A4614" w:rsidP="003D4FE8">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991E05">
      <w:pPr>
        <w:pStyle w:val="Heading6"/>
      </w:pPr>
      <w:bookmarkStart w:id="8" w:name="_Ref329157555"/>
      <w:r>
        <w:t>Ge</w:t>
      </w:r>
      <w:r w:rsidR="00544B6C">
        <w:t xml:space="preserve">ometry </w:t>
      </w:r>
      <w:bookmarkEnd w:id="8"/>
      <w:r w:rsidR="00646A2A">
        <w:t>issues</w:t>
      </w:r>
    </w:p>
    <w:p w14:paraId="2C25C9A5" w14:textId="77777777" w:rsidR="00646A2A" w:rsidRDefault="00646A2A" w:rsidP="00991E05">
      <w:pPr>
        <w:pStyle w:val="Heading7"/>
      </w:pPr>
      <w:r>
        <w:t>Geometry errors</w:t>
      </w:r>
    </w:p>
    <w:p w14:paraId="40B59329" w14:textId="77777777" w:rsidR="00544B6C" w:rsidRDefault="00544B6C" w:rsidP="003D4FE8">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3D4FE8">
      <w:pPr>
        <w:pStyle w:val="BodyText2"/>
      </w:pPr>
      <w:r>
        <w:t>Example geometry errors for Orang Utan:</w:t>
      </w:r>
    </w:p>
    <w:p w14:paraId="4CCC241B" w14:textId="77777777" w:rsidR="00A22075" w:rsidRDefault="00A22075" w:rsidP="00397DAF">
      <w:pPr>
        <w:pStyle w:val="Code"/>
      </w:pPr>
      <w:r>
        <w:t>SELECT count(objectid), st_isvalid(geom)  FROM species where id_no='17975' group by st_isvalid(geom)</w:t>
      </w:r>
    </w:p>
    <w:p w14:paraId="4E91F84C" w14:textId="77777777" w:rsidR="00A22075" w:rsidRDefault="00A22075" w:rsidP="00397DAF">
      <w:pPr>
        <w:pStyle w:val="Code"/>
      </w:pPr>
      <w:r>
        <w:t>103254,Holes are nested[12656832.7599414 -258438.461163911]</w:t>
      </w:r>
    </w:p>
    <w:p w14:paraId="50EF694E" w14:textId="77777777" w:rsidR="00A22075" w:rsidRDefault="00A22075" w:rsidP="00397DAF">
      <w:pPr>
        <w:pStyle w:val="Code"/>
      </w:pPr>
      <w:r>
        <w:t>103255,Ring Self-intersection[13065344.512538 522764.089700909]</w:t>
      </w:r>
    </w:p>
    <w:p w14:paraId="0BA7AC2E" w14:textId="77777777" w:rsidR="00A22075" w:rsidRDefault="00A22075" w:rsidP="00397DAF">
      <w:pPr>
        <w:pStyle w:val="Code"/>
      </w:pPr>
      <w:r>
        <w:t>103251,Ring Self-intersection[12371886.134714 -136894.788829145]</w:t>
      </w:r>
    </w:p>
    <w:p w14:paraId="3A852831" w14:textId="77777777" w:rsidR="00A22075" w:rsidRDefault="00A22075" w:rsidP="00397DAF">
      <w:pPr>
        <w:pStyle w:val="Code"/>
      </w:pPr>
      <w:r>
        <w:t>103235,Holes are nested[12531870.5335555 -93853.4070293005]</w:t>
      </w:r>
    </w:p>
    <w:p w14:paraId="2163C495" w14:textId="77777777" w:rsidR="00A22075" w:rsidRDefault="00A22075" w:rsidP="00397DAF">
      <w:pPr>
        <w:pStyle w:val="Code"/>
      </w:pPr>
      <w:r>
        <w:t>103238,Holes are nested[12602342.076475 -118328.546722558]</w:t>
      </w:r>
    </w:p>
    <w:p w14:paraId="0B79475F" w14:textId="77777777" w:rsidR="00A22075" w:rsidRDefault="00A22075" w:rsidP="00397DAF">
      <w:pPr>
        <w:pStyle w:val="Code"/>
      </w:pPr>
      <w:r>
        <w:t>103243,Holes are nested[12701827.5598903 -94360.6253746466]</w:t>
      </w:r>
    </w:p>
    <w:p w14:paraId="46B3C6AD" w14:textId="77777777" w:rsidR="00A22075" w:rsidRDefault="00A22075" w:rsidP="00397DAF">
      <w:pPr>
        <w:pStyle w:val="Code"/>
      </w:pPr>
      <w:r>
        <w:t>103272,Holes are nested[12545723.8956434 -330056.430011007]</w:t>
      </w:r>
    </w:p>
    <w:p w14:paraId="79D9B967" w14:textId="77777777" w:rsidR="00A22075" w:rsidRDefault="00A22075" w:rsidP="00397DAF">
      <w:pPr>
        <w:pStyle w:val="Code"/>
      </w:pPr>
      <w:r>
        <w:t>103273,Holes are nested[12588167.2543105 -300573.259381745]</w:t>
      </w:r>
    </w:p>
    <w:p w14:paraId="30AAAD77" w14:textId="77777777" w:rsidR="00A22075" w:rsidRDefault="00A22075" w:rsidP="00397DAF">
      <w:pPr>
        <w:pStyle w:val="Code"/>
      </w:pPr>
      <w:r>
        <w:lastRenderedPageBreak/>
        <w:t>103277,Holes are nested[12276012.0194423 -106035.144792986]</w:t>
      </w:r>
    </w:p>
    <w:p w14:paraId="1ECD6A40" w14:textId="77777777" w:rsidR="00A22075" w:rsidRDefault="00A22075" w:rsidP="00397DAF">
      <w:pPr>
        <w:pStyle w:val="Code"/>
      </w:pPr>
      <w:r>
        <w:t>103278,Holes are nested[12709576.8574065 -204889.225583214]</w:t>
      </w:r>
    </w:p>
    <w:p w14:paraId="4971DFAF" w14:textId="77777777" w:rsidR="00A22075" w:rsidRDefault="00A22075" w:rsidP="00397DAF">
      <w:pPr>
        <w:pStyle w:val="Code"/>
      </w:pPr>
      <w:r>
        <w:t>103280,Holes are nested[12542711.6398711 -49803.4764911749]</w:t>
      </w:r>
    </w:p>
    <w:p w14:paraId="309F0C86" w14:textId="77777777" w:rsidR="00A22075" w:rsidRDefault="00A22075" w:rsidP="00397DAF">
      <w:pPr>
        <w:pStyle w:val="Code"/>
      </w:pPr>
      <w:r>
        <w:t>103291,Holes are nested[12528936.2009814 14726.6681179005]</w:t>
      </w:r>
    </w:p>
    <w:p w14:paraId="60B04340" w14:textId="77777777" w:rsidR="00A22075" w:rsidRDefault="00A22075" w:rsidP="00397DAF">
      <w:pPr>
        <w:pStyle w:val="Code"/>
      </w:pPr>
      <w:r>
        <w:t>103295,Ring Self-intersection[12984882.1028721 562801.131325574]</w:t>
      </w:r>
    </w:p>
    <w:p w14:paraId="6510CE88" w14:textId="77777777" w:rsidR="00A22075" w:rsidRDefault="00A22075" w:rsidP="00397DAF">
      <w:pPr>
        <w:pStyle w:val="Code"/>
      </w:pPr>
      <w:r>
        <w:t>103297,Holes are nested[13085177.8719553 661118.18652656]</w:t>
      </w:r>
    </w:p>
    <w:p w14:paraId="50D020E8" w14:textId="77777777" w:rsidR="00A22075" w:rsidRDefault="00A22075" w:rsidP="00397DAF">
      <w:pPr>
        <w:pStyle w:val="Code"/>
      </w:pPr>
      <w:r>
        <w:t>103302,Holes are nested[13199549.372047 617084.467512293]</w:t>
      </w:r>
    </w:p>
    <w:p w14:paraId="5B8B3487" w14:textId="77777777" w:rsidR="00A22075" w:rsidRDefault="00A22075" w:rsidP="00397DAF">
      <w:pPr>
        <w:pStyle w:val="Code"/>
      </w:pPr>
      <w:r>
        <w:t>103312,Ring Self-intersection[13174487.025677 631808.731846282]</w:t>
      </w:r>
    </w:p>
    <w:p w14:paraId="066B0D7E" w14:textId="77777777" w:rsidR="00A22075" w:rsidRDefault="00A22075" w:rsidP="00397DAF">
      <w:pPr>
        <w:pStyle w:val="Code"/>
      </w:pPr>
      <w:r>
        <w:t>103324,Holes are nested[13017136.9253294 180984.937910381]</w:t>
      </w:r>
    </w:p>
    <w:p w14:paraId="53F14435" w14:textId="77777777" w:rsidR="00A22075" w:rsidRDefault="00A22075" w:rsidP="00397DAF">
      <w:pPr>
        <w:pStyle w:val="Code"/>
      </w:pPr>
      <w:r>
        <w:t>103325,Holes are nested[12982810.3235838 134027.706935691]</w:t>
      </w:r>
    </w:p>
    <w:p w14:paraId="69D29040" w14:textId="77777777" w:rsidR="00A22075" w:rsidRDefault="00A22075" w:rsidP="00397DAF">
      <w:pPr>
        <w:pStyle w:val="Code"/>
      </w:pPr>
      <w:r>
        <w:t>103329,Holes are nested[12501823.562434 -339519.191697572]</w:t>
      </w:r>
    </w:p>
    <w:p w14:paraId="4DF4CFC6" w14:textId="77777777" w:rsidR="00A22075" w:rsidRDefault="00A22075" w:rsidP="00397DAF">
      <w:pPr>
        <w:pStyle w:val="Code"/>
      </w:pPr>
      <w:r>
        <w:t>103330,Holes are nested[13005476.2087801 257946.525378453]</w:t>
      </w:r>
    </w:p>
    <w:p w14:paraId="43D3C7AE" w14:textId="77777777" w:rsidR="00A22075" w:rsidRDefault="00A22075" w:rsidP="00397DAF">
      <w:pPr>
        <w:pStyle w:val="Code"/>
      </w:pPr>
      <w:r>
        <w:t>103331,Holes are nested[13043399.0485695 254266.925523183]</w:t>
      </w:r>
    </w:p>
    <w:p w14:paraId="2EA03581" w14:textId="77777777" w:rsidR="00A22075" w:rsidRDefault="00A22075" w:rsidP="00397DAF">
      <w:pPr>
        <w:pStyle w:val="Code"/>
      </w:pPr>
      <w:r>
        <w:t>103359,Holes are nested[12678608.1694728 -333803.074839029]</w:t>
      </w:r>
    </w:p>
    <w:p w14:paraId="533160CA" w14:textId="77777777" w:rsidR="00A22075" w:rsidRDefault="00A22075" w:rsidP="00397DAF">
      <w:pPr>
        <w:pStyle w:val="Code"/>
      </w:pPr>
      <w:r>
        <w:t>103364,Holes are nested[12719681.9693427 -252181.134409031]</w:t>
      </w:r>
    </w:p>
    <w:p w14:paraId="285B17CD" w14:textId="77777777" w:rsidR="00A22075" w:rsidRDefault="00A22075" w:rsidP="00397DAF">
      <w:pPr>
        <w:pStyle w:val="Code"/>
      </w:pPr>
      <w:r>
        <w:t>103365,Holes are nested[12726138.4998087 -265711.41403241]</w:t>
      </w:r>
    </w:p>
    <w:p w14:paraId="49ACD4F6" w14:textId="77777777" w:rsidR="00A22075" w:rsidRDefault="00A22075" w:rsidP="00397DAF">
      <w:pPr>
        <w:pStyle w:val="Code"/>
      </w:pPr>
      <w:r>
        <w:t>103377,Holes are nested[12548256.0845533 -167160.585845322]</w:t>
      </w:r>
    </w:p>
    <w:p w14:paraId="0672B1C5" w14:textId="77777777" w:rsidR="000513BA" w:rsidRDefault="000513BA" w:rsidP="003D4FE8">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397DAF">
      <w:pPr>
        <w:pStyle w:val="Code"/>
      </w:pPr>
      <w:r w:rsidRPr="000A5E8E">
        <w:t>update speciesll set geom = st_makevalid(geom) where st_isvalid(geom)='f'</w:t>
      </w:r>
    </w:p>
    <w:p w14:paraId="09028C44" w14:textId="77777777" w:rsidR="007C4E9B" w:rsidRDefault="007C4E9B" w:rsidP="003D4FE8">
      <w:pPr>
        <w:pStyle w:val="BodyText2"/>
      </w:pPr>
      <w:r>
        <w:t>In the SpeciesWFSLatLong there are lots of issues with the data – all of these features fail to load in the attribute table:</w:t>
      </w:r>
    </w:p>
    <w:p w14:paraId="41CBD229" w14:textId="77777777" w:rsidR="007C4E9B" w:rsidRDefault="007C4E9B" w:rsidP="00397DAF">
      <w:pPr>
        <w:pStyle w:val="Code"/>
      </w:pPr>
      <w:r w:rsidRPr="007C4E9B">
        <w:t>"OBJECTID" in (15111,15162,15186,15233,15248,15260,15306,15330,15345,15422,15451,15541,15797,16066,16078,16108,16231,16366,16725)</w:t>
      </w:r>
    </w:p>
    <w:p w14:paraId="434A5758" w14:textId="77777777" w:rsidR="005C6D00" w:rsidRDefault="005C6D00" w:rsidP="003D4FE8">
      <w:pPr>
        <w:pStyle w:val="BodyText2"/>
      </w:pPr>
      <w:r>
        <w:t>Also some features in the ArcGIS Server WFS Service caused errors but worked in the REST service, e.g.:</w:t>
      </w:r>
    </w:p>
    <w:p w14:paraId="1605ACC1" w14:textId="77777777" w:rsidR="005C6D00" w:rsidRDefault="00082D6F" w:rsidP="003D4FE8">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3D4FE8">
      <w:pPr>
        <w:pStyle w:val="BodyText2"/>
      </w:pPr>
      <w:r>
        <w:t xml:space="preserve">In the ArcGIS Server Log there is an error: </w:t>
      </w:r>
      <w:r w:rsidRPr="00EE1718">
        <w:t>Container process 8140 has crashed on machine IP-0A321AD6.</w:t>
      </w:r>
    </w:p>
    <w:p w14:paraId="75889ECF" w14:textId="77777777" w:rsidR="00785CC1" w:rsidRDefault="00785CC1" w:rsidP="003D4FE8">
      <w:pPr>
        <w:pStyle w:val="BodyText2"/>
      </w:pPr>
      <w:r>
        <w:t>When you run CheckGeometry in ArcGIS it reports the OBJECTID of the feature that has geometry errors. There are lots for the IUCN species data.</w:t>
      </w:r>
    </w:p>
    <w:p w14:paraId="15416137" w14:textId="77777777" w:rsidR="00A645F3" w:rsidRDefault="00A645F3" w:rsidP="003D4FE8">
      <w:pPr>
        <w:pStyle w:val="BodyText2"/>
      </w:pPr>
      <w:r>
        <w:t>But why did Wills errors not get reported when I ran my country or PA intersection? e.g. 2565, 2572 (OBJECTIDs)</w:t>
      </w:r>
    </w:p>
    <w:p w14:paraId="083B31C2" w14:textId="77777777" w:rsidR="00646A2A" w:rsidRDefault="008C5727" w:rsidP="00991E05">
      <w:pPr>
        <w:pStyle w:val="Heading7"/>
      </w:pPr>
      <w:r>
        <w:t>Snapping issues</w:t>
      </w:r>
    </w:p>
    <w:p w14:paraId="61F08A7C" w14:textId="77777777" w:rsidR="004206C7" w:rsidRDefault="000513BA" w:rsidP="003D4FE8">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3D4FE8">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991E05">
      <w:pPr>
        <w:pStyle w:val="Heading7"/>
      </w:pPr>
      <w:r>
        <w:t>Duplicate</w:t>
      </w:r>
      <w:r w:rsidR="006B4883">
        <w:t xml:space="preserve"> or overlapping</w:t>
      </w:r>
      <w:r>
        <w:t xml:space="preserve"> geometries</w:t>
      </w:r>
    </w:p>
    <w:p w14:paraId="4D1B5374" w14:textId="77777777" w:rsidR="008613B9" w:rsidRDefault="008613B9" w:rsidP="003D4FE8">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3D4FE8">
      <w:pPr>
        <w:pStyle w:val="BodyText2"/>
      </w:pPr>
      <w:r>
        <w:t>Leatherback turtle (6494) has all 11 of its large polygons duplicated in the new version 2014_2.</w:t>
      </w:r>
    </w:p>
    <w:p w14:paraId="15B3A878" w14:textId="77777777" w:rsidR="006B4883" w:rsidRPr="00BC4363" w:rsidRDefault="006B4883" w:rsidP="003D4FE8">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991E05">
      <w:pPr>
        <w:pStyle w:val="Heading7"/>
      </w:pPr>
      <w:r>
        <w:t>Range overestimation</w:t>
      </w:r>
    </w:p>
    <w:p w14:paraId="0C1A331D" w14:textId="77777777" w:rsidR="00020A70" w:rsidRPr="00682BB9" w:rsidRDefault="00020A70" w:rsidP="003D4FE8">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991E05">
      <w:pPr>
        <w:pStyle w:val="Heading6"/>
      </w:pPr>
      <w:r>
        <w:t>Missing species</w:t>
      </w:r>
    </w:p>
    <w:p w14:paraId="5F4DB418" w14:textId="77777777" w:rsidR="00CA57C9" w:rsidRPr="00CA57C9" w:rsidRDefault="00CA57C9" w:rsidP="003D4FE8">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991E05">
      <w:pPr>
        <w:pStyle w:val="Heading6"/>
      </w:pPr>
      <w:r>
        <w:t>Topological issues</w:t>
      </w:r>
    </w:p>
    <w:p w14:paraId="60D3C7C3" w14:textId="77777777" w:rsidR="00BC4363" w:rsidRDefault="00BC4363" w:rsidP="003D4FE8">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3D4FE8">
      <w:pPr>
        <w:pStyle w:val="BodyText2"/>
      </w:pPr>
      <w:r>
        <w:t>‘..is mutually exclusive; a polygon coded as “Extant” cannot also be coded as “Extinct”..’</w:t>
      </w:r>
    </w:p>
    <w:p w14:paraId="161916AA" w14:textId="77777777" w:rsidR="00BC4363" w:rsidRDefault="00CC3A1E" w:rsidP="003D4FE8">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991E05">
      <w:pPr>
        <w:pStyle w:val="Heading6"/>
      </w:pPr>
      <w:r>
        <w:t>No taxonomy for a binomial name</w:t>
      </w:r>
    </w:p>
    <w:p w14:paraId="6C41C694" w14:textId="77777777" w:rsidR="0062244F" w:rsidRDefault="0062244F" w:rsidP="003D4FE8">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3D4FE8">
      <w:pPr>
        <w:pStyle w:val="BodyText2"/>
      </w:pPr>
      <w:r>
        <w:t>There are image search results for all species! Hooray. Apart from the ones with no binomial names.</w:t>
      </w:r>
    </w:p>
    <w:p w14:paraId="753B104A" w14:textId="77777777" w:rsidR="00E72611" w:rsidRDefault="00E72611" w:rsidP="003D4FE8">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3D4FE8">
      <w:pPr>
        <w:pStyle w:val="BodyText2"/>
      </w:pPr>
      <w:r>
        <w:t xml:space="preserve">The Dodo has a range map in the most recent Red List Update. </w:t>
      </w:r>
    </w:p>
    <w:p w14:paraId="18F1D0C7" w14:textId="77777777" w:rsidR="00D12382" w:rsidRDefault="00D12382" w:rsidP="003D4FE8">
      <w:pPr>
        <w:pStyle w:val="BodyText2"/>
      </w:pPr>
      <w:r>
        <w:t>Update 24/4/12:</w:t>
      </w:r>
    </w:p>
    <w:p w14:paraId="0FE32AC0" w14:textId="77777777" w:rsidR="00D12382" w:rsidRDefault="00D12382" w:rsidP="003D4FE8">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991E05">
      <w:pPr>
        <w:pStyle w:val="Heading6"/>
      </w:pPr>
      <w:r>
        <w:t>ESRI-raised issues</w:t>
      </w:r>
    </w:p>
    <w:p w14:paraId="2A31E6F0" w14:textId="77777777" w:rsidR="00590C19" w:rsidRDefault="00590C19" w:rsidP="003D4FE8">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991E05">
      <w:pPr>
        <w:pStyle w:val="Heading6"/>
      </w:pPr>
      <w:r>
        <w:t>Legend or Presence</w:t>
      </w:r>
    </w:p>
    <w:p w14:paraId="4986E6D9" w14:textId="77777777" w:rsidR="003D6F37" w:rsidRPr="003D6F37" w:rsidRDefault="003D6F37" w:rsidP="003D4FE8">
      <w:pPr>
        <w:pStyle w:val="BodyText2"/>
      </w:pPr>
      <w:r>
        <w:t>Which should we use??</w:t>
      </w:r>
    </w:p>
    <w:p w14:paraId="5752F630" w14:textId="77777777" w:rsidR="00F172A0" w:rsidRDefault="00F172A0" w:rsidP="00991E05">
      <w:pPr>
        <w:pStyle w:val="Heading6"/>
      </w:pPr>
      <w:r>
        <w:t>Domains</w:t>
      </w:r>
    </w:p>
    <w:p w14:paraId="24BB63BC" w14:textId="77777777" w:rsidR="00F172A0" w:rsidRDefault="00F172A0" w:rsidP="003D4FE8">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3D4FE8">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DD1C2F">
      <w:pPr>
        <w:pStyle w:val="Heading4"/>
      </w:pPr>
      <w:r>
        <w:lastRenderedPageBreak/>
        <w:t>IUCN Red List Taxonomy Data</w:t>
      </w:r>
    </w:p>
    <w:p w14:paraId="48AD6114" w14:textId="6180F420" w:rsidR="007E5995" w:rsidRDefault="007E5995" w:rsidP="00324C76">
      <w:pPr>
        <w:pStyle w:val="Heading5"/>
      </w:pPr>
      <w:r>
        <w:t>November 2011 version</w:t>
      </w:r>
    </w:p>
    <w:p w14:paraId="66C48924" w14:textId="77777777" w:rsidR="00DD1C2F" w:rsidRDefault="00DD1C2F" w:rsidP="00DD1C2F">
      <w:pPr>
        <w:pStyle w:val="BodyText2"/>
      </w:pPr>
      <w:r>
        <w:t>There are some species that are completely missing that shouldn’t be (probably because of taxonomic changes):</w:t>
      </w:r>
    </w:p>
    <w:p w14:paraId="1CCE068B" w14:textId="77777777" w:rsidR="00DD1C2F" w:rsidRDefault="00DD1C2F" w:rsidP="00DD1C2F">
      <w:pPr>
        <w:pStyle w:val="BodyText2"/>
      </w:pPr>
      <w:r>
        <w:t>Pantanal Cat (</w:t>
      </w:r>
      <w:r w:rsidRPr="00C930FD">
        <w:t>Leopardus braccatus</w:t>
      </w:r>
      <w:r>
        <w:t xml:space="preserve">) </w:t>
      </w:r>
    </w:p>
    <w:p w14:paraId="26DDBB85" w14:textId="77777777" w:rsidR="00DD1C2F" w:rsidRDefault="00DD1C2F" w:rsidP="00DD1C2F">
      <w:pPr>
        <w:pStyle w:val="BodyText2"/>
      </w:pPr>
      <w:r>
        <w:t xml:space="preserve">There are lots of records in the taxonomy table that have missing data – what should we do with these? Delete them? </w:t>
      </w:r>
    </w:p>
    <w:p w14:paraId="236F9990" w14:textId="77777777" w:rsidR="00DD1C2F" w:rsidRDefault="00DD1C2F" w:rsidP="00DD1C2F">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DD1C2F">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DD1C2F">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DD1C2F">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324C76">
      <w:pPr>
        <w:pStyle w:val="Heading5"/>
      </w:pPr>
      <w:r>
        <w:t>August 2014 version</w:t>
      </w:r>
    </w:p>
    <w:p w14:paraId="5E9F9DEF" w14:textId="24440296" w:rsidR="007E5995" w:rsidRPr="007E5995" w:rsidRDefault="007E5995" w:rsidP="007E5995">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991E05">
      <w:pPr>
        <w:pStyle w:val="Heading4"/>
      </w:pPr>
      <w:r>
        <w:t>IUCN European Red List</w:t>
      </w:r>
    </w:p>
    <w:p w14:paraId="1D8B92FC" w14:textId="77777777" w:rsidR="00F94F9B" w:rsidRPr="00F94F9B" w:rsidRDefault="00F94F9B" w:rsidP="003D4FE8">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991E05">
      <w:pPr>
        <w:pStyle w:val="Heading4"/>
      </w:pPr>
      <w:r>
        <w:t>Common names</w:t>
      </w:r>
    </w:p>
    <w:p w14:paraId="6BB5327E" w14:textId="77777777" w:rsidR="00E920B6" w:rsidRPr="00E920B6" w:rsidRDefault="00E920B6" w:rsidP="003D4FE8">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991E05">
      <w:pPr>
        <w:pStyle w:val="Heading4"/>
      </w:pPr>
      <w:r>
        <w:t>EDGE Indices</w:t>
      </w:r>
    </w:p>
    <w:p w14:paraId="53A686CF" w14:textId="77777777" w:rsidR="00991E05" w:rsidRDefault="00991E05" w:rsidP="003D4FE8">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3D4FE8">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3D4FE8">
      <w:pPr>
        <w:pStyle w:val="BodyText2"/>
      </w:pPr>
      <w:r>
        <w:t>But how do you add up all the species for a PA and give it a rank? Number of EDGE species? Total of EDGE Scores? Average of EDGE Scores?</w:t>
      </w:r>
    </w:p>
    <w:p w14:paraId="522C8C47" w14:textId="77777777" w:rsidR="00991E05" w:rsidRDefault="00991E05" w:rsidP="00991E05">
      <w:pPr>
        <w:pStyle w:val="Heading4"/>
      </w:pPr>
      <w:r>
        <w:t>GBIF Taxonomic Backbone</w:t>
      </w:r>
    </w:p>
    <w:p w14:paraId="120E55BD" w14:textId="77777777" w:rsidR="00991E05" w:rsidRDefault="00991E05" w:rsidP="003D4FE8">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082D6F" w:rsidP="003D4FE8">
      <w:pPr>
        <w:pStyle w:val="BodyText2"/>
      </w:pPr>
      <w:hyperlink r:id="rId33" w:history="1">
        <w:r w:rsidR="00991E05">
          <w:rPr>
            <w:rStyle w:val="Hyperlink"/>
          </w:rPr>
          <w:t>https://github.com/mdoering/backbone</w:t>
        </w:r>
      </w:hyperlink>
    </w:p>
    <w:p w14:paraId="3ED604C1" w14:textId="77777777" w:rsidR="00991E05" w:rsidRPr="00201D39" w:rsidRDefault="00991E05" w:rsidP="003D4FE8">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65587D">
      <w:pPr>
        <w:pStyle w:val="Heading4"/>
      </w:pPr>
      <w:r>
        <w:t>GBIF Occurrences</w:t>
      </w:r>
    </w:p>
    <w:p w14:paraId="2FB0AB42" w14:textId="77777777" w:rsidR="00644548" w:rsidRDefault="0065587D" w:rsidP="0065587D">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65587D">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65587D">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65587D">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991E05">
      <w:pPr>
        <w:pStyle w:val="Heading3"/>
      </w:pPr>
      <w:r>
        <w:t>Protected Areas</w:t>
      </w:r>
    </w:p>
    <w:p w14:paraId="00AFEAC6" w14:textId="77777777" w:rsidR="001E0AAA" w:rsidRDefault="001E0AAA" w:rsidP="00991E05">
      <w:pPr>
        <w:pStyle w:val="Heading4"/>
      </w:pPr>
      <w:r>
        <w:t>World Database on Protected Areas</w:t>
      </w:r>
    </w:p>
    <w:p w14:paraId="77CE50D8" w14:textId="77777777" w:rsidR="001631ED" w:rsidRDefault="001631ED" w:rsidP="00324C76">
      <w:pPr>
        <w:pStyle w:val="Heading5"/>
      </w:pPr>
      <w:bookmarkStart w:id="9" w:name="_Toc315774545"/>
      <w:r>
        <w:t>Metadata</w:t>
      </w:r>
    </w:p>
    <w:p w14:paraId="41006109" w14:textId="77777777" w:rsidR="001631ED" w:rsidRPr="001631ED" w:rsidRDefault="001631ED" w:rsidP="003D4FE8">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324C76">
      <w:pPr>
        <w:pStyle w:val="Heading5"/>
      </w:pPr>
      <w:r>
        <w:t>Data</w:t>
      </w:r>
    </w:p>
    <w:p w14:paraId="3AE2B1C6" w14:textId="77777777" w:rsidR="00324706" w:rsidRDefault="00324706" w:rsidP="00991E05">
      <w:pPr>
        <w:pStyle w:val="Heading6"/>
      </w:pPr>
      <w:r>
        <w:t>Topology</w:t>
      </w:r>
    </w:p>
    <w:p w14:paraId="25CADD1C" w14:textId="77777777" w:rsidR="00324706" w:rsidRPr="009C0592" w:rsidRDefault="00324706" w:rsidP="003D4FE8">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991E05">
      <w:pPr>
        <w:pStyle w:val="Heading6"/>
      </w:pPr>
      <w:r>
        <w:t>Geometry issues</w:t>
      </w:r>
    </w:p>
    <w:p w14:paraId="4B9F8F76" w14:textId="77777777" w:rsidR="00324706" w:rsidRDefault="00324706" w:rsidP="00991E05">
      <w:pPr>
        <w:pStyle w:val="Heading7"/>
      </w:pPr>
      <w:r>
        <w:t>NULL Geometries</w:t>
      </w:r>
    </w:p>
    <w:p w14:paraId="434F7D81" w14:textId="77777777" w:rsidR="00324706" w:rsidRDefault="00324706" w:rsidP="003D4FE8">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3D4FE8">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991E05">
      <w:pPr>
        <w:pStyle w:val="Heading7"/>
      </w:pPr>
      <w:r>
        <w:t>Sliver geometries</w:t>
      </w:r>
    </w:p>
    <w:p w14:paraId="00B69302" w14:textId="77777777" w:rsidR="00F61FD0" w:rsidRPr="00F61FD0" w:rsidRDefault="00F61FD0" w:rsidP="003D4FE8">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991E05">
      <w:pPr>
        <w:pStyle w:val="Heading7"/>
      </w:pPr>
      <w:bookmarkStart w:id="10" w:name="_Ref330190816"/>
      <w:r>
        <w:t>Topology errors</w:t>
      </w:r>
      <w:bookmarkEnd w:id="10"/>
    </w:p>
    <w:p w14:paraId="6066AD53" w14:textId="77777777" w:rsidR="003A37BD" w:rsidRDefault="003A37BD" w:rsidP="003D4FE8">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397DAF">
      <w:pPr>
        <w:pStyle w:val="Code"/>
      </w:pPr>
      <w:r w:rsidRPr="00705C3F">
        <w:t>SELECT wdpaid, ST_IsValidReason(geom) FROM wdpa where st_isvalid(geom)='f'</w:t>
      </w:r>
    </w:p>
    <w:p w14:paraId="4955107E" w14:textId="77777777" w:rsidR="00705C3F" w:rsidRPr="003A37BD" w:rsidRDefault="00D1554F" w:rsidP="00991E05">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991E05">
      <w:pPr>
        <w:pStyle w:val="Heading6"/>
      </w:pPr>
      <w:r>
        <w:t>Attribute issues</w:t>
      </w:r>
    </w:p>
    <w:p w14:paraId="7B6B9EB0" w14:textId="77777777" w:rsidR="005C55E3" w:rsidRDefault="005C55E3" w:rsidP="003D4FE8">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3D4FE8">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3D4FE8">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991E05">
      <w:pPr>
        <w:pStyle w:val="Heading4"/>
      </w:pPr>
      <w:r w:rsidRPr="00A76B12">
        <w:t>Proportion of terrestrial and marine areas protected</w:t>
      </w:r>
    </w:p>
    <w:p w14:paraId="683CCE4B" w14:textId="77777777" w:rsidR="00A76B12" w:rsidRPr="00A76B12" w:rsidRDefault="00A76B12" w:rsidP="003D4FE8">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230FDB">
      <w:pPr>
        <w:pStyle w:val="Heading3"/>
      </w:pPr>
      <w:r>
        <w:t>Global Accessiblity Map</w:t>
      </w:r>
    </w:p>
    <w:p w14:paraId="774171CE" w14:textId="77777777" w:rsidR="00FF1E2A" w:rsidRPr="00FF1E2A" w:rsidRDefault="00FF1E2A" w:rsidP="003D4FE8">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7F6BD0">
      <w:pPr>
        <w:pStyle w:val="Heading3"/>
      </w:pPr>
      <w:r>
        <w:t>Other datasets</w:t>
      </w:r>
    </w:p>
    <w:p w14:paraId="3B4F36C4" w14:textId="77777777" w:rsidR="007F6BD0" w:rsidRDefault="007F6BD0" w:rsidP="007F6BD0">
      <w:pPr>
        <w:pStyle w:val="Heading4"/>
      </w:pPr>
      <w:r>
        <w:t>Github GeoJSON</w:t>
      </w:r>
    </w:p>
    <w:p w14:paraId="68F4C595" w14:textId="77777777" w:rsidR="007F6BD0" w:rsidRPr="007F6BD0" w:rsidRDefault="007F6BD0" w:rsidP="003D4FE8">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991E05">
      <w:pPr>
        <w:pStyle w:val="Heading4"/>
      </w:pPr>
      <w:r>
        <w:t>Country Security</w:t>
      </w:r>
    </w:p>
    <w:p w14:paraId="4AF322FC" w14:textId="77777777" w:rsidR="0082518B" w:rsidRDefault="0082518B" w:rsidP="003D4FE8">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82518B">
      <w:pPr>
        <w:pStyle w:val="BodyText"/>
      </w:pPr>
      <w:r>
        <w:t>British Indian Ocean Territory</w:t>
      </w:r>
    </w:p>
    <w:p w14:paraId="393946B4" w14:textId="77777777" w:rsidR="0082518B" w:rsidRDefault="0082518B" w:rsidP="0082518B">
      <w:pPr>
        <w:pStyle w:val="BodyText"/>
      </w:pPr>
      <w:r>
        <w:t>Saint Helena, Ascension and Tristan da Cunha</w:t>
      </w:r>
    </w:p>
    <w:p w14:paraId="655A3923" w14:textId="77777777" w:rsidR="0082518B" w:rsidRDefault="0082518B" w:rsidP="0082518B">
      <w:pPr>
        <w:pStyle w:val="BodyText"/>
      </w:pPr>
      <w:r>
        <w:t>São Tomé and Príncipe</w:t>
      </w:r>
    </w:p>
    <w:p w14:paraId="514ED412" w14:textId="77777777" w:rsidR="0082518B" w:rsidRDefault="0082518B" w:rsidP="0082518B">
      <w:pPr>
        <w:pStyle w:val="BodyText"/>
      </w:pPr>
      <w:r>
        <w:t>Réunion</w:t>
      </w:r>
    </w:p>
    <w:p w14:paraId="582AA701" w14:textId="77777777" w:rsidR="0082518B" w:rsidRPr="0082518B" w:rsidRDefault="0082518B" w:rsidP="0082518B">
      <w:pPr>
        <w:pStyle w:val="BodyText"/>
      </w:pPr>
      <w:r>
        <w:t>Western Sahara</w:t>
      </w:r>
    </w:p>
    <w:p w14:paraId="5E0E2AD3" w14:textId="38BF5F5E" w:rsidR="00121236" w:rsidRDefault="00121236" w:rsidP="00121236">
      <w:pPr>
        <w:pStyle w:val="Heading4"/>
      </w:pPr>
      <w:bookmarkStart w:id="11" w:name="_Ref404868273"/>
      <w:r>
        <w:t>Glacier dataset</w:t>
      </w:r>
      <w:bookmarkEnd w:id="11"/>
    </w:p>
    <w:p w14:paraId="608DBE03" w14:textId="5AE45060" w:rsidR="00121236" w:rsidRPr="00121236" w:rsidRDefault="00121236" w:rsidP="001212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453044">
      <w:pPr>
        <w:pStyle w:val="Heading4"/>
      </w:pPr>
      <w:r>
        <w:t>UN Population</w:t>
      </w:r>
    </w:p>
    <w:p w14:paraId="674D797B" w14:textId="0D85EAC0" w:rsidR="00453044" w:rsidRPr="00453044" w:rsidRDefault="00453044" w:rsidP="00453044">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E80FF7">
      <w:pPr>
        <w:pStyle w:val="Heading4"/>
      </w:pPr>
      <w:r>
        <w:t>Urban Areas</w:t>
      </w:r>
    </w:p>
    <w:p w14:paraId="657C3F73" w14:textId="6A9B079A" w:rsidR="00F21F54" w:rsidRDefault="00F21F54" w:rsidP="00324C76">
      <w:pPr>
        <w:pStyle w:val="Heading5"/>
      </w:pPr>
      <w:r>
        <w:t>GHSL</w:t>
      </w:r>
    </w:p>
    <w:p w14:paraId="2DF32110" w14:textId="6D9699EC" w:rsidR="00F21F54" w:rsidRPr="00F21F54" w:rsidRDefault="00F21F54" w:rsidP="00F21F5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991E05">
      <w:pPr>
        <w:pStyle w:val="Heading3"/>
      </w:pPr>
      <w:r>
        <w:t>Open Street Map</w:t>
      </w:r>
    </w:p>
    <w:p w14:paraId="30477104" w14:textId="77777777" w:rsidR="00991E05" w:rsidRPr="00991E05" w:rsidRDefault="00991E05" w:rsidP="003D4FE8">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37DDCFA7" w14:textId="77777777" w:rsidR="00D362F8" w:rsidRDefault="00D362F8" w:rsidP="00D362F8">
      <w:pPr>
        <w:pStyle w:val="Heading4"/>
      </w:pPr>
      <w:r>
        <w:t>Vector Tile Services</w:t>
      </w:r>
    </w:p>
    <w:p w14:paraId="57D717E9" w14:textId="232716EF" w:rsidR="00C56C59" w:rsidRDefault="00C56C59" w:rsidP="00D362F8">
      <w:pPr>
        <w:pStyle w:val="Heading5"/>
      </w:pPr>
      <w:r>
        <w:t>Mapbox Streets</w:t>
      </w:r>
    </w:p>
    <w:p w14:paraId="5845283B" w14:textId="77777777" w:rsidR="00456906" w:rsidRDefault="000A1E9A" w:rsidP="00D362F8">
      <w:r>
        <w:t xml:space="preserve">Mapbox Streets is mostly data from OSM and within minutes will update if OSM is updated – see </w:t>
      </w:r>
      <w:hyperlink r:id="rId50" w:history="1">
        <w:r w:rsidRPr="00C56C59">
          <w:rPr>
            <w:rStyle w:val="Hyperlink"/>
          </w:rPr>
          <w:t>here</w:t>
        </w:r>
      </w:hyperlink>
      <w:r>
        <w:t>.</w:t>
      </w:r>
      <w:r w:rsidR="004E1209">
        <w:t xml:space="preserve"> </w:t>
      </w:r>
    </w:p>
    <w:p w14:paraId="2DA781A1" w14:textId="62B19B59" w:rsidR="00C56C59" w:rsidRDefault="004E1209" w:rsidP="00D362F8">
      <w:r>
        <w:t xml:space="preserve">The Mapbox Vector Tile Specification is </w:t>
      </w:r>
      <w:hyperlink r:id="rId51" w:history="1">
        <w:r w:rsidRPr="004E1209">
          <w:rPr>
            <w:rStyle w:val="Hyperlink"/>
          </w:rPr>
          <w:t>here</w:t>
        </w:r>
      </w:hyperlink>
      <w:r w:rsidR="00456906">
        <w:t xml:space="preserve"> and there is a very good list of tools that support reading and writing the format here: </w:t>
      </w:r>
      <w:hyperlink r:id="rId52" w:history="1">
        <w:r w:rsidR="00456906" w:rsidRPr="00540B56">
          <w:rPr>
            <w:rStyle w:val="Hyperlink"/>
          </w:rPr>
          <w:t>https://github.com/mapbox/awesome-vector-tiles/</w:t>
        </w:r>
      </w:hyperlink>
      <w:r w:rsidR="00456906">
        <w:t xml:space="preserve"> </w:t>
      </w:r>
      <w:r w:rsidR="00384705">
        <w:t xml:space="preserve">. Here is a brilliant article from a guy at OS looking at publishing his own data using the VMT specification </w:t>
      </w:r>
      <w:hyperlink r:id="rId53" w:history="1">
        <w:r w:rsidR="00384705" w:rsidRPr="00540B56">
          <w:rPr>
            <w:rStyle w:val="Hyperlink"/>
          </w:rPr>
          <w:t>http://gdunlop.github.io/Vector-tiles-remixed/</w:t>
        </w:r>
      </w:hyperlink>
      <w:r w:rsidR="00384705">
        <w:t xml:space="preserve">. </w:t>
      </w:r>
    </w:p>
    <w:p w14:paraId="29ADB5B3" w14:textId="77777777" w:rsidR="00B4752D" w:rsidRDefault="00B4752D" w:rsidP="00D362F8">
      <w:r>
        <w:lastRenderedPageBreak/>
        <w:t>Here is a vector tile:</w:t>
      </w:r>
    </w:p>
    <w:p w14:paraId="13FCFF1C" w14:textId="64C67E1F" w:rsidR="00B4752D" w:rsidRDefault="00B4752D" w:rsidP="00D362F8">
      <w:hyperlink r:id="rId54" w:history="1">
        <w:r w:rsidRPr="00540B56">
          <w:rPr>
            <w:rStyle w:val="Hyperlink"/>
          </w:rPr>
          <w:t>https://a.tiles.mapbox.com/v4/mapbox.mapbox-streets-v6/7/74/64.vector.pbf?access_token=pk.eyJ1IjoiY3Jvd2Rjb3ZlciIsImEiOiI3akYtNERRIn0.uwBAdtR6Zk60Bp3vTKj-kg</w:t>
        </w:r>
      </w:hyperlink>
    </w:p>
    <w:p w14:paraId="4ABF8F15" w14:textId="10DFB7B8" w:rsidR="00B4752D" w:rsidRPr="00C56C59" w:rsidRDefault="00B4752D" w:rsidP="00D362F8">
      <w:r>
        <w:t>However, not all of the tags are provided in the vector tiles, e.g. there are a set of logging roads in the Republic of Congo north of Odzala which have start dates but these are</w:t>
      </w:r>
      <w:r>
        <w:t xml:space="preserve"> not in the Mapzen vector tile.</w:t>
      </w:r>
    </w:p>
    <w:p w14:paraId="682BF0EB" w14:textId="243918C8" w:rsidR="00C56C59" w:rsidRDefault="00C56C59" w:rsidP="00D362F8">
      <w:pPr>
        <w:pStyle w:val="Heading5"/>
      </w:pPr>
      <w:r>
        <w:t>Mapzen Vector Tiles</w:t>
      </w:r>
    </w:p>
    <w:p w14:paraId="3D787E5B" w14:textId="38050F87" w:rsidR="00C56C59" w:rsidRDefault="00C56C59" w:rsidP="00D362F8">
      <w:r>
        <w:t xml:space="preserve">See </w:t>
      </w:r>
      <w:hyperlink r:id="rId55" w:history="1">
        <w:r w:rsidRPr="00C56C59">
          <w:rPr>
            <w:rStyle w:val="Hyperlink"/>
          </w:rPr>
          <w:t>here</w:t>
        </w:r>
      </w:hyperlink>
      <w:r>
        <w:t>.</w:t>
      </w:r>
      <w:r w:rsidR="00B24E88">
        <w:t xml:space="preserve"> These are amazingly detailed and can return geojson, e.g. for Laveno</w:t>
      </w:r>
    </w:p>
    <w:p w14:paraId="1695BCA4" w14:textId="65E3B1F9" w:rsidR="00B24E88" w:rsidRPr="00C56C59" w:rsidRDefault="00B24E88" w:rsidP="00D362F8">
      <w:hyperlink r:id="rId56" w:history="1">
        <w:r w:rsidRPr="00540B56">
          <w:rPr>
            <w:rStyle w:val="Hyperlink"/>
          </w:rPr>
          <w:t>https://tile.mapzen.com/mapzen/vector/v1/all/15/17167/11672.topojson?api_key=vector-tiles-VyYjZGS</w:t>
        </w:r>
      </w:hyperlink>
      <w:r>
        <w:t xml:space="preserve"> </w:t>
      </w:r>
    </w:p>
    <w:p w14:paraId="3D524B3C" w14:textId="35BB724B" w:rsidR="00C56C59" w:rsidRDefault="005B4277" w:rsidP="00D362F8">
      <w:r>
        <w:t xml:space="preserve">However, not all of the tags are provided in the vector tiles, e.g. there are a set of logging roads in the Republic of Congo north of Odzala which have start dates but these are not in the Mapzen vector tile, e.g. </w:t>
      </w:r>
    </w:p>
    <w:p w14:paraId="731C8A60" w14:textId="4C30F4F7" w:rsidR="005B4277" w:rsidRPr="00C56C59" w:rsidRDefault="005B4277" w:rsidP="00D362F8">
      <w:hyperlink r:id="rId57" w:history="1">
        <w:r w:rsidRPr="00540B56">
          <w:rPr>
            <w:rStyle w:val="Hyperlink"/>
          </w:rPr>
          <w:t>https://www.openstreetmap.org/way/339595997</w:t>
        </w:r>
      </w:hyperlink>
      <w:r>
        <w:t xml:space="preserve"> </w:t>
      </w:r>
    </w:p>
    <w:p w14:paraId="76F07518" w14:textId="66D5CB20" w:rsidR="00075DF7" w:rsidRDefault="00075DF7" w:rsidP="00D362F8">
      <w:pPr>
        <w:pStyle w:val="Heading5"/>
      </w:pPr>
      <w:r>
        <w:t>OpenMapTiles.org</w:t>
      </w:r>
    </w:p>
    <w:p w14:paraId="1289C5A0" w14:textId="54EE403C" w:rsidR="00075DF7" w:rsidRPr="00075DF7" w:rsidRDefault="00075DF7" w:rsidP="00D362F8">
      <w:hyperlink r:id="rId58" w:history="1">
        <w:r w:rsidRPr="00075DF7">
          <w:rPr>
            <w:rStyle w:val="Hyperlink"/>
          </w:rPr>
          <w:t>Here</w:t>
        </w:r>
      </w:hyperlink>
      <w:r>
        <w:t xml:space="preserve">. They provide a free CDN for </w:t>
      </w:r>
      <w:r w:rsidRPr="00075DF7">
        <w:t>non-commercial and demonstration purposes</w:t>
      </w:r>
      <w:r>
        <w:t xml:space="preserve"> </w:t>
      </w:r>
      <w:hyperlink r:id="rId59" w:history="1">
        <w:r w:rsidRPr="00075DF7">
          <w:rPr>
            <w:rStyle w:val="Hyperlink"/>
          </w:rPr>
          <w:t>here</w:t>
        </w:r>
      </w:hyperlink>
      <w:r>
        <w:t xml:space="preserve">. I have authenticated with Google and there is a free viewer for the data </w:t>
      </w:r>
      <w:hyperlink r:id="rId60" w:anchor="10.04/1.5450/14.7669" w:history="1">
        <w:r w:rsidRPr="00075DF7">
          <w:rPr>
            <w:rStyle w:val="Hyperlink"/>
          </w:rPr>
          <w:t>here</w:t>
        </w:r>
      </w:hyperlink>
      <w:r>
        <w:t>.</w:t>
      </w:r>
    </w:p>
    <w:p w14:paraId="03B647F8" w14:textId="55FBD51B" w:rsidR="005E3148" w:rsidRDefault="009D2D48" w:rsidP="00D362F8">
      <w:pPr>
        <w:pStyle w:val="Heading5"/>
      </w:pPr>
      <w:r>
        <w:t>ESRI</w:t>
      </w:r>
    </w:p>
    <w:p w14:paraId="09DFA7AC" w14:textId="77777777" w:rsidR="00010D5D" w:rsidRDefault="009D2D48" w:rsidP="00D362F8">
      <w:r>
        <w:t>ESRI have their own vector tile services, e.g.</w:t>
      </w:r>
      <w:r w:rsidR="000B26D5">
        <w:t xml:space="preserve"> </w:t>
      </w:r>
      <w:hyperlink r:id="rId61" w:history="1">
        <w:r w:rsidRPr="00540B56">
          <w:rPr>
            <w:rStyle w:val="Hyperlink"/>
          </w:rPr>
          <w:t>https://basemaps.arcgis.com/v1/arcgis/rest/services/World_Basemap/VectorTileServer/tile/9/253/276.pbf</w:t>
        </w:r>
      </w:hyperlink>
      <w:r>
        <w:t xml:space="preserve"> </w:t>
      </w:r>
      <w:r w:rsidR="000B26D5">
        <w:t xml:space="preserve">and these are styled with a *.json file (description </w:t>
      </w:r>
      <w:hyperlink r:id="rId62" w:history="1">
        <w:r w:rsidR="000B26D5" w:rsidRPr="000B26D5">
          <w:rPr>
            <w:rStyle w:val="Hyperlink"/>
          </w:rPr>
          <w:t>here</w:t>
        </w:r>
      </w:hyperlink>
      <w:r w:rsidR="000B26D5">
        <w:t>).</w:t>
      </w:r>
      <w:r w:rsidR="007E263B">
        <w:t xml:space="preserve"> </w:t>
      </w:r>
    </w:p>
    <w:p w14:paraId="475390FD" w14:textId="22C8BBF7" w:rsidR="009D2D48" w:rsidRPr="009D2D48" w:rsidRDefault="00740F80" w:rsidP="00D362F8">
      <w:r>
        <w:t xml:space="preserve">ESRI style editor here: </w:t>
      </w:r>
      <w:hyperlink r:id="rId63" w:history="1">
        <w:r w:rsidRPr="00540B56">
          <w:rPr>
            <w:rStyle w:val="Hyperlink"/>
          </w:rPr>
          <w:t>http://esri.github.io/arcgis-vectortile-style-editor/</w:t>
        </w:r>
      </w:hyperlink>
      <w:r>
        <w:t xml:space="preserve">. </w:t>
      </w:r>
    </w:p>
    <w:p w14:paraId="28D81912" w14:textId="5C72225C" w:rsidR="00384705" w:rsidRDefault="00384705" w:rsidP="00384705">
      <w:pPr>
        <w:pStyle w:val="Heading5"/>
      </w:pPr>
      <w:r>
        <w:t>Tools to create MVT</w:t>
      </w:r>
    </w:p>
    <w:p w14:paraId="219D0EF2" w14:textId="095E946A" w:rsidR="00384705" w:rsidRPr="00384705" w:rsidRDefault="00384705" w:rsidP="00384705">
      <w:r>
        <w:t xml:space="preserve">Tilemaker looks good as you don’t need anything else to create the files – see </w:t>
      </w:r>
      <w:hyperlink r:id="rId64" w:history="1">
        <w:r w:rsidRPr="00540B56">
          <w:rPr>
            <w:rStyle w:val="Hyperlink"/>
          </w:rPr>
          <w:t>http://blog.systemed.net/post/13</w:t>
        </w:r>
      </w:hyperlink>
      <w:r>
        <w:t xml:space="preserve"> </w:t>
      </w:r>
      <w:bookmarkStart w:id="12" w:name="_GoBack"/>
      <w:bookmarkEnd w:id="12"/>
    </w:p>
    <w:p w14:paraId="56120FFC" w14:textId="5029A3EA" w:rsidR="009E5567" w:rsidRDefault="009E5567" w:rsidP="009E5567">
      <w:pPr>
        <w:pStyle w:val="Heading4"/>
      </w:pPr>
      <w:r>
        <w:t>Updates</w:t>
      </w:r>
    </w:p>
    <w:p w14:paraId="688219C1" w14:textId="055D9E06" w:rsidR="009E5567" w:rsidRPr="009E5567" w:rsidRDefault="009E5567" w:rsidP="009E5567">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7D3081">
      <w:pPr>
        <w:pStyle w:val="Heading3"/>
      </w:pPr>
      <w:r>
        <w:t>Water</w:t>
      </w:r>
    </w:p>
    <w:p w14:paraId="02624ABA" w14:textId="53F51D02" w:rsidR="007D3081" w:rsidRDefault="007D3081" w:rsidP="007D3081">
      <w:pPr>
        <w:pStyle w:val="Heading4"/>
      </w:pPr>
      <w:r>
        <w:t>University of Maryland Global inland Water Body Dataset For 2000</w:t>
      </w:r>
    </w:p>
    <w:p w14:paraId="77C89B78" w14:textId="1DC6CA56" w:rsidR="007D3081" w:rsidRPr="007D3081" w:rsidRDefault="007D3081" w:rsidP="007D3081">
      <w:pPr>
        <w:pStyle w:val="BodyText2"/>
      </w:pPr>
      <w:r>
        <w:t xml:space="preserve">Available from </w:t>
      </w:r>
      <w:hyperlink r:id="rId65" w:history="1">
        <w:r w:rsidRPr="007D3081">
          <w:rPr>
            <w:rStyle w:val="Hyperlink"/>
          </w:rPr>
          <w:t>here</w:t>
        </w:r>
      </w:hyperlink>
      <w:r>
        <w:t xml:space="preserve">. Metadata </w:t>
      </w:r>
      <w:hyperlink r:id="rId66"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230FDB">
      <w:pPr>
        <w:pStyle w:val="Heading2"/>
      </w:pPr>
      <w:r>
        <w:t>QA Assessment</w:t>
      </w:r>
    </w:p>
    <w:p w14:paraId="618C2632" w14:textId="77777777" w:rsidR="00230FDB" w:rsidRDefault="00230FDB" w:rsidP="003D4FE8">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3D4FE8">
      <w:pPr>
        <w:pStyle w:val="BodyText2"/>
      </w:pPr>
      <w:r>
        <w:lastRenderedPageBreak/>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3D4FE8">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8B5927">
      <w:pPr>
        <w:pStyle w:val="Heading3"/>
      </w:pPr>
      <w:r>
        <w:t>QA Queries</w:t>
      </w:r>
    </w:p>
    <w:p w14:paraId="4157C347" w14:textId="77777777" w:rsidR="008B5927" w:rsidRDefault="008B5927" w:rsidP="003D4FE8">
      <w:pPr>
        <w:pStyle w:val="BodyText2"/>
      </w:pPr>
      <w:r>
        <w:t>Get a list of countries in ACP regions with the number of PAs:</w:t>
      </w:r>
    </w:p>
    <w:p w14:paraId="5EEB63C4" w14:textId="77777777" w:rsidR="008B5927" w:rsidRDefault="008B5927" w:rsidP="00397DAF">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3D4FE8">
      <w:pPr>
        <w:pStyle w:val="BodyText2"/>
      </w:pPr>
      <w:r>
        <w:t>Looking at the various changes in the WDPA.</w:t>
      </w:r>
    </w:p>
    <w:p w14:paraId="6C8327FB" w14:textId="77777777" w:rsidR="00CA7DCF" w:rsidRDefault="00CA7DCF" w:rsidP="00CA7DCF">
      <w:pPr>
        <w:pStyle w:val="Heading4"/>
      </w:pPr>
      <w:r>
        <w:t>Changes to attributes</w:t>
      </w:r>
    </w:p>
    <w:p w14:paraId="7EA1BBB8" w14:textId="77777777" w:rsidR="00CA7DCF" w:rsidRDefault="00CA7DCF" w:rsidP="00CA7DCF">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Changed</w:t>
      </w:r>
    </w:p>
    <w:p w14:paraId="30AB3EEB"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w:t>
      </w:r>
    </w:p>
    <w:p w14:paraId="3499997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03A1006A"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w:t>
      </w:r>
    </w:p>
    <w:p w14:paraId="52998CFE"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Applicable</w:t>
      </w:r>
    </w:p>
    <w:p w14:paraId="67C2C5B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Governance</w:t>
      </w:r>
    </w:p>
    <w:p w14:paraId="3628B8DB"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53487130"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1D098288"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Parent</w:t>
      </w:r>
    </w:p>
    <w:p w14:paraId="10E15B53"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w:t>
      </w:r>
    </w:p>
    <w:p w14:paraId="3079304E"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 plan</w:t>
      </w:r>
    </w:p>
    <w:p w14:paraId="343F002C"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6FF657A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 area</w:t>
      </w:r>
    </w:p>
    <w:p w14:paraId="588E4A75"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65CB56C6" w14:textId="77777777" w:rsidR="00A16661" w:rsidRDefault="00A16661" w:rsidP="003D4FE8">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3D4FE8">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3D4FE8">
      <w:pPr>
        <w:pStyle w:val="BodyText2"/>
      </w:pPr>
      <w:r>
        <w:t>36 points Sep 2011</w:t>
      </w:r>
      <w:r>
        <w:tab/>
        <w:t xml:space="preserve">      </w:t>
      </w:r>
      <w:r>
        <w:tab/>
      </w:r>
      <w:r>
        <w:tab/>
        <w:t>322 points Feb 2012</w:t>
      </w:r>
    </w:p>
    <w:p w14:paraId="40676333" w14:textId="77777777" w:rsidR="00CA7DCF" w:rsidRDefault="00CA7DCF" w:rsidP="00CA7DCF">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3D4FE8">
      <w:pPr>
        <w:pStyle w:val="BodyText2"/>
      </w:pPr>
      <w:r>
        <w:t>This is the breakdown:</w:t>
      </w:r>
    </w:p>
    <w:p w14:paraId="3ECF30EC" w14:textId="77777777" w:rsidR="003E1FEB" w:rsidRDefault="003E1FEB" w:rsidP="003D4FE8">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2172A1">
            <w:pPr>
              <w:pStyle w:val="BodyText"/>
              <w:rPr>
                <w:b/>
              </w:rPr>
            </w:pPr>
            <w:r>
              <w:rPr>
                <w:b/>
              </w:rPr>
              <w:t>Attribute changed</w:t>
            </w:r>
          </w:p>
        </w:tc>
        <w:tc>
          <w:tcPr>
            <w:tcW w:w="992" w:type="dxa"/>
          </w:tcPr>
          <w:p w14:paraId="3AD964FB" w14:textId="77777777" w:rsidR="00472492" w:rsidRPr="00472492" w:rsidRDefault="00472492" w:rsidP="002172A1">
            <w:pPr>
              <w:pStyle w:val="BodyText"/>
              <w:rPr>
                <w:b/>
              </w:rPr>
            </w:pPr>
            <w:r>
              <w:rPr>
                <w:b/>
              </w:rPr>
              <w:t>% of total</w:t>
            </w:r>
          </w:p>
        </w:tc>
        <w:tc>
          <w:tcPr>
            <w:tcW w:w="1276" w:type="dxa"/>
          </w:tcPr>
          <w:p w14:paraId="4103C10F" w14:textId="77777777" w:rsidR="00472492" w:rsidRPr="00472492" w:rsidRDefault="00472492" w:rsidP="002172A1">
            <w:pPr>
              <w:pStyle w:val="BodyText"/>
              <w:rPr>
                <w:b/>
              </w:rPr>
            </w:pPr>
            <w:r>
              <w:rPr>
                <w:b/>
              </w:rPr>
              <w:t>Count of sites</w:t>
            </w:r>
          </w:p>
        </w:tc>
      </w:tr>
      <w:tr w:rsidR="00472492" w:rsidRPr="00472492" w14:paraId="3DED6EF3" w14:textId="77777777" w:rsidTr="00472492">
        <w:tc>
          <w:tcPr>
            <w:tcW w:w="2235" w:type="dxa"/>
          </w:tcPr>
          <w:p w14:paraId="7B975F20" w14:textId="77777777" w:rsidR="00472492" w:rsidRPr="00472492" w:rsidRDefault="00472492" w:rsidP="002172A1">
            <w:pPr>
              <w:pStyle w:val="BodyText"/>
              <w:rPr>
                <w:b/>
              </w:rPr>
            </w:pPr>
            <w:r w:rsidRPr="00472492">
              <w:rPr>
                <w:b/>
              </w:rPr>
              <w:t>{is_point,geom}</w:t>
            </w:r>
          </w:p>
        </w:tc>
        <w:tc>
          <w:tcPr>
            <w:tcW w:w="992" w:type="dxa"/>
          </w:tcPr>
          <w:p w14:paraId="792937BF" w14:textId="77777777" w:rsidR="00472492" w:rsidRPr="00472492" w:rsidRDefault="00472492" w:rsidP="002172A1">
            <w:pPr>
              <w:pStyle w:val="BodyText"/>
            </w:pPr>
            <w:r w:rsidRPr="00472492">
              <w:t>44.51%</w:t>
            </w:r>
          </w:p>
        </w:tc>
        <w:tc>
          <w:tcPr>
            <w:tcW w:w="1276" w:type="dxa"/>
          </w:tcPr>
          <w:p w14:paraId="3D4C9498" w14:textId="77777777" w:rsidR="00472492" w:rsidRPr="00472492" w:rsidRDefault="00472492" w:rsidP="002172A1">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2172A1">
            <w:pPr>
              <w:pStyle w:val="BodyText"/>
              <w:rPr>
                <w:b/>
              </w:rPr>
            </w:pPr>
            <w:r w:rsidRPr="00472492">
              <w:rPr>
                <w:b/>
              </w:rPr>
              <w:t>{status}</w:t>
            </w:r>
          </w:p>
        </w:tc>
        <w:tc>
          <w:tcPr>
            <w:tcW w:w="992" w:type="dxa"/>
          </w:tcPr>
          <w:p w14:paraId="46549238" w14:textId="77777777" w:rsidR="00472492" w:rsidRPr="00472492" w:rsidRDefault="00472492" w:rsidP="002172A1">
            <w:pPr>
              <w:pStyle w:val="BodyText"/>
            </w:pPr>
            <w:r w:rsidRPr="00472492">
              <w:t>31.24%</w:t>
            </w:r>
          </w:p>
        </w:tc>
        <w:tc>
          <w:tcPr>
            <w:tcW w:w="1276" w:type="dxa"/>
          </w:tcPr>
          <w:p w14:paraId="357A47A9" w14:textId="77777777" w:rsidR="00472492" w:rsidRPr="00472492" w:rsidRDefault="00472492" w:rsidP="002172A1">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2172A1">
            <w:pPr>
              <w:pStyle w:val="BodyText"/>
              <w:rPr>
                <w:b/>
              </w:rPr>
            </w:pPr>
            <w:r w:rsidRPr="00472492">
              <w:rPr>
                <w:b/>
              </w:rPr>
              <w:lastRenderedPageBreak/>
              <w:t>{geom}</w:t>
            </w:r>
          </w:p>
        </w:tc>
        <w:tc>
          <w:tcPr>
            <w:tcW w:w="992" w:type="dxa"/>
          </w:tcPr>
          <w:p w14:paraId="059C2B1A" w14:textId="77777777" w:rsidR="00472492" w:rsidRPr="00472492" w:rsidRDefault="00472492" w:rsidP="002172A1">
            <w:pPr>
              <w:pStyle w:val="BodyText"/>
            </w:pPr>
            <w:r w:rsidRPr="00472492">
              <w:t>4.62%</w:t>
            </w:r>
          </w:p>
        </w:tc>
        <w:tc>
          <w:tcPr>
            <w:tcW w:w="1276" w:type="dxa"/>
          </w:tcPr>
          <w:p w14:paraId="532E427C" w14:textId="77777777" w:rsidR="00472492" w:rsidRPr="00472492" w:rsidRDefault="00472492" w:rsidP="002172A1">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2172A1">
            <w:pPr>
              <w:pStyle w:val="BodyText"/>
              <w:rPr>
                <w:b/>
              </w:rPr>
            </w:pPr>
            <w:r w:rsidRPr="00472492">
              <w:rPr>
                <w:b/>
              </w:rPr>
              <w:t>{name}</w:t>
            </w:r>
          </w:p>
        </w:tc>
        <w:tc>
          <w:tcPr>
            <w:tcW w:w="992" w:type="dxa"/>
          </w:tcPr>
          <w:p w14:paraId="0A50DFCE" w14:textId="77777777" w:rsidR="00472492" w:rsidRPr="00472492" w:rsidRDefault="00472492" w:rsidP="002172A1">
            <w:pPr>
              <w:pStyle w:val="BodyText"/>
            </w:pPr>
            <w:r w:rsidRPr="00472492">
              <w:t>3.35%</w:t>
            </w:r>
          </w:p>
        </w:tc>
        <w:tc>
          <w:tcPr>
            <w:tcW w:w="1276" w:type="dxa"/>
          </w:tcPr>
          <w:p w14:paraId="5BA68966" w14:textId="77777777" w:rsidR="00472492" w:rsidRPr="00472492" w:rsidRDefault="00472492" w:rsidP="002172A1">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2172A1">
            <w:pPr>
              <w:pStyle w:val="BodyText"/>
              <w:rPr>
                <w:b/>
              </w:rPr>
            </w:pPr>
            <w:r w:rsidRPr="00472492">
              <w:rPr>
                <w:b/>
              </w:rPr>
              <w:t>{desig,rep_area,geom}</w:t>
            </w:r>
          </w:p>
        </w:tc>
        <w:tc>
          <w:tcPr>
            <w:tcW w:w="992" w:type="dxa"/>
          </w:tcPr>
          <w:p w14:paraId="099ED5ED" w14:textId="77777777" w:rsidR="00472492" w:rsidRPr="00472492" w:rsidRDefault="00472492" w:rsidP="002172A1">
            <w:pPr>
              <w:pStyle w:val="BodyText"/>
            </w:pPr>
            <w:r w:rsidRPr="00472492">
              <w:t>2.47%</w:t>
            </w:r>
          </w:p>
        </w:tc>
        <w:tc>
          <w:tcPr>
            <w:tcW w:w="1276" w:type="dxa"/>
          </w:tcPr>
          <w:p w14:paraId="2D81A157" w14:textId="77777777" w:rsidR="00472492" w:rsidRPr="00472492" w:rsidRDefault="00472492" w:rsidP="002172A1">
            <w:pPr>
              <w:pStyle w:val="BodyText"/>
            </w:pPr>
            <w:r w:rsidRPr="00472492">
              <w:t>70</w:t>
            </w:r>
          </w:p>
        </w:tc>
      </w:tr>
    </w:tbl>
    <w:p w14:paraId="59154480" w14:textId="77777777" w:rsidR="001E4B2D" w:rsidRDefault="001E4B2D" w:rsidP="003D4FE8">
      <w:pPr>
        <w:pStyle w:val="BodyText2"/>
      </w:pPr>
    </w:p>
    <w:p w14:paraId="1FF1B632" w14:textId="77777777" w:rsidR="007F76C6" w:rsidRDefault="007F76C6" w:rsidP="007F76C6">
      <w:pPr>
        <w:pStyle w:val="Heading3"/>
      </w:pPr>
      <w:r>
        <w:t>IUCN Red List Spatial Data</w:t>
      </w:r>
    </w:p>
    <w:p w14:paraId="16E771E3" w14:textId="77777777" w:rsidR="007F76C6" w:rsidRDefault="007F76C6" w:rsidP="003D4FE8">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BF6125">
      <w:pPr>
        <w:pStyle w:val="ListBullet"/>
      </w:pPr>
      <w:r>
        <w:t>The feature class is called iucn_rl_species_2014_2_no_sens. What does no_sens mean?</w:t>
      </w:r>
    </w:p>
    <w:p w14:paraId="124D30AD" w14:textId="77777777" w:rsidR="00BF6125" w:rsidRDefault="00BF62C8" w:rsidP="00BF6125">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42684B">
      <w:pPr>
        <w:pStyle w:val="ListBullet"/>
      </w:pPr>
      <w:r>
        <w:t>Field comparisons are in ‘</w:t>
      </w:r>
      <w:r w:rsidRPr="0042684B">
        <w:t>IUCN Red List Schema Comparison between 2011 and 2014.xlsx</w:t>
      </w:r>
      <w:r>
        <w:t>’</w:t>
      </w:r>
    </w:p>
    <w:p w14:paraId="5FD7C738" w14:textId="77777777" w:rsidR="00F96332" w:rsidRDefault="00F96332" w:rsidP="0042684B">
      <w:pPr>
        <w:pStyle w:val="ListBullet"/>
      </w:pPr>
      <w:r>
        <w:t>There are now 131680 features</w:t>
      </w:r>
      <w:r w:rsidR="00E92E76">
        <w:t xml:space="preserve"> instead of 127929 features</w:t>
      </w:r>
    </w:p>
    <w:p w14:paraId="74029013" w14:textId="77777777" w:rsidR="000103A3" w:rsidRDefault="000103A3" w:rsidP="0042684B">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42684B">
      <w:pPr>
        <w:pStyle w:val="ListBullet"/>
      </w:pPr>
      <w:r>
        <w:t>CheckGeometry gave 3605 errors</w:t>
      </w:r>
      <w:r w:rsidR="00730A2C">
        <w:t xml:space="preserve"> after 5 hours 34 mins</w:t>
      </w:r>
    </w:p>
    <w:p w14:paraId="317903DE" w14:textId="77777777" w:rsidR="00730A2C" w:rsidRDefault="00730A2C" w:rsidP="0042684B">
      <w:pPr>
        <w:pStyle w:val="ListBullet"/>
      </w:pPr>
      <w:r>
        <w:t>Running Repair Geometry</w:t>
      </w:r>
      <w:r w:rsidR="00624912">
        <w:t xml:space="preserve"> – took 9hrs 6mins</w:t>
      </w:r>
      <w:r w:rsidR="00FB12B3">
        <w:t xml:space="preserve"> – full log </w:t>
      </w:r>
      <w:hyperlink r:id="rId69"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42684B">
      <w:pPr>
        <w:pStyle w:val="ListBullet"/>
      </w:pPr>
      <w:r>
        <w:t>There are no missing id_nos now!</w:t>
      </w:r>
    </w:p>
    <w:p w14:paraId="3F5270CC" w14:textId="77777777" w:rsidR="00DB6E6B" w:rsidRPr="007F76C6" w:rsidRDefault="00DB6E6B" w:rsidP="0042684B">
      <w:pPr>
        <w:pStyle w:val="ListBullet"/>
      </w:pPr>
      <w:r>
        <w:t>Converted to Mollweide for the species intersection</w:t>
      </w:r>
    </w:p>
    <w:p w14:paraId="58BE2550" w14:textId="77777777" w:rsidR="001E575C" w:rsidRDefault="001E575C" w:rsidP="001E575C">
      <w:pPr>
        <w:pStyle w:val="Heading2"/>
      </w:pPr>
      <w:r>
        <w:t>Remote Sensing</w:t>
      </w:r>
    </w:p>
    <w:p w14:paraId="11AA5AC9" w14:textId="77777777" w:rsidR="00711931" w:rsidRDefault="00711931" w:rsidP="00711931">
      <w:pPr>
        <w:pStyle w:val="Heading3"/>
      </w:pPr>
      <w:r>
        <w:t>Definitions</w:t>
      </w:r>
    </w:p>
    <w:p w14:paraId="4F699A00" w14:textId="77777777" w:rsidR="00711931" w:rsidRPr="00711931" w:rsidRDefault="00711931" w:rsidP="003D4FE8">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1E575C">
      <w:pPr>
        <w:pStyle w:val="Heading3"/>
      </w:pPr>
      <w:r>
        <w:t>Search and discovery</w:t>
      </w:r>
    </w:p>
    <w:p w14:paraId="0D310E36" w14:textId="77777777" w:rsidR="00887A33" w:rsidRDefault="001E575C" w:rsidP="003D4FE8">
      <w:pPr>
        <w:pStyle w:val="BodyText2"/>
      </w:pPr>
      <w:r>
        <w:t xml:space="preserve">Use </w:t>
      </w:r>
      <w:hyperlink r:id="rId70"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1E575C">
      <w:pPr>
        <w:pStyle w:val="Heading3"/>
        <w:rPr>
          <w:shd w:val="clear" w:color="auto" w:fill="FFFFFF"/>
        </w:rPr>
      </w:pPr>
      <w:r>
        <w:rPr>
          <w:shd w:val="clear" w:color="auto" w:fill="FFFFFF"/>
        </w:rPr>
        <w:t>Specific Sensors</w:t>
      </w:r>
    </w:p>
    <w:p w14:paraId="0F7A0649" w14:textId="77777777" w:rsidR="00E87292" w:rsidRDefault="00E87292" w:rsidP="00E87292">
      <w:pPr>
        <w:pStyle w:val="Heading4"/>
      </w:pPr>
      <w:r>
        <w:t>ASTER</w:t>
      </w:r>
    </w:p>
    <w:p w14:paraId="574FE4BA" w14:textId="77777777" w:rsidR="00E87292" w:rsidRPr="00E87292" w:rsidRDefault="00E87292" w:rsidP="003D4FE8">
      <w:pPr>
        <w:pStyle w:val="BodyText2"/>
      </w:pPr>
      <w:r>
        <w:t xml:space="preserve">The ASTER 30m DEM is available from here </w:t>
      </w:r>
      <w:hyperlink r:id="rId71"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A67470">
      <w:pPr>
        <w:pStyle w:val="Heading4"/>
      </w:pPr>
      <w:r>
        <w:t>EO-1 Sensor</w:t>
      </w:r>
    </w:p>
    <w:p w14:paraId="2A8E19C2" w14:textId="77777777" w:rsidR="00A67470" w:rsidRPr="00CD1CD6" w:rsidRDefault="00A67470" w:rsidP="003D4FE8">
      <w:pPr>
        <w:pStyle w:val="BodyText2"/>
      </w:pPr>
      <w:r>
        <w:t>This data is on GEE!</w:t>
      </w:r>
    </w:p>
    <w:p w14:paraId="287EE046" w14:textId="77777777" w:rsidR="00A67470" w:rsidRDefault="00A67470" w:rsidP="00A67470">
      <w:pPr>
        <w:pStyle w:val="Heading4"/>
      </w:pPr>
      <w:r>
        <w:t>Landsat</w:t>
      </w:r>
    </w:p>
    <w:p w14:paraId="266EAB22" w14:textId="77777777" w:rsidR="00A67470" w:rsidRDefault="00A67470" w:rsidP="003D4FE8">
      <w:pPr>
        <w:pStyle w:val="BodyText2"/>
      </w:pPr>
      <w:r>
        <w:t>From the GEE metadata:</w:t>
      </w:r>
    </w:p>
    <w:p w14:paraId="7EA7F8AF" w14:textId="77777777" w:rsidR="00A67470" w:rsidRDefault="00A67470" w:rsidP="003D4FE8">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3D4FE8">
            <w:pPr>
              <w:pStyle w:val="Tiny"/>
            </w:pPr>
            <w:r w:rsidRPr="00C86AF7">
              <w:t>Sensor</w:t>
            </w:r>
          </w:p>
        </w:tc>
        <w:tc>
          <w:tcPr>
            <w:tcW w:w="1260" w:type="dxa"/>
          </w:tcPr>
          <w:p w14:paraId="4918F72D" w14:textId="77777777" w:rsidR="00A67470" w:rsidRPr="00C86AF7" w:rsidRDefault="00A67470" w:rsidP="003D4FE8">
            <w:pPr>
              <w:pStyle w:val="Tiny"/>
            </w:pPr>
            <w:r w:rsidRPr="00C86AF7">
              <w:t>From</w:t>
            </w:r>
          </w:p>
        </w:tc>
        <w:tc>
          <w:tcPr>
            <w:tcW w:w="1350" w:type="dxa"/>
          </w:tcPr>
          <w:p w14:paraId="5DCF471F" w14:textId="77777777" w:rsidR="00A67470" w:rsidRPr="00C86AF7" w:rsidRDefault="00A67470" w:rsidP="003D4FE8">
            <w:pPr>
              <w:pStyle w:val="Tiny"/>
            </w:pPr>
            <w:r w:rsidRPr="00C86AF7">
              <w:t>To</w:t>
            </w:r>
          </w:p>
        </w:tc>
        <w:tc>
          <w:tcPr>
            <w:tcW w:w="1350" w:type="dxa"/>
          </w:tcPr>
          <w:p w14:paraId="73E85EEE" w14:textId="77777777" w:rsidR="00A67470" w:rsidRPr="00C86AF7" w:rsidRDefault="00A67470" w:rsidP="003D4FE8">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3D4FE8">
            <w:pPr>
              <w:pStyle w:val="Tiny"/>
            </w:pPr>
            <w:r w:rsidRPr="00C12232">
              <w:t xml:space="preserve">Landsat 5 </w:t>
            </w:r>
          </w:p>
        </w:tc>
        <w:tc>
          <w:tcPr>
            <w:tcW w:w="1260" w:type="dxa"/>
          </w:tcPr>
          <w:p w14:paraId="73E81679" w14:textId="77777777" w:rsidR="00A67470" w:rsidRPr="00C12232" w:rsidRDefault="00A67470" w:rsidP="003D4FE8">
            <w:pPr>
              <w:pStyle w:val="Tiny"/>
            </w:pPr>
            <w:r>
              <w:t>Jan 1 1984</w:t>
            </w:r>
          </w:p>
        </w:tc>
        <w:tc>
          <w:tcPr>
            <w:tcW w:w="1350" w:type="dxa"/>
          </w:tcPr>
          <w:p w14:paraId="29B32482" w14:textId="77777777" w:rsidR="00A67470" w:rsidRPr="00C12232" w:rsidRDefault="00A67470" w:rsidP="003D4FE8">
            <w:pPr>
              <w:pStyle w:val="Tiny"/>
            </w:pPr>
            <w:r w:rsidRPr="00C12232">
              <w:t>May 4</w:t>
            </w:r>
            <w:r>
              <w:t xml:space="preserve"> </w:t>
            </w:r>
            <w:r w:rsidRPr="00C12232">
              <w:t>2012</w:t>
            </w:r>
          </w:p>
        </w:tc>
        <w:tc>
          <w:tcPr>
            <w:tcW w:w="1350" w:type="dxa"/>
          </w:tcPr>
          <w:p w14:paraId="588C4F24" w14:textId="77777777" w:rsidR="00A67470" w:rsidRPr="00C12232" w:rsidRDefault="00A67470" w:rsidP="003D4FE8">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3D4FE8">
            <w:pPr>
              <w:pStyle w:val="Tiny"/>
            </w:pPr>
            <w:r w:rsidRPr="00C12232">
              <w:t>Landsat 7</w:t>
            </w:r>
            <w:r w:rsidRPr="00C12232">
              <w:tab/>
            </w:r>
          </w:p>
        </w:tc>
        <w:tc>
          <w:tcPr>
            <w:tcW w:w="1260" w:type="dxa"/>
          </w:tcPr>
          <w:p w14:paraId="32DF2AC7" w14:textId="77777777" w:rsidR="00A67470" w:rsidRPr="00C12232" w:rsidRDefault="00A67470" w:rsidP="003D4FE8">
            <w:pPr>
              <w:pStyle w:val="Tiny"/>
            </w:pPr>
            <w:r>
              <w:t>Jan 1 1999</w:t>
            </w:r>
          </w:p>
        </w:tc>
        <w:tc>
          <w:tcPr>
            <w:tcW w:w="1350" w:type="dxa"/>
          </w:tcPr>
          <w:p w14:paraId="3678D6E8" w14:textId="77777777" w:rsidR="00A67470" w:rsidRPr="00C12232" w:rsidRDefault="00A67470" w:rsidP="003D4FE8">
            <w:pPr>
              <w:pStyle w:val="Tiny"/>
            </w:pPr>
            <w:r w:rsidRPr="00C12232">
              <w:t>May 19</w:t>
            </w:r>
            <w:r>
              <w:t xml:space="preserve"> </w:t>
            </w:r>
            <w:r w:rsidRPr="00C12232">
              <w:t>2014</w:t>
            </w:r>
          </w:p>
        </w:tc>
        <w:tc>
          <w:tcPr>
            <w:tcW w:w="1350" w:type="dxa"/>
          </w:tcPr>
          <w:p w14:paraId="54D9481D" w14:textId="77777777" w:rsidR="00A67470" w:rsidRPr="00C12232" w:rsidRDefault="00A67470" w:rsidP="003D4FE8">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3D4FE8">
            <w:pPr>
              <w:pStyle w:val="Tiny"/>
            </w:pPr>
            <w:r>
              <w:t>Landsat 8</w:t>
            </w:r>
          </w:p>
        </w:tc>
        <w:tc>
          <w:tcPr>
            <w:tcW w:w="1260" w:type="dxa"/>
          </w:tcPr>
          <w:p w14:paraId="3F599A11" w14:textId="77777777" w:rsidR="00A67470" w:rsidRDefault="00A67470" w:rsidP="003D4FE8">
            <w:pPr>
              <w:pStyle w:val="Tiny"/>
            </w:pPr>
            <w:r>
              <w:t>Apr 10 2013</w:t>
            </w:r>
          </w:p>
        </w:tc>
        <w:tc>
          <w:tcPr>
            <w:tcW w:w="1350" w:type="dxa"/>
          </w:tcPr>
          <w:p w14:paraId="6B785D7B" w14:textId="77777777" w:rsidR="00A67470" w:rsidRPr="00C12232" w:rsidRDefault="00A67470" w:rsidP="003D4FE8">
            <w:pPr>
              <w:pStyle w:val="Tiny"/>
            </w:pPr>
            <w:r>
              <w:t>May 21 2014</w:t>
            </w:r>
          </w:p>
        </w:tc>
        <w:tc>
          <w:tcPr>
            <w:tcW w:w="1350" w:type="dxa"/>
          </w:tcPr>
          <w:p w14:paraId="03A739B0" w14:textId="77777777" w:rsidR="00A67470" w:rsidRDefault="00A67470" w:rsidP="003D4FE8">
            <w:pPr>
              <w:pStyle w:val="Tiny"/>
            </w:pPr>
            <w:r w:rsidRPr="00886496">
              <w:t>LANDSAT/LC8_L1T_TOA</w:t>
            </w:r>
          </w:p>
        </w:tc>
      </w:tr>
    </w:tbl>
    <w:p w14:paraId="205BD25A" w14:textId="77777777" w:rsidR="00A67470" w:rsidRDefault="00A67470" w:rsidP="00324C76">
      <w:pPr>
        <w:pStyle w:val="Heading5"/>
        <w:rPr>
          <w:shd w:val="clear" w:color="auto" w:fill="FFFFFF"/>
        </w:rPr>
      </w:pPr>
      <w:r>
        <w:rPr>
          <w:shd w:val="clear" w:color="auto" w:fill="FFFFFF"/>
        </w:rPr>
        <w:t>Landsat 8</w:t>
      </w:r>
    </w:p>
    <w:p w14:paraId="7DA199CA" w14:textId="77777777" w:rsidR="00A67470" w:rsidRDefault="00A67470" w:rsidP="003D4FE8">
      <w:pPr>
        <w:pStyle w:val="BodyText2"/>
      </w:pPr>
      <w:r>
        <w:lastRenderedPageBreak/>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72"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73" w:history="1">
        <w:r w:rsidRPr="001F1BEC">
          <w:rPr>
            <w:rStyle w:val="Hyperlink"/>
          </w:rPr>
          <w:t>here</w:t>
        </w:r>
      </w:hyperlink>
      <w:r>
        <w:t>.</w:t>
      </w:r>
    </w:p>
    <w:p w14:paraId="3B95C515" w14:textId="77777777" w:rsidR="00A67470" w:rsidRDefault="00A67470" w:rsidP="003D4FE8">
      <w:pPr>
        <w:pStyle w:val="BodyText2"/>
      </w:pPr>
      <w:r>
        <w:t xml:space="preserve">Landsat 8 bands are shown </w:t>
      </w:r>
      <w:hyperlink r:id="rId74"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3D4FE8">
      <w:pPr>
        <w:pStyle w:val="BodyText2"/>
      </w:pPr>
      <w:r>
        <w:t xml:space="preserve">There is a good example image from the cirrus band over the Aral Sea here </w:t>
      </w:r>
      <w:hyperlink r:id="rId75" w:history="1">
        <w:r>
          <w:rPr>
            <w:rStyle w:val="Hyperlink"/>
          </w:rPr>
          <w:t>http://earthobservatory.nasa.gov/IOTD/view.php?id=81210&amp;src=share</w:t>
        </w:r>
      </w:hyperlink>
      <w:r>
        <w:t xml:space="preserve">. </w:t>
      </w:r>
    </w:p>
    <w:p w14:paraId="23D73407" w14:textId="77777777" w:rsidR="00A67470" w:rsidRDefault="00A67470" w:rsidP="003D4FE8">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397DAF">
      <w:pPr>
        <w:pStyle w:val="Code"/>
      </w:pPr>
      <w:r>
        <w:t>var collection = ee.ImageCollection("LANDSAT/LC8_L1T").filterDate(new Date('5/13/2013'), new Date('5/14/2013'));</w:t>
      </w:r>
    </w:p>
    <w:p w14:paraId="501269FF" w14:textId="77777777" w:rsidR="00A67470" w:rsidRDefault="00A67470" w:rsidP="00397DAF">
      <w:pPr>
        <w:pStyle w:val="Code"/>
      </w:pPr>
      <w:r>
        <w:t>addToMap(collection, {bands:'B4, B3, B2', gain: '0.006'});</w:t>
      </w:r>
    </w:p>
    <w:p w14:paraId="6D794B81" w14:textId="77777777" w:rsidR="00A67470" w:rsidRDefault="00A67470" w:rsidP="00397DAF">
      <w:pPr>
        <w:pStyle w:val="Code"/>
      </w:pPr>
      <w:r>
        <w:t>centerMap(-118.3,34.5,10);</w:t>
      </w:r>
    </w:p>
    <w:p w14:paraId="615274F8" w14:textId="77777777" w:rsidR="00A67470" w:rsidRDefault="00A67470" w:rsidP="00A67470">
      <w:pPr>
        <w:pStyle w:val="BodyText"/>
      </w:pPr>
      <w:r>
        <w:t>But with the TOA data:</w:t>
      </w:r>
    </w:p>
    <w:p w14:paraId="335E3785" w14:textId="77777777" w:rsidR="00A67470" w:rsidRPr="005F5685" w:rsidRDefault="00A67470" w:rsidP="00397DAF">
      <w:pPr>
        <w:pStyle w:val="Code"/>
      </w:pPr>
      <w:r w:rsidRPr="005F5685">
        <w:t>var collection = ee.ImageCollection("LANDSAT/LC8_L1T_TOA").filterDate(new Date('5/13/2013'), new Date('5/14/2013'));</w:t>
      </w:r>
    </w:p>
    <w:p w14:paraId="4084B299" w14:textId="77777777" w:rsidR="00A67470" w:rsidRPr="005F5685" w:rsidRDefault="00A67470" w:rsidP="00397DAF">
      <w:pPr>
        <w:pStyle w:val="Code"/>
      </w:pPr>
      <w:r w:rsidRPr="005F5685">
        <w:t>addToMap(collection, {bands:'B4, B3, B2', gain: '600'});</w:t>
      </w:r>
    </w:p>
    <w:p w14:paraId="3DC463C9" w14:textId="77777777" w:rsidR="00A67470" w:rsidRDefault="00A67470" w:rsidP="00397DAF">
      <w:pPr>
        <w:pStyle w:val="Code"/>
      </w:pPr>
      <w:r w:rsidRPr="005F5685">
        <w:t>centerMap(-118.3,34.5,10);</w:t>
      </w:r>
    </w:p>
    <w:p w14:paraId="3234E572" w14:textId="77777777" w:rsidR="00A67470" w:rsidRPr="005F5685" w:rsidRDefault="00A67470" w:rsidP="003D4FE8">
      <w:pPr>
        <w:pStyle w:val="BodyText2"/>
      </w:pPr>
      <w:r>
        <w:t xml:space="preserve">The downloaded Landsat data is described </w:t>
      </w:r>
      <w:hyperlink r:id="rId76"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77" w:anchor="search/l8" w:history="1">
        <w:r w:rsidRPr="006E212D">
          <w:rPr>
            <w:rStyle w:val="Hyperlink"/>
          </w:rPr>
          <w:t>available</w:t>
        </w:r>
      </w:hyperlink>
      <w:r>
        <w:t>.</w:t>
      </w:r>
    </w:p>
    <w:p w14:paraId="32530E92" w14:textId="77777777" w:rsidR="00A67470" w:rsidRDefault="00A67470" w:rsidP="00A401BB">
      <w:pPr>
        <w:pStyle w:val="Heading6"/>
      </w:pPr>
      <w:r>
        <w:t>Metadata</w:t>
      </w:r>
    </w:p>
    <w:p w14:paraId="3762CDCF" w14:textId="77777777" w:rsidR="00A67470" w:rsidRPr="000B3C5C" w:rsidRDefault="00A67470" w:rsidP="003D4FE8">
      <w:pPr>
        <w:pStyle w:val="BodyText2"/>
      </w:pPr>
      <w:r>
        <w:t xml:space="preserve">Here is the landsat metadata reference document </w:t>
      </w:r>
      <w:hyperlink r:id="rId78" w:history="1">
        <w:r>
          <w:rPr>
            <w:rStyle w:val="Hyperlink"/>
          </w:rPr>
          <w:t>Product description</w:t>
        </w:r>
      </w:hyperlink>
      <w:r>
        <w:t>.</w:t>
      </w:r>
    </w:p>
    <w:p w14:paraId="647E3EB6" w14:textId="77777777" w:rsidR="00A67470" w:rsidRDefault="00A67470" w:rsidP="00A401BB">
      <w:pPr>
        <w:pStyle w:val="Heading6"/>
      </w:pPr>
      <w:r>
        <w:t>Search and discovery</w:t>
      </w:r>
    </w:p>
    <w:p w14:paraId="5A38B504" w14:textId="77777777" w:rsidR="00A67470" w:rsidRDefault="00A67470" w:rsidP="003D4FE8">
      <w:pPr>
        <w:pStyle w:val="BodyText2"/>
      </w:pPr>
      <w:r>
        <w:t xml:space="preserve">You can also use the </w:t>
      </w:r>
      <w:hyperlink r:id="rId79"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3D4FE8">
      <w:pPr>
        <w:pStyle w:val="BodyText2"/>
      </w:pPr>
      <w:r>
        <w:t>The naming convention for Landsat 8 files is as follows:</w:t>
      </w:r>
    </w:p>
    <w:p w14:paraId="2EE8DF43" w14:textId="77777777" w:rsidR="00A67470" w:rsidRDefault="00A67470" w:rsidP="003D4FE8">
      <w:pPr>
        <w:pStyle w:val="BodyText2"/>
      </w:pPr>
      <w:r>
        <w:t>LXSPPPRRRYYYYDDDGSIVV</w:t>
      </w:r>
    </w:p>
    <w:p w14:paraId="36C9DA24" w14:textId="77777777" w:rsidR="00A67470" w:rsidRDefault="00A67470" w:rsidP="00A67470">
      <w:pPr>
        <w:pStyle w:val="BodyText"/>
      </w:pPr>
      <w:r>
        <w:t>L = Landsat</w:t>
      </w:r>
    </w:p>
    <w:p w14:paraId="78C277E2" w14:textId="77777777" w:rsidR="00A67470" w:rsidRDefault="00A67470" w:rsidP="00A67470">
      <w:pPr>
        <w:pStyle w:val="BodyText"/>
      </w:pPr>
      <w:r>
        <w:t>X = Sensor – C means combined</w:t>
      </w:r>
    </w:p>
    <w:p w14:paraId="577E0D04" w14:textId="77777777" w:rsidR="00A67470" w:rsidRDefault="00A67470" w:rsidP="00A67470">
      <w:pPr>
        <w:pStyle w:val="BodyText"/>
      </w:pPr>
      <w:r>
        <w:t>S = Satellite – 8 is obviously Landsat 8</w:t>
      </w:r>
    </w:p>
    <w:p w14:paraId="19C62C4B" w14:textId="77777777" w:rsidR="00A67470" w:rsidRDefault="00A67470" w:rsidP="00A67470">
      <w:pPr>
        <w:pStyle w:val="BodyText"/>
      </w:pPr>
      <w:r>
        <w:t>PPP = WRS path</w:t>
      </w:r>
    </w:p>
    <w:p w14:paraId="629E0AEB" w14:textId="77777777" w:rsidR="00A67470" w:rsidRDefault="00A67470" w:rsidP="00A67470">
      <w:pPr>
        <w:pStyle w:val="BodyText"/>
      </w:pPr>
      <w:r>
        <w:t>RRR = WRS row</w:t>
      </w:r>
    </w:p>
    <w:p w14:paraId="6415B2C2" w14:textId="77777777" w:rsidR="00A67470" w:rsidRDefault="00A67470" w:rsidP="00A67470">
      <w:pPr>
        <w:pStyle w:val="BodyText"/>
      </w:pPr>
      <w:r>
        <w:t>YYYY = Year</w:t>
      </w:r>
    </w:p>
    <w:p w14:paraId="2F77B111" w14:textId="77777777" w:rsidR="00A67470" w:rsidRDefault="00A67470" w:rsidP="00A67470">
      <w:pPr>
        <w:pStyle w:val="BodyText"/>
      </w:pPr>
      <w:r>
        <w:t>DDD = Julian day of year</w:t>
      </w:r>
    </w:p>
    <w:p w14:paraId="1DD0A4EE" w14:textId="77777777" w:rsidR="00A67470" w:rsidRDefault="00A67470" w:rsidP="00A67470">
      <w:pPr>
        <w:pStyle w:val="BodyText"/>
      </w:pPr>
      <w:r>
        <w:t xml:space="preserve">GSI = </w:t>
      </w:r>
      <w:hyperlink r:id="rId80"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A67470">
      <w:pPr>
        <w:pStyle w:val="BodyText"/>
      </w:pPr>
      <w:r>
        <w:t xml:space="preserve">VV = Archive version number </w:t>
      </w:r>
    </w:p>
    <w:p w14:paraId="7B214B91" w14:textId="77777777" w:rsidR="00A67470" w:rsidRDefault="00A67470" w:rsidP="003D4FE8">
      <w:pPr>
        <w:pStyle w:val="BodyText2"/>
      </w:pPr>
      <w:r>
        <w:t>So here are images from adjacent visits to path 118 row 56:</w:t>
      </w:r>
    </w:p>
    <w:p w14:paraId="475CF48F" w14:textId="77777777" w:rsidR="00A67470" w:rsidRDefault="00A67470" w:rsidP="00A67470">
      <w:pPr>
        <w:pStyle w:val="BodyText"/>
      </w:pPr>
      <w:r w:rsidRPr="00D54071">
        <w:t>LANDSAT/LC8_L1T/LC81180562013113LGN01</w:t>
      </w:r>
    </w:p>
    <w:p w14:paraId="541EE797" w14:textId="77777777" w:rsidR="00A67470" w:rsidRDefault="00A67470" w:rsidP="00A67470">
      <w:pPr>
        <w:pStyle w:val="BodyText"/>
      </w:pPr>
      <w:r w:rsidRPr="00D54071">
        <w:t>image = ee.Image('LC81180562013145LGN00')</w:t>
      </w:r>
      <w:r>
        <w:t xml:space="preserve">   - this works on its own!!!</w:t>
      </w:r>
    </w:p>
    <w:p w14:paraId="40A77D4C" w14:textId="77777777" w:rsidR="00A67470" w:rsidRDefault="00A67470" w:rsidP="00A67470">
      <w:pPr>
        <w:pStyle w:val="BodyText"/>
      </w:pPr>
      <w:r>
        <w:t>LC81180562013145LGN00</w:t>
      </w:r>
    </w:p>
    <w:p w14:paraId="747EA698" w14:textId="77777777" w:rsidR="00A67470" w:rsidRDefault="00A67470" w:rsidP="00A67470">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A67470">
      <w:pPr>
        <w:pStyle w:val="BodyText"/>
      </w:pPr>
      <w:r w:rsidRPr="000F33E9">
        <w:t>LAN</w:t>
      </w:r>
      <w:r>
        <w:t xml:space="preserve">DSAT/LC8/LC81180562013177LGN01 – THIS WORKS!!! – what is the L1T </w:t>
      </w:r>
    </w:p>
    <w:p w14:paraId="1981F7F3" w14:textId="77777777" w:rsidR="00A67470" w:rsidRDefault="00A67470" w:rsidP="00A67470">
      <w:pPr>
        <w:pStyle w:val="BodyText"/>
      </w:pPr>
      <w:r w:rsidRPr="00CE4CA1">
        <w:t>LANDSAT</w:t>
      </w:r>
      <w:r>
        <w:t>/LC8_L1T/LC81180562013193LGN00</w:t>
      </w:r>
    </w:p>
    <w:p w14:paraId="2A11F441" w14:textId="77777777" w:rsidR="00A67470" w:rsidRDefault="00A67470" w:rsidP="00A67470">
      <w:pPr>
        <w:pStyle w:val="BodyText"/>
      </w:pPr>
      <w:r>
        <w:t>LANDSAT/LC8_L1T/LC81180562013209LGN00</w:t>
      </w:r>
    </w:p>
    <w:p w14:paraId="0DD42653" w14:textId="77777777" w:rsidR="00A67470" w:rsidRDefault="00A67470" w:rsidP="00A401BB">
      <w:pPr>
        <w:pStyle w:val="Heading6"/>
      </w:pPr>
      <w:r>
        <w:t>Products</w:t>
      </w:r>
    </w:p>
    <w:p w14:paraId="1ECF0749" w14:textId="77777777" w:rsidR="00A67470" w:rsidRDefault="00A67470" w:rsidP="003D4FE8">
      <w:pPr>
        <w:pStyle w:val="BodyText2"/>
      </w:pPr>
      <w:r>
        <w:t>There are a number of different datasets available of GEE for Landsat 8. The following are the raw datasets (i.e. not composite):</w:t>
      </w:r>
    </w:p>
    <w:p w14:paraId="075739CA" w14:textId="77777777" w:rsidR="00A67470" w:rsidRDefault="00A67470" w:rsidP="003D4FE8">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3D4FE8">
            <w:pPr>
              <w:pStyle w:val="Tiny"/>
            </w:pPr>
            <w:r w:rsidRPr="00887A33">
              <w:t>Dataset</w:t>
            </w:r>
          </w:p>
        </w:tc>
        <w:tc>
          <w:tcPr>
            <w:tcW w:w="1584" w:type="dxa"/>
          </w:tcPr>
          <w:p w14:paraId="09D74659" w14:textId="77777777" w:rsidR="00A67470" w:rsidRPr="00887A33" w:rsidRDefault="00A67470" w:rsidP="003D4FE8">
            <w:pPr>
              <w:pStyle w:val="Tiny"/>
            </w:pPr>
            <w:r w:rsidRPr="00887A33">
              <w:t>Imagecollection ID</w:t>
            </w:r>
          </w:p>
        </w:tc>
        <w:tc>
          <w:tcPr>
            <w:tcW w:w="3544" w:type="dxa"/>
          </w:tcPr>
          <w:p w14:paraId="22B27BC8" w14:textId="77777777" w:rsidR="00A67470" w:rsidRPr="00887A33" w:rsidRDefault="00A67470" w:rsidP="003D4FE8">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3D4FE8">
            <w:pPr>
              <w:pStyle w:val="Tiny"/>
            </w:pPr>
            <w:r w:rsidRPr="00887A33">
              <w:lastRenderedPageBreak/>
              <w:t>USGS Landsat 8 Radiance</w:t>
            </w:r>
          </w:p>
        </w:tc>
        <w:tc>
          <w:tcPr>
            <w:tcW w:w="1584" w:type="dxa"/>
          </w:tcPr>
          <w:p w14:paraId="13ACE565" w14:textId="77777777" w:rsidR="00A67470" w:rsidRPr="00887A33" w:rsidRDefault="00A67470" w:rsidP="003D4FE8">
            <w:pPr>
              <w:pStyle w:val="Tiny"/>
            </w:pPr>
            <w:r w:rsidRPr="00887A33">
              <w:t>LANDSAT/LC8</w:t>
            </w:r>
          </w:p>
        </w:tc>
        <w:tc>
          <w:tcPr>
            <w:tcW w:w="3544" w:type="dxa"/>
          </w:tcPr>
          <w:p w14:paraId="6AE8FE40" w14:textId="77777777" w:rsidR="00A67470" w:rsidRPr="00887A33" w:rsidRDefault="00A67470" w:rsidP="003D4FE8">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3D4FE8">
            <w:pPr>
              <w:pStyle w:val="Tiny"/>
            </w:pPr>
            <w:r w:rsidRPr="00887A33">
              <w:t>USGS Landsat 8 Radiance (Orthorectified)</w:t>
            </w:r>
          </w:p>
        </w:tc>
        <w:tc>
          <w:tcPr>
            <w:tcW w:w="1584" w:type="dxa"/>
          </w:tcPr>
          <w:p w14:paraId="5E4E8F2E" w14:textId="77777777" w:rsidR="00A67470" w:rsidRPr="00887A33" w:rsidRDefault="00A67470" w:rsidP="003D4FE8">
            <w:pPr>
              <w:pStyle w:val="Tiny"/>
            </w:pPr>
            <w:r w:rsidRPr="00887A33">
              <w:t>LANDSAT/LC8_L1T</w:t>
            </w:r>
          </w:p>
        </w:tc>
        <w:tc>
          <w:tcPr>
            <w:tcW w:w="3544" w:type="dxa"/>
          </w:tcPr>
          <w:p w14:paraId="06D7C2CA" w14:textId="77777777" w:rsidR="00A67470" w:rsidRPr="00887A33" w:rsidRDefault="00A67470" w:rsidP="003D4FE8">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3D4FE8">
            <w:pPr>
              <w:pStyle w:val="Tiny"/>
            </w:pPr>
            <w:r w:rsidRPr="00887A33">
              <w:t>USGS Landsat 8 TOA Reflectance (Orthorectified)</w:t>
            </w:r>
          </w:p>
        </w:tc>
        <w:tc>
          <w:tcPr>
            <w:tcW w:w="1584" w:type="dxa"/>
          </w:tcPr>
          <w:p w14:paraId="64E0E9FD" w14:textId="77777777" w:rsidR="00A67470" w:rsidRPr="00887A33" w:rsidRDefault="00A67470" w:rsidP="003D4FE8">
            <w:pPr>
              <w:pStyle w:val="Tiny"/>
            </w:pPr>
            <w:r w:rsidRPr="00887A33">
              <w:t>LANDSAT/LC8_L1T_TOA</w:t>
            </w:r>
          </w:p>
        </w:tc>
        <w:tc>
          <w:tcPr>
            <w:tcW w:w="3544" w:type="dxa"/>
          </w:tcPr>
          <w:p w14:paraId="237D7CAF" w14:textId="77777777" w:rsidR="00A67470" w:rsidRPr="00887A33" w:rsidRDefault="00A67470" w:rsidP="003D4FE8">
            <w:pPr>
              <w:pStyle w:val="Tiny"/>
            </w:pPr>
            <w:r w:rsidRPr="00887A33">
              <w:t>Landsat 8 calibrated top-of-atmosphere reflectance, orthorectified scenes only.</w:t>
            </w:r>
          </w:p>
        </w:tc>
      </w:tr>
    </w:tbl>
    <w:p w14:paraId="460B928A" w14:textId="77777777" w:rsidR="00A67470" w:rsidRDefault="00A67470" w:rsidP="003D4FE8">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CB04D9">
      <w:pPr>
        <w:pStyle w:val="Heading7"/>
      </w:pPr>
      <w:r w:rsidRPr="00143D46">
        <w:t>LandsatLook</w:t>
      </w:r>
    </w:p>
    <w:p w14:paraId="69FBDB99" w14:textId="77777777" w:rsidR="00A67470" w:rsidRDefault="00A67470" w:rsidP="003D4FE8">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010737">
      <w:pPr>
        <w:pStyle w:val="Heading4"/>
      </w:pPr>
      <w:r>
        <w:t>Sentinel 2</w:t>
      </w:r>
    </w:p>
    <w:p w14:paraId="75C07268" w14:textId="0F871B00" w:rsidR="00010737" w:rsidRDefault="00010737" w:rsidP="00010737">
      <w:pPr>
        <w:pStyle w:val="BodyText2"/>
      </w:pPr>
      <w:r>
        <w:t>Gran</w:t>
      </w:r>
      <w:r w:rsidR="005B52B8">
        <w:t xml:space="preserve">ule IDs have the following form (documented </w:t>
      </w:r>
      <w:hyperlink r:id="rId81" w:history="1">
        <w:r w:rsidR="005B52B8" w:rsidRPr="00010737">
          <w:rPr>
            <w:rStyle w:val="Hyperlink"/>
          </w:rPr>
          <w:t>here</w:t>
        </w:r>
      </w:hyperlink>
      <w:r w:rsidR="005B52B8">
        <w:t>)</w:t>
      </w:r>
      <w:r w:rsidR="00552C73">
        <w:t xml:space="preserve"> and there is a good description </w:t>
      </w:r>
      <w:hyperlink r:id="rId82" w:history="1">
        <w:r w:rsidR="00552C73" w:rsidRPr="00552C73">
          <w:rPr>
            <w:rStyle w:val="Hyperlink"/>
          </w:rPr>
          <w:t>here</w:t>
        </w:r>
      </w:hyperlink>
      <w:r w:rsidR="00552C73">
        <w:t xml:space="preserve"> with diagrams of the orbits etc.</w:t>
      </w:r>
    </w:p>
    <w:p w14:paraId="72F20646" w14:textId="44261D17" w:rsidR="00010737" w:rsidRDefault="00010737" w:rsidP="00010737">
      <w:pPr>
        <w:pStyle w:val="BodyText2"/>
      </w:pPr>
      <w:r w:rsidRPr="00010737">
        <w:t>S2A_OPER_MSI_L1C_TL_SGS__20160119T162458_A003008_T30PUB_N02.01</w:t>
      </w:r>
      <w:r>
        <w:t xml:space="preserve"> </w:t>
      </w:r>
    </w:p>
    <w:p w14:paraId="730A2008" w14:textId="37110E56" w:rsidR="005B52B8" w:rsidRDefault="005B52B8" w:rsidP="00010737">
      <w:pPr>
        <w:pStyle w:val="BodyText2"/>
      </w:pPr>
      <w:r w:rsidRPr="00010737">
        <w:t>A003008</w:t>
      </w:r>
      <w:r>
        <w:t xml:space="preserve"> = absolute orbit number</w:t>
      </w:r>
    </w:p>
    <w:p w14:paraId="0536CEFB" w14:textId="05AEBFBC" w:rsidR="00010737" w:rsidRDefault="00DF18D2" w:rsidP="00010737">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83"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84" w:history="1">
        <w:r w:rsidR="00FE14BC" w:rsidRPr="00FE14BC">
          <w:rPr>
            <w:rStyle w:val="Hyperlink"/>
          </w:rPr>
          <w:t>this</w:t>
        </w:r>
      </w:hyperlink>
      <w:r w:rsidR="00FE14BC">
        <w:t xml:space="preserve"> page as KML.</w:t>
      </w:r>
    </w:p>
    <w:p w14:paraId="389E47C0" w14:textId="78A63CD6" w:rsidR="0068031E" w:rsidRDefault="0068031E" w:rsidP="00010737">
      <w:pPr>
        <w:pStyle w:val="BodyText2"/>
      </w:pPr>
      <w:r>
        <w:t>The strips are split into 100kmx100km blocks that coincide with the MGRS grids and they overlap the adjacent grids as shown in the following:</w:t>
      </w:r>
    </w:p>
    <w:p w14:paraId="63F1012E" w14:textId="4E7092A7" w:rsidR="00F76411" w:rsidRDefault="00F76411" w:rsidP="00010737">
      <w:pPr>
        <w:pStyle w:val="BodyText2"/>
      </w:pPr>
      <w:r>
        <w:rPr>
          <w:noProof/>
          <w:lang w:bidi="ar-SA"/>
        </w:rPr>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10737">
      <w:pPr>
        <w:pStyle w:val="BodyText2"/>
      </w:pPr>
      <w:r>
        <w:t>Correct geometry for: ‘</w:t>
      </w:r>
      <w:r w:rsidRPr="00F76411">
        <w:t>COPERNICUS/S2/20160319T104937_20160319T213633_T30PVB</w:t>
      </w:r>
      <w:r>
        <w:t>’ – i.e. geometry covers imagery</w:t>
      </w:r>
    </w:p>
    <w:p w14:paraId="261D5E0B" w14:textId="0136E584" w:rsidR="00F76411" w:rsidRDefault="00F76411" w:rsidP="00010737">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F76411">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10737">
      <w:pPr>
        <w:pStyle w:val="BodyText2"/>
      </w:pPr>
      <w:r>
        <w:rPr>
          <w:noProof/>
          <w:lang w:bidi="ar-SA"/>
        </w:rPr>
        <w:lastRenderedPageBreak/>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10737">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88" w:history="1">
        <w:r w:rsidR="00312511" w:rsidRPr="00312511">
          <w:rPr>
            <w:rStyle w:val="Hyperlink"/>
          </w:rPr>
          <w:t>here</w:t>
        </w:r>
      </w:hyperlink>
      <w:r w:rsidR="00312511">
        <w:t>.</w:t>
      </w:r>
    </w:p>
    <w:p w14:paraId="1D903EEB" w14:textId="15BF38C1" w:rsidR="00F76411" w:rsidRDefault="00F76411" w:rsidP="00010737">
      <w:pPr>
        <w:pStyle w:val="BodyText2"/>
      </w:pPr>
      <w:r>
        <w:t>There appears to be some discrepancy between the image data and that defined by the image geometry. e.g. look at the following:</w:t>
      </w:r>
    </w:p>
    <w:p w14:paraId="6C41073A" w14:textId="77777777" w:rsidR="00F76411" w:rsidRPr="00010737" w:rsidRDefault="00F76411" w:rsidP="00010737">
      <w:pPr>
        <w:pStyle w:val="BodyText2"/>
      </w:pPr>
    </w:p>
    <w:p w14:paraId="7E2473DD" w14:textId="77777777" w:rsidR="00CD1CD6" w:rsidRDefault="00CD1CD6" w:rsidP="00CD1CD6">
      <w:pPr>
        <w:pStyle w:val="Heading4"/>
      </w:pPr>
      <w:r>
        <w:t>TRMM Sensor</w:t>
      </w:r>
    </w:p>
    <w:p w14:paraId="14D6B2C7" w14:textId="633A9164" w:rsidR="00CD1CD6" w:rsidRPr="00CD1CD6" w:rsidRDefault="00CD1CD6" w:rsidP="003D4FE8">
      <w:pPr>
        <w:pStyle w:val="BodyText2"/>
      </w:pPr>
      <w:r>
        <w:t>This data is on GEE!</w:t>
      </w:r>
    </w:p>
    <w:p w14:paraId="5F96D2C6" w14:textId="7767E42F" w:rsidR="00FB1DC5" w:rsidRDefault="00FB1DC5" w:rsidP="00FB1DC5">
      <w:pPr>
        <w:pStyle w:val="Heading2"/>
      </w:pPr>
      <w:r>
        <w:t>Surface Water</w:t>
      </w:r>
    </w:p>
    <w:p w14:paraId="77EAD1C0" w14:textId="77777777" w:rsidR="00FB1DC5" w:rsidRDefault="00FB1DC5" w:rsidP="00FB1DC5">
      <w:pPr>
        <w:pStyle w:val="Heading3"/>
      </w:pPr>
      <w:r>
        <w:t>JRC Global Surface Water</w:t>
      </w:r>
    </w:p>
    <w:p w14:paraId="0C64082C" w14:textId="77777777" w:rsidR="006014CC" w:rsidRDefault="006014CC" w:rsidP="006014CC">
      <w:pPr>
        <w:pStyle w:val="Heading4"/>
      </w:pPr>
      <w:bookmarkStart w:id="13" w:name="_Ref464723123"/>
      <w:r>
        <w:t>Cached Tiles</w:t>
      </w:r>
    </w:p>
    <w:p w14:paraId="749A2632" w14:textId="77777777" w:rsidR="006014CC" w:rsidRDefault="006014CC" w:rsidP="006014CC">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082D6F" w:rsidP="006014CC">
      <w:pPr>
        <w:pStyle w:val="BodyText2"/>
      </w:pPr>
      <w:hyperlink r:id="rId89" w:history="1">
        <w:r w:rsidR="006014CC" w:rsidRPr="001510DC">
          <w:rPr>
            <w:rStyle w:val="Hyperlink"/>
          </w:rPr>
          <w:t>https://console.cloud.google.com/storage/browser/global-surface-water/maptiles/</w:t>
        </w:r>
      </w:hyperlink>
    </w:p>
    <w:p w14:paraId="2F3FDBF3" w14:textId="77777777" w:rsidR="006014CC" w:rsidRDefault="006014CC" w:rsidP="006014CC">
      <w:pPr>
        <w:pStyle w:val="BodyText2"/>
      </w:pPr>
      <w:r>
        <w:t>The tiles will then be server according to the following pattern:</w:t>
      </w:r>
    </w:p>
    <w:p w14:paraId="3FE5D8E3" w14:textId="77777777" w:rsidR="006014CC" w:rsidRDefault="00082D6F" w:rsidP="006014CC">
      <w:pPr>
        <w:pStyle w:val="BodyText2"/>
      </w:pPr>
      <w:hyperlink r:id="rId90"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6014CC">
      <w:pPr>
        <w:pStyle w:val="BodyText2"/>
      </w:pPr>
      <w:r>
        <w:t xml:space="preserve">e.g. </w:t>
      </w:r>
      <w:hyperlink r:id="rId91" w:history="1">
        <w:r w:rsidRPr="00E038A5">
          <w:rPr>
            <w:rStyle w:val="Hyperlink"/>
          </w:rPr>
          <w:t>https://storage.googleapis.com/global-surface-water/maptiles/occurrence/0/0/0.png</w:t>
        </w:r>
      </w:hyperlink>
      <w:r>
        <w:t xml:space="preserve"> </w:t>
      </w:r>
    </w:p>
    <w:p w14:paraId="72B44F02" w14:textId="77777777" w:rsidR="006014CC" w:rsidRPr="008869EF" w:rsidRDefault="00082D6F" w:rsidP="006014CC">
      <w:pPr>
        <w:pStyle w:val="BodyText2"/>
      </w:pPr>
      <w:hyperlink r:id="rId92"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FB1DC5">
      <w:pPr>
        <w:pStyle w:val="Heading4"/>
      </w:pPr>
      <w:r>
        <w:t>Download datasets</w:t>
      </w:r>
      <w:bookmarkEnd w:id="13"/>
    </w:p>
    <w:p w14:paraId="1EBD1299" w14:textId="77777777" w:rsidR="00FB1DC5" w:rsidRDefault="00FB1DC5" w:rsidP="00FB1DC5">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93" w:history="1">
        <w:r w:rsidRPr="00154A1A">
          <w:rPr>
            <w:rStyle w:val="Hyperlink"/>
          </w:rPr>
          <w:t>here</w:t>
        </w:r>
      </w:hyperlink>
      <w:r>
        <w:t>.</w:t>
      </w:r>
    </w:p>
    <w:p w14:paraId="567F3792" w14:textId="77777777" w:rsidR="00FB1DC5" w:rsidRDefault="00FB1DC5" w:rsidP="00FB1DC5">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082D6F" w:rsidP="00FB1DC5">
      <w:pPr>
        <w:pStyle w:val="BodyText2"/>
      </w:pPr>
      <w:hyperlink r:id="rId94"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FB1DC5">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082D6F" w:rsidP="00FB1DC5">
      <w:pPr>
        <w:pStyle w:val="BodyText2"/>
      </w:pPr>
      <w:hyperlink r:id="rId95"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FB1DC5">
      <w:pPr>
        <w:pStyle w:val="Heading5"/>
      </w:pPr>
      <w:r>
        <w:t>Old Method</w:t>
      </w:r>
    </w:p>
    <w:p w14:paraId="22A05B24" w14:textId="77777777" w:rsidR="00FB1DC5" w:rsidRDefault="00FB1DC5" w:rsidP="00FB1DC5">
      <w:pPr>
        <w:pStyle w:val="Heading6"/>
      </w:pPr>
      <w:r>
        <w:lastRenderedPageBreak/>
        <w:t>Export from GEE</w:t>
      </w:r>
    </w:p>
    <w:p w14:paraId="7CD53064" w14:textId="77777777" w:rsidR="00FB1DC5" w:rsidRDefault="00FB1DC5" w:rsidP="00FB1DC5">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FB1DC5">
      <w:pPr>
        <w:pStyle w:val="BodyText2"/>
      </w:pPr>
      <w:r>
        <w:t>To set the no data values in the export:</w:t>
      </w:r>
    </w:p>
    <w:p w14:paraId="54CB4077" w14:textId="77777777" w:rsidR="00FB1DC5" w:rsidRDefault="00FB1DC5" w:rsidP="00FB1DC5">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FB1DC5">
      <w:pPr>
        <w:pStyle w:val="BodyText2"/>
      </w:pPr>
      <w:r>
        <w:t>I created a transition layer on 21/10/2016 and it took 23 hours to run to produce the *.tif files.</w:t>
      </w:r>
    </w:p>
    <w:p w14:paraId="6427012B" w14:textId="77777777" w:rsidR="00FB1DC5" w:rsidRDefault="00FB1DC5" w:rsidP="00FB1DC5">
      <w:pPr>
        <w:pStyle w:val="Heading6"/>
      </w:pPr>
      <w:r>
        <w:t>Creating the tiles using arcpy</w:t>
      </w:r>
    </w:p>
    <w:p w14:paraId="4764B26D" w14:textId="77777777" w:rsidR="00FB1DC5" w:rsidRDefault="00FB1DC5" w:rsidP="00FB1DC5">
      <w:pPr>
        <w:pStyle w:val="Heading7"/>
      </w:pPr>
      <w:r>
        <w:t>Download to JRC</w:t>
      </w:r>
    </w:p>
    <w:p w14:paraId="7D1DD756" w14:textId="77777777" w:rsidR="00FB1DC5" w:rsidRDefault="00FB1DC5" w:rsidP="00FB1DC5">
      <w:pPr>
        <w:pStyle w:val="BodyText2"/>
      </w:pPr>
      <w:r>
        <w:t>I have written a tool to download the data from a Google Cloud Storage bucket (called water-world).</w:t>
      </w:r>
    </w:p>
    <w:p w14:paraId="7CDAF2FA" w14:textId="77777777" w:rsidR="00FB1DC5" w:rsidRPr="00A31567" w:rsidRDefault="00FB1DC5" w:rsidP="00FB1DC5">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FB1DC5">
      <w:pPr>
        <w:pStyle w:val="Heading7"/>
      </w:pPr>
      <w:r>
        <w:t>Tiling</w:t>
      </w:r>
    </w:p>
    <w:p w14:paraId="349EF4ED" w14:textId="77777777" w:rsidR="00FB1DC5" w:rsidRDefault="00FB1DC5" w:rsidP="00FB1DC5">
      <w:pPr>
        <w:pStyle w:val="BodyText2"/>
      </w:pPr>
      <w:r>
        <w:t>Horizontally we have same size rasters when divided by: 2,3,6,9,18,47</w:t>
      </w:r>
    </w:p>
    <w:p w14:paraId="51270888" w14:textId="77777777" w:rsidR="00FB1DC5" w:rsidRDefault="00FB1DC5" w:rsidP="00FB1DC5">
      <w:pPr>
        <w:pStyle w:val="BodyText2"/>
      </w:pPr>
      <w:r>
        <w:t>Vertically we have same size rasters when divided by: 2</w:t>
      </w:r>
    </w:p>
    <w:p w14:paraId="617F1A7A" w14:textId="77777777" w:rsidR="00FB1DC5" w:rsidRDefault="00FB1DC5" w:rsidP="00FB1DC5">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FB1DC5">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FB1DC5">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FB1DC5">
      <w:pPr>
        <w:pStyle w:val="Heading8"/>
      </w:pPr>
      <w:r>
        <w:t>Creating the tiled data</w:t>
      </w:r>
    </w:p>
    <w:p w14:paraId="482BFFF5" w14:textId="77777777" w:rsidR="00FB1DC5" w:rsidRDefault="00FB1DC5" w:rsidP="00FB1DC5">
      <w:pPr>
        <w:pStyle w:val="Heading8"/>
      </w:pPr>
      <w:r>
        <w:t>Output thumbnails of those tiles</w:t>
      </w:r>
    </w:p>
    <w:p w14:paraId="5B074646" w14:textId="77777777" w:rsidR="00FB1DC5" w:rsidRDefault="00FB1DC5" w:rsidP="00FB1DC5">
      <w:pPr>
        <w:pStyle w:val="Heading7"/>
      </w:pPr>
      <w:r>
        <w:t>Metadata</w:t>
      </w:r>
    </w:p>
    <w:p w14:paraId="411FD754" w14:textId="77777777" w:rsidR="00FB1DC5" w:rsidRDefault="00FB1DC5" w:rsidP="00FB1DC5">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FB1DC5">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FB1DC5">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FB1DC5">
            <w:pPr>
              <w:pStyle w:val="TableTextHeader"/>
              <w:rPr>
                <w:b w:val="0"/>
              </w:rPr>
            </w:pPr>
            <w:r w:rsidRPr="001206A6">
              <w:rPr>
                <w:b w:val="0"/>
              </w:rPr>
              <w:t>Write tool</w:t>
            </w:r>
          </w:p>
        </w:tc>
        <w:tc>
          <w:tcPr>
            <w:tcW w:w="1109" w:type="dxa"/>
          </w:tcPr>
          <w:p w14:paraId="14339EB4" w14:textId="77777777" w:rsidR="00FB1DC5" w:rsidRPr="001206A6" w:rsidRDefault="00FB1DC5" w:rsidP="00FB1DC5">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ArcGIS</w:t>
            </w:r>
          </w:p>
        </w:tc>
        <w:tc>
          <w:tcPr>
            <w:tcW w:w="1012" w:type="dxa"/>
          </w:tcPr>
          <w:p w14:paraId="1B5C121F" w14:textId="77777777" w:rsidR="00FB1DC5" w:rsidRPr="001206A6" w:rsidRDefault="00FB1DC5" w:rsidP="00FB1DC5">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QGIS</w:t>
            </w:r>
          </w:p>
        </w:tc>
        <w:tc>
          <w:tcPr>
            <w:tcW w:w="2338" w:type="dxa"/>
          </w:tcPr>
          <w:p w14:paraId="362FE19D" w14:textId="77777777" w:rsidR="00FB1DC5" w:rsidRPr="001206A6" w:rsidRDefault="00FB1DC5" w:rsidP="00FB1DC5">
            <w:pPr>
              <w:pStyle w:val="TableTextHeader"/>
              <w:cnfStyle w:val="100000000000" w:firstRow="1" w:lastRow="0" w:firstColumn="0" w:lastColumn="0" w:oddVBand="0" w:evenVBand="0" w:oddHBand="0" w:evenHBand="0" w:firstRowFirstColumn="0" w:firstRowLastColumn="0" w:lastRowFirstColumn="0" w:lastRowLastColumn="0"/>
              <w:rPr>
                <w:b w:val="0"/>
              </w:rPr>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FB1DC5">
            <w:pPr>
              <w:pStyle w:val="TableText"/>
              <w:rPr>
                <w:b w:val="0"/>
              </w:rPr>
            </w:pPr>
            <w:r w:rsidRPr="001206A6">
              <w:rPr>
                <w:b w:val="0"/>
              </w:rPr>
              <w:t>JRC INSPIRE Metadata Editor</w:t>
            </w:r>
          </w:p>
        </w:tc>
        <w:tc>
          <w:tcPr>
            <w:tcW w:w="1109" w:type="dxa"/>
          </w:tcPr>
          <w:p w14:paraId="5A8E9E40"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FB1DC5">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FB1DC5">
            <w:pPr>
              <w:pStyle w:val="TableText"/>
              <w:rPr>
                <w:b w:val="0"/>
              </w:rPr>
            </w:pPr>
            <w:r w:rsidRPr="001206A6">
              <w:rPr>
                <w:b w:val="0"/>
              </w:rPr>
              <w:t>ArcGIS Metadata Editor</w:t>
            </w:r>
          </w:p>
        </w:tc>
        <w:tc>
          <w:tcPr>
            <w:tcW w:w="1109" w:type="dxa"/>
          </w:tcPr>
          <w:p w14:paraId="32BB5E52" w14:textId="77777777" w:rsidR="00FB1DC5" w:rsidRPr="001206A6" w:rsidRDefault="00FB1DC5" w:rsidP="00FB1DC5">
            <w:pPr>
              <w:pStyle w:val="TableText"/>
              <w:jc w:val="center"/>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FB1DC5">
            <w:pPr>
              <w:pStyle w:val="TableText"/>
              <w:jc w:val="center"/>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FB1DC5">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FB1DC5">
            <w:pPr>
              <w:pStyle w:val="TableText"/>
              <w:rPr>
                <w:b w:val="0"/>
              </w:rPr>
            </w:pPr>
            <w:r>
              <w:rPr>
                <w:b w:val="0"/>
              </w:rPr>
              <w:t>ArcGIS Metadata exported as FGDC</w:t>
            </w:r>
          </w:p>
        </w:tc>
        <w:tc>
          <w:tcPr>
            <w:tcW w:w="1109" w:type="dxa"/>
          </w:tcPr>
          <w:p w14:paraId="0F3CE128"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FB1DC5">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FB1DC5">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FB1DC5">
      <w:pPr>
        <w:pStyle w:val="BodyText2"/>
      </w:pPr>
      <w:r>
        <w:t>ANSWER: Populate the metadata in ArcGIS using its own metadata format and then export to FGDC so it can be read in QGIS.</w:t>
      </w:r>
    </w:p>
    <w:p w14:paraId="1883E1CC" w14:textId="77777777" w:rsidR="00FB1DC5" w:rsidRDefault="00FB1DC5" w:rsidP="00FB1DC5">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FB1DC5">
      <w:pPr>
        <w:pStyle w:val="BodyText2"/>
      </w:pPr>
      <w:r>
        <w:t>We need to create a Metadata Template in ArcGIS to use for all the water datasets. But:</w:t>
      </w:r>
    </w:p>
    <w:p w14:paraId="6604E515" w14:textId="77777777" w:rsidR="00FB1DC5" w:rsidRPr="0008732E" w:rsidRDefault="00FB1DC5" w:rsidP="00FB1DC5">
      <w:pPr>
        <w:pStyle w:val="ListBullet2"/>
      </w:pPr>
      <w:r>
        <w:rPr>
          <w:shd w:val="clear" w:color="auto" w:fill="FEFEFE"/>
        </w:rPr>
        <w:t>any properties that were automatically added by ArcGIS to the source metadata are removed</w:t>
      </w:r>
    </w:p>
    <w:p w14:paraId="64D54C27" w14:textId="77777777" w:rsidR="00FB1DC5" w:rsidRDefault="00FB1DC5" w:rsidP="00FB1DC5">
      <w:pPr>
        <w:pStyle w:val="ListBullet2"/>
      </w:pPr>
      <w:r w:rsidRPr="0008732E">
        <w:t>any unique identifiers in the source metadata are removed to ensure they remain unique</w:t>
      </w:r>
    </w:p>
    <w:p w14:paraId="65D75D84" w14:textId="77777777" w:rsidR="00FB1DC5" w:rsidRDefault="00FB1DC5" w:rsidP="00FB1DC5">
      <w:pPr>
        <w:pStyle w:val="ListBullet2"/>
      </w:pPr>
      <w:r w:rsidRPr="002A6DF8">
        <w:t>metadata elements with an asterisk were updated automatically</w:t>
      </w:r>
    </w:p>
    <w:p w14:paraId="122B79A2" w14:textId="77777777" w:rsidR="00FB1DC5" w:rsidRDefault="00FB1DC5" w:rsidP="00FB1DC5">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FB1DC5">
      <w:pPr>
        <w:pStyle w:val="BodyText2"/>
      </w:pPr>
      <w:r>
        <w:t xml:space="preserve">Online document for creating a metadata </w:t>
      </w:r>
      <w:hyperlink r:id="rId96" w:history="1">
        <w:r w:rsidRPr="00D22325">
          <w:rPr>
            <w:rStyle w:val="Hyperlink"/>
          </w:rPr>
          <w:t>template</w:t>
        </w:r>
      </w:hyperlink>
      <w:r>
        <w:t xml:space="preserve">. </w:t>
      </w:r>
    </w:p>
    <w:p w14:paraId="16AE2B9D" w14:textId="77777777" w:rsidR="00FB1DC5" w:rsidRDefault="00FB1DC5" w:rsidP="00FB1DC5">
      <w:pPr>
        <w:pStyle w:val="Heading8"/>
      </w:pPr>
      <w:r>
        <w:lastRenderedPageBreak/>
        <w:t>Creating a metadata template</w:t>
      </w:r>
    </w:p>
    <w:p w14:paraId="32CBF1B7" w14:textId="77777777" w:rsidR="00FB1DC5" w:rsidRDefault="00FB1DC5" w:rsidP="00FB1DC5">
      <w:pPr>
        <w:pStyle w:val="Heading9"/>
      </w:pPr>
      <w:r>
        <w:t>From an existing item</w:t>
      </w:r>
    </w:p>
    <w:p w14:paraId="5504BE7D" w14:textId="77777777" w:rsidR="00FB1DC5" w:rsidRDefault="00FB1DC5" w:rsidP="00FB1DC5">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B1DC5">
      <w:pPr>
        <w:pStyle w:val="GPError"/>
        <w:rPr>
          <w:lang w:bidi="ar-SA"/>
        </w:rPr>
      </w:pPr>
      <w:r>
        <w:rPr>
          <w:lang w:bidi="ar-SA"/>
        </w:rPr>
        <w:t>The process did not execute because the precondition is false</w:t>
      </w:r>
    </w:p>
    <w:p w14:paraId="2A5904A7" w14:textId="77777777" w:rsidR="00FB1DC5" w:rsidRDefault="00FB1DC5" w:rsidP="00FB1DC5">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FB1DC5">
      <w:pPr>
        <w:pStyle w:val="Heading9"/>
      </w:pPr>
      <w:r>
        <w:t>From scratch</w:t>
      </w:r>
    </w:p>
    <w:p w14:paraId="0AE0F211" w14:textId="77777777" w:rsidR="00FB1DC5" w:rsidRDefault="00FB1DC5" w:rsidP="00FB1DC5">
      <w:pPr>
        <w:pStyle w:val="BodyText2"/>
      </w:pPr>
      <w:r>
        <w:t xml:space="preserve">Following the instructions </w:t>
      </w:r>
      <w:hyperlink r:id="rId97" w:history="1">
        <w:r w:rsidRPr="0089228A">
          <w:rPr>
            <w:rStyle w:val="Hyperlink"/>
          </w:rPr>
          <w:t>here</w:t>
        </w:r>
      </w:hyperlink>
      <w:r>
        <w:t xml:space="preserve"> and this seems to at least work.</w:t>
      </w:r>
    </w:p>
    <w:p w14:paraId="72B327ED" w14:textId="77777777" w:rsidR="00FB1DC5" w:rsidRDefault="00FB1DC5" w:rsidP="00FB1DC5">
      <w:pPr>
        <w:pStyle w:val="Heading8"/>
      </w:pPr>
      <w:r>
        <w:t xml:space="preserve">Creating metadata in the TIFF with GDAL </w:t>
      </w:r>
    </w:p>
    <w:p w14:paraId="5E0FA050" w14:textId="77777777" w:rsidR="00FB1DC5" w:rsidRDefault="00FB1DC5" w:rsidP="00FB1DC5">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FB1DC5">
      <w:pPr>
        <w:pStyle w:val="Heading8"/>
      </w:pPr>
      <w:r>
        <w:t>Import metadata template for the dataset - arcpy</w:t>
      </w:r>
    </w:p>
    <w:p w14:paraId="69042F11" w14:textId="77777777" w:rsidR="00FB1DC5" w:rsidRDefault="00FB1DC5" w:rsidP="00FB1DC5">
      <w:pPr>
        <w:pStyle w:val="Heading8"/>
      </w:pPr>
      <w:r>
        <w:t>Export metadata as html and then to pdf -arcpy</w:t>
      </w:r>
    </w:p>
    <w:p w14:paraId="608E9171" w14:textId="77777777" w:rsidR="00FB1DC5" w:rsidRDefault="00FB1DC5" w:rsidP="00FB1DC5">
      <w:pPr>
        <w:pStyle w:val="BodyText2"/>
      </w:pPr>
    </w:p>
    <w:p w14:paraId="586E75F7" w14:textId="77777777" w:rsidR="00FB1DC5" w:rsidRDefault="00FB1DC5" w:rsidP="00FB1DC5">
      <w:pPr>
        <w:pStyle w:val="Heading8"/>
      </w:pPr>
      <w:r>
        <w:t>No data value</w:t>
      </w:r>
    </w:p>
    <w:p w14:paraId="20B05D5F" w14:textId="77777777" w:rsidR="00FB1DC5" w:rsidRDefault="00FB1DC5" w:rsidP="00FB1DC5">
      <w:pPr>
        <w:pStyle w:val="Heading9"/>
      </w:pPr>
      <w:r>
        <w:t>Setting no data values in gdal</w:t>
      </w:r>
    </w:p>
    <w:p w14:paraId="28FADAC8" w14:textId="77777777" w:rsidR="00FB1DC5" w:rsidRDefault="00FB1DC5" w:rsidP="00FB1DC5">
      <w:pPr>
        <w:pStyle w:val="BodyText2"/>
      </w:pPr>
      <w:r>
        <w:t xml:space="preserve">There is a gdal metadata tag for no data values – see </w:t>
      </w:r>
      <w:hyperlink r:id="rId98"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FB1DC5">
      <w:pPr>
        <w:pStyle w:val="BodyText2"/>
      </w:pPr>
      <w:r>
        <w:t>This is the correct way to do it. Now when you add the data in QGIS and ArcGIS masked data are transparent!</w:t>
      </w:r>
    </w:p>
    <w:p w14:paraId="59122135" w14:textId="77777777" w:rsidR="00FB1DC5" w:rsidRDefault="00FB1DC5" w:rsidP="00FB1DC5">
      <w:pPr>
        <w:pStyle w:val="Heading9"/>
      </w:pPr>
      <w:r>
        <w:t>Setting no data values in ArcGIS</w:t>
      </w:r>
    </w:p>
    <w:p w14:paraId="2790CBFE" w14:textId="77777777" w:rsidR="00FB1DC5" w:rsidRPr="00B348A4" w:rsidRDefault="00FB1DC5" w:rsidP="00FB1DC5">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FB1DC5">
      <w:pPr>
        <w:pStyle w:val="Heading7"/>
      </w:pPr>
      <w:r>
        <w:t>Pyramids</w:t>
      </w:r>
    </w:p>
    <w:p w14:paraId="7270E208" w14:textId="77777777" w:rsidR="00FB1DC5" w:rsidRPr="00CE0EBE" w:rsidRDefault="00FB1DC5" w:rsidP="00FB1DC5">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FB1DC5">
      <w:pPr>
        <w:pStyle w:val="Heading9"/>
      </w:pPr>
      <w:r>
        <w:t>Writing other metadata in gdal</w:t>
      </w:r>
    </w:p>
    <w:p w14:paraId="55B7F16D" w14:textId="77777777" w:rsidR="00FB1DC5" w:rsidRDefault="00FB1DC5" w:rsidP="00FB1DC5">
      <w:pPr>
        <w:pStyle w:val="Heading9"/>
      </w:pPr>
      <w:r>
        <w:t>Zip the data, metadata, license etc into a zip file</w:t>
      </w:r>
    </w:p>
    <w:p w14:paraId="0CB5B433" w14:textId="77777777" w:rsidR="00FB1DC5" w:rsidRDefault="00FB1DC5" w:rsidP="00FB1DC5">
      <w:pPr>
        <w:pStyle w:val="Heading7"/>
      </w:pPr>
      <w:r>
        <w:t>Symbolising</w:t>
      </w:r>
    </w:p>
    <w:p w14:paraId="31CEB496" w14:textId="77777777" w:rsidR="00FB1DC5" w:rsidRDefault="00FB1DC5" w:rsidP="00FB1DC5">
      <w:pPr>
        <w:pStyle w:val="Heading8"/>
      </w:pPr>
      <w:r>
        <w:t>Color maps</w:t>
      </w:r>
    </w:p>
    <w:p w14:paraId="61F2B0D6" w14:textId="77777777" w:rsidR="00FB1DC5" w:rsidRDefault="00FB1DC5" w:rsidP="00FB1DC5">
      <w:pPr>
        <w:pStyle w:val="BodyText2"/>
      </w:pPr>
      <w:r>
        <w:t xml:space="preserve">TIFFs </w:t>
      </w:r>
      <w:r w:rsidRPr="00C6703B">
        <w:t>have the color map information stored internally within the raster dataset itself</w:t>
      </w:r>
      <w:r>
        <w:t xml:space="preserve"> so we can set this in gdal (from </w:t>
      </w:r>
      <w:hyperlink r:id="rId99" w:history="1">
        <w:r w:rsidRPr="00337B96">
          <w:rPr>
            <w:rStyle w:val="Hyperlink"/>
          </w:rPr>
          <w:t>here</w:t>
        </w:r>
      </w:hyperlink>
      <w:r>
        <w:t>).</w:t>
      </w:r>
    </w:p>
    <w:p w14:paraId="3676F37C" w14:textId="77777777" w:rsidR="00FB1DC5" w:rsidRDefault="00FB1DC5" w:rsidP="00FB1DC5">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FB1DC5">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FB1DC5">
      <w:pPr>
        <w:pStyle w:val="BodyText2"/>
      </w:pPr>
      <w:r>
        <w:t>Using the following colormap file produces a *.clr file alongside the raster:</w:t>
      </w:r>
    </w:p>
    <w:p w14:paraId="55F2DE31" w14:textId="77777777" w:rsidR="00FB1DC5" w:rsidRDefault="00FB1DC5" w:rsidP="00FB1DC5">
      <w:pPr>
        <w:pStyle w:val="Tiny"/>
      </w:pPr>
      <w:r>
        <w:t>-1 255 255 255</w:t>
      </w:r>
    </w:p>
    <w:p w14:paraId="6142E50D" w14:textId="77777777" w:rsidR="00FB1DC5" w:rsidRDefault="00FB1DC5" w:rsidP="00FB1DC5">
      <w:pPr>
        <w:pStyle w:val="Tiny"/>
      </w:pPr>
      <w:r>
        <w:t>1 0 0 221</w:t>
      </w:r>
    </w:p>
    <w:p w14:paraId="5E5A177C" w14:textId="77777777" w:rsidR="00FB1DC5" w:rsidRDefault="00FB1DC5" w:rsidP="00FB1DC5">
      <w:pPr>
        <w:pStyle w:val="Tiny"/>
      </w:pPr>
      <w:r>
        <w:lastRenderedPageBreak/>
        <w:t>2 34 177 76</w:t>
      </w:r>
    </w:p>
    <w:p w14:paraId="4143E23D" w14:textId="77777777" w:rsidR="00FB1DC5" w:rsidRDefault="00FB1DC5" w:rsidP="00FB1DC5">
      <w:pPr>
        <w:pStyle w:val="Tiny"/>
      </w:pPr>
      <w:r>
        <w:t>3 209 16 45</w:t>
      </w:r>
    </w:p>
    <w:p w14:paraId="644B111B" w14:textId="77777777" w:rsidR="00FB1DC5" w:rsidRDefault="00FB1DC5" w:rsidP="00FB1DC5">
      <w:pPr>
        <w:pStyle w:val="Tiny"/>
      </w:pPr>
      <w:r>
        <w:t>4 153 217 234</w:t>
      </w:r>
    </w:p>
    <w:p w14:paraId="2EDC1592" w14:textId="77777777" w:rsidR="00FB1DC5" w:rsidRDefault="00FB1DC5" w:rsidP="00FB1DC5">
      <w:pPr>
        <w:pStyle w:val="Tiny"/>
      </w:pPr>
      <w:r>
        <w:t>5 181 230 29</w:t>
      </w:r>
    </w:p>
    <w:p w14:paraId="4C3456EF" w14:textId="77777777" w:rsidR="00FB1DC5" w:rsidRDefault="00FB1DC5" w:rsidP="00FB1DC5">
      <w:pPr>
        <w:pStyle w:val="Tiny"/>
      </w:pPr>
      <w:r>
        <w:t>6 230 161 170</w:t>
      </w:r>
    </w:p>
    <w:p w14:paraId="0EF7E0F3" w14:textId="77777777" w:rsidR="00FB1DC5" w:rsidRDefault="00FB1DC5" w:rsidP="00FB1DC5">
      <w:pPr>
        <w:pStyle w:val="Tiny"/>
      </w:pPr>
      <w:r>
        <w:t>7 255 127 39</w:t>
      </w:r>
    </w:p>
    <w:p w14:paraId="567D80C0" w14:textId="77777777" w:rsidR="00FB1DC5" w:rsidRDefault="00FB1DC5" w:rsidP="00FB1DC5">
      <w:pPr>
        <w:pStyle w:val="Tiny"/>
      </w:pPr>
      <w:r>
        <w:t>8 255 201 14</w:t>
      </w:r>
    </w:p>
    <w:p w14:paraId="27C1219D" w14:textId="77777777" w:rsidR="00FB1DC5" w:rsidRDefault="00FB1DC5" w:rsidP="00FB1DC5">
      <w:pPr>
        <w:pStyle w:val="Tiny"/>
      </w:pPr>
      <w:r>
        <w:t>9 127 127 127</w:t>
      </w:r>
    </w:p>
    <w:p w14:paraId="37335209" w14:textId="77777777" w:rsidR="00FB1DC5" w:rsidRPr="00C6703B" w:rsidRDefault="00FB1DC5" w:rsidP="00FB1DC5">
      <w:pPr>
        <w:pStyle w:val="Tiny"/>
      </w:pPr>
      <w:r>
        <w:t>10 195 195 195</w:t>
      </w:r>
    </w:p>
    <w:p w14:paraId="46DF007B" w14:textId="77777777" w:rsidR="00FB1DC5" w:rsidRDefault="00FB1DC5" w:rsidP="00FB1DC5">
      <w:pPr>
        <w:pStyle w:val="BodyText2"/>
      </w:pPr>
      <w:r>
        <w:t>However, using the following colormap file embeds the color table (up to 255 levels) in the raster:</w:t>
      </w:r>
    </w:p>
    <w:p w14:paraId="74224705" w14:textId="77777777" w:rsidR="00FB1DC5" w:rsidRDefault="00FB1DC5" w:rsidP="00FB1DC5">
      <w:pPr>
        <w:pStyle w:val="Tiny"/>
      </w:pPr>
      <w:r>
        <w:t>1 0 0 221</w:t>
      </w:r>
    </w:p>
    <w:p w14:paraId="620B90F0" w14:textId="77777777" w:rsidR="00FB1DC5" w:rsidRDefault="00FB1DC5" w:rsidP="00FB1DC5">
      <w:pPr>
        <w:pStyle w:val="Tiny"/>
      </w:pPr>
      <w:r>
        <w:t>2 34 177 76</w:t>
      </w:r>
    </w:p>
    <w:p w14:paraId="70C4266B" w14:textId="77777777" w:rsidR="00FB1DC5" w:rsidRDefault="00FB1DC5" w:rsidP="00FB1DC5">
      <w:pPr>
        <w:pStyle w:val="Tiny"/>
      </w:pPr>
      <w:r>
        <w:t>3 209 16 45</w:t>
      </w:r>
    </w:p>
    <w:p w14:paraId="3002D1E8" w14:textId="77777777" w:rsidR="00FB1DC5" w:rsidRDefault="00FB1DC5" w:rsidP="00FB1DC5">
      <w:pPr>
        <w:pStyle w:val="Tiny"/>
      </w:pPr>
      <w:r>
        <w:t>4 153 217 234</w:t>
      </w:r>
    </w:p>
    <w:p w14:paraId="773B6EA5" w14:textId="77777777" w:rsidR="00FB1DC5" w:rsidRDefault="00FB1DC5" w:rsidP="00FB1DC5">
      <w:pPr>
        <w:pStyle w:val="Tiny"/>
      </w:pPr>
      <w:r>
        <w:t>5 181 230 29</w:t>
      </w:r>
    </w:p>
    <w:p w14:paraId="3E10A714" w14:textId="77777777" w:rsidR="00FB1DC5" w:rsidRDefault="00FB1DC5" w:rsidP="00FB1DC5">
      <w:pPr>
        <w:pStyle w:val="Tiny"/>
      </w:pPr>
      <w:r>
        <w:t>6 230 161 170</w:t>
      </w:r>
    </w:p>
    <w:p w14:paraId="1FE67CEA" w14:textId="77777777" w:rsidR="00FB1DC5" w:rsidRDefault="00FB1DC5" w:rsidP="00FB1DC5">
      <w:pPr>
        <w:pStyle w:val="Tiny"/>
      </w:pPr>
      <w:r>
        <w:t>7 255 127 39</w:t>
      </w:r>
    </w:p>
    <w:p w14:paraId="6852DDE5" w14:textId="77777777" w:rsidR="00FB1DC5" w:rsidRDefault="00FB1DC5" w:rsidP="00FB1DC5">
      <w:pPr>
        <w:pStyle w:val="Tiny"/>
      </w:pPr>
      <w:r>
        <w:t>8 255 201 14</w:t>
      </w:r>
    </w:p>
    <w:p w14:paraId="4E177F92" w14:textId="77777777" w:rsidR="00FB1DC5" w:rsidRDefault="00FB1DC5" w:rsidP="00FB1DC5">
      <w:pPr>
        <w:pStyle w:val="Tiny"/>
      </w:pPr>
      <w:r>
        <w:t>9 127 127 127</w:t>
      </w:r>
    </w:p>
    <w:p w14:paraId="7685D4A9" w14:textId="77777777" w:rsidR="00FB1DC5" w:rsidRDefault="00FB1DC5" w:rsidP="00FB1DC5">
      <w:pPr>
        <w:pStyle w:val="Tiny"/>
      </w:pPr>
      <w:r>
        <w:t>10 195 195 195</w:t>
      </w:r>
    </w:p>
    <w:p w14:paraId="073C4252" w14:textId="77777777" w:rsidR="00FB1DC5" w:rsidRPr="00C6703B" w:rsidRDefault="00FB1DC5" w:rsidP="00FB1DC5">
      <w:pPr>
        <w:pStyle w:val="BodyText2"/>
      </w:pPr>
      <w:r>
        <w:t>Didn’t solve this ArcGIS bug and was unable to use GDAL to write the color table.</w:t>
      </w:r>
    </w:p>
    <w:p w14:paraId="2DC8FF0F" w14:textId="77777777" w:rsidR="00FB1DC5" w:rsidRDefault="00FB1DC5" w:rsidP="00FB1DC5">
      <w:pPr>
        <w:pStyle w:val="Heading8"/>
      </w:pPr>
      <w:r>
        <w:t>*.lyr files</w:t>
      </w:r>
    </w:p>
    <w:p w14:paraId="12EDAFEE" w14:textId="77777777" w:rsidR="00FB1DC5" w:rsidRPr="00C41E4F" w:rsidRDefault="00FB1DC5" w:rsidP="00FB1DC5">
      <w:pPr>
        <w:pStyle w:val="BodyText2"/>
      </w:pPr>
      <w:r>
        <w:t>In order to be able to add a dataset in ArcGIS and that layer be rendered properly, we have to create a *.lyr file for it.</w:t>
      </w:r>
    </w:p>
    <w:p w14:paraId="4382E9E5" w14:textId="77777777" w:rsidR="00FB1DC5" w:rsidRDefault="00FB1DC5" w:rsidP="00FB1DC5">
      <w:pPr>
        <w:pStyle w:val="Heading7"/>
      </w:pPr>
      <w:r>
        <w:t>Sizes</w:t>
      </w:r>
    </w:p>
    <w:p w14:paraId="1053C505" w14:textId="77777777" w:rsidR="00FB1DC5" w:rsidRDefault="00FB1DC5" w:rsidP="00FB1DC5">
      <w:pPr>
        <w:pStyle w:val="BodyText2"/>
      </w:pPr>
      <w:r>
        <w:t>The global datasets are:</w:t>
      </w:r>
    </w:p>
    <w:p w14:paraId="78BA0796" w14:textId="77777777" w:rsidR="00FB1DC5" w:rsidRDefault="00FB1DC5" w:rsidP="00FB1DC5">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FB1DC5">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FB1DC5">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FB1DC5">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FB1DC5">
            <w:pPr>
              <w:pStyle w:val="TableTextHeader"/>
            </w:pPr>
            <w:r>
              <w:t>Data type</w:t>
            </w:r>
          </w:p>
        </w:tc>
        <w:tc>
          <w:tcPr>
            <w:tcW w:w="1050" w:type="dxa"/>
          </w:tcPr>
          <w:p w14:paraId="2ADF22BB"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FB1DC5">
            <w:pPr>
              <w:pStyle w:val="Tiny"/>
              <w:rPr>
                <w:b w:val="0"/>
              </w:rPr>
            </w:pPr>
            <w:r w:rsidRPr="00A50591">
              <w:rPr>
                <w:b w:val="0"/>
              </w:rPr>
              <w:t>Float</w:t>
            </w:r>
          </w:p>
        </w:tc>
        <w:tc>
          <w:tcPr>
            <w:tcW w:w="1050" w:type="dxa"/>
          </w:tcPr>
          <w:p w14:paraId="0A175678"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FB1DC5">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FB1DC5">
      <w:pPr>
        <w:pStyle w:val="Heading6"/>
      </w:pPr>
      <w:r>
        <w:t>Mosaicking</w:t>
      </w:r>
    </w:p>
    <w:p w14:paraId="2CF89B47" w14:textId="77777777" w:rsidR="00FB1DC5" w:rsidRPr="008B2BD9" w:rsidRDefault="00FB1DC5" w:rsidP="00FB1DC5">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FB1DC5">
      <w:pPr>
        <w:pStyle w:val="BodyText2"/>
      </w:pPr>
    </w:p>
    <w:p w14:paraId="55383590" w14:textId="77777777" w:rsidR="00FB1DC5" w:rsidRDefault="00FB1DC5" w:rsidP="00FB1DC5">
      <w:pPr>
        <w:pStyle w:val="Heading4"/>
      </w:pPr>
      <w:r>
        <w:t>WMS/WMTS</w:t>
      </w:r>
    </w:p>
    <w:p w14:paraId="686BAB8E" w14:textId="77777777" w:rsidR="00FB1DC5" w:rsidRDefault="00FB1DC5" w:rsidP="00FB1DC5">
      <w:pPr>
        <w:pStyle w:val="Heading5"/>
      </w:pPr>
      <w:r>
        <w:t>Using a WMS Server to serve the cached files</w:t>
      </w:r>
    </w:p>
    <w:p w14:paraId="05A1430D" w14:textId="77777777" w:rsidR="00FB1DC5" w:rsidRDefault="00FB1DC5" w:rsidP="00FB1DC5">
      <w:pPr>
        <w:pStyle w:val="BodyText2"/>
      </w:pPr>
      <w:r>
        <w:t xml:space="preserve">You can wrap OGC end points around Google Cloud Storage files by following the instructions </w:t>
      </w:r>
      <w:hyperlink r:id="rId100" w:history="1">
        <w:r w:rsidRPr="00B41708">
          <w:rPr>
            <w:rStyle w:val="Hyperlink"/>
          </w:rPr>
          <w:t>here</w:t>
        </w:r>
      </w:hyperlink>
      <w:r>
        <w:t>. Noel enabled this on 8/12/16 and you could add a WMS service using the following end point:</w:t>
      </w:r>
    </w:p>
    <w:p w14:paraId="169602BF" w14:textId="77777777" w:rsidR="00FB1DC5" w:rsidRDefault="00082D6F" w:rsidP="00FB1DC5">
      <w:pPr>
        <w:pStyle w:val="BodyText2"/>
      </w:pPr>
      <w:hyperlink r:id="rId101"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FB1DC5">
      <w:pPr>
        <w:pStyle w:val="BodyText2"/>
      </w:pPr>
      <w:r>
        <w:lastRenderedPageBreak/>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FB1DC5">
      <w:pPr>
        <w:pStyle w:val="Heading5"/>
      </w:pPr>
      <w:r>
        <w:t>Using the cached files directly using WMTS</w:t>
      </w:r>
    </w:p>
    <w:p w14:paraId="7E033499" w14:textId="77777777" w:rsidR="00FB1DC5" w:rsidRPr="00AE448E" w:rsidRDefault="00FB1DC5" w:rsidP="00FB1DC5">
      <w:pPr>
        <w:pStyle w:val="BodyText2"/>
      </w:pPr>
      <w:r>
        <w:t xml:space="preserve">Following Mat Hanchers post </w:t>
      </w:r>
      <w:hyperlink r:id="rId102" w:history="1">
        <w:r w:rsidRPr="001877D2">
          <w:rPr>
            <w:rStyle w:val="Hyperlink"/>
          </w:rPr>
          <w:t>here</w:t>
        </w:r>
      </w:hyperlink>
      <w:r>
        <w:t xml:space="preserve"> to be able to use the cached tiles without having to serve them using a WMS Server. </w:t>
      </w:r>
      <w:hyperlink r:id="rId103" w:history="1">
        <w:r w:rsidRPr="00CF44C8">
          <w:rPr>
            <w:rStyle w:val="Hyperlink"/>
          </w:rPr>
          <w:t>This</w:t>
        </w:r>
      </w:hyperlink>
      <w:r>
        <w:t xml:space="preserve"> example works in ArcGIS and QGIS. Adapting for the occurrence cached tiles.</w:t>
      </w:r>
    </w:p>
    <w:p w14:paraId="7E4ECD2D" w14:textId="0F3F1131" w:rsidR="00FB1DC5" w:rsidRDefault="00FB1DC5" w:rsidP="00FB1DC5">
      <w:pPr>
        <w:pStyle w:val="Heading3"/>
      </w:pPr>
      <w:r w:rsidRPr="00FB1DC5">
        <w:t>ABoVE: Surface Water Extent, Boreal and Tundra Regions, North America</w:t>
      </w:r>
    </w:p>
    <w:p w14:paraId="681BF7D9" w14:textId="77777777" w:rsidR="00FB1DC5" w:rsidRPr="00FB1DC5" w:rsidRDefault="00FB1DC5" w:rsidP="00FB1DC5">
      <w:pPr>
        <w:pStyle w:val="BodyText2"/>
      </w:pPr>
      <w:r w:rsidRPr="00FB1DC5">
        <w:t>Surface Water Extent, Boreal and Tundra Regions, North America, 1991-2011</w:t>
      </w:r>
      <w:r>
        <w:t xml:space="preserve"> available from </w:t>
      </w:r>
      <w:hyperlink r:id="rId104" w:history="1">
        <w:r w:rsidRPr="00FB1DC5">
          <w:rPr>
            <w:rStyle w:val="Hyperlink"/>
          </w:rPr>
          <w:t>here</w:t>
        </w:r>
      </w:hyperlink>
      <w:r>
        <w:t>.</w:t>
      </w:r>
    </w:p>
    <w:p w14:paraId="0E083056" w14:textId="59A8BF5A" w:rsidR="00FB1DC5" w:rsidRPr="00FB1DC5" w:rsidRDefault="00FB1DC5" w:rsidP="00FB1DC5">
      <w:pPr>
        <w:pStyle w:val="BodyText2"/>
      </w:pPr>
      <w:r>
        <w:t xml:space="preserve">We had a question from Mark Carroll about our GSW dataset and directional effects in Canada so downloading their data to see if they have the same effects. </w:t>
      </w:r>
    </w:p>
    <w:p w14:paraId="0B954B45" w14:textId="5AA66171" w:rsidR="00B37D09" w:rsidRDefault="0093510D" w:rsidP="008F2FB2">
      <w:pPr>
        <w:pStyle w:val="Heading1"/>
      </w:pPr>
      <w:r>
        <w:t>Data Pr</w:t>
      </w:r>
      <w:r w:rsidR="00962450">
        <w:t>eprocessing</w:t>
      </w:r>
      <w:bookmarkEnd w:id="9"/>
    </w:p>
    <w:p w14:paraId="79755AC6" w14:textId="77777777" w:rsidR="009C2039" w:rsidRDefault="009C2039" w:rsidP="009C2039">
      <w:pPr>
        <w:pStyle w:val="Heading2"/>
      </w:pPr>
      <w:bookmarkStart w:id="14" w:name="_Toc315774568"/>
      <w:r>
        <w:t>Common Names</w:t>
      </w:r>
    </w:p>
    <w:p w14:paraId="26284D6D" w14:textId="77777777" w:rsidR="009C2039" w:rsidRDefault="009C2039" w:rsidP="003D4FE8">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9C2039">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9C2039">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9C2039">
      <w:pPr>
        <w:pStyle w:val="ListNumber2"/>
      </w:pPr>
      <w:r>
        <w:t>Rename to species_names_crosstab and p</w:t>
      </w:r>
      <w:r w:rsidR="005D7B1F">
        <w:t>ut a unique index on the iucn_species_id field</w:t>
      </w:r>
    </w:p>
    <w:p w14:paraId="6FB86149" w14:textId="77777777" w:rsidR="00F23B90" w:rsidRDefault="00F23B90" w:rsidP="00F23B90">
      <w:pPr>
        <w:pStyle w:val="Heading2"/>
      </w:pPr>
      <w:bookmarkStart w:id="15" w:name="_Toc315774546"/>
      <w:r>
        <w:t>Country boundaries</w:t>
      </w:r>
    </w:p>
    <w:p w14:paraId="0F792B2D" w14:textId="77777777" w:rsidR="00F23B90" w:rsidRDefault="00F23B90" w:rsidP="00F23B90">
      <w:pPr>
        <w:pStyle w:val="Heading3"/>
      </w:pPr>
      <w:bookmarkStart w:id="16" w:name="_Ref330547465"/>
      <w:r>
        <w:t>Creating terrestrial/marine country polygons</w:t>
      </w:r>
      <w:bookmarkEnd w:id="16"/>
    </w:p>
    <w:p w14:paraId="367A285A" w14:textId="77777777" w:rsidR="00F23B90" w:rsidRDefault="00F23B90" w:rsidP="003D4FE8">
      <w:pPr>
        <w:pStyle w:val="BodyText2"/>
      </w:pPr>
      <w:r>
        <w:t>Looks like VLIZ will do this but not until the end of 2012 so creating one in the meantime. This is now available but there are issues:</w:t>
      </w:r>
    </w:p>
    <w:p w14:paraId="076AD7B8" w14:textId="77777777" w:rsidR="00F23B90" w:rsidRDefault="00F23B90" w:rsidP="00424B7F">
      <w:pPr>
        <w:pStyle w:val="ListBullet2"/>
      </w:pPr>
      <w:r>
        <w:t>It is based on the ESRI country boundaries</w:t>
      </w:r>
    </w:p>
    <w:p w14:paraId="28E26B36" w14:textId="77777777" w:rsidR="00F23B90" w:rsidRDefault="00F23B90" w:rsidP="00424B7F">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424B7F">
      <w:pPr>
        <w:pStyle w:val="ListBullet2"/>
      </w:pPr>
      <w:r>
        <w:t>The great lakes in North America are included in both USA and Canadas area</w:t>
      </w:r>
    </w:p>
    <w:p w14:paraId="23E919D4" w14:textId="77777777" w:rsidR="00F23B90" w:rsidRDefault="00F23B90" w:rsidP="00424B7F">
      <w:pPr>
        <w:pStyle w:val="ListBullet2"/>
      </w:pPr>
      <w:r>
        <w:t>There is not sovereign field to capture the sovereign nation (e.g. France for Guadeloupe, New Caledonia etc)</w:t>
      </w:r>
    </w:p>
    <w:p w14:paraId="40908CF8" w14:textId="77777777" w:rsidR="00F23B90" w:rsidRDefault="00F23B90" w:rsidP="00424B7F">
      <w:pPr>
        <w:pStyle w:val="ListBullet2"/>
      </w:pPr>
      <w:r>
        <w:t>Disputed territories are not assigned to any country</w:t>
      </w:r>
    </w:p>
    <w:p w14:paraId="047CCD5B" w14:textId="77777777" w:rsidR="00F23B90" w:rsidRPr="00757E69" w:rsidRDefault="00F23B90" w:rsidP="00424B7F">
      <w:pPr>
        <w:pStyle w:val="ListBullet2"/>
      </w:pPr>
      <w:r>
        <w:t>There are some issues with incorrect EEZs</w:t>
      </w:r>
    </w:p>
    <w:p w14:paraId="42DEC592" w14:textId="77777777" w:rsidR="00F23B90" w:rsidRDefault="00F23B90" w:rsidP="00F23B90">
      <w:pPr>
        <w:pStyle w:val="Heading4"/>
      </w:pPr>
      <w:r>
        <w:t>Version 1</w:t>
      </w:r>
    </w:p>
    <w:p w14:paraId="774E3DA3" w14:textId="77777777" w:rsidR="00F23B90" w:rsidRDefault="00F23B90" w:rsidP="00324C76">
      <w:pPr>
        <w:pStyle w:val="Heading5"/>
      </w:pPr>
      <w:r w:rsidRPr="00BC1262">
        <w:t>ISO 3166-1</w:t>
      </w:r>
      <w:r>
        <w:t xml:space="preserve"> Country Codes</w:t>
      </w:r>
    </w:p>
    <w:p w14:paraId="0F9FA0FC" w14:textId="77777777" w:rsidR="00F23B90" w:rsidRDefault="00F23B90" w:rsidP="003D4FE8">
      <w:pPr>
        <w:pStyle w:val="BodyText2"/>
      </w:pPr>
      <w:r>
        <w:t xml:space="preserve">We need a list of country codes but you have to pay to get the official one from ISO, so copied an HTML table from </w:t>
      </w:r>
      <w:hyperlink r:id="rId105"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324C76">
      <w:pPr>
        <w:pStyle w:val="Heading5"/>
      </w:pPr>
      <w:bookmarkStart w:id="17" w:name="_Ref330448025"/>
      <w:r>
        <w:t>Cross-checking GAUL</w:t>
      </w:r>
      <w:bookmarkEnd w:id="17"/>
    </w:p>
    <w:p w14:paraId="79CBF877" w14:textId="77777777" w:rsidR="00F23B90" w:rsidRDefault="00F23B90" w:rsidP="003D4FE8">
      <w:pPr>
        <w:pStyle w:val="BodyText2"/>
      </w:pPr>
      <w:r>
        <w:t>These are not present in GAUL:</w:t>
      </w:r>
    </w:p>
    <w:p w14:paraId="2107F06F" w14:textId="77777777" w:rsidR="00F23B90" w:rsidRDefault="00F23B90" w:rsidP="003D4FE8">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3D4FE8">
            <w:pPr>
              <w:pStyle w:val="BodyText2"/>
              <w:rPr>
                <w:rFonts w:eastAsia="Times New Roman"/>
                <w:lang w:eastAsia="en-GB" w:bidi="ar-SA"/>
              </w:rPr>
            </w:pPr>
            <w:r>
              <w:rPr>
                <w:rFonts w:eastAsia="Times New Roman"/>
                <w:lang w:eastAsia="en-GB" w:bidi="ar-SA"/>
              </w:rPr>
              <w:t>ISO3</w:t>
            </w:r>
          </w:p>
        </w:tc>
        <w:tc>
          <w:tcPr>
            <w:tcW w:w="0" w:type="auto"/>
          </w:tcPr>
          <w:p w14:paraId="2B2D5786" w14:textId="77777777" w:rsidR="00F23B90" w:rsidRPr="00A022B2" w:rsidRDefault="00F23B90" w:rsidP="003D4FE8">
            <w:pPr>
              <w:pStyle w:val="BodyText2"/>
              <w:rPr>
                <w:rFonts w:eastAsia="Times New Roman"/>
                <w:lang w:eastAsia="en-GB" w:bidi="ar-SA"/>
              </w:rPr>
            </w:pPr>
            <w:r>
              <w:rPr>
                <w:rFonts w:eastAsia="Times New Roman"/>
                <w:lang w:eastAsia="en-GB" w:bidi="ar-SA"/>
              </w:rPr>
              <w:t>Name</w:t>
            </w:r>
          </w:p>
        </w:tc>
        <w:tc>
          <w:tcPr>
            <w:tcW w:w="0" w:type="auto"/>
          </w:tcPr>
          <w:p w14:paraId="058388C6" w14:textId="77777777" w:rsidR="00F23B90" w:rsidRPr="00A022B2" w:rsidRDefault="00F23B90" w:rsidP="003D4FE8">
            <w:pPr>
              <w:pStyle w:val="BodyText2"/>
              <w:rPr>
                <w:rFonts w:eastAsia="Times New Roman"/>
                <w:lang w:eastAsia="en-GB" w:bidi="ar-SA"/>
              </w:rPr>
            </w:pPr>
            <w:r>
              <w:rPr>
                <w:rFonts w:eastAsia="Times New Roman"/>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3D4FE8">
            <w:pPr>
              <w:pStyle w:val="BodyText2"/>
              <w:rPr>
                <w:rFonts w:eastAsia="Times New Roman"/>
                <w:lang w:eastAsia="en-GB" w:bidi="ar-SA"/>
              </w:rPr>
            </w:pPr>
            <w:r>
              <w:rPr>
                <w:rFonts w:eastAsia="Times New Roman"/>
                <w:lang w:eastAsia="en-GB" w:bidi="ar-SA"/>
              </w:rPr>
              <w:t>ALA</w:t>
            </w:r>
          </w:p>
        </w:tc>
        <w:tc>
          <w:tcPr>
            <w:tcW w:w="0" w:type="auto"/>
            <w:hideMark/>
          </w:tcPr>
          <w:p w14:paraId="28D2B12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Åland Islands</w:t>
            </w:r>
          </w:p>
        </w:tc>
        <w:tc>
          <w:tcPr>
            <w:tcW w:w="0" w:type="auto"/>
          </w:tcPr>
          <w:p w14:paraId="35E3AD97"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3D4FE8">
            <w:pPr>
              <w:pStyle w:val="BodyText2"/>
              <w:rPr>
                <w:rFonts w:eastAsia="Times New Roman"/>
                <w:lang w:eastAsia="en-GB" w:bidi="ar-SA"/>
              </w:rPr>
            </w:pPr>
            <w:r>
              <w:rPr>
                <w:rFonts w:eastAsia="Times New Roman"/>
                <w:lang w:eastAsia="en-GB" w:bidi="ar-SA"/>
              </w:rPr>
              <w:t>BES</w:t>
            </w:r>
          </w:p>
        </w:tc>
        <w:tc>
          <w:tcPr>
            <w:tcW w:w="0" w:type="auto"/>
            <w:hideMark/>
          </w:tcPr>
          <w:p w14:paraId="060DBF2A"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Bonaire, Sint Eustatius and Saba</w:t>
            </w:r>
          </w:p>
        </w:tc>
        <w:tc>
          <w:tcPr>
            <w:tcW w:w="0" w:type="auto"/>
          </w:tcPr>
          <w:p w14:paraId="586B5EF6"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3D4FE8">
            <w:pPr>
              <w:pStyle w:val="BodyText2"/>
              <w:rPr>
                <w:rFonts w:eastAsia="Times New Roman"/>
                <w:lang w:eastAsia="en-GB" w:bidi="ar-SA"/>
              </w:rPr>
            </w:pPr>
            <w:r>
              <w:rPr>
                <w:rFonts w:eastAsia="Times New Roman"/>
                <w:lang w:eastAsia="en-GB" w:bidi="ar-SA"/>
              </w:rPr>
              <w:lastRenderedPageBreak/>
              <w:t>CUW</w:t>
            </w:r>
          </w:p>
        </w:tc>
        <w:tc>
          <w:tcPr>
            <w:tcW w:w="0" w:type="auto"/>
            <w:hideMark/>
          </w:tcPr>
          <w:p w14:paraId="588D6CC5"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Curaçao</w:t>
            </w:r>
          </w:p>
        </w:tc>
        <w:tc>
          <w:tcPr>
            <w:tcW w:w="0" w:type="auto"/>
          </w:tcPr>
          <w:p w14:paraId="44929C88"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3D4FE8">
            <w:pPr>
              <w:pStyle w:val="BodyText2"/>
              <w:rPr>
                <w:rFonts w:eastAsia="Times New Roman"/>
                <w:lang w:eastAsia="en-GB" w:bidi="ar-SA"/>
              </w:rPr>
            </w:pPr>
            <w:r>
              <w:rPr>
                <w:rFonts w:eastAsia="Times New Roman"/>
                <w:lang w:eastAsia="en-GB" w:bidi="ar-SA"/>
              </w:rPr>
              <w:t>PSE</w:t>
            </w:r>
          </w:p>
        </w:tc>
        <w:tc>
          <w:tcPr>
            <w:tcW w:w="0" w:type="auto"/>
            <w:hideMark/>
          </w:tcPr>
          <w:p w14:paraId="5EA437A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Palestinian Territory, Occupied</w:t>
            </w:r>
          </w:p>
        </w:tc>
        <w:tc>
          <w:tcPr>
            <w:tcW w:w="0" w:type="auto"/>
          </w:tcPr>
          <w:p w14:paraId="5CF8A523"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3D4FE8">
            <w:pPr>
              <w:pStyle w:val="BodyText2"/>
              <w:rPr>
                <w:rFonts w:eastAsia="Times New Roman"/>
                <w:lang w:eastAsia="en-GB" w:bidi="ar-SA"/>
              </w:rPr>
            </w:pPr>
            <w:r>
              <w:rPr>
                <w:rFonts w:eastAsia="Times New Roman"/>
                <w:lang w:eastAsia="en-GB" w:bidi="ar-SA"/>
              </w:rPr>
              <w:t>BLM</w:t>
            </w:r>
          </w:p>
        </w:tc>
        <w:tc>
          <w:tcPr>
            <w:tcW w:w="0" w:type="auto"/>
            <w:hideMark/>
          </w:tcPr>
          <w:p w14:paraId="79D726C8"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Barthélemy</w:t>
            </w:r>
          </w:p>
        </w:tc>
        <w:tc>
          <w:tcPr>
            <w:tcW w:w="0" w:type="auto"/>
          </w:tcPr>
          <w:p w14:paraId="4DF7B7C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3D4FE8">
            <w:pPr>
              <w:pStyle w:val="BodyText2"/>
              <w:rPr>
                <w:rFonts w:eastAsia="Times New Roman"/>
                <w:lang w:eastAsia="en-GB" w:bidi="ar-SA"/>
              </w:rPr>
            </w:pPr>
            <w:r>
              <w:rPr>
                <w:rFonts w:eastAsia="Times New Roman"/>
                <w:lang w:eastAsia="en-GB" w:bidi="ar-SA"/>
              </w:rPr>
              <w:t>MAF</w:t>
            </w:r>
          </w:p>
        </w:tc>
        <w:tc>
          <w:tcPr>
            <w:tcW w:w="0" w:type="auto"/>
            <w:hideMark/>
          </w:tcPr>
          <w:p w14:paraId="6C55D8EB"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Martin (French part)</w:t>
            </w:r>
          </w:p>
        </w:tc>
        <w:tc>
          <w:tcPr>
            <w:tcW w:w="0" w:type="auto"/>
          </w:tcPr>
          <w:p w14:paraId="346FB38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3D4FE8">
            <w:pPr>
              <w:pStyle w:val="BodyText2"/>
              <w:rPr>
                <w:rFonts w:eastAsia="Times New Roman"/>
                <w:lang w:eastAsia="en-GB" w:bidi="ar-SA"/>
              </w:rPr>
            </w:pPr>
            <w:r>
              <w:rPr>
                <w:rFonts w:eastAsia="Times New Roman"/>
                <w:lang w:eastAsia="en-GB" w:bidi="ar-SA"/>
              </w:rPr>
              <w:t>SXM</w:t>
            </w:r>
          </w:p>
        </w:tc>
        <w:tc>
          <w:tcPr>
            <w:tcW w:w="0" w:type="auto"/>
            <w:hideMark/>
          </w:tcPr>
          <w:p w14:paraId="667C1C37"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int Maarten (Dutch part)</w:t>
            </w:r>
          </w:p>
        </w:tc>
        <w:tc>
          <w:tcPr>
            <w:tcW w:w="0" w:type="auto"/>
          </w:tcPr>
          <w:p w14:paraId="42536144"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3D4FE8">
            <w:pPr>
              <w:pStyle w:val="BodyText2"/>
              <w:rPr>
                <w:rFonts w:eastAsia="Times New Roman"/>
                <w:lang w:eastAsia="en-GB" w:bidi="ar-SA"/>
              </w:rPr>
            </w:pPr>
            <w:r>
              <w:rPr>
                <w:rFonts w:eastAsia="Times New Roman"/>
                <w:lang w:eastAsia="en-GB" w:bidi="ar-SA"/>
              </w:rPr>
              <w:t>SSD</w:t>
            </w:r>
          </w:p>
        </w:tc>
        <w:tc>
          <w:tcPr>
            <w:tcW w:w="0" w:type="auto"/>
            <w:hideMark/>
          </w:tcPr>
          <w:p w14:paraId="7D06BE63"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outh Sudan</w:t>
            </w:r>
          </w:p>
        </w:tc>
        <w:tc>
          <w:tcPr>
            <w:tcW w:w="0" w:type="auto"/>
          </w:tcPr>
          <w:p w14:paraId="06C2CB2A"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Used ESRI boundary to split Sudan see </w:t>
            </w:r>
            <w:hyperlink r:id="rId106"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3D4FE8">
            <w:pPr>
              <w:pStyle w:val="BodyText2"/>
              <w:rPr>
                <w:rFonts w:eastAsia="Times New Roman"/>
                <w:lang w:eastAsia="en-GB" w:bidi="ar-SA"/>
              </w:rPr>
            </w:pPr>
            <w:r>
              <w:rPr>
                <w:rFonts w:eastAsia="Times New Roman"/>
                <w:lang w:eastAsia="en-GB" w:bidi="ar-SA"/>
              </w:rPr>
              <w:t>TWN</w:t>
            </w:r>
          </w:p>
        </w:tc>
        <w:tc>
          <w:tcPr>
            <w:tcW w:w="0" w:type="auto"/>
            <w:hideMark/>
          </w:tcPr>
          <w:p w14:paraId="42C30290"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Taiwan, Province of China</w:t>
            </w:r>
          </w:p>
        </w:tc>
        <w:tc>
          <w:tcPr>
            <w:tcW w:w="0" w:type="auto"/>
          </w:tcPr>
          <w:p w14:paraId="4E4621C8" w14:textId="77777777" w:rsidR="00F23B90" w:rsidRPr="00A022B2" w:rsidRDefault="00F23B90" w:rsidP="003D4FE8">
            <w:pPr>
              <w:pStyle w:val="BodyText2"/>
              <w:rPr>
                <w:rFonts w:eastAsia="Times New Roman"/>
                <w:lang w:eastAsia="en-GB" w:bidi="ar-SA"/>
              </w:rPr>
            </w:pPr>
            <w:r>
              <w:rPr>
                <w:rFonts w:eastAsia="Times New Roman"/>
                <w:lang w:eastAsia="en-GB" w:bidi="ar-SA"/>
              </w:rPr>
              <w:t>Split China</w:t>
            </w:r>
          </w:p>
        </w:tc>
      </w:tr>
    </w:tbl>
    <w:p w14:paraId="3146B5CA" w14:textId="77777777" w:rsidR="00F23B90" w:rsidRDefault="00F23B90" w:rsidP="003D4FE8">
      <w:pPr>
        <w:pStyle w:val="BodyText2"/>
      </w:pPr>
    </w:p>
    <w:p w14:paraId="00B8DB22" w14:textId="77777777" w:rsidR="00F23B90" w:rsidRPr="00B9514F" w:rsidRDefault="00F23B90" w:rsidP="003D4FE8">
      <w:pPr>
        <w:pStyle w:val="BodyText2"/>
      </w:pPr>
      <w:r>
        <w:t xml:space="preserve">Also </w:t>
      </w:r>
      <w:r w:rsidRPr="00E1209A">
        <w:t>Cocos (Keeling) Islands</w:t>
      </w:r>
      <w:r>
        <w:t xml:space="preserve"> (CCK) is coded as Australia (AUS).</w:t>
      </w:r>
    </w:p>
    <w:p w14:paraId="4EBB452C" w14:textId="77777777" w:rsidR="00F23B90" w:rsidRDefault="00F23B90" w:rsidP="003D4FE8">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397DAF">
      <w:pPr>
        <w:pStyle w:val="Code"/>
      </w:pPr>
      <w:r w:rsidRPr="00EB36FE">
        <w:t>rows = arcpy.SearchCursor("Malaysia_GAUL_EEZ_Intersection")</w:t>
      </w:r>
    </w:p>
    <w:p w14:paraId="63ABE263" w14:textId="77777777" w:rsidR="00F23B90" w:rsidRDefault="00F23B90" w:rsidP="00397DAF">
      <w:pPr>
        <w:pStyle w:val="Code"/>
      </w:pPr>
      <w:r>
        <w:t>for row in rows:</w:t>
      </w:r>
    </w:p>
    <w:p w14:paraId="5418E35B" w14:textId="77777777" w:rsidR="00F23B90" w:rsidRDefault="00F23B90" w:rsidP="00397DAF">
      <w:pPr>
        <w:pStyle w:val="Code"/>
      </w:pPr>
      <w:r>
        <w:t>&lt;bla&gt;</w:t>
      </w:r>
    </w:p>
    <w:p w14:paraId="59D6F4DF" w14:textId="77777777" w:rsidR="00F23B90" w:rsidRDefault="00F23B90" w:rsidP="00397DAF">
      <w:pPr>
        <w:pStyle w:val="Code"/>
      </w:pPr>
      <w:r>
        <w:t>geom = row.getValue(“SHAPE”)</w:t>
      </w:r>
    </w:p>
    <w:p w14:paraId="267CEE8C" w14:textId="77777777" w:rsidR="00F23B90" w:rsidRPr="00087AA9" w:rsidRDefault="00F23B90" w:rsidP="00397DAF">
      <w:pPr>
        <w:pStyle w:val="Code"/>
      </w:pPr>
      <w:r w:rsidRPr="00087AA9">
        <w:t>&gt;&gt;&gt; geom.getPart(0).count</w:t>
      </w:r>
    </w:p>
    <w:p w14:paraId="21D83B0A" w14:textId="77777777" w:rsidR="00F23B90" w:rsidRPr="00087AA9" w:rsidRDefault="00F23B90" w:rsidP="00397DAF">
      <w:pPr>
        <w:pStyle w:val="Code"/>
      </w:pPr>
      <w:r w:rsidRPr="00087AA9">
        <w:t>9</w:t>
      </w:r>
    </w:p>
    <w:p w14:paraId="7F5DC1BA" w14:textId="77777777" w:rsidR="00F23B90" w:rsidRPr="00087AA9" w:rsidRDefault="00F23B90" w:rsidP="00397DAF">
      <w:pPr>
        <w:pStyle w:val="Code"/>
      </w:pPr>
      <w:r w:rsidRPr="00087AA9">
        <w:t>&gt;&gt;&gt; geom.getPart(1).count</w:t>
      </w:r>
    </w:p>
    <w:p w14:paraId="4ADDE745" w14:textId="77777777" w:rsidR="00F23B90" w:rsidRPr="00087AA9" w:rsidRDefault="00F23B90" w:rsidP="00397DAF">
      <w:pPr>
        <w:pStyle w:val="Code"/>
      </w:pPr>
      <w:r w:rsidRPr="00087AA9">
        <w:t>13247</w:t>
      </w:r>
    </w:p>
    <w:p w14:paraId="3DFE0EB8" w14:textId="77777777" w:rsidR="00F23B90" w:rsidRPr="00087AA9" w:rsidRDefault="00F23B90" w:rsidP="00397DAF">
      <w:pPr>
        <w:pStyle w:val="Code"/>
      </w:pPr>
      <w:r w:rsidRPr="00087AA9">
        <w:t>&gt;&gt;&gt; geom.getPart(2).count</w:t>
      </w:r>
    </w:p>
    <w:p w14:paraId="56877BB7" w14:textId="77777777" w:rsidR="00F23B90" w:rsidRDefault="00F23B90" w:rsidP="00397DAF">
      <w:pPr>
        <w:pStyle w:val="Code"/>
      </w:pPr>
      <w:r w:rsidRPr="00087AA9">
        <w:t>26772</w:t>
      </w:r>
    </w:p>
    <w:p w14:paraId="26A1F146" w14:textId="77777777" w:rsidR="00F23B90" w:rsidRDefault="00F23B90" w:rsidP="00397DAF">
      <w:pPr>
        <w:pStyle w:val="Code"/>
      </w:pPr>
      <w:r>
        <w:t>&gt;&gt;&gt; geom.pointCount</w:t>
      </w:r>
    </w:p>
    <w:p w14:paraId="2DB1E372" w14:textId="77777777" w:rsidR="00F23B90" w:rsidRPr="00087AA9" w:rsidRDefault="00F23B90" w:rsidP="00397DAF">
      <w:pPr>
        <w:pStyle w:val="Code"/>
      </w:pPr>
      <w:r>
        <w:t>38195</w:t>
      </w:r>
    </w:p>
    <w:p w14:paraId="1C6F5E2A" w14:textId="77777777" w:rsidR="00F23B90" w:rsidRDefault="00F23B90" w:rsidP="003D4FE8">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07" w:history="1">
        <w:r w:rsidRPr="001F051F">
          <w:rPr>
            <w:rStyle w:val="Hyperlink"/>
          </w:rPr>
          <w:t>here</w:t>
        </w:r>
      </w:hyperlink>
      <w:r>
        <w:t xml:space="preserve"> and </w:t>
      </w:r>
      <w:hyperlink r:id="rId108" w:history="1">
        <w:r w:rsidRPr="001F051F">
          <w:rPr>
            <w:rStyle w:val="Hyperlink"/>
          </w:rPr>
          <w:t>here</w:t>
        </w:r>
      </w:hyperlink>
      <w:r>
        <w:t xml:space="preserve">). Found a fill donut tool!!! </w:t>
      </w:r>
      <w:hyperlink r:id="rId109" w:history="1">
        <w:r w:rsidRPr="00CB14F7">
          <w:rPr>
            <w:rStyle w:val="Hyperlink"/>
          </w:rPr>
          <w:t>Here</w:t>
        </w:r>
      </w:hyperlink>
      <w:r>
        <w:t>. It works great – just a few final changes to do:</w:t>
      </w:r>
    </w:p>
    <w:p w14:paraId="777C2B40" w14:textId="77777777" w:rsidR="00F23B90" w:rsidRDefault="00F23B90" w:rsidP="003D4FE8">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3D4FE8">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B2F59">
      <w:pPr>
        <w:pStyle w:val="ListNumber"/>
      </w:pPr>
      <w:r>
        <w:t>EEZ boundaries dissolved in the sovereign field</w:t>
      </w:r>
    </w:p>
    <w:p w14:paraId="5E32F4DB" w14:textId="77777777" w:rsidR="00F23B90" w:rsidRDefault="00F23B90" w:rsidP="000B2F59">
      <w:pPr>
        <w:pStyle w:val="ListNumber"/>
      </w:pPr>
      <w:r>
        <w:lastRenderedPageBreak/>
        <w:t>Added ISO3 country code and populated – the following EEZ features have issues with their ISO3 code:</w:t>
      </w:r>
    </w:p>
    <w:tbl>
      <w:tblPr>
        <w:tblW w:w="0" w:type="auto"/>
        <w:tblLook w:val="04A0" w:firstRow="1" w:lastRow="0" w:firstColumn="1" w:lastColumn="0" w:noHBand="0" w:noVBand="1"/>
      </w:tblPr>
      <w:tblGrid>
        <w:gridCol w:w="2617"/>
        <w:gridCol w:w="6743"/>
      </w:tblGrid>
      <w:tr w:rsidR="00F23B90" w:rsidRPr="00FA670C" w14:paraId="7871D39D" w14:textId="77777777" w:rsidTr="0056240B">
        <w:tc>
          <w:tcPr>
            <w:tcW w:w="2660" w:type="dxa"/>
          </w:tcPr>
          <w:p w14:paraId="63E86B0B" w14:textId="77777777" w:rsidR="00F23B90" w:rsidRPr="00FA670C" w:rsidRDefault="00F23B90" w:rsidP="0056240B">
            <w:pPr>
              <w:pStyle w:val="BodyText"/>
              <w:rPr>
                <w:b/>
              </w:rPr>
            </w:pPr>
            <w:r w:rsidRPr="00FA670C">
              <w:rPr>
                <w:b/>
              </w:rPr>
              <w:t>Sovereign</w:t>
            </w:r>
          </w:p>
        </w:tc>
        <w:tc>
          <w:tcPr>
            <w:tcW w:w="6916" w:type="dxa"/>
          </w:tcPr>
          <w:p w14:paraId="665F7E01" w14:textId="77777777" w:rsidR="00F23B90" w:rsidRPr="00FA670C" w:rsidRDefault="00F23B90" w:rsidP="0056240B">
            <w:pPr>
              <w:pStyle w:val="BodyText"/>
              <w:rPr>
                <w:b/>
              </w:rPr>
            </w:pPr>
            <w:r w:rsidRPr="00FA670C">
              <w:rPr>
                <w:b/>
              </w:rPr>
              <w:t>Issue</w:t>
            </w:r>
          </w:p>
        </w:tc>
      </w:tr>
      <w:tr w:rsidR="00F23B90" w:rsidRPr="00FA670C" w14:paraId="2E79AEC8" w14:textId="77777777" w:rsidTr="0056240B">
        <w:tc>
          <w:tcPr>
            <w:tcW w:w="2660" w:type="dxa"/>
          </w:tcPr>
          <w:p w14:paraId="41D0136A" w14:textId="77777777" w:rsidR="00F23B90" w:rsidRPr="00FA670C" w:rsidRDefault="00F23B90" w:rsidP="0056240B">
            <w:pPr>
              <w:pStyle w:val="BodyText"/>
              <w:rPr>
                <w:b/>
              </w:rPr>
            </w:pPr>
            <w:r w:rsidRPr="00FA670C">
              <w:rPr>
                <w:b/>
              </w:rPr>
              <w:t>Australia - Papua New Guinea</w:t>
            </w:r>
          </w:p>
        </w:tc>
        <w:tc>
          <w:tcPr>
            <w:tcW w:w="6916" w:type="dxa"/>
          </w:tcPr>
          <w:p w14:paraId="66859A34" w14:textId="77777777" w:rsidR="00F23B90" w:rsidRPr="00FA670C" w:rsidRDefault="00F23B90" w:rsidP="0056240B">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56240B">
            <w:pPr>
              <w:pStyle w:val="BodyText"/>
              <w:rPr>
                <w:b/>
              </w:rPr>
            </w:pPr>
            <w:r w:rsidRPr="00FA670C">
              <w:rPr>
                <w:b/>
              </w:rPr>
              <w:t>Disputed</w:t>
            </w:r>
          </w:p>
        </w:tc>
        <w:tc>
          <w:tcPr>
            <w:tcW w:w="6916" w:type="dxa"/>
          </w:tcPr>
          <w:p w14:paraId="7A63BB99" w14:textId="77777777" w:rsidR="00F23B90" w:rsidRPr="00FA670C" w:rsidRDefault="00F23B90" w:rsidP="0056240B">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56240B">
            <w:pPr>
              <w:pStyle w:val="BodyText"/>
              <w:rPr>
                <w:b/>
              </w:rPr>
            </w:pPr>
            <w:r w:rsidRPr="00FA670C">
              <w:rPr>
                <w:b/>
              </w:rPr>
              <w:t>Joint Development</w:t>
            </w:r>
          </w:p>
        </w:tc>
        <w:tc>
          <w:tcPr>
            <w:tcW w:w="6916" w:type="dxa"/>
          </w:tcPr>
          <w:p w14:paraId="64F498F6" w14:textId="77777777" w:rsidR="00F23B90" w:rsidRPr="00FA670C" w:rsidRDefault="00F23B90" w:rsidP="0056240B">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56240B">
            <w:pPr>
              <w:pStyle w:val="BodyText"/>
              <w:rPr>
                <w:b/>
              </w:rPr>
            </w:pPr>
            <w:r w:rsidRPr="00FA670C">
              <w:rPr>
                <w:b/>
              </w:rPr>
              <w:t>Joint Regime</w:t>
            </w:r>
          </w:p>
        </w:tc>
        <w:tc>
          <w:tcPr>
            <w:tcW w:w="6916" w:type="dxa"/>
          </w:tcPr>
          <w:p w14:paraId="5ED05480" w14:textId="77777777" w:rsidR="00F23B90" w:rsidRPr="00FA670C" w:rsidRDefault="00F23B90" w:rsidP="0056240B">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56240B">
            <w:pPr>
              <w:pStyle w:val="BodyText"/>
              <w:rPr>
                <w:b/>
              </w:rPr>
            </w:pPr>
            <w:r w:rsidRPr="00FA670C">
              <w:rPr>
                <w:b/>
              </w:rPr>
              <w:t>Jordan</w:t>
            </w:r>
          </w:p>
        </w:tc>
        <w:tc>
          <w:tcPr>
            <w:tcW w:w="6916" w:type="dxa"/>
          </w:tcPr>
          <w:p w14:paraId="30BAB138" w14:textId="77777777" w:rsidR="00F23B90" w:rsidRPr="00FA670C" w:rsidRDefault="00F23B90" w:rsidP="0056240B">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56240B">
            <w:pPr>
              <w:pStyle w:val="BodyText"/>
              <w:rPr>
                <w:b/>
              </w:rPr>
            </w:pPr>
            <w:r w:rsidRPr="00FA670C">
              <w:rPr>
                <w:b/>
              </w:rPr>
              <w:t>Serbia-Montenegro</w:t>
            </w:r>
          </w:p>
        </w:tc>
        <w:tc>
          <w:tcPr>
            <w:tcW w:w="6916" w:type="dxa"/>
          </w:tcPr>
          <w:p w14:paraId="33A3EF54" w14:textId="77777777" w:rsidR="00F23B90" w:rsidRPr="00FA670C" w:rsidRDefault="00F23B90" w:rsidP="0056240B">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56240B">
            <w:pPr>
              <w:pStyle w:val="BodyText"/>
              <w:rPr>
                <w:b/>
              </w:rPr>
            </w:pPr>
            <w:r w:rsidRPr="00FA670C">
              <w:rPr>
                <w:b/>
              </w:rPr>
              <w:t>Taiwan</w:t>
            </w:r>
          </w:p>
        </w:tc>
        <w:tc>
          <w:tcPr>
            <w:tcW w:w="6916" w:type="dxa"/>
          </w:tcPr>
          <w:p w14:paraId="533FBEFF" w14:textId="77777777" w:rsidR="00F23B90" w:rsidRPr="00FA670C" w:rsidRDefault="00F23B90" w:rsidP="0056240B">
            <w:pPr>
              <w:pStyle w:val="BodyText"/>
            </w:pPr>
            <w:r w:rsidRPr="00FA670C">
              <w:t>The ISO3 code is TWN but in GAUL it is CHN (China). Changed to CHN</w:t>
            </w:r>
          </w:p>
        </w:tc>
      </w:tr>
    </w:tbl>
    <w:p w14:paraId="3FBCF3BA" w14:textId="77777777" w:rsidR="00F23B90" w:rsidRDefault="00F23B90" w:rsidP="000B2F59">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56240B">
            <w:pPr>
              <w:pStyle w:val="BodyText"/>
              <w:rPr>
                <w:b/>
              </w:rPr>
            </w:pPr>
            <w:r w:rsidRPr="00FA670C">
              <w:rPr>
                <w:b/>
              </w:rPr>
              <w:t>GAUL admin0 name</w:t>
            </w:r>
          </w:p>
        </w:tc>
        <w:tc>
          <w:tcPr>
            <w:tcW w:w="1473" w:type="dxa"/>
          </w:tcPr>
          <w:p w14:paraId="58EC52AC" w14:textId="77777777" w:rsidR="00F23B90" w:rsidRPr="00FA670C" w:rsidRDefault="00F23B90" w:rsidP="0056240B">
            <w:pPr>
              <w:pStyle w:val="BodyText"/>
              <w:rPr>
                <w:b/>
              </w:rPr>
            </w:pPr>
            <w:r>
              <w:rPr>
                <w:b/>
              </w:rPr>
              <w:t>Sovereign ISO3</w:t>
            </w:r>
          </w:p>
        </w:tc>
      </w:tr>
      <w:tr w:rsidR="00F23B90" w:rsidRPr="00FA670C" w14:paraId="7CA4D5BE" w14:textId="77777777" w:rsidTr="0056240B">
        <w:trPr>
          <w:jc w:val="center"/>
        </w:trPr>
        <w:tc>
          <w:tcPr>
            <w:tcW w:w="3738" w:type="dxa"/>
          </w:tcPr>
          <w:p w14:paraId="2F6FFBDD" w14:textId="77777777" w:rsidR="00F23B90" w:rsidRDefault="00F23B90" w:rsidP="0056240B">
            <w:pPr>
              <w:pStyle w:val="BodyText"/>
              <w:rPr>
                <w:b/>
              </w:rPr>
            </w:pPr>
            <w:r>
              <w:rPr>
                <w:b/>
              </w:rPr>
              <w:t>American Samoa</w:t>
            </w:r>
          </w:p>
        </w:tc>
        <w:tc>
          <w:tcPr>
            <w:tcW w:w="1473" w:type="dxa"/>
          </w:tcPr>
          <w:p w14:paraId="761E1F54" w14:textId="77777777" w:rsidR="00F23B90" w:rsidRDefault="00F23B90" w:rsidP="0056240B">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56240B">
            <w:pPr>
              <w:pStyle w:val="BodyText"/>
              <w:rPr>
                <w:b/>
              </w:rPr>
            </w:pPr>
            <w:r>
              <w:rPr>
                <w:b/>
              </w:rPr>
              <w:t>Anguila</w:t>
            </w:r>
          </w:p>
        </w:tc>
        <w:tc>
          <w:tcPr>
            <w:tcW w:w="1473" w:type="dxa"/>
          </w:tcPr>
          <w:p w14:paraId="1BBA29F5" w14:textId="77777777" w:rsidR="00F23B90" w:rsidRPr="00FA670C" w:rsidRDefault="00F23B90" w:rsidP="0056240B">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56240B">
            <w:pPr>
              <w:pStyle w:val="BodyText"/>
              <w:rPr>
                <w:b/>
              </w:rPr>
            </w:pPr>
            <w:r w:rsidRPr="00FA670C">
              <w:rPr>
                <w:b/>
              </w:rPr>
              <w:t>Aruba</w:t>
            </w:r>
          </w:p>
        </w:tc>
        <w:tc>
          <w:tcPr>
            <w:tcW w:w="1473" w:type="dxa"/>
          </w:tcPr>
          <w:p w14:paraId="184EC940" w14:textId="77777777" w:rsidR="00F23B90" w:rsidRDefault="00F23B90" w:rsidP="0056240B">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56240B">
            <w:pPr>
              <w:pStyle w:val="BodyText"/>
              <w:rPr>
                <w:b/>
              </w:rPr>
            </w:pPr>
            <w:r w:rsidRPr="00FA670C">
              <w:rPr>
                <w:b/>
              </w:rPr>
              <w:t>Bouvet Island</w:t>
            </w:r>
          </w:p>
        </w:tc>
        <w:tc>
          <w:tcPr>
            <w:tcW w:w="1473" w:type="dxa"/>
          </w:tcPr>
          <w:p w14:paraId="685B77DB" w14:textId="77777777" w:rsidR="00F23B90" w:rsidRDefault="00F23B90" w:rsidP="0056240B">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56240B">
            <w:pPr>
              <w:pStyle w:val="BodyText"/>
              <w:rPr>
                <w:b/>
              </w:rPr>
            </w:pPr>
            <w:r w:rsidRPr="00E712C2">
              <w:rPr>
                <w:b/>
              </w:rPr>
              <w:t>British Indian Ocean Territory</w:t>
            </w:r>
          </w:p>
        </w:tc>
        <w:tc>
          <w:tcPr>
            <w:tcW w:w="1473" w:type="dxa"/>
          </w:tcPr>
          <w:p w14:paraId="4A754582" w14:textId="77777777" w:rsidR="00F23B90" w:rsidRDefault="00F23B90" w:rsidP="0056240B">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56240B">
            <w:pPr>
              <w:pStyle w:val="BodyText"/>
              <w:rPr>
                <w:b/>
              </w:rPr>
            </w:pPr>
            <w:r w:rsidRPr="00E712C2">
              <w:rPr>
                <w:b/>
              </w:rPr>
              <w:t>Cayman Islands</w:t>
            </w:r>
          </w:p>
        </w:tc>
        <w:tc>
          <w:tcPr>
            <w:tcW w:w="1473" w:type="dxa"/>
          </w:tcPr>
          <w:p w14:paraId="07D296D5" w14:textId="77777777" w:rsidR="00F23B90" w:rsidRDefault="00F23B90" w:rsidP="0056240B">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56240B">
            <w:pPr>
              <w:pStyle w:val="BodyText"/>
              <w:rPr>
                <w:b/>
              </w:rPr>
            </w:pPr>
            <w:r w:rsidRPr="00E712C2">
              <w:rPr>
                <w:b/>
              </w:rPr>
              <w:t>Christmas Island</w:t>
            </w:r>
          </w:p>
        </w:tc>
        <w:tc>
          <w:tcPr>
            <w:tcW w:w="1473" w:type="dxa"/>
          </w:tcPr>
          <w:p w14:paraId="6CA64ED4" w14:textId="77777777" w:rsidR="00F23B90" w:rsidRDefault="00F23B90" w:rsidP="0056240B">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56240B">
            <w:pPr>
              <w:pStyle w:val="BodyText"/>
              <w:rPr>
                <w:b/>
              </w:rPr>
            </w:pPr>
            <w:r w:rsidRPr="00AD3EE2">
              <w:rPr>
                <w:b/>
              </w:rPr>
              <w:t>Cocos (Keeling) Islands</w:t>
            </w:r>
          </w:p>
        </w:tc>
        <w:tc>
          <w:tcPr>
            <w:tcW w:w="1473" w:type="dxa"/>
          </w:tcPr>
          <w:p w14:paraId="7650ADC9" w14:textId="77777777" w:rsidR="00F23B90" w:rsidRDefault="00F23B90" w:rsidP="0056240B">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56240B">
            <w:pPr>
              <w:pStyle w:val="BodyText"/>
              <w:rPr>
                <w:b/>
              </w:rPr>
            </w:pPr>
            <w:r w:rsidRPr="00AD3EE2">
              <w:rPr>
                <w:b/>
              </w:rPr>
              <w:t>Cook Islands</w:t>
            </w:r>
          </w:p>
        </w:tc>
        <w:tc>
          <w:tcPr>
            <w:tcW w:w="1473" w:type="dxa"/>
          </w:tcPr>
          <w:p w14:paraId="7CD8EB35" w14:textId="77777777" w:rsidR="00F23B90" w:rsidRDefault="00F23B90" w:rsidP="0056240B">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56240B">
            <w:pPr>
              <w:pStyle w:val="BodyText"/>
              <w:rPr>
                <w:b/>
              </w:rPr>
            </w:pPr>
            <w:r w:rsidRPr="00AD3EE2">
              <w:rPr>
                <w:b/>
              </w:rPr>
              <w:t>Falkland Islands (Malvinas)</w:t>
            </w:r>
          </w:p>
        </w:tc>
        <w:tc>
          <w:tcPr>
            <w:tcW w:w="1473" w:type="dxa"/>
          </w:tcPr>
          <w:p w14:paraId="78C14428" w14:textId="77777777" w:rsidR="00F23B90" w:rsidRDefault="00F23B90" w:rsidP="0056240B">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56240B">
            <w:pPr>
              <w:pStyle w:val="BodyText"/>
              <w:rPr>
                <w:b/>
              </w:rPr>
            </w:pPr>
            <w:r w:rsidRPr="003B0ACF">
              <w:rPr>
                <w:b/>
              </w:rPr>
              <w:t>Faroe Islands</w:t>
            </w:r>
          </w:p>
        </w:tc>
        <w:tc>
          <w:tcPr>
            <w:tcW w:w="1473" w:type="dxa"/>
          </w:tcPr>
          <w:p w14:paraId="531F7E20" w14:textId="77777777" w:rsidR="00F23B90" w:rsidRDefault="00F23B90" w:rsidP="0056240B">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56240B">
            <w:pPr>
              <w:pStyle w:val="BodyText"/>
              <w:rPr>
                <w:b/>
              </w:rPr>
            </w:pPr>
            <w:r w:rsidRPr="008D2B4D">
              <w:rPr>
                <w:b/>
              </w:rPr>
              <w:t>French Guiana</w:t>
            </w:r>
          </w:p>
        </w:tc>
        <w:tc>
          <w:tcPr>
            <w:tcW w:w="1473" w:type="dxa"/>
          </w:tcPr>
          <w:p w14:paraId="1815F256" w14:textId="77777777" w:rsidR="00F23B90" w:rsidRDefault="00F23B90" w:rsidP="0056240B">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56240B">
            <w:pPr>
              <w:pStyle w:val="BodyText"/>
              <w:rPr>
                <w:b/>
              </w:rPr>
            </w:pPr>
            <w:r w:rsidRPr="008D2B4D">
              <w:rPr>
                <w:b/>
              </w:rPr>
              <w:t>French Polynesia</w:t>
            </w:r>
          </w:p>
        </w:tc>
        <w:tc>
          <w:tcPr>
            <w:tcW w:w="1473" w:type="dxa"/>
          </w:tcPr>
          <w:p w14:paraId="17821957" w14:textId="77777777" w:rsidR="00F23B90" w:rsidRDefault="00F23B90" w:rsidP="0056240B">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56240B">
            <w:pPr>
              <w:pStyle w:val="BodyText"/>
              <w:rPr>
                <w:b/>
              </w:rPr>
            </w:pPr>
            <w:r w:rsidRPr="00B0241C">
              <w:rPr>
                <w:b/>
              </w:rPr>
              <w:t>French Southern Territories</w:t>
            </w:r>
          </w:p>
        </w:tc>
        <w:tc>
          <w:tcPr>
            <w:tcW w:w="1473" w:type="dxa"/>
          </w:tcPr>
          <w:p w14:paraId="44CB8767" w14:textId="77777777" w:rsidR="00F23B90" w:rsidRDefault="00F23B90" w:rsidP="0056240B">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56240B">
            <w:pPr>
              <w:pStyle w:val="BodyText"/>
              <w:rPr>
                <w:b/>
              </w:rPr>
            </w:pPr>
            <w:r w:rsidRPr="00CB0BE9">
              <w:rPr>
                <w:b/>
              </w:rPr>
              <w:t>Greenland</w:t>
            </w:r>
          </w:p>
        </w:tc>
        <w:tc>
          <w:tcPr>
            <w:tcW w:w="1473" w:type="dxa"/>
          </w:tcPr>
          <w:p w14:paraId="7C672D90" w14:textId="77777777" w:rsidR="00F23B90" w:rsidRDefault="00F23B90" w:rsidP="0056240B">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56240B">
            <w:pPr>
              <w:pStyle w:val="BodyText"/>
              <w:rPr>
                <w:b/>
              </w:rPr>
            </w:pPr>
            <w:r w:rsidRPr="00CB0BE9">
              <w:rPr>
                <w:b/>
              </w:rPr>
              <w:t>Guadeloupe</w:t>
            </w:r>
          </w:p>
        </w:tc>
        <w:tc>
          <w:tcPr>
            <w:tcW w:w="1473" w:type="dxa"/>
          </w:tcPr>
          <w:p w14:paraId="0B70E2D5" w14:textId="77777777" w:rsidR="00F23B90" w:rsidRDefault="00F23B90" w:rsidP="0056240B">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56240B">
            <w:pPr>
              <w:pStyle w:val="BodyText"/>
              <w:rPr>
                <w:b/>
              </w:rPr>
            </w:pPr>
            <w:r w:rsidRPr="00CB0BE9">
              <w:rPr>
                <w:b/>
              </w:rPr>
              <w:t>Guam</w:t>
            </w:r>
          </w:p>
        </w:tc>
        <w:tc>
          <w:tcPr>
            <w:tcW w:w="1473" w:type="dxa"/>
          </w:tcPr>
          <w:p w14:paraId="5B7E9993" w14:textId="77777777" w:rsidR="00F23B90" w:rsidRDefault="00F23B90" w:rsidP="0056240B">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56240B">
            <w:pPr>
              <w:pStyle w:val="BodyText"/>
              <w:rPr>
                <w:b/>
              </w:rPr>
            </w:pPr>
            <w:r w:rsidRPr="00CB0BE9">
              <w:rPr>
                <w:b/>
              </w:rPr>
              <w:t>Guernsey</w:t>
            </w:r>
          </w:p>
        </w:tc>
        <w:tc>
          <w:tcPr>
            <w:tcW w:w="1473" w:type="dxa"/>
          </w:tcPr>
          <w:p w14:paraId="365046F3" w14:textId="77777777" w:rsidR="00F23B90" w:rsidRDefault="00F23B90" w:rsidP="0056240B">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56240B">
            <w:pPr>
              <w:pStyle w:val="BodyText"/>
              <w:rPr>
                <w:b/>
              </w:rPr>
            </w:pPr>
            <w:r w:rsidRPr="00CB0BE9">
              <w:rPr>
                <w:b/>
              </w:rPr>
              <w:t>Heard Island and McDonald Islands</w:t>
            </w:r>
          </w:p>
        </w:tc>
        <w:tc>
          <w:tcPr>
            <w:tcW w:w="1473" w:type="dxa"/>
          </w:tcPr>
          <w:p w14:paraId="700C1DF6" w14:textId="77777777" w:rsidR="00F23B90" w:rsidRDefault="00F23B90" w:rsidP="0056240B">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56240B">
            <w:pPr>
              <w:pStyle w:val="BodyText"/>
              <w:rPr>
                <w:b/>
              </w:rPr>
            </w:pPr>
            <w:r w:rsidRPr="00D94C82">
              <w:rPr>
                <w:b/>
              </w:rPr>
              <w:t>Hong Kong</w:t>
            </w:r>
          </w:p>
        </w:tc>
        <w:tc>
          <w:tcPr>
            <w:tcW w:w="1473" w:type="dxa"/>
          </w:tcPr>
          <w:p w14:paraId="1D48D20F" w14:textId="77777777" w:rsidR="00F23B90" w:rsidRDefault="00F23B90" w:rsidP="0056240B">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56240B">
            <w:pPr>
              <w:pStyle w:val="BodyText"/>
              <w:rPr>
                <w:b/>
              </w:rPr>
            </w:pPr>
            <w:r w:rsidRPr="00264609">
              <w:rPr>
                <w:b/>
              </w:rPr>
              <w:t>Isle of Man</w:t>
            </w:r>
          </w:p>
        </w:tc>
        <w:tc>
          <w:tcPr>
            <w:tcW w:w="1473" w:type="dxa"/>
          </w:tcPr>
          <w:p w14:paraId="0FEE0827" w14:textId="77777777" w:rsidR="00F23B90" w:rsidRDefault="00F23B90" w:rsidP="0056240B">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56240B">
            <w:pPr>
              <w:pStyle w:val="BodyText"/>
              <w:rPr>
                <w:b/>
              </w:rPr>
            </w:pPr>
            <w:r w:rsidRPr="00264609">
              <w:rPr>
                <w:b/>
              </w:rPr>
              <w:t>Jersey</w:t>
            </w:r>
          </w:p>
        </w:tc>
        <w:tc>
          <w:tcPr>
            <w:tcW w:w="1473" w:type="dxa"/>
          </w:tcPr>
          <w:p w14:paraId="5A8FA24F" w14:textId="77777777" w:rsidR="00F23B90" w:rsidRDefault="00F23B90" w:rsidP="0056240B">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56240B">
            <w:pPr>
              <w:pStyle w:val="BodyText"/>
              <w:rPr>
                <w:b/>
              </w:rPr>
            </w:pPr>
            <w:r w:rsidRPr="00264609">
              <w:rPr>
                <w:b/>
              </w:rPr>
              <w:t>Macao</w:t>
            </w:r>
          </w:p>
        </w:tc>
        <w:tc>
          <w:tcPr>
            <w:tcW w:w="1473" w:type="dxa"/>
          </w:tcPr>
          <w:p w14:paraId="0D3DFFA5" w14:textId="77777777" w:rsidR="00F23B90" w:rsidRDefault="00F23B90" w:rsidP="0056240B">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56240B">
            <w:pPr>
              <w:pStyle w:val="BodyText"/>
              <w:rPr>
                <w:b/>
              </w:rPr>
            </w:pPr>
            <w:r w:rsidRPr="00264609">
              <w:rPr>
                <w:b/>
              </w:rPr>
              <w:t>Martinique</w:t>
            </w:r>
          </w:p>
        </w:tc>
        <w:tc>
          <w:tcPr>
            <w:tcW w:w="1473" w:type="dxa"/>
          </w:tcPr>
          <w:p w14:paraId="7FC8B6DE" w14:textId="77777777" w:rsidR="00F23B90" w:rsidRDefault="00F23B90" w:rsidP="0056240B">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56240B">
            <w:pPr>
              <w:pStyle w:val="BodyText"/>
              <w:rPr>
                <w:b/>
              </w:rPr>
            </w:pPr>
            <w:r w:rsidRPr="00264609">
              <w:rPr>
                <w:b/>
              </w:rPr>
              <w:t>Mayotte</w:t>
            </w:r>
          </w:p>
        </w:tc>
        <w:tc>
          <w:tcPr>
            <w:tcW w:w="1473" w:type="dxa"/>
          </w:tcPr>
          <w:p w14:paraId="1EBF41C7" w14:textId="77777777" w:rsidR="00F23B90" w:rsidRDefault="00F23B90" w:rsidP="0056240B">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56240B">
            <w:pPr>
              <w:pStyle w:val="BodyText"/>
              <w:rPr>
                <w:b/>
              </w:rPr>
            </w:pPr>
            <w:r w:rsidRPr="00264609">
              <w:rPr>
                <w:b/>
              </w:rPr>
              <w:t>Montserrat</w:t>
            </w:r>
          </w:p>
        </w:tc>
        <w:tc>
          <w:tcPr>
            <w:tcW w:w="1473" w:type="dxa"/>
          </w:tcPr>
          <w:p w14:paraId="3B2422E8" w14:textId="77777777" w:rsidR="00F23B90" w:rsidRDefault="00F23B90" w:rsidP="0056240B">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56240B">
            <w:pPr>
              <w:pStyle w:val="BodyText"/>
              <w:rPr>
                <w:b/>
              </w:rPr>
            </w:pPr>
            <w:r w:rsidRPr="00264609">
              <w:rPr>
                <w:b/>
              </w:rPr>
              <w:t>New Caledonia</w:t>
            </w:r>
          </w:p>
        </w:tc>
        <w:tc>
          <w:tcPr>
            <w:tcW w:w="1473" w:type="dxa"/>
          </w:tcPr>
          <w:p w14:paraId="0B9304F6" w14:textId="77777777" w:rsidR="00F23B90" w:rsidRDefault="00F23B90" w:rsidP="0056240B">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56240B">
            <w:pPr>
              <w:pStyle w:val="BodyText"/>
              <w:rPr>
                <w:b/>
              </w:rPr>
            </w:pPr>
            <w:r w:rsidRPr="00C67C24">
              <w:rPr>
                <w:b/>
              </w:rPr>
              <w:t>Niue</w:t>
            </w:r>
          </w:p>
        </w:tc>
        <w:tc>
          <w:tcPr>
            <w:tcW w:w="1473" w:type="dxa"/>
          </w:tcPr>
          <w:p w14:paraId="67B7CC9D" w14:textId="77777777" w:rsidR="00F23B90" w:rsidRDefault="00F23B90" w:rsidP="0056240B">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56240B">
            <w:pPr>
              <w:pStyle w:val="BodyText"/>
              <w:rPr>
                <w:b/>
              </w:rPr>
            </w:pPr>
            <w:r w:rsidRPr="00517FE2">
              <w:rPr>
                <w:b/>
              </w:rPr>
              <w:t>Norfolk Island</w:t>
            </w:r>
          </w:p>
        </w:tc>
        <w:tc>
          <w:tcPr>
            <w:tcW w:w="1473" w:type="dxa"/>
          </w:tcPr>
          <w:p w14:paraId="4281CA30" w14:textId="77777777" w:rsidR="00F23B90" w:rsidRDefault="00F23B90" w:rsidP="0056240B">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56240B">
            <w:pPr>
              <w:pStyle w:val="BodyText"/>
              <w:rPr>
                <w:b/>
              </w:rPr>
            </w:pPr>
            <w:r w:rsidRPr="00517FE2">
              <w:rPr>
                <w:b/>
              </w:rPr>
              <w:t>Northern Mariana Islands</w:t>
            </w:r>
          </w:p>
        </w:tc>
        <w:tc>
          <w:tcPr>
            <w:tcW w:w="1473" w:type="dxa"/>
          </w:tcPr>
          <w:p w14:paraId="5818BEC4" w14:textId="77777777" w:rsidR="00F23B90" w:rsidRDefault="00F23B90" w:rsidP="0056240B">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56240B">
            <w:pPr>
              <w:pStyle w:val="BodyText"/>
              <w:rPr>
                <w:b/>
              </w:rPr>
            </w:pPr>
            <w:r w:rsidRPr="00517FE2">
              <w:rPr>
                <w:b/>
              </w:rPr>
              <w:t>Pitcairn</w:t>
            </w:r>
          </w:p>
        </w:tc>
        <w:tc>
          <w:tcPr>
            <w:tcW w:w="1473" w:type="dxa"/>
          </w:tcPr>
          <w:p w14:paraId="3F2D292B" w14:textId="77777777" w:rsidR="00F23B90" w:rsidRDefault="00F23B90" w:rsidP="0056240B">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56240B">
            <w:pPr>
              <w:pStyle w:val="BodyText"/>
              <w:rPr>
                <w:b/>
              </w:rPr>
            </w:pPr>
            <w:r w:rsidRPr="00D7563E">
              <w:rPr>
                <w:b/>
              </w:rPr>
              <w:t>Réunion</w:t>
            </w:r>
          </w:p>
        </w:tc>
        <w:tc>
          <w:tcPr>
            <w:tcW w:w="1473" w:type="dxa"/>
          </w:tcPr>
          <w:p w14:paraId="560CF8A7" w14:textId="77777777" w:rsidR="00F23B90" w:rsidRDefault="00F23B90" w:rsidP="0056240B">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56240B">
            <w:pPr>
              <w:pStyle w:val="BodyText"/>
              <w:rPr>
                <w:b/>
              </w:rPr>
            </w:pPr>
            <w:r w:rsidRPr="00060146">
              <w:rPr>
                <w:b/>
              </w:rPr>
              <w:t>Saint Helena, Ascension and Tristan da Cunha</w:t>
            </w:r>
          </w:p>
        </w:tc>
        <w:tc>
          <w:tcPr>
            <w:tcW w:w="1473" w:type="dxa"/>
          </w:tcPr>
          <w:p w14:paraId="79E40585" w14:textId="77777777" w:rsidR="00F23B90" w:rsidRDefault="00F23B90" w:rsidP="0056240B">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56240B">
            <w:pPr>
              <w:pStyle w:val="BodyText"/>
              <w:rPr>
                <w:b/>
              </w:rPr>
            </w:pPr>
            <w:r w:rsidRPr="007B6ADE">
              <w:rPr>
                <w:b/>
              </w:rPr>
              <w:t>Saint Pierre and Miquelon</w:t>
            </w:r>
          </w:p>
        </w:tc>
        <w:tc>
          <w:tcPr>
            <w:tcW w:w="1473" w:type="dxa"/>
          </w:tcPr>
          <w:p w14:paraId="60A0C302" w14:textId="77777777" w:rsidR="00F23B90" w:rsidRDefault="00F23B90" w:rsidP="0056240B">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56240B">
            <w:pPr>
              <w:pStyle w:val="BodyText"/>
              <w:rPr>
                <w:b/>
              </w:rPr>
            </w:pPr>
            <w:r w:rsidRPr="007B6ADE">
              <w:rPr>
                <w:b/>
              </w:rPr>
              <w:t>South Georgia and the South Sandwich Islands</w:t>
            </w:r>
          </w:p>
        </w:tc>
        <w:tc>
          <w:tcPr>
            <w:tcW w:w="1473" w:type="dxa"/>
          </w:tcPr>
          <w:p w14:paraId="646A40EC" w14:textId="77777777" w:rsidR="00F23B90" w:rsidRDefault="00F23B90" w:rsidP="0056240B">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56240B">
            <w:pPr>
              <w:pStyle w:val="BodyText"/>
              <w:rPr>
                <w:b/>
              </w:rPr>
            </w:pPr>
            <w:r w:rsidRPr="00E23BB6">
              <w:rPr>
                <w:b/>
              </w:rPr>
              <w:t>Svalbard and Jan Mayen</w:t>
            </w:r>
          </w:p>
        </w:tc>
        <w:tc>
          <w:tcPr>
            <w:tcW w:w="1473" w:type="dxa"/>
          </w:tcPr>
          <w:p w14:paraId="5539BC14" w14:textId="77777777" w:rsidR="00F23B90" w:rsidRDefault="00F23B90" w:rsidP="0056240B">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56240B">
            <w:pPr>
              <w:pStyle w:val="BodyText"/>
              <w:rPr>
                <w:b/>
              </w:rPr>
            </w:pPr>
            <w:r w:rsidRPr="00E23BB6">
              <w:rPr>
                <w:b/>
              </w:rPr>
              <w:t>Tokelau</w:t>
            </w:r>
          </w:p>
        </w:tc>
        <w:tc>
          <w:tcPr>
            <w:tcW w:w="1473" w:type="dxa"/>
          </w:tcPr>
          <w:p w14:paraId="310795EF" w14:textId="77777777" w:rsidR="00F23B90" w:rsidRDefault="00F23B90" w:rsidP="0056240B">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56240B">
            <w:pPr>
              <w:pStyle w:val="BodyText"/>
              <w:rPr>
                <w:b/>
              </w:rPr>
            </w:pPr>
            <w:r w:rsidRPr="00E23BB6">
              <w:rPr>
                <w:b/>
              </w:rPr>
              <w:t>Turks and Caicos Islands</w:t>
            </w:r>
          </w:p>
        </w:tc>
        <w:tc>
          <w:tcPr>
            <w:tcW w:w="1473" w:type="dxa"/>
          </w:tcPr>
          <w:p w14:paraId="126AB198" w14:textId="77777777" w:rsidR="00F23B90" w:rsidRDefault="00F23B90" w:rsidP="0056240B">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56240B">
            <w:pPr>
              <w:pStyle w:val="BodyText"/>
              <w:rPr>
                <w:b/>
              </w:rPr>
            </w:pPr>
            <w:r w:rsidRPr="00E97F8B">
              <w:rPr>
                <w:b/>
              </w:rPr>
              <w:t>United States Minor Outlying Islands</w:t>
            </w:r>
          </w:p>
        </w:tc>
        <w:tc>
          <w:tcPr>
            <w:tcW w:w="1473" w:type="dxa"/>
          </w:tcPr>
          <w:p w14:paraId="5A8009BB" w14:textId="77777777" w:rsidR="00F23B90" w:rsidRDefault="00F23B90" w:rsidP="0056240B">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56240B">
            <w:pPr>
              <w:pStyle w:val="BodyText"/>
              <w:rPr>
                <w:b/>
              </w:rPr>
            </w:pPr>
            <w:r w:rsidRPr="00E97F8B">
              <w:rPr>
                <w:b/>
              </w:rPr>
              <w:t>Virgin Islands, British</w:t>
            </w:r>
          </w:p>
        </w:tc>
        <w:tc>
          <w:tcPr>
            <w:tcW w:w="1473" w:type="dxa"/>
          </w:tcPr>
          <w:p w14:paraId="0C3A1DD8" w14:textId="77777777" w:rsidR="00F23B90" w:rsidRDefault="00F23B90" w:rsidP="0056240B">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56240B">
            <w:pPr>
              <w:pStyle w:val="BodyText"/>
              <w:rPr>
                <w:b/>
              </w:rPr>
            </w:pPr>
            <w:r w:rsidRPr="00E97F8B">
              <w:rPr>
                <w:b/>
              </w:rPr>
              <w:t>Virgin Islands, U.S.</w:t>
            </w:r>
          </w:p>
        </w:tc>
        <w:tc>
          <w:tcPr>
            <w:tcW w:w="1473" w:type="dxa"/>
          </w:tcPr>
          <w:p w14:paraId="2C4B3AC7" w14:textId="77777777" w:rsidR="00F23B90" w:rsidRDefault="00F23B90" w:rsidP="0056240B">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56240B">
            <w:pPr>
              <w:pStyle w:val="BodyText"/>
              <w:rPr>
                <w:b/>
              </w:rPr>
            </w:pPr>
            <w:r w:rsidRPr="00E97F8B">
              <w:rPr>
                <w:b/>
              </w:rPr>
              <w:t>Wallis and Futuna</w:t>
            </w:r>
          </w:p>
        </w:tc>
        <w:tc>
          <w:tcPr>
            <w:tcW w:w="1473" w:type="dxa"/>
          </w:tcPr>
          <w:p w14:paraId="3983D5FA" w14:textId="77777777" w:rsidR="00F23B90" w:rsidRDefault="00F23B90" w:rsidP="0056240B">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56240B">
            <w:pPr>
              <w:pStyle w:val="BodyText"/>
              <w:rPr>
                <w:b/>
              </w:rPr>
            </w:pPr>
            <w:r w:rsidRPr="00E97F8B">
              <w:rPr>
                <w:b/>
              </w:rPr>
              <w:t>Western Sahara</w:t>
            </w:r>
          </w:p>
        </w:tc>
        <w:tc>
          <w:tcPr>
            <w:tcW w:w="1473" w:type="dxa"/>
          </w:tcPr>
          <w:p w14:paraId="5711328A" w14:textId="77777777" w:rsidR="00F23B90" w:rsidRDefault="00F23B90" w:rsidP="0056240B">
            <w:pPr>
              <w:pStyle w:val="BodyText"/>
            </w:pPr>
            <w:r>
              <w:t>MAR</w:t>
            </w:r>
          </w:p>
        </w:tc>
      </w:tr>
    </w:tbl>
    <w:p w14:paraId="4D7567E3" w14:textId="77777777" w:rsidR="00F23B90" w:rsidRDefault="00F23B90" w:rsidP="00F23B90">
      <w:pPr>
        <w:pStyle w:val="BodyText"/>
      </w:pPr>
    </w:p>
    <w:p w14:paraId="2C1F4842" w14:textId="77777777" w:rsidR="00F23B90" w:rsidRDefault="00F23B90" w:rsidP="00F23B90">
      <w:pPr>
        <w:pStyle w:val="BodyText"/>
      </w:pPr>
      <w:r>
        <w:t xml:space="preserve">What about </w:t>
      </w:r>
      <w:r w:rsidRPr="00E23BB6">
        <w:t>Tristan da Cunha</w:t>
      </w:r>
      <w:r>
        <w:t xml:space="preserve"> in GAUL?</w:t>
      </w:r>
    </w:p>
    <w:p w14:paraId="4723C8D1" w14:textId="77777777" w:rsidR="00F23B90" w:rsidRDefault="00F23B90" w:rsidP="000B2F59">
      <w:pPr>
        <w:pStyle w:val="ListNumber"/>
      </w:pPr>
      <w:r>
        <w:t>Dissolving again after changing the ISO 3 letter codes</w:t>
      </w:r>
    </w:p>
    <w:p w14:paraId="42DBE6A6" w14:textId="77777777" w:rsidR="00F23B90" w:rsidRDefault="00F23B90" w:rsidP="000B2F59">
      <w:pPr>
        <w:pStyle w:val="ListNumber"/>
      </w:pPr>
      <w:r>
        <w:t>Appended GAUL and EEZ into the same table with their ISO3 country codes</w:t>
      </w:r>
    </w:p>
    <w:p w14:paraId="092C374A" w14:textId="77777777" w:rsidR="00F23B90" w:rsidRDefault="00F23B90" w:rsidP="000B2F59">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F23B90">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F23B90">
      <w:pPr>
        <w:pStyle w:val="BodyText"/>
      </w:pPr>
    </w:p>
    <w:p w14:paraId="68D40EB3" w14:textId="77777777" w:rsidR="00F23B90" w:rsidRDefault="00F23B90" w:rsidP="00F23B90">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324C76">
      <w:pPr>
        <w:pStyle w:val="Heading5"/>
      </w:pPr>
      <w:r>
        <w:t>Cross-checking EEZ</w:t>
      </w:r>
    </w:p>
    <w:p w14:paraId="2EC3047B" w14:textId="77777777" w:rsidR="00F23B90" w:rsidRPr="00ED5973" w:rsidRDefault="00F23B90" w:rsidP="003D4FE8">
      <w:pPr>
        <w:pStyle w:val="BodyText2"/>
      </w:pPr>
      <w:r>
        <w:t>The EEZ features a split at the international date line.</w:t>
      </w:r>
    </w:p>
    <w:p w14:paraId="0A8FAC1E" w14:textId="77777777" w:rsidR="00F23B90" w:rsidRDefault="00F23B90" w:rsidP="00A401BB">
      <w:pPr>
        <w:pStyle w:val="Heading6"/>
      </w:pPr>
      <w:r>
        <w:t>ISO3 codes</w:t>
      </w:r>
    </w:p>
    <w:p w14:paraId="44CAAEAD" w14:textId="77777777" w:rsidR="00F23B90" w:rsidRDefault="00F23B90" w:rsidP="00CB04D9">
      <w:pPr>
        <w:pStyle w:val="Heading7"/>
      </w:pPr>
      <w:r>
        <w:t>Null values</w:t>
      </w:r>
    </w:p>
    <w:p w14:paraId="2E9BEA08" w14:textId="77777777" w:rsidR="00F23B90" w:rsidRDefault="00F23B90" w:rsidP="00F23B90">
      <w:pPr>
        <w:pStyle w:val="ListBullet"/>
        <w:numPr>
          <w:ilvl w:val="0"/>
          <w:numId w:val="0"/>
        </w:numPr>
      </w:pPr>
      <w:r>
        <w:t xml:space="preserve">Unpopulated values were populated for </w:t>
      </w:r>
      <w:r w:rsidRPr="0079331D">
        <w:t>Denmark</w:t>
      </w:r>
      <w:r>
        <w:t>, Jordan and Kiribati (line group)</w:t>
      </w:r>
    </w:p>
    <w:p w14:paraId="2E6DFDD0" w14:textId="77777777" w:rsidR="00F23B90" w:rsidRDefault="00F23B90" w:rsidP="003D4FE8">
      <w:pPr>
        <w:pStyle w:val="BodyText2"/>
      </w:pPr>
      <w:r>
        <w:t>Null values will have to be merged into an existing ISO3 features:</w:t>
      </w:r>
    </w:p>
    <w:p w14:paraId="4CAEE449" w14:textId="77777777" w:rsidR="00F23B90" w:rsidRDefault="00F23B90" w:rsidP="003D4FE8">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56240B">
            <w:pPr>
              <w:pStyle w:val="BodyText"/>
              <w:rPr>
                <w:b/>
              </w:rPr>
            </w:pPr>
            <w:r>
              <w:rPr>
                <w:b/>
              </w:rPr>
              <w:t>Feature</w:t>
            </w:r>
          </w:p>
        </w:tc>
        <w:tc>
          <w:tcPr>
            <w:tcW w:w="2835" w:type="dxa"/>
          </w:tcPr>
          <w:p w14:paraId="6BE6EF81" w14:textId="77777777" w:rsidR="00F23B90" w:rsidRPr="00FA670C" w:rsidRDefault="00F23B90" w:rsidP="0056240B">
            <w:pPr>
              <w:pStyle w:val="BodyText"/>
              <w:rPr>
                <w:b/>
              </w:rPr>
            </w:pPr>
            <w:r>
              <w:rPr>
                <w:b/>
              </w:rP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56240B">
            <w:pPr>
              <w:pStyle w:val="BodyText"/>
              <w:rPr>
                <w:b/>
              </w:rPr>
            </w:pPr>
            <w:r w:rsidRPr="00B324C5">
              <w:rPr>
                <w:b/>
              </w:rPr>
              <w:t>Andaman and Nicobar</w:t>
            </w:r>
          </w:p>
        </w:tc>
        <w:tc>
          <w:tcPr>
            <w:tcW w:w="2835" w:type="dxa"/>
          </w:tcPr>
          <w:p w14:paraId="3206B9A5" w14:textId="77777777" w:rsidR="00F23B90" w:rsidRDefault="00F23B90" w:rsidP="0056240B">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56240B">
            <w:pPr>
              <w:pStyle w:val="BodyText"/>
              <w:rPr>
                <w:b/>
              </w:rPr>
            </w:pPr>
            <w:r w:rsidRPr="00B324C5">
              <w:rPr>
                <w:b/>
              </w:rPr>
              <w:t>Azores</w:t>
            </w:r>
          </w:p>
        </w:tc>
        <w:tc>
          <w:tcPr>
            <w:tcW w:w="2835" w:type="dxa"/>
          </w:tcPr>
          <w:p w14:paraId="5A74C9AD" w14:textId="77777777" w:rsidR="00F23B90" w:rsidRDefault="00F23B90" w:rsidP="0056240B">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56240B">
            <w:pPr>
              <w:pStyle w:val="BodyText"/>
              <w:rPr>
                <w:b/>
              </w:rPr>
            </w:pPr>
            <w:r>
              <w:rPr>
                <w:b/>
              </w:rPr>
              <w:t>Madeira</w:t>
            </w:r>
          </w:p>
        </w:tc>
        <w:tc>
          <w:tcPr>
            <w:tcW w:w="2835" w:type="dxa"/>
          </w:tcPr>
          <w:p w14:paraId="721E53EC" w14:textId="77777777" w:rsidR="00F23B90" w:rsidRDefault="00F23B90" w:rsidP="0056240B">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56240B">
            <w:pPr>
              <w:pStyle w:val="BodyText"/>
              <w:rPr>
                <w:b/>
              </w:rPr>
            </w:pPr>
            <w:r w:rsidRPr="00977C1C">
              <w:rPr>
                <w:b/>
              </w:rPr>
              <w:t>Canary Islands</w:t>
            </w:r>
          </w:p>
        </w:tc>
        <w:tc>
          <w:tcPr>
            <w:tcW w:w="2835" w:type="dxa"/>
          </w:tcPr>
          <w:p w14:paraId="3FDCA96E" w14:textId="77777777" w:rsidR="00F23B90" w:rsidRDefault="00F23B90" w:rsidP="0056240B">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56240B">
            <w:pPr>
              <w:pStyle w:val="BodyText"/>
              <w:rPr>
                <w:b/>
              </w:rPr>
            </w:pPr>
            <w:r w:rsidRPr="00F44D7B">
              <w:rPr>
                <w:b/>
              </w:rPr>
              <w:t>Amsterdam Island and Saint Paul Island</w:t>
            </w:r>
          </w:p>
        </w:tc>
        <w:tc>
          <w:tcPr>
            <w:tcW w:w="2835" w:type="dxa"/>
          </w:tcPr>
          <w:p w14:paraId="1888D90B" w14:textId="77777777" w:rsidR="00F23B90" w:rsidRPr="00FA670C" w:rsidRDefault="00F23B90" w:rsidP="0056240B">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56240B">
            <w:pPr>
              <w:pStyle w:val="BodyText"/>
              <w:rPr>
                <w:b/>
              </w:rPr>
            </w:pPr>
            <w:r w:rsidRPr="00F44D7B">
              <w:rPr>
                <w:b/>
              </w:rPr>
              <w:t>Kerguelen Islands</w:t>
            </w:r>
          </w:p>
        </w:tc>
        <w:tc>
          <w:tcPr>
            <w:tcW w:w="2835" w:type="dxa"/>
          </w:tcPr>
          <w:p w14:paraId="2AF06CD2" w14:textId="77777777" w:rsidR="00F23B90" w:rsidRPr="00FA670C" w:rsidRDefault="00F23B90" w:rsidP="0056240B">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56240B">
            <w:pPr>
              <w:pStyle w:val="BodyText"/>
              <w:rPr>
                <w:b/>
              </w:rPr>
            </w:pPr>
            <w:r w:rsidRPr="00846C85">
              <w:rPr>
                <w:b/>
              </w:rPr>
              <w:t>Bassas da India</w:t>
            </w:r>
          </w:p>
        </w:tc>
        <w:tc>
          <w:tcPr>
            <w:tcW w:w="2835" w:type="dxa"/>
          </w:tcPr>
          <w:p w14:paraId="5404E26A" w14:textId="77777777" w:rsidR="00F23B90" w:rsidRPr="00FA670C" w:rsidRDefault="00F23B90" w:rsidP="0056240B">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56240B">
            <w:pPr>
              <w:pStyle w:val="BodyText"/>
              <w:rPr>
                <w:b/>
              </w:rPr>
            </w:pPr>
            <w:r w:rsidRPr="00846C85">
              <w:rPr>
                <w:b/>
              </w:rPr>
              <w:t>Ile Europa</w:t>
            </w:r>
          </w:p>
        </w:tc>
        <w:tc>
          <w:tcPr>
            <w:tcW w:w="2835" w:type="dxa"/>
          </w:tcPr>
          <w:p w14:paraId="5FACABEC" w14:textId="77777777" w:rsidR="00F23B90" w:rsidRDefault="00F23B90" w:rsidP="0056240B">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56240B">
            <w:pPr>
              <w:pStyle w:val="BodyText"/>
              <w:rPr>
                <w:b/>
              </w:rPr>
            </w:pPr>
            <w:r w:rsidRPr="000A3AFC">
              <w:rPr>
                <w:b/>
              </w:rPr>
              <w:t>Juan de Nova Island</w:t>
            </w:r>
          </w:p>
        </w:tc>
        <w:tc>
          <w:tcPr>
            <w:tcW w:w="2835" w:type="dxa"/>
          </w:tcPr>
          <w:p w14:paraId="0D5C9912" w14:textId="77777777" w:rsidR="00F23B90" w:rsidRDefault="00F23B90" w:rsidP="0056240B">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56240B">
            <w:pPr>
              <w:pStyle w:val="BodyText"/>
              <w:rPr>
                <w:b/>
              </w:rPr>
            </w:pPr>
            <w:r w:rsidRPr="0016355B">
              <w:rPr>
                <w:b/>
              </w:rPr>
              <w:t>Crozet Islands</w:t>
            </w:r>
          </w:p>
        </w:tc>
        <w:tc>
          <w:tcPr>
            <w:tcW w:w="2835" w:type="dxa"/>
          </w:tcPr>
          <w:p w14:paraId="5B1923C2" w14:textId="77777777" w:rsidR="00F23B90" w:rsidRDefault="00F23B90" w:rsidP="0056240B">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56240B">
            <w:pPr>
              <w:pStyle w:val="BodyText"/>
              <w:rPr>
                <w:b/>
              </w:rPr>
            </w:pPr>
            <w:r w:rsidRPr="00A5185C">
              <w:rPr>
                <w:b/>
              </w:rPr>
              <w:t>Easter Island</w:t>
            </w:r>
          </w:p>
        </w:tc>
        <w:tc>
          <w:tcPr>
            <w:tcW w:w="2835" w:type="dxa"/>
          </w:tcPr>
          <w:p w14:paraId="6FE1A73E" w14:textId="77777777" w:rsidR="00F23B90" w:rsidRDefault="00F23B90" w:rsidP="0056240B">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56240B">
            <w:pPr>
              <w:pStyle w:val="BodyText"/>
              <w:rPr>
                <w:b/>
              </w:rPr>
            </w:pPr>
            <w:r w:rsidRPr="00B76839">
              <w:rPr>
                <w:b/>
              </w:rPr>
              <w:t>Serbia-Montenegro</w:t>
            </w:r>
          </w:p>
        </w:tc>
        <w:tc>
          <w:tcPr>
            <w:tcW w:w="2835" w:type="dxa"/>
          </w:tcPr>
          <w:p w14:paraId="3AB1BD63" w14:textId="77777777" w:rsidR="00F23B90" w:rsidRDefault="00F23B90" w:rsidP="0056240B">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56240B">
            <w:pPr>
              <w:pStyle w:val="BodyText"/>
              <w:rPr>
                <w:b/>
              </w:rPr>
            </w:pPr>
            <w:r>
              <w:rPr>
                <w:b/>
              </w:rPr>
              <w:lastRenderedPageBreak/>
              <w:t>Galapagos</w:t>
            </w:r>
          </w:p>
        </w:tc>
        <w:tc>
          <w:tcPr>
            <w:tcW w:w="2835" w:type="dxa"/>
          </w:tcPr>
          <w:p w14:paraId="3DB97644" w14:textId="77777777" w:rsidR="00F23B90" w:rsidRDefault="00F23B90" w:rsidP="0056240B">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56240B">
            <w:pPr>
              <w:pStyle w:val="BodyText"/>
              <w:rPr>
                <w:b/>
              </w:rPr>
            </w:pPr>
            <w:r>
              <w:rPr>
                <w:b/>
              </w:rPr>
              <w:t>Gloriosi EEZ</w:t>
            </w:r>
          </w:p>
        </w:tc>
        <w:tc>
          <w:tcPr>
            <w:tcW w:w="2835" w:type="dxa"/>
          </w:tcPr>
          <w:p w14:paraId="6DF0B43D" w14:textId="77777777" w:rsidR="00F23B90" w:rsidRDefault="00F23B90" w:rsidP="0056240B">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56240B">
            <w:pPr>
              <w:pStyle w:val="BodyText"/>
              <w:rPr>
                <w:b/>
              </w:rPr>
            </w:pPr>
            <w:r w:rsidRPr="00402395">
              <w:rPr>
                <w:b/>
              </w:rPr>
              <w:t>Guadeloupe and Martinique</w:t>
            </w:r>
            <w:r>
              <w:rPr>
                <w:b/>
              </w:rPr>
              <w:t xml:space="preserve"> EEZ </w:t>
            </w:r>
          </w:p>
        </w:tc>
        <w:tc>
          <w:tcPr>
            <w:tcW w:w="2835" w:type="dxa"/>
          </w:tcPr>
          <w:p w14:paraId="1F9291E2" w14:textId="77777777" w:rsidR="00F23B90" w:rsidRDefault="00F23B90" w:rsidP="0056240B">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56240B">
            <w:pPr>
              <w:pStyle w:val="BodyText"/>
              <w:rPr>
                <w:b/>
              </w:rPr>
            </w:pPr>
            <w:r w:rsidRPr="002335E0">
              <w:rPr>
                <w:b/>
              </w:rPr>
              <w:t>Ile Tromelin</w:t>
            </w:r>
          </w:p>
        </w:tc>
        <w:tc>
          <w:tcPr>
            <w:tcW w:w="2835" w:type="dxa"/>
          </w:tcPr>
          <w:p w14:paraId="3E1785AD" w14:textId="77777777" w:rsidR="00F23B90" w:rsidRDefault="00F23B90" w:rsidP="0056240B">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56240B">
            <w:pPr>
              <w:pStyle w:val="BodyText"/>
              <w:rPr>
                <w:b/>
              </w:rPr>
            </w:pPr>
            <w:r w:rsidRPr="00B26442">
              <w:rPr>
                <w:b/>
              </w:rPr>
              <w:t>Macquarie Island</w:t>
            </w:r>
          </w:p>
        </w:tc>
        <w:tc>
          <w:tcPr>
            <w:tcW w:w="2835" w:type="dxa"/>
          </w:tcPr>
          <w:p w14:paraId="13740DFA" w14:textId="77777777" w:rsidR="00F23B90" w:rsidRDefault="00F23B90" w:rsidP="0056240B">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56240B">
            <w:pPr>
              <w:pStyle w:val="BodyText"/>
              <w:rPr>
                <w:b/>
              </w:rPr>
            </w:pPr>
            <w:r w:rsidRPr="00FF563A">
              <w:rPr>
                <w:b/>
              </w:rPr>
              <w:t>Oecussi Ambeno</w:t>
            </w:r>
          </w:p>
        </w:tc>
        <w:tc>
          <w:tcPr>
            <w:tcW w:w="2835" w:type="dxa"/>
          </w:tcPr>
          <w:p w14:paraId="747B321D" w14:textId="77777777" w:rsidR="00F23B90" w:rsidRDefault="00F23B90" w:rsidP="0056240B">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56240B">
            <w:pPr>
              <w:pStyle w:val="BodyText"/>
              <w:rPr>
                <w:b/>
              </w:rPr>
            </w:pPr>
            <w:r w:rsidRPr="00D53D1D">
              <w:rPr>
                <w:b/>
              </w:rPr>
              <w:t>Phoenix Group</w:t>
            </w:r>
          </w:p>
        </w:tc>
        <w:tc>
          <w:tcPr>
            <w:tcW w:w="2835" w:type="dxa"/>
          </w:tcPr>
          <w:p w14:paraId="4DB56C07" w14:textId="77777777" w:rsidR="00F23B90" w:rsidRDefault="00F23B90" w:rsidP="0056240B">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56240B">
            <w:pPr>
              <w:pStyle w:val="BodyText"/>
              <w:rPr>
                <w:b/>
              </w:rPr>
            </w:pPr>
            <w:r w:rsidRPr="001F4C6F">
              <w:rPr>
                <w:b/>
              </w:rPr>
              <w:t>Prince Edward Islands</w:t>
            </w:r>
          </w:p>
        </w:tc>
        <w:tc>
          <w:tcPr>
            <w:tcW w:w="2835" w:type="dxa"/>
          </w:tcPr>
          <w:p w14:paraId="2235C799" w14:textId="77777777" w:rsidR="00F23B90" w:rsidRDefault="00F23B90" w:rsidP="0056240B">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56240B">
            <w:pPr>
              <w:pStyle w:val="BodyText"/>
              <w:rPr>
                <w:b/>
              </w:rPr>
            </w:pPr>
            <w:r w:rsidRPr="00280531">
              <w:rPr>
                <w:b/>
              </w:rPr>
              <w:t>Sint-Maarten</w:t>
            </w:r>
          </w:p>
        </w:tc>
        <w:tc>
          <w:tcPr>
            <w:tcW w:w="2835" w:type="dxa"/>
          </w:tcPr>
          <w:p w14:paraId="0F28D386" w14:textId="77777777" w:rsidR="00F23B90" w:rsidRDefault="00F23B90" w:rsidP="0056240B">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56240B">
            <w:pPr>
              <w:pStyle w:val="BodyText"/>
              <w:rPr>
                <w:b/>
              </w:rPr>
            </w:pPr>
            <w:r w:rsidRPr="000C5BAF">
              <w:rPr>
                <w:b/>
              </w:rPr>
              <w:t>Trindade</w:t>
            </w:r>
          </w:p>
        </w:tc>
        <w:tc>
          <w:tcPr>
            <w:tcW w:w="2835" w:type="dxa"/>
          </w:tcPr>
          <w:p w14:paraId="7239F987" w14:textId="77777777" w:rsidR="00F23B90" w:rsidRPr="00280531" w:rsidRDefault="00F23B90" w:rsidP="0056240B">
            <w:pPr>
              <w:pStyle w:val="BodyText"/>
            </w:pPr>
            <w:r>
              <w:t>Brazil</w:t>
            </w:r>
          </w:p>
        </w:tc>
      </w:tr>
    </w:tbl>
    <w:p w14:paraId="276C9C43" w14:textId="77777777" w:rsidR="00F23B90" w:rsidRDefault="00F23B90" w:rsidP="00CB04D9">
      <w:pPr>
        <w:pStyle w:val="Heading7"/>
      </w:pPr>
      <w:r>
        <w:t>Invalid ISO3 codes</w:t>
      </w:r>
    </w:p>
    <w:p w14:paraId="0CB36B8B" w14:textId="77777777" w:rsidR="00F23B90" w:rsidRDefault="00F23B90" w:rsidP="003D4FE8">
      <w:pPr>
        <w:pStyle w:val="BodyText2"/>
      </w:pPr>
      <w:r>
        <w:t>There are some invalid ISO3 codes in the EEZ data:</w:t>
      </w:r>
    </w:p>
    <w:p w14:paraId="5A31659F" w14:textId="77777777" w:rsidR="00F23B90" w:rsidRDefault="00F23B90" w:rsidP="003D4FE8">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56240B">
            <w:pPr>
              <w:pStyle w:val="BodyText"/>
              <w:rPr>
                <w:b/>
              </w:rPr>
            </w:pPr>
            <w:r>
              <w:rPr>
                <w:b/>
              </w:rPr>
              <w:t>Feature</w:t>
            </w:r>
          </w:p>
        </w:tc>
        <w:tc>
          <w:tcPr>
            <w:tcW w:w="6521" w:type="dxa"/>
          </w:tcPr>
          <w:p w14:paraId="0F77C959" w14:textId="77777777" w:rsidR="00F23B90" w:rsidRPr="00FA670C" w:rsidRDefault="00F23B90" w:rsidP="0056240B">
            <w:pPr>
              <w:pStyle w:val="BodyText"/>
              <w:rPr>
                <w:b/>
              </w:rPr>
            </w:pPr>
            <w:r>
              <w:rPr>
                <w:b/>
              </w:rP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56240B">
            <w:pPr>
              <w:pStyle w:val="BodyText"/>
              <w:rPr>
                <w:b/>
              </w:rPr>
            </w:pPr>
            <w:r>
              <w:rPr>
                <w:b/>
              </w:rPr>
              <w:t>Ascension EEZ</w:t>
            </w:r>
          </w:p>
        </w:tc>
        <w:tc>
          <w:tcPr>
            <w:tcW w:w="6521" w:type="dxa"/>
          </w:tcPr>
          <w:p w14:paraId="43C47136" w14:textId="77777777" w:rsidR="00F23B90" w:rsidRDefault="00F23B90" w:rsidP="0056240B">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56240B">
            <w:pPr>
              <w:pStyle w:val="BodyText"/>
              <w:rPr>
                <w:b/>
              </w:rPr>
            </w:pPr>
            <w:r w:rsidRPr="00461F60">
              <w:rPr>
                <w:b/>
              </w:rPr>
              <w:t>Tristan da Cunha</w:t>
            </w:r>
            <w:r>
              <w:rPr>
                <w:b/>
              </w:rPr>
              <w:t xml:space="preserve"> EEZ </w:t>
            </w:r>
          </w:p>
        </w:tc>
        <w:tc>
          <w:tcPr>
            <w:tcW w:w="6521" w:type="dxa"/>
          </w:tcPr>
          <w:p w14:paraId="7B1CBFEE" w14:textId="77777777" w:rsidR="00F23B90" w:rsidRDefault="00F23B90" w:rsidP="0056240B">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56240B">
            <w:pPr>
              <w:pStyle w:val="BodyText"/>
              <w:rPr>
                <w:b/>
              </w:rPr>
            </w:pPr>
            <w:r>
              <w:rPr>
                <w:b/>
              </w:rPr>
              <w:t>Clipperton EEZ</w:t>
            </w:r>
          </w:p>
        </w:tc>
        <w:tc>
          <w:tcPr>
            <w:tcW w:w="6521" w:type="dxa"/>
          </w:tcPr>
          <w:p w14:paraId="29824530" w14:textId="77777777" w:rsidR="00F23B90" w:rsidRDefault="00F23B90" w:rsidP="0056240B">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56240B">
            <w:pPr>
              <w:pStyle w:val="BodyText"/>
              <w:rPr>
                <w:b/>
              </w:rPr>
            </w:pPr>
            <w:r>
              <w:rPr>
                <w:b/>
              </w:rPr>
              <w:t xml:space="preserve">Netherlands Antilles EEZ </w:t>
            </w:r>
          </w:p>
        </w:tc>
        <w:tc>
          <w:tcPr>
            <w:tcW w:w="6521" w:type="dxa"/>
          </w:tcPr>
          <w:p w14:paraId="4898226A" w14:textId="77777777" w:rsidR="00F23B90" w:rsidRDefault="00F23B90" w:rsidP="0056240B">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56240B">
            <w:pPr>
              <w:pStyle w:val="BodyText"/>
              <w:rPr>
                <w:b/>
              </w:rPr>
            </w:pPr>
            <w:r>
              <w:rPr>
                <w:b/>
              </w:rPr>
              <w:t>Wake Island EEZ</w:t>
            </w:r>
          </w:p>
        </w:tc>
        <w:tc>
          <w:tcPr>
            <w:tcW w:w="6521" w:type="dxa"/>
          </w:tcPr>
          <w:p w14:paraId="0C456AC8" w14:textId="77777777" w:rsidR="00F23B90" w:rsidRDefault="00F23B90" w:rsidP="0056240B">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56240B">
            <w:pPr>
              <w:pStyle w:val="BodyText"/>
              <w:rPr>
                <w:b/>
              </w:rPr>
            </w:pPr>
            <w:r>
              <w:rPr>
                <w:b/>
              </w:rPr>
              <w:t>Christmas Island EEZ</w:t>
            </w:r>
          </w:p>
        </w:tc>
        <w:tc>
          <w:tcPr>
            <w:tcW w:w="6521" w:type="dxa"/>
          </w:tcPr>
          <w:p w14:paraId="7D1C439A" w14:textId="77777777" w:rsidR="00F23B90" w:rsidRDefault="00F23B90" w:rsidP="0056240B">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56240B">
            <w:pPr>
              <w:pStyle w:val="BodyText"/>
              <w:rPr>
                <w:b/>
              </w:rPr>
            </w:pPr>
            <w:r w:rsidRPr="00A4070E">
              <w:rPr>
                <w:b/>
              </w:rPr>
              <w:t xml:space="preserve">Howland and Baker Island </w:t>
            </w:r>
            <w:r>
              <w:rPr>
                <w:b/>
              </w:rPr>
              <w:t>EEZ</w:t>
            </w:r>
          </w:p>
        </w:tc>
        <w:tc>
          <w:tcPr>
            <w:tcW w:w="6521" w:type="dxa"/>
          </w:tcPr>
          <w:p w14:paraId="70A18A8F" w14:textId="77777777" w:rsidR="00F23B90" w:rsidRDefault="00F23B90" w:rsidP="0056240B">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56240B">
            <w:pPr>
              <w:pStyle w:val="BodyText"/>
              <w:rPr>
                <w:b/>
              </w:rPr>
            </w:pPr>
            <w:r>
              <w:rPr>
                <w:b/>
              </w:rPr>
              <w:t>Marshall Islands (MHL) and the Federated States of Micronesia (FSM)</w:t>
            </w:r>
          </w:p>
        </w:tc>
        <w:tc>
          <w:tcPr>
            <w:tcW w:w="6521" w:type="dxa"/>
          </w:tcPr>
          <w:p w14:paraId="300414E7" w14:textId="77777777" w:rsidR="00F23B90" w:rsidRDefault="00F23B90" w:rsidP="0056240B">
            <w:pPr>
              <w:pStyle w:val="BodyText"/>
            </w:pPr>
            <w:r>
              <w:t>Overlap a lot with GAUL</w:t>
            </w:r>
          </w:p>
        </w:tc>
      </w:tr>
    </w:tbl>
    <w:p w14:paraId="25E4F75D" w14:textId="77777777" w:rsidR="00F23B90" w:rsidRDefault="00F23B90" w:rsidP="00324C76">
      <w:pPr>
        <w:pStyle w:val="Heading5"/>
      </w:pPr>
      <w:r>
        <w:t>Dissolving GAUL and EEZ</w:t>
      </w:r>
    </w:p>
    <w:p w14:paraId="5BF260CF" w14:textId="77777777" w:rsidR="00F23B90" w:rsidRPr="00364E71" w:rsidRDefault="00F23B90" w:rsidP="003D4FE8">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324C76">
      <w:pPr>
        <w:pStyle w:val="Heading5"/>
      </w:pPr>
      <w:r>
        <w:t>Cleaning the results</w:t>
      </w:r>
    </w:p>
    <w:p w14:paraId="3F0F16C3" w14:textId="77777777" w:rsidR="00F23B90" w:rsidRDefault="00F23B90" w:rsidP="00A401BB">
      <w:pPr>
        <w:pStyle w:val="Heading6"/>
      </w:pPr>
      <w:r>
        <w:t>Removing interior rings</w:t>
      </w:r>
    </w:p>
    <w:p w14:paraId="40E911E1" w14:textId="77777777" w:rsidR="00F23B90" w:rsidRDefault="00F23B90" w:rsidP="003D4FE8">
      <w:pPr>
        <w:pStyle w:val="BodyText2"/>
      </w:pPr>
      <w:r>
        <w:t xml:space="preserve">Using the Fill Donut tool which I had to run twice. Could also have used topology - good article </w:t>
      </w:r>
      <w:hyperlink r:id="rId114" w:anchor="/Removing_slivers_or_gaps_between_polygons/001t0000003n000000/" w:history="1">
        <w:r w:rsidRPr="002961A4">
          <w:rPr>
            <w:rStyle w:val="Hyperlink"/>
          </w:rPr>
          <w:t>here</w:t>
        </w:r>
      </w:hyperlink>
      <w:r>
        <w:t>.</w:t>
      </w:r>
    </w:p>
    <w:p w14:paraId="485FB2D0" w14:textId="77777777" w:rsidR="00F23B90" w:rsidRDefault="00F23B90" w:rsidP="00A401BB">
      <w:pPr>
        <w:pStyle w:val="Heading6"/>
      </w:pPr>
      <w:r>
        <w:t>Recreating valid interior rings</w:t>
      </w:r>
    </w:p>
    <w:p w14:paraId="1A5BB9BF" w14:textId="77777777" w:rsidR="00F23B90" w:rsidRPr="00164DCD" w:rsidRDefault="00F23B90" w:rsidP="003D4FE8">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A401BB">
      <w:pPr>
        <w:pStyle w:val="Heading6"/>
      </w:pPr>
      <w:r>
        <w:t>At the edges of countries on the coast</w:t>
      </w:r>
    </w:p>
    <w:p w14:paraId="0B1E64A9" w14:textId="77777777" w:rsidR="00F23B90" w:rsidRPr="00C42405" w:rsidRDefault="00F23B90" w:rsidP="003D4FE8">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324C76">
      <w:pPr>
        <w:pStyle w:val="Heading5"/>
      </w:pPr>
      <w:r>
        <w:t>Adding all the ISO3 countries in</w:t>
      </w:r>
    </w:p>
    <w:p w14:paraId="63D50BB5" w14:textId="77777777" w:rsidR="00F23B90" w:rsidRDefault="00F23B90" w:rsidP="003D4FE8">
      <w:pPr>
        <w:pStyle w:val="BodyText2"/>
      </w:pPr>
      <w:r>
        <w:t>There are 10 countries that have been lost in the process and will need to be added in:</w:t>
      </w:r>
    </w:p>
    <w:p w14:paraId="7F2F0C72" w14:textId="77777777" w:rsidR="00F23B90" w:rsidRDefault="00F23B90" w:rsidP="003D4FE8">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3D4FE8">
            <w:pPr>
              <w:pStyle w:val="BodyText2"/>
            </w:pPr>
            <w:r w:rsidRPr="007F3CC4">
              <w:t>Name *</w:t>
            </w:r>
          </w:p>
        </w:tc>
        <w:tc>
          <w:tcPr>
            <w:tcW w:w="0" w:type="auto"/>
          </w:tcPr>
          <w:p w14:paraId="77899151" w14:textId="77777777" w:rsidR="00F23B90" w:rsidRPr="007F3CC4" w:rsidRDefault="00F23B90" w:rsidP="003D4FE8">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3D4FE8">
            <w:pPr>
              <w:pStyle w:val="BodyText2"/>
            </w:pPr>
            <w:r w:rsidRPr="007F3CC4">
              <w:lastRenderedPageBreak/>
              <w:t>Åland Islands</w:t>
            </w:r>
          </w:p>
        </w:tc>
        <w:tc>
          <w:tcPr>
            <w:tcW w:w="0" w:type="auto"/>
          </w:tcPr>
          <w:p w14:paraId="1EE50BF4" w14:textId="77777777" w:rsidR="00F23B90" w:rsidRPr="007F3CC4" w:rsidRDefault="00F23B90" w:rsidP="003D4FE8">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3D4FE8">
            <w:pPr>
              <w:pStyle w:val="BodyText2"/>
            </w:pPr>
            <w:r w:rsidRPr="007F3CC4">
              <w:t>Guernsey</w:t>
            </w:r>
          </w:p>
        </w:tc>
        <w:tc>
          <w:tcPr>
            <w:tcW w:w="0" w:type="auto"/>
          </w:tcPr>
          <w:p w14:paraId="24F9FB8A" w14:textId="77777777" w:rsidR="00F23B90" w:rsidRPr="007F3CC4" w:rsidRDefault="00F23B90" w:rsidP="003D4FE8">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3D4FE8">
            <w:pPr>
              <w:pStyle w:val="BodyText2"/>
            </w:pPr>
            <w:r w:rsidRPr="007F3CC4">
              <w:t>Heard Island and McDonald Islands</w:t>
            </w:r>
          </w:p>
        </w:tc>
        <w:tc>
          <w:tcPr>
            <w:tcW w:w="0" w:type="auto"/>
          </w:tcPr>
          <w:p w14:paraId="2E49DCDF" w14:textId="77777777" w:rsidR="00F23B90" w:rsidRPr="007F3CC4" w:rsidRDefault="00F23B90" w:rsidP="003D4FE8">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3D4FE8">
            <w:pPr>
              <w:pStyle w:val="BodyText2"/>
            </w:pPr>
            <w:r w:rsidRPr="007F3CC4">
              <w:t>Hong Kong</w:t>
            </w:r>
          </w:p>
        </w:tc>
        <w:tc>
          <w:tcPr>
            <w:tcW w:w="0" w:type="auto"/>
          </w:tcPr>
          <w:p w14:paraId="1EEF647F" w14:textId="77777777" w:rsidR="00F23B90" w:rsidRPr="007F3CC4" w:rsidRDefault="00F23B90" w:rsidP="003D4FE8">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3D4FE8">
            <w:pPr>
              <w:pStyle w:val="BodyText2"/>
            </w:pPr>
            <w:r w:rsidRPr="007F3CC4">
              <w:t>Isle of Man</w:t>
            </w:r>
          </w:p>
        </w:tc>
        <w:tc>
          <w:tcPr>
            <w:tcW w:w="0" w:type="auto"/>
          </w:tcPr>
          <w:p w14:paraId="7F744F5E" w14:textId="77777777" w:rsidR="00F23B90" w:rsidRPr="007F3CC4" w:rsidRDefault="00F23B90" w:rsidP="003D4FE8">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3D4FE8">
            <w:pPr>
              <w:pStyle w:val="BodyText2"/>
            </w:pPr>
            <w:r w:rsidRPr="007F3CC4">
              <w:t>Jersey</w:t>
            </w:r>
          </w:p>
        </w:tc>
        <w:tc>
          <w:tcPr>
            <w:tcW w:w="0" w:type="auto"/>
          </w:tcPr>
          <w:p w14:paraId="5FC61D51" w14:textId="77777777" w:rsidR="00F23B90" w:rsidRPr="007F3CC4" w:rsidRDefault="00F23B90" w:rsidP="003D4FE8">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3D4FE8">
            <w:pPr>
              <w:pStyle w:val="BodyText2"/>
            </w:pPr>
            <w:r w:rsidRPr="007F3CC4">
              <w:t>Macao</w:t>
            </w:r>
          </w:p>
        </w:tc>
        <w:tc>
          <w:tcPr>
            <w:tcW w:w="0" w:type="auto"/>
          </w:tcPr>
          <w:p w14:paraId="2C594A7D" w14:textId="77777777" w:rsidR="00F23B90" w:rsidRPr="007F3CC4" w:rsidRDefault="00F23B90" w:rsidP="003D4FE8">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3D4FE8">
            <w:pPr>
              <w:pStyle w:val="BodyText2"/>
            </w:pPr>
            <w:r w:rsidRPr="007F3CC4">
              <w:t>Norfolk Island</w:t>
            </w:r>
          </w:p>
        </w:tc>
        <w:tc>
          <w:tcPr>
            <w:tcW w:w="0" w:type="auto"/>
          </w:tcPr>
          <w:p w14:paraId="3AF2203F" w14:textId="77777777" w:rsidR="00F23B90" w:rsidRPr="007F3CC4" w:rsidRDefault="00F23B90" w:rsidP="003D4FE8">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3D4FE8">
            <w:pPr>
              <w:pStyle w:val="BodyText2"/>
            </w:pPr>
            <w:r w:rsidRPr="007F3CC4">
              <w:t>Svalbard and Jan Mayen</w:t>
            </w:r>
          </w:p>
        </w:tc>
        <w:tc>
          <w:tcPr>
            <w:tcW w:w="0" w:type="auto"/>
          </w:tcPr>
          <w:p w14:paraId="3C10FFFF" w14:textId="77777777" w:rsidR="00F23B90" w:rsidRPr="007F3CC4" w:rsidRDefault="00F23B90" w:rsidP="003D4FE8">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3D4FE8">
            <w:pPr>
              <w:pStyle w:val="BodyText2"/>
            </w:pPr>
            <w:r w:rsidRPr="007F3CC4">
              <w:t>United States Minor Outlying Islands</w:t>
            </w:r>
          </w:p>
        </w:tc>
        <w:tc>
          <w:tcPr>
            <w:tcW w:w="0" w:type="auto"/>
          </w:tcPr>
          <w:p w14:paraId="18929D97" w14:textId="77777777" w:rsidR="00F23B90" w:rsidRPr="007F3CC4" w:rsidRDefault="00F23B90" w:rsidP="003D4FE8">
            <w:pPr>
              <w:pStyle w:val="BodyText2"/>
            </w:pPr>
            <w:r>
              <w:t>UMI</w:t>
            </w:r>
          </w:p>
        </w:tc>
      </w:tr>
    </w:tbl>
    <w:p w14:paraId="62A6A974" w14:textId="77777777" w:rsidR="00F23B90" w:rsidRDefault="00F23B90" w:rsidP="003D4FE8">
      <w:pPr>
        <w:pStyle w:val="BodyText2"/>
      </w:pPr>
      <w:r>
        <w:t>Added them all in. Putting the data into PostGIS. Populating the id field (from dopa) using:</w:t>
      </w:r>
    </w:p>
    <w:p w14:paraId="2EBFABB2" w14:textId="77777777" w:rsidR="00F23B90" w:rsidRPr="000E21B9" w:rsidRDefault="00F23B90" w:rsidP="00397DAF">
      <w:pPr>
        <w:pStyle w:val="Code"/>
      </w:pPr>
      <w:r w:rsidRPr="003E4C22">
        <w:t>update gaul_eez_combined set id=countries_from_dopa.id  FROM  countries_from_dopa where gaul_eez_combined.iso3=countries_from_dopa.isoa3_id</w:t>
      </w:r>
    </w:p>
    <w:p w14:paraId="0A2A9C5E" w14:textId="77777777" w:rsidR="00F23B90" w:rsidRDefault="00F23B90" w:rsidP="00F23B90">
      <w:pPr>
        <w:pStyle w:val="Heading4"/>
      </w:pPr>
      <w:r>
        <w:t>Version 2</w:t>
      </w:r>
    </w:p>
    <w:p w14:paraId="1FBD6751" w14:textId="77777777" w:rsidR="00F23B90" w:rsidRDefault="00F23B90" w:rsidP="003D4FE8">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042A7A">
      <w:pPr>
        <w:pStyle w:val="Heading3"/>
      </w:pPr>
      <w:bookmarkStart w:id="18" w:name="_Ref440008778"/>
      <w:bookmarkEnd w:id="15"/>
      <w:r>
        <w:t>Creating the GAUL dataset to use for the global water statistics</w:t>
      </w:r>
      <w:bookmarkEnd w:id="18"/>
    </w:p>
    <w:p w14:paraId="5B6EA014" w14:textId="3E000791" w:rsidR="002203CC" w:rsidRPr="002203CC" w:rsidRDefault="002203CC" w:rsidP="002203CC">
      <w:pPr>
        <w:pStyle w:val="Heading4"/>
      </w:pPr>
      <w:r>
        <w:t>By dissolving on iso3 code</w:t>
      </w:r>
    </w:p>
    <w:p w14:paraId="6C0BF695" w14:textId="3E858FC6" w:rsidR="001B45FC" w:rsidRDefault="00042A7A" w:rsidP="00042A7A">
      <w:pPr>
        <w:pStyle w:val="BodyText2"/>
      </w:pPr>
      <w:r>
        <w:t xml:space="preserve">Imported the GAUL dataset from </w:t>
      </w:r>
      <w:hyperlink r:id="rId115"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42A7A">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183067">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5D2A1B">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2203CC">
      <w:pPr>
        <w:pStyle w:val="Heading4"/>
      </w:pPr>
      <w:r>
        <w:t xml:space="preserve">By </w:t>
      </w:r>
      <w:r w:rsidR="00396428">
        <w:t>splitting the</w:t>
      </w:r>
      <w:r>
        <w:t xml:space="preserve"> adm1 FeatureClass </w:t>
      </w:r>
    </w:p>
    <w:p w14:paraId="3D3D3281" w14:textId="7E725400" w:rsidR="00066021" w:rsidRPr="00066021" w:rsidRDefault="00066021" w:rsidP="00324C76">
      <w:pPr>
        <w:pStyle w:val="Heading5"/>
      </w:pPr>
      <w:r>
        <w:t>Pre-processing</w:t>
      </w:r>
    </w:p>
    <w:p w14:paraId="4381B2E1" w14:textId="7467E7B6" w:rsidR="00396428" w:rsidRDefault="00396428" w:rsidP="00F420C1">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F420C1">
      <w:pPr>
        <w:pStyle w:val="BodyText2"/>
      </w:pPr>
      <w:r>
        <w:t xml:space="preserve">Wrote a </w:t>
      </w:r>
      <w:hyperlink r:id="rId116"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F420C1">
      <w:pPr>
        <w:pStyle w:val="BodyText2"/>
      </w:pPr>
      <w:r>
        <w:lastRenderedPageBreak/>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324C76">
      <w:pPr>
        <w:pStyle w:val="Heading5"/>
      </w:pPr>
      <w:bookmarkStart w:id="19" w:name="_Ref426366202"/>
      <w:r>
        <w:t>Cleaning</w:t>
      </w:r>
      <w:bookmarkEnd w:id="19"/>
    </w:p>
    <w:p w14:paraId="1632426A" w14:textId="549501FB" w:rsidR="00066021" w:rsidRDefault="00066021" w:rsidP="00066021">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66021">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66021">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514B3D">
      <w:pPr>
        <w:pStyle w:val="Heading4"/>
      </w:pPr>
      <w:r>
        <w:t>Admin0 dataset</w:t>
      </w:r>
    </w:p>
    <w:p w14:paraId="66660F96" w14:textId="7470E8AC" w:rsidR="000E6AD0" w:rsidRPr="000E6AD0" w:rsidRDefault="000E6AD0" w:rsidP="00324C76">
      <w:pPr>
        <w:pStyle w:val="Heading5"/>
      </w:pPr>
      <w:r>
        <w:t>Using Fusion tables</w:t>
      </w:r>
    </w:p>
    <w:p w14:paraId="2325D510" w14:textId="222B664C" w:rsidR="00514B3D" w:rsidRDefault="00514B3D" w:rsidP="00514B3D">
      <w:pPr>
        <w:pStyle w:val="BodyText2"/>
      </w:pPr>
      <w:r>
        <w:t xml:space="preserve">I am creating an admin0 dataset using my </w:t>
      </w:r>
      <w:hyperlink r:id="rId119"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514B3D">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514B3D">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324C76">
      <w:pPr>
        <w:pStyle w:val="Heading5"/>
      </w:pPr>
      <w:r>
        <w:t xml:space="preserve">Using </w:t>
      </w:r>
      <w:r w:rsidR="0068491B" w:rsidRPr="0068491B">
        <w:t>SSTable</w:t>
      </w:r>
    </w:p>
    <w:p w14:paraId="175BE109" w14:textId="687692DE" w:rsidR="000E6AD0" w:rsidRPr="000E6AD0" w:rsidRDefault="000E6AD0" w:rsidP="000E6AD0">
      <w:pPr>
        <w:pStyle w:val="BodyText2"/>
      </w:pPr>
      <w:r>
        <w:lastRenderedPageBreak/>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603EF0">
      <w:pPr>
        <w:pStyle w:val="Heading2"/>
      </w:pPr>
      <w:r>
        <w:t>GBIF Occurrence Data</w:t>
      </w:r>
    </w:p>
    <w:p w14:paraId="1927ECD2" w14:textId="316F0463" w:rsidR="001C18AE" w:rsidRDefault="00603EF0" w:rsidP="00603EF0">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603EF0">
      <w:pPr>
        <w:pStyle w:val="BodyText2"/>
      </w:pPr>
      <w:r>
        <w:t>The preprocessing that is needed before it can be used is:</w:t>
      </w:r>
    </w:p>
    <w:p w14:paraId="0B0812B9" w14:textId="77777777" w:rsidR="00254ADD" w:rsidRDefault="00254ADD" w:rsidP="00254ADD">
      <w:pPr>
        <w:pStyle w:val="ListBullet"/>
      </w:pPr>
      <w:r>
        <w:t>Unzip the zip file</w:t>
      </w:r>
    </w:p>
    <w:p w14:paraId="6374E002" w14:textId="4FC304FE" w:rsidR="00254ADD" w:rsidRDefault="00254ADD" w:rsidP="00254ADD">
      <w:pPr>
        <w:pStyle w:val="ListBullet"/>
      </w:pPr>
      <w:r>
        <w:t>Remove redundant fields</w:t>
      </w:r>
    </w:p>
    <w:p w14:paraId="66A50CD3" w14:textId="7A8C6BCD" w:rsidR="00254ADD" w:rsidRDefault="00254ADD" w:rsidP="00254ADD">
      <w:pPr>
        <w:pStyle w:val="ListBullet"/>
      </w:pPr>
      <w:r>
        <w:t>Create points from the geometries</w:t>
      </w:r>
    </w:p>
    <w:p w14:paraId="07A3708C" w14:textId="31E19BBF" w:rsidR="00254ADD" w:rsidRDefault="00254ADD" w:rsidP="00254ADD">
      <w:pPr>
        <w:pStyle w:val="Heading3"/>
      </w:pPr>
      <w:r>
        <w:t xml:space="preserve">Unzipping </w:t>
      </w:r>
    </w:p>
    <w:p w14:paraId="2E52EDF5" w14:textId="1015C351" w:rsidR="00254ADD" w:rsidRPr="00254ADD" w:rsidRDefault="00254ADD" w:rsidP="00254ADD">
      <w:pPr>
        <w:pStyle w:val="BodyText2"/>
      </w:pPr>
      <w:r>
        <w:t>409,515,293 records – 26.5Gb zipped - 178Gb unzipped in total</w:t>
      </w:r>
    </w:p>
    <w:p w14:paraId="24217065" w14:textId="6E406F13" w:rsidR="00254ADD" w:rsidRDefault="00254ADD" w:rsidP="00254ADD">
      <w:pPr>
        <w:pStyle w:val="Heading3"/>
      </w:pPr>
      <w:r>
        <w:t>Remove redundant fields</w:t>
      </w:r>
    </w:p>
    <w:p w14:paraId="172E3163" w14:textId="2A056C8C" w:rsidR="00254ADD" w:rsidRPr="00254ADD" w:rsidRDefault="00254ADD" w:rsidP="00254ADD">
      <w:pPr>
        <w:pStyle w:val="BodyText2"/>
      </w:pPr>
      <w:r>
        <w:t xml:space="preserve">I used my tool ArcGIS Toolbox | JRC Toolbox | </w:t>
      </w:r>
      <w:hyperlink r:id="rId121"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254ADD">
      <w:pPr>
        <w:pStyle w:val="Heading3"/>
      </w:pPr>
      <w:r>
        <w:t>Creating point geometries</w:t>
      </w:r>
    </w:p>
    <w:p w14:paraId="38F21241" w14:textId="0BA5DA35" w:rsidR="00254ADD" w:rsidRDefault="00254ADD" w:rsidP="00254ADD">
      <w:pPr>
        <w:pStyle w:val="BodyText2"/>
      </w:pPr>
      <w:r>
        <w:t>There are many ways to create point geometries:</w:t>
      </w:r>
    </w:p>
    <w:p w14:paraId="20631321" w14:textId="77777777" w:rsidR="00254ADD" w:rsidRDefault="00254ADD" w:rsidP="00254ADD">
      <w:pPr>
        <w:pStyle w:val="ListBullet"/>
      </w:pPr>
      <w:r>
        <w:t xml:space="preserve">Using my </w:t>
      </w:r>
      <w:hyperlink r:id="rId122"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254ADD">
      <w:pPr>
        <w:pStyle w:val="ListBullet"/>
      </w:pPr>
      <w:r>
        <w:t>Importing the smaller CSV file (from the previous step) into Hadoop as a CSV and using ST_Point to create a new Hive table</w:t>
      </w:r>
    </w:p>
    <w:p w14:paraId="48B698CA" w14:textId="020AC652" w:rsidR="00254ADD" w:rsidRPr="00254ADD" w:rsidRDefault="00254ADD" w:rsidP="00254ADD">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F23B90">
      <w:pPr>
        <w:pStyle w:val="Heading2"/>
      </w:pPr>
      <w:bookmarkStart w:id="20" w:name="_Toc315774547"/>
      <w:bookmarkStart w:id="21" w:name="_Ref384632071"/>
      <w:r>
        <w:t>IUCN Red List Data</w:t>
      </w:r>
    </w:p>
    <w:p w14:paraId="70976EFF" w14:textId="77777777" w:rsidR="00F23B90" w:rsidRDefault="00F23B90" w:rsidP="00F23B90">
      <w:pPr>
        <w:pStyle w:val="Heading3"/>
      </w:pPr>
      <w:bookmarkStart w:id="22" w:name="_Ref324227249"/>
      <w:bookmarkStart w:id="23" w:name="_Toc315774549"/>
      <w:r>
        <w:t>Cleaning</w:t>
      </w:r>
      <w:bookmarkEnd w:id="22"/>
    </w:p>
    <w:p w14:paraId="7C8A275E" w14:textId="77777777" w:rsidR="00F23B90" w:rsidRDefault="00F23B90" w:rsidP="003D4FE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3D4FE8">
      <w:pPr>
        <w:pStyle w:val="BodyText2"/>
      </w:pPr>
      <w:r>
        <w:t>Here is the log for the cleaning – but in the file there are 3690 features that were repaired.</w:t>
      </w:r>
    </w:p>
    <w:p w14:paraId="56C70A7B" w14:textId="77777777" w:rsidR="00F23B90" w:rsidRDefault="00F23B90" w:rsidP="00397DAF">
      <w:pPr>
        <w:pStyle w:val="Code"/>
      </w:pPr>
      <w:r>
        <w:t>Executing: RepairGeometry AllSpecies_WebMercator KEEP_NULL</w:t>
      </w:r>
    </w:p>
    <w:p w14:paraId="2CE9E8A7" w14:textId="77777777" w:rsidR="00F23B90" w:rsidRDefault="00F23B90" w:rsidP="00397DAF">
      <w:pPr>
        <w:pStyle w:val="Code"/>
      </w:pPr>
      <w:r>
        <w:t>Start Time: Mon May 07 16:47:34 2012</w:t>
      </w:r>
    </w:p>
    <w:p w14:paraId="248F0B96" w14:textId="77777777" w:rsidR="00F23B90" w:rsidRPr="00EF6C44" w:rsidRDefault="00F23B90" w:rsidP="00397DAF">
      <w:pPr>
        <w:pStyle w:val="Code"/>
      </w:pPr>
      <w:r w:rsidRPr="00EF6C44">
        <w:t>WARNING 000986: C:\Users\cottaan\AppData\Local\Temp\AllSpecies_WebMercator0.txt contains the full list of non simple features.</w:t>
      </w:r>
    </w:p>
    <w:p w14:paraId="1EBC46D2" w14:textId="77777777" w:rsidR="00F23B90" w:rsidRPr="00EF6C44" w:rsidRDefault="00F23B90" w:rsidP="00397DAF">
      <w:pPr>
        <w:pStyle w:val="Code"/>
      </w:pPr>
      <w:r w:rsidRPr="00EF6C44">
        <w:t>WARNING 000461: Repaired feature 14 because of self intersections</w:t>
      </w:r>
    </w:p>
    <w:p w14:paraId="37F5AB26" w14:textId="77777777" w:rsidR="00F23B90" w:rsidRPr="00EF6C44" w:rsidRDefault="00F23B90" w:rsidP="00397DAF">
      <w:pPr>
        <w:pStyle w:val="Code"/>
      </w:pPr>
      <w:r w:rsidRPr="00EF6C44">
        <w:t>WARNING 000461: Repaired feature 19 because of self intersections</w:t>
      </w:r>
    </w:p>
    <w:p w14:paraId="66B3A7DF" w14:textId="77777777" w:rsidR="00F23B90" w:rsidRPr="00EF6C44" w:rsidRDefault="00F23B90" w:rsidP="00397DAF">
      <w:pPr>
        <w:pStyle w:val="Code"/>
      </w:pPr>
      <w:r w:rsidRPr="00EF6C44">
        <w:t>WARNING 000461: Repaired feature 20 because of self intersections</w:t>
      </w:r>
    </w:p>
    <w:p w14:paraId="153BF267" w14:textId="77777777" w:rsidR="00F23B90" w:rsidRPr="00EF6C44" w:rsidRDefault="00F23B90" w:rsidP="00397DAF">
      <w:pPr>
        <w:pStyle w:val="Code"/>
      </w:pPr>
      <w:r w:rsidRPr="00EF6C44">
        <w:t>WARNING 000461: Repaired feature 24 because of self intersections</w:t>
      </w:r>
    </w:p>
    <w:p w14:paraId="37CF0B79" w14:textId="77777777" w:rsidR="00F23B90" w:rsidRPr="00EF6C44" w:rsidRDefault="00F23B90" w:rsidP="00397DAF">
      <w:pPr>
        <w:pStyle w:val="Code"/>
      </w:pPr>
      <w:r w:rsidRPr="00EF6C44">
        <w:t>WARNING 000461: Repaired feature 25 because of self intersections</w:t>
      </w:r>
    </w:p>
    <w:p w14:paraId="1CF7E153" w14:textId="77777777" w:rsidR="00F23B90" w:rsidRPr="00EF6C44" w:rsidRDefault="00F23B90" w:rsidP="00397DAF">
      <w:pPr>
        <w:pStyle w:val="Code"/>
      </w:pPr>
      <w:r w:rsidRPr="00EF6C44">
        <w:t>WARNING 000461: Repaired feature 30 because of self intersections</w:t>
      </w:r>
    </w:p>
    <w:p w14:paraId="6C8BE1C0" w14:textId="77777777" w:rsidR="00F23B90" w:rsidRPr="00EF6C44" w:rsidRDefault="00F23B90" w:rsidP="00397DAF">
      <w:pPr>
        <w:pStyle w:val="Code"/>
      </w:pPr>
      <w:r w:rsidRPr="00EF6C44">
        <w:t>WARNING 000461: Repaired feature 32 because of self intersections</w:t>
      </w:r>
    </w:p>
    <w:p w14:paraId="4D607038" w14:textId="77777777" w:rsidR="00F23B90" w:rsidRPr="00EF6C44" w:rsidRDefault="00F23B90" w:rsidP="00397DAF">
      <w:pPr>
        <w:pStyle w:val="Code"/>
      </w:pPr>
      <w:r w:rsidRPr="00EF6C44">
        <w:t>WARNING 000461: Repaired feature 171 because of self intersections</w:t>
      </w:r>
    </w:p>
    <w:p w14:paraId="07BDFCB9" w14:textId="77777777" w:rsidR="00F23B90" w:rsidRPr="00EF6C44" w:rsidRDefault="00F23B90" w:rsidP="00397DAF">
      <w:pPr>
        <w:pStyle w:val="Code"/>
      </w:pPr>
      <w:r w:rsidRPr="00EF6C44">
        <w:t>WARNING 000461: Repaired feature 230 because of self intersections</w:t>
      </w:r>
    </w:p>
    <w:p w14:paraId="1E94F9A9" w14:textId="77777777" w:rsidR="00F23B90" w:rsidRPr="00EF6C44" w:rsidRDefault="00F23B90" w:rsidP="00397DAF">
      <w:pPr>
        <w:pStyle w:val="Code"/>
      </w:pPr>
      <w:r w:rsidRPr="00EF6C44">
        <w:t>WARNING 000461: Repaired feature 241 because of self intersections</w:t>
      </w:r>
    </w:p>
    <w:p w14:paraId="543A8190" w14:textId="77777777" w:rsidR="00F23B90" w:rsidRDefault="00F23B90" w:rsidP="00397DAF">
      <w:pPr>
        <w:pStyle w:val="Code"/>
      </w:pPr>
      <w:r>
        <w:t>Succeeded at Tue May 08 05:01:34 2012 (Elapsed Time: 12 hours 14 minutes 0 seconds)</w:t>
      </w:r>
    </w:p>
    <w:p w14:paraId="638961DA" w14:textId="77777777" w:rsidR="00F23B90" w:rsidRPr="00DE2F47" w:rsidRDefault="00F23B90" w:rsidP="003D4FE8">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BF47F9">
      <w:pPr>
        <w:pStyle w:val="Heading3"/>
      </w:pPr>
      <w:bookmarkStart w:id="24" w:name="_Ref385921823"/>
      <w:r>
        <w:lastRenderedPageBreak/>
        <w:t xml:space="preserve">Converting to </w:t>
      </w:r>
      <w:r w:rsidR="0029321D">
        <w:t>ESRI Geo</w:t>
      </w:r>
      <w:r>
        <w:t>JSON</w:t>
      </w:r>
      <w:bookmarkEnd w:id="24"/>
    </w:p>
    <w:p w14:paraId="338CAE5E" w14:textId="77777777" w:rsidR="00BF47F9" w:rsidRDefault="00BF47F9" w:rsidP="003D4FE8">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3D4FE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397DAF">
      <w:pPr>
        <w:pStyle w:val="Code"/>
      </w:pPr>
      <w:r>
        <w:t>Traceback (most recent call last):</w:t>
      </w:r>
    </w:p>
    <w:p w14:paraId="03325CC4" w14:textId="77777777" w:rsidR="00BF47F9" w:rsidRDefault="00BF47F9" w:rsidP="00397DAF">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397DAF">
      <w:pPr>
        <w:pStyle w:val="Code"/>
      </w:pPr>
      <w:r>
        <w:t xml:space="preserve">    arcpy.FeaturesToJSON_hadoop(scratchFC, OUTPUT_PATH + filename + ".json", "UNENCLOSED_JSON", "FORMATTED")</w:t>
      </w:r>
    </w:p>
    <w:p w14:paraId="0C720C50" w14:textId="77777777" w:rsidR="00BF47F9" w:rsidRDefault="00BF47F9" w:rsidP="00397DAF">
      <w:pPr>
        <w:pStyle w:val="Code"/>
      </w:pPr>
      <w:r>
        <w:t xml:space="preserve">  File "E:\cottaan\My Documents\ArcGIS\Toolboxes\geoprocessing-tools-for-hadoop-master\HadoopTools.pyt", line 137, in FeaturesToJSON</w:t>
      </w:r>
    </w:p>
    <w:p w14:paraId="0E4F03B3" w14:textId="77777777" w:rsidR="00BF47F9" w:rsidRDefault="00BF47F9" w:rsidP="00397DAF">
      <w:pPr>
        <w:pStyle w:val="Code"/>
      </w:pPr>
      <w:r>
        <w:t xml:space="preserve">    parameters[4].value = homeDir + '/' + arcpy.Describe(in_file).name</w:t>
      </w:r>
    </w:p>
    <w:p w14:paraId="084DAB12" w14:textId="77777777" w:rsidR="00BF47F9" w:rsidRDefault="00BF47F9" w:rsidP="00397DAF">
      <w:pPr>
        <w:pStyle w:val="Code"/>
      </w:pPr>
      <w:r>
        <w:t xml:space="preserve">ExecuteError: </w:t>
      </w:r>
    </w:p>
    <w:p w14:paraId="26A87821" w14:textId="77777777" w:rsidR="00BF47F9" w:rsidRDefault="00BF47F9" w:rsidP="00397DAF">
      <w:pPr>
        <w:pStyle w:val="Code"/>
      </w:pPr>
      <w:r>
        <w:t>Traceback (most recent call last):</w:t>
      </w:r>
    </w:p>
    <w:p w14:paraId="2815525F" w14:textId="77777777" w:rsidR="00BF47F9" w:rsidRDefault="00BF47F9" w:rsidP="00397DAF">
      <w:pPr>
        <w:pStyle w:val="Code"/>
      </w:pPr>
      <w:r>
        <w:t xml:space="preserve">  File "&lt;string&gt;", line 364, in execute</w:t>
      </w:r>
    </w:p>
    <w:p w14:paraId="5505CBD2" w14:textId="77777777" w:rsidR="00BF47F9" w:rsidRDefault="00BF47F9" w:rsidP="00397DAF">
      <w:pPr>
        <w:pStyle w:val="Code"/>
      </w:pPr>
      <w:r>
        <w:t xml:space="preserve">  File "E:\cottaan\My Documents\ArcGIS\Toolboxes\geoprocessing-tools-for-hadoop-master\JSONUtil.py", line 379, in ConvertFC2JSONUnenclosed</w:t>
      </w:r>
    </w:p>
    <w:p w14:paraId="5A6911CD" w14:textId="77777777" w:rsidR="00BF47F9" w:rsidRDefault="00BF47F9" w:rsidP="00397DAF">
      <w:pPr>
        <w:pStyle w:val="Code"/>
      </w:pPr>
      <w:r>
        <w:t xml:space="preserve">    row_json_str = row_json_str % (NL, NL, NL, NL)</w:t>
      </w:r>
    </w:p>
    <w:p w14:paraId="0BDCCF80" w14:textId="77777777" w:rsidR="00BF47F9" w:rsidRDefault="00BF47F9" w:rsidP="00397DAF">
      <w:pPr>
        <w:pStyle w:val="Code"/>
      </w:pPr>
      <w:r>
        <w:t>MemoryError</w:t>
      </w:r>
    </w:p>
    <w:p w14:paraId="311115CD" w14:textId="77777777" w:rsidR="00BF47F9" w:rsidRDefault="00BF47F9" w:rsidP="00397DAF">
      <w:pPr>
        <w:pStyle w:val="Code"/>
      </w:pPr>
    </w:p>
    <w:p w14:paraId="777E2B11" w14:textId="77777777" w:rsidR="00BF47F9" w:rsidRDefault="00BF47F9" w:rsidP="00397DAF">
      <w:pPr>
        <w:pStyle w:val="Code"/>
      </w:pPr>
      <w:r>
        <w:t>Failed to execute (FeaturesToJSON).</w:t>
      </w:r>
    </w:p>
    <w:p w14:paraId="3E4723F6" w14:textId="77777777" w:rsidR="00BF47F9" w:rsidRDefault="00BF47F9" w:rsidP="003D4FE8">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22730A">
      <w:pPr>
        <w:pStyle w:val="Heading3"/>
      </w:pPr>
      <w:r>
        <w:t>Converting to OGC GeoJSON</w:t>
      </w:r>
    </w:p>
    <w:p w14:paraId="63E045DB" w14:textId="77777777" w:rsidR="0029321D" w:rsidRDefault="0029321D" w:rsidP="003D4FE8">
      <w:pPr>
        <w:pStyle w:val="BodyText2"/>
      </w:pPr>
      <w:r>
        <w:t xml:space="preserve">The ESRI GeoJSON format is not </w:t>
      </w:r>
      <w:r w:rsidR="00A94204">
        <w:t>OGC</w:t>
      </w:r>
      <w:r>
        <w:t xml:space="preserve"> compliant GeoJSON and if you try and open the file and try and load it into </w:t>
      </w:r>
      <w:hyperlink r:id="rId123"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3D4FE8">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3D4FE8">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3D4FE8">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3D4FE8">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F23B90">
      <w:pPr>
        <w:pStyle w:val="Heading3"/>
      </w:pPr>
      <w:r>
        <w:t>Filtering</w:t>
      </w:r>
    </w:p>
    <w:p w14:paraId="0D330672" w14:textId="77777777" w:rsidR="00F23B90" w:rsidRDefault="00F23B90" w:rsidP="003D4FE8">
      <w:pPr>
        <w:pStyle w:val="BodyText2"/>
      </w:pPr>
      <w:r>
        <w:t>You can remove all of the cetacean species by using the following:</w:t>
      </w:r>
    </w:p>
    <w:p w14:paraId="798B07F8" w14:textId="77777777" w:rsidR="00F23B90" w:rsidRPr="006E0DE4" w:rsidRDefault="00F23B90" w:rsidP="003D4FE8">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F23B90">
      <w:pPr>
        <w:pStyle w:val="Heading3"/>
      </w:pPr>
      <w:r>
        <w:t>Rasterisation of Red List Data</w:t>
      </w:r>
      <w:bookmarkEnd w:id="23"/>
    </w:p>
    <w:p w14:paraId="3B09091C" w14:textId="77777777" w:rsidR="00F23B90" w:rsidRDefault="00F23B90" w:rsidP="00F23B90">
      <w:pPr>
        <w:pStyle w:val="Heading4"/>
      </w:pPr>
      <w:r>
        <w:t>Using ArcGIS</w:t>
      </w:r>
    </w:p>
    <w:p w14:paraId="64AF5C06" w14:textId="77777777" w:rsidR="00F23B90" w:rsidRDefault="00F23B90" w:rsidP="003D4FE8">
      <w:pPr>
        <w:pStyle w:val="BodyText2"/>
      </w:pPr>
      <w:r>
        <w:t>There are some issues with rasterising the RL data to 1Km:</w:t>
      </w:r>
    </w:p>
    <w:p w14:paraId="366A3EC0" w14:textId="77777777" w:rsidR="00F23B90" w:rsidRDefault="00F23B90" w:rsidP="00F23B90">
      <w:pPr>
        <w:pStyle w:val="ListBullet"/>
      </w:pPr>
      <w:r>
        <w:t>There are lots of features that are smaller than 1Km, e.g. pantropical spotted dolphin (20729) has lots of very small polygons (area of &lt;1m2)</w:t>
      </w:r>
    </w:p>
    <w:p w14:paraId="24F62D29" w14:textId="77777777" w:rsidR="00F23B90" w:rsidRDefault="00F23B90" w:rsidP="00F23B90">
      <w:pPr>
        <w:pStyle w:val="ListBullet"/>
      </w:pPr>
      <w:r>
        <w:t>The SHAPE_Area field is managed by ArcGIS and the area is in the same units as the spatial ref sys</w:t>
      </w:r>
    </w:p>
    <w:p w14:paraId="132F3678" w14:textId="77777777" w:rsidR="00F23B90" w:rsidRDefault="00F23B90" w:rsidP="00F23B90">
      <w:pPr>
        <w:pStyle w:val="BodyText"/>
      </w:pPr>
      <w:r>
        <w:t>GRID ORIGIN:</w:t>
      </w:r>
    </w:p>
    <w:p w14:paraId="15495264" w14:textId="77777777" w:rsidR="00F23B90" w:rsidRDefault="00F23B90" w:rsidP="00F23B90">
      <w:pPr>
        <w:pStyle w:val="ListBullet"/>
      </w:pPr>
      <w:r>
        <w:lastRenderedPageBreak/>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F23B90">
      <w:pPr>
        <w:pStyle w:val="ListBullet"/>
      </w:pPr>
      <w:r>
        <w:t xml:space="preserve">How can you create a grid that is aligned with a web mercator grid? </w:t>
      </w:r>
    </w:p>
    <w:p w14:paraId="1A3DB83F" w14:textId="77777777" w:rsidR="00F23B90" w:rsidRDefault="00F23B90" w:rsidP="00F23B90">
      <w:pPr>
        <w:pStyle w:val="ListBullet"/>
      </w:pPr>
      <w:r>
        <w:t>Maybe in the environments - use the 'Snap Raster' setting in the 'Processing Extent' page</w:t>
      </w:r>
    </w:p>
    <w:p w14:paraId="4CD20B59" w14:textId="77777777" w:rsidR="00F23B90" w:rsidRDefault="00F23B90" w:rsidP="00F23B90">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F23B90">
      <w:pPr>
        <w:pStyle w:val="ListBullet"/>
      </w:pPr>
      <w:r>
        <w:t>Try using the Create Random Raster with the extent x=12183000 to 13242000 y=-395000 to 721000 (1059 columns x 1116 rows)</w:t>
      </w:r>
    </w:p>
    <w:p w14:paraId="6F6A1506" w14:textId="77777777" w:rsidR="00F23B90" w:rsidRDefault="00F23B90" w:rsidP="00F23B90">
      <w:pPr>
        <w:pStyle w:val="ListBullet"/>
      </w:pPr>
      <w:r>
        <w:t>Even when I snap to a raster it doesnt work - but it does if I use the Extent of the 'Snap Raster' in the 'Extent' setting</w:t>
      </w:r>
    </w:p>
    <w:p w14:paraId="53B579F8" w14:textId="77777777" w:rsidR="00F23B90" w:rsidRDefault="00F23B90" w:rsidP="00F23B90">
      <w:pPr>
        <w:pStyle w:val="ListBullet"/>
      </w:pPr>
      <w:r>
        <w:t>I dont actually need a snap raster - I just need to set the extent to start at a 1Km grid and it works</w:t>
      </w:r>
    </w:p>
    <w:p w14:paraId="7415036B" w14:textId="77777777" w:rsidR="00F23B90" w:rsidRDefault="00F23B90" w:rsidP="00F23B90">
      <w:pPr>
        <w:pStyle w:val="ListBullet"/>
      </w:pPr>
      <w:r>
        <w:t xml:space="preserve">WOW - great tool from ESRI to get the extent coordinates from a webmap - </w:t>
      </w:r>
      <w:hyperlink r:id="rId124" w:history="1">
        <w:r w:rsidRPr="0077669C">
          <w:rPr>
            <w:rStyle w:val="Hyperlink"/>
          </w:rPr>
          <w:t>http://help.arcgis.com/en/webapps/flexviewer/extenthelper/flexviewer_extenthelper.html</w:t>
        </w:r>
      </w:hyperlink>
    </w:p>
    <w:p w14:paraId="65312863" w14:textId="77777777" w:rsidR="00F23B90" w:rsidRDefault="00F23B90" w:rsidP="00F23B90">
      <w:pPr>
        <w:pStyle w:val="ListBullet"/>
      </w:pPr>
      <w:r>
        <w:t xml:space="preserve">Trying an extent which is roughly the extent of the complete species data </w:t>
      </w:r>
    </w:p>
    <w:p w14:paraId="29E75C5F" w14:textId="77777777" w:rsidR="00F23B90" w:rsidRDefault="00F23B90" w:rsidP="00F23B90">
      <w:pPr>
        <w:pStyle w:val="BodyText"/>
      </w:pPr>
      <w:r>
        <w:t>x= -20037507.067200 m to 20037507.067200 m</w:t>
      </w:r>
    </w:p>
    <w:p w14:paraId="2BCF6C66" w14:textId="77777777" w:rsidR="00F23B90" w:rsidRDefault="00F23B90" w:rsidP="00F23B90">
      <w:pPr>
        <w:pStyle w:val="BodyText"/>
      </w:pPr>
      <w:r>
        <w:t>y= -20763161.390200 m to 30240971.958400 m</w:t>
      </w:r>
    </w:p>
    <w:p w14:paraId="4F7E4E42" w14:textId="77777777" w:rsidR="00F23B90" w:rsidRDefault="00F23B90" w:rsidP="00F23B90">
      <w:pPr>
        <w:pStyle w:val="BodyText"/>
      </w:pPr>
      <w:r>
        <w:t>or for a 1Km grid</w:t>
      </w:r>
    </w:p>
    <w:p w14:paraId="3B8D2593" w14:textId="77777777" w:rsidR="00F23B90" w:rsidRDefault="00F23B90" w:rsidP="00F23B90">
      <w:pPr>
        <w:pStyle w:val="BodyText"/>
      </w:pPr>
      <w:r>
        <w:t>x= -20038000 m to 20038000 m</w:t>
      </w:r>
    </w:p>
    <w:p w14:paraId="30E74BF3" w14:textId="77777777" w:rsidR="00F23B90" w:rsidRDefault="00F23B90" w:rsidP="00F23B90">
      <w:pPr>
        <w:pStyle w:val="BodyText"/>
      </w:pPr>
      <w:r>
        <w:t>y= -20763200 m to 30241000 m</w:t>
      </w:r>
    </w:p>
    <w:p w14:paraId="3459710F" w14:textId="77777777" w:rsidR="00F23B90" w:rsidRDefault="00F23B90" w:rsidP="00F23B90">
      <w:pPr>
        <w:pStyle w:val="BodyText"/>
      </w:pPr>
      <w:r>
        <w:t>NOT ALIGNED!</w:t>
      </w:r>
    </w:p>
    <w:p w14:paraId="665326BC" w14:textId="77777777" w:rsidR="00F23B90" w:rsidRDefault="00F23B90" w:rsidP="00F23B90">
      <w:pPr>
        <w:pStyle w:val="BodyText"/>
      </w:pPr>
      <w:r>
        <w:t>But using the following extents the grid is aligned:</w:t>
      </w:r>
    </w:p>
    <w:p w14:paraId="1F01F5C8" w14:textId="77777777" w:rsidR="00F23B90" w:rsidRDefault="00F23B90" w:rsidP="00F23B90">
      <w:pPr>
        <w:pStyle w:val="BodyText"/>
      </w:pPr>
      <w:r>
        <w:t>x-20000000 to 20000000 and y-395000 to 721000</w:t>
      </w:r>
    </w:p>
    <w:p w14:paraId="293EBA52" w14:textId="77777777" w:rsidR="00F23B90" w:rsidRDefault="00F23B90" w:rsidP="00F23B90">
      <w:pPr>
        <w:pStyle w:val="BodyText"/>
      </w:pPr>
      <w:r>
        <w:t>x-20000000 to 20000000 and y-20000000 to 721000</w:t>
      </w:r>
    </w:p>
    <w:p w14:paraId="667EAC43" w14:textId="77777777" w:rsidR="00F23B90" w:rsidRDefault="00F23B90" w:rsidP="003D4FE8">
      <w:pPr>
        <w:pStyle w:val="BodyText2"/>
      </w:pPr>
      <w:r>
        <w:t>x-20000000 to 20000000 and y-20000000 to 30000000</w:t>
      </w:r>
    </w:p>
    <w:p w14:paraId="24A36354" w14:textId="77777777" w:rsidR="00F23B90" w:rsidRDefault="00F23B90" w:rsidP="00F23B90">
      <w:pPr>
        <w:pStyle w:val="BodyText"/>
      </w:pPr>
      <w:r>
        <w:t>GRID EXTENT:</w:t>
      </w:r>
    </w:p>
    <w:p w14:paraId="2B2650F4" w14:textId="77777777" w:rsidR="00F23B90" w:rsidRDefault="00F23B90" w:rsidP="00F23B90">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F23B90">
      <w:pPr>
        <w:pStyle w:val="ListBullet"/>
      </w:pPr>
      <w:r>
        <w:t xml:space="preserve">See the explanation here: </w:t>
      </w:r>
      <w:hyperlink r:id="rId125" w:anchor="//001200000037000000.htm" w:history="1">
        <w:r w:rsidRPr="0077669C">
          <w:rPr>
            <w:rStyle w:val="Hyperlink"/>
          </w:rPr>
          <w:t>http://help.arcgis.com/en/arcgisdesktop/10.0/help/index.html#//001200000037000000.htm</w:t>
        </w:r>
      </w:hyperlink>
    </w:p>
    <w:p w14:paraId="28F13504" w14:textId="77777777" w:rsidR="00F23B90" w:rsidRDefault="00F23B90" w:rsidP="00F23B90">
      <w:pPr>
        <w:pStyle w:val="ListBullet"/>
      </w:pPr>
      <w:r>
        <w:t>The grid extent determines the extent of the raster including NoData cells</w:t>
      </w:r>
    </w:p>
    <w:p w14:paraId="488BABE6" w14:textId="77777777" w:rsidR="00F23B90" w:rsidRDefault="00F23B90" w:rsidP="00F23B90">
      <w:pPr>
        <w:pStyle w:val="ListBullet"/>
      </w:pPr>
      <w:r>
        <w:t>If you set the output extent to the whole world then the raster will have an extent that is the whole world with lots of NoData pixels</w:t>
      </w:r>
    </w:p>
    <w:p w14:paraId="314E8167" w14:textId="77777777" w:rsidR="00F23B90" w:rsidRDefault="00F23B90" w:rsidP="00F23B90">
      <w:pPr>
        <w:pStyle w:val="ListBullet"/>
      </w:pPr>
      <w:r>
        <w:t>You must create the raster with the extent of the feature, not the world</w:t>
      </w:r>
    </w:p>
    <w:p w14:paraId="2BC72702" w14:textId="77777777" w:rsidR="00F23B90" w:rsidRDefault="00F23B90" w:rsidP="00F23B90">
      <w:pPr>
        <w:pStyle w:val="BodyText"/>
      </w:pPr>
      <w:r>
        <w:t>So the workflow is:</w:t>
      </w:r>
    </w:p>
    <w:p w14:paraId="1230425C" w14:textId="77777777" w:rsidR="00F23B90" w:rsidRDefault="00F23B90" w:rsidP="00F23B90">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F23B90">
      <w:pPr>
        <w:pStyle w:val="BodyText"/>
      </w:pPr>
      <w:r>
        <w:t>Worked:</w:t>
      </w:r>
    </w:p>
    <w:p w14:paraId="0855ACEC" w14:textId="77777777" w:rsidR="00F23B90" w:rsidRDefault="00F23B90" w:rsidP="00F23B90">
      <w:pPr>
        <w:pStyle w:val="BodyText"/>
      </w:pPr>
      <w:r>
        <w:t>speciesFCPath = r"E:\cottaan\My Documents\ArcGIS\OverlayAnalysis.gdb\Species"</w:t>
      </w:r>
    </w:p>
    <w:p w14:paraId="59D78245" w14:textId="77777777" w:rsidR="00F23B90" w:rsidRDefault="00F23B90" w:rsidP="00F23B90">
      <w:pPr>
        <w:pStyle w:val="BodyText"/>
      </w:pPr>
      <w:r>
        <w:t>arcpy.AddField_management(speciesFCPath,"wibble","LONG")</w:t>
      </w:r>
    </w:p>
    <w:p w14:paraId="3BAD752C" w14:textId="77777777" w:rsidR="00F23B90" w:rsidRDefault="00F23B90" w:rsidP="003D4FE8">
      <w:pPr>
        <w:pStyle w:val="BodyText2"/>
      </w:pPr>
      <w:r>
        <w:t>arcpy.CalculateField_management(speciesFCPath,"wibble",1)</w:t>
      </w:r>
    </w:p>
    <w:p w14:paraId="0874E63D" w14:textId="77777777" w:rsidR="00F23B90" w:rsidRDefault="00F23B90" w:rsidP="00F23B90">
      <w:pPr>
        <w:pStyle w:val="BodyText"/>
      </w:pPr>
      <w:r>
        <w:t>Didnt work: - it added the field but then 'Field wibble does not exist within table'</w:t>
      </w:r>
    </w:p>
    <w:p w14:paraId="07B1700E" w14:textId="77777777" w:rsidR="00F23B90" w:rsidRDefault="00F23B90" w:rsidP="00F23B90">
      <w:pPr>
        <w:pStyle w:val="BodyText"/>
      </w:pPr>
      <w:r>
        <w:t>speciesFCPath = arcpy.GetParameter(0)</w:t>
      </w:r>
    </w:p>
    <w:p w14:paraId="3D247DE9" w14:textId="77777777" w:rsidR="00F23B90" w:rsidRDefault="00F23B90" w:rsidP="00F23B90">
      <w:pPr>
        <w:pStyle w:val="BodyText"/>
      </w:pPr>
      <w:r>
        <w:t>arcpy.AddField_management(speciesFCPath,"wibble","LONG")</w:t>
      </w:r>
    </w:p>
    <w:p w14:paraId="3BFF2FA8" w14:textId="77777777" w:rsidR="00F23B90" w:rsidRDefault="00F23B90" w:rsidP="00F23B90">
      <w:pPr>
        <w:pStyle w:val="BodyText"/>
      </w:pPr>
      <w:r>
        <w:t>arcpy.CalculateField_management(speciesFCPath,"wibble",1)</w:t>
      </w:r>
    </w:p>
    <w:p w14:paraId="47D41BF8" w14:textId="77777777" w:rsidR="00F23B90" w:rsidRDefault="00F23B90" w:rsidP="003D4FE8">
      <w:pPr>
        <w:pStyle w:val="BodyText2"/>
      </w:pPr>
      <w:r>
        <w:t>GOT IT - you have to get the parameter as text: speciesFCPath = arcpy.GetParameterAsText(0) - THEN IT WORKS!</w:t>
      </w:r>
    </w:p>
    <w:p w14:paraId="2F41CE10" w14:textId="77777777" w:rsidR="00F23B90" w:rsidRDefault="00F23B90" w:rsidP="00F23B90">
      <w:pPr>
        <w:pStyle w:val="ListBullet"/>
      </w:pPr>
      <w:r>
        <w:t>Get the extent of the species</w:t>
      </w:r>
    </w:p>
    <w:p w14:paraId="0A8B14E8" w14:textId="77777777" w:rsidR="00F23B90" w:rsidRDefault="00F23B90" w:rsidP="00F23B90">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F23B90">
      <w:pPr>
        <w:pStyle w:val="ListBullet"/>
      </w:pPr>
      <w:r>
        <w:t>Run 'Polygon To Raster'</w:t>
      </w:r>
    </w:p>
    <w:p w14:paraId="67DDB516" w14:textId="77777777" w:rsidR="00F23B90" w:rsidRDefault="00F23B90" w:rsidP="00F23B90">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F23B90">
      <w:pPr>
        <w:pStyle w:val="BodyText"/>
      </w:pPr>
      <w:r>
        <w:tab/>
      </w:r>
    </w:p>
    <w:p w14:paraId="1FAEC35A" w14:textId="77777777" w:rsidR="00F23B90" w:rsidRDefault="00F23B90" w:rsidP="00F23B90">
      <w:pPr>
        <w:pStyle w:val="BodyText"/>
      </w:pPr>
      <w:r>
        <w:t>OBJECTID</w:t>
      </w:r>
      <w:r>
        <w:tab/>
        <w:t>Value</w:t>
      </w:r>
      <w:r>
        <w:tab/>
      </w:r>
      <w:r>
        <w:tab/>
        <w:t>Count</w:t>
      </w:r>
      <w:r>
        <w:tab/>
        <w:t>LEGEND</w:t>
      </w:r>
    </w:p>
    <w:p w14:paraId="0E89078D" w14:textId="77777777" w:rsidR="00F23B90" w:rsidRDefault="00F23B90" w:rsidP="00F23B90">
      <w:pPr>
        <w:pStyle w:val="BodyText"/>
      </w:pPr>
      <w:r>
        <w:t>1</w:t>
      </w:r>
      <w:r>
        <w:tab/>
      </w:r>
      <w:r>
        <w:tab/>
      </w:r>
      <w:r>
        <w:tab/>
        <w:t>1</w:t>
      </w:r>
      <w:r>
        <w:tab/>
      </w:r>
      <w:r>
        <w:tab/>
      </w:r>
      <w:r>
        <w:tab/>
        <w:t>135470</w:t>
      </w:r>
      <w:r>
        <w:tab/>
        <w:t>Native (resident)</w:t>
      </w:r>
    </w:p>
    <w:p w14:paraId="39F35403" w14:textId="77777777" w:rsidR="00F23B90" w:rsidRDefault="00F23B90" w:rsidP="00F23B90">
      <w:pPr>
        <w:pStyle w:val="BodyText"/>
      </w:pPr>
      <w:r>
        <w:t>2</w:t>
      </w:r>
      <w:r>
        <w:tab/>
      </w:r>
      <w:r>
        <w:tab/>
      </w:r>
      <w:r>
        <w:tab/>
        <w:t>2</w:t>
      </w:r>
      <w:r>
        <w:tab/>
      </w:r>
      <w:r>
        <w:tab/>
      </w:r>
      <w:r>
        <w:tab/>
        <w:t xml:space="preserve"> 11640</w:t>
      </w:r>
      <w:r>
        <w:tab/>
        <w:t>Introduced</w:t>
      </w:r>
    </w:p>
    <w:p w14:paraId="46EABBE0" w14:textId="77777777" w:rsidR="00F23B90" w:rsidRDefault="00F23B90" w:rsidP="003D4FE8">
      <w:pPr>
        <w:pStyle w:val="BodyText2"/>
      </w:pPr>
      <w:r>
        <w:t xml:space="preserve">So there are a total </w:t>
      </w:r>
      <w:r>
        <w:tab/>
        <w:t>147110</w:t>
      </w:r>
      <w:r>
        <w:tab/>
        <w:t>1Km squares</w:t>
      </w:r>
    </w:p>
    <w:p w14:paraId="36365079" w14:textId="77777777" w:rsidR="00F23B90" w:rsidRDefault="00F23B90" w:rsidP="00F23B90">
      <w:pPr>
        <w:pStyle w:val="BodyText"/>
      </w:pPr>
      <w:r>
        <w:lastRenderedPageBreak/>
        <w:t>Setting the Raster Storage option to PackBits speeds it up massively</w:t>
      </w:r>
    </w:p>
    <w:p w14:paraId="5CBA1277" w14:textId="77777777" w:rsidR="00F23B90" w:rsidRDefault="00F23B90" w:rsidP="00F23B90">
      <w:pPr>
        <w:pStyle w:val="BodyText"/>
      </w:pPr>
      <w:r>
        <w:tab/>
      </w:r>
    </w:p>
    <w:p w14:paraId="69633745" w14:textId="77777777" w:rsidR="00F23B90" w:rsidRDefault="00F23B90" w:rsidP="00F23B90">
      <w:pPr>
        <w:pStyle w:val="ListBullet"/>
      </w:pPr>
      <w:r>
        <w:t xml:space="preserve">There is a limit of 2,147,483,647 feature classes in a file gdb so we should be ok - </w:t>
      </w:r>
      <w:hyperlink r:id="rId126"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F23B90">
      <w:pPr>
        <w:pStyle w:val="ListBullet"/>
      </w:pPr>
      <w:r>
        <w:t xml:space="preserve">Following link has suggestions for rasterising a set of overlapping polyons: </w:t>
      </w:r>
      <w:hyperlink r:id="rId127" w:history="1">
        <w:r w:rsidRPr="0077669C">
          <w:rPr>
            <w:rStyle w:val="Hyperlink"/>
          </w:rPr>
          <w:t>http://forums.arcgis.com/threads/29485-convert-multiple-overlapping-polygons-into-multiple-grids?highlight=polygon+raster</w:t>
        </w:r>
      </w:hyperlink>
    </w:p>
    <w:p w14:paraId="6DB2B8A1" w14:textId="77777777" w:rsidR="00F23B90" w:rsidRDefault="00F23B90" w:rsidP="00F23B90">
      <w:pPr>
        <w:pStyle w:val="BodyText"/>
      </w:pPr>
      <w:r>
        <w:t>It took 4 secs to create a raster of sp 10004!</w:t>
      </w:r>
    </w:p>
    <w:p w14:paraId="7C61E415" w14:textId="77777777" w:rsidR="00F23B90" w:rsidRDefault="00F23B90" w:rsidP="00F23B90">
      <w:pPr>
        <w:pStyle w:val="BodyText"/>
      </w:pPr>
      <w:r>
        <w:t>It took 17mins 47secs to create a raster of</w:t>
      </w:r>
      <w:r w:rsidR="00695053">
        <w:t xml:space="preserve"> sp 2475</w:t>
      </w:r>
      <w:r>
        <w:t xml:space="preserve"> - Sei Whale! Not bad</w:t>
      </w:r>
    </w:p>
    <w:p w14:paraId="5277F389" w14:textId="77777777" w:rsidR="00F23B90" w:rsidRDefault="00F23B90" w:rsidP="003D4FE8">
      <w:pPr>
        <w:pStyle w:val="BodyText2"/>
      </w:pPr>
      <w:r>
        <w:t>But the rasterized whale data could not be displayed at full extent in ArcGIS because it said there were inconsistencies in the extent of the data</w:t>
      </w:r>
    </w:p>
    <w:p w14:paraId="5EC6BCFD" w14:textId="77777777" w:rsidR="00F23B90" w:rsidRDefault="00F23B90" w:rsidP="00F23B90">
      <w:pPr>
        <w:pStyle w:val="BodyText"/>
      </w:pPr>
      <w:r>
        <w:t>Started on 15/7/2011 at 16:27pm on the Amazon EC2 instance:</w:t>
      </w:r>
    </w:p>
    <w:p w14:paraId="094D172C" w14:textId="77777777" w:rsidR="00F23B90" w:rsidRDefault="00F23B90" w:rsidP="003D4FE8">
      <w:pPr>
        <w:pStyle w:val="BodyText2"/>
      </w:pPr>
      <w:r>
        <w:t>By 19/7/2011 there were 213,121 files for a total of 4.26Gb</w:t>
      </w:r>
    </w:p>
    <w:p w14:paraId="6D7E9D9E" w14:textId="77777777" w:rsidR="00F23B90" w:rsidRDefault="00F23B90" w:rsidP="00F23B90">
      <w:pPr>
        <w:pStyle w:val="BodyText"/>
      </w:pPr>
      <w:r>
        <w:t xml:space="preserve">Ooops I stopped the services and restarted them and it cause the Rasterization to stop with an error!!! </w:t>
      </w:r>
    </w:p>
    <w:p w14:paraId="2D719DCD" w14:textId="77777777" w:rsidR="00F23B90" w:rsidRDefault="00F23B90" w:rsidP="00F23B90">
      <w:pPr>
        <w:pStyle w:val="BodyText"/>
      </w:pPr>
      <w:r>
        <w:t>It has created about 8900 rasters.</w:t>
      </w:r>
    </w:p>
    <w:p w14:paraId="7ABF8E6C" w14:textId="77777777" w:rsidR="00F23B90" w:rsidRDefault="00F23B90" w:rsidP="00F23B90">
      <w:pPr>
        <w:pStyle w:val="BodyText"/>
      </w:pPr>
      <w:r>
        <w:t>Adding all of them to ArcGIS</w:t>
      </w:r>
    </w:p>
    <w:p w14:paraId="21C7B3FB" w14:textId="77777777" w:rsidR="00F23B90" w:rsidRDefault="00F23B90" w:rsidP="00F23B90">
      <w:pPr>
        <w:pStyle w:val="BodyText"/>
      </w:pPr>
      <w:r>
        <w:t>Took about 15 mins to show in the Add Dialog - then it prompted me to create pyramids for each raster - said no and remember my decision</w:t>
      </w:r>
    </w:p>
    <w:p w14:paraId="055069A5" w14:textId="77777777" w:rsidR="00F23B90" w:rsidRDefault="00F23B90" w:rsidP="003D4FE8">
      <w:pPr>
        <w:pStyle w:val="BodyText2"/>
      </w:pPr>
      <w:r>
        <w:t>Then after 15 mins Invalid Raster Dataset errors - failed to create Raster</w:t>
      </w:r>
    </w:p>
    <w:p w14:paraId="78F1A106" w14:textId="77777777" w:rsidR="00F23B90" w:rsidRDefault="00F23B90" w:rsidP="00F23B90">
      <w:pPr>
        <w:pStyle w:val="BodyText"/>
      </w:pPr>
      <w:r>
        <w:t>What are the metrics for creating 1Km grid squares of the world:</w:t>
      </w:r>
    </w:p>
    <w:p w14:paraId="68BB6B52" w14:textId="77777777" w:rsidR="00F23B90" w:rsidRDefault="00F23B90" w:rsidP="00F23B90">
      <w:pPr>
        <w:pStyle w:val="BodyText"/>
      </w:pPr>
      <w:r>
        <w:t xml:space="preserve">Earth total area = 510 072 000 Km2 </w:t>
      </w:r>
    </w:p>
    <w:p w14:paraId="79112AA3" w14:textId="77777777" w:rsidR="00F23B90" w:rsidRDefault="00F23B90" w:rsidP="00F23B90">
      <w:pPr>
        <w:pStyle w:val="BodyText"/>
      </w:pPr>
      <w:r>
        <w:t>For 18000 species we have = 9 180 000 000 000 - (9 trillion grid squares)</w:t>
      </w:r>
    </w:p>
    <w:p w14:paraId="229DA71A" w14:textId="77777777" w:rsidR="00F23B90" w:rsidRDefault="00F23B90" w:rsidP="003D4FE8">
      <w:pPr>
        <w:pStyle w:val="BodyText2"/>
      </w:pPr>
      <w:r>
        <w:t>For Birds 10000 species   = 5 000 000 000 000 - (5 trillion grid squares)</w:t>
      </w:r>
    </w:p>
    <w:p w14:paraId="15205BE7" w14:textId="77777777" w:rsidR="00F23B90" w:rsidRDefault="00F23B90" w:rsidP="003D4FE8">
      <w:pPr>
        <w:pStyle w:val="BodyText2"/>
      </w:pPr>
      <w:r>
        <w:t>We need a 1Km grid with unique IDs for each grid that we can attach data to.</w:t>
      </w:r>
    </w:p>
    <w:p w14:paraId="15725D06" w14:textId="77777777" w:rsidR="00F23B90" w:rsidRDefault="00F23B90" w:rsidP="00F23B90">
      <w:pPr>
        <w:pStyle w:val="BodyText"/>
      </w:pPr>
      <w:r>
        <w:t>Creating a generic tool to convert a feature class with polygons into a set of files which contain their quadkeys</w:t>
      </w:r>
    </w:p>
    <w:p w14:paraId="5F677A2E" w14:textId="77777777" w:rsidR="00F23B90" w:rsidRDefault="00F23B90" w:rsidP="003D4FE8">
      <w:pPr>
        <w:pStyle w:val="BodyText2"/>
      </w:pPr>
      <w:r>
        <w:t>For protected areas it took 2.5 hours to group the data by wdpaid! Then it fell over.</w:t>
      </w:r>
    </w:p>
    <w:p w14:paraId="1FC73019" w14:textId="77777777" w:rsidR="00F23B90" w:rsidRDefault="00F23B90" w:rsidP="00F23B90">
      <w:pPr>
        <w:pStyle w:val="Heading4"/>
      </w:pPr>
      <w:bookmarkStart w:id="25" w:name="_Toc315774550"/>
      <w:r>
        <w:t>Using GDAL/OGR</w:t>
      </w:r>
      <w:bookmarkEnd w:id="25"/>
      <w:r>
        <w:t xml:space="preserve"> Directly</w:t>
      </w:r>
    </w:p>
    <w:p w14:paraId="378CEC73" w14:textId="77777777" w:rsidR="00F23B90" w:rsidRDefault="00F23B90" w:rsidP="003D4FE8">
      <w:pPr>
        <w:pStyle w:val="BodyText2"/>
      </w:pPr>
      <w:r>
        <w:t>Where is the ogr.py file? Not installed!</w:t>
      </w:r>
    </w:p>
    <w:p w14:paraId="3457C88D" w14:textId="77777777" w:rsidR="00F23B90" w:rsidRDefault="00F23B90" w:rsidP="00F23B90">
      <w:pPr>
        <w:pStyle w:val="BodyText"/>
      </w:pPr>
      <w:r>
        <w:t xml:space="preserve">Looks like they're here: </w:t>
      </w:r>
      <w:hyperlink r:id="rId128" w:history="1">
        <w:r w:rsidRPr="0077669C">
          <w:rPr>
            <w:rStyle w:val="Hyperlink"/>
          </w:rPr>
          <w:t>http://pypi.python.org/pypi/GDAL/ - no luck</w:t>
        </w:r>
      </w:hyperlink>
    </w:p>
    <w:p w14:paraId="26B59BB8" w14:textId="77777777" w:rsidR="00F23B90" w:rsidRDefault="00F23B90" w:rsidP="00F23B90">
      <w:pPr>
        <w:pStyle w:val="BodyText"/>
      </w:pPr>
      <w:r>
        <w:t xml:space="preserve">How to install under windows: </w:t>
      </w:r>
      <w:hyperlink r:id="rId129" w:history="1">
        <w:r w:rsidRPr="0077669C">
          <w:rPr>
            <w:rStyle w:val="Hyperlink"/>
          </w:rPr>
          <w:t>http://www.gis.usu.edu/~chrisg/python/2009/docs/gdal_win.pdf</w:t>
        </w:r>
      </w:hyperlink>
    </w:p>
    <w:p w14:paraId="2023BB29" w14:textId="77777777" w:rsidR="00F23B90" w:rsidRDefault="00F23B90" w:rsidP="003D4FE8">
      <w:pPr>
        <w:pStyle w:val="BodyText2"/>
      </w:pPr>
      <w:r>
        <w:t xml:space="preserve">Followed all </w:t>
      </w:r>
      <w:r w:rsidRPr="008911C4">
        <w:t>the</w:t>
      </w:r>
      <w:r>
        <w:t xml:space="preserve"> instructions but it cant find some libraries!</w:t>
      </w:r>
    </w:p>
    <w:p w14:paraId="15CFDB27" w14:textId="77777777" w:rsidR="00F23B90" w:rsidRDefault="00F23B90" w:rsidP="003D4FE8">
      <w:pPr>
        <w:pStyle w:val="BodyText2"/>
      </w:pPr>
      <w:r>
        <w:t>What about trying the instructions here (havent done this yet 19/6/12):</w:t>
      </w:r>
    </w:p>
    <w:p w14:paraId="6217370A" w14:textId="77777777" w:rsidR="00F23B90" w:rsidRDefault="00082D6F" w:rsidP="003D4FE8">
      <w:pPr>
        <w:pStyle w:val="BodyText2"/>
      </w:pPr>
      <w:hyperlink r:id="rId130" w:history="1">
        <w:r w:rsidR="00F23B90">
          <w:rPr>
            <w:rStyle w:val="Hyperlink"/>
          </w:rPr>
          <w:t>http://pythongisandstuff.wordpress.com/2011/07/07/installing-gdal-and-ogr-for-python-on-windows/</w:t>
        </w:r>
      </w:hyperlink>
    </w:p>
    <w:p w14:paraId="2FA76C9A" w14:textId="77777777" w:rsidR="00F23B90" w:rsidRDefault="00F23B90" w:rsidP="003D4FE8">
      <w:pPr>
        <w:pStyle w:val="BodyText2"/>
      </w:pPr>
      <w:r>
        <w:t xml:space="preserve">Good article here about using GDAL in ArcGIS: </w:t>
      </w:r>
      <w:hyperlink r:id="rId131" w:history="1">
        <w:r w:rsidRPr="0077669C">
          <w:rPr>
            <w:rStyle w:val="Hyperlink"/>
          </w:rPr>
          <w:t>http://osgeo-org.1803224.n2.nabble.com/gdal-dev-ArcGIS-10-td5412528.html</w:t>
        </w:r>
      </w:hyperlink>
    </w:p>
    <w:p w14:paraId="44FE0DFC" w14:textId="77777777" w:rsidR="00F23B90" w:rsidRDefault="00F23B90" w:rsidP="00F23B90">
      <w:pPr>
        <w:pStyle w:val="BodyText"/>
      </w:pPr>
      <w:r>
        <w:t>After installing GDAL, I now have a program group called FWTools 2.4.7 and in here is 'Open EV_FW' - this is a GUI for working with raster/vector data</w:t>
      </w:r>
    </w:p>
    <w:p w14:paraId="616B65AB" w14:textId="77777777" w:rsidR="00F23B90" w:rsidRDefault="00F23B90" w:rsidP="003D4FE8">
      <w:pPr>
        <w:pStyle w:val="BodyText2"/>
      </w:pPr>
      <w:r>
        <w:t>Trying to convert the orangutan shapefile to a raster. Here goes. Cant the 'Open EV_FW' tool only exports raster data.</w:t>
      </w:r>
    </w:p>
    <w:p w14:paraId="70284B40" w14:textId="77777777" w:rsidR="00F23B90" w:rsidRDefault="00F23B90" w:rsidP="00F23B90">
      <w:pPr>
        <w:pStyle w:val="BodyText"/>
      </w:pPr>
      <w:r>
        <w:t>GDAL is already installed because ArcGIS uses it, Grass uses it and so do lots of other things</w:t>
      </w:r>
    </w:p>
    <w:p w14:paraId="54DBD94C" w14:textId="77777777" w:rsidR="00F23B90" w:rsidRDefault="00F23B90" w:rsidP="00F23B90">
      <w:pPr>
        <w:pStyle w:val="BodyText"/>
      </w:pPr>
      <w:r>
        <w:t>Cant import gdal in ArcGIS for some reason (from osgeo import gdal - fails)</w:t>
      </w:r>
    </w:p>
    <w:p w14:paraId="112C2CFA" w14:textId="77777777" w:rsidR="00F23B90" w:rsidRDefault="00F23B90" w:rsidP="00F23B90">
      <w:pPr>
        <w:pStyle w:val="BodyText"/>
      </w:pPr>
      <w:r>
        <w:t xml:space="preserve">Good post here: </w:t>
      </w:r>
      <w:hyperlink r:id="rId132" w:history="1">
        <w:r w:rsidRPr="0077669C">
          <w:rPr>
            <w:rStyle w:val="Hyperlink"/>
          </w:rPr>
          <w:t>http://forums.arcgis.com/threads/31695-Conflict-arcpy-(Arc-10)-and-gdal?highlight=gdal</w:t>
        </w:r>
      </w:hyperlink>
    </w:p>
    <w:p w14:paraId="66C629AA" w14:textId="77777777" w:rsidR="00F23B90" w:rsidRDefault="00F23B90" w:rsidP="003D4FE8">
      <w:pPr>
        <w:pStyle w:val="BodyText2"/>
      </w:pPr>
      <w:r>
        <w:t>The gdal library is in 3 places including here: 'C:\Program Files (x86)\ArcGIS\Desktop10.0\Bin\gdal16.dll'</w:t>
      </w:r>
    </w:p>
    <w:p w14:paraId="5B395D76" w14:textId="77777777" w:rsidR="00F23B90" w:rsidRDefault="00F23B90" w:rsidP="00F23B90">
      <w:pPr>
        <w:pStyle w:val="BodyText"/>
      </w:pPr>
      <w:r>
        <w:t>Sorting the problem:</w:t>
      </w:r>
    </w:p>
    <w:p w14:paraId="42C357A0" w14:textId="77777777" w:rsidR="00F23B90" w:rsidRDefault="00F23B90" w:rsidP="00F23B90">
      <w:pPr>
        <w:pStyle w:val="BodyText"/>
      </w:pPr>
      <w:r>
        <w:t>Michael found the actual gdal packages here: C:\Python26\ArcGIS10.0\Lib\site-packages\gdal</w:t>
      </w:r>
    </w:p>
    <w:p w14:paraId="5B057435" w14:textId="77777777" w:rsidR="00F23B90" w:rsidRDefault="00F23B90" w:rsidP="00F23B90">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F23B90">
      <w:pPr>
        <w:pStyle w:val="BodyText"/>
      </w:pPr>
      <w:r>
        <w:t>In IDLE:</w:t>
      </w:r>
    </w:p>
    <w:p w14:paraId="148EFC28" w14:textId="77777777" w:rsidR="00F23B90" w:rsidRDefault="00F23B90" w:rsidP="00F23B90">
      <w:pPr>
        <w:pStyle w:val="BodyText"/>
      </w:pPr>
      <w:r>
        <w:t>import sys</w:t>
      </w:r>
    </w:p>
    <w:p w14:paraId="4C6C4CB1" w14:textId="77777777" w:rsidR="00F23B90" w:rsidRDefault="00F23B90" w:rsidP="003D4FE8">
      <w:pPr>
        <w:pStyle w:val="BodyText2"/>
      </w:pPr>
      <w:r>
        <w:t>sys.path.append(r"C:\Python26\ArcGIS10.0\Lib\site-packages\gdal")</w:t>
      </w:r>
    </w:p>
    <w:p w14:paraId="71C70B0C" w14:textId="77777777" w:rsidR="00F23B90" w:rsidRDefault="00F23B90" w:rsidP="00F23B90">
      <w:pPr>
        <w:pStyle w:val="BodyText"/>
      </w:pPr>
      <w:r>
        <w:lastRenderedPageBreak/>
        <w:t>BUT, GDAL is still not working on my Desktop</w:t>
      </w:r>
    </w:p>
    <w:p w14:paraId="7BFFC903" w14:textId="77777777" w:rsidR="00F23B90" w:rsidRDefault="00F23B90" w:rsidP="003D4FE8">
      <w:pPr>
        <w:pStyle w:val="BodyText2"/>
      </w:pPr>
      <w:r>
        <w:t>If I open FWTools 2.4.7 | FWTools Shell and type: 'import gdal' it finds it OK, but if I do this in ArcGIS it cant find it!</w:t>
      </w:r>
    </w:p>
    <w:p w14:paraId="1ECF6975" w14:textId="77777777" w:rsidR="00F23B90" w:rsidRDefault="00F23B90" w:rsidP="003D4FE8">
      <w:pPr>
        <w:pStyle w:val="BodyText2"/>
      </w:pPr>
      <w:r>
        <w:t>On cruise I can see that the gdal files are in the following path:</w:t>
      </w:r>
    </w:p>
    <w:p w14:paraId="160D809A" w14:textId="77777777" w:rsidR="00F23B90" w:rsidRDefault="00F23B90" w:rsidP="00397DAF">
      <w:pPr>
        <w:pStyle w:val="Code"/>
      </w:pPr>
      <w:r>
        <w:t>sys.path</w:t>
      </w:r>
    </w:p>
    <w:p w14:paraId="1F0B5848" w14:textId="77777777" w:rsidR="00F23B90" w:rsidRDefault="00F23B90" w:rsidP="00397DAF">
      <w:pPr>
        <w:pStyle w:val="Code"/>
      </w:pPr>
      <w:r>
        <w:t>['', '/usr/local/lib64/python2.6/site-packages/GDAL-1.8.0-py2.6-linux-x86_64.egg', ..</w:t>
      </w:r>
    </w:p>
    <w:p w14:paraId="11468ED0" w14:textId="77777777" w:rsidR="00F23B90" w:rsidRDefault="00F23B90" w:rsidP="003D4FE8">
      <w:pPr>
        <w:pStyle w:val="BodyText2"/>
      </w:pPr>
      <w:r>
        <w:t xml:space="preserve">Typing </w:t>
      </w:r>
      <w:r w:rsidRPr="00FE2908">
        <w:t>gdal.__version__</w:t>
      </w:r>
      <w:r>
        <w:t xml:space="preserve"> gives 1.8.0.</w:t>
      </w:r>
    </w:p>
    <w:p w14:paraId="5AE16E12" w14:textId="77777777" w:rsidR="00F23B90" w:rsidRDefault="00F23B90" w:rsidP="003D4FE8">
      <w:pPr>
        <w:pStyle w:val="BodyText2"/>
      </w:pPr>
      <w:r>
        <w:t xml:space="preserve">Here are the </w:t>
      </w:r>
      <w:hyperlink r:id="rId133" w:history="1">
        <w:r w:rsidRPr="00181BC7">
          <w:rPr>
            <w:rStyle w:val="Hyperlink"/>
          </w:rPr>
          <w:t>docs</w:t>
        </w:r>
      </w:hyperlink>
      <w:r>
        <w:t xml:space="preserve"> for the GDAL Python bindings.</w:t>
      </w:r>
    </w:p>
    <w:p w14:paraId="15487E56" w14:textId="77777777" w:rsidR="00F23B90" w:rsidRDefault="00F23B90" w:rsidP="003D4FE8">
      <w:pPr>
        <w:pStyle w:val="BodyText2"/>
      </w:pPr>
      <w:r>
        <w:t>Trying on 8/5/12 using the download for Windows here (</w:t>
      </w:r>
      <w:hyperlink r:id="rId134" w:history="1">
        <w:r>
          <w:rPr>
            <w:rStyle w:val="Hyperlink"/>
          </w:rPr>
          <w:t>http://trac.osgeo.org/osgeo4w/</w:t>
        </w:r>
      </w:hyperlink>
      <w:r>
        <w:t>). Don’t need Admin rights to install.</w:t>
      </w:r>
    </w:p>
    <w:p w14:paraId="19235BE5" w14:textId="77777777" w:rsidR="00F23B90" w:rsidRDefault="00F23B90" w:rsidP="003D4FE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397DAF">
      <w:pPr>
        <w:pStyle w:val="Code"/>
      </w:pPr>
      <w:r>
        <w:t>Import gdal</w:t>
      </w:r>
    </w:p>
    <w:p w14:paraId="364DA48C" w14:textId="77777777" w:rsidR="00F23B90" w:rsidRPr="00FE2908" w:rsidRDefault="00F23B90" w:rsidP="003D4FE8">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F23B90">
      <w:pPr>
        <w:pStyle w:val="Heading4"/>
      </w:pPr>
      <w:bookmarkStart w:id="26" w:name="_Toc315774551"/>
      <w:r>
        <w:t>Using Python</w:t>
      </w:r>
    </w:p>
    <w:p w14:paraId="4A9D8799" w14:textId="77777777" w:rsidR="00F23B90" w:rsidRDefault="00F23B90" w:rsidP="003D4FE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397DAF">
      <w:pPr>
        <w:pStyle w:val="Code"/>
      </w:pPr>
      <w:r w:rsidRPr="00621E9A">
        <w:t>data4[1].__iadd__(int(math.floor((src_extent[3] - x0) / res)) - 1)</w:t>
      </w:r>
    </w:p>
    <w:p w14:paraId="63E8F4EB" w14:textId="77777777" w:rsidR="00F23B90" w:rsidRPr="00923554" w:rsidRDefault="00F23B90" w:rsidP="00324C76">
      <w:pPr>
        <w:pStyle w:val="Heading5"/>
      </w:pPr>
      <w:r>
        <w:t>Connect to cruise</w:t>
      </w:r>
    </w:p>
    <w:p w14:paraId="7B08D115" w14:textId="77777777" w:rsidR="00F23B90" w:rsidRDefault="00F23B90" w:rsidP="003D4FE8">
      <w:pPr>
        <w:pStyle w:val="BodyText2"/>
      </w:pPr>
      <w:r>
        <w:t>To access the Python files do one of the following:</w:t>
      </w:r>
    </w:p>
    <w:p w14:paraId="1C49FA2F" w14:textId="77777777" w:rsidR="00F23B90" w:rsidRDefault="00F23B90" w:rsidP="00424B7F">
      <w:pPr>
        <w:pStyle w:val="ListBullet2"/>
      </w:pPr>
      <w:r>
        <w:t>Log on to cruise in Putty using your cottaan account and password</w:t>
      </w:r>
    </w:p>
    <w:p w14:paraId="5D0F91BF" w14:textId="77777777" w:rsidR="00F23B90" w:rsidRDefault="00F23B90" w:rsidP="00397DAF">
      <w:pPr>
        <w:pStyle w:val="Code"/>
      </w:pPr>
      <w:r w:rsidRPr="00CE0688">
        <w:t>cottaan@cruise:~&gt; cd code</w:t>
      </w:r>
    </w:p>
    <w:p w14:paraId="395740D3" w14:textId="77777777" w:rsidR="00F23B90" w:rsidRPr="00CC546A" w:rsidRDefault="00F23B90" w:rsidP="00397DAF">
      <w:pPr>
        <w:pStyle w:val="Code"/>
      </w:pPr>
      <w:r w:rsidRPr="00CC546A">
        <w:t>cottaan@cruise:~/code&gt; ls</w:t>
      </w:r>
    </w:p>
    <w:p w14:paraId="635EC2D4" w14:textId="77777777" w:rsidR="00F23B90" w:rsidRDefault="00F23B90" w:rsidP="00397DAF">
      <w:pPr>
        <w:pStyle w:val="Code"/>
      </w:pPr>
      <w:r w:rsidRPr="00CC546A">
        <w:t>dbconnect.py  dbconnect.pyc  gdal_mp.py  gdal_species_raster2.py  gdal_species_raster2.pyc  GetCellCountsZipped.py  mp_load.py</w:t>
      </w:r>
    </w:p>
    <w:p w14:paraId="45653999" w14:textId="77777777" w:rsidR="00F23B90" w:rsidRDefault="00F23B90" w:rsidP="00424B7F">
      <w:pPr>
        <w:pStyle w:val="ListBullet2"/>
      </w:pPr>
      <w:r>
        <w:t xml:space="preserve">Or access cruise using Aptanas Remote System and navigate to: </w:t>
      </w:r>
      <w:r w:rsidRPr="00B956FC">
        <w:t>/net/depp/exports/homes/cottaan/code</w:t>
      </w:r>
    </w:p>
    <w:p w14:paraId="575F82B7" w14:textId="77777777" w:rsidR="00F23B90" w:rsidRDefault="00F23B90" w:rsidP="00324C76">
      <w:pPr>
        <w:pStyle w:val="Heading5"/>
      </w:pPr>
      <w:r>
        <w:t>Rasterise the Red List Data</w:t>
      </w:r>
    </w:p>
    <w:p w14:paraId="0626820C" w14:textId="77777777" w:rsidR="00F23B90" w:rsidRDefault="00F23B90" w:rsidP="00A401BB">
      <w:pPr>
        <w:pStyle w:val="Heading6"/>
      </w:pPr>
      <w:r>
        <w:t>Preparing zipped Numpy files for loading into PostGIS</w:t>
      </w:r>
    </w:p>
    <w:p w14:paraId="0E57B87D" w14:textId="77777777" w:rsidR="00F23B90" w:rsidRDefault="00F23B90" w:rsidP="003D4FE8">
      <w:pPr>
        <w:pStyle w:val="BodyText2"/>
      </w:pPr>
      <w:r>
        <w:t>Here is an example call:</w:t>
      </w:r>
    </w:p>
    <w:p w14:paraId="564D5ABE" w14:textId="77777777" w:rsidR="00F23B90" w:rsidRDefault="00F23B90" w:rsidP="00397DAF">
      <w:pPr>
        <w:pStyle w:val="Unix"/>
      </w:pPr>
      <w:r w:rsidRPr="00490BF9">
        <w:t>cottaan@cruise:~/code&gt; python code/gdal_mp.py -t species -d borneo -e 12114000,-468600,13278500,787000</w:t>
      </w:r>
    </w:p>
    <w:p w14:paraId="709F01DD" w14:textId="77777777" w:rsidR="00F23B90" w:rsidRDefault="00F23B90" w:rsidP="003D4FE8">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397DAF">
      <w:pPr>
        <w:pStyle w:val="Unix"/>
      </w:pPr>
      <w:r w:rsidRPr="00483381">
        <w:t>cottaan@cruise:~/code&gt; python GetCellCountsZipped.py &gt;borneo.csv</w:t>
      </w:r>
    </w:p>
    <w:p w14:paraId="6028FBEA" w14:textId="77777777" w:rsidR="00F23B90" w:rsidRDefault="00F23B90" w:rsidP="00A401BB">
      <w:pPr>
        <w:pStyle w:val="Heading6"/>
      </w:pPr>
      <w:r>
        <w:t>Preparing zipped CSV files for loading into Hadoop</w:t>
      </w:r>
    </w:p>
    <w:p w14:paraId="1F55338D" w14:textId="77777777" w:rsidR="00F23B90" w:rsidRDefault="00F23B90" w:rsidP="003D4FE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3D4FE8">
      <w:pPr>
        <w:pStyle w:val="BodyText2"/>
      </w:pPr>
      <w:r>
        <w:t>The following attributes will be output:</w:t>
      </w:r>
    </w:p>
    <w:p w14:paraId="09F9EDC1" w14:textId="77777777" w:rsidR="00F23B90" w:rsidRDefault="00F23B90" w:rsidP="003D4FE8">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3D4FE8">
            <w:pPr>
              <w:pStyle w:val="Tiny"/>
            </w:pPr>
            <w:r w:rsidRPr="00B176C7">
              <w:t>Attribute</w:t>
            </w:r>
          </w:p>
        </w:tc>
        <w:tc>
          <w:tcPr>
            <w:tcW w:w="7625" w:type="dxa"/>
          </w:tcPr>
          <w:p w14:paraId="5355476C" w14:textId="77777777" w:rsidR="00F23B90" w:rsidRPr="00B176C7" w:rsidRDefault="00F23B90" w:rsidP="003D4FE8">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3D4FE8">
            <w:pPr>
              <w:pStyle w:val="Tiny"/>
            </w:pPr>
            <w:r w:rsidRPr="00B176C7">
              <w:t>quadkey</w:t>
            </w:r>
          </w:p>
        </w:tc>
        <w:tc>
          <w:tcPr>
            <w:tcW w:w="7625" w:type="dxa"/>
          </w:tcPr>
          <w:p w14:paraId="6E65F3D4" w14:textId="77777777" w:rsidR="00F23B90" w:rsidRPr="00B176C7" w:rsidRDefault="00F23B90" w:rsidP="003D4FE8">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3D4FE8">
            <w:pPr>
              <w:pStyle w:val="Tiny"/>
            </w:pPr>
            <w:r w:rsidRPr="00B176C7">
              <w:t>x</w:t>
            </w:r>
          </w:p>
        </w:tc>
        <w:tc>
          <w:tcPr>
            <w:tcW w:w="7625" w:type="dxa"/>
          </w:tcPr>
          <w:p w14:paraId="7BBDE0AF" w14:textId="77777777" w:rsidR="00F23B90" w:rsidRPr="00B176C7" w:rsidRDefault="00F23B90" w:rsidP="003D4FE8">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3D4FE8">
            <w:pPr>
              <w:pStyle w:val="Tiny"/>
            </w:pPr>
            <w:r w:rsidRPr="00B176C7">
              <w:t>y</w:t>
            </w:r>
          </w:p>
        </w:tc>
        <w:tc>
          <w:tcPr>
            <w:tcW w:w="7625" w:type="dxa"/>
          </w:tcPr>
          <w:p w14:paraId="18D53C87" w14:textId="77777777" w:rsidR="00F23B90" w:rsidRPr="00B176C7" w:rsidRDefault="00F23B90" w:rsidP="003D4FE8">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3D4FE8">
            <w:pPr>
              <w:pStyle w:val="Tiny"/>
            </w:pPr>
            <w:r w:rsidRPr="00B176C7">
              <w:t>typeid</w:t>
            </w:r>
          </w:p>
        </w:tc>
        <w:tc>
          <w:tcPr>
            <w:tcW w:w="7625" w:type="dxa"/>
          </w:tcPr>
          <w:p w14:paraId="1B1218F1" w14:textId="77777777" w:rsidR="00F23B90" w:rsidRPr="00B176C7" w:rsidRDefault="00F23B90" w:rsidP="003D4FE8">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3D4FE8">
            <w:pPr>
              <w:pStyle w:val="Tiny"/>
            </w:pPr>
            <w:r w:rsidRPr="00B176C7">
              <w:t>speciesid</w:t>
            </w:r>
          </w:p>
        </w:tc>
        <w:tc>
          <w:tcPr>
            <w:tcW w:w="7625" w:type="dxa"/>
          </w:tcPr>
          <w:p w14:paraId="36C96474" w14:textId="77777777" w:rsidR="00F23B90" w:rsidRPr="00B176C7" w:rsidRDefault="00F23B90" w:rsidP="003D4FE8">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3D4FE8">
            <w:pPr>
              <w:pStyle w:val="Tiny"/>
            </w:pPr>
            <w:r w:rsidRPr="00B176C7">
              <w:t>species_att</w:t>
            </w:r>
          </w:p>
        </w:tc>
        <w:tc>
          <w:tcPr>
            <w:tcW w:w="7625" w:type="dxa"/>
          </w:tcPr>
          <w:p w14:paraId="609F7149" w14:textId="77777777" w:rsidR="00F23B90" w:rsidRPr="00B176C7" w:rsidRDefault="00F23B90" w:rsidP="003D4FE8">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3D4FE8">
            <w:pPr>
              <w:pStyle w:val="Tiny"/>
            </w:pPr>
            <w:r w:rsidRPr="00B176C7">
              <w:t>kingdom</w:t>
            </w:r>
          </w:p>
        </w:tc>
        <w:tc>
          <w:tcPr>
            <w:tcW w:w="7625" w:type="dxa"/>
          </w:tcPr>
          <w:p w14:paraId="1A2EB1CB" w14:textId="77777777" w:rsidR="00F23B90" w:rsidRPr="00B176C7" w:rsidRDefault="00F23B90" w:rsidP="003D4FE8">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3D4FE8">
            <w:pPr>
              <w:pStyle w:val="Tiny"/>
            </w:pPr>
            <w:r w:rsidRPr="00B176C7">
              <w:lastRenderedPageBreak/>
              <w:t>phylum</w:t>
            </w:r>
          </w:p>
        </w:tc>
        <w:tc>
          <w:tcPr>
            <w:tcW w:w="7625" w:type="dxa"/>
          </w:tcPr>
          <w:p w14:paraId="415D95F2" w14:textId="77777777" w:rsidR="00F23B90" w:rsidRPr="00B176C7" w:rsidRDefault="00F23B90" w:rsidP="003D4FE8">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3D4FE8">
            <w:pPr>
              <w:pStyle w:val="Tiny"/>
            </w:pPr>
            <w:r w:rsidRPr="00B176C7">
              <w:t>class</w:t>
            </w:r>
          </w:p>
        </w:tc>
        <w:tc>
          <w:tcPr>
            <w:tcW w:w="7625" w:type="dxa"/>
          </w:tcPr>
          <w:p w14:paraId="10EFBCD1" w14:textId="77777777" w:rsidR="00F23B90" w:rsidRPr="00B176C7" w:rsidRDefault="00F23B90" w:rsidP="003D4FE8">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3D4FE8">
            <w:pPr>
              <w:pStyle w:val="Tiny"/>
            </w:pPr>
            <w:r w:rsidRPr="00B176C7">
              <w:t>order</w:t>
            </w:r>
          </w:p>
        </w:tc>
        <w:tc>
          <w:tcPr>
            <w:tcW w:w="7625" w:type="dxa"/>
          </w:tcPr>
          <w:p w14:paraId="57B54FBA" w14:textId="77777777" w:rsidR="00F23B90" w:rsidRPr="00B176C7" w:rsidRDefault="00F23B90" w:rsidP="003D4FE8">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3D4FE8">
            <w:pPr>
              <w:pStyle w:val="Tiny"/>
            </w:pPr>
            <w:r w:rsidRPr="00B176C7">
              <w:t>family</w:t>
            </w:r>
          </w:p>
        </w:tc>
        <w:tc>
          <w:tcPr>
            <w:tcW w:w="7625" w:type="dxa"/>
          </w:tcPr>
          <w:p w14:paraId="2316E131" w14:textId="77777777" w:rsidR="00F23B90" w:rsidRPr="00B176C7" w:rsidRDefault="00F23B90" w:rsidP="003D4FE8">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3D4FE8">
            <w:pPr>
              <w:pStyle w:val="Tiny"/>
            </w:pPr>
            <w:r w:rsidRPr="00B176C7">
              <w:t>genus</w:t>
            </w:r>
          </w:p>
        </w:tc>
        <w:tc>
          <w:tcPr>
            <w:tcW w:w="7625" w:type="dxa"/>
          </w:tcPr>
          <w:p w14:paraId="414956F6" w14:textId="77777777" w:rsidR="00F23B90" w:rsidRPr="00B176C7" w:rsidRDefault="00F23B90" w:rsidP="003D4FE8">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3D4FE8">
            <w:pPr>
              <w:pStyle w:val="Tiny"/>
            </w:pPr>
            <w:r w:rsidRPr="00B176C7">
              <w:t>species</w:t>
            </w:r>
          </w:p>
        </w:tc>
        <w:tc>
          <w:tcPr>
            <w:tcW w:w="7625" w:type="dxa"/>
          </w:tcPr>
          <w:p w14:paraId="68215C13" w14:textId="77777777" w:rsidR="00F23B90" w:rsidRPr="00B176C7" w:rsidRDefault="00F23B90" w:rsidP="003D4FE8">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3D4FE8">
            <w:pPr>
              <w:pStyle w:val="Tiny"/>
            </w:pPr>
            <w:r w:rsidRPr="00B176C7">
              <w:t>status</w:t>
            </w:r>
          </w:p>
        </w:tc>
        <w:tc>
          <w:tcPr>
            <w:tcW w:w="7625" w:type="dxa"/>
          </w:tcPr>
          <w:p w14:paraId="1FEB98E2" w14:textId="77777777" w:rsidR="00F23B90" w:rsidRPr="00B176C7" w:rsidRDefault="00F23B90" w:rsidP="003D4FE8">
            <w:pPr>
              <w:pStyle w:val="Tiny"/>
            </w:pPr>
          </w:p>
        </w:tc>
      </w:tr>
    </w:tbl>
    <w:p w14:paraId="4BDFE346" w14:textId="77777777" w:rsidR="00F23B90" w:rsidRDefault="00F23B90" w:rsidP="003D4FE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3D4FE8">
      <w:pPr>
        <w:pStyle w:val="BodyText2"/>
      </w:pPr>
      <w:r>
        <w:t>Trying to run the gdal_mp on my machine fails as it cant find the osgeo library. It fails on from osgeo import ...</w:t>
      </w:r>
    </w:p>
    <w:p w14:paraId="23FB9D51" w14:textId="77777777" w:rsidR="00F23B90" w:rsidRDefault="00F23B90" w:rsidP="003D4FE8">
      <w:pPr>
        <w:pStyle w:val="BodyText2"/>
      </w:pPr>
      <w:r>
        <w:t>On cruise the osgeo stuff i think is in here:</w:t>
      </w:r>
    </w:p>
    <w:p w14:paraId="06CEFEDA" w14:textId="77777777" w:rsidR="00F23B90" w:rsidRDefault="00082D6F" w:rsidP="00F23B90">
      <w:pPr>
        <w:pStyle w:val="BodyText"/>
      </w:pPr>
      <w:hyperlink r:id="rId135" w:history="1">
        <w:r w:rsidR="00F23B90" w:rsidRPr="00010837">
          <w:rPr>
            <w:rStyle w:val="Hyperlink"/>
          </w:rPr>
          <w:t>cottaan@cruise:/usr/lib64/python2.6/site-packages/osgeo</w:t>
        </w:r>
      </w:hyperlink>
      <w:r w:rsidR="00F23B90" w:rsidRPr="006461D7">
        <w:t>&gt;</w:t>
      </w:r>
    </w:p>
    <w:p w14:paraId="4E139D2D" w14:textId="77777777" w:rsidR="00F23B90" w:rsidRDefault="00F23B90" w:rsidP="003D4FE8">
      <w:pPr>
        <w:pStyle w:val="BodyText2"/>
      </w:pPr>
      <w:r>
        <w:t>On my desktop machine the osgeo folder is not present in the python folder:</w:t>
      </w:r>
    </w:p>
    <w:p w14:paraId="6181B916" w14:textId="77777777" w:rsidR="00F23B90" w:rsidRDefault="00F23B90" w:rsidP="00F23B90">
      <w:pPr>
        <w:pStyle w:val="BodyText"/>
      </w:pPr>
      <w:r w:rsidRPr="0082591D">
        <w:t>C:\Python26\ArcGIS10.0\Lib\site-packages</w:t>
      </w:r>
    </w:p>
    <w:p w14:paraId="48A676DB" w14:textId="77777777" w:rsidR="00F23B90" w:rsidRDefault="00F23B90" w:rsidP="00F23B90">
      <w:pPr>
        <w:pStyle w:val="BodyText"/>
      </w:pPr>
      <w:r>
        <w:t>But is is present in the following folder:</w:t>
      </w:r>
    </w:p>
    <w:p w14:paraId="352A7EAF" w14:textId="77777777" w:rsidR="00F23B90" w:rsidRDefault="00F23B90" w:rsidP="00F23B90">
      <w:pPr>
        <w:pStyle w:val="BodyText"/>
      </w:pPr>
      <w:r w:rsidRPr="00490B3D">
        <w:t>C:\Python26\ArcGIS10.0\Lib\site-packages\gdal\osgeo</w:t>
      </w:r>
    </w:p>
    <w:p w14:paraId="3A4AD239" w14:textId="77777777" w:rsidR="00F23B90" w:rsidRDefault="00F23B90" w:rsidP="00F23B90">
      <w:pPr>
        <w:pStyle w:val="BodyText"/>
      </w:pPr>
      <w:r>
        <w:t>Adding the gdal path using:</w:t>
      </w:r>
    </w:p>
    <w:p w14:paraId="636F9598" w14:textId="77777777" w:rsidR="00F23B90" w:rsidRDefault="00F23B90" w:rsidP="00397DAF">
      <w:pPr>
        <w:pStyle w:val="Code"/>
      </w:pPr>
      <w:r>
        <w:t>sys.path.append(r"C:\Python26\ArcGIS10.0\Lib\site-packages\gdal")</w:t>
      </w:r>
    </w:p>
    <w:p w14:paraId="4ACACD99" w14:textId="77777777" w:rsidR="00F23B90" w:rsidRDefault="00F23B90" w:rsidP="003D4FE8">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397DAF">
      <w:pPr>
        <w:pStyle w:val="Code"/>
      </w:pPr>
      <w:r w:rsidRPr="00671F29">
        <w:t>python gdal_mp.py -t species -d borneo -l 17975</w:t>
      </w:r>
    </w:p>
    <w:p w14:paraId="2AD8B0D1" w14:textId="77777777" w:rsidR="00F23B90" w:rsidRDefault="00F23B90" w:rsidP="003D4FE8">
      <w:pPr>
        <w:pStyle w:val="BodyText2"/>
      </w:pPr>
      <w:r>
        <w:t>Refactoring the code for species.</w:t>
      </w:r>
    </w:p>
    <w:p w14:paraId="5603FD1E" w14:textId="77777777" w:rsidR="00F23B90" w:rsidRDefault="00F23B90" w:rsidP="003D4FE8">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3D4FE8">
            <w:pPr>
              <w:pStyle w:val="BodyText2"/>
            </w:pPr>
            <w:r w:rsidRPr="00F86A56">
              <w:t>Type</w:t>
            </w:r>
          </w:p>
        </w:tc>
        <w:tc>
          <w:tcPr>
            <w:tcW w:w="3146" w:type="dxa"/>
          </w:tcPr>
          <w:p w14:paraId="444AE07C"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3D4FE8">
            <w:pPr>
              <w:pStyle w:val="BodyText2"/>
            </w:pPr>
            <w:r w:rsidRPr="00F86A56">
              <w:t>Unzipped</w:t>
            </w:r>
          </w:p>
        </w:tc>
        <w:tc>
          <w:tcPr>
            <w:tcW w:w="3146" w:type="dxa"/>
          </w:tcPr>
          <w:p w14:paraId="6175FF36"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3D4FE8">
            <w:pPr>
              <w:pStyle w:val="BodyText2"/>
            </w:pPr>
            <w:r w:rsidRPr="00F86A56">
              <w:t>Zipped</w:t>
            </w:r>
          </w:p>
        </w:tc>
        <w:tc>
          <w:tcPr>
            <w:tcW w:w="3146" w:type="dxa"/>
          </w:tcPr>
          <w:p w14:paraId="020486CB"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3D4FE8">
            <w:pPr>
              <w:pStyle w:val="BodyText2"/>
            </w:pPr>
            <w:r w:rsidRPr="00F86A56">
              <w:t>Unzipped without taxonomy</w:t>
            </w:r>
          </w:p>
        </w:tc>
        <w:tc>
          <w:tcPr>
            <w:tcW w:w="3146" w:type="dxa"/>
          </w:tcPr>
          <w:p w14:paraId="05C68CCD"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3D4FE8">
            <w:pPr>
              <w:pStyle w:val="BodyText2"/>
            </w:pPr>
            <w:r w:rsidRPr="00F86A56">
              <w:t>Zipped without taxonomy</w:t>
            </w:r>
          </w:p>
        </w:tc>
        <w:tc>
          <w:tcPr>
            <w:tcW w:w="3146" w:type="dxa"/>
          </w:tcPr>
          <w:p w14:paraId="5C1434E0"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3D4FE8">
      <w:pPr>
        <w:pStyle w:val="BodyText2"/>
      </w:pPr>
      <w:r>
        <w:t>GEM IT have given me a folder to write all of the zipped files:</w:t>
      </w:r>
    </w:p>
    <w:p w14:paraId="7B2ED0B9" w14:textId="77777777" w:rsidR="00F23B90" w:rsidRDefault="00F23B90" w:rsidP="00397DAF">
      <w:pPr>
        <w:pStyle w:val="Unix"/>
      </w:pPr>
      <w:r w:rsidRPr="00F502AD">
        <w:t>cottaan@cruise:/exports/monde/GBIFSpeciesFiles&gt;</w:t>
      </w:r>
    </w:p>
    <w:p w14:paraId="4E0A3CBF" w14:textId="77777777" w:rsidR="00F23B90" w:rsidRDefault="00F23B90" w:rsidP="00CB04D9">
      <w:pPr>
        <w:pStyle w:val="Heading7"/>
      </w:pPr>
      <w:r>
        <w:t>Attempt 1</w:t>
      </w:r>
    </w:p>
    <w:p w14:paraId="79C948D2" w14:textId="77777777" w:rsidR="00F23B90" w:rsidRDefault="00F23B90" w:rsidP="003D4FE8">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CB04D9">
      <w:pPr>
        <w:pStyle w:val="Heading7"/>
      </w:pPr>
      <w:r>
        <w:t>Attempt 2</w:t>
      </w:r>
    </w:p>
    <w:p w14:paraId="02719452" w14:textId="77777777" w:rsidR="00F23B90" w:rsidRDefault="00F23B90" w:rsidP="003D4FE8">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3D4FE8">
      <w:pPr>
        <w:pStyle w:val="BodyText2"/>
      </w:pPr>
      <w:r>
        <w:t>((18299/num)*mins)/1440    - in days</w:t>
      </w:r>
    </w:p>
    <w:p w14:paraId="57755E8B" w14:textId="77777777" w:rsidR="00F23B90" w:rsidRDefault="00F23B90" w:rsidP="003D4FE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3D4FE8">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397DAF">
      <w:pPr>
        <w:pStyle w:val="Unix"/>
      </w:pPr>
      <w:r w:rsidRPr="00596DA4">
        <w:t xml:space="preserve">  690 pts/2    Z+    42:30  |               \_ [python] &lt;defunct&gt;</w:t>
      </w:r>
    </w:p>
    <w:p w14:paraId="3CFDAFB8" w14:textId="77777777" w:rsidR="00F23B90" w:rsidRDefault="00F23B90" w:rsidP="003D4FE8">
      <w:pPr>
        <w:pStyle w:val="BodyText2"/>
      </w:pPr>
      <w:r>
        <w:t>I think this means that the process crashed - i.e. where it was out of memory or something and that process is no longer in use. This is bad.</w:t>
      </w:r>
    </w:p>
    <w:p w14:paraId="6B4B02D4" w14:textId="77777777" w:rsidR="00F23B90" w:rsidRDefault="00F23B90" w:rsidP="003D4FE8">
      <w:pPr>
        <w:pStyle w:val="BodyText2"/>
      </w:pPr>
      <w:r>
        <w:lastRenderedPageBreak/>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3D4FE8">
      <w:pPr>
        <w:pStyle w:val="BodyText2"/>
      </w:pPr>
      <w:r>
        <w:t>For process 15538 here is the log:</w:t>
      </w:r>
    </w:p>
    <w:p w14:paraId="3899DFAF" w14:textId="77777777" w:rsidR="00F23B90" w:rsidRDefault="00F23B90" w:rsidP="00397DAF">
      <w:pPr>
        <w:pStyle w:val="Code"/>
      </w:pPr>
      <w:r>
        <w:t xml:space="preserve">Line 1: </w:t>
      </w:r>
      <w:r>
        <w:tab/>
        <w:t>DEBUG:root:2012-04-11 16:26:57.916587 Process 15538 Job 1 ID 59430</w:t>
      </w:r>
    </w:p>
    <w:p w14:paraId="02271A8A" w14:textId="77777777" w:rsidR="00F23B90" w:rsidRDefault="00F23B90" w:rsidP="00397DAF">
      <w:pPr>
        <w:pStyle w:val="Code"/>
      </w:pPr>
      <w:r>
        <w:t xml:space="preserve">Line 15: </w:t>
      </w:r>
      <w:r>
        <w:tab/>
        <w:t>DEBUG:root:2012-04-11 16:26:57.999427 Process 15538      Extent (-9737408.8014000002, -9610497.5742000006..</w:t>
      </w:r>
    </w:p>
    <w:p w14:paraId="3131CB11" w14:textId="77777777" w:rsidR="00F23B90" w:rsidRDefault="00F23B90" w:rsidP="00397DAF">
      <w:pPr>
        <w:pStyle w:val="Code"/>
      </w:pPr>
      <w:r>
        <w:t xml:space="preserve">Line 25: </w:t>
      </w:r>
      <w:r>
        <w:tab/>
        <w:t>DEBUG:root:2012-04-11 16:26:58.102439 Process 15538      Writing csv data</w:t>
      </w:r>
    </w:p>
    <w:p w14:paraId="5E482816" w14:textId="77777777" w:rsidR="00F23B90" w:rsidRDefault="00F23B90" w:rsidP="00397DAF">
      <w:pPr>
        <w:pStyle w:val="Code"/>
      </w:pPr>
      <w:r>
        <w:t xml:space="preserve">Line 86: </w:t>
      </w:r>
      <w:r>
        <w:tab/>
        <w:t>DEBUG:root:2012-04-11 16:26:59.920232 Process 15538      Finished</w:t>
      </w:r>
    </w:p>
    <w:p w14:paraId="1136CDD4" w14:textId="77777777" w:rsidR="00F23B90" w:rsidRDefault="00F23B90" w:rsidP="00397DAF">
      <w:pPr>
        <w:pStyle w:val="Code"/>
      </w:pPr>
      <w:r>
        <w:t xml:space="preserve">Line 87: </w:t>
      </w:r>
      <w:r>
        <w:tab/>
        <w:t>DEBUG:root:2012-04-11 16:26:59.980106 Process 15538 Job 2 ID 56472</w:t>
      </w:r>
    </w:p>
    <w:p w14:paraId="7E82FED3" w14:textId="77777777" w:rsidR="00F23B90" w:rsidRDefault="00F23B90" w:rsidP="00397DAF">
      <w:pPr>
        <w:pStyle w:val="Code"/>
      </w:pPr>
      <w:r>
        <w:t xml:space="preserve">Line 88: </w:t>
      </w:r>
      <w:r>
        <w:tab/>
        <w:t>DEBUG:root:2012-04-11 16:27:00.078412 Process 15538      Extent (-9548317.8662, -8767400.6433000006..</w:t>
      </w:r>
    </w:p>
    <w:p w14:paraId="0276E96E" w14:textId="77777777" w:rsidR="00F23B90" w:rsidRDefault="00F23B90" w:rsidP="00397DAF">
      <w:pPr>
        <w:pStyle w:val="Code"/>
      </w:pPr>
      <w:r>
        <w:t xml:space="preserve">Line 89: </w:t>
      </w:r>
      <w:r>
        <w:tab/>
        <w:t>DEBUG:root:2012-04-11 16:27:00.095027 Process 15538      Writing csv data</w:t>
      </w:r>
    </w:p>
    <w:p w14:paraId="26E5CF58" w14:textId="77777777" w:rsidR="00F23B90" w:rsidRDefault="00F23B90" w:rsidP="00397DAF">
      <w:pPr>
        <w:pStyle w:val="Code"/>
      </w:pPr>
      <w:r>
        <w:t xml:space="preserve">Line 101: </w:t>
      </w:r>
      <w:r>
        <w:tab/>
        <w:t>DEBUG:root:2012-04-11 16:27:17.958041 Process 15538      Finished</w:t>
      </w:r>
    </w:p>
    <w:p w14:paraId="59502728" w14:textId="77777777" w:rsidR="00F23B90" w:rsidRDefault="00F23B90" w:rsidP="00397DAF">
      <w:pPr>
        <w:pStyle w:val="Code"/>
      </w:pPr>
      <w:r>
        <w:t xml:space="preserve">Line 102: </w:t>
      </w:r>
      <w:r>
        <w:tab/>
        <w:t>DEBUG:root:2012-04-11 16:27:18.009974 Process 15538 Job 3 ID 133041</w:t>
      </w:r>
    </w:p>
    <w:p w14:paraId="72FAFF3F" w14:textId="77777777" w:rsidR="00F23B90" w:rsidRDefault="00F23B90" w:rsidP="00397DAF">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397DAF">
      <w:pPr>
        <w:pStyle w:val="Code"/>
      </w:pPr>
      <w:r>
        <w:t xml:space="preserve">Line 136: </w:t>
      </w:r>
      <w:r>
        <w:tab/>
        <w:t>DEBUG:root:2012-04-11 16:27:58.648547 Process 15538      Writing csv data</w:t>
      </w:r>
    </w:p>
    <w:p w14:paraId="1C27958E" w14:textId="77777777" w:rsidR="00F23B90" w:rsidRDefault="00F23B90" w:rsidP="00397DAF">
      <w:pPr>
        <w:pStyle w:val="Code"/>
      </w:pPr>
      <w:r>
        <w:t xml:space="preserve">Line 265: </w:t>
      </w:r>
      <w:r>
        <w:tab/>
        <w:t>DEBUG:root:2012-04-11 16:35:14.116879 Process 15538      Writing csv data</w:t>
      </w:r>
    </w:p>
    <w:p w14:paraId="35A1292D" w14:textId="77777777" w:rsidR="00F23B90" w:rsidRDefault="00F23B90" w:rsidP="00397DAF">
      <w:pPr>
        <w:pStyle w:val="Code"/>
      </w:pPr>
      <w:r>
        <w:t xml:space="preserve">Line 299: </w:t>
      </w:r>
      <w:r>
        <w:tab/>
        <w:t>DEBUG:root:2012-04-11 16:37:43.579292 Process 15538      Writing csv data</w:t>
      </w:r>
    </w:p>
    <w:p w14:paraId="02B56CDB" w14:textId="77777777" w:rsidR="00F23B90" w:rsidRDefault="00F23B90" w:rsidP="00397DAF">
      <w:pPr>
        <w:pStyle w:val="Code"/>
      </w:pPr>
      <w:r>
        <w:t xml:space="preserve">Line 304: </w:t>
      </w:r>
      <w:r>
        <w:tab/>
        <w:t>DEBUG:root:2012-04-11 16:38:20.517434 Process 15538      Writing csv data</w:t>
      </w:r>
    </w:p>
    <w:p w14:paraId="051DC84E" w14:textId="77777777" w:rsidR="00F23B90" w:rsidRDefault="00F23B90" w:rsidP="00397DAF">
      <w:pPr>
        <w:pStyle w:val="Code"/>
      </w:pPr>
      <w:r>
        <w:t xml:space="preserve">Line 356: </w:t>
      </w:r>
      <w:r>
        <w:tab/>
        <w:t>DEBUG:root:2012-04-11 16:43:49.163895 Process 15538      Writing csv data</w:t>
      </w:r>
    </w:p>
    <w:p w14:paraId="629A1B66" w14:textId="77777777" w:rsidR="00F23B90" w:rsidRDefault="00F23B90" w:rsidP="00397DAF">
      <w:pPr>
        <w:pStyle w:val="Code"/>
      </w:pPr>
      <w:r>
        <w:t xml:space="preserve">Line 427: </w:t>
      </w:r>
      <w:r>
        <w:tab/>
        <w:t>DEBUG:root:2012-04-11 16:48:17.142839 Process 15538      Writing csv data</w:t>
      </w:r>
    </w:p>
    <w:p w14:paraId="4D19F854" w14:textId="77777777" w:rsidR="00F23B90" w:rsidRDefault="00F23B90" w:rsidP="003D4FE8">
      <w:pPr>
        <w:pStyle w:val="BodyText2"/>
      </w:pPr>
      <w:r>
        <w:t>In the process tree here is the result:</w:t>
      </w:r>
    </w:p>
    <w:p w14:paraId="785888BA" w14:textId="77777777" w:rsidR="00F23B90" w:rsidRDefault="00F23B90" w:rsidP="00397DAF">
      <w:pPr>
        <w:pStyle w:val="Unix"/>
      </w:pPr>
      <w:r>
        <w:t>15537 pts/1    Sl+    0:00  |           \_ python rasterizeSpecies.py</w:t>
      </w:r>
    </w:p>
    <w:p w14:paraId="77823C15" w14:textId="77777777" w:rsidR="00F23B90" w:rsidRDefault="00F23B90" w:rsidP="00397DAF">
      <w:pPr>
        <w:pStyle w:val="Unix"/>
      </w:pPr>
      <w:r>
        <w:t>15538 pts/1    Z+    10:26  |               \_ [python] &lt;defunct&gt;</w:t>
      </w:r>
    </w:p>
    <w:p w14:paraId="5A47DCDA" w14:textId="77777777" w:rsidR="00F23B90" w:rsidRDefault="00F23B90" w:rsidP="003D4FE8">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3D4FE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CB04D9">
      <w:pPr>
        <w:pStyle w:val="Heading7"/>
      </w:pPr>
      <w:r>
        <w:t>Attempt 3</w:t>
      </w:r>
    </w:p>
    <w:p w14:paraId="6FE10DE0" w14:textId="77777777" w:rsidR="00F23B90" w:rsidRDefault="00F23B90" w:rsidP="003D4FE8">
      <w:pPr>
        <w:pStyle w:val="BodyText2"/>
      </w:pPr>
      <w:r>
        <w:t>Started at 10:22 on 12/4/12. Expecting the first process to stop after 21 mins at 10:43. Three processes have died by 11:32.</w:t>
      </w:r>
    </w:p>
    <w:p w14:paraId="27DE317A" w14:textId="77777777" w:rsidR="00F23B90" w:rsidRDefault="00F23B90" w:rsidP="003D4FE8">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397DAF">
      <w:pPr>
        <w:pStyle w:val="Code"/>
      </w:pPr>
      <w:r w:rsidRPr="00D95EEB">
        <w:t>logging.debug(str(datetime.datetime.now()) + type(inst))</w:t>
      </w:r>
      <w:r>
        <w:t xml:space="preserve"> </w:t>
      </w:r>
    </w:p>
    <w:p w14:paraId="7AB3CDB4" w14:textId="77777777" w:rsidR="00F23B90" w:rsidRDefault="00F23B90" w:rsidP="00CB04D9">
      <w:pPr>
        <w:pStyle w:val="Heading7"/>
      </w:pPr>
      <w:r>
        <w:t>Attempt 4</w:t>
      </w:r>
    </w:p>
    <w:p w14:paraId="5EE75C90" w14:textId="77777777" w:rsidR="00F23B90" w:rsidRDefault="00F23B90" w:rsidP="003D4FE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CB04D9">
      <w:pPr>
        <w:pStyle w:val="Heading7"/>
      </w:pPr>
      <w:r>
        <w:t>Attempt 5</w:t>
      </w:r>
    </w:p>
    <w:p w14:paraId="0BB5023D" w14:textId="77777777" w:rsidR="00F23B90" w:rsidRDefault="00F23B90" w:rsidP="003D4FE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397DAF">
      <w:pPr>
        <w:pStyle w:val="Code"/>
      </w:pPr>
      <w:r>
        <w:t>try:</w:t>
      </w:r>
    </w:p>
    <w:p w14:paraId="7FF8FE82" w14:textId="77777777" w:rsidR="00F23B90" w:rsidRDefault="00F23B90" w:rsidP="00397DAF">
      <w:pPr>
        <w:pStyle w:val="Code"/>
      </w:pPr>
      <w:r>
        <w:t xml:space="preserve">    #some function call doing a sys.exit</w:t>
      </w:r>
    </w:p>
    <w:p w14:paraId="0E48AC9A" w14:textId="77777777" w:rsidR="00F23B90" w:rsidRDefault="00F23B90" w:rsidP="00397DAF">
      <w:pPr>
        <w:pStyle w:val="Code"/>
      </w:pPr>
      <w:r>
        <w:t xml:space="preserve">    ...</w:t>
      </w:r>
    </w:p>
    <w:p w14:paraId="15124EAA" w14:textId="77777777" w:rsidR="00F23B90" w:rsidRDefault="00F23B90" w:rsidP="00397DAF">
      <w:pPr>
        <w:pStyle w:val="Code"/>
      </w:pPr>
      <w:r>
        <w:t>except SystemExit:</w:t>
      </w:r>
    </w:p>
    <w:p w14:paraId="7A608481" w14:textId="77777777" w:rsidR="00F23B90" w:rsidRPr="0059020F" w:rsidRDefault="00F23B90" w:rsidP="00397DAF">
      <w:pPr>
        <w:pStyle w:val="Code"/>
      </w:pPr>
      <w:r>
        <w:t xml:space="preserve">    pass</w:t>
      </w:r>
    </w:p>
    <w:p w14:paraId="63C84445" w14:textId="77777777" w:rsidR="00F23B90" w:rsidRDefault="00F23B90" w:rsidP="00CB04D9">
      <w:pPr>
        <w:pStyle w:val="Heading7"/>
      </w:pPr>
      <w:r>
        <w:t>Attempt 6</w:t>
      </w:r>
    </w:p>
    <w:p w14:paraId="14EFEB34" w14:textId="77777777" w:rsidR="00F23B90" w:rsidRDefault="00F23B90" w:rsidP="003D4FE8">
      <w:pPr>
        <w:pStyle w:val="BodyText2"/>
      </w:pPr>
      <w:r>
        <w:t>Start 16:49. No errors only 4 processes left. If I add in</w:t>
      </w:r>
      <w:r w:rsidRPr="007B7A97">
        <w:t xml:space="preserve">        </w:t>
      </w:r>
    </w:p>
    <w:p w14:paraId="531EDF17" w14:textId="77777777" w:rsidR="00F23B90" w:rsidRDefault="00F23B90" w:rsidP="00397DAF">
      <w:pPr>
        <w:pStyle w:val="Code"/>
      </w:pPr>
      <w:r w:rsidRPr="007B7A97">
        <w:t>raise MemoryError</w:t>
      </w:r>
    </w:p>
    <w:p w14:paraId="62614DD8" w14:textId="77777777" w:rsidR="00F23B90" w:rsidRDefault="00F23B90" w:rsidP="003D4FE8">
      <w:pPr>
        <w:pStyle w:val="BodyText2"/>
      </w:pPr>
      <w:r>
        <w:t>This gets captured - so what is happening to make zombie processes that isnt being caught.</w:t>
      </w:r>
    </w:p>
    <w:p w14:paraId="49F4452A" w14:textId="77777777" w:rsidR="00F23B90" w:rsidRDefault="00F23B90" w:rsidP="003D4FE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w:t>
      </w:r>
      <w:r>
        <w:lastRenderedPageBreak/>
        <w:t xml:space="preserve">an out-of-memory killer - OOM  - Will sent me this link </w:t>
      </w:r>
      <w:hyperlink r:id="rId136"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CB04D9">
      <w:pPr>
        <w:pStyle w:val="Heading7"/>
      </w:pPr>
      <w:r>
        <w:t>Attempt 7</w:t>
      </w:r>
    </w:p>
    <w:p w14:paraId="2ACB33EE" w14:textId="77777777" w:rsidR="00F23B90" w:rsidRDefault="00F23B90" w:rsidP="003D4FE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3D4FE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3D4FE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397DAF">
      <w:pPr>
        <w:pStyle w:val="Code"/>
      </w:pPr>
      <w:r>
        <w:t>DEBUG:root:2012-04-15 18:22:13.848005 Process 949 Job 394 ID 161399</w:t>
      </w:r>
    </w:p>
    <w:p w14:paraId="4741F1E4" w14:textId="77777777" w:rsidR="00F23B90" w:rsidRDefault="00F23B90" w:rsidP="00397DAF">
      <w:pPr>
        <w:pStyle w:val="Code"/>
      </w:pPr>
      <w:r>
        <w:t xml:space="preserve">DEBUG:root:2012-04-15 18:22:14.248762 Process 949      Extent (-2122744.0443000002, 4031877.4367999998, 384702.. </w:t>
      </w:r>
    </w:p>
    <w:p w14:paraId="47E99A82" w14:textId="77777777" w:rsidR="00F23B90" w:rsidRDefault="00F23B90" w:rsidP="00397DAF">
      <w:pPr>
        <w:pStyle w:val="Code"/>
      </w:pPr>
      <w:r>
        <w:t>DEBUG:root:2012-04-15 18:22:26.749833 Process 949      Writing csv data for block 1 - 5277258 tiles</w:t>
      </w:r>
    </w:p>
    <w:p w14:paraId="67D94F88" w14:textId="77777777" w:rsidR="00F23B90" w:rsidRDefault="00F23B90" w:rsidP="00397DAF">
      <w:pPr>
        <w:pStyle w:val="Code"/>
      </w:pPr>
      <w:r>
        <w:t>DEBUG:root:2012-04-15 18:23:11.376394 Process 953      Writing csv data for block 10 - 1299213 tiles</w:t>
      </w:r>
    </w:p>
    <w:p w14:paraId="16CCFA3D" w14:textId="77777777" w:rsidR="00F23B90" w:rsidRDefault="00F23B90" w:rsidP="003D4FE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3D4FE8">
      <w:pPr>
        <w:pStyle w:val="BodyText2"/>
      </w:pPr>
      <w:r>
        <w:t>The total file size is 32Gb for 5683 files so less than expected.</w:t>
      </w:r>
    </w:p>
    <w:p w14:paraId="70A34DD8" w14:textId="77777777" w:rsidR="00F23B90" w:rsidRDefault="00F23B90" w:rsidP="003D4FE8">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3D4FE8">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397DAF">
      <w:pPr>
        <w:pStyle w:val="Code"/>
      </w:pPr>
      <w:r>
        <w:t>&gt;&gt;&gt; ds = gdal.Open(r"../data/glc2000.tif")</w:t>
      </w:r>
    </w:p>
    <w:p w14:paraId="25C69A5C" w14:textId="77777777" w:rsidR="00F23B90" w:rsidRDefault="00F23B90" w:rsidP="00397DAF">
      <w:pPr>
        <w:pStyle w:val="Code"/>
      </w:pPr>
      <w:r>
        <w:t>&gt;&gt;&gt; rasterArray = numpy.array(ds.GetRasterBand(1).ReadAsArray(),numpy.dtype(numpy.uint8))</w:t>
      </w:r>
    </w:p>
    <w:p w14:paraId="4F1C951C" w14:textId="77777777" w:rsidR="00F23B90" w:rsidRDefault="00F23B90" w:rsidP="00397DAF">
      <w:pPr>
        <w:pStyle w:val="Code"/>
      </w:pPr>
      <w:r>
        <w:t>&gt;&gt;&gt; print rasterArray.bytes</w:t>
      </w:r>
    </w:p>
    <w:p w14:paraId="16913D46" w14:textId="77777777" w:rsidR="00F23B90" w:rsidRDefault="00F23B90" w:rsidP="00397DAF">
      <w:pPr>
        <w:pStyle w:val="Code"/>
      </w:pPr>
      <w:r>
        <w:t>Traceback (most recent call last):</w:t>
      </w:r>
    </w:p>
    <w:p w14:paraId="5CE861B2" w14:textId="77777777" w:rsidR="00F23B90" w:rsidRDefault="00F23B90" w:rsidP="00397DAF">
      <w:pPr>
        <w:pStyle w:val="Code"/>
      </w:pPr>
      <w:r>
        <w:t xml:space="preserve">  File "&lt;stdin&gt;", line 1, in &lt;module&gt;</w:t>
      </w:r>
    </w:p>
    <w:p w14:paraId="59F8DD80" w14:textId="77777777" w:rsidR="00F23B90" w:rsidRDefault="00F23B90" w:rsidP="00397DAF">
      <w:pPr>
        <w:pStyle w:val="Code"/>
      </w:pPr>
      <w:r>
        <w:t>AttributeError: 'numpy.ndarray' object has no attribute 'bytes'</w:t>
      </w:r>
    </w:p>
    <w:p w14:paraId="3B5670A9" w14:textId="77777777" w:rsidR="00F23B90" w:rsidRDefault="00F23B90" w:rsidP="00397DAF">
      <w:pPr>
        <w:pStyle w:val="Code"/>
      </w:pPr>
      <w:r>
        <w:t>&gt;&gt;&gt; print rasterArray.nbytes</w:t>
      </w:r>
    </w:p>
    <w:p w14:paraId="7E2CD237" w14:textId="77777777" w:rsidR="00F23B90" w:rsidRDefault="00F23B90" w:rsidP="00397DAF">
      <w:pPr>
        <w:pStyle w:val="Code"/>
      </w:pPr>
      <w:r>
        <w:t>1012858880</w:t>
      </w:r>
    </w:p>
    <w:p w14:paraId="18898B7B" w14:textId="77777777" w:rsidR="00F23B90" w:rsidRDefault="00F23B90" w:rsidP="00397DAF">
      <w:pPr>
        <w:pStyle w:val="Code"/>
      </w:pPr>
      <w:r>
        <w:t>&gt;&gt;&gt; rasterArray.shape</w:t>
      </w:r>
    </w:p>
    <w:p w14:paraId="6FB8BF21" w14:textId="77777777" w:rsidR="00F23B90" w:rsidRDefault="00F23B90" w:rsidP="00397DAF">
      <w:pPr>
        <w:pStyle w:val="Code"/>
      </w:pPr>
      <w:r>
        <w:t>(30910, 32768)</w:t>
      </w:r>
    </w:p>
    <w:p w14:paraId="1D893FD7" w14:textId="77777777" w:rsidR="00F23B90" w:rsidRDefault="00F23B90" w:rsidP="00397DAF">
      <w:pPr>
        <w:pStyle w:val="Code"/>
      </w:pPr>
      <w:r>
        <w:t>&gt;&gt;&gt; yxArray = numpy.nonzero(rasterArray &gt;= 1)</w:t>
      </w:r>
    </w:p>
    <w:p w14:paraId="3562CF7B" w14:textId="77777777" w:rsidR="00F23B90" w:rsidRDefault="00F23B90" w:rsidP="00397DAF">
      <w:pPr>
        <w:pStyle w:val="Code"/>
      </w:pPr>
      <w:r>
        <w:t>&gt;&gt;&gt; yxArray.nbytes</w:t>
      </w:r>
    </w:p>
    <w:p w14:paraId="2ABE7A40" w14:textId="77777777" w:rsidR="00F23B90" w:rsidRDefault="00F23B90" w:rsidP="00397DAF">
      <w:pPr>
        <w:pStyle w:val="Code"/>
      </w:pPr>
      <w:r>
        <w:t>Traceback (most recent call last):</w:t>
      </w:r>
    </w:p>
    <w:p w14:paraId="6864B78C" w14:textId="77777777" w:rsidR="00F23B90" w:rsidRDefault="00F23B90" w:rsidP="00397DAF">
      <w:pPr>
        <w:pStyle w:val="Code"/>
      </w:pPr>
      <w:r>
        <w:t xml:space="preserve">  File "&lt;stdin&gt;", line 1, in &lt;module&gt;</w:t>
      </w:r>
    </w:p>
    <w:p w14:paraId="7AE26EF1" w14:textId="77777777" w:rsidR="00F23B90" w:rsidRDefault="00F23B90" w:rsidP="00397DAF">
      <w:pPr>
        <w:pStyle w:val="Code"/>
      </w:pPr>
      <w:r>
        <w:t>AttributeError: 'tuple' object has no attribute 'nbytes'</w:t>
      </w:r>
    </w:p>
    <w:p w14:paraId="5BC701C5" w14:textId="77777777" w:rsidR="00F23B90" w:rsidRDefault="00F23B90" w:rsidP="00397DAF">
      <w:pPr>
        <w:pStyle w:val="Code"/>
      </w:pPr>
      <w:r>
        <w:t>&gt;&gt;&gt; len(yxArray)</w:t>
      </w:r>
    </w:p>
    <w:p w14:paraId="7C9BC3E5" w14:textId="77777777" w:rsidR="00F23B90" w:rsidRDefault="00F23B90" w:rsidP="00397DAF">
      <w:pPr>
        <w:pStyle w:val="Code"/>
      </w:pPr>
      <w:r>
        <w:t>2</w:t>
      </w:r>
    </w:p>
    <w:p w14:paraId="7EB72684" w14:textId="77777777" w:rsidR="00F23B90" w:rsidRDefault="00F23B90" w:rsidP="00397DAF">
      <w:pPr>
        <w:pStyle w:val="Code"/>
      </w:pPr>
      <w:r>
        <w:t>&gt;&gt;&gt; yxArray[0]</w:t>
      </w:r>
    </w:p>
    <w:p w14:paraId="534D9FBF" w14:textId="77777777" w:rsidR="00F23B90" w:rsidRDefault="00F23B90" w:rsidP="00397DAF">
      <w:pPr>
        <w:pStyle w:val="Code"/>
      </w:pPr>
      <w:r>
        <w:t>array([    0,     0,     0, ..., 30909, 30909, 30909])</w:t>
      </w:r>
    </w:p>
    <w:p w14:paraId="63F63DB9" w14:textId="77777777" w:rsidR="00F23B90" w:rsidRDefault="00F23B90" w:rsidP="00397DAF">
      <w:pPr>
        <w:pStyle w:val="Code"/>
      </w:pPr>
      <w:r>
        <w:t>&gt;&gt;&gt; yxArray[1]</w:t>
      </w:r>
    </w:p>
    <w:p w14:paraId="78AACC27" w14:textId="77777777" w:rsidR="00F23B90" w:rsidRDefault="00F23B90" w:rsidP="00397DAF">
      <w:pPr>
        <w:pStyle w:val="Code"/>
      </w:pPr>
      <w:r>
        <w:t>array([    0,     1,     2, ..., 32765, 32766, 32767])</w:t>
      </w:r>
    </w:p>
    <w:p w14:paraId="4B66EE3A" w14:textId="77777777" w:rsidR="00F23B90" w:rsidRDefault="00F23B90" w:rsidP="00397DAF">
      <w:pPr>
        <w:pStyle w:val="Code"/>
      </w:pPr>
      <w:r>
        <w:t>&gt;&gt;&gt; len(yxArray[0])</w:t>
      </w:r>
    </w:p>
    <w:p w14:paraId="46CDFCDD" w14:textId="77777777" w:rsidR="00F23B90" w:rsidRDefault="00F23B90" w:rsidP="00397DAF">
      <w:pPr>
        <w:pStyle w:val="Code"/>
      </w:pPr>
      <w:r>
        <w:t>1012858880</w:t>
      </w:r>
    </w:p>
    <w:p w14:paraId="676A834C" w14:textId="77777777" w:rsidR="00F23B90" w:rsidRDefault="00F23B90" w:rsidP="003D4FE8">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37"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CB04D9">
      <w:pPr>
        <w:pStyle w:val="Heading7"/>
      </w:pPr>
      <w:r>
        <w:t>Attempt 8</w:t>
      </w:r>
    </w:p>
    <w:p w14:paraId="22DB5D34" w14:textId="77777777" w:rsidR="00F23B90" w:rsidRDefault="00F23B90" w:rsidP="003D4FE8">
      <w:pPr>
        <w:pStyle w:val="BodyText2"/>
      </w:pPr>
      <w:r>
        <w:t>Started at 12.00 on 16/4/12 - still running after 2 days! 5107 files produced - 6.6 days estimate</w:t>
      </w:r>
    </w:p>
    <w:p w14:paraId="54935E25" w14:textId="77777777" w:rsidR="00F23B90" w:rsidRDefault="00F23B90" w:rsidP="003D4FE8">
      <w:pPr>
        <w:pStyle w:val="BodyText2"/>
      </w:pPr>
      <w:r>
        <w:t>After 4093 mins 7941 files - 6.5 days estimate</w:t>
      </w:r>
    </w:p>
    <w:p w14:paraId="348F8B82" w14:textId="77777777" w:rsidR="00F23B90" w:rsidRDefault="00F23B90" w:rsidP="003D4FE8">
      <w:pPr>
        <w:pStyle w:val="BodyText2"/>
      </w:pPr>
      <w:r>
        <w:lastRenderedPageBreak/>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397DAF">
      <w:pPr>
        <w:pStyle w:val="Unix"/>
      </w:pPr>
      <w:r>
        <w:t>13071 ?        Ss     0:00  |       \_ -bash</w:t>
      </w:r>
    </w:p>
    <w:p w14:paraId="31E84E14" w14:textId="77777777" w:rsidR="00F23B90" w:rsidRDefault="00F23B90" w:rsidP="00397DAF">
      <w:pPr>
        <w:pStyle w:val="Unix"/>
      </w:pPr>
      <w:r>
        <w:t>13967 ?        Ss     0:00  \_ sshd: cottaan [priv]</w:t>
      </w:r>
    </w:p>
    <w:p w14:paraId="3808249E" w14:textId="77777777" w:rsidR="00F23B90" w:rsidRDefault="00F23B90" w:rsidP="00397DAF">
      <w:pPr>
        <w:pStyle w:val="Unix"/>
      </w:pPr>
      <w:r>
        <w:t>14241 ?        S      0:00      \_ sshd: cottaan@pts/1</w:t>
      </w:r>
    </w:p>
    <w:p w14:paraId="2B719997" w14:textId="77777777" w:rsidR="00F23B90" w:rsidRDefault="00F23B90" w:rsidP="00397DAF">
      <w:pPr>
        <w:pStyle w:val="Unix"/>
      </w:pPr>
      <w:r>
        <w:t>14242 pts/1    Ss     0:00          \_ -bash</w:t>
      </w:r>
    </w:p>
    <w:p w14:paraId="401E07AD" w14:textId="77777777" w:rsidR="00F23B90" w:rsidRDefault="00F23B90" w:rsidP="00397DAF">
      <w:pPr>
        <w:pStyle w:val="Unix"/>
      </w:pPr>
      <w:r>
        <w:t>14541 pts/1    R+     0:00              \_ ps fax</w:t>
      </w:r>
    </w:p>
    <w:p w14:paraId="5B195F2C" w14:textId="77777777" w:rsidR="00F23B90" w:rsidRDefault="00F23B90" w:rsidP="003D4FE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CB04D9">
      <w:pPr>
        <w:pStyle w:val="Heading7"/>
      </w:pPr>
      <w:r>
        <w:t>Attempt 9</w:t>
      </w:r>
    </w:p>
    <w:p w14:paraId="79D71461" w14:textId="77777777" w:rsidR="00F23B90" w:rsidRDefault="00F23B90" w:rsidP="003D4FE8">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397DAF">
      <w:pPr>
        <w:pStyle w:val="Unix"/>
      </w:pPr>
      <w:r w:rsidRPr="0023279C">
        <w:t>nohup python rasterizeSpecies.py &gt; /dev/null 2&gt; /dev/null &lt; /dev/null</w:t>
      </w:r>
    </w:p>
    <w:p w14:paraId="66F81DC0" w14:textId="77777777" w:rsidR="00F23B90" w:rsidRDefault="00F23B90" w:rsidP="00F23B90">
      <w:pPr>
        <w:pStyle w:val="BodyText"/>
      </w:pPr>
      <w:r>
        <w:t>The output folder is in:</w:t>
      </w:r>
    </w:p>
    <w:p w14:paraId="579A29DD" w14:textId="77777777" w:rsidR="00F23B90" w:rsidRDefault="00F23B90" w:rsidP="00397DAF">
      <w:pPr>
        <w:pStyle w:val="Unix"/>
      </w:pPr>
      <w:r w:rsidRPr="000261C8">
        <w:t>cottaan@cruise:/exports/monde/GBIFSpeciesFiles&gt;</w:t>
      </w:r>
    </w:p>
    <w:p w14:paraId="5044D854" w14:textId="77777777" w:rsidR="00F23B90" w:rsidRDefault="00F23B90" w:rsidP="003D4FE8">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3D4FE8">
      <w:pPr>
        <w:pStyle w:val="BodyText2"/>
      </w:pPr>
      <w:r>
        <w:t>9405 files done in 5460 minutes (3 days 19 hours) – 7.4 days</w:t>
      </w:r>
    </w:p>
    <w:p w14:paraId="3C6C51FF" w14:textId="77777777" w:rsidR="00F23B90" w:rsidRDefault="00F23B90" w:rsidP="003D4FE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3D4FE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CB04D9">
      <w:pPr>
        <w:pStyle w:val="Heading7"/>
      </w:pPr>
      <w:r>
        <w:t>Attempt 10 – Using PostGIS 2</w:t>
      </w:r>
    </w:p>
    <w:p w14:paraId="7FF5DB81" w14:textId="77777777" w:rsidR="00F23B90" w:rsidRDefault="00F23B90" w:rsidP="003D4FE8">
      <w:pPr>
        <w:pStyle w:val="BodyText2"/>
      </w:pPr>
      <w:r>
        <w:t>Recoding for PostGIS 2 on 25/2/13:</w:t>
      </w:r>
    </w:p>
    <w:p w14:paraId="15F2E6B1" w14:textId="77777777" w:rsidR="00F23B90" w:rsidRDefault="00F23B90" w:rsidP="003D4FE8">
      <w:pPr>
        <w:pStyle w:val="BodyText2"/>
      </w:pPr>
      <w:r>
        <w:t>PostGIS2 have different libraries so the rasterize.py code to get the spatial reference fails with the error:</w:t>
      </w:r>
    </w:p>
    <w:p w14:paraId="2288CD79" w14:textId="77777777" w:rsidR="00F23B90" w:rsidRDefault="00F23B90" w:rsidP="00397DAF">
      <w:pPr>
        <w:pStyle w:val="Code"/>
      </w:pPr>
      <w:r>
        <w:t>SELECT getsrid("geom") FROM (select id, presence_id as z_val...</w:t>
      </w:r>
    </w:p>
    <w:p w14:paraId="753F6522" w14:textId="77777777" w:rsidR="00F23B90" w:rsidRDefault="00F23B90" w:rsidP="00397DAF">
      <w:pPr>
        <w:pStyle w:val="Code"/>
      </w:pPr>
      <w:r>
        <w:t xml:space="preserve">               ^</w:t>
      </w:r>
    </w:p>
    <w:p w14:paraId="1C17C2D0" w14:textId="77777777" w:rsidR="00F23B90" w:rsidRDefault="00F23B90" w:rsidP="00397DAF">
      <w:pPr>
        <w:pStyle w:val="Code"/>
      </w:pPr>
      <w:r>
        <w:t>HINT:  No function matches the given name and argument types. You might need to add explicit type casts.</w:t>
      </w:r>
    </w:p>
    <w:p w14:paraId="569969F9" w14:textId="77777777" w:rsidR="00F23B90" w:rsidRDefault="00F23B90" w:rsidP="003D4FE8">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3D4FE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CB04D9">
      <w:pPr>
        <w:pStyle w:val="Heading7"/>
      </w:pPr>
      <w:r>
        <w:t>Attempt 11</w:t>
      </w:r>
    </w:p>
    <w:p w14:paraId="195896A0" w14:textId="77777777" w:rsidR="00F23B90" w:rsidRDefault="00F23B90" w:rsidP="003D4FE8">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397DAF">
      <w:pPr>
        <w:pStyle w:val="Unix"/>
      </w:pPr>
      <w:r>
        <w:t>[dopa@hadoop-sn ~]$ df -h</w:t>
      </w:r>
    </w:p>
    <w:p w14:paraId="1FC9CC1F" w14:textId="77777777" w:rsidR="00F23B90" w:rsidRDefault="00F23B90" w:rsidP="00397DAF">
      <w:pPr>
        <w:pStyle w:val="Unix"/>
      </w:pPr>
      <w:r>
        <w:t>Filesystem            Size  Used Avail Use% Mounted on</w:t>
      </w:r>
    </w:p>
    <w:p w14:paraId="1BA87D22" w14:textId="77777777" w:rsidR="00F23B90" w:rsidRDefault="00F23B90" w:rsidP="00397DAF">
      <w:pPr>
        <w:pStyle w:val="Unix"/>
      </w:pPr>
      <w:r>
        <w:t>/dev/cciss/c0d0p2     116G   15G   95G  14% /</w:t>
      </w:r>
    </w:p>
    <w:p w14:paraId="29D539D9" w14:textId="77777777" w:rsidR="00F23B90" w:rsidRDefault="00F23B90" w:rsidP="00397DAF">
      <w:pPr>
        <w:pStyle w:val="Unix"/>
      </w:pPr>
      <w:r>
        <w:t>tmpfs                 3.9G     0  3.9G   0% /dev/shm</w:t>
      </w:r>
    </w:p>
    <w:p w14:paraId="74191205" w14:textId="77777777" w:rsidR="00F23B90" w:rsidRDefault="00F23B90" w:rsidP="00397DAF">
      <w:pPr>
        <w:pStyle w:val="Unix"/>
      </w:pPr>
      <w:r>
        <w:t>/dev/cciss/c0d0p1     1.2G   61M  1.1G   6% /boot</w:t>
      </w:r>
    </w:p>
    <w:p w14:paraId="00D54201" w14:textId="77777777" w:rsidR="00F23B90" w:rsidRDefault="00F23B90" w:rsidP="003D4FE8">
      <w:pPr>
        <w:pStyle w:val="BodyText2"/>
      </w:pPr>
      <w:r>
        <w:t>Making sure it still works on cruise with just the sun bear (9760):</w:t>
      </w:r>
    </w:p>
    <w:p w14:paraId="1051E154" w14:textId="77777777" w:rsidR="00F23B90" w:rsidRDefault="00F23B90" w:rsidP="00397DAF">
      <w:pPr>
        <w:pStyle w:val="Unix"/>
      </w:pPr>
      <w:r>
        <w:t>cottaan@cruise:~&gt; cd ../../exports/monde/GBIFSpeciesFiles/</w:t>
      </w:r>
    </w:p>
    <w:p w14:paraId="303E1980" w14:textId="77777777" w:rsidR="00F23B90" w:rsidRDefault="00F23B90" w:rsidP="00397DAF">
      <w:pPr>
        <w:pStyle w:val="Unix"/>
      </w:pPr>
      <w:r>
        <w:t>cottaan@cruise:/exports/monde/GBIFSpeciesFiles&gt; ls 9760.gz</w:t>
      </w:r>
    </w:p>
    <w:p w14:paraId="59651B81" w14:textId="77777777" w:rsidR="00F23B90" w:rsidRDefault="00F23B90" w:rsidP="00397DAF">
      <w:pPr>
        <w:pStyle w:val="Unix"/>
      </w:pPr>
      <w:r>
        <w:t>ls: cannot access 9760.gz: No such file or directory</w:t>
      </w:r>
    </w:p>
    <w:p w14:paraId="16DCF773" w14:textId="77777777" w:rsidR="00F23B90" w:rsidRDefault="00F23B90" w:rsidP="00397DAF">
      <w:pPr>
        <w:pStyle w:val="Unix"/>
      </w:pPr>
      <w:r>
        <w:lastRenderedPageBreak/>
        <w:t>cottaan@cruise:/exports/monde/GBIFSpeciesFiles&gt; cd ~/code</w:t>
      </w:r>
    </w:p>
    <w:p w14:paraId="360DAED3" w14:textId="77777777" w:rsidR="00F23B90" w:rsidRDefault="00F23B90" w:rsidP="00397DAF">
      <w:pPr>
        <w:pStyle w:val="Unix"/>
      </w:pPr>
      <w:r>
        <w:t>cottaan@cruise:~/code&gt; python rasterizeSpecies.py</w:t>
      </w:r>
    </w:p>
    <w:p w14:paraId="45F8A965" w14:textId="77777777" w:rsidR="00F23B90" w:rsidRDefault="00F23B90" w:rsidP="00397DAF">
      <w:pPr>
        <w:pStyle w:val="Unix"/>
      </w:pPr>
      <w:r>
        <w:t>SELECT DISTINCT species_id FROM species_distribution.species</w:t>
      </w:r>
    </w:p>
    <w:p w14:paraId="6F87723D" w14:textId="77777777" w:rsidR="00F23B90" w:rsidRDefault="00F23B90" w:rsidP="00397DAF">
      <w:pPr>
        <w:pStyle w:val="Unix"/>
      </w:pPr>
      <w:r>
        <w:t>Using 1 processes</w:t>
      </w:r>
    </w:p>
    <w:p w14:paraId="3A36733D" w14:textId="77777777" w:rsidR="00F23B90" w:rsidRDefault="00F23B90" w:rsidP="00397DAF">
      <w:pPr>
        <w:pStyle w:val="Unix"/>
      </w:pPr>
      <w:r>
        <w:t>Processing 9760 block 1</w:t>
      </w:r>
    </w:p>
    <w:p w14:paraId="55EFC659" w14:textId="77777777" w:rsidR="00F23B90" w:rsidRDefault="00F23B90" w:rsidP="00397DAF">
      <w:pPr>
        <w:pStyle w:val="Unix"/>
      </w:pPr>
      <w:r>
        <w:t>cottaan@cruise:~/code&gt;</w:t>
      </w:r>
    </w:p>
    <w:p w14:paraId="6A992057" w14:textId="77777777" w:rsidR="00F23B90" w:rsidRDefault="00F23B90" w:rsidP="003D4FE8">
      <w:pPr>
        <w:pStyle w:val="BodyText2"/>
      </w:pPr>
      <w:r>
        <w:t>Log file:</w:t>
      </w:r>
    </w:p>
    <w:p w14:paraId="0F7AABE9" w14:textId="77777777" w:rsidR="00F23B90" w:rsidRDefault="00F23B90" w:rsidP="00397DAF">
      <w:pPr>
        <w:pStyle w:val="Code"/>
      </w:pPr>
      <w:r>
        <w:t>DEBUG:root:2014-01-28 15:07:08.048357 Process 2783 Job 1 ID 9760</w:t>
      </w:r>
    </w:p>
    <w:p w14:paraId="7021B83F" w14:textId="77777777" w:rsidR="00F23B90" w:rsidRDefault="00F23B90" w:rsidP="00397DAF">
      <w:pPr>
        <w:pStyle w:val="Code"/>
      </w:pPr>
      <w:r>
        <w:t>DEBUG:root:2014-01-28 15:13:23.131106 Process 2783      Finished</w:t>
      </w:r>
    </w:p>
    <w:p w14:paraId="58A64857" w14:textId="77777777" w:rsidR="00F23B90" w:rsidRDefault="00F23B90" w:rsidP="003D4FE8">
      <w:pPr>
        <w:pStyle w:val="BodyText2"/>
      </w:pPr>
      <w:r>
        <w:t>The 9760.gz file looks fine unzipped:</w:t>
      </w:r>
    </w:p>
    <w:p w14:paraId="7E320A64" w14:textId="77777777" w:rsidR="00F23B90" w:rsidRDefault="00F23B90" w:rsidP="00397DAF">
      <w:pPr>
        <w:pStyle w:val="Code"/>
      </w:pPr>
      <w:r>
        <w:t>132021300212010,9760,6</w:t>
      </w:r>
    </w:p>
    <w:p w14:paraId="60C5A7E5" w14:textId="77777777" w:rsidR="00F23B90" w:rsidRDefault="00F23B90" w:rsidP="00397DAF">
      <w:pPr>
        <w:pStyle w:val="Code"/>
      </w:pPr>
      <w:r>
        <w:t>..</w:t>
      </w:r>
    </w:p>
    <w:p w14:paraId="19C6E8EA" w14:textId="77777777" w:rsidR="00F23B90" w:rsidRDefault="00F23B90" w:rsidP="00397DAF">
      <w:pPr>
        <w:pStyle w:val="Code"/>
      </w:pPr>
      <w:r>
        <w:t>132021300213000,9760,6</w:t>
      </w:r>
    </w:p>
    <w:p w14:paraId="7EE221FC" w14:textId="77777777" w:rsidR="00F23B90" w:rsidRDefault="00F23B90" w:rsidP="003D4FE8">
      <w:pPr>
        <w:pStyle w:val="BodyText2"/>
      </w:pPr>
      <w:r>
        <w:t xml:space="preserve">We need a way to put the files into HDFS programmatically – maybe using </w:t>
      </w:r>
      <w:hyperlink r:id="rId138" w:history="1">
        <w:r w:rsidRPr="00EC78DE">
          <w:rPr>
            <w:rStyle w:val="Hyperlink"/>
          </w:rPr>
          <w:t>Pydoop</w:t>
        </w:r>
      </w:hyperlink>
      <w:r>
        <w:t>.</w:t>
      </w:r>
    </w:p>
    <w:p w14:paraId="443EBD9A" w14:textId="77777777" w:rsidR="00F23B90" w:rsidRDefault="00F23B90" w:rsidP="00324C76">
      <w:pPr>
        <w:pStyle w:val="Heading5"/>
      </w:pPr>
      <w:r>
        <w:t>Calculating the quad key</w:t>
      </w:r>
    </w:p>
    <w:p w14:paraId="35FC9CEE" w14:textId="77777777" w:rsidR="00F23B90" w:rsidRDefault="00F23B90" w:rsidP="00A401BB">
      <w:pPr>
        <w:pStyle w:val="Heading6"/>
      </w:pPr>
      <w:r>
        <w:t>Using an in memory array</w:t>
      </w:r>
    </w:p>
    <w:p w14:paraId="371D2416" w14:textId="77777777" w:rsidR="00F23B90" w:rsidRDefault="00F23B90" w:rsidP="003D4FE8">
      <w:pPr>
        <w:pStyle w:val="BodyText2"/>
      </w:pPr>
      <w:r>
        <w:t xml:space="preserve">Trying blue whale 2477 to see how long it takes - started at 10:09 - after 2 hours got an out of memory error!!!!! </w:t>
      </w:r>
    </w:p>
    <w:p w14:paraId="73FE40B9" w14:textId="77777777" w:rsidR="00F23B90" w:rsidRDefault="00F23B90" w:rsidP="003D4FE8">
      <w:pPr>
        <w:pStyle w:val="BodyText2"/>
      </w:pPr>
      <w:r>
        <w:t>Need a quicker way - what about loading the x,y,quadkey values into an in memory array?</w:t>
      </w:r>
    </w:p>
    <w:p w14:paraId="7C05E626" w14:textId="77777777" w:rsidR="00F23B90" w:rsidRDefault="00F23B90" w:rsidP="00397DAF">
      <w:pPr>
        <w:pStyle w:val="Code"/>
      </w:pPr>
      <w:r>
        <w:t>&gt;&gt;a=</w:t>
      </w:r>
      <w:r w:rsidRPr="00055919">
        <w:t>np.array([[(getQuadKey(i,j),i,j)] for i in range(0,32) for j in range (0,32)],np.dtype([('quadkey', np.str_, 15),('x',np.int),('y',np.int)]))</w:t>
      </w:r>
    </w:p>
    <w:p w14:paraId="095B4435" w14:textId="77777777" w:rsidR="00F23B90" w:rsidRDefault="00F23B90" w:rsidP="00397DAF">
      <w:pPr>
        <w:pStyle w:val="Code"/>
      </w:pPr>
      <w:r>
        <w:t>array([[('222222222222222', 0, 0)],</w:t>
      </w:r>
    </w:p>
    <w:p w14:paraId="0D54573C" w14:textId="77777777" w:rsidR="00F23B90" w:rsidRDefault="00F23B90" w:rsidP="00397DAF">
      <w:pPr>
        <w:pStyle w:val="Code"/>
      </w:pPr>
      <w:r>
        <w:t xml:space="preserve">       [('222222222222220', 0, 1)],</w:t>
      </w:r>
    </w:p>
    <w:p w14:paraId="77A35230" w14:textId="77777777" w:rsidR="00F23B90" w:rsidRDefault="00F23B90" w:rsidP="00397DAF">
      <w:pPr>
        <w:pStyle w:val="Code"/>
      </w:pPr>
      <w:r>
        <w:t xml:space="preserve">       [('222222222222202', 0, 2)],</w:t>
      </w:r>
    </w:p>
    <w:p w14:paraId="4F9500E2" w14:textId="77777777" w:rsidR="00F23B90" w:rsidRDefault="00F23B90" w:rsidP="00397DAF">
      <w:pPr>
        <w:pStyle w:val="Code"/>
      </w:pPr>
      <w:r>
        <w:t xml:space="preserve">       ..., </w:t>
      </w:r>
    </w:p>
    <w:p w14:paraId="224FCB46" w14:textId="77777777" w:rsidR="00F23B90" w:rsidRDefault="00F23B90" w:rsidP="00397DAF">
      <w:pPr>
        <w:pStyle w:val="Code"/>
      </w:pPr>
      <w:r>
        <w:t xml:space="preserve">       [('222222222211131', 31, 29)],</w:t>
      </w:r>
    </w:p>
    <w:p w14:paraId="6A3608DB" w14:textId="77777777" w:rsidR="00F23B90" w:rsidRDefault="00F23B90" w:rsidP="00397DAF">
      <w:pPr>
        <w:pStyle w:val="Code"/>
      </w:pPr>
      <w:r>
        <w:t xml:space="preserve">       [('222222222211113', 31, 30)],</w:t>
      </w:r>
    </w:p>
    <w:p w14:paraId="35FE9DE3" w14:textId="77777777" w:rsidR="00F23B90" w:rsidRDefault="00F23B90" w:rsidP="00397DAF">
      <w:pPr>
        <w:pStyle w:val="Code"/>
      </w:pPr>
      <w:r>
        <w:t xml:space="preserve">       [('222222222211111', 31, 31)]], </w:t>
      </w:r>
    </w:p>
    <w:p w14:paraId="03FBEFA0" w14:textId="77777777" w:rsidR="00F23B90" w:rsidRDefault="00F23B90" w:rsidP="00397DAF">
      <w:pPr>
        <w:pStyle w:val="Code"/>
      </w:pPr>
      <w:r>
        <w:t xml:space="preserve">      dtype=[('quadkey', '|S15'), ('x', '&lt;i4'), ('y', '&lt;i4')])</w:t>
      </w:r>
    </w:p>
    <w:p w14:paraId="73247EA6" w14:textId="77777777" w:rsidR="00F23B90" w:rsidRDefault="00F23B90" w:rsidP="003D4FE8">
      <w:pPr>
        <w:pStyle w:val="BodyText2"/>
      </w:pPr>
      <w:r>
        <w:t>Make it a numpy array not a python array!</w:t>
      </w:r>
    </w:p>
    <w:p w14:paraId="5A1BA8FA" w14:textId="77777777" w:rsidR="00F23B90" w:rsidRDefault="00F23B90" w:rsidP="00397DAF">
      <w:pPr>
        <w:pStyle w:val="Code"/>
      </w:pPr>
      <w:r>
        <w:t>&gt;&gt;&gt; import numpy</w:t>
      </w:r>
    </w:p>
    <w:p w14:paraId="722E76A1" w14:textId="77777777" w:rsidR="00F23B90" w:rsidRDefault="00F23B90" w:rsidP="00397DAF">
      <w:pPr>
        <w:pStyle w:val="Code"/>
      </w:pPr>
      <w:r>
        <w:t>&gt;&gt;&gt; quadkeys2 = numpy.array([[getQuadKey(i,j),i,j] for i in range(0,32) for j in range (0,32)])</w:t>
      </w:r>
    </w:p>
    <w:p w14:paraId="7B89E955" w14:textId="77777777" w:rsidR="00F23B90" w:rsidRDefault="00F23B90" w:rsidP="00397DAF">
      <w:pPr>
        <w:pStyle w:val="Code"/>
      </w:pPr>
      <w:r>
        <w:t>&gt;&gt;&gt;</w:t>
      </w:r>
      <w:r w:rsidRPr="00F86A56">
        <w:t xml:space="preserve"> numpy.savetxt(r'E:\cottaan\My Documents\test.csv',quadkeys2,fmt='%s %s %s')</w:t>
      </w:r>
    </w:p>
    <w:p w14:paraId="74C962FA" w14:textId="77777777" w:rsidR="00F23B90" w:rsidRDefault="00F23B90" w:rsidP="003D4FE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3D4FE8">
            <w:pPr>
              <w:pStyle w:val="Tiny"/>
            </w:pPr>
            <w:r w:rsidRPr="00F86A56">
              <w:t>Type</w:t>
            </w:r>
          </w:p>
        </w:tc>
        <w:tc>
          <w:tcPr>
            <w:tcW w:w="4678" w:type="dxa"/>
          </w:tcPr>
          <w:p w14:paraId="7756E6FE" w14:textId="77777777" w:rsidR="00F23B90" w:rsidRPr="00F86A56" w:rsidRDefault="00F23B90" w:rsidP="003D4FE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3D4FE8">
            <w:pPr>
              <w:pStyle w:val="Tiny"/>
            </w:pPr>
            <w:r>
              <w:t xml:space="preserve">cStringIO </w:t>
            </w:r>
          </w:p>
        </w:tc>
        <w:tc>
          <w:tcPr>
            <w:tcW w:w="4678" w:type="dxa"/>
          </w:tcPr>
          <w:p w14:paraId="3C1AC2A8" w14:textId="77777777" w:rsidR="00F23B90" w:rsidRDefault="00F23B90" w:rsidP="003D4FE8">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3D4FE8">
            <w:pPr>
              <w:pStyle w:val="Tiny"/>
            </w:pPr>
            <w:r>
              <w:t>cStringIO gzipped</w:t>
            </w:r>
          </w:p>
        </w:tc>
        <w:tc>
          <w:tcPr>
            <w:tcW w:w="4678" w:type="dxa"/>
          </w:tcPr>
          <w:p w14:paraId="2946788F" w14:textId="77777777" w:rsidR="00F23B90" w:rsidRPr="00F86A56" w:rsidRDefault="00F23B90" w:rsidP="003D4FE8">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3D4FE8">
      <w:pPr>
        <w:pStyle w:val="BodyText2"/>
      </w:pPr>
      <w:r>
        <w:t>Cant even create a simple 1 billion record array in numpy (this error after 0.5 hr):</w:t>
      </w:r>
    </w:p>
    <w:p w14:paraId="5634C765" w14:textId="77777777" w:rsidR="00F23B90" w:rsidRDefault="00F23B90" w:rsidP="00397DAF">
      <w:pPr>
        <w:pStyle w:val="Code"/>
      </w:pPr>
      <w:r>
        <w:t>&gt;&gt;&gt; a = np.array([[(i,j)]for i in range(0,32768) for j in range (0,32768)])</w:t>
      </w:r>
    </w:p>
    <w:p w14:paraId="41D2516C" w14:textId="77777777" w:rsidR="00F23B90" w:rsidRDefault="00F23B90" w:rsidP="00397DAF">
      <w:pPr>
        <w:pStyle w:val="Code"/>
      </w:pPr>
      <w:r>
        <w:t>Runtime error &lt;type 'exceptions.MemoryError'&gt;:</w:t>
      </w:r>
    </w:p>
    <w:p w14:paraId="3C8A6D02" w14:textId="77777777" w:rsidR="00F23B90" w:rsidRDefault="00F23B90" w:rsidP="003D4FE8">
      <w:pPr>
        <w:pStyle w:val="BodyText2"/>
      </w:pPr>
      <w:r>
        <w:t>Trying again at 16:03 with 2569 Mb physical memory available. Same result after 27 mins</w:t>
      </w:r>
    </w:p>
    <w:p w14:paraId="2584B839" w14:textId="77777777" w:rsidR="00F23B90" w:rsidRDefault="00F23B90" w:rsidP="003D4FE8">
      <w:pPr>
        <w:pStyle w:val="BodyText2"/>
      </w:pPr>
      <w:r>
        <w:t>So we need another solution</w:t>
      </w:r>
    </w:p>
    <w:p w14:paraId="6F9C3C05" w14:textId="77777777" w:rsidR="00F23B90" w:rsidRDefault="00F23B90" w:rsidP="00A401BB">
      <w:pPr>
        <w:pStyle w:val="Heading6"/>
      </w:pPr>
      <w:r>
        <w:t>Using PyCloud</w:t>
      </w:r>
    </w:p>
    <w:p w14:paraId="57B7796F" w14:textId="77777777" w:rsidR="00F23B90" w:rsidRDefault="00F23B90" w:rsidP="003D4FE8">
      <w:pPr>
        <w:pStyle w:val="BodyText2"/>
      </w:pPr>
      <w:r>
        <w:t xml:space="preserve">We have a trial license for PyCloud so we can use that to calculate the quadkeys. Following the instructions </w:t>
      </w:r>
      <w:hyperlink r:id="rId139" w:history="1">
        <w:r w:rsidRPr="00657AE5">
          <w:rPr>
            <w:rStyle w:val="Hyperlink"/>
          </w:rPr>
          <w:t>here</w:t>
        </w:r>
      </w:hyperlink>
      <w:r>
        <w:t>.</w:t>
      </w:r>
    </w:p>
    <w:p w14:paraId="34BA8DA3" w14:textId="77777777" w:rsidR="00F23B90" w:rsidRDefault="00F23B90" w:rsidP="00F23B90">
      <w:pPr>
        <w:pStyle w:val="ListBullet"/>
      </w:pPr>
      <w:r>
        <w:t>PyCloud client is installed using the easy_install which is already installed here:</w:t>
      </w:r>
    </w:p>
    <w:p w14:paraId="73D878C8" w14:textId="77777777" w:rsidR="00F23B90" w:rsidRDefault="00F23B90" w:rsidP="00397DAF">
      <w:pPr>
        <w:pStyle w:val="Code"/>
      </w:pPr>
      <w:r w:rsidRPr="0009071E">
        <w:t>C:\Python26\ArcGIS10.0\Scripts</w:t>
      </w:r>
      <w:r>
        <w:t>\easy_install.exe</w:t>
      </w:r>
    </w:p>
    <w:p w14:paraId="529E974D" w14:textId="77777777" w:rsidR="00F23B90" w:rsidRDefault="00F23B90" w:rsidP="003D4FE8">
      <w:pPr>
        <w:pStyle w:val="BodyText2"/>
      </w:pPr>
      <w:r>
        <w:t>So from the command prompt, type:</w:t>
      </w:r>
    </w:p>
    <w:p w14:paraId="291F4E8C" w14:textId="77777777" w:rsidR="00F23B90" w:rsidRDefault="00F23B90" w:rsidP="00397DAF">
      <w:pPr>
        <w:pStyle w:val="Code"/>
      </w:pPr>
      <w:r w:rsidRPr="00B031B9">
        <w:t>C:\Python26\ArcGIS10.0\Scripts</w:t>
      </w:r>
      <w:r>
        <w:t>\easy_install.exe cloud</w:t>
      </w:r>
    </w:p>
    <w:p w14:paraId="31152814" w14:textId="77777777" w:rsidR="00F23B90" w:rsidRDefault="00F23B90" w:rsidP="003D4FE8">
      <w:pPr>
        <w:pStyle w:val="BodyText2"/>
      </w:pPr>
      <w:r>
        <w:t>By default it is trying to install the packages into the following folder (which I don’t have permissions on):</w:t>
      </w:r>
    </w:p>
    <w:p w14:paraId="13AF4B3B" w14:textId="77777777" w:rsidR="00F23B90" w:rsidRDefault="00F23B90" w:rsidP="00397DAF">
      <w:pPr>
        <w:pStyle w:val="Code"/>
      </w:pPr>
      <w:r w:rsidRPr="00B031B9">
        <w:t>C:\Python26\ArcGIS10.0\Lib\site-packages</w:t>
      </w:r>
    </w:p>
    <w:p w14:paraId="46E5C03E" w14:textId="77777777" w:rsidR="00F23B90" w:rsidRPr="00D64E00" w:rsidRDefault="00F23B90" w:rsidP="003D4FE8">
      <w:pPr>
        <w:pStyle w:val="BodyText2"/>
      </w:pPr>
      <w:r>
        <w:t>In the docs it says processes should be slower than 0.1 secs to benefit from PyCloud so I don’t think we will gain anything.</w:t>
      </w:r>
    </w:p>
    <w:p w14:paraId="770CF1FF" w14:textId="77777777" w:rsidR="00F23B90" w:rsidRDefault="00F23B90" w:rsidP="00324C76">
      <w:pPr>
        <w:pStyle w:val="Heading5"/>
      </w:pPr>
      <w:r>
        <w:t>Load the NumPy files into PostGIS</w:t>
      </w:r>
    </w:p>
    <w:p w14:paraId="46ACBDEB" w14:textId="77777777" w:rsidR="00F23B90" w:rsidRDefault="00F23B90" w:rsidP="003D4FE8">
      <w:pPr>
        <w:pStyle w:val="BodyText2"/>
      </w:pPr>
      <w:r>
        <w:lastRenderedPageBreak/>
        <w:t>Here is an example call (not sure if this works):</w:t>
      </w:r>
    </w:p>
    <w:p w14:paraId="6BFECAFE" w14:textId="77777777" w:rsidR="00F23B90" w:rsidRPr="00E64603" w:rsidRDefault="00F23B90" w:rsidP="00397DAF">
      <w:pPr>
        <w:pStyle w:val="Unix"/>
      </w:pPr>
      <w:r w:rsidRPr="00EA436D">
        <w:t>cottaan@cruise:~/code&gt; python code/mp_load.py -d ~/data/species/borneo -n 0 -t 1</w:t>
      </w:r>
    </w:p>
    <w:p w14:paraId="28BE5E52" w14:textId="77777777" w:rsidR="00F23B90" w:rsidRDefault="00F23B90" w:rsidP="00F23B90">
      <w:pPr>
        <w:pStyle w:val="Heading4"/>
      </w:pPr>
      <w:r>
        <w:t>Outputting Raster cell values to a table</w:t>
      </w:r>
      <w:bookmarkEnd w:id="26"/>
    </w:p>
    <w:p w14:paraId="2A3546EF" w14:textId="77777777" w:rsidR="00F23B90" w:rsidRDefault="00F23B90" w:rsidP="00F23B90">
      <w:pPr>
        <w:pStyle w:val="BodyText"/>
      </w:pPr>
      <w:r>
        <w:t xml:space="preserve">Really good set of options here: </w:t>
      </w:r>
      <w:hyperlink r:id="rId140" w:history="1">
        <w:r w:rsidRPr="0077669C">
          <w:rPr>
            <w:rStyle w:val="Hyperlink"/>
          </w:rPr>
          <w:t>http://gis.stackexchange.com/questions/233/how-to-get-raster-image-as-array-in-python-with-arcgis</w:t>
        </w:r>
      </w:hyperlink>
    </w:p>
    <w:p w14:paraId="58EEFBD1" w14:textId="77777777" w:rsidR="00F23B90" w:rsidRDefault="00F23B90" w:rsidP="00324C76">
      <w:pPr>
        <w:pStyle w:val="Heading5"/>
      </w:pPr>
      <w:bookmarkStart w:id="27" w:name="_Toc315774552"/>
      <w:r>
        <w:t>Using Spatial Analysts Sample tool</w:t>
      </w:r>
      <w:bookmarkEnd w:id="27"/>
    </w:p>
    <w:p w14:paraId="633F5538" w14:textId="77777777" w:rsidR="00F23B90" w:rsidRDefault="00F23B90" w:rsidP="00F23B90">
      <w:pPr>
        <w:pStyle w:val="BodyText"/>
      </w:pPr>
      <w:r>
        <w:t>Sample("Orang Utan Raster","Orang Utan Raster","test")</w:t>
      </w:r>
    </w:p>
    <w:p w14:paraId="0FB52C73" w14:textId="77777777" w:rsidR="00F23B90" w:rsidRDefault="00F23B90" w:rsidP="003D4FE8">
      <w:pPr>
        <w:pStyle w:val="BodyText2"/>
      </w:pPr>
      <w:r>
        <w:t>This outputs a table in the following format:</w:t>
      </w:r>
    </w:p>
    <w:p w14:paraId="3476E8DB" w14:textId="77777777" w:rsidR="00F23B90" w:rsidRDefault="00F23B90" w:rsidP="00F23B90">
      <w:pPr>
        <w:pStyle w:val="BodyText"/>
      </w:pPr>
      <w:r>
        <w:t>OBJECTID</w:t>
      </w:r>
      <w:r>
        <w:tab/>
        <w:t>ID17975</w:t>
      </w:r>
      <w:r>
        <w:tab/>
      </w:r>
      <w:r>
        <w:tab/>
        <w:t>x</w:t>
      </w:r>
      <w:r>
        <w:tab/>
      </w:r>
      <w:r>
        <w:tab/>
      </w:r>
      <w:r>
        <w:tab/>
        <w:t>y</w:t>
      </w:r>
      <w:r>
        <w:tab/>
      </w:r>
      <w:r>
        <w:tab/>
        <w:t>ID17975_1</w:t>
      </w:r>
    </w:p>
    <w:p w14:paraId="50CFF26C" w14:textId="77777777" w:rsidR="00F23B90" w:rsidRDefault="00F23B90" w:rsidP="003D4FE8">
      <w:pPr>
        <w:pStyle w:val="BodyText2"/>
      </w:pPr>
      <w:r>
        <w:t>1</w:t>
      </w:r>
      <w:r>
        <w:tab/>
      </w:r>
      <w:r>
        <w:tab/>
      </w:r>
      <w:r>
        <w:tab/>
        <w:t>1</w:t>
      </w:r>
      <w:r>
        <w:tab/>
      </w:r>
      <w:r>
        <w:tab/>
      </w:r>
      <w:r>
        <w:tab/>
        <w:t>13014500</w:t>
      </w:r>
      <w:r>
        <w:tab/>
        <w:t>720500</w:t>
      </w:r>
      <w:r>
        <w:tab/>
        <w:t>1</w:t>
      </w:r>
    </w:p>
    <w:p w14:paraId="54940368" w14:textId="77777777" w:rsidR="00F23B90" w:rsidRDefault="00F23B90" w:rsidP="00F23B90">
      <w:pPr>
        <w:pStyle w:val="BodyText"/>
      </w:pPr>
      <w:r>
        <w:t>This cell is at the top of the raster dataset and the xy position refers to the centre of the cell.</w:t>
      </w:r>
    </w:p>
    <w:p w14:paraId="4D539561" w14:textId="77777777" w:rsidR="00F23B90" w:rsidRDefault="00F23B90" w:rsidP="003D4FE8">
      <w:pPr>
        <w:pStyle w:val="BodyText2"/>
      </w:pPr>
      <w:r>
        <w:t>The only issue here is the performance. It took 1m54s to do Orang Utan.</w:t>
      </w:r>
    </w:p>
    <w:p w14:paraId="1A9699F5" w14:textId="77777777" w:rsidR="00F23B90" w:rsidRDefault="00F23B90" w:rsidP="00324C76">
      <w:pPr>
        <w:pStyle w:val="Heading5"/>
      </w:pPr>
      <w:bookmarkStart w:id="28" w:name="_Toc315774553"/>
      <w:r>
        <w:t>Using ArcObjects</w:t>
      </w:r>
      <w:bookmarkEnd w:id="28"/>
    </w:p>
    <w:p w14:paraId="1E9D1F2D" w14:textId="77777777" w:rsidR="00F23B90" w:rsidRDefault="00F23B90" w:rsidP="003D4FE8">
      <w:pPr>
        <w:pStyle w:val="BodyText2"/>
      </w:pPr>
      <w:r>
        <w:t>No existing scripts available</w:t>
      </w:r>
    </w:p>
    <w:p w14:paraId="0CC1CCA7" w14:textId="77777777" w:rsidR="00F23B90" w:rsidRDefault="00F23B90" w:rsidP="00324C76">
      <w:pPr>
        <w:pStyle w:val="Heading5"/>
      </w:pPr>
      <w:bookmarkStart w:id="29" w:name="_Toc315774554"/>
      <w:r>
        <w:t>Using R</w:t>
      </w:r>
      <w:bookmarkEnd w:id="29"/>
    </w:p>
    <w:p w14:paraId="01D4EB34" w14:textId="77777777" w:rsidR="00F23B90" w:rsidRDefault="00F23B90" w:rsidP="003D4FE8">
      <w:pPr>
        <w:pStyle w:val="BodyText2"/>
      </w:pPr>
      <w:r>
        <w:t xml:space="preserve">Good paper here about using R and ArcGIS together: </w:t>
      </w:r>
      <w:hyperlink r:id="rId141" w:history="1">
        <w:r w:rsidRPr="0077669C">
          <w:rPr>
            <w:rStyle w:val="Hyperlink"/>
          </w:rPr>
          <w:t>http://proceedings.esri.com/dvd/uc/2010/uc-index/uc/workshops/tw_664.pdf</w:t>
        </w:r>
      </w:hyperlink>
    </w:p>
    <w:p w14:paraId="604FD6C5" w14:textId="77777777" w:rsidR="00F23B90" w:rsidRDefault="00F23B90" w:rsidP="00324C76">
      <w:pPr>
        <w:pStyle w:val="Heading5"/>
      </w:pPr>
      <w:bookmarkStart w:id="30" w:name="_Toc315774555"/>
      <w:r>
        <w:t>Using Python and GDAL</w:t>
      </w:r>
      <w:bookmarkEnd w:id="30"/>
    </w:p>
    <w:p w14:paraId="71EF3C33" w14:textId="77777777" w:rsidR="00F23B90" w:rsidRDefault="00082D6F" w:rsidP="003D4FE8">
      <w:pPr>
        <w:pStyle w:val="BodyText2"/>
      </w:pPr>
      <w:hyperlink r:id="rId142" w:history="1">
        <w:r w:rsidR="00F23B90" w:rsidRPr="0077669C">
          <w:rPr>
            <w:rStyle w:val="Hyperlink"/>
          </w:rPr>
          <w:t>http://gis.stackexchange.com/questions/233/how-to-get-raster-image-as-array-in-python-with-arcgis</w:t>
        </w:r>
      </w:hyperlink>
    </w:p>
    <w:p w14:paraId="01E5724F" w14:textId="77777777" w:rsidR="00F23B90" w:rsidRDefault="00F23B90" w:rsidP="00324C76">
      <w:pPr>
        <w:pStyle w:val="Heading5"/>
      </w:pPr>
      <w:bookmarkStart w:id="31" w:name="_Toc315774556"/>
      <w:r>
        <w:t>Using RasterToNumPyArray</w:t>
      </w:r>
      <w:bookmarkEnd w:id="31"/>
    </w:p>
    <w:p w14:paraId="5A5EE4E3" w14:textId="77777777" w:rsidR="00F23B90" w:rsidRDefault="00082D6F" w:rsidP="00F23B90">
      <w:pPr>
        <w:pStyle w:val="BodyText"/>
      </w:pPr>
      <w:hyperlink r:id="rId143"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F23B90">
      <w:pPr>
        <w:pStyle w:val="BodyText"/>
      </w:pPr>
      <w:r>
        <w:t>The OrangUtan raster is loaded using:</w:t>
      </w:r>
    </w:p>
    <w:p w14:paraId="131E3284" w14:textId="77777777" w:rsidR="00F23B90" w:rsidRDefault="00F23B90" w:rsidP="00F23B90">
      <w:pPr>
        <w:pStyle w:val="BodyText"/>
      </w:pPr>
      <w:r>
        <w:tab/>
        <w:t>myArray = arcpy.RasterToNumPyArray(r"E:\cottaan\My Documents\ArcGIS\Default.gdb\ID17975")</w:t>
      </w:r>
    </w:p>
    <w:p w14:paraId="0884B76A" w14:textId="77777777" w:rsidR="00F23B90" w:rsidRDefault="00F23B90" w:rsidP="00F23B90">
      <w:pPr>
        <w:pStyle w:val="BodyText"/>
      </w:pPr>
      <w:r>
        <w:t>The structure is shown below:</w:t>
      </w:r>
    </w:p>
    <w:p w14:paraId="667D1F98" w14:textId="77777777" w:rsidR="00F23B90" w:rsidRDefault="00F23B90" w:rsidP="00F23B90">
      <w:pPr>
        <w:pStyle w:val="BodyText"/>
      </w:pPr>
      <w:r>
        <w:tab/>
        <w:t>ndarray: [[255 255 255 ..., 255 255 255] (a row)</w:t>
      </w:r>
    </w:p>
    <w:p w14:paraId="6931EBFF" w14:textId="77777777" w:rsidR="00F23B90" w:rsidRDefault="00F23B90" w:rsidP="00F23B90">
      <w:pPr>
        <w:pStyle w:val="BodyText"/>
      </w:pPr>
      <w:r>
        <w:tab/>
      </w:r>
      <w:r>
        <w:tab/>
      </w:r>
      <w:r>
        <w:tab/>
        <w:t>[255 255 255 ..., 255 255 255]</w:t>
      </w:r>
    </w:p>
    <w:p w14:paraId="3B37976A" w14:textId="77777777" w:rsidR="00F23B90" w:rsidRDefault="00F23B90" w:rsidP="00F23B90">
      <w:pPr>
        <w:pStyle w:val="BodyText"/>
      </w:pPr>
      <w:r>
        <w:tab/>
      </w:r>
      <w:r>
        <w:tab/>
      </w:r>
      <w:r>
        <w:tab/>
        <w:t>[255 255 255 ..., 255 255 255]</w:t>
      </w:r>
    </w:p>
    <w:p w14:paraId="5EB8880F" w14:textId="77777777" w:rsidR="00F23B90" w:rsidRDefault="00F23B90" w:rsidP="00F23B90">
      <w:pPr>
        <w:pStyle w:val="BodyText"/>
      </w:pPr>
      <w:r>
        <w:tab/>
      </w:r>
      <w:r>
        <w:tab/>
      </w:r>
      <w:r>
        <w:tab/>
        <w:t xml:space="preserve">..., </w:t>
      </w:r>
    </w:p>
    <w:p w14:paraId="68489D62" w14:textId="77777777" w:rsidR="00F23B90" w:rsidRDefault="00F23B90" w:rsidP="00F23B90">
      <w:pPr>
        <w:pStyle w:val="BodyText"/>
      </w:pPr>
      <w:r>
        <w:tab/>
      </w:r>
      <w:r>
        <w:tab/>
      </w:r>
      <w:r>
        <w:tab/>
        <w:t>[255 255 255 ..., 255 255 255]</w:t>
      </w:r>
    </w:p>
    <w:p w14:paraId="44CAB50F" w14:textId="77777777" w:rsidR="00F23B90" w:rsidRDefault="00F23B90" w:rsidP="00F23B90">
      <w:pPr>
        <w:pStyle w:val="BodyText"/>
      </w:pPr>
      <w:r>
        <w:tab/>
      </w:r>
      <w:r>
        <w:tab/>
      </w:r>
      <w:r>
        <w:tab/>
        <w:t>[255 255 255 ..., 255 255 255]</w:t>
      </w:r>
    </w:p>
    <w:p w14:paraId="2F90CEFA" w14:textId="77777777" w:rsidR="00F23B90" w:rsidRDefault="00F23B90" w:rsidP="003D4FE8">
      <w:pPr>
        <w:pStyle w:val="BodyText2"/>
      </w:pPr>
      <w:r>
        <w:tab/>
      </w:r>
      <w:r>
        <w:tab/>
      </w:r>
      <w:r>
        <w:tab/>
        <w:t>[255 255 255 ..., 255 255 255]]</w:t>
      </w:r>
    </w:p>
    <w:p w14:paraId="61610E15" w14:textId="77777777" w:rsidR="00F23B90" w:rsidRDefault="00F23B90" w:rsidP="00F23B90">
      <w:pPr>
        <w:pStyle w:val="BodyText"/>
      </w:pPr>
      <w:r>
        <w:t>The attributes for the OrangUtan raster are as follows:</w:t>
      </w:r>
      <w:r>
        <w:tab/>
      </w:r>
      <w:r>
        <w:tab/>
      </w:r>
      <w:r>
        <w:tab/>
      </w:r>
    </w:p>
    <w:p w14:paraId="63661D7C" w14:textId="77777777" w:rsidR="00F23B90" w:rsidRDefault="00F23B90" w:rsidP="00F23B90">
      <w:pPr>
        <w:pStyle w:val="BodyText"/>
      </w:pPr>
      <w:r>
        <w:t>"myArray.flags"</w:t>
      </w:r>
      <w:r>
        <w:tab/>
      </w:r>
      <w:r>
        <w:tab/>
      </w:r>
      <w:r>
        <w:tab/>
        <w:t xml:space="preserve">flagsobj:   </w:t>
      </w:r>
    </w:p>
    <w:p w14:paraId="5F86006D" w14:textId="77777777" w:rsidR="00F23B90" w:rsidRDefault="00F23B90" w:rsidP="00F23B90">
      <w:pPr>
        <w:pStyle w:val="BodyText"/>
      </w:pPr>
      <w:r>
        <w:tab/>
        <w:t>C_CONTIGUOUS : True</w:t>
      </w:r>
    </w:p>
    <w:p w14:paraId="32CB4265" w14:textId="77777777" w:rsidR="00F23B90" w:rsidRDefault="00F23B90" w:rsidP="00F23B90">
      <w:pPr>
        <w:pStyle w:val="BodyText"/>
      </w:pPr>
      <w:r>
        <w:tab/>
        <w:t>F_CONTIGUOUS : False</w:t>
      </w:r>
    </w:p>
    <w:p w14:paraId="3ABEECA4" w14:textId="77777777" w:rsidR="00F23B90" w:rsidRDefault="00F23B90" w:rsidP="00F23B90">
      <w:pPr>
        <w:pStyle w:val="BodyText"/>
      </w:pPr>
      <w:r>
        <w:tab/>
        <w:t>OWNDATA : True</w:t>
      </w:r>
    </w:p>
    <w:p w14:paraId="49892226" w14:textId="77777777" w:rsidR="00F23B90" w:rsidRDefault="00F23B90" w:rsidP="00F23B90">
      <w:pPr>
        <w:pStyle w:val="BodyText"/>
      </w:pPr>
      <w:r>
        <w:tab/>
        <w:t>WRITEABLE : True</w:t>
      </w:r>
    </w:p>
    <w:p w14:paraId="2CEFEC17" w14:textId="77777777" w:rsidR="00F23B90" w:rsidRDefault="00F23B90" w:rsidP="00F23B90">
      <w:pPr>
        <w:pStyle w:val="BodyText"/>
      </w:pPr>
      <w:r>
        <w:tab/>
        <w:t>ALIGNED : True</w:t>
      </w:r>
    </w:p>
    <w:p w14:paraId="0B40F17F" w14:textId="77777777" w:rsidR="00F23B90" w:rsidRDefault="00F23B90" w:rsidP="00F23B90">
      <w:pPr>
        <w:pStyle w:val="BodyText"/>
      </w:pPr>
      <w:r>
        <w:tab/>
        <w:t>UPDATEIFCOPY : False</w:t>
      </w:r>
      <w:r>
        <w:tab/>
      </w:r>
    </w:p>
    <w:p w14:paraId="557D3F05" w14:textId="77777777" w:rsidR="00F23B90" w:rsidRDefault="00F23B90" w:rsidP="00F23B90">
      <w:pPr>
        <w:pStyle w:val="BodyText"/>
      </w:pPr>
      <w:r>
        <w:t>"myArray.shape"</w:t>
      </w:r>
      <w:r>
        <w:tab/>
      </w:r>
      <w:r>
        <w:tab/>
      </w:r>
      <w:r>
        <w:tab/>
        <w:t>tuple: (1117, 1060)</w:t>
      </w:r>
      <w:r>
        <w:tab/>
        <w:t>(1117 rows by 1060 columns)</w:t>
      </w:r>
    </w:p>
    <w:p w14:paraId="40E79143" w14:textId="77777777" w:rsidR="00F23B90" w:rsidRDefault="00F23B90" w:rsidP="00F23B90">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F23B90">
      <w:pPr>
        <w:pStyle w:val="BodyText"/>
      </w:pPr>
      <w:r>
        <w:t>"myArray.ndim"</w:t>
      </w:r>
      <w:r>
        <w:tab/>
      </w:r>
      <w:r>
        <w:tab/>
      </w:r>
      <w:r>
        <w:tab/>
        <w:t>int: 2</w:t>
      </w:r>
      <w:r>
        <w:tab/>
      </w:r>
      <w:r>
        <w:tab/>
      </w:r>
      <w:r>
        <w:tab/>
      </w:r>
      <w:r>
        <w:tab/>
        <w:t>(Number of array dimensions)</w:t>
      </w:r>
    </w:p>
    <w:p w14:paraId="719934B6" w14:textId="77777777" w:rsidR="00F23B90" w:rsidRDefault="00F23B90" w:rsidP="00F23B90">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F23B90">
      <w:pPr>
        <w:pStyle w:val="BodyText"/>
      </w:pPr>
      <w:r>
        <w:t>"myArray.size"</w:t>
      </w:r>
      <w:r>
        <w:tab/>
      </w:r>
      <w:r>
        <w:tab/>
      </w:r>
      <w:r>
        <w:tab/>
        <w:t>int: 1184020</w:t>
      </w:r>
      <w:r>
        <w:tab/>
      </w:r>
      <w:r>
        <w:tab/>
        <w:t>(Number of elements in the array)</w:t>
      </w:r>
    </w:p>
    <w:p w14:paraId="08400668" w14:textId="77777777" w:rsidR="00F23B90" w:rsidRDefault="00F23B90" w:rsidP="00F23B90">
      <w:pPr>
        <w:pStyle w:val="BodyText"/>
      </w:pPr>
      <w:r>
        <w:t>"myArray.itemsize"</w:t>
      </w:r>
      <w:r>
        <w:tab/>
      </w:r>
      <w:r>
        <w:tab/>
        <w:t>int: 1</w:t>
      </w:r>
      <w:r>
        <w:tab/>
      </w:r>
      <w:r>
        <w:tab/>
      </w:r>
      <w:r>
        <w:tab/>
      </w:r>
      <w:r>
        <w:tab/>
        <w:t>(Length of one array element in bytes)</w:t>
      </w:r>
    </w:p>
    <w:p w14:paraId="1B427BAE" w14:textId="77777777" w:rsidR="00F23B90" w:rsidRDefault="00F23B90" w:rsidP="00F23B90">
      <w:pPr>
        <w:pStyle w:val="BodyText"/>
      </w:pPr>
      <w:r>
        <w:lastRenderedPageBreak/>
        <w:t>"myArray.nbytes"</w:t>
      </w:r>
      <w:r>
        <w:tab/>
      </w:r>
      <w:r>
        <w:tab/>
        <w:t>int: 1184020</w:t>
      </w:r>
      <w:r>
        <w:tab/>
      </w:r>
      <w:r>
        <w:tab/>
        <w:t>(Total bytes consumed by the elements of the array)</w:t>
      </w:r>
    </w:p>
    <w:p w14:paraId="608F8904" w14:textId="77777777" w:rsidR="00F23B90" w:rsidRDefault="00F23B90" w:rsidP="00F23B90">
      <w:pPr>
        <w:pStyle w:val="BodyText"/>
      </w:pPr>
      <w:r>
        <w:t>"myArray.base"</w:t>
      </w:r>
      <w:r>
        <w:tab/>
      </w:r>
      <w:r>
        <w:tab/>
      </w:r>
      <w:r>
        <w:tab/>
        <w:t>NoneType: None</w:t>
      </w:r>
      <w:r>
        <w:tab/>
      </w:r>
      <w:r>
        <w:tab/>
        <w:t>(Base object if memory is from some other object)</w:t>
      </w:r>
    </w:p>
    <w:p w14:paraId="7D88513D" w14:textId="77777777" w:rsidR="00F23B90" w:rsidRDefault="00F23B90" w:rsidP="003D4FE8">
      <w:pPr>
        <w:pStyle w:val="BodyText2"/>
      </w:pPr>
      <w:r>
        <w:t>"ndarray.flat"</w:t>
      </w:r>
      <w:r>
        <w:tab/>
      </w:r>
      <w:r>
        <w:tab/>
      </w:r>
      <w:r>
        <w:tab/>
      </w:r>
      <w:r>
        <w:tab/>
      </w:r>
      <w:r>
        <w:tab/>
      </w:r>
      <w:r>
        <w:tab/>
      </w:r>
      <w:r>
        <w:tab/>
      </w:r>
      <w:r>
        <w:tab/>
        <w:t>Returns a 1-D iterator over the array</w:t>
      </w:r>
    </w:p>
    <w:p w14:paraId="71A19BDA" w14:textId="77777777" w:rsidR="00F23B90" w:rsidRDefault="00F23B90" w:rsidP="003D4FE8">
      <w:pPr>
        <w:pStyle w:val="BodyText2"/>
      </w:pPr>
      <w:r>
        <w:t>Starts at 12182km and that is column 0 - 13014km is the start of the actual range - what col is this? it is 832</w:t>
      </w:r>
    </w:p>
    <w:p w14:paraId="5FE4DC6D" w14:textId="77777777" w:rsidR="00F23B90" w:rsidRDefault="00F23B90" w:rsidP="003D4FE8">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F23B90">
      <w:pPr>
        <w:pStyle w:val="BodyText"/>
      </w:pPr>
      <w:r>
        <w:t>FAILED:</w:t>
      </w:r>
    </w:p>
    <w:p w14:paraId="2F91E091" w14:textId="77777777" w:rsidR="00F23B90" w:rsidRDefault="00F23B90" w:rsidP="00F23B90">
      <w:pPr>
        <w:pStyle w:val="BodyText"/>
      </w:pPr>
      <w:r>
        <w:t>Species ID:13947 (53 of 304) (2011-08-05 18:27:36.192000)</w:t>
      </w:r>
    </w:p>
    <w:p w14:paraId="0A60E861" w14:textId="77777777" w:rsidR="00F23B90" w:rsidRDefault="00F23B90" w:rsidP="00F23B90">
      <w:pPr>
        <w:pStyle w:val="BodyText"/>
      </w:pPr>
      <w:r>
        <w:t>Raster extent: minx:12114000 maxx:13277000 miny:-467000 maxy:786000</w:t>
      </w:r>
    </w:p>
    <w:p w14:paraId="42BF9293" w14:textId="77777777" w:rsidR="00F23B90" w:rsidRDefault="00F23B90" w:rsidP="00F23B90">
      <w:pPr>
        <w:pStyle w:val="BodyText"/>
      </w:pPr>
      <w:r>
        <w:t>Creating raster</w:t>
      </w:r>
    </w:p>
    <w:p w14:paraId="4A66FA3A" w14:textId="77777777" w:rsidR="00F23B90" w:rsidRDefault="00F23B90" w:rsidP="00F23B90">
      <w:pPr>
        <w:pStyle w:val="BodyText"/>
      </w:pPr>
      <w:r>
        <w:t>Writing 1Km squares to table</w:t>
      </w:r>
    </w:p>
    <w:p w14:paraId="6B9A6154" w14:textId="77777777" w:rsidR="00F23B90" w:rsidRDefault="00F23B90" w:rsidP="00F23B90">
      <w:pPr>
        <w:pStyle w:val="BodyText"/>
      </w:pPr>
      <w:r>
        <w:t>Species ID:13972 (54 of 304) (2011-08-05 18:30:10.951000)</w:t>
      </w:r>
    </w:p>
    <w:p w14:paraId="1C94C0B0" w14:textId="77777777" w:rsidR="00F23B90" w:rsidRDefault="00F23B90" w:rsidP="00F23B90">
      <w:pPr>
        <w:pStyle w:val="BodyText"/>
      </w:pPr>
      <w:r>
        <w:t>Raster extent: minx:-1465000 maxx:20038000 miny:-1233000 maxy:12329000</w:t>
      </w:r>
    </w:p>
    <w:p w14:paraId="11B0EC71" w14:textId="77777777" w:rsidR="00F23B90" w:rsidRDefault="00F23B90" w:rsidP="00F23B90">
      <w:pPr>
        <w:pStyle w:val="BodyText"/>
      </w:pPr>
      <w:r>
        <w:t>Creating raster</w:t>
      </w:r>
    </w:p>
    <w:p w14:paraId="4B6B6FFC" w14:textId="77777777" w:rsidR="00F23B90" w:rsidRDefault="00F23B90" w:rsidP="00F23B90">
      <w:pPr>
        <w:pStyle w:val="BodyText"/>
      </w:pPr>
      <w:r>
        <w:t>Writing 1Km squares to table</w:t>
      </w:r>
    </w:p>
    <w:p w14:paraId="73B3F494" w14:textId="77777777" w:rsidR="00F23B90" w:rsidRDefault="00F23B90" w:rsidP="00F23B90">
      <w:pPr>
        <w:pStyle w:val="BodyText"/>
      </w:pPr>
      <w:r>
        <w:t>&lt;type 'exceptions.RuntimeError'&gt;: ERROR 999999: Error executing function.</w:t>
      </w:r>
    </w:p>
    <w:p w14:paraId="59BAD065" w14:textId="77777777" w:rsidR="00F23B90" w:rsidRDefault="00F23B90" w:rsidP="00F23B90">
      <w:pPr>
        <w:pStyle w:val="BodyText"/>
      </w:pPr>
      <w:r>
        <w:t>Failed to execute (SpeciesRangeToTable).</w:t>
      </w:r>
    </w:p>
    <w:p w14:paraId="6ED98BA1" w14:textId="77777777" w:rsidR="00F23B90" w:rsidRDefault="00F23B90" w:rsidP="003D4FE8">
      <w:pPr>
        <w:pStyle w:val="BodyText2"/>
      </w:pPr>
      <w:r>
        <w:t>Failed at Fri Aug 05 21:39:29 2011 (Elapsed Time: 4 hours 29 minutes 4 seconds)</w:t>
      </w:r>
    </w:p>
    <w:p w14:paraId="2ACE90A2" w14:textId="77777777" w:rsidR="00F23B90" w:rsidRDefault="00F23B90" w:rsidP="00F23B90">
      <w:pPr>
        <w:pStyle w:val="BodyText"/>
      </w:pPr>
      <w:r>
        <w:t>13972 - this is a very big species range - maybe its filling all of the available memory</w:t>
      </w:r>
    </w:p>
    <w:p w14:paraId="518F551E" w14:textId="77777777" w:rsidR="00F23B90" w:rsidRDefault="00F23B90" w:rsidP="003D4FE8">
      <w:pPr>
        <w:pStyle w:val="BodyText2"/>
      </w:pPr>
      <w:r>
        <w:t>I tried it using the Sample tool which effectively does the same thing, and it is taking ages! After 2 hours it had only done 20% so stopped it.</w:t>
      </w:r>
    </w:p>
    <w:p w14:paraId="02C13792" w14:textId="77777777" w:rsidR="00F23B90" w:rsidRDefault="00F23B90" w:rsidP="00F23B90">
      <w:pPr>
        <w:pStyle w:val="BodyText"/>
      </w:pPr>
      <w:r>
        <w:t>Persevering with numpy as its fast:</w:t>
      </w:r>
    </w:p>
    <w:p w14:paraId="497D7D15" w14:textId="77777777" w:rsidR="00F23B90" w:rsidRDefault="00F23B90" w:rsidP="00F23B90">
      <w:pPr>
        <w:pStyle w:val="BodyText"/>
      </w:pPr>
      <w:r>
        <w:t>&gt;&gt;&gt; myarr=arcpy.RasterToNumPyArray("ID17975","","","",0) - use zero as the no-data value</w:t>
      </w:r>
    </w:p>
    <w:p w14:paraId="6E346C70" w14:textId="77777777" w:rsidR="00F23B90" w:rsidRDefault="00F23B90" w:rsidP="00F23B90">
      <w:pPr>
        <w:pStyle w:val="BodyText"/>
      </w:pPr>
      <w:r>
        <w:t>&gt;&gt;&gt; indices=numpy.flatnonzero(myarr)</w:t>
      </w:r>
    </w:p>
    <w:p w14:paraId="6C310569" w14:textId="77777777" w:rsidR="00F23B90" w:rsidRDefault="00F23B90" w:rsidP="00F23B90">
      <w:pPr>
        <w:pStyle w:val="BodyText"/>
      </w:pPr>
      <w:r>
        <w:t>&gt;&gt;&gt; print indices</w:t>
      </w:r>
    </w:p>
    <w:p w14:paraId="2FA98FBF" w14:textId="77777777" w:rsidR="00F23B90" w:rsidRDefault="00F23B90" w:rsidP="00F23B90">
      <w:pPr>
        <w:pStyle w:val="BodyText"/>
      </w:pPr>
      <w:r>
        <w:t>[    832    1891    1892 ..., 1183234 1183235 1183236]</w:t>
      </w:r>
    </w:p>
    <w:p w14:paraId="16FC5CF1" w14:textId="77777777" w:rsidR="00F23B90" w:rsidRDefault="00F23B90" w:rsidP="00F23B90">
      <w:pPr>
        <w:pStyle w:val="BodyText"/>
      </w:pPr>
      <w:r>
        <w:t>Completely awesome - you can filter the array</w:t>
      </w:r>
    </w:p>
    <w:p w14:paraId="6A86591F" w14:textId="77777777" w:rsidR="00F23B90" w:rsidRDefault="00F23B90" w:rsidP="00F23B90">
      <w:pPr>
        <w:pStyle w:val="BodyText"/>
      </w:pPr>
      <w:r>
        <w:t>&gt;&gt;&gt; myarr=arcpy.RasterToNumPyArray("ID17975","","","",0) - use zero as the no-data value</w:t>
      </w:r>
    </w:p>
    <w:p w14:paraId="3F15F6B8" w14:textId="77777777" w:rsidR="00F23B90" w:rsidRDefault="00F23B90" w:rsidP="00F23B90">
      <w:pPr>
        <w:pStyle w:val="BodyText"/>
      </w:pPr>
      <w:r>
        <w:t>&gt;&gt;&gt; indices=numpy.flatnonzero(myarr==2) - this will only get the indicies where the value is 2!!</w:t>
      </w:r>
    </w:p>
    <w:p w14:paraId="48A6BF5E" w14:textId="77777777" w:rsidR="00F23B90" w:rsidRDefault="00F23B90" w:rsidP="003D4FE8">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F23B90">
      <w:pPr>
        <w:pStyle w:val="BodyText"/>
      </w:pPr>
      <w:r>
        <w:t>Trying nonzero() to get the results in 2-dimensions so we can the rows/columns easier</w:t>
      </w:r>
    </w:p>
    <w:p w14:paraId="1C756DCA" w14:textId="77777777" w:rsidR="00F23B90" w:rsidRDefault="00F23B90" w:rsidP="00F23B90">
      <w:pPr>
        <w:pStyle w:val="BodyText"/>
      </w:pPr>
      <w:r>
        <w:t>&gt;&gt;&gt; indices=numpy.nonzero(myarr==2) - produces the following array:</w:t>
      </w:r>
    </w:p>
    <w:p w14:paraId="60019A66" w14:textId="77777777" w:rsidR="00F23B90" w:rsidRDefault="00F23B90" w:rsidP="00F23B90">
      <w:pPr>
        <w:pStyle w:val="BodyText"/>
      </w:pPr>
      <w:r>
        <w:t>(array([   0,    1,    1, ..., 1116, 1116, 1116]), array([832, 831, 832, ..., 274, 275, 276]))</w:t>
      </w:r>
    </w:p>
    <w:p w14:paraId="388D27DA" w14:textId="77777777" w:rsidR="00F23B90" w:rsidRDefault="00F23B90" w:rsidP="00F23B90">
      <w:pPr>
        <w:pStyle w:val="BodyText"/>
      </w:pPr>
      <w:r>
        <w:t>I can use these to calculate the quad trees?</w:t>
      </w:r>
    </w:p>
    <w:p w14:paraId="1A3EA625" w14:textId="77777777" w:rsidR="00F23B90" w:rsidRDefault="00F23B90" w:rsidP="00F23B90">
      <w:pPr>
        <w:pStyle w:val="BodyText"/>
      </w:pPr>
      <w:r>
        <w:t>Use transpose to turn 2 separate dimensions into a single paired dimension:</w:t>
      </w:r>
    </w:p>
    <w:p w14:paraId="7078AC02" w14:textId="77777777" w:rsidR="00F23B90" w:rsidRDefault="00F23B90" w:rsidP="00F23B90">
      <w:pPr>
        <w:pStyle w:val="BodyText"/>
      </w:pPr>
      <w:r>
        <w:t>&gt;&gt;&gt; indices2 = numpy.transpose(indices)</w:t>
      </w:r>
    </w:p>
    <w:p w14:paraId="606BCF5F" w14:textId="77777777" w:rsidR="00F23B90" w:rsidRDefault="00F23B90" w:rsidP="00F23B90">
      <w:pPr>
        <w:pStyle w:val="BodyText"/>
      </w:pPr>
      <w:r>
        <w:t>array([[   0,  832],</w:t>
      </w:r>
    </w:p>
    <w:p w14:paraId="22FF5916" w14:textId="77777777" w:rsidR="00F23B90" w:rsidRDefault="00F23B90" w:rsidP="00F23B90">
      <w:pPr>
        <w:pStyle w:val="BodyText"/>
      </w:pPr>
      <w:r>
        <w:t xml:space="preserve">       [   1,  831],</w:t>
      </w:r>
    </w:p>
    <w:p w14:paraId="39097836" w14:textId="77777777" w:rsidR="00F23B90" w:rsidRDefault="00F23B90" w:rsidP="00F23B90">
      <w:pPr>
        <w:pStyle w:val="BodyText"/>
      </w:pPr>
      <w:r>
        <w:t xml:space="preserve">       [   1,  832],</w:t>
      </w:r>
    </w:p>
    <w:p w14:paraId="3B557394" w14:textId="77777777" w:rsidR="00F23B90" w:rsidRDefault="00F23B90" w:rsidP="00F23B90">
      <w:pPr>
        <w:pStyle w:val="BodyText"/>
      </w:pPr>
      <w:r>
        <w:t xml:space="preserve">       ..., </w:t>
      </w:r>
    </w:p>
    <w:p w14:paraId="583FC4F0" w14:textId="77777777" w:rsidR="00F23B90" w:rsidRDefault="00F23B90" w:rsidP="00F23B90">
      <w:pPr>
        <w:pStyle w:val="BodyText"/>
      </w:pPr>
      <w:r>
        <w:t xml:space="preserve">       [1116,  274],</w:t>
      </w:r>
    </w:p>
    <w:p w14:paraId="217312AA" w14:textId="77777777" w:rsidR="00F23B90" w:rsidRDefault="00F23B90" w:rsidP="00F23B90">
      <w:pPr>
        <w:pStyle w:val="BodyText"/>
      </w:pPr>
      <w:r>
        <w:t xml:space="preserve">       [1116,  275],</w:t>
      </w:r>
    </w:p>
    <w:p w14:paraId="569FD7AD" w14:textId="77777777" w:rsidR="00F23B90" w:rsidRDefault="00F23B90" w:rsidP="00F23B90">
      <w:pPr>
        <w:pStyle w:val="BodyText"/>
      </w:pPr>
      <w:r>
        <w:t xml:space="preserve">       [1116,  276]])</w:t>
      </w:r>
    </w:p>
    <w:p w14:paraId="4D21F278" w14:textId="77777777" w:rsidR="00F23B90" w:rsidRDefault="00F23B90" w:rsidP="00F23B90">
      <w:pPr>
        <w:pStyle w:val="BodyText"/>
      </w:pPr>
      <w:r>
        <w:t>Then add the x and y offsets to get the actual col/rows:</w:t>
      </w:r>
    </w:p>
    <w:p w14:paraId="2A5FD1A4" w14:textId="77777777" w:rsidR="00F23B90" w:rsidRDefault="00F23B90" w:rsidP="00F23B90">
      <w:pPr>
        <w:pStyle w:val="BodyText"/>
      </w:pPr>
      <w:r>
        <w:t>&gt;&gt;&gt; indices[0].__iadd__(1) - will add 1 to all of the row values - the inplace function will update the original array!</w:t>
      </w:r>
    </w:p>
    <w:p w14:paraId="38FA5792" w14:textId="77777777" w:rsidR="00F23B90" w:rsidRDefault="00F23B90" w:rsidP="00F23B90">
      <w:pPr>
        <w:pStyle w:val="BodyText"/>
      </w:pPr>
      <w:r>
        <w:t xml:space="preserve">I am going to use the values found here: </w:t>
      </w:r>
      <w:hyperlink r:id="rId144" w:history="1">
        <w:r w:rsidRPr="0077669C">
          <w:rPr>
            <w:rStyle w:val="Hyperlink"/>
          </w:rPr>
          <w:t>http://fwarmerdam.blogspot.com/2010/02/world-mapping.html</w:t>
        </w:r>
      </w:hyperlink>
    </w:p>
    <w:p w14:paraId="76FE5174" w14:textId="77777777" w:rsidR="00F23B90" w:rsidRDefault="00F23B90" w:rsidP="00F23B90">
      <w:pPr>
        <w:pStyle w:val="BodyText"/>
      </w:pPr>
      <w:r>
        <w:t>-21000000,21000000</w:t>
      </w:r>
    </w:p>
    <w:p w14:paraId="1587D20B" w14:textId="77777777" w:rsidR="00F23B90" w:rsidRDefault="00F23B90" w:rsidP="00F23B90">
      <w:pPr>
        <w:pStyle w:val="BodyText"/>
      </w:pPr>
      <w:r>
        <w:t>-11000000,11000000</w:t>
      </w:r>
    </w:p>
    <w:p w14:paraId="1691B010" w14:textId="77777777" w:rsidR="00F23B90" w:rsidRDefault="00F23B90" w:rsidP="00F23B90">
      <w:pPr>
        <w:pStyle w:val="BodyText"/>
      </w:pPr>
      <w:r>
        <w:t>If the data have x or y values outside these then they will have negative col/row indices</w:t>
      </w:r>
    </w:p>
    <w:p w14:paraId="6E1C14E6" w14:textId="77777777" w:rsidR="00F23B90" w:rsidRDefault="00F23B90" w:rsidP="00F23B90">
      <w:pPr>
        <w:pStyle w:val="BodyText"/>
      </w:pPr>
      <w:r>
        <w:t>Now lets get the values to add:</w:t>
      </w:r>
    </w:p>
    <w:p w14:paraId="465AB982" w14:textId="77777777" w:rsidR="00F23B90" w:rsidRDefault="00F23B90" w:rsidP="00F23B90">
      <w:pPr>
        <w:pStyle w:val="BodyText"/>
      </w:pPr>
      <w:r>
        <w:t>&gt;&gt;&gt; dsc = arcpy.Describe("Orang Utan raster")</w:t>
      </w:r>
      <w:r>
        <w:tab/>
        <w:t xml:space="preserve">   </w:t>
      </w:r>
    </w:p>
    <w:p w14:paraId="218B971B" w14:textId="77777777" w:rsidR="00F23B90" w:rsidRDefault="00F23B90" w:rsidP="00F23B90">
      <w:pPr>
        <w:pStyle w:val="BodyText"/>
      </w:pPr>
      <w:r>
        <w:t>&gt;&gt;&gt; extent = dsc.Extent</w:t>
      </w:r>
    </w:p>
    <w:p w14:paraId="0330A959" w14:textId="77777777" w:rsidR="00F23B90" w:rsidRDefault="00F23B90" w:rsidP="00F23B90">
      <w:pPr>
        <w:pStyle w:val="BodyText"/>
      </w:pPr>
      <w:r>
        <w:t>&gt;&gt;&gt; extent.YMax</w:t>
      </w:r>
    </w:p>
    <w:p w14:paraId="7CDD7A32" w14:textId="77777777" w:rsidR="00F23B90" w:rsidRDefault="00F23B90" w:rsidP="00F23B90">
      <w:pPr>
        <w:pStyle w:val="BodyText"/>
      </w:pPr>
      <w:r>
        <w:t>=721000</w:t>
      </w:r>
    </w:p>
    <w:p w14:paraId="57A5B937" w14:textId="77777777" w:rsidR="00F23B90" w:rsidRDefault="00F23B90" w:rsidP="00F23B90">
      <w:pPr>
        <w:pStyle w:val="BodyText"/>
      </w:pPr>
      <w:r>
        <w:lastRenderedPageBreak/>
        <w:t>Y at the origin is 11000000, so we need to do this calculation:</w:t>
      </w:r>
    </w:p>
    <w:p w14:paraId="0BBF56DD" w14:textId="77777777" w:rsidR="00F23B90" w:rsidRDefault="00F23B90" w:rsidP="00F23B90">
      <w:pPr>
        <w:pStyle w:val="BodyText"/>
      </w:pPr>
      <w:r>
        <w:t>&gt;&gt;&gt; yOffset = (11000000-extent.YMax)/1000</w:t>
      </w:r>
    </w:p>
    <w:p w14:paraId="467414A2" w14:textId="77777777" w:rsidR="00F23B90" w:rsidRDefault="00F23B90" w:rsidP="00F23B90">
      <w:pPr>
        <w:pStyle w:val="BodyText"/>
      </w:pPr>
      <w:r>
        <w:t>=10279!</w:t>
      </w:r>
    </w:p>
    <w:p w14:paraId="6E48551A" w14:textId="77777777" w:rsidR="00F23B90" w:rsidRDefault="00F23B90" w:rsidP="00F23B90">
      <w:pPr>
        <w:pStyle w:val="BodyText"/>
      </w:pPr>
      <w:r>
        <w:t>&gt;&gt;&gt; indices[0].__iadd__(10279)</w:t>
      </w:r>
    </w:p>
    <w:p w14:paraId="67F5C6DF" w14:textId="77777777" w:rsidR="00F23B90" w:rsidRDefault="00F23B90" w:rsidP="00F23B90">
      <w:pPr>
        <w:pStyle w:val="BodyText"/>
      </w:pPr>
      <w:r>
        <w:t>Same for x:</w:t>
      </w:r>
    </w:p>
    <w:p w14:paraId="5ADB3FBD" w14:textId="77777777" w:rsidR="00F23B90" w:rsidRDefault="00F23B90" w:rsidP="00F23B90">
      <w:pPr>
        <w:pStyle w:val="BodyText"/>
      </w:pPr>
      <w:r>
        <w:t>&gt;&gt;&gt; xOffset = (extent.XMin+21000000)/1000</w:t>
      </w:r>
    </w:p>
    <w:p w14:paraId="282910A0" w14:textId="77777777" w:rsidR="00F23B90" w:rsidRDefault="00F23B90" w:rsidP="00F23B90">
      <w:pPr>
        <w:pStyle w:val="BodyText"/>
      </w:pPr>
      <w:r>
        <w:t>=33182!</w:t>
      </w:r>
    </w:p>
    <w:p w14:paraId="4A6F913B" w14:textId="77777777" w:rsidR="00F23B90" w:rsidRDefault="00F23B90" w:rsidP="003D4FE8">
      <w:pPr>
        <w:pStyle w:val="BodyText2"/>
      </w:pPr>
      <w:r>
        <w:t>&gt;&gt;&gt; indices[1].__iadd__(33182)</w:t>
      </w:r>
      <w:r>
        <w:tab/>
        <w:t xml:space="preserve"> </w:t>
      </w:r>
    </w:p>
    <w:p w14:paraId="35236CBC" w14:textId="77777777" w:rsidR="00F23B90" w:rsidRDefault="00F23B90" w:rsidP="003D4FE8">
      <w:pPr>
        <w:pStyle w:val="BodyText2"/>
      </w:pPr>
      <w:r>
        <w:t>&gt;&gt;&gt; indices2 = numpy.transpose(indices)</w:t>
      </w:r>
    </w:p>
    <w:p w14:paraId="2B0F3C25" w14:textId="77777777" w:rsidR="00F23B90" w:rsidRDefault="00F23B90" w:rsidP="003D4FE8">
      <w:pPr>
        <w:pStyle w:val="BodyText2"/>
      </w:pPr>
      <w:r>
        <w:t>So full code is:</w:t>
      </w:r>
    </w:p>
    <w:p w14:paraId="028314BD" w14:textId="77777777" w:rsidR="00F23B90" w:rsidRDefault="00F23B90" w:rsidP="00F23B90">
      <w:pPr>
        <w:pStyle w:val="BodyText"/>
      </w:pPr>
      <w:r>
        <w:t>import arcpy, numpy</w:t>
      </w:r>
    </w:p>
    <w:p w14:paraId="79BF3A19" w14:textId="77777777" w:rsidR="00F23B90" w:rsidRDefault="00F23B90" w:rsidP="00F23B90">
      <w:pPr>
        <w:pStyle w:val="BodyText"/>
      </w:pPr>
      <w:r>
        <w:t xml:space="preserve">speciesRasterLayer = arcpy.GetParameterAsText(0) </w:t>
      </w:r>
    </w:p>
    <w:p w14:paraId="3824CE11" w14:textId="77777777" w:rsidR="00F23B90" w:rsidRDefault="00F23B90" w:rsidP="00F23B90">
      <w:pPr>
        <w:pStyle w:val="BodyText"/>
      </w:pPr>
      <w:r>
        <w:t>maxY = int(arcpy.GetParameterAsText(1)) #i.e.  11000000 for web mercator</w:t>
      </w:r>
    </w:p>
    <w:p w14:paraId="77022BD4" w14:textId="77777777" w:rsidR="00F23B90" w:rsidRDefault="00F23B90" w:rsidP="00F23B90">
      <w:pPr>
        <w:pStyle w:val="BodyText"/>
      </w:pPr>
      <w:r>
        <w:t>minX = int(arcpy.GetParameterAsText(2)) #i.e. -21000000 for web mercator</w:t>
      </w:r>
    </w:p>
    <w:p w14:paraId="29585310" w14:textId="77777777" w:rsidR="00F23B90" w:rsidRDefault="00F23B90" w:rsidP="00F23B90">
      <w:pPr>
        <w:pStyle w:val="BodyText"/>
      </w:pPr>
      <w:r>
        <w:t>myarr=arcpy.RasterToNumPyArray(speciesRasterLayer,"","","",0)</w:t>
      </w:r>
    </w:p>
    <w:p w14:paraId="3C7747C8" w14:textId="77777777" w:rsidR="00F23B90" w:rsidRDefault="00F23B90" w:rsidP="00F23B90">
      <w:pPr>
        <w:pStyle w:val="BodyText"/>
      </w:pPr>
      <w:r>
        <w:t>indices=numpy.nonzero(myarr==1)</w:t>
      </w:r>
    </w:p>
    <w:p w14:paraId="47099B9F" w14:textId="77777777" w:rsidR="00F23B90" w:rsidRDefault="00F23B90" w:rsidP="00F23B90">
      <w:pPr>
        <w:pStyle w:val="BodyText"/>
      </w:pPr>
      <w:r>
        <w:t>dsc = arcpy.Describe(speciesRasterLayer)</w:t>
      </w:r>
    </w:p>
    <w:p w14:paraId="56A4060A" w14:textId="77777777" w:rsidR="00F23B90" w:rsidRDefault="00F23B90" w:rsidP="00F23B90">
      <w:pPr>
        <w:pStyle w:val="BodyText"/>
      </w:pPr>
      <w:r>
        <w:t>indices[0].__iadd__((maxY-dsc.Extent.YMax)/1000)</w:t>
      </w:r>
    </w:p>
    <w:p w14:paraId="6D88A152" w14:textId="77777777" w:rsidR="00F23B90" w:rsidRDefault="00F23B90" w:rsidP="00F23B90">
      <w:pPr>
        <w:pStyle w:val="BodyText"/>
      </w:pPr>
      <w:r>
        <w:t>indices[1].__iadd__((dsc.Extent.XMin-minX)/1000)</w:t>
      </w:r>
    </w:p>
    <w:p w14:paraId="2DA1B203" w14:textId="77777777" w:rsidR="00F23B90" w:rsidRDefault="00F23B90" w:rsidP="00F23B90">
      <w:pPr>
        <w:pStyle w:val="BodyText"/>
      </w:pPr>
      <w:r>
        <w:t>indices2 = numpy.transpose(indices)</w:t>
      </w:r>
    </w:p>
    <w:p w14:paraId="2F36F43C" w14:textId="77777777" w:rsidR="00F23B90" w:rsidRDefault="00F23B90" w:rsidP="003D4FE8">
      <w:pPr>
        <w:pStyle w:val="BodyText2"/>
      </w:pPr>
      <w:r>
        <w:t>indices2.tofile(r'E:\cottaan\My Documents\ArcGIS\test.txt'," ")</w:t>
      </w:r>
    </w:p>
    <w:p w14:paraId="6A445EC9" w14:textId="77777777" w:rsidR="00F23B90" w:rsidRDefault="00F23B90" w:rsidP="00F23B90">
      <w:pPr>
        <w:pStyle w:val="BodyText"/>
      </w:pPr>
      <w:r>
        <w:t>Put these scripts into a model to iterate through species - seems to work ok.</w:t>
      </w:r>
    </w:p>
    <w:p w14:paraId="5BF53FAD" w14:textId="77777777" w:rsidR="00F23B90" w:rsidRDefault="00F23B90" w:rsidP="00F23B90">
      <w:pPr>
        <w:pStyle w:val="BodyText"/>
      </w:pPr>
      <w:r>
        <w:t>10128 takes 1 min raster to file - why so slow?</w:t>
      </w:r>
    </w:p>
    <w:p w14:paraId="6A98B6F2" w14:textId="77777777" w:rsidR="00F23B90" w:rsidRDefault="00F23B90" w:rsidP="00F23B90">
      <w:pPr>
        <w:pStyle w:val="BodyText"/>
      </w:pPr>
      <w:r>
        <w:t>The script completes in 6 seconds but it doesnt complete for 55secs! Why? Its no problem without the tofile line.</w:t>
      </w:r>
    </w:p>
    <w:p w14:paraId="7FAF5FB7" w14:textId="77777777" w:rsidR="00F23B90" w:rsidRDefault="00F23B90" w:rsidP="00F23B90">
      <w:pPr>
        <w:pStyle w:val="BodyText"/>
      </w:pPr>
      <w:r>
        <w:t>Use the numpy.save method instead it is quicker - and use the  method to load the data back in again.</w:t>
      </w:r>
    </w:p>
    <w:p w14:paraId="05F7EEB6" w14:textId="77777777" w:rsidR="00F23B90" w:rsidRDefault="00F23B90" w:rsidP="00F23B90">
      <w:pPr>
        <w:pStyle w:val="BodyText"/>
      </w:pPr>
      <w:r>
        <w:t>Running the model on the full species data.</w:t>
      </w:r>
    </w:p>
    <w:p w14:paraId="138D8015" w14:textId="77777777" w:rsidR="00F23B90" w:rsidRDefault="00F23B90" w:rsidP="00F23B90">
      <w:pPr>
        <w:pStyle w:val="BodyText"/>
      </w:pPr>
      <w:r>
        <w:t>Takes 7 minutes to get a unique list of species - but the first is ID_NO = ' '. Dont understand!</w:t>
      </w:r>
    </w:p>
    <w:p w14:paraId="36774F71" w14:textId="77777777" w:rsidR="00F23B90" w:rsidRDefault="00F23B90" w:rsidP="00F23B90">
      <w:pPr>
        <w:pStyle w:val="BodyText"/>
      </w:pPr>
      <w:r>
        <w:t>There were 51 records with that - so deleted them. Probably should add this into the model, but cant be bothererd right now. Will comment it as a TODO.</w:t>
      </w:r>
    </w:p>
    <w:p w14:paraId="1A2F632B" w14:textId="77777777" w:rsidR="00F23B90" w:rsidRDefault="00F23B90" w:rsidP="00F23B90">
      <w:pPr>
        <w:pStyle w:val="BodyText"/>
      </w:pPr>
      <w:r>
        <w:t>Failed on 10030 - not surprisingly - a big one.</w:t>
      </w:r>
    </w:p>
    <w:p w14:paraId="26FC162E" w14:textId="77777777" w:rsidR="00F23B90" w:rsidRDefault="00F23B90" w:rsidP="00F23B90">
      <w:pPr>
        <w:pStyle w:val="BodyText"/>
      </w:pPr>
      <w:r>
        <w:t xml:space="preserve">Ran Species to Raster separately and it worked - so trying Raster to file - it is this that failed. </w:t>
      </w:r>
    </w:p>
    <w:p w14:paraId="2FEBA6F9" w14:textId="77777777" w:rsidR="00F23B90" w:rsidRDefault="00F23B90" w:rsidP="003D4FE8">
      <w:pPr>
        <w:pStyle w:val="BodyText2"/>
      </w:pPr>
      <w:r>
        <w:t>OK weird - it worked in the python window in ArcGIS! And produced an output file</w:t>
      </w:r>
    </w:p>
    <w:p w14:paraId="7E716423" w14:textId="77777777" w:rsidR="00F23B90" w:rsidRDefault="00F23B90" w:rsidP="00F23B90">
      <w:pPr>
        <w:pStyle w:val="BodyText"/>
      </w:pPr>
      <w:r>
        <w:t>Executing: SpeciesRasterToFile id10030 "E:\cottaan\My Documents\SpeciesGridData\test.npy"</w:t>
      </w:r>
    </w:p>
    <w:p w14:paraId="5F1B9011" w14:textId="77777777" w:rsidR="00F23B90" w:rsidRDefault="00F23B90" w:rsidP="00F23B90">
      <w:pPr>
        <w:pStyle w:val="BodyText"/>
      </w:pPr>
      <w:r>
        <w:t>Start Time: Thu Aug 11 09:03:42 2011</w:t>
      </w:r>
    </w:p>
    <w:p w14:paraId="3F72D808" w14:textId="77777777" w:rsidR="00F23B90" w:rsidRDefault="00F23B90" w:rsidP="00F23B90">
      <w:pPr>
        <w:pStyle w:val="BodyText"/>
      </w:pPr>
      <w:r>
        <w:t>Running script SpeciesRasterToFile...</w:t>
      </w:r>
    </w:p>
    <w:p w14:paraId="33D68E69" w14:textId="77777777" w:rsidR="00F23B90" w:rsidRDefault="00F23B90" w:rsidP="00F23B90">
      <w:pPr>
        <w:pStyle w:val="BodyText"/>
      </w:pPr>
      <w:r>
        <w:t>ERROR 000714: Error in script SpeciesRasterToFile.</w:t>
      </w:r>
    </w:p>
    <w:p w14:paraId="49223460" w14:textId="77777777" w:rsidR="00F23B90" w:rsidRDefault="00F23B90" w:rsidP="003D4FE8">
      <w:pPr>
        <w:pStyle w:val="BodyText2"/>
      </w:pPr>
      <w:r>
        <w:t>Error in executing: cmd.exe /C E:\cottaan\APTANA~1\APTANA~1\ARCGIS~1\src\RASTER~2.PY  "id10030" "E:\cottaan\My Documents\SpeciesGridData\test.npy"</w:t>
      </w:r>
    </w:p>
    <w:p w14:paraId="404025BC" w14:textId="77777777" w:rsidR="00F23B90" w:rsidRDefault="00F23B90" w:rsidP="00F23B90">
      <w:pPr>
        <w:pStyle w:val="BodyText"/>
      </w:pPr>
      <w:r>
        <w:t>Failed on this line:</w:t>
      </w:r>
    </w:p>
    <w:p w14:paraId="77F4757C" w14:textId="77777777" w:rsidR="00F23B90" w:rsidRDefault="00F23B90" w:rsidP="00F23B90">
      <w:pPr>
        <w:pStyle w:val="BodyText"/>
      </w:pPr>
      <w:r>
        <w:t>myarr=arcpy.RasterToNumPyArray(speciesRasterLayer,"","","",0)</w:t>
      </w:r>
    </w:p>
    <w:p w14:paraId="784C0E3B" w14:textId="77777777" w:rsidR="00F23B90" w:rsidRDefault="00F23B90" w:rsidP="00F23B90">
      <w:pPr>
        <w:pStyle w:val="BodyText"/>
      </w:pPr>
      <w:r>
        <w:t>Memory goes up to 85% and then stays the same then it fails</w:t>
      </w:r>
    </w:p>
    <w:p w14:paraId="18CAD4C3" w14:textId="77777777" w:rsidR="00F23B90" w:rsidRDefault="00F23B90" w:rsidP="00F23B90">
      <w:pPr>
        <w:pStyle w:val="BodyText"/>
      </w:pPr>
      <w:r>
        <w:t>BUT THIS LINE WORKS IF YOU RUN IT IN THE GP WINDOW IN ARCMAP</w:t>
      </w:r>
    </w:p>
    <w:p w14:paraId="385102E6" w14:textId="77777777" w:rsidR="00F23B90" w:rsidRDefault="00F23B90" w:rsidP="00F23B90">
      <w:pPr>
        <w:pStyle w:val="BodyText"/>
      </w:pPr>
      <w:r>
        <w:t>Memory goes up to 93% in a spike but it still works</w:t>
      </w:r>
    </w:p>
    <w:p w14:paraId="16E90507" w14:textId="77777777" w:rsidR="00F23B90" w:rsidRDefault="00F23B90" w:rsidP="00F23B90">
      <w:pPr>
        <w:pStyle w:val="BodyText"/>
      </w:pPr>
      <w:r>
        <w:t>There are 38783 cols x 17720 rows in the raster (687234760 pixels)</w:t>
      </w:r>
    </w:p>
    <w:p w14:paraId="04729E5C" w14:textId="77777777" w:rsidR="00F23B90" w:rsidRDefault="00F23B90" w:rsidP="00F23B90">
      <w:pPr>
        <w:pStyle w:val="BodyText"/>
      </w:pPr>
      <w:r>
        <w:t xml:space="preserve">In my script tool there is an option to run in process which was unchecked. Trying with it checked. This should run faster : </w:t>
      </w:r>
      <w:hyperlink r:id="rId145"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3D4FE8">
      <w:pPr>
        <w:pStyle w:val="BodyText2"/>
      </w:pPr>
      <w:r>
        <w:t>IT WORKED!!!!!!!!!!!!!!!!!!!!!!!!!!!! By default all python tools run in process, so I must have at some point switched this off.</w:t>
      </w:r>
    </w:p>
    <w:p w14:paraId="6189BB56" w14:textId="77777777" w:rsidR="00F23B90" w:rsidRDefault="00F23B90" w:rsidP="00F23B90">
      <w:pPr>
        <w:pStyle w:val="BodyText"/>
      </w:pPr>
      <w:r>
        <w:t>Executing (Species Raster to File): SpeciesRasterToFile "E:\cottaan\My Documents\SpeciesRasterData\ID10340" "E:\cottaan\My Documents\SpeciesGridData\ID10340.npy"</w:t>
      </w:r>
    </w:p>
    <w:p w14:paraId="7BE4BCC9" w14:textId="77777777" w:rsidR="00F23B90" w:rsidRDefault="00F23B90" w:rsidP="00F23B90">
      <w:pPr>
        <w:pStyle w:val="BodyText"/>
      </w:pPr>
      <w:r>
        <w:t>Start Time: Thu Aug 11 10:34:11 2011</w:t>
      </w:r>
    </w:p>
    <w:p w14:paraId="112B7677" w14:textId="77777777" w:rsidR="00F23B90" w:rsidRDefault="00F23B90" w:rsidP="00F23B90">
      <w:pPr>
        <w:pStyle w:val="BodyText"/>
      </w:pPr>
      <w:r>
        <w:t>Running script SpeciesRasterToFile...</w:t>
      </w:r>
    </w:p>
    <w:p w14:paraId="4B6C680E" w14:textId="77777777" w:rsidR="00F23B90" w:rsidRDefault="00F23B90" w:rsidP="00F23B90">
      <w:pPr>
        <w:pStyle w:val="BodyText"/>
      </w:pPr>
      <w:r>
        <w:t xml:space="preserve">&lt;type 'exceptions.MemoryError'&gt;: </w:t>
      </w:r>
    </w:p>
    <w:p w14:paraId="18E0BD1A" w14:textId="77777777" w:rsidR="00F23B90" w:rsidRDefault="00F23B90" w:rsidP="00F23B90">
      <w:pPr>
        <w:pStyle w:val="BodyText"/>
      </w:pPr>
      <w:r>
        <w:t>Failed to execute (Species Raster to File).</w:t>
      </w:r>
    </w:p>
    <w:p w14:paraId="00C34406" w14:textId="77777777" w:rsidR="00F23B90" w:rsidRDefault="00F23B90" w:rsidP="00F23B90">
      <w:pPr>
        <w:pStyle w:val="BodyText"/>
      </w:pPr>
      <w:r>
        <w:t>Failed at Thu Aug 11 10:34:32 2011 (Elapsed Time: 21.00 seconds)</w:t>
      </w:r>
    </w:p>
    <w:p w14:paraId="5E1548C9" w14:textId="77777777" w:rsidR="00F23B90" w:rsidRDefault="00F23B90" w:rsidP="00F23B90">
      <w:pPr>
        <w:pStyle w:val="BodyText"/>
      </w:pPr>
      <w:r>
        <w:lastRenderedPageBreak/>
        <w:t>Failed to execute (AllSpeciesToFiles).</w:t>
      </w:r>
    </w:p>
    <w:p w14:paraId="7196201C" w14:textId="77777777" w:rsidR="00F23B90" w:rsidRDefault="00F23B90" w:rsidP="00F23B90">
      <w:pPr>
        <w:pStyle w:val="BodyText"/>
      </w:pPr>
      <w:r>
        <w:t>Failed at Thu Aug 11 10:34:33 2011 (Elapsed Time: 37 minutes 8 seconds)</w:t>
      </w:r>
    </w:p>
    <w:p w14:paraId="275AB65A" w14:textId="77777777" w:rsidR="00F23B90" w:rsidRDefault="00F23B90" w:rsidP="00F23B90">
      <w:pPr>
        <w:pStyle w:val="BodyText"/>
      </w:pPr>
      <w:r>
        <w:t>There are 40076 cols x 16794 rows in the raster (673036344) - less then 10030!</w:t>
      </w:r>
    </w:p>
    <w:p w14:paraId="5E126EFD" w14:textId="77777777" w:rsidR="00F23B90" w:rsidRDefault="00F23B90" w:rsidP="00F23B90">
      <w:pPr>
        <w:pStyle w:val="BodyText"/>
      </w:pPr>
      <w:r>
        <w:t>When I try and add the raster I get an inconsistent extent message - I bet that is what is causing the error</w:t>
      </w:r>
    </w:p>
    <w:p w14:paraId="0438C704" w14:textId="77777777" w:rsidR="00F23B90" w:rsidRDefault="00F23B90" w:rsidP="00F23B90">
      <w:pPr>
        <w:pStyle w:val="BodyText"/>
      </w:pPr>
      <w:r>
        <w:t>Even in ArcGIS I get an: Runtime error &lt;type 'exceptions.RuntimeError'&gt;: ERROR 999998: Unexpected Error.</w:t>
      </w:r>
    </w:p>
    <w:p w14:paraId="11379589" w14:textId="77777777" w:rsidR="00F23B90" w:rsidRDefault="00F23B90" w:rsidP="00F23B90">
      <w:pPr>
        <w:pStyle w:val="BodyText"/>
      </w:pPr>
      <w:r>
        <w:t>With a normal 'Polygon To Raster' GP tool it doesnt produce the error - so the inconsistent extent is the issue - no its not see later **</w:t>
      </w:r>
    </w:p>
    <w:p w14:paraId="1C705B46" w14:textId="77777777" w:rsidR="00F23B90" w:rsidRDefault="00F23B90" w:rsidP="00F23B90">
      <w:pPr>
        <w:pStyle w:val="BodyText"/>
      </w:pPr>
      <w:r>
        <w:t>Extent of working one:</w:t>
      </w:r>
    </w:p>
    <w:p w14:paraId="1D6A503E" w14:textId="77777777" w:rsidR="00F23B90" w:rsidRDefault="00F23B90" w:rsidP="00F23B90">
      <w:pPr>
        <w:pStyle w:val="BodyText"/>
      </w:pPr>
      <w:r>
        <w:t xml:space="preserve">-20037507.06716 </w:t>
      </w:r>
      <w:r>
        <w:tab/>
        <w:t xml:space="preserve">to   20038492.9328382 </w:t>
      </w:r>
      <w:r>
        <w:tab/>
        <w:t>x</w:t>
      </w:r>
    </w:p>
    <w:p w14:paraId="12951CC3" w14:textId="77777777" w:rsidR="00F23B90" w:rsidRDefault="00F23B90" w:rsidP="00F23B90">
      <w:pPr>
        <w:pStyle w:val="BodyText"/>
      </w:pPr>
      <w:r>
        <w:t xml:space="preserve"> -3970161.39020002 </w:t>
      </w:r>
      <w:r>
        <w:tab/>
        <w:t xml:space="preserve">to </w:t>
      </w:r>
      <w:r>
        <w:tab/>
        <w:t xml:space="preserve">-20763161.3902 </w:t>
      </w:r>
      <w:r>
        <w:tab/>
      </w:r>
      <w:r>
        <w:tab/>
        <w:t>y</w:t>
      </w:r>
    </w:p>
    <w:p w14:paraId="7D7D2E31" w14:textId="77777777" w:rsidR="00F23B90" w:rsidRDefault="00F23B90" w:rsidP="00F23B90">
      <w:pPr>
        <w:pStyle w:val="BodyText"/>
      </w:pPr>
      <w:r>
        <w:t xml:space="preserve"> </w:t>
      </w:r>
    </w:p>
    <w:p w14:paraId="46620756" w14:textId="77777777" w:rsidR="00F23B90" w:rsidRDefault="00F23B90" w:rsidP="00F23B90">
      <w:pPr>
        <w:pStyle w:val="BodyText"/>
      </w:pPr>
      <w:r>
        <w:t>Extent of not-working one:</w:t>
      </w:r>
    </w:p>
    <w:p w14:paraId="39C039B2" w14:textId="77777777" w:rsidR="00F23B90" w:rsidRDefault="00F23B90" w:rsidP="00F23B90">
      <w:pPr>
        <w:pStyle w:val="BodyText"/>
      </w:pPr>
      <w:r>
        <w:t>-20038000</w:t>
      </w:r>
      <w:r>
        <w:tab/>
      </w:r>
      <w:r>
        <w:tab/>
      </w:r>
      <w:r>
        <w:tab/>
        <w:t xml:space="preserve">to </w:t>
      </w:r>
      <w:r>
        <w:tab/>
        <w:t xml:space="preserve"> 20038000</w:t>
      </w:r>
      <w:r>
        <w:tab/>
      </w:r>
      <w:r>
        <w:tab/>
      </w:r>
      <w:r>
        <w:tab/>
        <w:t>x</w:t>
      </w:r>
    </w:p>
    <w:p w14:paraId="1E723822" w14:textId="77777777" w:rsidR="00F23B90" w:rsidRDefault="00F23B90" w:rsidP="003D4FE8">
      <w:pPr>
        <w:pStyle w:val="BodyText2"/>
      </w:pPr>
      <w:r>
        <w:t xml:space="preserve"> -3970000</w:t>
      </w:r>
      <w:r>
        <w:tab/>
      </w:r>
      <w:r>
        <w:tab/>
      </w:r>
      <w:r>
        <w:tab/>
        <w:t>to</w:t>
      </w:r>
      <w:r>
        <w:tab/>
        <w:t>-20764000</w:t>
      </w:r>
      <w:r>
        <w:tab/>
      </w:r>
      <w:r>
        <w:tab/>
      </w:r>
      <w:r>
        <w:tab/>
        <w:t>y</w:t>
      </w:r>
    </w:p>
    <w:p w14:paraId="1EE03B5B" w14:textId="77777777" w:rsidR="00F23B90" w:rsidRDefault="00F23B90" w:rsidP="003D4FE8">
      <w:pPr>
        <w:pStyle w:val="BodyText2"/>
      </w:pPr>
      <w:r>
        <w:t>If I change the code so that minx cannot be &lt;-20037000 then it works</w:t>
      </w:r>
    </w:p>
    <w:p w14:paraId="1B51E515" w14:textId="77777777" w:rsidR="00F23B90" w:rsidRDefault="00F23B90" w:rsidP="00F23B90">
      <w:pPr>
        <w:pStyle w:val="BodyText"/>
      </w:pPr>
      <w:r>
        <w:t>I need some logic to stop this in the Species to Raster script. But how does it know that it is an inconsistent extent?</w:t>
      </w:r>
    </w:p>
    <w:p w14:paraId="2FCE13FF" w14:textId="77777777" w:rsidR="00F23B90" w:rsidRDefault="00F23B90" w:rsidP="003D4FE8">
      <w:pPr>
        <w:pStyle w:val="BodyText2"/>
      </w:pPr>
      <w:r>
        <w:t>The ESRI raster has a different GCS than the feature class for some reason. It is using a GCS User Defined!</w:t>
      </w:r>
    </w:p>
    <w:p w14:paraId="0FE1EE6A" w14:textId="77777777" w:rsidR="00F23B90" w:rsidRDefault="00F23B90" w:rsidP="00F23B90">
      <w:pPr>
        <w:pStyle w:val="BodyText"/>
      </w:pPr>
      <w:r>
        <w:t>Failed on 10118 0 on the create raster step - this ran before. Maybe i should write it to a shapefile and not to in_memory</w:t>
      </w:r>
    </w:p>
    <w:p w14:paraId="698404A3" w14:textId="77777777" w:rsidR="00F23B90" w:rsidRDefault="00F23B90" w:rsidP="003D4FE8">
      <w:pPr>
        <w:pStyle w:val="BodyText2"/>
      </w:pPr>
      <w:r>
        <w:t>Changed the script and it is fine now. Got past 10118</w:t>
      </w:r>
    </w:p>
    <w:p w14:paraId="08B2E0E5" w14:textId="77777777" w:rsidR="00F23B90" w:rsidRDefault="00F23B90" w:rsidP="00F23B90">
      <w:pPr>
        <w:pStyle w:val="BodyText"/>
      </w:pPr>
      <w:r>
        <w:t>**</w:t>
      </w:r>
    </w:p>
    <w:p w14:paraId="516A7873" w14:textId="77777777" w:rsidR="00F23B90" w:rsidRDefault="00F23B90" w:rsidP="00F23B90">
      <w:pPr>
        <w:pStyle w:val="BodyText"/>
      </w:pPr>
      <w:r>
        <w:t>minx:-20037000 maxx:20038000 miny:-20764000 maxy:-3970000</w:t>
      </w:r>
    </w:p>
    <w:p w14:paraId="7C9BA3A6" w14:textId="77777777" w:rsidR="00F23B90" w:rsidRDefault="00F23B90" w:rsidP="00F23B90">
      <w:pPr>
        <w:pStyle w:val="BodyText"/>
      </w:pPr>
      <w:r>
        <w:t>Completed script SpeciesToRaster...</w:t>
      </w:r>
    </w:p>
    <w:p w14:paraId="79E20944" w14:textId="77777777" w:rsidR="00F23B90" w:rsidRDefault="00F23B90" w:rsidP="00F23B90">
      <w:pPr>
        <w:pStyle w:val="BodyText"/>
      </w:pPr>
      <w:r>
        <w:t>Succeeded at Thu Aug 11 14:52:43 2011 (Elapsed Time: 44.00 seconds)</w:t>
      </w:r>
    </w:p>
    <w:p w14:paraId="6F8A808B" w14:textId="77777777" w:rsidR="00F23B90" w:rsidRDefault="00F23B90" w:rsidP="00F23B90">
      <w:pPr>
        <w:pStyle w:val="BodyText"/>
      </w:pPr>
      <w:r>
        <w:t>Executing (Species Raster to File): SpeciesRasterToFile "E:\cottaan\My Documents\SpeciesRasterData\ID10340" "E:\cottaan\My Documents\SpeciesGridData\ID10340.npy"</w:t>
      </w:r>
    </w:p>
    <w:p w14:paraId="2F7244AA" w14:textId="77777777" w:rsidR="00F23B90" w:rsidRDefault="00F23B90" w:rsidP="00F23B90">
      <w:pPr>
        <w:pStyle w:val="BodyText"/>
      </w:pPr>
      <w:r>
        <w:t>Start Time: Thu Aug 11 14:52:43 2011</w:t>
      </w:r>
    </w:p>
    <w:p w14:paraId="4DC10473" w14:textId="77777777" w:rsidR="00F23B90" w:rsidRDefault="00F23B90" w:rsidP="00F23B90">
      <w:pPr>
        <w:pStyle w:val="BodyText"/>
      </w:pPr>
      <w:r>
        <w:t>Running script SpeciesRasterToFile...</w:t>
      </w:r>
    </w:p>
    <w:p w14:paraId="00D48FB1" w14:textId="77777777" w:rsidR="00F23B90" w:rsidRDefault="00F23B90" w:rsidP="00F23B90">
      <w:pPr>
        <w:pStyle w:val="BodyText"/>
      </w:pPr>
      <w:r>
        <w:t xml:space="preserve">&lt;type 'exceptions.MemoryError'&gt;: </w:t>
      </w:r>
    </w:p>
    <w:p w14:paraId="75991998" w14:textId="77777777" w:rsidR="00F23B90" w:rsidRDefault="00F23B90" w:rsidP="00F23B90">
      <w:pPr>
        <w:pStyle w:val="BodyText"/>
      </w:pPr>
      <w:r>
        <w:t>Failed to execute (Species Raster to File).</w:t>
      </w:r>
    </w:p>
    <w:p w14:paraId="0D77C114" w14:textId="77777777" w:rsidR="00F23B90" w:rsidRDefault="00F23B90" w:rsidP="00F23B90">
      <w:pPr>
        <w:pStyle w:val="BodyText"/>
      </w:pPr>
      <w:r>
        <w:t>Failed at Thu Aug 11 14:53:05 2011 (Elapsed Time: 22.00 seconds)</w:t>
      </w:r>
    </w:p>
    <w:p w14:paraId="4636C7A6" w14:textId="77777777" w:rsidR="00F23B90" w:rsidRDefault="00F23B90" w:rsidP="00F23B90">
      <w:pPr>
        <w:pStyle w:val="BodyText"/>
      </w:pPr>
      <w:r>
        <w:t>This looks like an Inconsistent Extent Issue!</w:t>
      </w:r>
    </w:p>
    <w:p w14:paraId="3E960BAA" w14:textId="77777777" w:rsidR="00F23B90" w:rsidRDefault="00F23B90" w:rsidP="00F23B90">
      <w:pPr>
        <w:pStyle w:val="BodyText"/>
      </w:pPr>
      <w:r>
        <w:t>Bother - when I added the raster into ArcMap there was no error saying inconsistent extent!</w:t>
      </w:r>
    </w:p>
    <w:p w14:paraId="1D4A42DD" w14:textId="77777777" w:rsidR="00F23B90" w:rsidRDefault="00F23B90" w:rsidP="00F23B90">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F23B90">
      <w:pPr>
        <w:pStyle w:val="BodyText"/>
      </w:pPr>
      <w:r>
        <w:t>The reason it didnt with the ArcMap raster is because it was slightly smaller it didnt run out of memory.</w:t>
      </w:r>
    </w:p>
    <w:p w14:paraId="5B8E7EF6" w14:textId="77777777" w:rsidR="00F23B90" w:rsidRDefault="00F23B90" w:rsidP="00F23B90">
      <w:pPr>
        <w:pStyle w:val="BodyText"/>
      </w:pPr>
      <w:r>
        <w:t>There are 40075 cols x 16794 rows in the raster (673019550) - less then 10030! But more actual 1Km squares though!</w:t>
      </w:r>
    </w:p>
    <w:p w14:paraId="04A99603" w14:textId="77777777" w:rsidR="00F23B90" w:rsidRDefault="00F23B90" w:rsidP="00F23B90">
      <w:pPr>
        <w:pStyle w:val="BodyText"/>
      </w:pPr>
      <w:r>
        <w:t>It is failing on this line:</w:t>
      </w:r>
    </w:p>
    <w:p w14:paraId="78ECA11E" w14:textId="77777777" w:rsidR="00F23B90" w:rsidRDefault="00F23B90" w:rsidP="00F23B90">
      <w:pPr>
        <w:pStyle w:val="BodyText"/>
      </w:pPr>
      <w:r>
        <w:t>indices=numpy.nonzero(myarr==1)</w:t>
      </w:r>
    </w:p>
    <w:p w14:paraId="28EDE64C" w14:textId="77777777" w:rsidR="00F23B90" w:rsidRDefault="00F23B90" w:rsidP="00F23B90">
      <w:pPr>
        <w:pStyle w:val="BodyText"/>
      </w:pPr>
      <w:r>
        <w:t>Tried in ArcMap Python console and get the same error: exceptions.MemoryError</w:t>
      </w:r>
    </w:p>
    <w:p w14:paraId="49A8C8C0" w14:textId="77777777" w:rsidR="00F23B90" w:rsidRDefault="00F23B90" w:rsidP="00F23B90">
      <w:pPr>
        <w:pStyle w:val="BodyText"/>
      </w:pPr>
      <w:r>
        <w:t>It is finding too many pixels - if I try</w:t>
      </w:r>
    </w:p>
    <w:p w14:paraId="6B2A511A" w14:textId="77777777" w:rsidR="00F23B90" w:rsidRDefault="00F23B90" w:rsidP="003D4FE8">
      <w:pPr>
        <w:pStyle w:val="BodyText2"/>
      </w:pPr>
      <w:r>
        <w:t>indices=numpy.nonzero(myarr==2) - it runs fine, no memory error</w:t>
      </w:r>
    </w:p>
    <w:p w14:paraId="51764D1A" w14:textId="77777777" w:rsidR="00F23B90" w:rsidRDefault="00F23B90" w:rsidP="00F23B90">
      <w:pPr>
        <w:pStyle w:val="BodyText"/>
      </w:pPr>
      <w:r>
        <w:t>Executing (Species Raster to File): SpeciesRasterToFile "E:\cottaan\My Documents\SpeciesRasterData\ID11140" "E:\cottaan\My Documents\SpeciesGridData\ID11140.npy"</w:t>
      </w:r>
    </w:p>
    <w:p w14:paraId="4278C59F" w14:textId="77777777" w:rsidR="00F23B90" w:rsidRDefault="00F23B90" w:rsidP="00F23B90">
      <w:pPr>
        <w:pStyle w:val="BodyText"/>
      </w:pPr>
      <w:r>
        <w:t>Start Time: Thu Aug 11 17:04:06 2011</w:t>
      </w:r>
    </w:p>
    <w:p w14:paraId="2E42432C" w14:textId="77777777" w:rsidR="00F23B90" w:rsidRDefault="00F23B90" w:rsidP="00F23B90">
      <w:pPr>
        <w:pStyle w:val="BodyText"/>
      </w:pPr>
      <w:r>
        <w:t>Running script SpeciesRasterToFile...</w:t>
      </w:r>
    </w:p>
    <w:p w14:paraId="3F17C3BB" w14:textId="77777777" w:rsidR="00F23B90" w:rsidRDefault="00F23B90" w:rsidP="00F23B90">
      <w:pPr>
        <w:pStyle w:val="BodyText"/>
      </w:pPr>
      <w:r>
        <w:t xml:space="preserve">&lt;type 'exceptions.MemoryError'&gt;: </w:t>
      </w:r>
    </w:p>
    <w:p w14:paraId="0DBCA11F" w14:textId="77777777" w:rsidR="00F23B90" w:rsidRDefault="00F23B90" w:rsidP="00F23B90">
      <w:pPr>
        <w:pStyle w:val="BodyText"/>
      </w:pPr>
      <w:r>
        <w:t>Failed to execute (Species Raster to File).</w:t>
      </w:r>
    </w:p>
    <w:p w14:paraId="187DE0FB" w14:textId="77777777" w:rsidR="00F23B90" w:rsidRDefault="00F23B90" w:rsidP="00F23B90">
      <w:pPr>
        <w:pStyle w:val="BodyText"/>
      </w:pPr>
      <w:r>
        <w:t>Failed at Thu Aug 11 17:04:25 2011 (Elapsed Time: 19.00 seconds)</w:t>
      </w:r>
    </w:p>
    <w:p w14:paraId="302CB1EF" w14:textId="77777777" w:rsidR="00F23B90" w:rsidRDefault="00F23B90" w:rsidP="00F23B90">
      <w:pPr>
        <w:pStyle w:val="BodyText"/>
      </w:pPr>
      <w:r>
        <w:t xml:space="preserve">Says inconsistent extent. Ignore. </w:t>
      </w:r>
    </w:p>
    <w:p w14:paraId="3DB2F2DE" w14:textId="77777777" w:rsidR="00F23B90" w:rsidRDefault="00F23B90" w:rsidP="003D4FE8">
      <w:pPr>
        <w:pStyle w:val="BodyText2"/>
      </w:pPr>
      <w:r>
        <w:t>It fails on the line where it gets the coordinates. Added a function in to stop this.</w:t>
      </w:r>
    </w:p>
    <w:p w14:paraId="151C0EB6" w14:textId="77777777" w:rsidR="00F23B90" w:rsidRDefault="00F23B90" w:rsidP="00F23B90">
      <w:pPr>
        <w:pStyle w:val="BodyText"/>
      </w:pPr>
      <w:r>
        <w:t>For all species:</w:t>
      </w:r>
    </w:p>
    <w:p w14:paraId="706D0A58" w14:textId="77777777" w:rsidR="00F23B90" w:rsidRDefault="00F23B90" w:rsidP="00F23B90">
      <w:pPr>
        <w:pStyle w:val="BodyText"/>
      </w:pPr>
      <w:r>
        <w:t>Executing (Species Raster to File): SpeciesRasterToFile "E:\cottaan\My Documents\SpeciesRasterData\</w:t>
      </w:r>
    </w:p>
    <w:p w14:paraId="2232D4F2" w14:textId="77777777" w:rsidR="00F23B90" w:rsidRDefault="00F23B90" w:rsidP="00F23B90">
      <w:pPr>
        <w:pStyle w:val="BodyText"/>
      </w:pPr>
      <w:r>
        <w:t>ArcMap has encountered a serious application error!!!!! Dont know how far it got. There are 535 species npy files!!! Bum - less than 2 hours in!</w:t>
      </w:r>
    </w:p>
    <w:p w14:paraId="13200EE0" w14:textId="77777777" w:rsidR="00F23B90" w:rsidRDefault="00F23B90" w:rsidP="00F23B90">
      <w:pPr>
        <w:pStyle w:val="BodyText"/>
      </w:pPr>
      <w:r>
        <w:lastRenderedPageBreak/>
        <w:t>Got up to producing the python file for ID13006 - when i add this in arcmap i get an inconsistent extent - trying it on its own - crashed ArcMap!</w:t>
      </w:r>
    </w:p>
    <w:p w14:paraId="4FE75B60" w14:textId="77777777" w:rsidR="00F23B90" w:rsidRDefault="00F23B90" w:rsidP="00F23B90">
      <w:pPr>
        <w:pStyle w:val="BodyText"/>
      </w:pPr>
      <w:r>
        <w:t>I'm not sure it has produced the raster correctly as there are 14 files in the raster folder - there are only 8 files normally</w:t>
      </w:r>
    </w:p>
    <w:p w14:paraId="79A94DF5" w14:textId="77777777" w:rsidR="00F23B90" w:rsidRDefault="00F23B90" w:rsidP="00F23B90">
      <w:pPr>
        <w:pStyle w:val="BodyText"/>
      </w:pPr>
      <w:r>
        <w:t>Trying to resolve how to convert 13006 into a npy file:</w:t>
      </w:r>
    </w:p>
    <w:p w14:paraId="6F20B945" w14:textId="77777777" w:rsidR="00F23B90" w:rsidRDefault="00F23B90" w:rsidP="00F23B90">
      <w:pPr>
        <w:pStyle w:val="BodyText"/>
      </w:pPr>
      <w:r>
        <w:t>1. Raster as FileGDB - failed</w:t>
      </w:r>
    </w:p>
    <w:p w14:paraId="55708347" w14:textId="77777777" w:rsidR="00F23B90" w:rsidRDefault="00F23B90" w:rsidP="00F23B90">
      <w:pPr>
        <w:pStyle w:val="BodyText"/>
      </w:pPr>
      <w:r>
        <w:t>2. Used PolygonToRaster instead of SpeciesToRaster - no inconsistent extent error - but still crashed! Spikes memory, but doesnt seem to go up to 100%</w:t>
      </w:r>
    </w:p>
    <w:p w14:paraId="58691455" w14:textId="77777777" w:rsidR="00F23B90" w:rsidRDefault="00F23B90" w:rsidP="00F23B90">
      <w:pPr>
        <w:pStyle w:val="BodyText"/>
      </w:pPr>
      <w:r>
        <w:t xml:space="preserve">My raster: </w:t>
      </w:r>
      <w:r>
        <w:tab/>
        <w:t>40076 cols x 29758 rows (1.11Gb)</w:t>
      </w:r>
    </w:p>
    <w:p w14:paraId="523DDD0A" w14:textId="77777777" w:rsidR="00F23B90" w:rsidRDefault="00F23B90" w:rsidP="00F23B90">
      <w:pPr>
        <w:pStyle w:val="BodyText"/>
      </w:pPr>
      <w:r>
        <w:t>ESRI one:</w:t>
      </w:r>
      <w:r>
        <w:tab/>
        <w:t>40076 cols x 29757 rows</w:t>
      </w:r>
    </w:p>
    <w:p w14:paraId="2A55B282" w14:textId="77777777" w:rsidR="00F23B90" w:rsidRDefault="00F23B90" w:rsidP="00F23B90">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F23B90">
      <w:pPr>
        <w:pStyle w:val="BodyText"/>
      </w:pPr>
      <w:r>
        <w:t>It is crashing on the following line:</w:t>
      </w:r>
    </w:p>
    <w:p w14:paraId="1027F77C" w14:textId="77777777" w:rsidR="00F23B90" w:rsidRDefault="00F23B90" w:rsidP="00F23B90">
      <w:pPr>
        <w:pStyle w:val="BodyText"/>
      </w:pPr>
      <w:r>
        <w:t>myarr=arcpy.RasterToNumPyArray(speciesRasterLayer,"","","",0)</w:t>
      </w:r>
    </w:p>
    <w:p w14:paraId="684DFB5A" w14:textId="77777777" w:rsidR="00F23B90" w:rsidRDefault="00F23B90" w:rsidP="00F23B90">
      <w:pPr>
        <w:pStyle w:val="BodyText"/>
      </w:pPr>
      <w:r>
        <w:t>Will try to add a try to this line - still crashes ArcMap</w:t>
      </w:r>
    </w:p>
    <w:p w14:paraId="12B0AB73" w14:textId="77777777" w:rsidR="00F23B90" w:rsidRDefault="00F23B90" w:rsidP="00F23B90">
      <w:pPr>
        <w:pStyle w:val="BodyText"/>
      </w:pPr>
      <w:r>
        <w:t>Adding in some logic to not attempt big rasters. The biggest rasters are:</w:t>
      </w:r>
    </w:p>
    <w:p w14:paraId="1EAE2901" w14:textId="77777777" w:rsidR="00F23B90" w:rsidRDefault="00F23B90" w:rsidP="00F23B90">
      <w:pPr>
        <w:pStyle w:val="BodyText"/>
      </w:pPr>
      <w:r>
        <w:t>raster</w:t>
      </w:r>
      <w:r>
        <w:tab/>
        <w:t>rows</w:t>
      </w:r>
      <w:r>
        <w:tab/>
        <w:t>cols</w:t>
      </w:r>
      <w:r>
        <w:tab/>
      </w:r>
    </w:p>
    <w:p w14:paraId="1A67D71E" w14:textId="77777777" w:rsidR="00F23B90" w:rsidRDefault="00F23B90" w:rsidP="00F23B90">
      <w:pPr>
        <w:pStyle w:val="BodyText"/>
      </w:pPr>
      <w:r>
        <w:t>id13006</w:t>
      </w:r>
      <w:r>
        <w:tab/>
        <w:t>29758</w:t>
      </w:r>
      <w:r>
        <w:tab/>
        <w:t>40076</w:t>
      </w:r>
      <w:r>
        <w:tab/>
        <w:t xml:space="preserve"> 1,192,581,608</w:t>
      </w:r>
    </w:p>
    <w:p w14:paraId="1CB465E1" w14:textId="77777777" w:rsidR="00F23B90" w:rsidRDefault="00F23B90" w:rsidP="00F23B90">
      <w:pPr>
        <w:pStyle w:val="BodyText"/>
      </w:pPr>
      <w:r>
        <w:t>id11200</w:t>
      </w:r>
      <w:r>
        <w:tab/>
        <w:t>23883</w:t>
      </w:r>
      <w:r>
        <w:tab/>
        <w:t>40076</w:t>
      </w:r>
      <w:r>
        <w:tab/>
        <w:t xml:space="preserve">   957,135,108</w:t>
      </w:r>
    </w:p>
    <w:p w14:paraId="4FB52342" w14:textId="77777777" w:rsidR="00F23B90" w:rsidRDefault="00F23B90" w:rsidP="003D4FE8">
      <w:pPr>
        <w:pStyle w:val="BodyText2"/>
      </w:pPr>
      <w:r>
        <w:t>id10030</w:t>
      </w:r>
      <w:r>
        <w:tab/>
        <w:t>17720</w:t>
      </w:r>
      <w:r>
        <w:tab/>
        <w:t>38783</w:t>
      </w:r>
      <w:r>
        <w:tab/>
        <w:t xml:space="preserve">   687,234,760</w:t>
      </w:r>
    </w:p>
    <w:p w14:paraId="73166F7E" w14:textId="77777777" w:rsidR="00F23B90" w:rsidRDefault="00F23B90" w:rsidP="00F23B90">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F23B90">
      <w:pPr>
        <w:pStyle w:val="BodyText"/>
      </w:pPr>
      <w:r>
        <w:t>The GRID size says 4.44Gb uncompressed size.</w:t>
      </w:r>
    </w:p>
    <w:p w14:paraId="6E1C33CF" w14:textId="77777777" w:rsidR="00F23B90" w:rsidRDefault="00F23B90" w:rsidP="003D4FE8">
      <w:pPr>
        <w:pStyle w:val="BodyText2"/>
      </w:pPr>
      <w:r>
        <w:t>But this cant be the case as I ran it as a coverage!</w:t>
      </w:r>
    </w:p>
    <w:p w14:paraId="4AFC6D28" w14:textId="77777777" w:rsidR="00F23B90" w:rsidRDefault="00F23B90" w:rsidP="00F23B90">
      <w:pPr>
        <w:pStyle w:val="BodyText"/>
      </w:pPr>
      <w:r>
        <w:t>Option 6: Outputting to other formats</w:t>
      </w:r>
    </w:p>
    <w:p w14:paraId="50F4732B" w14:textId="77777777" w:rsidR="00F23B90" w:rsidRDefault="00F23B90" w:rsidP="00F23B90">
      <w:pPr>
        <w:pStyle w:val="BodyText"/>
      </w:pPr>
      <w:r>
        <w:t>RasterToASCII_Conversion takes 1 sec for 17975</w:t>
      </w:r>
    </w:p>
    <w:p w14:paraId="4CF31814" w14:textId="77777777" w:rsidR="00F23B90" w:rsidRDefault="00F23B90" w:rsidP="003D4FE8">
      <w:pPr>
        <w:pStyle w:val="BodyText2"/>
      </w:pPr>
      <w:r>
        <w:t>RasterToASCII_Conversion takes 1m25s sec for 13972 - and the resulting file is 1.2Gb!!!!</w:t>
      </w:r>
    </w:p>
    <w:p w14:paraId="24EFA0D7" w14:textId="77777777" w:rsidR="00F23B90" w:rsidRDefault="00F23B90" w:rsidP="00F23B90">
      <w:pPr>
        <w:pStyle w:val="BodyText"/>
      </w:pPr>
      <w:r>
        <w:t xml:space="preserve">RasterToNetCDF 17975 </w:t>
      </w:r>
      <w:r>
        <w:tab/>
        <w:t>2s</w:t>
      </w:r>
      <w:r>
        <w:tab/>
      </w:r>
      <w:r>
        <w:tab/>
        <w:t>1Mb</w:t>
      </w:r>
    </w:p>
    <w:p w14:paraId="17FA2F53" w14:textId="77777777" w:rsidR="00F23B90" w:rsidRDefault="00F23B90" w:rsidP="003D4FE8">
      <w:pPr>
        <w:pStyle w:val="BodyText2"/>
      </w:pPr>
      <w:r>
        <w:t>RasterToNetCDF 13972</w:t>
      </w:r>
      <w:r>
        <w:tab/>
        <w:t>1m54s</w:t>
      </w:r>
      <w:r>
        <w:tab/>
        <w:t>285Mb</w:t>
      </w:r>
    </w:p>
    <w:p w14:paraId="73F6471C" w14:textId="77777777" w:rsidR="00F23B90" w:rsidRDefault="00F23B90" w:rsidP="00F23B90">
      <w:pPr>
        <w:pStyle w:val="BodyText"/>
      </w:pPr>
      <w:r>
        <w:t>arcpy.RasterToFloat_conversion("ID17975")</w:t>
      </w:r>
      <w:r>
        <w:tab/>
      </w:r>
      <w:r>
        <w:tab/>
        <w:t>1s</w:t>
      </w:r>
      <w:r>
        <w:tab/>
      </w:r>
      <w:r>
        <w:tab/>
        <w:t>4.6Mb</w:t>
      </w:r>
    </w:p>
    <w:p w14:paraId="4A12F3B5" w14:textId="77777777" w:rsidR="00F23B90" w:rsidRDefault="00F23B90" w:rsidP="003D4FE8">
      <w:pPr>
        <w:pStyle w:val="BodyText2"/>
      </w:pPr>
      <w:r>
        <w:t>arcpy.RasterToFloat_conversion("ID13972")</w:t>
      </w:r>
      <w:r>
        <w:tab/>
      </w:r>
      <w:r>
        <w:tab/>
        <w:t>17s</w:t>
      </w:r>
      <w:r>
        <w:tab/>
      </w:r>
      <w:r>
        <w:tab/>
        <w:t>1.1Gb</w:t>
      </w:r>
    </w:p>
    <w:p w14:paraId="541C4E61" w14:textId="77777777" w:rsidR="00F23B90" w:rsidRDefault="00F23B90" w:rsidP="00F23B90">
      <w:pPr>
        <w:pStyle w:val="BodyText"/>
      </w:pPr>
      <w:r>
        <w:t>Python:</w:t>
      </w:r>
      <w:r>
        <w:tab/>
        <w:t>RasterToNumPyArray</w:t>
      </w:r>
      <w:r>
        <w:tab/>
      </w:r>
      <w:r>
        <w:tab/>
        <w:t>ID17975</w:t>
      </w:r>
      <w:r>
        <w:tab/>
      </w:r>
      <w:r>
        <w:tab/>
      </w:r>
      <w:r>
        <w:tab/>
      </w:r>
      <w:r>
        <w:tab/>
        <w:t>1s</w:t>
      </w:r>
      <w:r>
        <w:tab/>
      </w:r>
    </w:p>
    <w:p w14:paraId="5CF7C118" w14:textId="77777777" w:rsidR="00F23B90" w:rsidRDefault="00F23B90" w:rsidP="00F23B90">
      <w:pPr>
        <w:pStyle w:val="BodyText"/>
      </w:pPr>
      <w:r>
        <w:t>Python:</w:t>
      </w:r>
      <w:r>
        <w:tab/>
        <w:t>RasterToNumPyArray</w:t>
      </w:r>
      <w:r>
        <w:tab/>
      </w:r>
      <w:r>
        <w:tab/>
        <w:t>ID13972</w:t>
      </w:r>
      <w:r>
        <w:tab/>
      </w:r>
      <w:r>
        <w:tab/>
      </w:r>
      <w:r>
        <w:tab/>
      </w:r>
      <w:r>
        <w:tab/>
        <w:t>3s</w:t>
      </w:r>
    </w:p>
    <w:p w14:paraId="27B7981A" w14:textId="77777777" w:rsidR="00F23B90" w:rsidRDefault="00F23B90" w:rsidP="00F23B90">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F23B90">
      <w:pPr>
        <w:pStyle w:val="BodyText"/>
      </w:pPr>
      <w:r>
        <w:t>numpy.savetxt(r'E:\cottaan\My Documents\ArcGIS\test.txt', myarr)- took ages</w:t>
      </w:r>
      <w:r>
        <w:tab/>
        <w:t>- 7.1Gb</w:t>
      </w:r>
      <w:r>
        <w:tab/>
        <w:t>- this is what it looks like:</w:t>
      </w:r>
    </w:p>
    <w:p w14:paraId="0BFCFEB1" w14:textId="77777777" w:rsidR="00F23B90" w:rsidRDefault="00F23B90" w:rsidP="003D4FE8">
      <w:pPr>
        <w:pStyle w:val="BodyText2"/>
      </w:pPr>
      <w:r>
        <w:t>2.550000000000000000e+02 2.550000000000000000e+02 2.550000000000000000e+02 - no wonder its big!</w:t>
      </w:r>
    </w:p>
    <w:p w14:paraId="03C37883" w14:textId="77777777" w:rsidR="00F23B90" w:rsidRDefault="00F23B90" w:rsidP="003D4FE8">
      <w:pPr>
        <w:pStyle w:val="BodyText2"/>
      </w:pPr>
      <w:r>
        <w:t>arcpy.RasterToPoint_conversion("ID13972")</w:t>
      </w:r>
      <w:r>
        <w:tab/>
      </w:r>
      <w:r>
        <w:tab/>
        <w:t>&gt;1min for 10% - cancelled</w:t>
      </w:r>
    </w:p>
    <w:p w14:paraId="7CF2F382" w14:textId="77777777" w:rsidR="00F23B90" w:rsidRDefault="00F23B90" w:rsidP="00F23B90">
      <w:pPr>
        <w:pStyle w:val="BodyText"/>
      </w:pPr>
      <w:r>
        <w:t>My tool no longer works after installing the latest version of numpy!!! I've now got 1.6.1 and it says 'return array is not writable' with inplace updates</w:t>
      </w:r>
    </w:p>
    <w:p w14:paraId="0F74ABBB" w14:textId="77777777" w:rsidR="00F23B90" w:rsidRDefault="00F23B90" w:rsidP="00F23B90">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F23B90">
      <w:pPr>
        <w:pStyle w:val="BodyText"/>
      </w:pPr>
      <w:r>
        <w:t>Went back to numpy version 1.3.0 and still get the same error</w:t>
      </w:r>
    </w:p>
    <w:p w14:paraId="5CC7165E" w14:textId="77777777" w:rsidR="00F23B90" w:rsidRDefault="00F23B90" w:rsidP="003D4FE8">
      <w:pPr>
        <w:pStyle w:val="BodyText2"/>
      </w:pPr>
      <w:r>
        <w:t>data[0].flags.writeable i  False</w:t>
      </w:r>
    </w:p>
    <w:p w14:paraId="5CB20A4F" w14:textId="77777777" w:rsidR="00F23B90" w:rsidRDefault="00F23B90" w:rsidP="00F23B90">
      <w:pPr>
        <w:pStyle w:val="BodyText"/>
      </w:pPr>
      <w:r>
        <w:t>This is baffling how it used to work but now it doesnt!</w:t>
      </w:r>
    </w:p>
    <w:p w14:paraId="354263B3" w14:textId="77777777" w:rsidR="00F23B90" w:rsidRDefault="00F23B90" w:rsidP="00F23B90">
      <w:pPr>
        <w:pStyle w:val="BodyText"/>
      </w:pPr>
      <w:r>
        <w:t>The Orang utan raster has 913x866 cells now and not 1117x1060</w:t>
      </w:r>
    </w:p>
    <w:p w14:paraId="4EF78C30" w14:textId="77777777" w:rsidR="00F23B90" w:rsidRDefault="00F23B90" w:rsidP="00F23B90">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F23B90">
      <w:pPr>
        <w:pStyle w:val="BodyText"/>
      </w:pPr>
      <w:r>
        <w:t>Christian reinstalled ArcGIS on 8/9/11 - seeing if it works</w:t>
      </w:r>
    </w:p>
    <w:p w14:paraId="23F666BB" w14:textId="77777777" w:rsidR="00F23B90" w:rsidRDefault="00F23B90" w:rsidP="00F23B90">
      <w:pPr>
        <w:pStyle w:val="BodyText"/>
      </w:pPr>
      <w:r>
        <w:t>'C:\Python26\ArcGIS10.0\Lib\site-packages\numpy' folder looks better</w:t>
      </w:r>
    </w:p>
    <w:p w14:paraId="3ECFDEDD" w14:textId="77777777" w:rsidR="00F23B90" w:rsidRDefault="00F23B90" w:rsidP="00F23B90">
      <w:pPr>
        <w:pStyle w:val="BodyText"/>
      </w:pPr>
      <w:r>
        <w:t>import numpy works AND MY PYTHON SCRIPTS WORK NOW!</w:t>
      </w:r>
    </w:p>
    <w:p w14:paraId="47A59056" w14:textId="77777777" w:rsidR="00F23B90" w:rsidRDefault="00F23B90" w:rsidP="00F23B90">
      <w:pPr>
        <w:pStyle w:val="BodyText"/>
      </w:pPr>
      <w:r>
        <w:t>So the issue was - when I upgraded to NumPy version 1.6.1 there were some changes in the ndarray class that mean arrays are not writeable!!</w:t>
      </w:r>
    </w:p>
    <w:p w14:paraId="359F1B18" w14:textId="77777777" w:rsidR="00F23B90" w:rsidRDefault="00F23B90" w:rsidP="003D4FE8">
      <w:pPr>
        <w:pStyle w:val="BodyText2"/>
      </w:pPr>
      <w:r>
        <w:t>But I upgraded to Numpy 1.5.1 on the IUCN machine and the array stuff is working fine! 6/10/11</w:t>
      </w:r>
    </w:p>
    <w:p w14:paraId="33DF381E" w14:textId="77777777" w:rsidR="00F23B90" w:rsidRDefault="00F23B90" w:rsidP="00F23B90">
      <w:pPr>
        <w:pStyle w:val="BodyText"/>
      </w:pPr>
      <w:r>
        <w:lastRenderedPageBreak/>
        <w:t>TRY 1: Mammalia</w:t>
      </w:r>
    </w:p>
    <w:p w14:paraId="1578ACEB" w14:textId="77777777" w:rsidR="00F23B90" w:rsidRDefault="00F23B90" w:rsidP="00F23B90">
      <w:pPr>
        <w:pStyle w:val="BodyText"/>
      </w:pPr>
      <w:r>
        <w:t>Creating the species data for Mammalia - there are about 5000 species and at 192/hour that will only take 24 hours! There is a whale in there! REMOVE!!!</w:t>
      </w:r>
    </w:p>
    <w:p w14:paraId="518E7AED" w14:textId="77777777" w:rsidR="00F23B90" w:rsidRDefault="00F23B90" w:rsidP="00F23B90">
      <w:pPr>
        <w:pStyle w:val="BodyText"/>
      </w:pPr>
      <w:r>
        <w:t xml:space="preserve">It fell over on 13132 at the SpeciesRasterToTMS - which is tiny </w:t>
      </w:r>
      <w:hyperlink r:id="rId146" w:history="1">
        <w:r w:rsidRPr="0077669C">
          <w:rPr>
            <w:rStyle w:val="Hyperlink"/>
          </w:rPr>
          <w:t>http://79.125.16.106/IUCN/mapper/index.html?ID_NO=13132</w:t>
        </w:r>
      </w:hyperlink>
    </w:p>
    <w:p w14:paraId="620EC1D8" w14:textId="77777777" w:rsidR="00F23B90" w:rsidRDefault="00F23B90" w:rsidP="00F23B90">
      <w:pPr>
        <w:pStyle w:val="BodyText"/>
      </w:pPr>
      <w:r>
        <w:t>The output raster has the following properties:</w:t>
      </w:r>
    </w:p>
    <w:p w14:paraId="6B2F5CF3" w14:textId="77777777" w:rsidR="00F23B90" w:rsidRDefault="00F23B90" w:rsidP="00F23B90">
      <w:pPr>
        <w:pStyle w:val="BodyText"/>
      </w:pPr>
      <w:r>
        <w:t>Left:</w:t>
      </w:r>
      <w:r>
        <w:tab/>
      </w:r>
      <w:r>
        <w:tab/>
        <w:t>16015697.656249</w:t>
      </w:r>
    </w:p>
    <w:p w14:paraId="130DBC2F" w14:textId="77777777" w:rsidR="00F23B90" w:rsidRDefault="00F23B90" w:rsidP="00F23B90">
      <w:pPr>
        <w:pStyle w:val="BodyText"/>
      </w:pPr>
      <w:r>
        <w:t>Right:</w:t>
      </w:r>
      <w:r>
        <w:tab/>
      </w:r>
      <w:r>
        <w:tab/>
        <w:t>16015697.656249</w:t>
      </w:r>
    </w:p>
    <w:p w14:paraId="10F90BC1" w14:textId="77777777" w:rsidR="00F23B90" w:rsidRDefault="00F23B90" w:rsidP="00F23B90">
      <w:pPr>
        <w:pStyle w:val="BodyText"/>
      </w:pPr>
      <w:r>
        <w:t>Top:</w:t>
      </w:r>
      <w:r>
        <w:tab/>
      </w:r>
      <w:r>
        <w:tab/>
        <w:t>-1020587.19801474</w:t>
      </w:r>
    </w:p>
    <w:p w14:paraId="3D4492D3" w14:textId="77777777" w:rsidR="00F23B90" w:rsidRDefault="00F23B90" w:rsidP="00F23B90">
      <w:pPr>
        <w:pStyle w:val="BodyText"/>
      </w:pPr>
      <w:r>
        <w:t>Bottom:</w:t>
      </w:r>
      <w:r>
        <w:tab/>
      </w:r>
      <w:r>
        <w:tab/>
        <w:t>-1020587.19801474</w:t>
      </w:r>
    </w:p>
    <w:p w14:paraId="0AC18CD6" w14:textId="77777777" w:rsidR="00F23B90" w:rsidRDefault="00F23B90" w:rsidP="00F23B90">
      <w:pPr>
        <w:pStyle w:val="BodyText"/>
      </w:pPr>
      <w:r>
        <w:t>Rows:</w:t>
      </w:r>
      <w:r>
        <w:tab/>
      </w:r>
      <w:r>
        <w:tab/>
        <w:t>2</w:t>
      </w:r>
    </w:p>
    <w:p w14:paraId="3E449B99" w14:textId="77777777" w:rsidR="00F23B90" w:rsidRDefault="00F23B90" w:rsidP="00F23B90">
      <w:pPr>
        <w:pStyle w:val="BodyText"/>
      </w:pPr>
      <w:r>
        <w:t>Cols:</w:t>
      </w:r>
      <w:r>
        <w:tab/>
      </w:r>
      <w:r>
        <w:tab/>
        <w:t>2</w:t>
      </w:r>
    </w:p>
    <w:p w14:paraId="69121CB6" w14:textId="77777777" w:rsidR="00F23B90" w:rsidRDefault="00F23B90" w:rsidP="003D4FE8">
      <w:pPr>
        <w:pStyle w:val="BodyText2"/>
      </w:pPr>
      <w:r>
        <w:t>Cell size:</w:t>
      </w:r>
      <w:r>
        <w:tab/>
        <w:t>0,0</w:t>
      </w:r>
    </w:p>
    <w:p w14:paraId="76E4740A" w14:textId="77777777" w:rsidR="00F23B90" w:rsidRDefault="00F23B90" w:rsidP="00F23B90">
      <w:pPr>
        <w:pStyle w:val="BodyText"/>
      </w:pPr>
      <w:r>
        <w:t>Executing: PolygonToRaster ID13132 OBJECTID "E:\cottaan\My Documents\ArcGIS\Default.gdb\ID13132_PolygonToRaster" CELL_CENTER NONE 0.062</w:t>
      </w:r>
    </w:p>
    <w:p w14:paraId="3544A27D" w14:textId="77777777" w:rsidR="00F23B90" w:rsidRDefault="00F23B90" w:rsidP="00F23B90">
      <w:pPr>
        <w:pStyle w:val="BodyText"/>
      </w:pPr>
      <w:r>
        <w:t>Start Time: Thu Sep 15 10:13:10 2011</w:t>
      </w:r>
    </w:p>
    <w:p w14:paraId="251A5CD2" w14:textId="77777777" w:rsidR="00F23B90" w:rsidRDefault="00F23B90" w:rsidP="00F23B90">
      <w:pPr>
        <w:pStyle w:val="BodyText"/>
      </w:pPr>
      <w:r>
        <w:t>Succeeded at Thu Sep 15 10:13:14 2011 (Elapsed Time: 4.00 seconds)</w:t>
      </w:r>
    </w:p>
    <w:p w14:paraId="7F679BBC" w14:textId="77777777" w:rsidR="00F23B90" w:rsidRDefault="00F23B90" w:rsidP="003D4FE8">
      <w:pPr>
        <w:pStyle w:val="BodyText2"/>
      </w:pPr>
      <w:r>
        <w:t>WORKED!</w:t>
      </w:r>
    </w:p>
    <w:p w14:paraId="44CE6505" w14:textId="77777777" w:rsidR="00F23B90" w:rsidRDefault="00F23B90" w:rsidP="00F23B90">
      <w:pPr>
        <w:pStyle w:val="BodyText"/>
      </w:pPr>
      <w:r>
        <w:t>Executing: PolygonToRaster ID13132 OBJECTID "E:\cottaan\My Documents\ArcGIS\Default.gdb\ID13132_PolygonToRaster" MAXIMUM_AREA Priority 0.062</w:t>
      </w:r>
    </w:p>
    <w:p w14:paraId="3D06560C" w14:textId="77777777" w:rsidR="00F23B90" w:rsidRDefault="00F23B90" w:rsidP="00F23B90">
      <w:pPr>
        <w:pStyle w:val="BodyText"/>
      </w:pPr>
      <w:r>
        <w:t>Start Time: Thu Sep 15 10:14:19 2011</w:t>
      </w:r>
    </w:p>
    <w:p w14:paraId="371FCD0C" w14:textId="77777777" w:rsidR="00F23B90" w:rsidRDefault="00F23B90" w:rsidP="00F23B90">
      <w:pPr>
        <w:pStyle w:val="BodyText"/>
      </w:pPr>
      <w:r>
        <w:t>Succeeded at Thu Sep 15 10:14:24 2011 (Elapsed Time: 5.00 seconds)</w:t>
      </w:r>
    </w:p>
    <w:p w14:paraId="5A0A1229" w14:textId="77777777" w:rsidR="00F23B90" w:rsidRDefault="00F23B90" w:rsidP="003D4FE8">
      <w:pPr>
        <w:pStyle w:val="BodyText2"/>
      </w:pPr>
      <w:r>
        <w:t>WORKED!</w:t>
      </w:r>
    </w:p>
    <w:p w14:paraId="4F678FB4" w14:textId="77777777" w:rsidR="00F23B90" w:rsidRDefault="00F23B90" w:rsidP="00F23B90">
      <w:pPr>
        <w:pStyle w:val="BodyText"/>
      </w:pPr>
      <w:r>
        <w:t>Executing: PolygonToRaster ID13132 OBJECTID "E:\cottaan\My Documents\ArcGIS\Default.gdb\ID13132_PolygonToRaster" MAXIMUM_AREA Priority 1000</w:t>
      </w:r>
    </w:p>
    <w:p w14:paraId="5300B9F1" w14:textId="77777777" w:rsidR="00F23B90" w:rsidRDefault="00F23B90" w:rsidP="00F23B90">
      <w:pPr>
        <w:pStyle w:val="BodyText"/>
      </w:pPr>
      <w:r>
        <w:t>Start Time: Thu Sep 15 10:15:15 2011</w:t>
      </w:r>
    </w:p>
    <w:p w14:paraId="5DEA2C50" w14:textId="77777777" w:rsidR="00F23B90" w:rsidRDefault="00F23B90" w:rsidP="00F23B90">
      <w:pPr>
        <w:pStyle w:val="BodyText"/>
      </w:pPr>
      <w:r>
        <w:t>Succeeded at Thu Sep 15 10:15:20 2011 (Elapsed Time: 5.00 seconds)</w:t>
      </w:r>
    </w:p>
    <w:p w14:paraId="7BB2EA20" w14:textId="77777777" w:rsidR="00F23B90" w:rsidRDefault="00F23B90" w:rsidP="003D4FE8">
      <w:pPr>
        <w:pStyle w:val="BodyText2"/>
      </w:pPr>
      <w:r>
        <w:t>BUT CELL SIZE OF 0,0!</w:t>
      </w:r>
    </w:p>
    <w:p w14:paraId="19CCD180" w14:textId="77777777" w:rsidR="00F23B90" w:rsidRDefault="00F23B90" w:rsidP="00F23B90">
      <w:pPr>
        <w:pStyle w:val="BodyText"/>
      </w:pPr>
      <w:r>
        <w:t>Executing: PolygonToRaster ID13132 OBJECTID "E:\cottaan\My Documents\ArcGIS\Default.gdb\ID13132_PolygonToRaster" MAXIMUM_AREA Priority 100</w:t>
      </w:r>
    </w:p>
    <w:p w14:paraId="618DE959" w14:textId="77777777" w:rsidR="00F23B90" w:rsidRDefault="00F23B90" w:rsidP="00F23B90">
      <w:pPr>
        <w:pStyle w:val="BodyText"/>
      </w:pPr>
      <w:r>
        <w:t>Start Time: Thu Sep 15 10:16:36 2011</w:t>
      </w:r>
    </w:p>
    <w:p w14:paraId="1C3DF0F9" w14:textId="77777777" w:rsidR="00F23B90" w:rsidRDefault="00F23B90" w:rsidP="00F23B90">
      <w:pPr>
        <w:pStyle w:val="BodyText"/>
      </w:pPr>
      <w:r>
        <w:t>Succeeded at Thu Sep 15 10:16:41 2011 (Elapsed Time: 5.00 seconds)</w:t>
      </w:r>
    </w:p>
    <w:p w14:paraId="0F523AAE" w14:textId="77777777" w:rsidR="00F23B90" w:rsidRDefault="00F23B90" w:rsidP="003D4FE8">
      <w:pPr>
        <w:pStyle w:val="BodyText2"/>
      </w:pPr>
      <w:r>
        <w:t>BUT CELL SIZE OF 0,0!</w:t>
      </w:r>
    </w:p>
    <w:p w14:paraId="60A1DDDB" w14:textId="77777777" w:rsidR="00F23B90" w:rsidRDefault="00F23B90" w:rsidP="00F23B90">
      <w:pPr>
        <w:pStyle w:val="BodyText"/>
      </w:pPr>
      <w:r>
        <w:t>Executing: PolygonToRaster ID13132 OBJECTID "E:\cottaan\My Documents\ArcGIS\Default.gdb\ID13132_PolygonToRaster" MAXIMUM_AREA Priority 10</w:t>
      </w:r>
    </w:p>
    <w:p w14:paraId="3CC900B0" w14:textId="77777777" w:rsidR="00F23B90" w:rsidRDefault="00F23B90" w:rsidP="00F23B90">
      <w:pPr>
        <w:pStyle w:val="BodyText"/>
      </w:pPr>
      <w:r>
        <w:t>Start Time: Thu Sep 15 10:17:33 2011</w:t>
      </w:r>
    </w:p>
    <w:p w14:paraId="062C2985" w14:textId="77777777" w:rsidR="00F23B90" w:rsidRDefault="00F23B90" w:rsidP="00F23B90">
      <w:pPr>
        <w:pStyle w:val="BodyText"/>
      </w:pPr>
      <w:r>
        <w:t>Succeeded at Thu Sep 15 10:17:38 2011 (Elapsed Time: 5.00 seconds)</w:t>
      </w:r>
    </w:p>
    <w:p w14:paraId="67419507" w14:textId="77777777" w:rsidR="00F23B90" w:rsidRDefault="00F23B90" w:rsidP="003D4FE8">
      <w:pPr>
        <w:pStyle w:val="BodyText2"/>
      </w:pPr>
      <w:r>
        <w:t>RESULTED IN AN OUTPUT OF 2X2 CELLS WITH 10,0 CELL SIZE.</w:t>
      </w:r>
    </w:p>
    <w:p w14:paraId="59FF12D8" w14:textId="77777777" w:rsidR="00F23B90" w:rsidRDefault="00F23B90" w:rsidP="00F23B90">
      <w:pPr>
        <w:pStyle w:val="BodyText"/>
      </w:pPr>
      <w:r>
        <w:t>With a cell size of 16, this is larger than the diameter of the circle polygon and there are no cells shown at all.</w:t>
      </w:r>
    </w:p>
    <w:p w14:paraId="2982D87D" w14:textId="77777777" w:rsidR="00F23B90" w:rsidRDefault="00F23B90" w:rsidP="00F23B90">
      <w:pPr>
        <w:pStyle w:val="BodyText"/>
      </w:pPr>
      <w:r>
        <w:t>Trying to create a new SnapGrid which only has 1x1 cells of the right dimensions:</w:t>
      </w:r>
    </w:p>
    <w:p w14:paraId="1BB7FC18" w14:textId="77777777" w:rsidR="00F23B90" w:rsidRDefault="00F23B90" w:rsidP="00F23B90">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F23B90">
      <w:pPr>
        <w:pStyle w:val="BodyText"/>
      </w:pPr>
      <w:r>
        <w:t>Start Time: Thu Sep 15 11:25:01 2011</w:t>
      </w:r>
    </w:p>
    <w:p w14:paraId="78E27B29" w14:textId="77777777" w:rsidR="00F23B90" w:rsidRDefault="00F23B90" w:rsidP="00F23B90">
      <w:pPr>
        <w:pStyle w:val="BodyText"/>
      </w:pPr>
      <w:r>
        <w:t>Succeeded at Thu Sep 15 11:25:02 2011 (Elapsed Time: 1.00 seconds)</w:t>
      </w:r>
    </w:p>
    <w:p w14:paraId="239BBF6B" w14:textId="77777777" w:rsidR="00F23B90" w:rsidRDefault="00F23B90" w:rsidP="00F23B90">
      <w:pPr>
        <w:pStyle w:val="BodyText"/>
      </w:pPr>
      <w:r>
        <w:t>WORKED!</w:t>
      </w:r>
    </w:p>
    <w:p w14:paraId="290B3886" w14:textId="77777777" w:rsidR="00F23B90" w:rsidRDefault="00F23B90" w:rsidP="00F23B90">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F23B90">
      <w:pPr>
        <w:pStyle w:val="BodyText"/>
      </w:pPr>
      <w:r>
        <w:t>x 29479  y 15549  quadkey should be "311003302100131"</w:t>
      </w:r>
    </w:p>
    <w:p w14:paraId="2286DA05" w14:textId="77777777" w:rsidR="00F23B90" w:rsidRDefault="00F23B90" w:rsidP="003D4FE8">
      <w:pPr>
        <w:pStyle w:val="BodyText2"/>
      </w:pPr>
      <w:r>
        <w:t>The SnapGridWebMercator has no projection defined, so defining it.</w:t>
      </w:r>
    </w:p>
    <w:p w14:paraId="2A66A478" w14:textId="77777777" w:rsidR="00F23B90" w:rsidRDefault="00F23B90" w:rsidP="00F23B90">
      <w:pPr>
        <w:pStyle w:val="BodyText"/>
      </w:pPr>
      <w:r>
        <w:t>This is a serious issue and in GDAL it doesnt happen - if the polygon is smaller than the raster cell size, the output raster cell size if 0,0!</w:t>
      </w:r>
    </w:p>
    <w:p w14:paraId="3EC06157" w14:textId="77777777" w:rsidR="00F23B90" w:rsidRDefault="00F23B90" w:rsidP="00F23B90">
      <w:pPr>
        <w:pStyle w:val="BodyText"/>
      </w:pPr>
      <w:r>
        <w:t>I think it is to do with the feature not being selected - the extent of the output starts to the right of the species polygon:</w:t>
      </w:r>
    </w:p>
    <w:p w14:paraId="756326F6" w14:textId="77777777" w:rsidR="00F23B90" w:rsidRDefault="00F23B90" w:rsidP="00F23B90">
      <w:pPr>
        <w:pStyle w:val="BodyText"/>
      </w:pPr>
      <w:r>
        <w:t>Species feature class right:</w:t>
      </w:r>
      <w:r>
        <w:tab/>
      </w:r>
      <w:r>
        <w:tab/>
      </w:r>
      <w:r>
        <w:tab/>
        <w:t>16015389.327000 m</w:t>
      </w:r>
    </w:p>
    <w:p w14:paraId="77DA9BD5" w14:textId="77777777" w:rsidR="00F23B90" w:rsidRDefault="00F23B90" w:rsidP="00F23B90">
      <w:pPr>
        <w:pStyle w:val="BodyText"/>
      </w:pPr>
      <w:r>
        <w:t>Raster of species feature class left:</w:t>
      </w:r>
      <w:r>
        <w:tab/>
        <w:t>16015984.7829 m</w:t>
      </w:r>
    </w:p>
    <w:p w14:paraId="18992CF2" w14:textId="77777777" w:rsidR="00F23B90" w:rsidRDefault="00F23B90" w:rsidP="00F23B90">
      <w:pPr>
        <w:pStyle w:val="BodyText"/>
      </w:pPr>
      <w:r>
        <w:lastRenderedPageBreak/>
        <w:t>Cant get it to work - so putting it in an error block.</w:t>
      </w:r>
    </w:p>
    <w:p w14:paraId="475E0F6A" w14:textId="77777777" w:rsidR="00F23B90" w:rsidRDefault="00F23B90" w:rsidP="00F23B90">
      <w:pPr>
        <w:pStyle w:val="BodyText"/>
      </w:pPr>
      <w:r>
        <w:t>More info - I tried to import a 1x1 raster TIFF generated using GDAL into an ArcGIS FileGDB and the resulting Raster dataset didnt have any cells!!!</w:t>
      </w:r>
    </w:p>
    <w:p w14:paraId="7E8224A1" w14:textId="77777777" w:rsidR="00F23B90" w:rsidRDefault="00F23B90" w:rsidP="00F23B90">
      <w:pPr>
        <w:pStyle w:val="BodyText"/>
      </w:pPr>
      <w:r>
        <w:t>136520.tif -&gt; try to import into FileGDB. Imports OK, but:</w:t>
      </w:r>
    </w:p>
    <w:p w14:paraId="61C42D7F" w14:textId="77777777" w:rsidR="00F23B90" w:rsidRDefault="00F23B90" w:rsidP="00F23B90">
      <w:pPr>
        <w:pStyle w:val="BodyText"/>
      </w:pPr>
      <w:r>
        <w:t>Cell size:</w:t>
      </w:r>
      <w:r>
        <w:tab/>
      </w:r>
      <w:r>
        <w:tab/>
      </w:r>
      <w:r>
        <w:tab/>
      </w:r>
      <w:r>
        <w:tab/>
      </w:r>
      <w:r>
        <w:tab/>
        <w:t>1.#INF, 1834.488679</w:t>
      </w:r>
    </w:p>
    <w:p w14:paraId="3E124877" w14:textId="77777777" w:rsidR="00F23B90" w:rsidRDefault="00F23B90" w:rsidP="00F23B90">
      <w:pPr>
        <w:pStyle w:val="BodyText"/>
      </w:pPr>
      <w:r>
        <w:t>Left, right and  bottom:</w:t>
      </w:r>
      <w:r>
        <w:tab/>
        <w:t>-1.#INF</w:t>
      </w:r>
    </w:p>
    <w:p w14:paraId="5E72C336" w14:textId="77777777" w:rsidR="00F23B90" w:rsidRDefault="00F23B90" w:rsidP="003D4FE8">
      <w:pPr>
        <w:pStyle w:val="BodyText2"/>
      </w:pPr>
      <w:r>
        <w:t xml:space="preserve">The resulting raster dataset has no spatial reference set, so I set one and tried again. </w:t>
      </w:r>
    </w:p>
    <w:p w14:paraId="73B7E17B" w14:textId="77777777" w:rsidR="00F23B90" w:rsidRDefault="00F23B90" w:rsidP="00F23B90">
      <w:pPr>
        <w:pStyle w:val="BodyText"/>
      </w:pPr>
      <w:r>
        <w:t>TRY 2: Mammalia</w:t>
      </w:r>
    </w:p>
    <w:p w14:paraId="705216FA" w14:textId="77777777" w:rsidR="00F23B90" w:rsidRDefault="00F23B90" w:rsidP="003D4FE8">
      <w:pPr>
        <w:pStyle w:val="BodyText2"/>
      </w:pPr>
      <w:r>
        <w:t>Started 15:45 on 19/9/2011. Stopped on SpeciesRasterToTMS for 136520 (Cavia intermedia - another restricted range rodents) after 939 species.</w:t>
      </w:r>
    </w:p>
    <w:p w14:paraId="18487939" w14:textId="77777777" w:rsidR="00F23B90" w:rsidRDefault="00F23B90" w:rsidP="00F23B90">
      <w:pPr>
        <w:pStyle w:val="BodyText"/>
      </w:pPr>
      <w:r>
        <w:t>939 species took 4 hours 46 minutes 31 seconds = 18.3 sec per species = 25.4 hours</w:t>
      </w:r>
    </w:p>
    <w:p w14:paraId="2F5F31B0" w14:textId="77777777" w:rsidR="00F23B90" w:rsidRDefault="00F23B90" w:rsidP="00F23B90">
      <w:pPr>
        <w:pStyle w:val="BodyText"/>
      </w:pPr>
      <w:r>
        <w:t>939 species is 13.9Gb</w:t>
      </w:r>
    </w:p>
    <w:p w14:paraId="7201E654" w14:textId="77777777" w:rsidR="00F23B90" w:rsidRDefault="00F23B90" w:rsidP="003D4FE8">
      <w:pPr>
        <w:pStyle w:val="BodyText2"/>
      </w:pPr>
      <w:r>
        <w:t>936 species is 1,188,367,837 records</w:t>
      </w:r>
    </w:p>
    <w:p w14:paraId="4DEE29F6" w14:textId="77777777" w:rsidR="00F23B90" w:rsidRDefault="00F23B90" w:rsidP="00F23B90">
      <w:pPr>
        <w:pStyle w:val="BodyText"/>
      </w:pPr>
      <w:r>
        <w:t>Errors:</w:t>
      </w:r>
    </w:p>
    <w:p w14:paraId="44CCAF8A" w14:textId="77777777" w:rsidR="00F23B90" w:rsidRDefault="00F23B90" w:rsidP="00F23B90">
      <w:pPr>
        <w:pStyle w:val="BodyText"/>
      </w:pPr>
      <w:r>
        <w:t>10340 - memory error in getting xy</w:t>
      </w:r>
    </w:p>
    <w:p w14:paraId="7B770D8E" w14:textId="77777777" w:rsidR="00F23B90" w:rsidRDefault="00F23B90" w:rsidP="00F23B90">
      <w:pPr>
        <w:pStyle w:val="BodyText"/>
      </w:pPr>
      <w:r>
        <w:t>11696 - something went horribly wrong</w:t>
      </w:r>
    </w:p>
    <w:p w14:paraId="21500B48" w14:textId="77777777" w:rsidR="00F23B90" w:rsidRDefault="00F23B90" w:rsidP="00F23B90">
      <w:pPr>
        <w:pStyle w:val="BodyText"/>
      </w:pPr>
      <w:r>
        <w:t>11791 - something went horribly wrong - but there is an output file of 1Kb - deleted the file as it cant be read and causes GetCount to trip up</w:t>
      </w:r>
    </w:p>
    <w:p w14:paraId="16CD8507" w14:textId="77777777" w:rsidR="00F23B90" w:rsidRDefault="00F23B90" w:rsidP="00F23B90">
      <w:pPr>
        <w:pStyle w:val="BodyText"/>
      </w:pPr>
      <w:r>
        <w:t>12246 - something went horribly wrong</w:t>
      </w:r>
    </w:p>
    <w:p w14:paraId="65751609" w14:textId="77777777" w:rsidR="00F23B90" w:rsidRDefault="00F23B90" w:rsidP="00F23B90">
      <w:pPr>
        <w:pStyle w:val="BodyText"/>
      </w:pPr>
      <w:r>
        <w:t>13132 - raster has no cols/rows</w:t>
      </w:r>
    </w:p>
    <w:p w14:paraId="57DB55D3" w14:textId="77777777" w:rsidR="00F23B90" w:rsidRDefault="00F23B90" w:rsidP="00F23B90">
      <w:pPr>
        <w:pStyle w:val="BodyText"/>
      </w:pPr>
      <w:r>
        <w:t>13451 - something went horribly wrong - but there is an output file of 1Kb</w:t>
      </w:r>
    </w:p>
    <w:p w14:paraId="1478517A" w14:textId="77777777" w:rsidR="00F23B90" w:rsidRDefault="00F23B90" w:rsidP="00F23B90">
      <w:pPr>
        <w:pStyle w:val="BodyText"/>
      </w:pPr>
      <w:r>
        <w:t>13583 - memory error in getting xy</w:t>
      </w:r>
    </w:p>
    <w:p w14:paraId="66DA7648" w14:textId="77777777" w:rsidR="00F23B90" w:rsidRDefault="00F23B90" w:rsidP="003D4FE8">
      <w:pPr>
        <w:pStyle w:val="BodyText2"/>
      </w:pPr>
      <w:r>
        <w:t>136520 - crashed</w:t>
      </w:r>
    </w:p>
    <w:p w14:paraId="65F89480" w14:textId="77777777" w:rsidR="00F23B90" w:rsidRDefault="00F23B90" w:rsidP="00F23B90">
      <w:pPr>
        <w:pStyle w:val="BodyText"/>
      </w:pPr>
      <w:r>
        <w:t>Getting the count of the cells using GetCount - error on 11791 which is one of the ones that had an error</w:t>
      </w:r>
    </w:p>
    <w:p w14:paraId="0C65E55E" w14:textId="77777777" w:rsidR="00F23B90" w:rsidRDefault="00F23B90" w:rsidP="003D4FE8">
      <w:pPr>
        <w:pStyle w:val="BodyText2"/>
      </w:pPr>
      <w:r>
        <w:t>But for 261 species there are 342,577,810 records - deleted the files that made the GetCount trip up</w:t>
      </w:r>
    </w:p>
    <w:p w14:paraId="3C1D0C15" w14:textId="77777777" w:rsidR="00F23B90" w:rsidRDefault="00F23B90" w:rsidP="00F23B90">
      <w:pPr>
        <w:pStyle w:val="BodyText"/>
      </w:pPr>
      <w:r>
        <w:t>Trying 136520 on its own (All species to files)</w:t>
      </w:r>
    </w:p>
    <w:p w14:paraId="41655FAA" w14:textId="77777777" w:rsidR="00F23B90" w:rsidRDefault="00F23B90" w:rsidP="00F23B90">
      <w:pPr>
        <w:pStyle w:val="BodyText"/>
      </w:pPr>
      <w:r>
        <w:t>Attempts:</w:t>
      </w:r>
    </w:p>
    <w:p w14:paraId="6913D505" w14:textId="77777777" w:rsidR="00F23B90" w:rsidRDefault="00F23B90" w:rsidP="00F23B90">
      <w:pPr>
        <w:pStyle w:val="BodyText"/>
      </w:pPr>
      <w:r>
        <w:t>1. Crashed ArcMap on SpeciesToRaster</w:t>
      </w:r>
    </w:p>
    <w:p w14:paraId="38E01FF8" w14:textId="77777777" w:rsidR="00F23B90" w:rsidRDefault="00F23B90" w:rsidP="00F23B90">
      <w:pPr>
        <w:pStyle w:val="BodyText"/>
      </w:pPr>
      <w:r>
        <w:t>2. Unexpected error on SpeciesRasterToTMS</w:t>
      </w:r>
    </w:p>
    <w:p w14:paraId="0937504D" w14:textId="77777777" w:rsidR="00F23B90" w:rsidRDefault="00F23B90" w:rsidP="00F23B90">
      <w:pPr>
        <w:pStyle w:val="BodyText"/>
      </w:pPr>
      <w:r>
        <w:t>Creating the raster - the raster has the following properties:</w:t>
      </w:r>
    </w:p>
    <w:p w14:paraId="2A106055" w14:textId="77777777" w:rsidR="00F23B90" w:rsidRDefault="00F23B90" w:rsidP="00F23B90">
      <w:pPr>
        <w:pStyle w:val="BodyText"/>
      </w:pPr>
      <w:r>
        <w:t xml:space="preserve">Columns and Rows: </w:t>
      </w:r>
      <w:r>
        <w:tab/>
        <w:t>1,2</w:t>
      </w:r>
    </w:p>
    <w:p w14:paraId="514C65DC" w14:textId="77777777" w:rsidR="00F23B90" w:rsidRDefault="00F23B90" w:rsidP="00F23B90">
      <w:pPr>
        <w:pStyle w:val="BodyText"/>
      </w:pPr>
      <w:r>
        <w:t>Cell size:</w:t>
      </w:r>
      <w:r>
        <w:tab/>
      </w:r>
      <w:r>
        <w:tab/>
      </w:r>
      <w:r>
        <w:tab/>
        <w:t>1.#INF, 2445.984905</w:t>
      </w:r>
    </w:p>
    <w:p w14:paraId="7AEC7F9C" w14:textId="77777777" w:rsidR="00F23B90" w:rsidRDefault="00F23B90" w:rsidP="00F23B90">
      <w:pPr>
        <w:pStyle w:val="BodyText"/>
      </w:pPr>
      <w:r>
        <w:t>Top:</w:t>
      </w:r>
      <w:r>
        <w:tab/>
      </w:r>
      <w:r>
        <w:tab/>
      </w:r>
      <w:r>
        <w:tab/>
      </w:r>
      <w:r>
        <w:tab/>
        <w:t>-3228088.57855</w:t>
      </w:r>
    </w:p>
    <w:p w14:paraId="5DE889F1" w14:textId="77777777" w:rsidR="00F23B90" w:rsidRDefault="00F23B90" w:rsidP="00F23B90">
      <w:pPr>
        <w:pStyle w:val="BodyText"/>
      </w:pPr>
      <w:r>
        <w:t>Left:</w:t>
      </w:r>
      <w:r>
        <w:tab/>
      </w:r>
      <w:r>
        <w:tab/>
      </w:r>
      <w:r>
        <w:tab/>
      </w:r>
      <w:r>
        <w:tab/>
        <w:t>-1.#INF</w:t>
      </w:r>
    </w:p>
    <w:p w14:paraId="3D00CF92" w14:textId="77777777" w:rsidR="00F23B90" w:rsidRDefault="00F23B90" w:rsidP="00F23B90">
      <w:pPr>
        <w:pStyle w:val="BodyText"/>
      </w:pPr>
      <w:r>
        <w:t>Right:</w:t>
      </w:r>
      <w:r>
        <w:tab/>
      </w:r>
      <w:r>
        <w:tab/>
      </w:r>
      <w:r>
        <w:tab/>
      </w:r>
      <w:r>
        <w:tab/>
        <w:t>1.#INF</w:t>
      </w:r>
    </w:p>
    <w:p w14:paraId="6327F8E4" w14:textId="77777777" w:rsidR="00F23B90" w:rsidRDefault="00F23B90" w:rsidP="00F23B90">
      <w:pPr>
        <w:pStyle w:val="BodyText"/>
      </w:pPr>
      <w:r>
        <w:t>Bottom:</w:t>
      </w:r>
      <w:r>
        <w:tab/>
      </w:r>
      <w:r>
        <w:tab/>
      </w:r>
      <w:r>
        <w:tab/>
      </w:r>
      <w:r>
        <w:tab/>
        <w:t>-3232980.54836</w:t>
      </w:r>
    </w:p>
    <w:p w14:paraId="0F842F67" w14:textId="77777777" w:rsidR="00F23B90" w:rsidRDefault="00F23B90" w:rsidP="00F23B90">
      <w:pPr>
        <w:pStyle w:val="BodyText"/>
      </w:pPr>
      <w:r>
        <w:t>Something is wrong here!!!</w:t>
      </w:r>
    </w:p>
    <w:p w14:paraId="5D1B3D76" w14:textId="77777777" w:rsidR="00F23B90" w:rsidRDefault="00F23B90" w:rsidP="003D4FE8">
      <w:pPr>
        <w:pStyle w:val="BodyText2"/>
      </w:pPr>
      <w:r>
        <w:t>Added in a test for infinity cell sizes</w:t>
      </w:r>
    </w:p>
    <w:p w14:paraId="7911B6CC" w14:textId="77777777" w:rsidR="00F23B90" w:rsidRDefault="00F23B90" w:rsidP="00F23B90">
      <w:pPr>
        <w:pStyle w:val="BodyText"/>
      </w:pPr>
      <w:r>
        <w:t>TRY 3: Mammalia</w:t>
      </w:r>
    </w:p>
    <w:p w14:paraId="379EB5A2" w14:textId="77777777" w:rsidR="00F23B90" w:rsidRDefault="00F23B90" w:rsidP="00F23B90">
      <w:pPr>
        <w:pStyle w:val="BodyText"/>
      </w:pPr>
      <w:r>
        <w:t>Stopped on SpeciesRasterToTMS for 136807 (Nyctophilus nebulosus - New Caledonia Long-eared Bat)</w:t>
      </w:r>
    </w:p>
    <w:p w14:paraId="5EAAD5B3" w14:textId="77777777" w:rsidR="00F23B90" w:rsidRDefault="00F23B90" w:rsidP="00F23B90">
      <w:pPr>
        <w:pStyle w:val="BodyText"/>
      </w:pPr>
      <w:r>
        <w:t>Creating the raster - the raster has the following properties in the source tab:</w:t>
      </w:r>
    </w:p>
    <w:p w14:paraId="5AD529AA" w14:textId="77777777" w:rsidR="00F23B90" w:rsidRDefault="00F23B90" w:rsidP="00F23B90">
      <w:pPr>
        <w:pStyle w:val="BodyText"/>
      </w:pPr>
      <w:r>
        <w:t xml:space="preserve">Columns and Rows: </w:t>
      </w:r>
      <w:r>
        <w:tab/>
        <w:t>2,1</w:t>
      </w:r>
    </w:p>
    <w:p w14:paraId="3EAC3F57" w14:textId="77777777" w:rsidR="00F23B90" w:rsidRDefault="00F23B90" w:rsidP="00F23B90">
      <w:pPr>
        <w:pStyle w:val="BodyText"/>
      </w:pPr>
      <w:r>
        <w:t>Cell size:</w:t>
      </w:r>
      <w:r>
        <w:tab/>
      </w:r>
      <w:r>
        <w:tab/>
      </w:r>
      <w:r>
        <w:tab/>
        <w:t>2445.984905, 1.#INF</w:t>
      </w:r>
    </w:p>
    <w:p w14:paraId="7106CB9D" w14:textId="77777777" w:rsidR="00F23B90" w:rsidRDefault="00F23B90" w:rsidP="00F23B90">
      <w:pPr>
        <w:pStyle w:val="BodyText"/>
      </w:pPr>
      <w:r>
        <w:t>Top:</w:t>
      </w:r>
      <w:r>
        <w:tab/>
      </w:r>
      <w:r>
        <w:tab/>
      </w:r>
      <w:r>
        <w:tab/>
      </w:r>
      <w:r>
        <w:tab/>
        <w:t>1.#INF</w:t>
      </w:r>
    </w:p>
    <w:p w14:paraId="2CBE2C2A" w14:textId="77777777" w:rsidR="00F23B90" w:rsidRDefault="00F23B90" w:rsidP="00F23B90">
      <w:pPr>
        <w:pStyle w:val="BodyText"/>
      </w:pPr>
      <w:r>
        <w:t>Left:</w:t>
      </w:r>
      <w:r>
        <w:tab/>
      </w:r>
      <w:r>
        <w:tab/>
      </w:r>
      <w:r>
        <w:tab/>
      </w:r>
      <w:r>
        <w:tab/>
        <w:t>18533839.1223</w:t>
      </w:r>
    </w:p>
    <w:p w14:paraId="16B110EA" w14:textId="77777777" w:rsidR="00F23B90" w:rsidRDefault="00F23B90" w:rsidP="00F23B90">
      <w:pPr>
        <w:pStyle w:val="BodyText"/>
      </w:pPr>
      <w:r>
        <w:t>Right:</w:t>
      </w:r>
      <w:r>
        <w:tab/>
      </w:r>
      <w:r>
        <w:tab/>
      </w:r>
      <w:r>
        <w:tab/>
      </w:r>
      <w:r>
        <w:tab/>
        <w:t>18538731.0921</w:t>
      </w:r>
    </w:p>
    <w:p w14:paraId="21E2A9B1" w14:textId="77777777" w:rsidR="00F23B90" w:rsidRDefault="00F23B90" w:rsidP="003D4FE8">
      <w:pPr>
        <w:pStyle w:val="BodyText2"/>
      </w:pPr>
      <w:r>
        <w:t>Bottom:</w:t>
      </w:r>
      <w:r>
        <w:tab/>
      </w:r>
      <w:r>
        <w:tab/>
      </w:r>
      <w:r>
        <w:tab/>
      </w:r>
      <w:r>
        <w:tab/>
        <w:t>-1.#INF</w:t>
      </w:r>
    </w:p>
    <w:p w14:paraId="0F94A61F" w14:textId="77777777" w:rsidR="00F23B90" w:rsidRDefault="00F23B90" w:rsidP="00F23B90">
      <w:pPr>
        <w:pStyle w:val="BodyText"/>
      </w:pPr>
      <w:r>
        <w:t>And the following properties in the Extent tab (which are different):</w:t>
      </w:r>
    </w:p>
    <w:p w14:paraId="54B5BD4A" w14:textId="77777777" w:rsidR="00F23B90" w:rsidRDefault="00F23B90" w:rsidP="00F23B90">
      <w:pPr>
        <w:pStyle w:val="BodyText"/>
      </w:pPr>
      <w:r>
        <w:t>Top:</w:t>
      </w:r>
      <w:r>
        <w:tab/>
      </w:r>
      <w:r>
        <w:tab/>
      </w:r>
      <w:r>
        <w:tab/>
      </w:r>
      <w:r>
        <w:tab/>
        <w:t>1.#INF</w:t>
      </w:r>
    </w:p>
    <w:p w14:paraId="5B2BAB67" w14:textId="77777777" w:rsidR="00F23B90" w:rsidRDefault="00F23B90" w:rsidP="00F23B90">
      <w:pPr>
        <w:pStyle w:val="BodyText"/>
      </w:pPr>
      <w:r>
        <w:t>Left:</w:t>
      </w:r>
      <w:r>
        <w:tab/>
      </w:r>
      <w:r>
        <w:tab/>
      </w:r>
      <w:r>
        <w:tab/>
      </w:r>
      <w:r>
        <w:tab/>
        <w:t>18533839.1223</w:t>
      </w:r>
    </w:p>
    <w:p w14:paraId="355B815C" w14:textId="77777777" w:rsidR="00F23B90" w:rsidRDefault="00F23B90" w:rsidP="00F23B90">
      <w:pPr>
        <w:pStyle w:val="BodyText"/>
      </w:pPr>
      <w:r>
        <w:t>Right:</w:t>
      </w:r>
      <w:r>
        <w:tab/>
      </w:r>
      <w:r>
        <w:tab/>
      </w:r>
      <w:r>
        <w:tab/>
      </w:r>
      <w:r>
        <w:tab/>
        <w:t>-1.#IND</w:t>
      </w:r>
    </w:p>
    <w:p w14:paraId="127E7254" w14:textId="77777777" w:rsidR="00F23B90" w:rsidRDefault="00F23B90" w:rsidP="003D4FE8">
      <w:pPr>
        <w:pStyle w:val="BodyText2"/>
      </w:pPr>
      <w:r>
        <w:t>Bottom:</w:t>
      </w:r>
      <w:r>
        <w:tab/>
      </w:r>
      <w:r>
        <w:tab/>
      </w:r>
      <w:r>
        <w:tab/>
      </w:r>
      <w:r>
        <w:tab/>
        <w:t>-1.#IND</w:t>
      </w:r>
    </w:p>
    <w:p w14:paraId="17F4B412" w14:textId="77777777" w:rsidR="00F23B90" w:rsidRDefault="00F23B90" w:rsidP="003D4FE8">
      <w:pPr>
        <w:pStyle w:val="BodyText2"/>
      </w:pPr>
      <w:r>
        <w:t>My logic for testing for infinite width didnt work so redid it.</w:t>
      </w:r>
    </w:p>
    <w:p w14:paraId="21ACC8D1" w14:textId="77777777" w:rsidR="00F23B90" w:rsidRDefault="00F23B90" w:rsidP="00F23B90">
      <w:pPr>
        <w:pStyle w:val="BodyText"/>
      </w:pPr>
      <w:r>
        <w:lastRenderedPageBreak/>
        <w:t>TRY 4: Mammalia</w:t>
      </w:r>
    </w:p>
    <w:p w14:paraId="7CA0CF31" w14:textId="77777777" w:rsidR="00F23B90" w:rsidRDefault="00F23B90" w:rsidP="00F23B90">
      <w:pPr>
        <w:pStyle w:val="BodyText"/>
      </w:pPr>
      <w:r>
        <w:t>5060 species took 22 hours 18 minutes 31 seconds = 15.87 secs /species</w:t>
      </w:r>
    </w:p>
    <w:p w14:paraId="40397FC4" w14:textId="77777777" w:rsidR="00F23B90" w:rsidRDefault="00F23B90" w:rsidP="00F23B90">
      <w:pPr>
        <w:pStyle w:val="BodyText"/>
      </w:pPr>
      <w:r>
        <w:t>5060 species is 79.9Gb</w:t>
      </w:r>
    </w:p>
    <w:p w14:paraId="78E74A81" w14:textId="77777777" w:rsidR="00F23B90" w:rsidRDefault="00F23B90" w:rsidP="003D4FE8">
      <w:pPr>
        <w:pStyle w:val="BodyText2"/>
      </w:pPr>
      <w:r>
        <w:t>5060 species is 7,092,806,306</w:t>
      </w:r>
    </w:p>
    <w:p w14:paraId="5C2241EE" w14:textId="77777777" w:rsidR="00F23B90" w:rsidRDefault="00F23B90" w:rsidP="00F23B90">
      <w:pPr>
        <w:pStyle w:val="BodyText"/>
      </w:pPr>
      <w:r>
        <w:t>Something went horribly wrong</w:t>
      </w:r>
    </w:p>
    <w:p w14:paraId="29482619" w14:textId="77777777" w:rsidR="00F23B90" w:rsidRDefault="00F23B90" w:rsidP="00F23B90">
      <w:pPr>
        <w:pStyle w:val="BodyText"/>
      </w:pPr>
      <w:r>
        <w:t>10340 - Seal southern hemisphere - goes lower than the limit of the web mercator projection - no npy file</w:t>
      </w:r>
    </w:p>
    <w:p w14:paraId="4FEA505E" w14:textId="77777777" w:rsidR="00F23B90" w:rsidRDefault="00F23B90" w:rsidP="00F23B90">
      <w:pPr>
        <w:pStyle w:val="BodyText"/>
      </w:pPr>
      <w:r>
        <w:t>11696 - Seal southern hemisphere - goes lower than the limit of the web mercator projection - no npy file</w:t>
      </w:r>
    </w:p>
    <w:p w14:paraId="6B1A0455" w14:textId="77777777" w:rsidR="00F23B90" w:rsidRDefault="00F23B90" w:rsidP="00F23B90">
      <w:pPr>
        <w:pStyle w:val="BodyText"/>
      </w:pPr>
      <w:r>
        <w:t>12246 - Seal southern hemisphere - goes lower than the limit of the web mercator projection - no npy file</w:t>
      </w:r>
    </w:p>
    <w:p w14:paraId="60251714" w14:textId="77777777" w:rsidR="00F23B90" w:rsidRDefault="00F23B90" w:rsidP="00F23B90">
      <w:pPr>
        <w:pStyle w:val="BodyText"/>
      </w:pPr>
      <w:r>
        <w:t>13583 - Seal southern hemisphere - goes lower than the limit of the web mercator projection - no npy file</w:t>
      </w:r>
    </w:p>
    <w:p w14:paraId="09F3512E" w14:textId="77777777" w:rsidR="00F23B90" w:rsidRDefault="00F23B90" w:rsidP="00F23B90">
      <w:pPr>
        <w:pStyle w:val="BodyText"/>
      </w:pPr>
      <w:r>
        <w:t>13972 - house mouse - ? - no npy file</w:t>
      </w:r>
    </w:p>
    <w:p w14:paraId="567E0F4D" w14:textId="77777777" w:rsidR="00F23B90" w:rsidRDefault="00F23B90" w:rsidP="00F23B90">
      <w:pPr>
        <w:pStyle w:val="BodyText"/>
      </w:pPr>
      <w:r>
        <w:t>14021 - least weasel - global distribution northern hemisphere - ? - no npy file</w:t>
      </w:r>
    </w:p>
    <w:p w14:paraId="3D1DE2A7" w14:textId="77777777" w:rsidR="00F23B90" w:rsidRDefault="00F23B90" w:rsidP="00F23B90">
      <w:pPr>
        <w:pStyle w:val="BodyText"/>
      </w:pPr>
      <w:r>
        <w:t>15269 - Seal southern hemisphere - goes lower than the limit of the web mercator projection - no npy file</w:t>
      </w:r>
    </w:p>
    <w:p w14:paraId="3E8CE6CD" w14:textId="77777777" w:rsidR="00F23B90" w:rsidRDefault="00F23B90" w:rsidP="00F23B90">
      <w:pPr>
        <w:pStyle w:val="BodyText"/>
      </w:pPr>
      <w:r>
        <w:t>23062 - Red Fox - global distribution northern hemisphere - ? - no npy file</w:t>
      </w:r>
    </w:p>
    <w:p w14:paraId="3E7F20E9" w14:textId="77777777" w:rsidR="00F23B90" w:rsidRDefault="00F23B90" w:rsidP="00F23B90">
      <w:pPr>
        <w:pStyle w:val="BodyText"/>
      </w:pPr>
      <w:r>
        <w:t>3746  - Gray Wolf - global distribution northern hemisphere - ? - no npy file</w:t>
      </w:r>
    </w:p>
    <w:p w14:paraId="2E1E6DB3" w14:textId="77777777" w:rsidR="00F23B90" w:rsidRDefault="00F23B90" w:rsidP="00F23B90">
      <w:pPr>
        <w:pStyle w:val="BodyText"/>
      </w:pPr>
      <w:r>
        <w:t>41671 - Seal northern hemisphere - ? - THERE IS AN NPY FILE</w:t>
      </w:r>
    </w:p>
    <w:p w14:paraId="60634ACF" w14:textId="77777777" w:rsidR="00F23B90" w:rsidRDefault="00F23B90" w:rsidP="00F23B90">
      <w:pPr>
        <w:pStyle w:val="BodyText"/>
      </w:pPr>
      <w:r>
        <w:t>41688 - Brown bear northern hemisphere - ? - no npy file</w:t>
      </w:r>
    </w:p>
    <w:p w14:paraId="5C39DEC9" w14:textId="77777777" w:rsidR="00F23B90" w:rsidRDefault="00F23B90" w:rsidP="00F23B90">
      <w:pPr>
        <w:pStyle w:val="BodyText"/>
      </w:pPr>
      <w:r>
        <w:t>4975  - Vole northern hemisphere - ? - THERE IS AN NPY FILE</w:t>
      </w:r>
    </w:p>
    <w:p w14:paraId="33249AF7" w14:textId="77777777" w:rsidR="00F23B90" w:rsidRDefault="00F23B90" w:rsidP="00F23B90">
      <w:pPr>
        <w:pStyle w:val="BodyText"/>
      </w:pPr>
      <w:r>
        <w:t>899   - Arctic Fox - global distribution northern hemisphere - ? - THERE IS AN NPY FILE</w:t>
      </w:r>
    </w:p>
    <w:p w14:paraId="1E59B652" w14:textId="77777777" w:rsidR="00F23B90" w:rsidRDefault="00F23B90" w:rsidP="003D4FE8">
      <w:pPr>
        <w:pStyle w:val="BodyText2"/>
      </w:pPr>
      <w:r>
        <w:t>9561  - Wolverine - global distribution northern hemisphere - ? - no npy file</w:t>
      </w:r>
    </w:p>
    <w:p w14:paraId="72B4314A" w14:textId="77777777" w:rsidR="00F23B90" w:rsidRDefault="00F23B90" w:rsidP="00F23B90">
      <w:pPr>
        <w:pStyle w:val="BodyText"/>
      </w:pPr>
      <w:r>
        <w:t>Raster has no cols/rows</w:t>
      </w:r>
    </w:p>
    <w:p w14:paraId="05D3EB5B" w14:textId="77777777" w:rsidR="00F23B90" w:rsidRDefault="00F23B90" w:rsidP="003D4FE8">
      <w:pPr>
        <w:pStyle w:val="BodyText2"/>
      </w:pPr>
      <w:r>
        <w:t>13132 - mosaic tailed rat - restricted range is very small - no npy file</w:t>
      </w:r>
    </w:p>
    <w:p w14:paraId="2DF8C51F" w14:textId="77777777" w:rsidR="00F23B90" w:rsidRDefault="00F23B90" w:rsidP="00F23B90">
      <w:pPr>
        <w:pStyle w:val="BodyText"/>
      </w:pPr>
      <w:r>
        <w:t>Raster has cells with infinite width/height</w:t>
      </w:r>
    </w:p>
    <w:p w14:paraId="3BAEFF8B" w14:textId="77777777" w:rsidR="00F23B90" w:rsidRDefault="00F23B90" w:rsidP="00F23B90">
      <w:pPr>
        <w:pStyle w:val="BodyText"/>
      </w:pPr>
      <w:r>
        <w:t>136520 - Cavia intermedia - restricted range is very small - no npy file</w:t>
      </w:r>
    </w:p>
    <w:p w14:paraId="438E43B3" w14:textId="77777777" w:rsidR="00F23B90" w:rsidRDefault="00F23B90" w:rsidP="003D4FE8">
      <w:pPr>
        <w:pStyle w:val="BodyText2"/>
      </w:pPr>
      <w:r>
        <w:t>136807 - New caledonian long eared bat - restricted range is very small - no npy file</w:t>
      </w:r>
    </w:p>
    <w:p w14:paraId="43C7F974" w14:textId="77777777" w:rsidR="00F23B90" w:rsidRDefault="00F23B90" w:rsidP="00F23B90">
      <w:pPr>
        <w:pStyle w:val="BodyText"/>
      </w:pPr>
      <w:r>
        <w:t>Memory error in getting xy coordinates</w:t>
      </w:r>
    </w:p>
    <w:p w14:paraId="69B99F4B" w14:textId="77777777" w:rsidR="00F23B90" w:rsidRDefault="00F23B90" w:rsidP="00F23B90">
      <w:pPr>
        <w:pStyle w:val="BodyText"/>
      </w:pPr>
      <w:r>
        <w:t>22823 - Polar bear - goes higher than the limit of the web mercator projection - no npy file</w:t>
      </w:r>
    </w:p>
    <w:p w14:paraId="1120FD61" w14:textId="77777777" w:rsidR="00F23B90" w:rsidRDefault="00F23B90" w:rsidP="00F23B90">
      <w:pPr>
        <w:pStyle w:val="BodyText"/>
      </w:pPr>
      <w:r>
        <w:t>29674 - Ermine - global distribution - ? - no npy file</w:t>
      </w:r>
    </w:p>
    <w:p w14:paraId="39A532C1" w14:textId="77777777" w:rsidR="00F23B90" w:rsidRDefault="00F23B90" w:rsidP="003D4FE8">
      <w:pPr>
        <w:pStyle w:val="BodyText2"/>
      </w:pPr>
      <w:r>
        <w:t>41672 - Fjord seal - goes higher than the limit of the web mercator projection - no npy file</w:t>
      </w:r>
    </w:p>
    <w:p w14:paraId="1198D8A7" w14:textId="77777777" w:rsidR="00F23B90" w:rsidRDefault="00F23B90" w:rsidP="003D4FE8">
      <w:pPr>
        <w:pStyle w:val="BodyText2"/>
      </w:pPr>
      <w:r>
        <w:t>What do we do about species that are outside the range of the web mercator?</w:t>
      </w:r>
    </w:p>
    <w:p w14:paraId="2FBC3D89" w14:textId="77777777" w:rsidR="00F23B90" w:rsidRDefault="00F23B90" w:rsidP="00F23B90">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F23B90">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F23B90">
      <w:pPr>
        <w:pStyle w:val="BodyText"/>
      </w:pPr>
      <w:r>
        <w:t>Sometimes this file works, sometimes it doesnt!!! Could be a memory issue!</w:t>
      </w:r>
    </w:p>
    <w:p w14:paraId="51D5BD24" w14:textId="77777777" w:rsidR="00F23B90" w:rsidRDefault="00F23B90" w:rsidP="00F23B90">
      <w:pPr>
        <w:pStyle w:val="BodyText"/>
      </w:pPr>
      <w:r>
        <w:t>test2=numpy.load(r"E:\cottaan\My Documents\SpeciesGridData\ID29662.npy") - this 607Mb on disk</w:t>
      </w:r>
    </w:p>
    <w:p w14:paraId="0FC601FF" w14:textId="77777777" w:rsidR="00F23B90" w:rsidRDefault="00F23B90" w:rsidP="00F23B90">
      <w:pPr>
        <w:pStyle w:val="BodyText"/>
      </w:pPr>
      <w:r>
        <w:t>Restarted ArcMap and it worked from the GP window - then trying to output the test2 variable it wouldnt - but the amount of memory used kept going up</w:t>
      </w:r>
    </w:p>
    <w:p w14:paraId="3A47470A" w14:textId="77777777" w:rsidR="00F23B90" w:rsidRDefault="00F23B90" w:rsidP="00F23B90">
      <w:pPr>
        <w:pStyle w:val="BodyText"/>
      </w:pPr>
      <w:r>
        <w:t>The smallest number is ID2133 (Solitary fruit eating bat)</w:t>
      </w:r>
    </w:p>
    <w:p w14:paraId="5B7D1556" w14:textId="77777777" w:rsidR="00F23B90" w:rsidRDefault="00F23B90" w:rsidP="00F23B90">
      <w:pPr>
        <w:pStyle w:val="BodyText"/>
      </w:pPr>
      <w:r>
        <w:t>41671 - invalid argument using GetCount! - deleted file</w:t>
      </w:r>
    </w:p>
    <w:p w14:paraId="68A861C0" w14:textId="77777777" w:rsidR="00F23B90" w:rsidRDefault="00F23B90" w:rsidP="00F23B90">
      <w:pPr>
        <w:pStyle w:val="BodyText"/>
      </w:pPr>
      <w:r>
        <w:t>4975  - invalid argument using GetCount! - deleted file</w:t>
      </w:r>
    </w:p>
    <w:p w14:paraId="1EBAF6F7" w14:textId="77777777" w:rsidR="00F23B90" w:rsidRDefault="00F23B90" w:rsidP="003D4FE8">
      <w:pPr>
        <w:pStyle w:val="BodyText2"/>
      </w:pPr>
      <w:r>
        <w:t>899   - invalid argument using GetCount! - deleted file</w:t>
      </w:r>
    </w:p>
    <w:p w14:paraId="05A13102" w14:textId="77777777" w:rsidR="00F23B90" w:rsidRDefault="00F23B90" w:rsidP="00F23B90">
      <w:pPr>
        <w:pStyle w:val="BodyText"/>
      </w:pPr>
      <w:r>
        <w:t>5060 species took            22 hours 18 minutes 31 seconds (15.87 secs /species)</w:t>
      </w:r>
    </w:p>
    <w:p w14:paraId="13E1D3F3" w14:textId="77777777" w:rsidR="00F23B90" w:rsidRDefault="00F23B90" w:rsidP="00F23B90">
      <w:pPr>
        <w:pStyle w:val="BodyText"/>
      </w:pPr>
      <w:r>
        <w:t>5060 species is              79.9Gb (binary numpy files – so raw data will be significantly bigger) (15.79Mb /species)</w:t>
      </w:r>
    </w:p>
    <w:p w14:paraId="598CC9EC" w14:textId="77777777" w:rsidR="00F23B90" w:rsidRDefault="00F23B90" w:rsidP="003D4FE8">
      <w:pPr>
        <w:pStyle w:val="BodyText2"/>
      </w:pPr>
      <w:r>
        <w:t>5060 species have            7,092,806,306 records (i.e. species/quadkey records) (1,401,740.38 quadkeys /species)</w:t>
      </w:r>
    </w:p>
    <w:p w14:paraId="092B48DE" w14:textId="77777777" w:rsidR="00F23B90" w:rsidRDefault="00F23B90" w:rsidP="00324C76">
      <w:pPr>
        <w:pStyle w:val="Heading5"/>
      </w:pPr>
      <w:r>
        <w:t>Validating the raster data</w:t>
      </w:r>
    </w:p>
    <w:p w14:paraId="5C970FDD" w14:textId="77777777" w:rsidR="00F23B90" w:rsidRPr="0081565F" w:rsidRDefault="00F23B90" w:rsidP="00397DAF">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F23B90">
      <w:pPr>
        <w:pStyle w:val="Heading4"/>
      </w:pPr>
      <w:bookmarkStart w:id="32" w:name="_Toc315774557"/>
      <w:r>
        <w:t>Adding in the attributes to the rasters</w:t>
      </w:r>
      <w:bookmarkEnd w:id="32"/>
    </w:p>
    <w:p w14:paraId="3964A3BA" w14:textId="77777777" w:rsidR="00F23B90" w:rsidRDefault="00F23B90" w:rsidP="00F23B90">
      <w:pPr>
        <w:pStyle w:val="BodyText"/>
      </w:pPr>
      <w:r>
        <w:t>Good example is the Barbary Ground Squirrel (introduced and native - this information is in the LEGEND field):</w:t>
      </w:r>
    </w:p>
    <w:p w14:paraId="64E9E039" w14:textId="77777777" w:rsidR="00F23B90" w:rsidRDefault="00082D6F" w:rsidP="00F23B90">
      <w:pPr>
        <w:pStyle w:val="BodyText"/>
      </w:pPr>
      <w:hyperlink r:id="rId147" w:history="1">
        <w:r w:rsidR="00F23B90" w:rsidRPr="0077669C">
          <w:rPr>
            <w:rStyle w:val="Hyperlink"/>
          </w:rPr>
          <w:t>http://79.125.16.106/IUCN/mapper/index.html?ID_NO=2358</w:t>
        </w:r>
      </w:hyperlink>
    </w:p>
    <w:p w14:paraId="7B4BD9BF" w14:textId="77777777" w:rsidR="00F23B90" w:rsidRDefault="00F23B90" w:rsidP="00F23B90">
      <w:pPr>
        <w:pStyle w:val="BodyText"/>
      </w:pPr>
      <w:r>
        <w:t>arr = arcpy.RasterToNumPyArray("ID2358Raster_LEGEND","","","",0)</w:t>
      </w:r>
    </w:p>
    <w:p w14:paraId="27ED7BEF" w14:textId="77777777" w:rsidR="00F23B90" w:rsidRDefault="00F23B90" w:rsidP="00F23B90">
      <w:pPr>
        <w:pStyle w:val="BodyText"/>
      </w:pPr>
      <w:r>
        <w:lastRenderedPageBreak/>
        <w:t>array([[0, 0, 0, ..., 0, 0, 0],</w:t>
      </w:r>
    </w:p>
    <w:p w14:paraId="5CB849ED" w14:textId="77777777" w:rsidR="00F23B90" w:rsidRDefault="00F23B90" w:rsidP="00F23B90">
      <w:pPr>
        <w:pStyle w:val="BodyText"/>
      </w:pPr>
      <w:r>
        <w:t xml:space="preserve">       [0, 0, 0, ..., 0, 0, 0],</w:t>
      </w:r>
    </w:p>
    <w:p w14:paraId="24F8FB97" w14:textId="77777777" w:rsidR="00F23B90" w:rsidRDefault="00F23B90" w:rsidP="00F23B90">
      <w:pPr>
        <w:pStyle w:val="BodyText"/>
      </w:pPr>
      <w:r>
        <w:t xml:space="preserve">       [0, 0, 0, ..., 0, 0, 0],</w:t>
      </w:r>
    </w:p>
    <w:p w14:paraId="7ED8984F" w14:textId="77777777" w:rsidR="00F23B90" w:rsidRDefault="00F23B90" w:rsidP="00F23B90">
      <w:pPr>
        <w:pStyle w:val="BodyText"/>
      </w:pPr>
      <w:r>
        <w:t xml:space="preserve">       ..., </w:t>
      </w:r>
    </w:p>
    <w:p w14:paraId="56580157" w14:textId="77777777" w:rsidR="00F23B90" w:rsidRDefault="00F23B90" w:rsidP="00F23B90">
      <w:pPr>
        <w:pStyle w:val="BodyText"/>
      </w:pPr>
      <w:r>
        <w:t xml:space="preserve">       [0, 0, 0, ..., 0, 0, 0],</w:t>
      </w:r>
    </w:p>
    <w:p w14:paraId="09383D27" w14:textId="77777777" w:rsidR="00F23B90" w:rsidRDefault="00F23B90" w:rsidP="00F23B90">
      <w:pPr>
        <w:pStyle w:val="BodyText"/>
      </w:pPr>
      <w:r>
        <w:t xml:space="preserve">       [0, 0, 0, ..., 0, 0, 0],</w:t>
      </w:r>
    </w:p>
    <w:p w14:paraId="4D8EACC7" w14:textId="77777777" w:rsidR="00F23B90" w:rsidRDefault="00F23B90" w:rsidP="00F23B90">
      <w:pPr>
        <w:pStyle w:val="BodyText"/>
      </w:pPr>
      <w:r>
        <w:t xml:space="preserve">       [0, 0, 0, ..., 0, 0, 0]], dtype=uint8)</w:t>
      </w:r>
    </w:p>
    <w:p w14:paraId="75871D31" w14:textId="77777777" w:rsidR="00F23B90" w:rsidRDefault="00F23B90" w:rsidP="00F23B90">
      <w:pPr>
        <w:pStyle w:val="BodyText"/>
      </w:pPr>
      <w:r>
        <w:t>&gt;&gt;&gt; arr.shape</w:t>
      </w:r>
    </w:p>
    <w:p w14:paraId="5B77C4E7" w14:textId="77777777" w:rsidR="00F23B90" w:rsidRDefault="00F23B90" w:rsidP="003D4FE8">
      <w:pPr>
        <w:pStyle w:val="BodyText2"/>
      </w:pPr>
      <w:r>
        <w:t>(837, 1337)</w:t>
      </w:r>
    </w:p>
    <w:p w14:paraId="1CC9C589" w14:textId="77777777" w:rsidR="00F23B90" w:rsidRDefault="00F23B90" w:rsidP="00F23B90">
      <w:pPr>
        <w:pStyle w:val="BodyText"/>
      </w:pPr>
      <w:r>
        <w:t xml:space="preserve">&gt;&gt;&gt; data=numpy.nonzero(arr&gt;0)   </w:t>
      </w:r>
    </w:p>
    <w:p w14:paraId="03ABD6AA" w14:textId="77777777" w:rsidR="00F23B90" w:rsidRDefault="00F23B90" w:rsidP="00F23B90">
      <w:pPr>
        <w:pStyle w:val="BodyText"/>
      </w:pPr>
      <w:r>
        <w:t>(array([  0,   0,   0, ..., 836, 836, 836]), array([1091, 1092, 1093, ...,  104,  105,  106]))</w:t>
      </w:r>
    </w:p>
    <w:p w14:paraId="7256EC94" w14:textId="77777777" w:rsidR="00F23B90" w:rsidRDefault="00F23B90" w:rsidP="00F23B90">
      <w:pPr>
        <w:pStyle w:val="BodyText"/>
      </w:pPr>
      <w:r>
        <w:t>&gt;&gt;&gt; len(data)</w:t>
      </w:r>
    </w:p>
    <w:p w14:paraId="0BBEEC25" w14:textId="77777777" w:rsidR="00F23B90" w:rsidRDefault="00F23B90" w:rsidP="00F23B90">
      <w:pPr>
        <w:pStyle w:val="BodyText"/>
      </w:pPr>
      <w:r>
        <w:t>2</w:t>
      </w:r>
    </w:p>
    <w:p w14:paraId="3675FD04" w14:textId="77777777" w:rsidR="00F23B90" w:rsidRDefault="00F23B90" w:rsidP="00F23B90">
      <w:pPr>
        <w:pStyle w:val="BodyText"/>
      </w:pPr>
      <w:r>
        <w:t>&gt;&gt;&gt; len(data[0])</w:t>
      </w:r>
    </w:p>
    <w:p w14:paraId="6778576B" w14:textId="77777777" w:rsidR="00F23B90" w:rsidRDefault="00F23B90" w:rsidP="003D4FE8">
      <w:pPr>
        <w:pStyle w:val="BodyText2"/>
      </w:pPr>
      <w:r>
        <w:t>281622</w:t>
      </w:r>
    </w:p>
    <w:p w14:paraId="0EBEA354" w14:textId="77777777" w:rsidR="00F23B90" w:rsidRDefault="00F23B90" w:rsidP="003D4FE8">
      <w:pPr>
        <w:pStyle w:val="BodyText2"/>
      </w:pPr>
      <w:r>
        <w:t>The raster has the following attribute table:</w:t>
      </w:r>
    </w:p>
    <w:p w14:paraId="428C7FDE" w14:textId="77777777" w:rsidR="00F23B90" w:rsidRDefault="00F23B90" w:rsidP="00F23B90">
      <w:pPr>
        <w:pStyle w:val="BodyText"/>
      </w:pPr>
      <w:r>
        <w:t>"OBJECTID"</w:t>
      </w:r>
      <w:r>
        <w:tab/>
        <w:t>"Value_"</w:t>
      </w:r>
      <w:r>
        <w:tab/>
        <w:t>"Count_"</w:t>
      </w:r>
      <w:r>
        <w:tab/>
      </w:r>
      <w:r>
        <w:tab/>
        <w:t>"LEGEND"</w:t>
      </w:r>
    </w:p>
    <w:p w14:paraId="231243E3" w14:textId="77777777" w:rsidR="00F23B90" w:rsidRDefault="00F23B90" w:rsidP="00F23B90">
      <w:pPr>
        <w:pStyle w:val="BodyText"/>
      </w:pPr>
      <w:r>
        <w:t>1</w:t>
      </w:r>
      <w:r>
        <w:tab/>
      </w:r>
      <w:r>
        <w:tab/>
      </w:r>
      <w:r>
        <w:tab/>
        <w:t>1</w:t>
      </w:r>
      <w:r>
        <w:tab/>
      </w:r>
      <w:r>
        <w:tab/>
      </w:r>
      <w:r>
        <w:tab/>
        <w:t>1599.000000</w:t>
      </w:r>
      <w:r>
        <w:tab/>
      </w:r>
      <w:r>
        <w:tab/>
        <w:t>"Introduced"</w:t>
      </w:r>
    </w:p>
    <w:p w14:paraId="0EC325F2" w14:textId="77777777" w:rsidR="00F23B90" w:rsidRDefault="00F23B90" w:rsidP="003D4FE8">
      <w:pPr>
        <w:pStyle w:val="BodyText2"/>
      </w:pPr>
      <w:r>
        <w:t>2</w:t>
      </w:r>
      <w:r>
        <w:tab/>
      </w:r>
      <w:r>
        <w:tab/>
      </w:r>
      <w:r>
        <w:tab/>
        <w:t>2</w:t>
      </w:r>
      <w:r>
        <w:tab/>
      </w:r>
      <w:r>
        <w:tab/>
      </w:r>
      <w:r>
        <w:tab/>
        <w:t>280023.000000</w:t>
      </w:r>
      <w:r>
        <w:tab/>
        <w:t>"Native (resident)"</w:t>
      </w:r>
    </w:p>
    <w:p w14:paraId="6F937D84" w14:textId="77777777" w:rsidR="00F23B90" w:rsidRDefault="00F23B90" w:rsidP="003D4FE8">
      <w:pPr>
        <w:pStyle w:val="BodyText2"/>
      </w:pPr>
      <w:r>
        <w:t>So the len(data[0]) is the total count of the non zero values!</w:t>
      </w:r>
    </w:p>
    <w:p w14:paraId="08433189" w14:textId="77777777" w:rsidR="00F23B90" w:rsidRDefault="00F23B90" w:rsidP="00F23B90">
      <w:pPr>
        <w:pStyle w:val="BodyText"/>
      </w:pPr>
      <w:r>
        <w:t>The following will get the corresponding VALUES:</w:t>
      </w:r>
    </w:p>
    <w:p w14:paraId="14CFFC8F" w14:textId="77777777" w:rsidR="00F23B90" w:rsidRDefault="00F23B90" w:rsidP="00F23B90">
      <w:pPr>
        <w:pStyle w:val="BodyText"/>
      </w:pPr>
      <w:r>
        <w:t>arr[numpy.nonzero(arr&gt;0)]</w:t>
      </w:r>
    </w:p>
    <w:p w14:paraId="0A18BEBD" w14:textId="77777777" w:rsidR="00F23B90" w:rsidRDefault="00F23B90" w:rsidP="003D4FE8">
      <w:pPr>
        <w:pStyle w:val="BodyText2"/>
      </w:pPr>
      <w:r>
        <w:t>array([2, 2, 2, ..., 2, 2, 2], dtype=uint8)</w:t>
      </w:r>
    </w:p>
    <w:p w14:paraId="725A0264" w14:textId="77777777" w:rsidR="00F23B90" w:rsidRDefault="00F23B90" w:rsidP="00F23B90">
      <w:pPr>
        <w:pStyle w:val="BodyText"/>
      </w:pPr>
      <w:r>
        <w:t>The following will append the array values:</w:t>
      </w:r>
    </w:p>
    <w:p w14:paraId="021ABD34" w14:textId="77777777" w:rsidR="00F23B90" w:rsidRDefault="00F23B90" w:rsidP="00F23B90">
      <w:pPr>
        <w:pStyle w:val="BodyText"/>
      </w:pPr>
      <w:r>
        <w:t>test=numpy.concatenate((data[0],data[1],data2))</w:t>
      </w:r>
    </w:p>
    <w:p w14:paraId="56D92591" w14:textId="77777777" w:rsidR="00F23B90" w:rsidRDefault="00F23B90" w:rsidP="00F23B90">
      <w:pPr>
        <w:pStyle w:val="BodyText"/>
      </w:pPr>
      <w:r>
        <w:t>numpy.savetxt(r"E:\cottaan\My Documents\test.txt",test)</w:t>
      </w:r>
    </w:p>
    <w:p w14:paraId="638315ED" w14:textId="77777777" w:rsidR="00F23B90" w:rsidRDefault="00F23B90" w:rsidP="00F23B90">
      <w:pPr>
        <w:pStyle w:val="BodyText"/>
      </w:pPr>
      <w:r>
        <w:t>OUTPUT: (i.e. x array then y array then z array)</w:t>
      </w:r>
    </w:p>
    <w:p w14:paraId="36ED054E" w14:textId="77777777" w:rsidR="00F23B90" w:rsidRDefault="00F23B90" w:rsidP="00F23B90">
      <w:pPr>
        <w:pStyle w:val="BodyText"/>
      </w:pPr>
      <w:r>
        <w:t>[ 0, 0, 0, ..., 836, 836, 836, 1091, 1092, 1093, ..., 104, 105, 106, 2, 2, 2, ..., 2, 2, 2]</w:t>
      </w:r>
    </w:p>
    <w:p w14:paraId="3DF163DE" w14:textId="77777777" w:rsidR="00F23B90" w:rsidRDefault="00F23B90" w:rsidP="00F23B90">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F23B90">
      <w:pPr>
        <w:pStyle w:val="BodyText"/>
      </w:pPr>
      <w:r>
        <w:t>My favorite species is 10278 (Father Basilio's Striped Mouse - perfect distribution)</w:t>
      </w:r>
    </w:p>
    <w:p w14:paraId="08205787" w14:textId="77777777" w:rsidR="00F23B90" w:rsidRDefault="00F23B90" w:rsidP="00F23B90">
      <w:pPr>
        <w:pStyle w:val="BodyText"/>
      </w:pPr>
      <w:r>
        <w:t>len(test)=844866 (i.e. 281622*3)</w:t>
      </w:r>
    </w:p>
    <w:p w14:paraId="5BCA8313" w14:textId="77777777" w:rsidR="00F23B90" w:rsidRDefault="00F23B90" w:rsidP="00F23B90">
      <w:pPr>
        <w:pStyle w:val="BodyText"/>
      </w:pPr>
      <w:r>
        <w:t>trying to create an array of x1,y1,z1,x2,y2,z2,xn,yn,zn</w:t>
      </w:r>
    </w:p>
    <w:p w14:paraId="0313501D" w14:textId="77777777" w:rsidR="00F23B90" w:rsidRDefault="00F23B90" w:rsidP="00F23B90">
      <w:pPr>
        <w:pStyle w:val="BodyText"/>
      </w:pPr>
      <w:r>
        <w:t>data4=numpy.reshape(test,(3,281622)) - gets back to the 3 dimensional array:</w:t>
      </w:r>
    </w:p>
    <w:p w14:paraId="16F524B5" w14:textId="77777777" w:rsidR="00F23B90" w:rsidRDefault="00F23B90" w:rsidP="00F23B90">
      <w:pPr>
        <w:pStyle w:val="BodyText"/>
      </w:pPr>
      <w:r>
        <w:t>array([[   0,    0,    0, ...,  836,  836,  836],</w:t>
      </w:r>
    </w:p>
    <w:p w14:paraId="558DE1C3" w14:textId="77777777" w:rsidR="00F23B90" w:rsidRDefault="00F23B90" w:rsidP="00F23B90">
      <w:pPr>
        <w:pStyle w:val="BodyText"/>
      </w:pPr>
      <w:r>
        <w:t xml:space="preserve">       [1091, 1092, 1093, ...,  104,  105,  106],</w:t>
      </w:r>
    </w:p>
    <w:p w14:paraId="3F1AD48D" w14:textId="77777777" w:rsidR="00F23B90" w:rsidRDefault="00F23B90" w:rsidP="00F23B90">
      <w:pPr>
        <w:pStyle w:val="BodyText"/>
      </w:pPr>
      <w:r>
        <w:t xml:space="preserve">       [   2,    2,    2, ...,    2,    2,    2]])</w:t>
      </w:r>
    </w:p>
    <w:p w14:paraId="0358EF7B" w14:textId="77777777" w:rsidR="00F23B90" w:rsidRDefault="00F23B90" w:rsidP="00F23B90">
      <w:pPr>
        <w:pStyle w:val="BodyText"/>
      </w:pPr>
      <w:r>
        <w:t>then you can transpose:</w:t>
      </w:r>
    </w:p>
    <w:p w14:paraId="05E7F563" w14:textId="77777777" w:rsidR="00F23B90" w:rsidRDefault="00F23B90" w:rsidP="003D4FE8">
      <w:pPr>
        <w:pStyle w:val="BodyText2"/>
      </w:pPr>
      <w:r>
        <w:t>numpy.transpose(data4)</w:t>
      </w:r>
    </w:p>
    <w:p w14:paraId="2EBD972E" w14:textId="77777777" w:rsidR="00F23B90" w:rsidRDefault="00F23B90" w:rsidP="00F23B90">
      <w:pPr>
        <w:pStyle w:val="BodyText"/>
      </w:pPr>
      <w:r>
        <w:t>File sizes for the various output options for species 2358 using the numpy.save method:</w:t>
      </w:r>
    </w:p>
    <w:p w14:paraId="3A5D8CBD" w14:textId="77777777" w:rsidR="00F23B90" w:rsidRDefault="00F23B90" w:rsidP="00F23B90">
      <w:pPr>
        <w:pStyle w:val="BodyText"/>
      </w:pPr>
      <w:r>
        <w:t>Structure</w:t>
      </w:r>
      <w:r>
        <w:tab/>
      </w:r>
      <w:r>
        <w:tab/>
      </w:r>
      <w:r>
        <w:tab/>
      </w:r>
      <w:r>
        <w:tab/>
      </w:r>
      <w:r>
        <w:tab/>
      </w:r>
      <w:r>
        <w:tab/>
        <w:t>Filesize</w:t>
      </w:r>
    </w:p>
    <w:p w14:paraId="31ECFE03" w14:textId="77777777" w:rsidR="00F23B90" w:rsidRDefault="00F23B90" w:rsidP="00F23B90">
      <w:pPr>
        <w:pStyle w:val="BodyText"/>
      </w:pPr>
      <w:r>
        <w:t>x arr, y arr, z arr</w:t>
      </w:r>
      <w:r>
        <w:tab/>
      </w:r>
      <w:r>
        <w:tab/>
      </w:r>
      <w:r>
        <w:tab/>
      </w:r>
      <w:r>
        <w:tab/>
        <w:t>3,383,296 bytes</w:t>
      </w:r>
    </w:p>
    <w:p w14:paraId="6BD97A46" w14:textId="77777777" w:rsidR="00F23B90" w:rsidRDefault="00F23B90" w:rsidP="00F23B90">
      <w:pPr>
        <w:pStyle w:val="BodyText"/>
      </w:pPr>
      <w:r>
        <w:t>x1,y1,z1,x2,y2,z2,xn,yn,zn</w:t>
      </w:r>
      <w:r>
        <w:tab/>
      </w:r>
      <w:r>
        <w:tab/>
        <w:t>3,383,296 bytes</w:t>
      </w:r>
    </w:p>
    <w:p w14:paraId="1134D0AF" w14:textId="77777777" w:rsidR="00F23B90" w:rsidRDefault="00F23B90" w:rsidP="003D4FE8">
      <w:pPr>
        <w:pStyle w:val="BodyText2"/>
      </w:pPr>
      <w:r>
        <w:t>No difference!</w:t>
      </w:r>
      <w:r>
        <w:tab/>
      </w:r>
      <w:r>
        <w:tab/>
      </w:r>
      <w:r>
        <w:tab/>
      </w:r>
      <w:r>
        <w:tab/>
      </w:r>
      <w:r>
        <w:tab/>
      </w:r>
      <w:r>
        <w:tab/>
      </w:r>
    </w:p>
    <w:p w14:paraId="323689CA" w14:textId="77777777" w:rsidR="00F23B90" w:rsidRDefault="00F23B90" w:rsidP="00F23B90">
      <w:pPr>
        <w:pStyle w:val="BodyText"/>
      </w:pPr>
      <w:r>
        <w:t>Michaels pickle method:</w:t>
      </w:r>
    </w:p>
    <w:p w14:paraId="7150D768" w14:textId="77777777" w:rsidR="00F23B90" w:rsidRDefault="00F23B90" w:rsidP="00F23B90">
      <w:pPr>
        <w:pStyle w:val="BodyText"/>
      </w:pPr>
      <w:r>
        <w:t>import cPickle</w:t>
      </w:r>
    </w:p>
    <w:p w14:paraId="4564A67E" w14:textId="77777777" w:rsidR="00F23B90" w:rsidRDefault="00F23B90" w:rsidP="00F23B90">
      <w:pPr>
        <w:pStyle w:val="BodyText"/>
      </w:pPr>
      <w:r>
        <w:t>f = open(r"E:\cottaan\My Documents\test.npy",'wb')</w:t>
      </w:r>
    </w:p>
    <w:p w14:paraId="41541766" w14:textId="77777777" w:rsidR="00F23B90" w:rsidRDefault="00F23B90" w:rsidP="00F23B90">
      <w:pPr>
        <w:pStyle w:val="BodyText"/>
      </w:pPr>
      <w:r>
        <w:t>cPickle.dump(test, f, protocol=2)</w:t>
      </w:r>
    </w:p>
    <w:p w14:paraId="521285E9" w14:textId="77777777" w:rsidR="00F23B90" w:rsidRDefault="00F23B90" w:rsidP="003D4FE8">
      <w:pPr>
        <w:pStyle w:val="BodyText2"/>
      </w:pPr>
      <w:r>
        <w:t>f.close()</w:t>
      </w:r>
    </w:p>
    <w:p w14:paraId="2BA81E07" w14:textId="77777777" w:rsidR="00F23B90" w:rsidRDefault="00F23B90" w:rsidP="00F23B90">
      <w:pPr>
        <w:pStyle w:val="BodyText"/>
      </w:pPr>
      <w:r>
        <w:t>Use the following to load the numpy array back in again:</w:t>
      </w:r>
    </w:p>
    <w:p w14:paraId="6B94B8F9" w14:textId="77777777" w:rsidR="00F23B90" w:rsidRDefault="00F23B90" w:rsidP="00F23B90">
      <w:pPr>
        <w:pStyle w:val="BodyText"/>
      </w:pPr>
      <w:r>
        <w:t>&gt;&gt;&gt; test2=numpy.load(r"E:\cottaan\My Documents\SpeciesGridData\ID9056.npy")</w:t>
      </w:r>
    </w:p>
    <w:p w14:paraId="43891EC5" w14:textId="77777777" w:rsidR="00F23B90" w:rsidRDefault="00F23B90" w:rsidP="00F23B90">
      <w:pPr>
        <w:pStyle w:val="BodyText"/>
      </w:pPr>
      <w:r>
        <w:t>array([18476, 18476, 18476, 18476, 18475, 18475, 18475, 18475, 18475,</w:t>
      </w:r>
    </w:p>
    <w:p w14:paraId="7E6E3E35" w14:textId="77777777" w:rsidR="00F23B90" w:rsidRDefault="00F23B90" w:rsidP="00F23B90">
      <w:pPr>
        <w:pStyle w:val="BodyText"/>
      </w:pPr>
      <w:r>
        <w:t xml:space="preserve">       18474, 18474, 18474, 18474, 18474, 18474, 18473, 18473, 18473,</w:t>
      </w:r>
    </w:p>
    <w:p w14:paraId="665584DE" w14:textId="77777777" w:rsidR="00F23B90" w:rsidRDefault="00F23B90" w:rsidP="00F23B90">
      <w:pPr>
        <w:pStyle w:val="BodyText"/>
      </w:pPr>
      <w:r>
        <w:lastRenderedPageBreak/>
        <w:t xml:space="preserve">       18473, 18473, 18472, 18472, 18472, 18472, 18471, 18471,  7470,</w:t>
      </w:r>
    </w:p>
    <w:p w14:paraId="79D71E2C" w14:textId="77777777" w:rsidR="00F23B90" w:rsidRDefault="00F23B90" w:rsidP="00F23B90">
      <w:pPr>
        <w:pStyle w:val="BodyText"/>
      </w:pPr>
      <w:r>
        <w:t xml:space="preserve">        7471,  7472,  7473,  7470,  7471,  7472,  7473,  7474,  7470,</w:t>
      </w:r>
    </w:p>
    <w:p w14:paraId="4CAD82E8" w14:textId="77777777" w:rsidR="00F23B90" w:rsidRDefault="00F23B90" w:rsidP="00F23B90">
      <w:pPr>
        <w:pStyle w:val="BodyText"/>
      </w:pPr>
      <w:r>
        <w:t xml:space="preserve">        7471,  7472,  7473,  7474,  7475,  7471,  7472,  7473,  7474,</w:t>
      </w:r>
    </w:p>
    <w:p w14:paraId="3783E11D" w14:textId="77777777" w:rsidR="00F23B90" w:rsidRDefault="00F23B90" w:rsidP="00F23B90">
      <w:pPr>
        <w:pStyle w:val="BodyText"/>
      </w:pPr>
      <w:r>
        <w:t xml:space="preserve">        7475,  7471,  7472,  7473,  7474,  7472,  7473,     1,     1,</w:t>
      </w:r>
    </w:p>
    <w:p w14:paraId="595FDF6A" w14:textId="77777777" w:rsidR="00F23B90" w:rsidRDefault="00F23B90" w:rsidP="00F23B90">
      <w:pPr>
        <w:pStyle w:val="BodyText"/>
      </w:pPr>
      <w:r>
        <w:t xml:space="preserve">           1,     1,     1,     1,     1,     1,     1,     1,     1,</w:t>
      </w:r>
    </w:p>
    <w:p w14:paraId="4E0AC318" w14:textId="77777777" w:rsidR="00F23B90" w:rsidRDefault="00F23B90" w:rsidP="00F23B90">
      <w:pPr>
        <w:pStyle w:val="BodyText"/>
      </w:pPr>
      <w:r>
        <w:t xml:space="preserve">           1,     1,     1,     1,     1,     1,     1,     1,     1,</w:t>
      </w:r>
    </w:p>
    <w:p w14:paraId="0DEB448A" w14:textId="77777777" w:rsidR="00F23B90" w:rsidRDefault="00F23B90" w:rsidP="00F23B90">
      <w:pPr>
        <w:pStyle w:val="BodyText"/>
      </w:pPr>
      <w:r>
        <w:t xml:space="preserve">           1,     1,     1,     1,     1,     1])</w:t>
      </w:r>
    </w:p>
    <w:p w14:paraId="15B12D4A" w14:textId="77777777" w:rsidR="00F23B90" w:rsidRDefault="00F23B90" w:rsidP="00F23B90">
      <w:pPr>
        <w:pStyle w:val="BodyText"/>
      </w:pPr>
      <w:r>
        <w:t>then convert to a 3 dimensional array:</w:t>
      </w:r>
    </w:p>
    <w:p w14:paraId="49232A7A" w14:textId="77777777" w:rsidR="00F23B90" w:rsidRDefault="00F23B90" w:rsidP="00F23B90">
      <w:pPr>
        <w:pStyle w:val="BodyText"/>
      </w:pPr>
      <w:r>
        <w:t>&gt;&gt;&gt; data=numpy.reshape(test2,(3,len(test2)/3))</w:t>
      </w:r>
    </w:p>
    <w:p w14:paraId="652165CE" w14:textId="77777777" w:rsidR="00F23B90" w:rsidRDefault="00F23B90" w:rsidP="00F23B90">
      <w:pPr>
        <w:pStyle w:val="BodyText"/>
      </w:pPr>
      <w:r>
        <w:t>array([[18476, 18476, 18476, 18476, 18475, 18475, 18475, 18475, 18475,</w:t>
      </w:r>
    </w:p>
    <w:p w14:paraId="4D4B87B9" w14:textId="77777777" w:rsidR="00F23B90" w:rsidRDefault="00F23B90" w:rsidP="00F23B90">
      <w:pPr>
        <w:pStyle w:val="BodyText"/>
      </w:pPr>
      <w:r>
        <w:t xml:space="preserve">        18474, 18474, 18474, 18474, 18474, 18474, 18473, 18473, 18473,</w:t>
      </w:r>
    </w:p>
    <w:p w14:paraId="65A28FA8" w14:textId="77777777" w:rsidR="00F23B90" w:rsidRDefault="00F23B90" w:rsidP="00F23B90">
      <w:pPr>
        <w:pStyle w:val="BodyText"/>
      </w:pPr>
      <w:r>
        <w:t xml:space="preserve">        18473, 18473, 18472, 18472, 18472, 18472, 18471, 18471],</w:t>
      </w:r>
    </w:p>
    <w:p w14:paraId="286E1CDD" w14:textId="77777777" w:rsidR="00F23B90" w:rsidRDefault="00F23B90" w:rsidP="00F23B90">
      <w:pPr>
        <w:pStyle w:val="BodyText"/>
      </w:pPr>
      <w:r>
        <w:t xml:space="preserve">       [ 7470,  7471,  7472,  7473,  7470,  7471,  7472,  7473,  7474,</w:t>
      </w:r>
    </w:p>
    <w:p w14:paraId="2356154A" w14:textId="77777777" w:rsidR="00F23B90" w:rsidRDefault="00F23B90" w:rsidP="00F23B90">
      <w:pPr>
        <w:pStyle w:val="BodyText"/>
      </w:pPr>
      <w:r>
        <w:t xml:space="preserve">         7470,  7471,  7472,  7473,  7474,  7475,  7471,  7472,  7473,</w:t>
      </w:r>
    </w:p>
    <w:p w14:paraId="387B8AE7" w14:textId="77777777" w:rsidR="00F23B90" w:rsidRDefault="00F23B90" w:rsidP="00F23B90">
      <w:pPr>
        <w:pStyle w:val="BodyText"/>
      </w:pPr>
      <w:r>
        <w:t xml:space="preserve">         7474,  7475,  7471,  7472,  7473,  7474,  7472,  7473],</w:t>
      </w:r>
    </w:p>
    <w:p w14:paraId="768CA3A5" w14:textId="77777777" w:rsidR="00F23B90" w:rsidRDefault="00F23B90" w:rsidP="00F23B90">
      <w:pPr>
        <w:pStyle w:val="BodyText"/>
      </w:pPr>
      <w:r>
        <w:t xml:space="preserve">       [    1,     1,     1,     1,     1,     1,     1,     1,     1,</w:t>
      </w:r>
    </w:p>
    <w:p w14:paraId="0C6EE815" w14:textId="77777777" w:rsidR="00F23B90" w:rsidRDefault="00F23B90" w:rsidP="00F23B90">
      <w:pPr>
        <w:pStyle w:val="BodyText"/>
      </w:pPr>
      <w:r>
        <w:t xml:space="preserve">            1,     1,     1,     1,     1,     1,     1,     1,     1,</w:t>
      </w:r>
    </w:p>
    <w:p w14:paraId="15CA19EA" w14:textId="77777777" w:rsidR="00F23B90" w:rsidRDefault="00F23B90" w:rsidP="00F23B90">
      <w:pPr>
        <w:pStyle w:val="BodyText"/>
      </w:pPr>
      <w:r>
        <w:t xml:space="preserve">            1,     1,     1,     1,     1,     1,     1,     1]])</w:t>
      </w:r>
    </w:p>
    <w:p w14:paraId="0550E6E6" w14:textId="77777777" w:rsidR="00F23B90" w:rsidRDefault="00F23B90" w:rsidP="00F23B90">
      <w:pPr>
        <w:pStyle w:val="BodyText"/>
      </w:pPr>
      <w:r>
        <w:t>then transpose to coordinates</w:t>
      </w:r>
    </w:p>
    <w:p w14:paraId="0BB6C493" w14:textId="77777777" w:rsidR="00F23B90" w:rsidRDefault="00F23B90" w:rsidP="00F23B90">
      <w:pPr>
        <w:pStyle w:val="BodyText"/>
      </w:pPr>
      <w:r>
        <w:t>&gt;&gt;&gt; coords=numpy.transpose(data)</w:t>
      </w:r>
    </w:p>
    <w:p w14:paraId="7D9FE5A9" w14:textId="77777777" w:rsidR="00F23B90" w:rsidRDefault="00F23B90" w:rsidP="00F23B90">
      <w:pPr>
        <w:pStyle w:val="BodyText"/>
      </w:pPr>
      <w:r>
        <w:t>array([[18476,  7470,     1],</w:t>
      </w:r>
    </w:p>
    <w:p w14:paraId="7A3A6F50" w14:textId="77777777" w:rsidR="00F23B90" w:rsidRDefault="00F23B90" w:rsidP="00F23B90">
      <w:pPr>
        <w:pStyle w:val="BodyText"/>
      </w:pPr>
      <w:r>
        <w:t xml:space="preserve">       [18476,  7471,     1],</w:t>
      </w:r>
    </w:p>
    <w:p w14:paraId="2ECD580F" w14:textId="77777777" w:rsidR="00F23B90" w:rsidRDefault="00F23B90" w:rsidP="00F23B90">
      <w:pPr>
        <w:pStyle w:val="BodyText"/>
      </w:pPr>
      <w:r>
        <w:t>……</w:t>
      </w:r>
    </w:p>
    <w:p w14:paraId="16B80501" w14:textId="77777777" w:rsidR="00F23B90" w:rsidRDefault="00F23B90" w:rsidP="00F23B90">
      <w:pPr>
        <w:pStyle w:val="BodyText"/>
      </w:pPr>
      <w:r>
        <w:t xml:space="preserve">       [18472,  7474,     1],</w:t>
      </w:r>
    </w:p>
    <w:p w14:paraId="2CA4AAC4" w14:textId="77777777" w:rsidR="00F23B90" w:rsidRDefault="00F23B90" w:rsidP="00F23B90">
      <w:pPr>
        <w:pStyle w:val="BodyText"/>
      </w:pPr>
      <w:r>
        <w:t xml:space="preserve">       [18471,  7472,     1],</w:t>
      </w:r>
    </w:p>
    <w:p w14:paraId="4437EBE8" w14:textId="77777777" w:rsidR="00F23B90" w:rsidRDefault="00F23B90" w:rsidP="003D4FE8">
      <w:pPr>
        <w:pStyle w:val="BodyText2"/>
      </w:pPr>
      <w:r>
        <w:t xml:space="preserve">       [18471,  7473,     1]])</w:t>
      </w:r>
    </w:p>
    <w:p w14:paraId="306200CB" w14:textId="77777777" w:rsidR="00F23B90" w:rsidRDefault="00F23B90" w:rsidP="00F23B90">
      <w:pPr>
        <w:pStyle w:val="Heading4"/>
      </w:pPr>
      <w:bookmarkStart w:id="33" w:name="_Toc315774558"/>
      <w:r>
        <w:t>Pilot Data Preparation</w:t>
      </w:r>
      <w:bookmarkEnd w:id="33"/>
    </w:p>
    <w:p w14:paraId="3AC53999" w14:textId="77777777" w:rsidR="00F23B90" w:rsidRDefault="00F23B90" w:rsidP="00324C76">
      <w:pPr>
        <w:pStyle w:val="Heading5"/>
      </w:pPr>
      <w:bookmarkStart w:id="34" w:name="_Toc315774560"/>
      <w:r>
        <w:t>Red List Data</w:t>
      </w:r>
      <w:bookmarkEnd w:id="34"/>
    </w:p>
    <w:p w14:paraId="3B3F71DB" w14:textId="77777777" w:rsidR="00F23B90" w:rsidRDefault="00F23B90" w:rsidP="00A401BB">
      <w:pPr>
        <w:pStyle w:val="Heading6"/>
      </w:pPr>
      <w:bookmarkStart w:id="35" w:name="_Toc315774561"/>
      <w:r>
        <w:t>Critically Endangered and Endangered Mammals</w:t>
      </w:r>
      <w:bookmarkEnd w:id="35"/>
    </w:p>
    <w:p w14:paraId="0BFFBF25" w14:textId="77777777" w:rsidR="00F23B90" w:rsidRDefault="00F23B90" w:rsidP="00F23B90">
      <w:pPr>
        <w:pStyle w:val="BodyText"/>
      </w:pPr>
      <w:r>
        <w:t>We are going to use Critically Endangered and Endangered mammals (not including whales) - there should be  89,572,562 records for these - need to check</w:t>
      </w:r>
    </w:p>
    <w:p w14:paraId="6D54A716" w14:textId="77777777" w:rsidR="00F23B90" w:rsidRDefault="00F23B90" w:rsidP="00F23B90">
      <w:pPr>
        <w:pStyle w:val="BodyText"/>
      </w:pPr>
      <w:r>
        <w:t>Created an Access Database to calculate the number of cells and do the data preparation (E:\cottaan\My Documents\IUCN Species.accdb)</w:t>
      </w:r>
    </w:p>
    <w:p w14:paraId="639ADD1E" w14:textId="77777777" w:rsidR="00F23B90" w:rsidRDefault="00F23B90" w:rsidP="00F23B90">
      <w:pPr>
        <w:pStyle w:val="BodyText"/>
      </w:pPr>
      <w:r>
        <w:t>Created a VBA macro to move the numpy files from all the mammals to just the pilot species</w:t>
      </w:r>
    </w:p>
    <w:p w14:paraId="4721B7EB" w14:textId="77777777" w:rsidR="00F23B90" w:rsidRDefault="00F23B90" w:rsidP="00F23B90">
      <w:pPr>
        <w:pStyle w:val="BodyText"/>
      </w:pPr>
      <w:r>
        <w:t>Created a new Model to move the numpy data to a table - NumpyFilesToTable</w:t>
      </w:r>
    </w:p>
    <w:p w14:paraId="73997B0C" w14:textId="77777777" w:rsidR="00F23B90" w:rsidRDefault="00F23B90" w:rsidP="00F23B90">
      <w:pPr>
        <w:pStyle w:val="BodyText"/>
      </w:pPr>
      <w:r>
        <w:t>Ran it for all Critically Endangered and Endangered mammals (not including whales) - took 9 hours 20 minutes 49 seconds - and there are 89,572,562 records!!!</w:t>
      </w:r>
    </w:p>
    <w:p w14:paraId="621282E7" w14:textId="77777777" w:rsidR="00F23B90" w:rsidRDefault="00F23B90" w:rsidP="00F23B90">
      <w:pPr>
        <w:pStyle w:val="BodyText"/>
      </w:pPr>
      <w:r>
        <w:t>Now to add the indexes?</w:t>
      </w:r>
    </w:p>
    <w:p w14:paraId="7B34C862" w14:textId="77777777" w:rsidR="00F23B90" w:rsidRDefault="00F23B90" w:rsidP="00F23B90">
      <w:pPr>
        <w:pStyle w:val="BodyText"/>
      </w:pPr>
      <w:r>
        <w:tab/>
        <w:t>speciesID - started at 8:38am</w:t>
      </w:r>
    </w:p>
    <w:p w14:paraId="32F84A18" w14:textId="77777777" w:rsidR="00F23B90" w:rsidRDefault="00F23B90" w:rsidP="00F23B90">
      <w:pPr>
        <w:pStyle w:val="BodyText"/>
      </w:pPr>
      <w:r>
        <w:tab/>
      </w:r>
      <w:r>
        <w:tab/>
        <w:t>atx file updated at 9:39am</w:t>
      </w:r>
    </w:p>
    <w:p w14:paraId="7A3F432C" w14:textId="77777777" w:rsidR="00F23B90" w:rsidRDefault="00F23B90" w:rsidP="00F23B90">
      <w:pPr>
        <w:pStyle w:val="BodyText"/>
      </w:pPr>
      <w:r>
        <w:tab/>
      </w:r>
      <w:r>
        <w:tab/>
        <w:t>finished at 9:48am - the atx index file is 9,428,697Kb</w:t>
      </w:r>
    </w:p>
    <w:p w14:paraId="6800E19F" w14:textId="77777777" w:rsidR="00F23B90" w:rsidRDefault="00F23B90" w:rsidP="00F23B90">
      <w:pPr>
        <w:pStyle w:val="BodyText"/>
      </w:pPr>
      <w:r>
        <w:tab/>
        <w:t>quadkey - started at 12:55pm - finished at 14:07pm - atx index file is 9,428,697Kb - same as the speciesID one</w:t>
      </w:r>
    </w:p>
    <w:p w14:paraId="04DC8DAC" w14:textId="77777777" w:rsidR="00F23B90" w:rsidRDefault="00F23B90" w:rsidP="00F23B90">
      <w:pPr>
        <w:pStyle w:val="BodyText"/>
      </w:pPr>
      <w:r>
        <w:tab/>
        <w:t>mx and my fields - started at 08:11 - finished at 09:13</w:t>
      </w:r>
    </w:p>
    <w:p w14:paraId="1C33AB18" w14:textId="77777777" w:rsidR="00F23B90" w:rsidRDefault="00F23B90" w:rsidP="00F23B90">
      <w:pPr>
        <w:pStyle w:val="BodyText"/>
      </w:pPr>
      <w:r>
        <w:tab/>
      </w:r>
    </w:p>
    <w:p w14:paraId="0537869F" w14:textId="77777777" w:rsidR="00F23B90" w:rsidRDefault="00F23B90" w:rsidP="00F23B90">
      <w:pPr>
        <w:pStyle w:val="BodyText"/>
      </w:pPr>
      <w:r>
        <w:t>Now we have all of the indexes on, how long does it take to extract data:</w:t>
      </w:r>
    </w:p>
    <w:p w14:paraId="3E343F81" w14:textId="77777777" w:rsidR="00F23B90" w:rsidRDefault="00F23B90" w:rsidP="00F23B90">
      <w:pPr>
        <w:pStyle w:val="BodyText"/>
      </w:pPr>
      <w:r>
        <w:t>"mx"&gt;27025 AND "mx"&lt;27035 AND "my" &gt;16973 AND "my" &lt;16983</w:t>
      </w:r>
    </w:p>
    <w:p w14:paraId="7575051D" w14:textId="77777777" w:rsidR="00F23B90" w:rsidRDefault="00F23B90" w:rsidP="00F23B90">
      <w:pPr>
        <w:pStyle w:val="BodyText"/>
      </w:pPr>
      <w:r>
        <w:t>This select by attribute took 41 seconds</w:t>
      </w:r>
    </w:p>
    <w:p w14:paraId="25520DCB" w14:textId="77777777" w:rsidR="00F23B90" w:rsidRDefault="00F23B90" w:rsidP="00F23B90">
      <w:pPr>
        <w:pStyle w:val="BodyText"/>
      </w:pPr>
      <w:r>
        <w:t>"mx" BETWEEN  7982 and 7992 and "my" BETWEEN 17800 and 17810 - selects 244 records INSTANTLY!</w:t>
      </w:r>
    </w:p>
    <w:p w14:paraId="57E7D9B8" w14:textId="77777777" w:rsidR="00F23B90" w:rsidRDefault="00F23B90" w:rsidP="00F23B90">
      <w:pPr>
        <w:pStyle w:val="BodyText"/>
      </w:pPr>
      <w:r>
        <w:t>"mx" BETWEEN  7900 and 8000 and "my" BETWEEN 17000 and 18000 - SLOW!! - takes 27 secs This is 63906 quadtrees.</w:t>
      </w:r>
    </w:p>
    <w:p w14:paraId="749851CA" w14:textId="77777777" w:rsidR="00F23B90" w:rsidRDefault="00F23B90" w:rsidP="003D4FE8">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F23B90">
      <w:pPr>
        <w:pStyle w:val="BodyText"/>
      </w:pPr>
      <w:r>
        <w:t>"quadkey" ='132320330230012' - INSTANT!!</w:t>
      </w:r>
    </w:p>
    <w:p w14:paraId="539240D8" w14:textId="77777777" w:rsidR="00F23B90" w:rsidRDefault="00F23B90" w:rsidP="00F23B90">
      <w:pPr>
        <w:pStyle w:val="BodyText"/>
      </w:pPr>
      <w:r>
        <w:t>"quadkey" IN ('132320330230012','132320330230013') - INSTANT!!</w:t>
      </w:r>
    </w:p>
    <w:p w14:paraId="2CCE777C" w14:textId="77777777" w:rsidR="00F23B90" w:rsidRDefault="00F23B90" w:rsidP="00F23B90">
      <w:pPr>
        <w:pStyle w:val="BodyText"/>
      </w:pPr>
      <w:r>
        <w:lastRenderedPageBreak/>
        <w:t>"quadkey" like '132320330230%' - INSTANT!! - zoom level 12 - therefore = 9,783.93962m cell size</w:t>
      </w:r>
    </w:p>
    <w:p w14:paraId="07CAA1CC" w14:textId="77777777" w:rsidR="00F23B90" w:rsidRDefault="00F23B90" w:rsidP="00F23B90">
      <w:pPr>
        <w:pStyle w:val="BodyText"/>
      </w:pPr>
      <w:r>
        <w:t xml:space="preserve">2^15/2^12=2^3=8x bigger </w:t>
      </w:r>
    </w:p>
    <w:p w14:paraId="03ADC91C" w14:textId="77777777" w:rsidR="00F23B90" w:rsidRDefault="00F23B90" w:rsidP="00F23B90">
      <w:pPr>
        <w:pStyle w:val="BodyText"/>
      </w:pPr>
      <w:r>
        <w:t>8x1222.9924525618553=9,783.93962m</w:t>
      </w:r>
    </w:p>
    <w:p w14:paraId="3D08DAEA" w14:textId="77777777" w:rsidR="00F23B90" w:rsidRDefault="00F23B90" w:rsidP="00F23B90">
      <w:pPr>
        <w:pStyle w:val="BodyText"/>
      </w:pPr>
      <w:r>
        <w:t>So "quadkey" like '132320330230%' should return a maximum of 64 quadkeys - CORRECT!</w:t>
      </w:r>
    </w:p>
    <w:p w14:paraId="17C30F23" w14:textId="77777777" w:rsidR="00F23B90" w:rsidRDefault="00F23B90" w:rsidP="00F23B90">
      <w:pPr>
        <w:pStyle w:val="BodyText"/>
      </w:pPr>
      <w:r>
        <w:t xml:space="preserve">To put this in programmatically is tricky because of the quotes and double quotes </w:t>
      </w:r>
    </w:p>
    <w:p w14:paraId="31287A2C" w14:textId="77777777" w:rsidR="00F23B90" w:rsidRDefault="00F23B90" w:rsidP="00F23B90">
      <w:pPr>
        <w:pStyle w:val="BodyText"/>
      </w:pPr>
      <w:r>
        <w:t>&gt;&gt;&gt; expr= "quadkey like '132320330230%'"</w:t>
      </w:r>
    </w:p>
    <w:p w14:paraId="78E3B642" w14:textId="77777777" w:rsidR="00F23B90" w:rsidRDefault="00F23B90" w:rsidP="003D4FE8">
      <w:pPr>
        <w:pStyle w:val="BodyText2"/>
      </w:pPr>
      <w:r>
        <w:t>&gt;&gt;&gt; arcpy.SelectLayerByAttribute_management(pilotspeciesdata,"NEW_SELECTION",expr)</w:t>
      </w:r>
    </w:p>
    <w:p w14:paraId="52D3FEBB" w14:textId="77777777" w:rsidR="00F23B90" w:rsidRDefault="00F23B90" w:rsidP="00F23B90">
      <w:pPr>
        <w:pStyle w:val="BodyText"/>
      </w:pPr>
      <w:r>
        <w:t>Exporting the PilotSpeciesData table as a text file:</w:t>
      </w:r>
    </w:p>
    <w:p w14:paraId="29E03669" w14:textId="77777777" w:rsidR="00F23B90" w:rsidRDefault="00F23B90" w:rsidP="00F23B90">
      <w:pPr>
        <w:pStyle w:val="BodyText"/>
      </w:pPr>
      <w:r>
        <w:tab/>
        <w:t xml:space="preserve">- started at 9:53am </w:t>
      </w:r>
    </w:p>
    <w:p w14:paraId="199411E5" w14:textId="77777777" w:rsidR="00F23B90" w:rsidRDefault="00F23B90" w:rsidP="00F23B90">
      <w:pPr>
        <w:pStyle w:val="BodyText"/>
      </w:pPr>
      <w:r>
        <w:tab/>
        <w:t>- at 10:34am the file size had gone up to 625Mb but the Export % had not gone up in ArcGIS</w:t>
      </w:r>
    </w:p>
    <w:p w14:paraId="607F370F" w14:textId="77777777" w:rsidR="00F23B90" w:rsidRDefault="00F23B90" w:rsidP="00F23B90">
      <w:pPr>
        <w:pStyle w:val="BodyText"/>
      </w:pPr>
      <w:r>
        <w:tab/>
        <w:t>- 10:35am 647Mb</w:t>
      </w:r>
    </w:p>
    <w:p w14:paraId="0B70357C" w14:textId="77777777" w:rsidR="00F23B90" w:rsidRDefault="00F23B90" w:rsidP="00F23B90">
      <w:pPr>
        <w:pStyle w:val="BodyText"/>
      </w:pPr>
      <w:r>
        <w:tab/>
        <w:t>- 11:33am 1548Mb</w:t>
      </w:r>
    </w:p>
    <w:p w14:paraId="6AC09343" w14:textId="77777777" w:rsidR="00F23B90" w:rsidRDefault="00F23B90" w:rsidP="003D4FE8">
      <w:pPr>
        <w:pStyle w:val="BodyText2"/>
      </w:pPr>
      <w:r>
        <w:tab/>
        <w:t>- Think it might exceed the 2Gb file size limit - yep - maxed out at 2,097,153Kb at 12:09pm</w:t>
      </w:r>
    </w:p>
    <w:p w14:paraId="78DE5A89" w14:textId="77777777" w:rsidR="00F23B90" w:rsidRDefault="00F23B90" w:rsidP="00F23B90">
      <w:pPr>
        <w:pStyle w:val="BodyText"/>
      </w:pPr>
      <w:r>
        <w:t>Doing a compact on the database (started at 14:10):</w:t>
      </w:r>
    </w:p>
    <w:p w14:paraId="05443AE0" w14:textId="77777777" w:rsidR="00F23B90" w:rsidRDefault="00F23B90" w:rsidP="00F23B90">
      <w:pPr>
        <w:pStyle w:val="BodyText"/>
      </w:pPr>
      <w:r>
        <w:tab/>
        <w:t>- 24,632,115Kb before</w:t>
      </w:r>
    </w:p>
    <w:p w14:paraId="259355A7" w14:textId="77777777" w:rsidR="00F23B90" w:rsidRDefault="00F23B90" w:rsidP="00F23B90">
      <w:pPr>
        <w:pStyle w:val="BodyText"/>
      </w:pPr>
      <w:r>
        <w:tab/>
        <w:t>- 24,395,722Kb after (ended at 15:11)</w:t>
      </w:r>
    </w:p>
    <w:p w14:paraId="2049BCF0" w14:textId="77777777" w:rsidR="00F23B90" w:rsidRDefault="00F23B90" w:rsidP="00F23B90">
      <w:pPr>
        <w:pStyle w:val="BodyText"/>
      </w:pPr>
      <w:r>
        <w:tab/>
      </w:r>
    </w:p>
    <w:p w14:paraId="47E211CA" w14:textId="77777777" w:rsidR="00F23B90" w:rsidRDefault="00F23B90" w:rsidP="00F23B90">
      <w:pPr>
        <w:pStyle w:val="BodyText"/>
      </w:pPr>
      <w:r>
        <w:t>Doing a summary statistics on the CR/EN species to get the richness:</w:t>
      </w:r>
    </w:p>
    <w:p w14:paraId="46D13A9D" w14:textId="77777777" w:rsidR="00F23B90" w:rsidRDefault="00F23B90" w:rsidP="00F23B90">
      <w:pPr>
        <w:pStyle w:val="BodyText"/>
      </w:pPr>
      <w:r>
        <w:tab/>
        <w:t>- Started at 16:15 on Friday, but when I came in on Mon ArcGIS was not open</w:t>
      </w:r>
    </w:p>
    <w:p w14:paraId="63C276C5" w14:textId="77777777" w:rsidR="00F23B90" w:rsidRDefault="00F23B90" w:rsidP="00F23B90">
      <w:pPr>
        <w:pStyle w:val="BodyText"/>
      </w:pPr>
      <w:r>
        <w:tab/>
        <w:t>- Opened it and found the PilotSpeciesDataStatistics table and looked at the GP history - time was 20:15 - so it took 4 hours</w:t>
      </w:r>
    </w:p>
    <w:p w14:paraId="36534653" w14:textId="77777777" w:rsidR="00F23B90" w:rsidRDefault="00F23B90" w:rsidP="00F23B90">
      <w:pPr>
        <w:pStyle w:val="BodyText"/>
      </w:pPr>
      <w:r>
        <w:tab/>
        <w:t>- Looking at data - there 62,022,781 records - seems about right</w:t>
      </w:r>
    </w:p>
    <w:p w14:paraId="33BDA110" w14:textId="77777777" w:rsidR="00F23B90" w:rsidRDefault="00F23B90" w:rsidP="003D4FE8">
      <w:pPr>
        <w:pStyle w:val="BodyText2"/>
      </w:pPr>
      <w:r>
        <w:tab/>
        <w:t>- 17,969,051 quadkeys have more than 1 species</w:t>
      </w:r>
    </w:p>
    <w:p w14:paraId="0CD8C486" w14:textId="77777777" w:rsidR="00F23B90" w:rsidRDefault="00F23B90" w:rsidP="00F23B90">
      <w:pPr>
        <w:pStyle w:val="BodyText"/>
      </w:pPr>
      <w:r>
        <w:t>The SQL Server install on the IUCN machine wont let me create a new database! Resolved by altering my login - see Notes - IUCN</w:t>
      </w:r>
    </w:p>
    <w:p w14:paraId="72F7F6C2" w14:textId="77777777" w:rsidR="00F23B90" w:rsidRDefault="00F23B90" w:rsidP="00F23B90">
      <w:pPr>
        <w:pStyle w:val="BodyText"/>
      </w:pPr>
      <w:r>
        <w:tab/>
      </w:r>
    </w:p>
    <w:p w14:paraId="2DC26584" w14:textId="77777777" w:rsidR="00F23B90" w:rsidRDefault="00F23B90" w:rsidP="00F23B90">
      <w:pPr>
        <w:pStyle w:val="BodyText"/>
      </w:pPr>
      <w:r>
        <w:t>Trying to copy the data from a table in the file gdb to a table in sql server express (using Table to Table):</w:t>
      </w:r>
    </w:p>
    <w:p w14:paraId="15BD484E" w14:textId="77777777" w:rsidR="00F23B90" w:rsidRDefault="00F23B90" w:rsidP="003D4FE8">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F23B90">
      <w:pPr>
        <w:pStyle w:val="BodyText"/>
      </w:pPr>
      <w:r>
        <w:t>Using Copy Rows:</w:t>
      </w:r>
    </w:p>
    <w:p w14:paraId="1B8D8492" w14:textId="77777777" w:rsidR="00F23B90" w:rsidRDefault="00F23B90" w:rsidP="00F23B90">
      <w:pPr>
        <w:pStyle w:val="BodyText"/>
      </w:pPr>
      <w:r>
        <w:t>Executing: CopyRows "D:\GIS Data\Andrew\PilotSpeciesData.gdb\PilotSpeciesData" "Database Connections\eSpeciesPilot.odc\dbo.EN_CR_Species2" #</w:t>
      </w:r>
    </w:p>
    <w:p w14:paraId="1F23952E" w14:textId="77777777" w:rsidR="00F23B90" w:rsidRDefault="00F23B90" w:rsidP="00F23B90">
      <w:pPr>
        <w:pStyle w:val="BodyText"/>
      </w:pPr>
      <w:r>
        <w:t>Start Time: Tue Oct 04 13:28:32 2011</w:t>
      </w:r>
    </w:p>
    <w:p w14:paraId="331ECBC5" w14:textId="77777777" w:rsidR="00F23B90" w:rsidRDefault="00F23B90" w:rsidP="00F23B90">
      <w:pPr>
        <w:pStyle w:val="BodyText"/>
      </w:pPr>
      <w:r>
        <w:t>ERROR 000210: Cannot create output Database Connections\eSpeciesPilot.odc\dbo.EN_CR_Species2</w:t>
      </w:r>
    </w:p>
    <w:p w14:paraId="3F7C1809" w14:textId="77777777" w:rsidR="00F23B90" w:rsidRDefault="00F23B90" w:rsidP="00F23B90">
      <w:pPr>
        <w:pStyle w:val="BodyText"/>
      </w:pPr>
      <w:r>
        <w:t>Failed to execute (CopyRows).</w:t>
      </w:r>
    </w:p>
    <w:p w14:paraId="16B2F873" w14:textId="77777777" w:rsidR="00F23B90" w:rsidRDefault="00F23B90" w:rsidP="00F23B90">
      <w:pPr>
        <w:pStyle w:val="BodyText"/>
      </w:pPr>
      <w:r>
        <w:t>Failed at Tue Oct 04 13:28:33 2011 (Elapsed Time: 1.00 seconds)</w:t>
      </w:r>
    </w:p>
    <w:p w14:paraId="6AF20BD2" w14:textId="77777777" w:rsidR="00F23B90" w:rsidRDefault="00F23B90" w:rsidP="00F23B90">
      <w:pPr>
        <w:pStyle w:val="BodyText"/>
      </w:pPr>
      <w:r>
        <w:t>Created a table in SSMSE and used the Append tool to append the data in - you have to get the data types right otherwise the append will fail.</w:t>
      </w:r>
    </w:p>
    <w:p w14:paraId="62BC7265" w14:textId="77777777" w:rsidR="00F23B90" w:rsidRDefault="00F23B90" w:rsidP="00F23B90">
      <w:pPr>
        <w:pStyle w:val="BodyText"/>
      </w:pPr>
      <w:r>
        <w:t>Started at 15:05.</w:t>
      </w:r>
    </w:p>
    <w:p w14:paraId="727D7750" w14:textId="77777777" w:rsidR="00F23B90" w:rsidRDefault="00F23B90" w:rsidP="00F23B90">
      <w:pPr>
        <w:pStyle w:val="BodyText"/>
      </w:pPr>
      <w:r>
        <w:t>After 23hours - error executing function - with about 72 million records???</w:t>
      </w:r>
    </w:p>
    <w:p w14:paraId="5257241C" w14:textId="77777777" w:rsidR="00F23B90" w:rsidRDefault="00F23B90" w:rsidP="00F23B90">
      <w:pPr>
        <w:pStyle w:val="BodyText"/>
      </w:pPr>
      <w:r>
        <w:t>Then i tried to add an index on the speciesid column and got an error:</w:t>
      </w:r>
    </w:p>
    <w:p w14:paraId="74111D50" w14:textId="77777777" w:rsidR="00F23B90" w:rsidRDefault="00F23B90" w:rsidP="00F23B90">
      <w:pPr>
        <w:pStyle w:val="BodyText"/>
      </w:pPr>
      <w:r>
        <w:t>Create failed for Index 'i1'.  (Microsoft.SqlServer.Smo)</w:t>
      </w:r>
    </w:p>
    <w:p w14:paraId="4F9E696B" w14:textId="77777777" w:rsidR="00F23B90" w:rsidRDefault="00F23B90" w:rsidP="00F23B90">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3D4FE8">
      <w:pPr>
        <w:pStyle w:val="BodyText2"/>
      </w:pPr>
      <w:r>
        <w:t>The statement has been terminated. (Microsoft SQL Server, Error: 1101)</w:t>
      </w:r>
    </w:p>
    <w:p w14:paraId="0B48AC1B" w14:textId="77777777" w:rsidR="00F23B90" w:rsidRDefault="00F23B90" w:rsidP="00F23B90">
      <w:pPr>
        <w:pStyle w:val="BodyText"/>
      </w:pPr>
      <w:r>
        <w:t>The size of the *.mdf file is 4Gb</w:t>
      </w:r>
    </w:p>
    <w:p w14:paraId="7DFF30A4" w14:textId="77777777" w:rsidR="00F23B90" w:rsidRDefault="00F23B90" w:rsidP="00F23B90">
      <w:pPr>
        <w:pStyle w:val="BodyText"/>
      </w:pPr>
      <w:r>
        <w:t>In the Database Properties tab:</w:t>
      </w:r>
    </w:p>
    <w:p w14:paraId="41FA038E" w14:textId="77777777" w:rsidR="00F23B90" w:rsidRDefault="00F23B90" w:rsidP="00F23B90">
      <w:pPr>
        <w:pStyle w:val="BodyText"/>
      </w:pPr>
      <w:r>
        <w:t xml:space="preserve">Size: </w:t>
      </w:r>
      <w:r>
        <w:tab/>
      </w:r>
      <w:r>
        <w:tab/>
      </w:r>
      <w:r>
        <w:tab/>
      </w:r>
      <w:r>
        <w:tab/>
        <w:t>4097Mb</w:t>
      </w:r>
    </w:p>
    <w:p w14:paraId="2F6741B8" w14:textId="77777777" w:rsidR="00F23B90" w:rsidRDefault="00F23B90" w:rsidP="00F23B90">
      <w:pPr>
        <w:pStyle w:val="BodyText"/>
      </w:pPr>
      <w:r>
        <w:t>Space available:</w:t>
      </w:r>
      <w:r>
        <w:tab/>
        <w:t>0.16Mb</w:t>
      </w:r>
    </w:p>
    <w:p w14:paraId="2750EF3C" w14:textId="77777777" w:rsidR="00F23B90" w:rsidRDefault="00F23B90" w:rsidP="00F23B90">
      <w:pPr>
        <w:pStyle w:val="BodyText"/>
      </w:pPr>
      <w:r>
        <w:t>In the Files tab:</w:t>
      </w:r>
    </w:p>
    <w:p w14:paraId="66F69DE5" w14:textId="77777777" w:rsidR="00F23B90" w:rsidRDefault="00F23B90" w:rsidP="00F23B90">
      <w:pPr>
        <w:pStyle w:val="BodyText"/>
      </w:pPr>
      <w:r>
        <w:t>Logical name</w:t>
      </w:r>
      <w:r>
        <w:tab/>
        <w:t>Filegroup</w:t>
      </w:r>
      <w:r>
        <w:tab/>
        <w:t>Initial Size (Mb)</w:t>
      </w:r>
      <w:r>
        <w:tab/>
        <w:t>Autogrowth</w:t>
      </w:r>
    </w:p>
    <w:p w14:paraId="1E1456E0" w14:textId="77777777" w:rsidR="00F23B90" w:rsidRDefault="00F23B90" w:rsidP="00F23B90">
      <w:pPr>
        <w:pStyle w:val="BodyText"/>
      </w:pPr>
      <w:r>
        <w:t>eSpeciesPilot</w:t>
      </w:r>
      <w:r>
        <w:tab/>
        <w:t>PRIMARY</w:t>
      </w:r>
      <w:r>
        <w:tab/>
      </w:r>
      <w:r>
        <w:tab/>
        <w:t>4096</w:t>
      </w:r>
      <w:r>
        <w:tab/>
      </w:r>
      <w:r>
        <w:tab/>
      </w:r>
      <w:r>
        <w:tab/>
      </w:r>
      <w:r>
        <w:tab/>
        <w:t>By 1MB unrestricted growth</w:t>
      </w:r>
    </w:p>
    <w:p w14:paraId="0D558C72" w14:textId="77777777" w:rsidR="00F23B90" w:rsidRDefault="00F23B90" w:rsidP="00F23B90">
      <w:pPr>
        <w:pStyle w:val="BodyText"/>
      </w:pPr>
      <w:r>
        <w:t>So what does initial size mean?</w:t>
      </w:r>
    </w:p>
    <w:p w14:paraId="25F9A651" w14:textId="77777777" w:rsidR="00F23B90" w:rsidRDefault="00F23B90" w:rsidP="00F23B90">
      <w:pPr>
        <w:pStyle w:val="BodyText"/>
      </w:pPr>
      <w:r>
        <w:t>In the Filegroups tab:</w:t>
      </w:r>
    </w:p>
    <w:p w14:paraId="756E2E0A" w14:textId="77777777" w:rsidR="00F23B90" w:rsidRDefault="00F23B90" w:rsidP="00F23B90">
      <w:pPr>
        <w:pStyle w:val="BodyText"/>
      </w:pPr>
      <w:r>
        <w:lastRenderedPageBreak/>
        <w:t xml:space="preserve">Name </w:t>
      </w:r>
      <w:r>
        <w:tab/>
        <w:t>Files</w:t>
      </w:r>
      <w:r>
        <w:tab/>
      </w:r>
    </w:p>
    <w:p w14:paraId="1EE933D0" w14:textId="77777777" w:rsidR="00F23B90" w:rsidRDefault="00F23B90" w:rsidP="00F23B90">
      <w:pPr>
        <w:pStyle w:val="BodyText"/>
      </w:pPr>
      <w:r>
        <w:t>PRIMARY</w:t>
      </w:r>
      <w:r>
        <w:tab/>
        <w:t>1</w:t>
      </w:r>
    </w:p>
    <w:p w14:paraId="737587E7" w14:textId="77777777" w:rsidR="00F23B90" w:rsidRDefault="00F23B90" w:rsidP="00F23B90">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F23B90">
      <w:pPr>
        <w:pStyle w:val="BodyText"/>
      </w:pPr>
      <w:r>
        <w:t>When I try and create a database with a fixed size of 7Gb it works, but the space available says: 4.89Mb! This wont be big enough to hold the pilot data!</w:t>
      </w:r>
    </w:p>
    <w:p w14:paraId="31200375" w14:textId="77777777" w:rsidR="00F23B90" w:rsidRDefault="00F23B90" w:rsidP="00F23B90">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F23B90">
      <w:pPr>
        <w:pStyle w:val="BodyText"/>
      </w:pPr>
      <w:r>
        <w:t>Deleted old string speciesid field and adding and index to species_ID - started at 1125 - took less than an hour</w:t>
      </w:r>
    </w:p>
    <w:p w14:paraId="6606994C" w14:textId="77777777" w:rsidR="00F23B90" w:rsidRDefault="00F23B90" w:rsidP="00F23B90">
      <w:pPr>
        <w:pStyle w:val="BodyText"/>
      </w:pPr>
      <w:r>
        <w:t>Created a new map document and published it - retrieves a list of species instantly:</w:t>
      </w:r>
    </w:p>
    <w:p w14:paraId="2633F046" w14:textId="77777777" w:rsidR="00F23B90" w:rsidRDefault="00F23B90" w:rsidP="00F23B90">
      <w:pPr>
        <w:pStyle w:val="BodyText"/>
      </w:pPr>
      <w:r>
        <w:t>Enter the following in the Where field for the PilotSpeciesData REST HTML page:</w:t>
      </w:r>
    </w:p>
    <w:p w14:paraId="319563FB" w14:textId="77777777" w:rsidR="00F23B90" w:rsidRDefault="00082D6F" w:rsidP="00F23B90">
      <w:pPr>
        <w:pStyle w:val="BodyText"/>
      </w:pPr>
      <w:hyperlink r:id="rId148"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F23B90">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F23B90">
      <w:pPr>
        <w:pStyle w:val="BodyText"/>
      </w:pPr>
      <w:r w:rsidRPr="0077669C">
        <w:rPr>
          <w:rStyle w:val="Hyperlink"/>
        </w:rPr>
        <w:t>Related records in the species table:</w:t>
      </w:r>
      <w:r>
        <w:fldChar w:fldCharType="end"/>
      </w:r>
    </w:p>
    <w:p w14:paraId="483E3872" w14:textId="77777777" w:rsidR="00F23B90" w:rsidRDefault="00082D6F" w:rsidP="003D4FE8">
      <w:pPr>
        <w:pStyle w:val="BodyText2"/>
      </w:pPr>
      <w:hyperlink r:id="rId149"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F23B90">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F23B90">
      <w:pPr>
        <w:pStyle w:val="BodyText"/>
      </w:pPr>
      <w:r>
        <w:t>Having huge problems doing any kind of analysis on the data using ArcGIS and a file gdb - way too slow.</w:t>
      </w:r>
    </w:p>
    <w:p w14:paraId="5100C53C" w14:textId="77777777" w:rsidR="00F23B90" w:rsidRDefault="00F23B90" w:rsidP="003D4FE8">
      <w:pPr>
        <w:pStyle w:val="BodyText2"/>
      </w:pPr>
      <w:r>
        <w:t>Trying to move the data into the SQL Server instance on the IUCN machine - need to copy the data to a new File gdb first.</w:t>
      </w:r>
    </w:p>
    <w:p w14:paraId="259B6A49" w14:textId="77777777" w:rsidR="00F23B90" w:rsidRDefault="00F23B90" w:rsidP="00F23B90">
      <w:pPr>
        <w:pStyle w:val="BodyText"/>
      </w:pPr>
      <w:r>
        <w:t>Started transfer of PilotSpeciesData to a new File gdb at 09:31 - finished at 13:06 = 3hrs35mins</w:t>
      </w:r>
    </w:p>
    <w:p w14:paraId="5649440A" w14:textId="77777777" w:rsidR="00F23B90" w:rsidRDefault="00F23B90" w:rsidP="00F23B90">
      <w:pPr>
        <w:pStyle w:val="BodyText"/>
      </w:pPr>
      <w:r>
        <w:t>The PilotSpeciesData table in a standalone File GDB is 22.1Gb.</w:t>
      </w:r>
    </w:p>
    <w:p w14:paraId="53C42573" w14:textId="77777777" w:rsidR="00F23B90" w:rsidRDefault="00F23B90" w:rsidP="003D4FE8">
      <w:pPr>
        <w:pStyle w:val="BodyText2"/>
      </w:pPr>
      <w:r>
        <w:t>Zipped down to 381Mb.</w:t>
      </w:r>
    </w:p>
    <w:p w14:paraId="26DD833F" w14:textId="77777777" w:rsidR="00F23B90" w:rsidRDefault="00F23B90" w:rsidP="00F23B90">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F23B90">
      <w:pPr>
        <w:pStyle w:val="BodyText"/>
      </w:pPr>
      <w:r>
        <w:t>Where is it creating the temp files? C:\Users\AndrewCottam\AppData\Local\Temp\10</w:t>
      </w:r>
    </w:p>
    <w:p w14:paraId="09A747DA" w14:textId="77777777" w:rsidR="00F23B90" w:rsidRDefault="00F23B90" w:rsidP="00F23B90">
      <w:pPr>
        <w:pStyle w:val="BodyText"/>
      </w:pPr>
      <w:r>
        <w:t>To change the location:</w:t>
      </w:r>
    </w:p>
    <w:p w14:paraId="717C338F" w14:textId="77777777" w:rsidR="00F23B90" w:rsidRDefault="00F23B90" w:rsidP="00F23B90">
      <w:pPr>
        <w:pStyle w:val="ListBullet"/>
      </w:pPr>
      <w:r>
        <w:t>Open Windows Explorer</w:t>
      </w:r>
    </w:p>
    <w:p w14:paraId="44D2EC16" w14:textId="77777777" w:rsidR="00F23B90" w:rsidRDefault="00F23B90" w:rsidP="00F23B90">
      <w:pPr>
        <w:pStyle w:val="ListBullet"/>
      </w:pPr>
      <w:r>
        <w:t>Right click on the Computer icon and click Properties and then advanced settings</w:t>
      </w:r>
    </w:p>
    <w:p w14:paraId="6AB7DAA3" w14:textId="77777777" w:rsidR="00F23B90" w:rsidRDefault="00F23B90" w:rsidP="00F23B90">
      <w:pPr>
        <w:pStyle w:val="ListBullet"/>
      </w:pPr>
      <w:r>
        <w:t>Then on the advanced tab click on Environment Variables</w:t>
      </w:r>
    </w:p>
    <w:p w14:paraId="2A4B8678" w14:textId="77777777" w:rsidR="00F23B90" w:rsidRDefault="00F23B90" w:rsidP="00F23B90">
      <w:pPr>
        <w:pStyle w:val="ListBullet"/>
      </w:pPr>
      <w:r>
        <w:t>In the top pane the following are set:</w:t>
      </w:r>
    </w:p>
    <w:p w14:paraId="2E72689C" w14:textId="77777777" w:rsidR="00F23B90" w:rsidRDefault="00F23B90" w:rsidP="00F23B90">
      <w:pPr>
        <w:pStyle w:val="BodyText"/>
      </w:pPr>
      <w:r>
        <w:tab/>
        <w:t>TEMP</w:t>
      </w:r>
      <w:r>
        <w:tab/>
      </w:r>
      <w:r>
        <w:tab/>
        <w:t>%USERPROFILE%\AppData\Local\Temp</w:t>
      </w:r>
    </w:p>
    <w:p w14:paraId="7623F94B" w14:textId="77777777" w:rsidR="00F23B90" w:rsidRDefault="00F23B90" w:rsidP="003D4FE8">
      <w:pPr>
        <w:pStyle w:val="BodyText2"/>
      </w:pPr>
      <w:r>
        <w:tab/>
        <w:t>TMP</w:t>
      </w:r>
      <w:r>
        <w:tab/>
      </w:r>
      <w:r>
        <w:tab/>
      </w:r>
      <w:r>
        <w:tab/>
        <w:t>%USERPROFILE%\AppData\Local\Temp</w:t>
      </w:r>
    </w:p>
    <w:p w14:paraId="5D1F9D2B" w14:textId="77777777" w:rsidR="00F23B90" w:rsidRDefault="00F23B90" w:rsidP="00F23B90">
      <w:pPr>
        <w:pStyle w:val="BodyText"/>
      </w:pPr>
      <w:r>
        <w:t>I will change these temporarily to D:\GIS Data\Andrew</w:t>
      </w:r>
    </w:p>
    <w:p w14:paraId="20DD5C41" w14:textId="77777777" w:rsidR="00F23B90" w:rsidRDefault="00F23B90" w:rsidP="00F23B90">
      <w:pPr>
        <w:pStyle w:val="BodyText"/>
      </w:pPr>
      <w:r>
        <w:t>Trying to add the indexes again - on mx - started at 14:26 - ITS STILL USING C:\Users\AndrewCottam\AppData\Local\Temp\10</w:t>
      </w:r>
    </w:p>
    <w:p w14:paraId="6728F716" w14:textId="77777777" w:rsidR="00F23B90" w:rsidRDefault="00F23B90" w:rsidP="00F23B90">
      <w:pPr>
        <w:pStyle w:val="BodyText"/>
      </w:pPr>
      <w:r>
        <w:t>Changed them back to C:\Users\AndrewCottam\AppData\Local\Temp\10 on 8/11/11 - had to log off and on again</w:t>
      </w:r>
    </w:p>
    <w:p w14:paraId="299C0027" w14:textId="77777777" w:rsidR="00F23B90" w:rsidRDefault="00F23B90" w:rsidP="00F23B90">
      <w:pPr>
        <w:pStyle w:val="BodyText"/>
      </w:pPr>
      <w:r>
        <w:t>Logged off and on - hooray - now using the following folder D:\GIS Data\Andrew\11 - index on mx took 16 minutes - same for my index</w:t>
      </w:r>
    </w:p>
    <w:p w14:paraId="60BEA6FE" w14:textId="77777777" w:rsidR="00F23B90" w:rsidRDefault="00F23B90" w:rsidP="003D4FE8">
      <w:pPr>
        <w:pStyle w:val="BodyText2"/>
      </w:pPr>
      <w:r>
        <w:t>Trying an x y query using between - INSTANT</w:t>
      </w:r>
    </w:p>
    <w:p w14:paraId="0D193B6A" w14:textId="77777777" w:rsidR="00F23B90" w:rsidRDefault="00F23B90" w:rsidP="003D4FE8">
      <w:pPr>
        <w:pStyle w:val="BodyText2"/>
      </w:pPr>
      <w:r>
        <w:tab/>
        <w:t>- Changed it to character(15) on 25/10/11</w:t>
      </w:r>
    </w:p>
    <w:p w14:paraId="1C08FC85" w14:textId="77777777" w:rsidR="00F23B90" w:rsidRDefault="00F23B90" w:rsidP="00F23B90">
      <w:pPr>
        <w:pStyle w:val="BodyText"/>
      </w:pPr>
      <w:r>
        <w:t>Querying postgis:</w:t>
      </w:r>
    </w:p>
    <w:p w14:paraId="1FCC37D6" w14:textId="77777777" w:rsidR="00F23B90" w:rsidRDefault="00F23B90" w:rsidP="00F23B90">
      <w:pPr>
        <w:pStyle w:val="BodyText"/>
      </w:pPr>
      <w:r>
        <w:t>Time</w:t>
      </w:r>
      <w:r>
        <w:tab/>
      </w:r>
      <w:r>
        <w:tab/>
      </w:r>
      <w:r>
        <w:tab/>
      </w:r>
      <w:r>
        <w:tab/>
        <w:t>Rows</w:t>
      </w:r>
      <w:r>
        <w:tab/>
      </w:r>
      <w:r>
        <w:tab/>
      </w:r>
      <w:r>
        <w:tab/>
        <w:t>Query</w:t>
      </w:r>
    </w:p>
    <w:p w14:paraId="7886C516" w14:textId="77777777" w:rsidR="00F23B90" w:rsidRDefault="00F23B90" w:rsidP="00F23B90">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F23B90">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F23B90">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F23B90">
      <w:pPr>
        <w:pStyle w:val="BodyText"/>
      </w:pPr>
      <w:r>
        <w:t>172ms</w:t>
      </w:r>
      <w:r>
        <w:tab/>
      </w:r>
      <w:r>
        <w:tab/>
      </w:r>
      <w:r>
        <w:tab/>
      </w:r>
      <w:r>
        <w:tab/>
      </w:r>
      <w:r>
        <w:tab/>
      </w:r>
      <w:r>
        <w:tab/>
      </w:r>
      <w:r>
        <w:tab/>
      </w:r>
      <w:r>
        <w:tab/>
        <w:t>SELECT * FROM pilotspeciesdata where tx=27025</w:t>
      </w:r>
    </w:p>
    <w:p w14:paraId="3DCADD71" w14:textId="77777777" w:rsidR="00F23B90" w:rsidRDefault="00F23B90" w:rsidP="00F23B90">
      <w:pPr>
        <w:pStyle w:val="BodyText"/>
      </w:pPr>
      <w:r>
        <w:t>142ms</w:t>
      </w:r>
      <w:r>
        <w:tab/>
      </w:r>
      <w:r>
        <w:tab/>
      </w:r>
      <w:r>
        <w:tab/>
      </w:r>
      <w:r>
        <w:tab/>
      </w:r>
      <w:r>
        <w:tab/>
      </w:r>
      <w:r>
        <w:tab/>
      </w:r>
      <w:r>
        <w:tab/>
      </w:r>
      <w:r>
        <w:tab/>
        <w:t>SELECT * FROM pilotspeciesdata where ty=16973</w:t>
      </w:r>
    </w:p>
    <w:p w14:paraId="2A9E15B6" w14:textId="77777777" w:rsidR="00F23B90" w:rsidRDefault="00F23B90" w:rsidP="00F23B90">
      <w:pPr>
        <w:pStyle w:val="BodyText"/>
      </w:pPr>
      <w:r>
        <w:lastRenderedPageBreak/>
        <w:t>1754ms</w:t>
      </w:r>
      <w:r>
        <w:tab/>
      </w:r>
      <w:r>
        <w:tab/>
      </w:r>
      <w:r>
        <w:tab/>
      </w:r>
      <w:r>
        <w:tab/>
      </w:r>
      <w:r>
        <w:tab/>
      </w:r>
      <w:r>
        <w:tab/>
      </w:r>
      <w:r>
        <w:tab/>
      </w:r>
      <w:r>
        <w:tab/>
        <w:t>SELECT * FROM pilotspeciesdata where tx BETWEEN 27025 and 27035</w:t>
      </w:r>
    </w:p>
    <w:p w14:paraId="0DB3C2E8" w14:textId="77777777" w:rsidR="00F23B90" w:rsidRDefault="00F23B90" w:rsidP="00F23B90">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F23B90">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F23B90">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F23B90">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F23B90">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F23B90">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3D4FE8">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F23B90">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3D4FE8">
      <w:pPr>
        <w:pStyle w:val="BodyText2"/>
      </w:pPr>
      <w:r>
        <w:t>Deleted the btree index on quadkey - trying a hash index - started at 16:39</w:t>
      </w:r>
    </w:p>
    <w:p w14:paraId="4D0EC8AA" w14:textId="77777777" w:rsidR="00F23B90" w:rsidRDefault="00F23B90" w:rsidP="003D4FE8">
      <w:pPr>
        <w:pStyle w:val="BodyText2"/>
      </w:pPr>
      <w:r>
        <w:t>Created the statistics table in Postgresql on the data - took 146 minutes - i.e. group by quadkey and count species</w:t>
      </w:r>
    </w:p>
    <w:p w14:paraId="4B35087C" w14:textId="77777777" w:rsidR="00F23B90" w:rsidRDefault="00F23B90" w:rsidP="00F23B90">
      <w:pPr>
        <w:pStyle w:val="BodyText"/>
      </w:pPr>
      <w:r>
        <w:t>South american species:</w:t>
      </w:r>
    </w:p>
    <w:p w14:paraId="4C935802" w14:textId="77777777" w:rsidR="00F23B90" w:rsidRDefault="00F23B90" w:rsidP="00F23B90">
      <w:pPr>
        <w:pStyle w:val="BodyText"/>
      </w:pPr>
      <w:r>
        <w:t>"57068                                             "</w:t>
      </w:r>
    </w:p>
    <w:p w14:paraId="4BA43232" w14:textId="77777777" w:rsidR="00F23B90" w:rsidRDefault="00F23B90" w:rsidP="00F23B90">
      <w:pPr>
        <w:pStyle w:val="BodyText"/>
      </w:pPr>
      <w:r>
        <w:t>"17568                                             "</w:t>
      </w:r>
    </w:p>
    <w:p w14:paraId="75269076" w14:textId="77777777" w:rsidR="00F23B90" w:rsidRDefault="00F23B90" w:rsidP="00F23B90">
      <w:pPr>
        <w:pStyle w:val="BodyText"/>
      </w:pPr>
      <w:r>
        <w:t>"60203                                             "</w:t>
      </w:r>
    </w:p>
    <w:p w14:paraId="6380F913" w14:textId="77777777" w:rsidR="00F23B90" w:rsidRDefault="00F23B90" w:rsidP="00F23B90">
      <w:pPr>
        <w:pStyle w:val="BodyText"/>
      </w:pPr>
      <w:r>
        <w:t>"12119                                             "</w:t>
      </w:r>
    </w:p>
    <w:p w14:paraId="65E031A1" w14:textId="77777777" w:rsidR="00F23B90" w:rsidRDefault="00F23B90" w:rsidP="00F23B90">
      <w:pPr>
        <w:pStyle w:val="BodyText"/>
      </w:pPr>
      <w:r>
        <w:t>"63150                                             "</w:t>
      </w:r>
    </w:p>
    <w:p w14:paraId="64DCE49F" w14:textId="77777777" w:rsidR="00F23B90" w:rsidRDefault="00F23B90" w:rsidP="00F23B90">
      <w:pPr>
        <w:pStyle w:val="BodyText"/>
      </w:pPr>
      <w:r>
        <w:t>"17975                                             "</w:t>
      </w:r>
    </w:p>
    <w:p w14:paraId="093BA0A0" w14:textId="77777777" w:rsidR="00F23B90" w:rsidRDefault="00F23B90" w:rsidP="00F23B90">
      <w:pPr>
        <w:pStyle w:val="BodyText"/>
      </w:pPr>
      <w:r>
        <w:tab/>
      </w:r>
    </w:p>
    <w:p w14:paraId="4F8DCD13" w14:textId="77777777" w:rsidR="00F23B90" w:rsidRDefault="00F23B90" w:rsidP="00F23B90">
      <w:pPr>
        <w:pStyle w:val="BodyText"/>
      </w:pPr>
      <w:r>
        <w:t>Importing the data into durga:</w:t>
      </w:r>
    </w:p>
    <w:p w14:paraId="0E013F87" w14:textId="77777777" w:rsidR="00F23B90" w:rsidRDefault="00F23B90" w:rsidP="00F23B90">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F23B90">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F23B90">
      <w:pPr>
        <w:pStyle w:val="BodyText"/>
      </w:pPr>
      <w:r>
        <w:t>wouldnt delete the index until i stopped the fme translation. stopped fmw. deleted the indices. truncated the data - rerunning the fme translation</w:t>
      </w:r>
    </w:p>
    <w:p w14:paraId="62AC3BD7" w14:textId="77777777" w:rsidR="00F23B90" w:rsidRDefault="00F23B90" w:rsidP="00F23B90">
      <w:pPr>
        <w:pStyle w:val="BodyText"/>
      </w:pPr>
      <w:r>
        <w:t>started at 11:52.</w:t>
      </w:r>
    </w:p>
    <w:p w14:paraId="0480903C" w14:textId="77777777" w:rsidR="00F23B90" w:rsidRDefault="00F23B90" w:rsidP="00F23B90">
      <w:pPr>
        <w:pStyle w:val="BodyText"/>
      </w:pPr>
      <w:r>
        <w:t>Running much faster</w:t>
      </w:r>
    </w:p>
    <w:p w14:paraId="5329FB34" w14:textId="77777777" w:rsidR="00F23B90" w:rsidRDefault="00F23B90" w:rsidP="00F23B90">
      <w:pPr>
        <w:pStyle w:val="BodyText"/>
      </w:pPr>
      <w:r>
        <w:t>posted 89,572,562records in 3 hours 9 minutes! quicker on durga!</w:t>
      </w:r>
    </w:p>
    <w:p w14:paraId="0C96D695" w14:textId="77777777" w:rsidR="00F23B90" w:rsidRDefault="00F23B90" w:rsidP="00F23B90">
      <w:pPr>
        <w:pStyle w:val="BodyText"/>
      </w:pPr>
      <w:r>
        <w:t>adding:</w:t>
      </w:r>
    </w:p>
    <w:p w14:paraId="11B2B9B2" w14:textId="77777777" w:rsidR="00F23B90" w:rsidRDefault="00F23B90" w:rsidP="00F23B90">
      <w:pPr>
        <w:pStyle w:val="BodyText"/>
      </w:pPr>
      <w:r>
        <w:t>index</w:t>
      </w:r>
      <w:r>
        <w:tab/>
        <w:t>column</w:t>
      </w:r>
      <w:r>
        <w:tab/>
      </w:r>
      <w:r>
        <w:tab/>
        <w:t>start</w:t>
      </w:r>
      <w:r>
        <w:tab/>
        <w:t>end</w:t>
      </w:r>
    </w:p>
    <w:p w14:paraId="108A918C" w14:textId="77777777" w:rsidR="00F23B90" w:rsidRDefault="00F23B90" w:rsidP="00F23B90">
      <w:pPr>
        <w:pStyle w:val="BodyText"/>
      </w:pPr>
      <w:r>
        <w:t>hash</w:t>
      </w:r>
      <w:r>
        <w:tab/>
        <w:t xml:space="preserve">quadkey </w:t>
      </w:r>
      <w:r>
        <w:tab/>
        <w:t>15:03</w:t>
      </w:r>
      <w:r>
        <w:tab/>
        <w:t>15:10</w:t>
      </w:r>
    </w:p>
    <w:p w14:paraId="2EFE5DF5" w14:textId="77777777" w:rsidR="00F23B90" w:rsidRDefault="00F23B90" w:rsidP="00F23B90">
      <w:pPr>
        <w:pStyle w:val="BodyText"/>
      </w:pPr>
      <w:r>
        <w:t>btree</w:t>
      </w:r>
      <w:r>
        <w:tab/>
        <w:t>tx</w:t>
      </w:r>
      <w:r>
        <w:tab/>
      </w:r>
      <w:r>
        <w:tab/>
      </w:r>
      <w:r>
        <w:tab/>
        <w:t>15:12</w:t>
      </w:r>
      <w:r>
        <w:tab/>
        <w:t>15:16</w:t>
      </w:r>
    </w:p>
    <w:p w14:paraId="6F675F63" w14:textId="77777777" w:rsidR="00F23B90" w:rsidRDefault="00F23B90" w:rsidP="00F23B90">
      <w:pPr>
        <w:pStyle w:val="BodyText"/>
      </w:pPr>
      <w:r>
        <w:t>btree</w:t>
      </w:r>
      <w:r>
        <w:tab/>
        <w:t>ty</w:t>
      </w:r>
      <w:r>
        <w:tab/>
      </w:r>
      <w:r>
        <w:tab/>
      </w:r>
      <w:r>
        <w:tab/>
        <w:t>15:18</w:t>
      </w:r>
      <w:r>
        <w:tab/>
        <w:t>15:22</w:t>
      </w:r>
    </w:p>
    <w:p w14:paraId="6BC33B91" w14:textId="77777777" w:rsidR="00F23B90" w:rsidRDefault="00F23B90" w:rsidP="00F23B90">
      <w:pPr>
        <w:pStyle w:val="BodyText"/>
      </w:pPr>
      <w:r>
        <w:t>btree</w:t>
      </w:r>
      <w:r>
        <w:tab/>
        <w:t>objid</w:t>
      </w:r>
      <w:r>
        <w:tab/>
      </w:r>
      <w:r>
        <w:tab/>
        <w:t>15:24</w:t>
      </w:r>
      <w:r>
        <w:tab/>
        <w:t>15:27</w:t>
      </w:r>
    </w:p>
    <w:p w14:paraId="3BD12B61" w14:textId="77777777" w:rsidR="00F23B90" w:rsidRDefault="00F23B90" w:rsidP="003D4FE8">
      <w:pPr>
        <w:pStyle w:val="BodyText2"/>
      </w:pPr>
      <w:r>
        <w:t>btree</w:t>
      </w:r>
      <w:r>
        <w:tab/>
        <w:t>typeid</w:t>
      </w:r>
      <w:r>
        <w:tab/>
      </w:r>
      <w:r>
        <w:tab/>
        <w:t>15:27</w:t>
      </w:r>
      <w:r>
        <w:tab/>
        <w:t>15:31</w:t>
      </w:r>
    </w:p>
    <w:p w14:paraId="6279EBE6" w14:textId="77777777" w:rsidR="00F23B90" w:rsidRDefault="00F23B90" w:rsidP="00F23B90">
      <w:pPr>
        <w:pStyle w:val="BodyText"/>
      </w:pPr>
      <w:r>
        <w:t xml:space="preserve">changing the hash index on quadkey to a clustered btree index as this should be better for selecting a range of values (see here </w:t>
      </w:r>
      <w:hyperlink r:id="rId150" w:history="1">
        <w:r w:rsidRPr="0077669C">
          <w:rPr>
            <w:rStyle w:val="Hyperlink"/>
          </w:rPr>
          <w:t>http://www.informit.com/articles/article.aspx?p=377652)</w:t>
        </w:r>
      </w:hyperlink>
      <w:r>
        <w:t xml:space="preserve"> </w:t>
      </w:r>
    </w:p>
    <w:p w14:paraId="7A5BB137" w14:textId="77777777" w:rsidR="00F23B90" w:rsidRDefault="00F23B90" w:rsidP="003D4FE8">
      <w:pPr>
        <w:pStyle w:val="BodyText2"/>
      </w:pPr>
      <w:r>
        <w:t>btreec</w:t>
      </w:r>
      <w:r>
        <w:tab/>
        <w:t>quadkey</w:t>
      </w:r>
      <w:r>
        <w:tab/>
      </w:r>
      <w:r>
        <w:tab/>
        <w:t>15:37</w:t>
      </w:r>
      <w:r>
        <w:tab/>
      </w:r>
    </w:p>
    <w:p w14:paraId="2AAA82F1" w14:textId="77777777" w:rsidR="00F23B90" w:rsidRDefault="00F23B90" w:rsidP="003D4FE8">
      <w:pPr>
        <w:pStyle w:val="BodyText2"/>
      </w:pPr>
      <w:r>
        <w:t xml:space="preserve">BUT HASH TREE INDEXES ARE PRESENTLY DISCOURAGED - </w:t>
      </w:r>
      <w:hyperlink r:id="rId151" w:history="1">
        <w:r w:rsidRPr="0077669C">
          <w:rPr>
            <w:rStyle w:val="Hyperlink"/>
          </w:rPr>
          <w:t>http://www.postgresql.org/docs/8.3/static/indexes-types.html</w:t>
        </w:r>
      </w:hyperlink>
    </w:p>
    <w:p w14:paraId="6A6E2A0B" w14:textId="77777777" w:rsidR="00F23B90" w:rsidRDefault="00F23B90" w:rsidP="003D4FE8">
      <w:pPr>
        <w:pStyle w:val="BodyText2"/>
      </w:pPr>
      <w:r>
        <w:t>Made the objid clustered - started at 8:00 ended at 8:54</w:t>
      </w:r>
    </w:p>
    <w:p w14:paraId="1F4FE7AD" w14:textId="77777777" w:rsidR="00F23B90" w:rsidRDefault="00F23B90" w:rsidP="00F23B90">
      <w:pPr>
        <w:pStyle w:val="BodyText"/>
      </w:pPr>
      <w:r>
        <w:t>DURGA FULL! Creating some space by deleting all of the quadkey data for africa (that is non-mammal data).</w:t>
      </w:r>
    </w:p>
    <w:p w14:paraId="57779F1A" w14:textId="77777777" w:rsidR="00F23B90" w:rsidRDefault="00F23B90" w:rsidP="003D4FE8">
      <w:pPr>
        <w:pStyle w:val="BodyText2"/>
      </w:pPr>
      <w:r>
        <w:t xml:space="preserve">DELETE FROM quadkeydata USING speciestaxonomy WHERE typeid=1 AND objid=tax_id AND class&lt;&gt;'MAMMALIA' </w:t>
      </w:r>
    </w:p>
    <w:p w14:paraId="231F9EAF" w14:textId="77777777" w:rsidR="00F23B90" w:rsidRDefault="00F23B90" w:rsidP="00CB04D9">
      <w:pPr>
        <w:pStyle w:val="Heading7"/>
      </w:pPr>
      <w:bookmarkStart w:id="36" w:name="_Toc315774563"/>
      <w:r>
        <w:t>Species Richness data preparation</w:t>
      </w:r>
      <w:bookmarkEnd w:id="36"/>
    </w:p>
    <w:p w14:paraId="0F176B2E" w14:textId="77777777" w:rsidR="00F23B90" w:rsidRDefault="00F23B90" w:rsidP="00F23B90">
      <w:pPr>
        <w:pStyle w:val="BodyText"/>
      </w:pPr>
      <w:r>
        <w:lastRenderedPageBreak/>
        <w:t>Didnt complete for some reason:</w:t>
      </w:r>
    </w:p>
    <w:p w14:paraId="107781C1" w14:textId="77777777" w:rsidR="00F23B90" w:rsidRDefault="00F23B90" w:rsidP="00F23B90">
      <w:pPr>
        <w:pStyle w:val="BodyText"/>
      </w:pPr>
      <w:r>
        <w:t>Executing: Statistics PilotSpeciesData "D:\GIS Data\Andrew\PilotSpeciesData.gdb\PilotSpeciesDataSpeciesCounts" "species_ID COUNT" quadkey</w:t>
      </w:r>
    </w:p>
    <w:p w14:paraId="53B98BE0" w14:textId="77777777" w:rsidR="00F23B90" w:rsidRDefault="00F23B90" w:rsidP="00F23B90">
      <w:pPr>
        <w:pStyle w:val="BodyText"/>
      </w:pPr>
      <w:r>
        <w:t>Start Time: Tue Oct 11 11:31:40 2011</w:t>
      </w:r>
    </w:p>
    <w:p w14:paraId="1037E426" w14:textId="77777777" w:rsidR="00F23B90" w:rsidRDefault="00F23B90" w:rsidP="00F23B90">
      <w:pPr>
        <w:pStyle w:val="BodyText"/>
      </w:pPr>
      <w:r>
        <w:t>ERROR 999999: Error executing function.</w:t>
      </w:r>
    </w:p>
    <w:p w14:paraId="4B383C21" w14:textId="77777777" w:rsidR="00F23B90" w:rsidRDefault="00F23B90" w:rsidP="00F23B90">
      <w:pPr>
        <w:pStyle w:val="BodyText"/>
      </w:pPr>
      <w:r>
        <w:t>Failed to execute (Statistics).</w:t>
      </w:r>
    </w:p>
    <w:p w14:paraId="47678BEA" w14:textId="77777777" w:rsidR="00F23B90" w:rsidRDefault="00F23B90" w:rsidP="003D4FE8">
      <w:pPr>
        <w:pStyle w:val="BodyText2"/>
      </w:pPr>
      <w:r>
        <w:t>Failed at Tue Oct 11 11:36:35 2011 (Elapsed Time: 4 minutes 55 seconds)</w:t>
      </w:r>
    </w:p>
    <w:p w14:paraId="6A6F663F" w14:textId="77777777" w:rsidR="00F23B90" w:rsidRDefault="00F23B90" w:rsidP="00F23B90">
      <w:pPr>
        <w:pStyle w:val="BodyText"/>
      </w:pPr>
      <w:r>
        <w:t>So copied from the FileGDB at JRC to the IUCN machine and added an index field to the species richness column. Max richness is 14.</w:t>
      </w:r>
    </w:p>
    <w:p w14:paraId="4EB281B6" w14:textId="77777777" w:rsidR="00F23B90" w:rsidRDefault="00F23B90" w:rsidP="003D4FE8">
      <w:pPr>
        <w:pStyle w:val="BodyText2"/>
      </w:pPr>
      <w:r>
        <w:t>Deleted the frequency field and added a tx and ty field to populate for the quadtree</w:t>
      </w:r>
    </w:p>
    <w:p w14:paraId="31270281" w14:textId="77777777" w:rsidR="00F23B90" w:rsidRDefault="00F23B90" w:rsidP="003D4FE8">
      <w:pPr>
        <w:pStyle w:val="BodyText2"/>
      </w:pPr>
      <w:r>
        <w:t>Creating the species richness raster:</w:t>
      </w:r>
    </w:p>
    <w:p w14:paraId="4097CB1B" w14:textId="77777777" w:rsidR="00F23B90" w:rsidRDefault="00F23B90" w:rsidP="00F23B90">
      <w:pPr>
        <w:pStyle w:val="BodyText"/>
      </w:pPr>
      <w:r>
        <w:t>import numpy</w:t>
      </w:r>
    </w:p>
    <w:p w14:paraId="1A57A626" w14:textId="77777777" w:rsidR="00F23B90" w:rsidRDefault="00F23B90" w:rsidP="00F23B90">
      <w:pPr>
        <w:pStyle w:val="BodyText"/>
      </w:pPr>
      <w:r>
        <w:t>import arcpy</w:t>
      </w:r>
    </w:p>
    <w:p w14:paraId="2F8DC364" w14:textId="77777777" w:rsidR="00F23B90" w:rsidRDefault="00F23B90" w:rsidP="00F23B90">
      <w:pPr>
        <w:pStyle w:val="BodyText"/>
      </w:pPr>
      <w:r>
        <w:t>from scipy.sparse import *</w:t>
      </w:r>
    </w:p>
    <w:p w14:paraId="6C8DA705" w14:textId="77777777" w:rsidR="00F23B90" w:rsidRDefault="00F23B90" w:rsidP="00F23B90">
      <w:pPr>
        <w:pStyle w:val="BodyText"/>
      </w:pPr>
      <w:r>
        <w:t>from scipy import *</w:t>
      </w:r>
    </w:p>
    <w:p w14:paraId="114D66E7" w14:textId="77777777" w:rsidR="00F23B90" w:rsidRDefault="00F23B90" w:rsidP="00F23B90">
      <w:pPr>
        <w:pStyle w:val="BodyText"/>
      </w:pPr>
      <w:r>
        <w:t>arcpy.env.workspace = r"D:\GIS Data\Andrew\PilotSpeciesData.gdb"</w:t>
      </w:r>
    </w:p>
    <w:p w14:paraId="61715799" w14:textId="77777777" w:rsidR="00F23B90" w:rsidRDefault="00F23B90" w:rsidP="00F23B90">
      <w:pPr>
        <w:pStyle w:val="BodyText"/>
      </w:pPr>
      <w:r>
        <w:t>count = int(str(arcpy.GetCount_management("PilotSpeciesDataStatistics")))</w:t>
      </w:r>
    </w:p>
    <w:p w14:paraId="543A84D0" w14:textId="77777777" w:rsidR="00F23B90" w:rsidRDefault="00F23B90" w:rsidP="00F23B90">
      <w:pPr>
        <w:pStyle w:val="BodyText"/>
      </w:pPr>
      <w:r>
        <w:t xml:space="preserve">rows = arcpy.SearchCursor("PilotSpeciesDataStatistics") </w:t>
      </w:r>
    </w:p>
    <w:p w14:paraId="6405FF8B" w14:textId="77777777" w:rsidR="00F23B90" w:rsidRDefault="00F23B90" w:rsidP="00F23B90">
      <w:pPr>
        <w:pStyle w:val="BodyText"/>
      </w:pPr>
      <w:r>
        <w:t>xarr=numpy.zeros([count],int) #initialise an array to hold the data for the x coordinates</w:t>
      </w:r>
    </w:p>
    <w:p w14:paraId="55296B7C" w14:textId="77777777" w:rsidR="00F23B90" w:rsidRDefault="00F23B90" w:rsidP="00F23B90">
      <w:pPr>
        <w:pStyle w:val="BodyText"/>
      </w:pPr>
      <w:r>
        <w:t>yarr=numpy.zeros([count],int) #initialise an array to hold the data for the y coordinates</w:t>
      </w:r>
    </w:p>
    <w:p w14:paraId="310D54C8" w14:textId="77777777" w:rsidR="00F23B90" w:rsidRDefault="00F23B90" w:rsidP="00F23B90">
      <w:pPr>
        <w:pStyle w:val="BodyText"/>
      </w:pPr>
      <w:r>
        <w:t>zarr=numpy.zeros([count],int) #initialise an array to hold the data for the species richness</w:t>
      </w:r>
    </w:p>
    <w:p w14:paraId="677A433D" w14:textId="77777777" w:rsidR="00F23B90" w:rsidRDefault="00F23B90" w:rsidP="00F23B90">
      <w:pPr>
        <w:pStyle w:val="BodyText"/>
      </w:pPr>
      <w:r>
        <w:t>i = 0</w:t>
      </w:r>
    </w:p>
    <w:p w14:paraId="5872590B" w14:textId="77777777" w:rsidR="00F23B90" w:rsidRDefault="00F23B90" w:rsidP="00F23B90">
      <w:pPr>
        <w:pStyle w:val="BodyText"/>
      </w:pPr>
      <w:r>
        <w:t>for row in rows: #iterate through the rows</w:t>
      </w:r>
    </w:p>
    <w:p w14:paraId="35CEEBB0" w14:textId="77777777" w:rsidR="00F23B90" w:rsidRDefault="00F23B90" w:rsidP="00F23B90">
      <w:pPr>
        <w:pStyle w:val="BodyText"/>
      </w:pPr>
      <w:r>
        <w:tab/>
        <w:t>xarr.put(i,row.tx)</w:t>
      </w:r>
    </w:p>
    <w:p w14:paraId="5E349FF8" w14:textId="77777777" w:rsidR="00F23B90" w:rsidRDefault="00F23B90" w:rsidP="00F23B90">
      <w:pPr>
        <w:pStyle w:val="BodyText"/>
      </w:pPr>
      <w:r>
        <w:tab/>
        <w:t>yarr.put(i,row.ty)</w:t>
      </w:r>
    </w:p>
    <w:p w14:paraId="23E9CF8D" w14:textId="77777777" w:rsidR="00F23B90" w:rsidRDefault="00F23B90" w:rsidP="00F23B90">
      <w:pPr>
        <w:pStyle w:val="BodyText"/>
      </w:pPr>
      <w:r>
        <w:tab/>
        <w:t>zarr.put(i,row.COUNT_speciesID)</w:t>
      </w:r>
      <w:r>
        <w:tab/>
      </w:r>
    </w:p>
    <w:p w14:paraId="5BCC219F" w14:textId="77777777" w:rsidR="00F23B90" w:rsidRDefault="00F23B90" w:rsidP="00F23B90">
      <w:pPr>
        <w:pStyle w:val="BodyText"/>
      </w:pPr>
      <w:r>
        <w:tab/>
        <w:t>i = i + 1</w:t>
      </w:r>
    </w:p>
    <w:p w14:paraId="4132C2F4" w14:textId="77777777" w:rsidR="00F23B90" w:rsidRDefault="00F23B90" w:rsidP="00F23B90">
      <w:pPr>
        <w:pStyle w:val="BodyText"/>
      </w:pPr>
      <w:r>
        <w:t xml:space="preserve">outputArr=numpy.concatenate(xarr,yarr,zarr) #join the 3 arrays together </w:t>
      </w:r>
    </w:p>
    <w:p w14:paraId="536DDD96" w14:textId="77777777" w:rsidR="00F23B90" w:rsidRDefault="00F23B90" w:rsidP="00F23B90">
      <w:pPr>
        <w:pStyle w:val="BodyText"/>
      </w:pPr>
      <w:r>
        <w:t>f = open(r"D:\GIS Data\Andrew\SpeciesRichness.npy",'wb') #write the ndarray out to file</w:t>
      </w:r>
    </w:p>
    <w:p w14:paraId="38DAA041" w14:textId="77777777" w:rsidR="00F23B90" w:rsidRDefault="00F23B90" w:rsidP="00F23B90">
      <w:pPr>
        <w:pStyle w:val="BodyText"/>
      </w:pPr>
      <w:r>
        <w:t>cPickle.dump(outputArr, f, protocol=2)</w:t>
      </w:r>
    </w:p>
    <w:p w14:paraId="3642B282" w14:textId="77777777" w:rsidR="00F23B90" w:rsidRDefault="00F23B90" w:rsidP="003D4FE8">
      <w:pPr>
        <w:pStyle w:val="BodyText2"/>
      </w:pPr>
      <w:r>
        <w:t xml:space="preserve">f.close()                </w:t>
      </w:r>
    </w:p>
    <w:p w14:paraId="37C6F759" w14:textId="77777777" w:rsidR="00F23B90" w:rsidRDefault="00F23B90" w:rsidP="003D4FE8">
      <w:pPr>
        <w:pStyle w:val="BodyText2"/>
      </w:pPr>
      <w:r>
        <w:t>Started at 13:40 on the IUCN machine (IUCN time) - the processor maxed out at 100% for ages and the IUCN Mapper failed to draw during this time</w:t>
      </w:r>
    </w:p>
    <w:p w14:paraId="670BEE2B" w14:textId="77777777" w:rsidR="00F23B90" w:rsidRDefault="00F23B90" w:rsidP="00F23B90">
      <w:pPr>
        <w:pStyle w:val="BodyText"/>
      </w:pPr>
      <w:r>
        <w:t>For the first 10 records:</w:t>
      </w:r>
    </w:p>
    <w:p w14:paraId="4FBCC37C" w14:textId="77777777" w:rsidR="00F23B90" w:rsidRDefault="00F23B90" w:rsidP="00F23B90">
      <w:pPr>
        <w:pStyle w:val="BodyText"/>
      </w:pPr>
      <w:r>
        <w:t>&gt;&gt;&gt; xArray</w:t>
      </w:r>
    </w:p>
    <w:p w14:paraId="17A43A0D" w14:textId="77777777" w:rsidR="00F23B90" w:rsidRDefault="00F23B90" w:rsidP="00F23B90">
      <w:pPr>
        <w:pStyle w:val="BodyText"/>
      </w:pPr>
      <w:r>
        <w:t>[55, 56, 57, 56, 57, 58, 59, 58, 59, 60]</w:t>
      </w:r>
    </w:p>
    <w:p w14:paraId="1253BB93" w14:textId="77777777" w:rsidR="00F23B90" w:rsidRDefault="00F23B90" w:rsidP="00F23B90">
      <w:pPr>
        <w:pStyle w:val="BodyText"/>
      </w:pPr>
      <w:r>
        <w:t>&gt;&gt;&gt; yArray</w:t>
      </w:r>
    </w:p>
    <w:p w14:paraId="314FA861" w14:textId="77777777" w:rsidR="00F23B90" w:rsidRDefault="00F23B90" w:rsidP="00F23B90">
      <w:pPr>
        <w:pStyle w:val="BodyText"/>
      </w:pPr>
      <w:r>
        <w:t>[24528, 24529, 24529, 24528, 24528, 24529, 24529, 24528, 24528, 24530]</w:t>
      </w:r>
    </w:p>
    <w:p w14:paraId="57FB70FF" w14:textId="77777777" w:rsidR="00F23B90" w:rsidRDefault="00F23B90" w:rsidP="00F23B90">
      <w:pPr>
        <w:pStyle w:val="BodyText"/>
      </w:pPr>
      <w:r>
        <w:t>&gt;&gt;&gt; zArray</w:t>
      </w:r>
    </w:p>
    <w:p w14:paraId="642AC5B8" w14:textId="77777777" w:rsidR="00F23B90" w:rsidRDefault="00F23B90" w:rsidP="00F23B90">
      <w:pPr>
        <w:pStyle w:val="BodyText"/>
      </w:pPr>
      <w:r>
        <w:t>[1, 1, 1, 1, 1, 1, 1, 1, 1, 1]</w:t>
      </w:r>
    </w:p>
    <w:p w14:paraId="57F010F0" w14:textId="77777777" w:rsidR="00F23B90" w:rsidRDefault="00F23B90" w:rsidP="00F23B90">
      <w:pPr>
        <w:pStyle w:val="BodyText"/>
      </w:pPr>
      <w:r>
        <w:t xml:space="preserve">&gt;&gt;&gt; </w:t>
      </w:r>
    </w:p>
    <w:p w14:paraId="2FC6B303" w14:textId="77777777" w:rsidR="00F23B90" w:rsidRDefault="00F23B90" w:rsidP="00F23B90">
      <w:pPr>
        <w:pStyle w:val="BodyText"/>
      </w:pPr>
      <w:r>
        <w:t>24530</w:t>
      </w:r>
      <w:r>
        <w:tab/>
      </w:r>
      <w:r>
        <w:tab/>
      </w:r>
      <w:r>
        <w:tab/>
      </w:r>
      <w:r>
        <w:tab/>
      </w:r>
      <w:r>
        <w:tab/>
      </w:r>
      <w:r>
        <w:tab/>
        <w:t>x</w:t>
      </w:r>
    </w:p>
    <w:p w14:paraId="74CE3C2C" w14:textId="77777777" w:rsidR="00F23B90" w:rsidRDefault="00F23B90" w:rsidP="00F23B90">
      <w:pPr>
        <w:pStyle w:val="BodyText"/>
      </w:pPr>
      <w:r>
        <w:t>24529</w:t>
      </w:r>
      <w:r>
        <w:tab/>
      </w:r>
      <w:r>
        <w:tab/>
        <w:t>x</w:t>
      </w:r>
      <w:r>
        <w:tab/>
        <w:t>x</w:t>
      </w:r>
      <w:r>
        <w:tab/>
        <w:t>x</w:t>
      </w:r>
      <w:r>
        <w:tab/>
        <w:t>x</w:t>
      </w:r>
    </w:p>
    <w:p w14:paraId="26E76C22" w14:textId="77777777" w:rsidR="00F23B90" w:rsidRDefault="00F23B90" w:rsidP="00F23B90">
      <w:pPr>
        <w:pStyle w:val="BodyText"/>
      </w:pPr>
      <w:r>
        <w:t>24528</w:t>
      </w:r>
      <w:r>
        <w:tab/>
        <w:t>x</w:t>
      </w:r>
      <w:r>
        <w:tab/>
        <w:t>x</w:t>
      </w:r>
      <w:r>
        <w:tab/>
        <w:t>x</w:t>
      </w:r>
      <w:r>
        <w:tab/>
        <w:t>x</w:t>
      </w:r>
      <w:r>
        <w:tab/>
        <w:t>x</w:t>
      </w:r>
    </w:p>
    <w:p w14:paraId="172C097B" w14:textId="77777777" w:rsidR="00F23B90" w:rsidRDefault="00F23B90" w:rsidP="003D4FE8">
      <w:pPr>
        <w:pStyle w:val="BodyText2"/>
      </w:pPr>
      <w:r>
        <w:tab/>
      </w:r>
      <w:r>
        <w:tab/>
        <w:t>55</w:t>
      </w:r>
      <w:r>
        <w:tab/>
        <w:t>56</w:t>
      </w:r>
      <w:r>
        <w:tab/>
        <w:t>57</w:t>
      </w:r>
      <w:r>
        <w:tab/>
        <w:t>58</w:t>
      </w:r>
      <w:r>
        <w:tab/>
        <w:t>59</w:t>
      </w:r>
      <w:r>
        <w:tab/>
        <w:t>60</w:t>
      </w:r>
    </w:p>
    <w:p w14:paraId="0F745ED8" w14:textId="77777777" w:rsidR="00F23B90" w:rsidRDefault="00F23B90" w:rsidP="00F23B90">
      <w:pPr>
        <w:pStyle w:val="BodyText"/>
      </w:pPr>
      <w:r>
        <w:t>For the whole dataset:</w:t>
      </w:r>
    </w:p>
    <w:p w14:paraId="7E674FEB" w14:textId="77777777" w:rsidR="00F23B90" w:rsidRDefault="00F23B90" w:rsidP="00F23B90">
      <w:pPr>
        <w:pStyle w:val="BodyText"/>
      </w:pPr>
      <w:r>
        <w:t>Messages</w:t>
      </w:r>
    </w:p>
    <w:p w14:paraId="5C71E733" w14:textId="77777777" w:rsidR="00F23B90" w:rsidRDefault="00F23B90" w:rsidP="00F23B90">
      <w:pPr>
        <w:pStyle w:val="BodyText"/>
      </w:pPr>
      <w:r>
        <w:t>Executing: TMSTableToTMSFile "D:\GIS Data\Andrew\PilotSpeciesData.gdb\PilotSpeciesDataStatistics" C:\Users\AndrewCottam\Documents\ArcGIS\SpeciesRichness.npy</w:t>
      </w:r>
    </w:p>
    <w:p w14:paraId="18BF810C" w14:textId="77777777" w:rsidR="00F23B90" w:rsidRDefault="00F23B90" w:rsidP="00F23B90">
      <w:pPr>
        <w:pStyle w:val="BodyText"/>
      </w:pPr>
      <w:r>
        <w:t>Start Time: Sat Oct 15 08:29:25 2011</w:t>
      </w:r>
    </w:p>
    <w:p w14:paraId="05C663F5" w14:textId="77777777" w:rsidR="00F23B90" w:rsidRDefault="00F23B90" w:rsidP="00F23B90">
      <w:pPr>
        <w:pStyle w:val="BodyText"/>
      </w:pPr>
      <w:r>
        <w:t>Running script TMSTableToTMSFile...</w:t>
      </w:r>
    </w:p>
    <w:p w14:paraId="26F56321" w14:textId="77777777" w:rsidR="00F23B90" w:rsidRDefault="00F23B90" w:rsidP="00F23B90">
      <w:pPr>
        <w:pStyle w:val="BodyText"/>
      </w:pPr>
      <w:r>
        <w:t>&lt;type 'exceptions.TypeError'&gt;: long() argument must be a string or a number, not 'NoneType'</w:t>
      </w:r>
    </w:p>
    <w:p w14:paraId="2EE8BA83" w14:textId="77777777" w:rsidR="00F23B90" w:rsidRDefault="00F23B90" w:rsidP="00F23B90">
      <w:pPr>
        <w:pStyle w:val="BodyText"/>
      </w:pPr>
      <w:r>
        <w:t>Failed to execute (TMSTableToTMSFile).</w:t>
      </w:r>
    </w:p>
    <w:p w14:paraId="3147FF0B" w14:textId="77777777" w:rsidR="00F23B90" w:rsidRDefault="00F23B90" w:rsidP="003D4FE8">
      <w:pPr>
        <w:pStyle w:val="BodyText2"/>
      </w:pPr>
      <w:r>
        <w:t>Failed at Sat Oct 15 12:37:09 2011 (Elapsed Time: 4 hours 7 minutes 44 seconds)</w:t>
      </w:r>
    </w:p>
    <w:p w14:paraId="32101F77" w14:textId="77777777" w:rsidR="00F23B90" w:rsidRDefault="00F23B90" w:rsidP="003D4FE8">
      <w:pPr>
        <w:pStyle w:val="BodyText2"/>
      </w:pPr>
      <w:r>
        <w:lastRenderedPageBreak/>
        <w:t>It failed in the iteration - maybe something is wrong with the data. Indeed, ty is null for 8188505 records!! BUT ONLY ON THE IUCN MACHINE FOR SOME REASON!!</w:t>
      </w:r>
    </w:p>
    <w:p w14:paraId="2F93E33C" w14:textId="77777777" w:rsidR="00F23B90" w:rsidRDefault="00F23B90" w:rsidP="00F23B90">
      <w:pPr>
        <w:pStyle w:val="BodyText"/>
      </w:pPr>
      <w:r>
        <w:t>Here are some example quadkeys:</w:t>
      </w:r>
    </w:p>
    <w:p w14:paraId="578147D1" w14:textId="77777777" w:rsidR="00F23B90" w:rsidRDefault="00F23B90" w:rsidP="00F23B90">
      <w:pPr>
        <w:pStyle w:val="BodyText"/>
      </w:pPr>
      <w:r>
        <w:t>quadkey</w:t>
      </w:r>
      <w:r>
        <w:tab/>
      </w:r>
      <w:r>
        <w:tab/>
      </w:r>
      <w:r>
        <w:tab/>
      </w:r>
      <w:r>
        <w:tab/>
        <w:t>tx</w:t>
      </w:r>
      <w:r>
        <w:tab/>
      </w:r>
      <w:r>
        <w:tab/>
        <w:t>ty - should be:</w:t>
      </w:r>
    </w:p>
    <w:p w14:paraId="15AD00A9" w14:textId="77777777" w:rsidR="00F23B90" w:rsidRDefault="00F23B90" w:rsidP="00F23B90">
      <w:pPr>
        <w:pStyle w:val="BodyText"/>
      </w:pPr>
      <w:r>
        <w:t>212033311123013</w:t>
      </w:r>
      <w:r>
        <w:tab/>
      </w:r>
      <w:r>
        <w:tab/>
        <w:t>10219</w:t>
      </w:r>
      <w:r>
        <w:tab/>
        <w:t>10470</w:t>
      </w:r>
    </w:p>
    <w:p w14:paraId="28FEFDCE" w14:textId="77777777" w:rsidR="00F23B90" w:rsidRDefault="00F23B90" w:rsidP="00F23B90">
      <w:pPr>
        <w:pStyle w:val="BodyText"/>
      </w:pPr>
      <w:r>
        <w:t>..</w:t>
      </w:r>
    </w:p>
    <w:p w14:paraId="595B9A55" w14:textId="77777777" w:rsidR="00F23B90" w:rsidRDefault="00F23B90" w:rsidP="00F23B90">
      <w:pPr>
        <w:pStyle w:val="BodyText"/>
      </w:pPr>
      <w:r>
        <w:t xml:space="preserve">up to </w:t>
      </w:r>
    </w:p>
    <w:p w14:paraId="2A3C8832" w14:textId="77777777" w:rsidR="00F23B90" w:rsidRDefault="00F23B90" w:rsidP="00F23B90">
      <w:pPr>
        <w:pStyle w:val="BodyText"/>
      </w:pPr>
      <w:r>
        <w:t>..</w:t>
      </w:r>
    </w:p>
    <w:p w14:paraId="6F41AD6B" w14:textId="77777777" w:rsidR="00F23B90" w:rsidRDefault="00F23B90" w:rsidP="003D4FE8">
      <w:pPr>
        <w:pStyle w:val="BodyText2"/>
      </w:pPr>
      <w:r>
        <w:t>313103310023000</w:t>
      </w:r>
      <w:r>
        <w:tab/>
      </w:r>
      <w:r>
        <w:tab/>
        <w:t>31624</w:t>
      </w:r>
      <w:r>
        <w:tab/>
        <w:t>11495</w:t>
      </w:r>
    </w:p>
    <w:p w14:paraId="45A6D81C" w14:textId="77777777" w:rsidR="00F23B90" w:rsidRDefault="00F23B90" w:rsidP="00F23B90">
      <w:pPr>
        <w:pStyle w:val="BodyText"/>
      </w:pPr>
      <w:r>
        <w:t>Why???</w:t>
      </w:r>
    </w:p>
    <w:p w14:paraId="2CBD75ED" w14:textId="77777777" w:rsidR="00F23B90" w:rsidRDefault="00F23B90" w:rsidP="00F23B90">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F23B90">
      <w:pPr>
        <w:pStyle w:val="BodyText"/>
      </w:pPr>
      <w:r>
        <w:t>Messages</w:t>
      </w:r>
    </w:p>
    <w:p w14:paraId="729EA6C8" w14:textId="77777777" w:rsidR="00F23B90" w:rsidRDefault="00F23B90" w:rsidP="00F23B90">
      <w:pPr>
        <w:pStyle w:val="BodyText"/>
      </w:pPr>
      <w:r>
        <w:t>Executing: TMSTableToTMSFile "D:\GIS Data\Andrew\PilotSpeciesData.gdb\PilotSpeciesDataStatistics" "D:\GIS Data\Andrew\PilotSpeciesDataStatistics.npy"</w:t>
      </w:r>
    </w:p>
    <w:p w14:paraId="4B71419D" w14:textId="77777777" w:rsidR="00F23B90" w:rsidRDefault="00F23B90" w:rsidP="00F23B90">
      <w:pPr>
        <w:pStyle w:val="BodyText"/>
      </w:pPr>
      <w:r>
        <w:t>Start Time: Wed Oct 19 06:38:55 2011</w:t>
      </w:r>
    </w:p>
    <w:p w14:paraId="52EF00B8" w14:textId="77777777" w:rsidR="00F23B90" w:rsidRDefault="00F23B90" w:rsidP="00F23B90">
      <w:pPr>
        <w:pStyle w:val="BodyText"/>
      </w:pPr>
      <w:r>
        <w:t>Running script TMSTableToTMSFile...</w:t>
      </w:r>
    </w:p>
    <w:p w14:paraId="35FB8722" w14:textId="77777777" w:rsidR="00F23B90" w:rsidRDefault="00F23B90" w:rsidP="00F23B90">
      <w:pPr>
        <w:pStyle w:val="BodyText"/>
      </w:pPr>
      <w:r>
        <w:t>Finished building arrays</w:t>
      </w:r>
    </w:p>
    <w:p w14:paraId="0D7BF999" w14:textId="77777777" w:rsidR="00F23B90" w:rsidRDefault="00F23B90" w:rsidP="00F23B90">
      <w:pPr>
        <w:pStyle w:val="BodyText"/>
      </w:pPr>
      <w:r>
        <w:t>Finished joining arrays</w:t>
      </w:r>
    </w:p>
    <w:p w14:paraId="682318AE" w14:textId="77777777" w:rsidR="00F23B90" w:rsidRDefault="00F23B90" w:rsidP="00F23B90">
      <w:pPr>
        <w:pStyle w:val="BodyText"/>
      </w:pPr>
      <w:r>
        <w:t>Completed script TMSTableToTMSFile...</w:t>
      </w:r>
    </w:p>
    <w:p w14:paraId="2576AA99" w14:textId="77777777" w:rsidR="00F23B90" w:rsidRDefault="00F23B90" w:rsidP="003D4FE8">
      <w:pPr>
        <w:pStyle w:val="BodyText2"/>
      </w:pPr>
      <w:r>
        <w:t>Succeeded at Wed Oct 19 11:13:25 2011 (Elapsed Time: 4 hours 34 minutes 30 seconds)</w:t>
      </w:r>
    </w:p>
    <w:p w14:paraId="547B6BD3" w14:textId="77777777" w:rsidR="00F23B90" w:rsidRDefault="00F23B90" w:rsidP="00F23B90">
      <w:pPr>
        <w:pStyle w:val="BodyText"/>
      </w:pPr>
      <w:r>
        <w:t xml:space="preserve">Now Numpyfiletoimage - </w:t>
      </w:r>
    </w:p>
    <w:p w14:paraId="1DE458FE" w14:textId="77777777" w:rsidR="00F23B90" w:rsidRDefault="00F23B90" w:rsidP="00F23B90">
      <w:pPr>
        <w:pStyle w:val="BodyText"/>
      </w:pPr>
      <w:r>
        <w:t>Executing: NumpyFileToImage "D:\GIS Data\Andrew\PilotSpeciesDataStatistics.npy" "D:\GIS Data\Andrew\test.png"</w:t>
      </w:r>
    </w:p>
    <w:p w14:paraId="5C36CBDB" w14:textId="77777777" w:rsidR="00F23B90" w:rsidRDefault="00F23B90" w:rsidP="00F23B90">
      <w:pPr>
        <w:pStyle w:val="BodyText"/>
      </w:pPr>
      <w:r>
        <w:t>Start Time: Wed Oct 19 11:19:30 2011</w:t>
      </w:r>
    </w:p>
    <w:p w14:paraId="3D378A9E" w14:textId="77777777" w:rsidR="00F23B90" w:rsidRDefault="00F23B90" w:rsidP="00F23B90">
      <w:pPr>
        <w:pStyle w:val="BodyText"/>
      </w:pPr>
      <w:r>
        <w:t>Running script NumpyFileToImage...</w:t>
      </w:r>
    </w:p>
    <w:p w14:paraId="16CDA51F" w14:textId="77777777" w:rsidR="00F23B90" w:rsidRDefault="00F23B90" w:rsidP="00F23B90">
      <w:pPr>
        <w:pStyle w:val="BodyText"/>
      </w:pPr>
      <w:r>
        <w:t xml:space="preserve">&lt;type 'exceptions.MemoryError'&gt;: </w:t>
      </w:r>
    </w:p>
    <w:p w14:paraId="6A4441F1" w14:textId="77777777" w:rsidR="00F23B90" w:rsidRDefault="00F23B90" w:rsidP="00F23B90">
      <w:pPr>
        <w:pStyle w:val="BodyText"/>
      </w:pPr>
      <w:r>
        <w:t>Failed to execute (NumpyFileToImage).</w:t>
      </w:r>
    </w:p>
    <w:p w14:paraId="57A2B6C8" w14:textId="77777777" w:rsidR="00F23B90" w:rsidRDefault="00F23B90" w:rsidP="003D4FE8">
      <w:pPr>
        <w:pStyle w:val="BodyText2"/>
      </w:pPr>
      <w:r>
        <w:t>Failed at Wed Oct 19 11:20:39 2011 (Elapsed Time: 1 minutes 9 seconds)</w:t>
      </w:r>
    </w:p>
    <w:p w14:paraId="184AF6A4" w14:textId="77777777" w:rsidR="00F23B90" w:rsidRDefault="00F23B90" w:rsidP="00F23B90">
      <w:pPr>
        <w:pStyle w:val="BodyText"/>
      </w:pPr>
      <w:r>
        <w:t>Bum</w:t>
      </w:r>
    </w:p>
    <w:p w14:paraId="0EE4BF35" w14:textId="77777777" w:rsidR="00F23B90" w:rsidRDefault="00F23B90" w:rsidP="003D4FE8">
      <w:pPr>
        <w:pStyle w:val="BodyText2"/>
      </w:pPr>
      <w:r>
        <w:t>Trying it on my jrc desktop - same error!</w:t>
      </w:r>
    </w:p>
    <w:p w14:paraId="78880E9F" w14:textId="77777777" w:rsidR="00F23B90" w:rsidRDefault="00F23B90" w:rsidP="00F23B90">
      <w:pPr>
        <w:pStyle w:val="BodyText"/>
      </w:pPr>
      <w:r>
        <w:t>Need a fast way of reading the data into a Numpy array. Could try pytables:</w:t>
      </w:r>
    </w:p>
    <w:p w14:paraId="16A5D6B6" w14:textId="77777777" w:rsidR="00F23B90" w:rsidRPr="0077669C" w:rsidRDefault="00F23B90" w:rsidP="003D4FE8">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F23B90">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F23B90">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F23B90">
      <w:pPr>
        <w:pStyle w:val="BodyText"/>
      </w:pPr>
      <w:r w:rsidRPr="0077669C">
        <w:rPr>
          <w:rStyle w:val="Hyperlink"/>
        </w:rPr>
        <w:t>e.g. rows[0] gives this:</w:t>
      </w:r>
      <w:r>
        <w:fldChar w:fldCharType="end"/>
      </w:r>
    </w:p>
    <w:p w14:paraId="2070DCAB" w14:textId="77777777" w:rsidR="00F23B90" w:rsidRDefault="00F23B90" w:rsidP="00F23B90">
      <w:pPr>
        <w:pStyle w:val="BodyText"/>
      </w:pPr>
      <w:r>
        <w:t>('132321321023331                                   ', 27471, 16993, 1L)</w:t>
      </w:r>
    </w:p>
    <w:p w14:paraId="24CE4A3D" w14:textId="77777777" w:rsidR="00F23B90" w:rsidRDefault="00F23B90" w:rsidP="00F23B90">
      <w:pPr>
        <w:pStyle w:val="BodyText"/>
      </w:pPr>
      <w:r>
        <w:t>rows[0][0] gives this:</w:t>
      </w:r>
    </w:p>
    <w:p w14:paraId="1902CFE4" w14:textId="77777777" w:rsidR="00F23B90" w:rsidRDefault="00F23B90" w:rsidP="00F23B90">
      <w:pPr>
        <w:pStyle w:val="BodyText"/>
      </w:pPr>
      <w:r>
        <w:t xml:space="preserve">'132321321023331   </w:t>
      </w:r>
    </w:p>
    <w:p w14:paraId="1BEE2D7B" w14:textId="77777777" w:rsidR="00F23B90" w:rsidRDefault="00F23B90" w:rsidP="00F23B90">
      <w:pPr>
        <w:pStyle w:val="BodyText"/>
      </w:pPr>
      <w:r>
        <w:t xml:space="preserve">&gt;&gt;&gt; import psycopg2 </w:t>
      </w:r>
    </w:p>
    <w:p w14:paraId="1B537E62" w14:textId="77777777" w:rsidR="00F23B90" w:rsidRDefault="00F23B90" w:rsidP="00F23B90">
      <w:pPr>
        <w:pStyle w:val="BodyText"/>
      </w:pPr>
      <w:r>
        <w:t>&gt;&gt;&gt; records=numpy.core.records.fromrecords(rows)</w:t>
      </w:r>
    </w:p>
    <w:p w14:paraId="6D244001" w14:textId="77777777" w:rsidR="00F23B90" w:rsidRDefault="00F23B90" w:rsidP="00F23B90">
      <w:pPr>
        <w:pStyle w:val="BodyText"/>
      </w:pPr>
      <w:r>
        <w:t>&gt;&gt;&gt; rec.array([('132321321023331                                   ', 27471, 16993, 1),</w:t>
      </w:r>
    </w:p>
    <w:p w14:paraId="22B84E5E" w14:textId="77777777" w:rsidR="00F23B90" w:rsidRDefault="00F23B90" w:rsidP="00F23B90">
      <w:pPr>
        <w:pStyle w:val="BodyText"/>
      </w:pPr>
      <w:r>
        <w:t xml:space="preserve">       ('132321321023332                                   ', 27470, 16992, 1),</w:t>
      </w:r>
    </w:p>
    <w:p w14:paraId="13A3241F" w14:textId="77777777" w:rsidR="00F23B90" w:rsidRDefault="00F23B90" w:rsidP="00F23B90">
      <w:pPr>
        <w:pStyle w:val="BodyText"/>
      </w:pPr>
      <w:r>
        <w:t xml:space="preserve">       ('132321321023333                                   ', 27471, 16992, 1),</w:t>
      </w:r>
    </w:p>
    <w:p w14:paraId="74AD8709" w14:textId="77777777" w:rsidR="00F23B90" w:rsidRDefault="00F23B90" w:rsidP="00F23B90">
      <w:pPr>
        <w:pStyle w:val="BodyText"/>
      </w:pPr>
      <w:r>
        <w:t xml:space="preserve">       ...,</w:t>
      </w:r>
    </w:p>
    <w:p w14:paraId="402252F0" w14:textId="77777777" w:rsidR="00F23B90" w:rsidRDefault="00F23B90" w:rsidP="00F23B90">
      <w:pPr>
        <w:pStyle w:val="BodyText"/>
      </w:pPr>
      <w:r>
        <w:t xml:space="preserve">       ('132321322302000                                   ', 27424, 16919, 1),</w:t>
      </w:r>
    </w:p>
    <w:p w14:paraId="7FD4A5F6" w14:textId="77777777" w:rsidR="00F23B90" w:rsidRDefault="00F23B90" w:rsidP="00F23B90">
      <w:pPr>
        <w:pStyle w:val="BodyText"/>
      </w:pPr>
      <w:r>
        <w:t xml:space="preserve">       ('132321322302001                                   ', 27425, 16919, 1),</w:t>
      </w:r>
    </w:p>
    <w:p w14:paraId="1BEFDA56" w14:textId="77777777" w:rsidR="00F23B90" w:rsidRDefault="00F23B90" w:rsidP="00F23B90">
      <w:pPr>
        <w:pStyle w:val="BodyText"/>
      </w:pPr>
      <w:r>
        <w:t xml:space="preserve">       ('132321322302002                                   ', 27424, 16918, 1)],</w:t>
      </w:r>
    </w:p>
    <w:p w14:paraId="5B97D468" w14:textId="77777777" w:rsidR="00F23B90" w:rsidRDefault="00F23B90" w:rsidP="003D4FE8">
      <w:pPr>
        <w:pStyle w:val="BodyText2"/>
      </w:pPr>
      <w:r>
        <w:t xml:space="preserve">      dtype=[('f0', '|S50'), ('f1', '&lt;i8'), ('f2', '&lt;i8'), ('f3', '&lt;i8')])</w:t>
      </w:r>
    </w:p>
    <w:p w14:paraId="6ABC7857" w14:textId="77777777" w:rsidR="00F23B90" w:rsidRDefault="00F23B90" w:rsidP="00F23B90">
      <w:pPr>
        <w:pStyle w:val="BodyText"/>
      </w:pPr>
      <w:r>
        <w:t>&gt;&gt;&gt; records=numpy.array(rows)</w:t>
      </w:r>
    </w:p>
    <w:p w14:paraId="5B618449" w14:textId="77777777" w:rsidR="00F23B90" w:rsidRDefault="00F23B90" w:rsidP="00F23B90">
      <w:pPr>
        <w:pStyle w:val="BodyText"/>
      </w:pPr>
      <w:r>
        <w:t>&gt;&gt;&gt; records</w:t>
      </w:r>
    </w:p>
    <w:p w14:paraId="471CC6D3" w14:textId="77777777" w:rsidR="00F23B90" w:rsidRDefault="00F23B90" w:rsidP="00F23B90">
      <w:pPr>
        <w:pStyle w:val="BodyText"/>
      </w:pPr>
      <w:r>
        <w:t>array([['132321321023331                                   ', '27471',</w:t>
      </w:r>
    </w:p>
    <w:p w14:paraId="3604727B" w14:textId="77777777" w:rsidR="00F23B90" w:rsidRDefault="00F23B90" w:rsidP="00F23B90">
      <w:pPr>
        <w:pStyle w:val="BodyText"/>
      </w:pPr>
      <w:r>
        <w:t xml:space="preserve">        '16993', '1'],</w:t>
      </w:r>
    </w:p>
    <w:p w14:paraId="63A8ACC0" w14:textId="77777777" w:rsidR="00F23B90" w:rsidRDefault="00F23B90" w:rsidP="00F23B90">
      <w:pPr>
        <w:pStyle w:val="BodyText"/>
      </w:pPr>
      <w:r>
        <w:t xml:space="preserve">       ['132321321023332                                   ', '27470',</w:t>
      </w:r>
    </w:p>
    <w:p w14:paraId="58F83A4F" w14:textId="77777777" w:rsidR="00F23B90" w:rsidRDefault="00F23B90" w:rsidP="00F23B90">
      <w:pPr>
        <w:pStyle w:val="BodyText"/>
      </w:pPr>
      <w:r>
        <w:lastRenderedPageBreak/>
        <w:t xml:space="preserve">        '16992', '1'],</w:t>
      </w:r>
    </w:p>
    <w:p w14:paraId="45E1CC81" w14:textId="77777777" w:rsidR="00F23B90" w:rsidRDefault="00F23B90" w:rsidP="00F23B90">
      <w:pPr>
        <w:pStyle w:val="BodyText"/>
      </w:pPr>
      <w:r>
        <w:t xml:space="preserve">       ['132321321023333                                   ', '27471',</w:t>
      </w:r>
    </w:p>
    <w:p w14:paraId="026F489C" w14:textId="77777777" w:rsidR="00F23B90" w:rsidRDefault="00F23B90" w:rsidP="00F23B90">
      <w:pPr>
        <w:pStyle w:val="BodyText"/>
      </w:pPr>
      <w:r>
        <w:t xml:space="preserve">        '16992', '1'],</w:t>
      </w:r>
    </w:p>
    <w:p w14:paraId="024130B0" w14:textId="77777777" w:rsidR="00F23B90" w:rsidRDefault="00F23B90" w:rsidP="00F23B90">
      <w:pPr>
        <w:pStyle w:val="BodyText"/>
      </w:pPr>
      <w:r>
        <w:t xml:space="preserve">       ...,</w:t>
      </w:r>
    </w:p>
    <w:p w14:paraId="19F58345" w14:textId="77777777" w:rsidR="00F23B90" w:rsidRDefault="00F23B90" w:rsidP="00F23B90">
      <w:pPr>
        <w:pStyle w:val="BodyText"/>
      </w:pPr>
      <w:r>
        <w:t xml:space="preserve">       ['132321322302000                                   ', '27424',</w:t>
      </w:r>
    </w:p>
    <w:p w14:paraId="7AB9A26F" w14:textId="77777777" w:rsidR="00F23B90" w:rsidRDefault="00F23B90" w:rsidP="00F23B90">
      <w:pPr>
        <w:pStyle w:val="BodyText"/>
      </w:pPr>
      <w:r>
        <w:t xml:space="preserve">        '16919', '1'],</w:t>
      </w:r>
    </w:p>
    <w:p w14:paraId="3E9973A1" w14:textId="77777777" w:rsidR="00F23B90" w:rsidRDefault="00F23B90" w:rsidP="00F23B90">
      <w:pPr>
        <w:pStyle w:val="BodyText"/>
      </w:pPr>
      <w:r>
        <w:t xml:space="preserve">       ['132321322302001                                   ', '27425',</w:t>
      </w:r>
    </w:p>
    <w:p w14:paraId="1FF5C021" w14:textId="77777777" w:rsidR="00F23B90" w:rsidRDefault="00F23B90" w:rsidP="00F23B90">
      <w:pPr>
        <w:pStyle w:val="BodyText"/>
      </w:pPr>
      <w:r>
        <w:t xml:space="preserve">        '16919', '1'],</w:t>
      </w:r>
    </w:p>
    <w:p w14:paraId="31D88742" w14:textId="77777777" w:rsidR="00F23B90" w:rsidRDefault="00F23B90" w:rsidP="00F23B90">
      <w:pPr>
        <w:pStyle w:val="BodyText"/>
      </w:pPr>
      <w:r>
        <w:t xml:space="preserve">       ['132321322302002                                   ', '27424',</w:t>
      </w:r>
    </w:p>
    <w:p w14:paraId="5AC9BD93" w14:textId="77777777" w:rsidR="00F23B90" w:rsidRDefault="00F23B90" w:rsidP="00F23B90">
      <w:pPr>
        <w:pStyle w:val="BodyText"/>
      </w:pPr>
      <w:r>
        <w:t xml:space="preserve">        '16918', '1']],</w:t>
      </w:r>
    </w:p>
    <w:p w14:paraId="087A9F00" w14:textId="77777777" w:rsidR="00F23B90" w:rsidRDefault="00F23B90" w:rsidP="003D4FE8">
      <w:pPr>
        <w:pStyle w:val="BodyText2"/>
      </w:pPr>
      <w:r>
        <w:t xml:space="preserve">      dtype='|S50')</w:t>
      </w:r>
    </w:p>
    <w:p w14:paraId="63327A5F" w14:textId="77777777" w:rsidR="00F23B90" w:rsidRDefault="00F23B90" w:rsidP="00F23B90">
      <w:pPr>
        <w:pStyle w:val="BodyText"/>
      </w:pPr>
      <w:r>
        <w:t>&gt;&gt;&gt; cur.execute("SELECT tx,ty,count FROM public.pilotspeciesdatastatistics WHERE tx&gt;27400 and tx&lt;27500 and ty&gt;16900 and ty&lt;17000")</w:t>
      </w:r>
    </w:p>
    <w:p w14:paraId="228D7145" w14:textId="77777777" w:rsidR="00F23B90" w:rsidRDefault="00F23B90" w:rsidP="00F23B90">
      <w:pPr>
        <w:pStyle w:val="BodyText"/>
      </w:pPr>
      <w:r>
        <w:t>&gt;&gt;&gt; rows=cur.fetchall()</w:t>
      </w:r>
    </w:p>
    <w:p w14:paraId="273F26FB" w14:textId="77777777" w:rsidR="00F23B90" w:rsidRDefault="00F23B90" w:rsidP="00F23B90">
      <w:pPr>
        <w:pStyle w:val="BodyText"/>
      </w:pPr>
      <w:r>
        <w:t>&gt;&gt;&gt; records=numpy.transpose(numpy.array(rows))</w:t>
      </w:r>
    </w:p>
    <w:p w14:paraId="3CC72687" w14:textId="77777777" w:rsidR="00F23B90" w:rsidRDefault="00F23B90" w:rsidP="00F23B90">
      <w:pPr>
        <w:pStyle w:val="BodyText"/>
      </w:pPr>
      <w:r>
        <w:t>&gt;&gt;&gt; records</w:t>
      </w:r>
    </w:p>
    <w:p w14:paraId="3F1DDD7D" w14:textId="77777777" w:rsidR="00F23B90" w:rsidRDefault="00F23B90" w:rsidP="00F23B90">
      <w:pPr>
        <w:pStyle w:val="BodyText"/>
      </w:pPr>
      <w:r>
        <w:t>array([[27471, 27470, 27471, ..., 27424, 27425, 27424],</w:t>
      </w:r>
    </w:p>
    <w:p w14:paraId="77C6D315" w14:textId="77777777" w:rsidR="00F23B90" w:rsidRDefault="00F23B90" w:rsidP="00F23B90">
      <w:pPr>
        <w:pStyle w:val="BodyText"/>
      </w:pPr>
      <w:r>
        <w:t xml:space="preserve">       [16993, 16992, 16992, ..., 16919, 16919, 16918],</w:t>
      </w:r>
    </w:p>
    <w:p w14:paraId="219CC232" w14:textId="77777777" w:rsidR="00F23B90" w:rsidRDefault="00F23B90" w:rsidP="00F23B90">
      <w:pPr>
        <w:pStyle w:val="BodyText"/>
      </w:pPr>
      <w:r>
        <w:t xml:space="preserve">       [    1,     1,     1, ...,     1,     1,     1]])</w:t>
      </w:r>
    </w:p>
    <w:p w14:paraId="15D2AB7E" w14:textId="77777777" w:rsidR="00F23B90" w:rsidRDefault="00F23B90" w:rsidP="00F23B90">
      <w:pPr>
        <w:pStyle w:val="BodyText"/>
      </w:pPr>
      <w:r>
        <w:t>&gt;&gt;&gt; import cPickle</w:t>
      </w:r>
    </w:p>
    <w:p w14:paraId="4E09C482" w14:textId="77777777" w:rsidR="00F23B90" w:rsidRDefault="00F23B90" w:rsidP="00F23B90">
      <w:pPr>
        <w:pStyle w:val="BodyText"/>
      </w:pPr>
      <w:r>
        <w:t>&gt;&gt;&gt; f = open(r"D:\GIS Data\Andrew\SpeciesRichness.npy",'wb') #write the ndarray out to file</w:t>
      </w:r>
    </w:p>
    <w:p w14:paraId="67C490DB" w14:textId="77777777" w:rsidR="00F23B90" w:rsidRDefault="00F23B90" w:rsidP="00F23B90">
      <w:pPr>
        <w:pStyle w:val="BodyText"/>
      </w:pPr>
      <w:r>
        <w:t>&gt;&gt;&gt; cPickle.dump(outputArr, f, protocol=2)</w:t>
      </w:r>
    </w:p>
    <w:p w14:paraId="7AF61565" w14:textId="77777777" w:rsidR="00F23B90" w:rsidRDefault="00F23B90" w:rsidP="003D4FE8">
      <w:pPr>
        <w:pStyle w:val="BodyText2"/>
      </w:pPr>
      <w:r>
        <w:t xml:space="preserve">&gt;&gt;&gt; f.close() </w:t>
      </w:r>
    </w:p>
    <w:p w14:paraId="4D9FBCDA" w14:textId="77777777" w:rsidR="00F23B90" w:rsidRDefault="00F23B90" w:rsidP="00F23B90">
      <w:pPr>
        <w:pStyle w:val="BodyText"/>
      </w:pPr>
      <w:r>
        <w:t>When it writes files in python it writes to '/home/webuser/' by default. We need to change this to the 'srv\www\htdocs\eSpecies\' folder. This works:</w:t>
      </w:r>
    </w:p>
    <w:p w14:paraId="041CC619" w14:textId="77777777" w:rsidR="00F23B90" w:rsidRDefault="00F23B90" w:rsidP="003D4FE8">
      <w:pPr>
        <w:pStyle w:val="BodyText2"/>
      </w:pPr>
      <w:r>
        <w:t>f = open("/srv/www/htdocs/eSpecies/SpeciesRichness.npy",'wb')</w:t>
      </w:r>
    </w:p>
    <w:p w14:paraId="5EE86AD2" w14:textId="77777777" w:rsidR="00F23B90" w:rsidRDefault="00F23B90" w:rsidP="003D4FE8">
      <w:pPr>
        <w:pStyle w:val="BodyText2"/>
      </w:pPr>
      <w:r>
        <w:t>BUT YOU CANNOT WRITE FILES WHEN THE PYTHON CODE IS RUNNING AS A REST SERVICE! Must be a permissions issue.</w:t>
      </w:r>
    </w:p>
    <w:p w14:paraId="1556EDE8" w14:textId="77777777" w:rsidR="00F23B90" w:rsidRDefault="00F23B90" w:rsidP="003D4FE8">
      <w:pPr>
        <w:pStyle w:val="BodyText2"/>
      </w:pPr>
      <w:r>
        <w:t>For the server log file i am writing to ../../var/tmp/log/server.log on the eHabitat machine</w:t>
      </w:r>
    </w:p>
    <w:p w14:paraId="42F19B2C" w14:textId="77777777" w:rsidR="00F23B90" w:rsidRDefault="00F23B90" w:rsidP="00F23B90">
      <w:pPr>
        <w:pStyle w:val="BodyText"/>
      </w:pPr>
      <w:r>
        <w:t>Apache user is 'wwwrun'</w:t>
      </w:r>
    </w:p>
    <w:p w14:paraId="49DAC22C" w14:textId="77777777" w:rsidR="00F23B90" w:rsidRDefault="00F23B90" w:rsidP="003D4FE8">
      <w:pPr>
        <w:pStyle w:val="BodyText2"/>
      </w:pPr>
      <w:r>
        <w:t>the 9 digits in the permissions refer to owner, group, others and the rwx are read write and execute - so write to tmp</w:t>
      </w:r>
    </w:p>
    <w:p w14:paraId="6857EDFF" w14:textId="77777777" w:rsidR="00F23B90" w:rsidRDefault="00F23B90" w:rsidP="00F23B90">
      <w:pPr>
        <w:pStyle w:val="BodyText"/>
      </w:pPr>
      <w:r>
        <w:t>Creating the richness on the fly using a query:</w:t>
      </w:r>
    </w:p>
    <w:p w14:paraId="10522B94" w14:textId="77777777" w:rsidR="00F23B90" w:rsidRDefault="00F23B90" w:rsidP="00F23B90">
      <w:pPr>
        <w:pStyle w:val="BodyText"/>
      </w:pPr>
      <w:r>
        <w:t>SELECT pilotspeciesdata.quadkey, count(pilotspeciesdata.speciesid) FROM public.pilotspeciesdata group by quadkey</w:t>
      </w:r>
    </w:p>
    <w:p w14:paraId="3B5E7B5F" w14:textId="77777777" w:rsidR="00F23B90" w:rsidRDefault="00F23B90" w:rsidP="003D4FE8">
      <w:pPr>
        <w:pStyle w:val="BodyText2"/>
      </w:pPr>
      <w:r>
        <w:t>error- out of memory for query results</w:t>
      </w:r>
    </w:p>
    <w:p w14:paraId="32AFC49A" w14:textId="77777777" w:rsidR="00F23B90" w:rsidRDefault="00F23B90" w:rsidP="00F23B90">
      <w:pPr>
        <w:pStyle w:val="BodyText"/>
      </w:pPr>
      <w:r>
        <w:t>Creating the richness table in durga:</w:t>
      </w:r>
    </w:p>
    <w:p w14:paraId="1C1620AA" w14:textId="77777777" w:rsidR="00F23B90" w:rsidRDefault="00F23B90" w:rsidP="00F23B90">
      <w:pPr>
        <w:pStyle w:val="BodyText"/>
      </w:pPr>
      <w:r>
        <w:t>CREATE TABLE public.speciesrichness</w:t>
      </w:r>
    </w:p>
    <w:p w14:paraId="17EFCFA2" w14:textId="77777777" w:rsidR="00F23B90" w:rsidRDefault="00F23B90" w:rsidP="00F23B90">
      <w:pPr>
        <w:pStyle w:val="BodyText"/>
      </w:pPr>
      <w:r>
        <w:t>(</w:t>
      </w:r>
    </w:p>
    <w:p w14:paraId="65FD4454" w14:textId="77777777" w:rsidR="00F23B90" w:rsidRDefault="00F23B90" w:rsidP="00F23B90">
      <w:pPr>
        <w:pStyle w:val="BodyText"/>
      </w:pPr>
      <w:r>
        <w:t xml:space="preserve">  quadkey character(15),</w:t>
      </w:r>
    </w:p>
    <w:p w14:paraId="4033397C" w14:textId="77777777" w:rsidR="00F23B90" w:rsidRDefault="00F23B90" w:rsidP="00F23B90">
      <w:pPr>
        <w:pStyle w:val="BodyText"/>
      </w:pPr>
      <w:r>
        <w:t xml:space="preserve">  tx smallint,</w:t>
      </w:r>
    </w:p>
    <w:p w14:paraId="08312444" w14:textId="77777777" w:rsidR="00F23B90" w:rsidRDefault="00F23B90" w:rsidP="00F23B90">
      <w:pPr>
        <w:pStyle w:val="BodyText"/>
      </w:pPr>
      <w:r>
        <w:t xml:space="preserve">  ty smallint,</w:t>
      </w:r>
    </w:p>
    <w:p w14:paraId="6048EC7D" w14:textId="77777777" w:rsidR="00F23B90" w:rsidRDefault="00F23B90" w:rsidP="00F23B90">
      <w:pPr>
        <w:pStyle w:val="BodyText"/>
      </w:pPr>
      <w:r>
        <w:t xml:space="preserve">  z integer</w:t>
      </w:r>
    </w:p>
    <w:p w14:paraId="68A5628E" w14:textId="77777777" w:rsidR="00F23B90" w:rsidRDefault="00F23B90" w:rsidP="00F23B90">
      <w:pPr>
        <w:pStyle w:val="BodyText"/>
      </w:pPr>
      <w:r>
        <w:t>)</w:t>
      </w:r>
    </w:p>
    <w:p w14:paraId="2BC2D80D" w14:textId="77777777" w:rsidR="00F23B90" w:rsidRDefault="00F23B90" w:rsidP="00F23B90">
      <w:pPr>
        <w:pStyle w:val="BodyText"/>
      </w:pPr>
      <w:r>
        <w:t>WITH (</w:t>
      </w:r>
    </w:p>
    <w:p w14:paraId="6CE724DD" w14:textId="77777777" w:rsidR="00F23B90" w:rsidRDefault="00F23B90" w:rsidP="00F23B90">
      <w:pPr>
        <w:pStyle w:val="BodyText"/>
      </w:pPr>
      <w:r>
        <w:t xml:space="preserve">  OIDS=FALSE</w:t>
      </w:r>
    </w:p>
    <w:p w14:paraId="7A7E30B0" w14:textId="77777777" w:rsidR="00F23B90" w:rsidRDefault="00F23B90" w:rsidP="00F23B90">
      <w:pPr>
        <w:pStyle w:val="BodyText"/>
      </w:pPr>
      <w:r>
        <w:t>);</w:t>
      </w:r>
    </w:p>
    <w:p w14:paraId="561EBA42" w14:textId="77777777" w:rsidR="00F23B90" w:rsidRDefault="00F23B90" w:rsidP="00F23B90">
      <w:pPr>
        <w:pStyle w:val="BodyText"/>
      </w:pPr>
      <w:r>
        <w:t>ALTER TABLE public.speciesrichness OWNER TO usrdopa;</w:t>
      </w:r>
    </w:p>
    <w:p w14:paraId="73DC6C96" w14:textId="77777777" w:rsidR="00F23B90" w:rsidRDefault="00F23B90" w:rsidP="00F23B90">
      <w:pPr>
        <w:pStyle w:val="BodyText"/>
      </w:pPr>
      <w:r>
        <w:t>insert into speciesrichness (SELECT quadkey, tx, ty, count(objid) as z</w:t>
      </w:r>
    </w:p>
    <w:p w14:paraId="6A3EA4EF" w14:textId="77777777" w:rsidR="00F23B90" w:rsidRDefault="00F23B90" w:rsidP="00F23B90">
      <w:pPr>
        <w:pStyle w:val="BodyText"/>
      </w:pPr>
      <w:r>
        <w:t xml:space="preserve">  FROM public.quadkeydata</w:t>
      </w:r>
    </w:p>
    <w:p w14:paraId="004A5B24" w14:textId="77777777" w:rsidR="00F23B90" w:rsidRDefault="00F23B90" w:rsidP="00F23B90">
      <w:pPr>
        <w:pStyle w:val="BodyText"/>
      </w:pPr>
      <w:r>
        <w:t xml:space="preserve">  WHERE typeid=1</w:t>
      </w:r>
    </w:p>
    <w:p w14:paraId="3F972049" w14:textId="77777777" w:rsidR="00F23B90" w:rsidRDefault="00F23B90" w:rsidP="003D4FE8">
      <w:pPr>
        <w:pStyle w:val="BodyText2"/>
      </w:pPr>
      <w:r>
        <w:t xml:space="preserve">  group by quadkey,tx,ty)</w:t>
      </w:r>
    </w:p>
    <w:p w14:paraId="23BE70CE" w14:textId="77777777" w:rsidR="00F23B90" w:rsidRDefault="00F23B90" w:rsidP="00F23B90">
      <w:pPr>
        <w:pStyle w:val="BodyText"/>
      </w:pPr>
      <w:r>
        <w:t>Query returned successfully: 62022781 rows affected, 1844332 ms execution time - this is 30 minutes! - but this was before i added the indexes!!!</w:t>
      </w:r>
    </w:p>
    <w:p w14:paraId="5BFA605B" w14:textId="77777777" w:rsidR="00F23B90" w:rsidRDefault="00F23B90" w:rsidP="00F23B90">
      <w:pPr>
        <w:pStyle w:val="BodyText"/>
      </w:pPr>
      <w:r>
        <w:t>redoing with all of the data for s africa is taking a lot longer</w:t>
      </w:r>
    </w:p>
    <w:p w14:paraId="2F4F74E0" w14:textId="77777777" w:rsidR="00F23B90" w:rsidRDefault="00F23B90" w:rsidP="003D4FE8">
      <w:pPr>
        <w:pStyle w:val="BodyText2"/>
      </w:pPr>
      <w:r>
        <w:t>Query returned successfully: 62022781 rows affected, 3279697 ms execution time.</w:t>
      </w:r>
    </w:p>
    <w:p w14:paraId="16438BD8" w14:textId="77777777" w:rsidR="00F23B90" w:rsidRDefault="00F23B90" w:rsidP="003D4FE8">
      <w:pPr>
        <w:pStyle w:val="BodyText2"/>
      </w:pPr>
      <w:r>
        <w:lastRenderedPageBreak/>
        <w:t>Using a number for the speciesid seems to be slower than a string - so adding a string column to see if it is any quicker</w:t>
      </w:r>
    </w:p>
    <w:p w14:paraId="3858A879" w14:textId="77777777" w:rsidR="00F23B90" w:rsidRDefault="00F23B90" w:rsidP="00A401BB">
      <w:pPr>
        <w:pStyle w:val="Heading6"/>
      </w:pPr>
      <w:bookmarkStart w:id="37" w:name="_Toc315774564"/>
      <w:r>
        <w:t>Bird data for Borneo test area</w:t>
      </w:r>
      <w:bookmarkEnd w:id="37"/>
    </w:p>
    <w:p w14:paraId="3C43FCFA" w14:textId="77777777" w:rsidR="00F23B90" w:rsidRDefault="00F23B90" w:rsidP="00F23B90">
      <w:pPr>
        <w:pStyle w:val="BodyText"/>
      </w:pPr>
      <w:r>
        <w:t xml:space="preserve">The data for Borneo cannot be put in because there is no more disk space on durga! </w:t>
      </w:r>
    </w:p>
    <w:p w14:paraId="174CE68D" w14:textId="77777777" w:rsidR="00F23B90" w:rsidRDefault="00F23B90" w:rsidP="003D4FE8">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CB04D9">
      <w:pPr>
        <w:pStyle w:val="Heading7"/>
      </w:pPr>
      <w:bookmarkStart w:id="38" w:name="_Toc315774565"/>
      <w:r>
        <w:t>Creating the numpy files</w:t>
      </w:r>
      <w:bookmarkEnd w:id="38"/>
    </w:p>
    <w:p w14:paraId="2B7C2C22" w14:textId="77777777" w:rsidR="00F23B90" w:rsidRDefault="00F23B90" w:rsidP="00F23B90">
      <w:pPr>
        <w:pStyle w:val="BodyText"/>
      </w:pPr>
      <w:r>
        <w:t>0. Put the features into durga using FME</w:t>
      </w:r>
    </w:p>
    <w:p w14:paraId="55B5EDBD" w14:textId="77777777" w:rsidR="00F23B90" w:rsidRDefault="00F23B90" w:rsidP="00F23B90">
      <w:pPr>
        <w:pStyle w:val="BodyText"/>
      </w:pPr>
      <w:r>
        <w:t>1. Logon to cruise using Putty (using cottaan and usual password)</w:t>
      </w:r>
    </w:p>
    <w:p w14:paraId="3F6E6040" w14:textId="77777777" w:rsidR="00F23B90" w:rsidRDefault="00F23B90" w:rsidP="00F23B90">
      <w:pPr>
        <w:pStyle w:val="BodyText"/>
      </w:pPr>
      <w:r>
        <w:t>2. Create the folder where the npy files are going to go</w:t>
      </w:r>
    </w:p>
    <w:p w14:paraId="086F4302" w14:textId="77777777" w:rsidR="00F23B90" w:rsidRDefault="00F23B90" w:rsidP="003D4FE8">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397DAF">
      <w:pPr>
        <w:pStyle w:val="Unix"/>
      </w:pPr>
      <w:r>
        <w:t>python gdal_mp.py -t species -d sabah -e 12930895.7314,468048.2508,13168668.1730,710410.2565</w:t>
      </w:r>
    </w:p>
    <w:p w14:paraId="1B8C6F7E" w14:textId="77777777" w:rsidR="00F23B90" w:rsidRDefault="00F23B90" w:rsidP="00397DAF">
      <w:pPr>
        <w:pStyle w:val="Unix"/>
      </w:pPr>
      <w:r>
        <w:t>python gdal_mp.py -t species -d borneo -e 12114000,-468600,13278500,787000</w:t>
      </w:r>
    </w:p>
    <w:p w14:paraId="759DE2ED" w14:textId="77777777" w:rsidR="00F23B90" w:rsidRDefault="00F23B90" w:rsidP="00397DAF">
      <w:pPr>
        <w:pStyle w:val="Unix"/>
      </w:pPr>
    </w:p>
    <w:p w14:paraId="45179A1B" w14:textId="77777777" w:rsidR="00F23B90" w:rsidRDefault="00F23B90" w:rsidP="00397DAF">
      <w:pPr>
        <w:pStyle w:val="Unix"/>
      </w:pPr>
      <w:r>
        <w:t>cottaan@cruise:~/code&gt; python gdal_mp.py -t species -d borneo -e Banggi</w:t>
      </w:r>
    </w:p>
    <w:p w14:paraId="357FC8F6" w14:textId="77777777" w:rsidR="00F23B90" w:rsidRDefault="00F23B90" w:rsidP="00397DAF">
      <w:pPr>
        <w:pStyle w:val="Unix"/>
      </w:pPr>
      <w:r>
        <w:t>Overall start:  1332937356.79</w:t>
      </w:r>
    </w:p>
    <w:p w14:paraId="024D6654" w14:textId="77777777" w:rsidR="00F23B90" w:rsidRDefault="00F23B90" w:rsidP="00397DAF">
      <w:pPr>
        <w:pStyle w:val="Unix"/>
      </w:pPr>
      <w:r>
        <w:t>savePath: /net/depp/exports/homes/cottaan/data/species/borneo</w:t>
      </w:r>
    </w:p>
    <w:p w14:paraId="6E5B59A3" w14:textId="77777777" w:rsidR="00F23B90" w:rsidRDefault="00F23B90" w:rsidP="00397DAF">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397DAF">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397DAF">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3D4FE8">
      <w:pPr>
        <w:pStyle w:val="BodyText2"/>
      </w:pPr>
      <w:r>
        <w:t>But for some reason when I did all 1020 species for Banggi all of the npygz files were 160kb?</w:t>
      </w:r>
    </w:p>
    <w:p w14:paraId="06983F83" w14:textId="77777777" w:rsidR="00F23B90" w:rsidRDefault="00F23B90" w:rsidP="003D4FE8">
      <w:pPr>
        <w:pStyle w:val="BodyText2"/>
      </w:pPr>
      <w:r>
        <w:t>For a list of species:</w:t>
      </w:r>
    </w:p>
    <w:p w14:paraId="19C9488D" w14:textId="77777777" w:rsidR="00F23B90" w:rsidRDefault="00F23B90" w:rsidP="00397DAF">
      <w:pPr>
        <w:pStyle w:val="Unix"/>
      </w:pPr>
      <w:r w:rsidRPr="00E4057D">
        <w:t>python gdal_mp.py -t species -d borneo -l 17975,132871,133031,133178,133319,133458,133616,161484,165852</w:t>
      </w:r>
    </w:p>
    <w:p w14:paraId="59F11965" w14:textId="77777777" w:rsidR="00F23B90" w:rsidRDefault="00F23B90" w:rsidP="00F23B90">
      <w:pPr>
        <w:pStyle w:val="BodyText"/>
      </w:pPr>
      <w:r>
        <w:t>But realised that a lot of the records had null id_no - so updating them from the taxonomy table</w:t>
      </w:r>
    </w:p>
    <w:p w14:paraId="11681F2C" w14:textId="77777777" w:rsidR="00F23B90" w:rsidRDefault="00F23B90" w:rsidP="003D4FE8">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F23B90">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F23B90">
      <w:pPr>
        <w:pStyle w:val="BodyText"/>
      </w:pPr>
      <w:r>
        <w:tab/>
        <w:t>- in putty click the control menu and click Duplicate Session</w:t>
      </w:r>
    </w:p>
    <w:p w14:paraId="2640D829" w14:textId="77777777" w:rsidR="00F23B90" w:rsidRDefault="00F23B90" w:rsidP="00F23B90">
      <w:pPr>
        <w:pStyle w:val="BodyText"/>
      </w:pPr>
      <w:r>
        <w:tab/>
        <w:t>- ps -fax | grep python   -to get a list of the processes that are running that are python</w:t>
      </w:r>
    </w:p>
    <w:p w14:paraId="20B1740A" w14:textId="77777777" w:rsidR="00F23B90" w:rsidRDefault="00F23B90" w:rsidP="00F23B90">
      <w:pPr>
        <w:pStyle w:val="BodyText"/>
      </w:pPr>
      <w:r>
        <w:tab/>
      </w:r>
    </w:p>
    <w:p w14:paraId="52BD60A0" w14:textId="77777777" w:rsidR="00F23B90" w:rsidRDefault="00F23B90" w:rsidP="00F23B90">
      <w:pPr>
        <w:pStyle w:val="BodyText"/>
      </w:pPr>
      <w:r>
        <w:t>21131 pts/1    Sl+    0:00  |           \_ python code/gdal_mp.py -t species -d sabah -e 12930895.7314,468048.2508,13168668.1730,710410.2565</w:t>
      </w:r>
    </w:p>
    <w:p w14:paraId="4630AE6B" w14:textId="77777777" w:rsidR="00F23B90" w:rsidRDefault="00F23B90" w:rsidP="00F23B90">
      <w:pPr>
        <w:pStyle w:val="BodyText"/>
      </w:pPr>
      <w:r>
        <w:t>21132 pts/1    Z+     0:00  |               \_ [python] &lt;defunct&gt;</w:t>
      </w:r>
    </w:p>
    <w:p w14:paraId="54A025F9" w14:textId="77777777" w:rsidR="00F23B90" w:rsidRDefault="00F23B90" w:rsidP="00F23B90">
      <w:pPr>
        <w:pStyle w:val="BodyText"/>
      </w:pPr>
      <w:r>
        <w:t>21133 pts/1    Z+     0:00  |               \_ [python] &lt;defunct&gt;</w:t>
      </w:r>
    </w:p>
    <w:p w14:paraId="1EDD98E7" w14:textId="77777777" w:rsidR="00F23B90" w:rsidRDefault="00F23B90" w:rsidP="00F23B90">
      <w:pPr>
        <w:pStyle w:val="BodyText"/>
      </w:pPr>
      <w:r>
        <w:t>21134 pts/1    Z+     0:00  |               \_ [python] &lt;defunct&gt;</w:t>
      </w:r>
    </w:p>
    <w:p w14:paraId="363F886C" w14:textId="77777777" w:rsidR="00F23B90" w:rsidRDefault="00F23B90" w:rsidP="00F23B90">
      <w:pPr>
        <w:pStyle w:val="BodyText"/>
      </w:pPr>
      <w:r>
        <w:t>21135 pts/1    Z+     0:00  |               \_ [python] &lt;defunct&gt;</w:t>
      </w:r>
    </w:p>
    <w:p w14:paraId="3E615B0B" w14:textId="77777777" w:rsidR="00F23B90" w:rsidRDefault="00F23B90" w:rsidP="00F23B90">
      <w:pPr>
        <w:pStyle w:val="BodyText"/>
      </w:pPr>
      <w:r>
        <w:t>21136 pts/1    Z+     0:00  |               \_ [python] &lt;defunct&gt;</w:t>
      </w:r>
    </w:p>
    <w:p w14:paraId="37EE9D99" w14:textId="77777777" w:rsidR="00F23B90" w:rsidRDefault="00F23B90" w:rsidP="00F23B90">
      <w:pPr>
        <w:pStyle w:val="BodyText"/>
      </w:pPr>
      <w:r>
        <w:t>21137 pts/1    Z+     0:00  |               \_ [python] &lt;defunct&gt;</w:t>
      </w:r>
    </w:p>
    <w:p w14:paraId="5820BFF0" w14:textId="77777777" w:rsidR="00F23B90" w:rsidRDefault="00F23B90" w:rsidP="00F23B90">
      <w:pPr>
        <w:pStyle w:val="BodyText"/>
      </w:pPr>
      <w:r>
        <w:t>21138 pts/1    Z+     0:00  |               \_ [python] &lt;defunct&gt;</w:t>
      </w:r>
    </w:p>
    <w:p w14:paraId="7B702D5B" w14:textId="77777777" w:rsidR="00F23B90" w:rsidRDefault="00F23B90" w:rsidP="00F23B90">
      <w:pPr>
        <w:pStyle w:val="BodyText"/>
      </w:pPr>
      <w:r>
        <w:t>21139 pts/1    Z+     0:00  |               \_ [python] &lt;defunct&gt;</w:t>
      </w:r>
    </w:p>
    <w:p w14:paraId="1988EDBA" w14:textId="77777777" w:rsidR="00F23B90" w:rsidRDefault="00F23B90" w:rsidP="00F23B90">
      <w:pPr>
        <w:pStyle w:val="BodyText"/>
      </w:pPr>
      <w:r>
        <w:t>21140 pts/1    Z+     0:00  |               \_ [python] &lt;defunct&gt;</w:t>
      </w:r>
    </w:p>
    <w:p w14:paraId="3514C12D" w14:textId="77777777" w:rsidR="00F23B90" w:rsidRDefault="00F23B90" w:rsidP="00F23B90">
      <w:pPr>
        <w:pStyle w:val="BodyText"/>
      </w:pPr>
      <w:r>
        <w:t>21141 pts/1    Z+     0:00  |               \_ [python] &lt;defunct&gt;</w:t>
      </w:r>
    </w:p>
    <w:p w14:paraId="7843B58F" w14:textId="77777777" w:rsidR="00F23B90" w:rsidRDefault="00F23B90" w:rsidP="00F23B90">
      <w:pPr>
        <w:pStyle w:val="BodyText"/>
      </w:pPr>
      <w:r>
        <w:t>21142 pts/1    Z+     0:00  |               \_ [python] &lt;defunct&gt;</w:t>
      </w:r>
    </w:p>
    <w:p w14:paraId="58992376" w14:textId="77777777" w:rsidR="00F23B90" w:rsidRDefault="00F23B90" w:rsidP="00F23B90">
      <w:pPr>
        <w:pStyle w:val="BodyText"/>
      </w:pPr>
      <w:r>
        <w:t>21143 pts/1    Z+     0:00  |               \_ [python] &lt;defunct&gt;</w:t>
      </w:r>
    </w:p>
    <w:p w14:paraId="05F25118" w14:textId="77777777" w:rsidR="00F23B90" w:rsidRDefault="00F23B90" w:rsidP="00F23B90">
      <w:pPr>
        <w:pStyle w:val="BodyText"/>
      </w:pPr>
      <w:r>
        <w:t>21144 pts/1    Z+     0:00  |               \_ [python] &lt;defunct&gt;</w:t>
      </w:r>
    </w:p>
    <w:p w14:paraId="3C1DB66C" w14:textId="77777777" w:rsidR="00F23B90" w:rsidRDefault="00F23B90" w:rsidP="00F23B90">
      <w:pPr>
        <w:pStyle w:val="BodyText"/>
      </w:pPr>
      <w:r>
        <w:t>21145 pts/1    Z+     0:00  |               \_ [python] &lt;defunct&gt;</w:t>
      </w:r>
    </w:p>
    <w:p w14:paraId="5AEC299F" w14:textId="77777777" w:rsidR="00F23B90" w:rsidRDefault="00F23B90" w:rsidP="00F23B90">
      <w:pPr>
        <w:pStyle w:val="BodyText"/>
      </w:pPr>
      <w:r>
        <w:t>21146 pts/1    Z+     0:00  |               \_ [python] &lt;defunct&gt;</w:t>
      </w:r>
    </w:p>
    <w:p w14:paraId="3105912E" w14:textId="77777777" w:rsidR="00F23B90" w:rsidRDefault="00F23B90" w:rsidP="00F23B90">
      <w:pPr>
        <w:pStyle w:val="BodyText"/>
      </w:pPr>
      <w:r>
        <w:t>21147 pts/1    Z+     0:00  |               \_ [python] &lt;defunct&gt;</w:t>
      </w:r>
    </w:p>
    <w:p w14:paraId="3D9F5213" w14:textId="77777777" w:rsidR="00F23B90" w:rsidRDefault="00F23B90" w:rsidP="00F23B90">
      <w:pPr>
        <w:pStyle w:val="BodyText"/>
      </w:pPr>
      <w:r>
        <w:t>21150 pts/1    Z+     0:00  |               \_ [python] &lt;defunct&gt;</w:t>
      </w:r>
    </w:p>
    <w:p w14:paraId="241C7DDE" w14:textId="77777777" w:rsidR="00F23B90" w:rsidRDefault="00F23B90" w:rsidP="003D4FE8">
      <w:pPr>
        <w:pStyle w:val="BodyText2"/>
      </w:pPr>
      <w:r>
        <w:t>22319 pts/2    S+     0:00              \_ grep python</w:t>
      </w:r>
    </w:p>
    <w:p w14:paraId="741574C1" w14:textId="77777777" w:rsidR="00F23B90" w:rsidRDefault="00F23B90" w:rsidP="00F23B90">
      <w:pPr>
        <w:pStyle w:val="BodyText"/>
      </w:pPr>
      <w:r>
        <w:lastRenderedPageBreak/>
        <w:t>Here we can see that the master process 21131 has started lots of child processes so if you kill the first process then it will kill all of the others:</w:t>
      </w:r>
    </w:p>
    <w:p w14:paraId="762CF869" w14:textId="77777777" w:rsidR="00F23B90" w:rsidRDefault="00F23B90" w:rsidP="003D4FE8">
      <w:pPr>
        <w:pStyle w:val="BodyText2"/>
      </w:pPr>
      <w:r>
        <w:tab/>
        <w:t>-</w:t>
      </w:r>
      <w:r>
        <w:tab/>
        <w:t>kill 21131</w:t>
      </w:r>
    </w:p>
    <w:p w14:paraId="3642CE5A" w14:textId="77777777" w:rsidR="00F23B90" w:rsidRDefault="00F23B90" w:rsidP="003D4FE8">
      <w:pPr>
        <w:pStyle w:val="BodyText2"/>
      </w:pPr>
      <w:r>
        <w:t>you can type 'top' and 1 to see all the processors in action</w:t>
      </w:r>
    </w:p>
    <w:p w14:paraId="3BF3366D" w14:textId="77777777" w:rsidR="00F23B90" w:rsidRDefault="00F23B90" w:rsidP="00F23B90">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F23B90">
      <w:pPr>
        <w:pStyle w:val="BodyText"/>
      </w:pPr>
      <w:r>
        <w:t>Once this has run you can look at how much space it takes up using: du -sh</w:t>
      </w:r>
    </w:p>
    <w:p w14:paraId="33294302" w14:textId="77777777" w:rsidR="00F23B90" w:rsidRDefault="00F23B90" w:rsidP="003D4FE8">
      <w:pPr>
        <w:pStyle w:val="BodyText2"/>
      </w:pPr>
      <w:r>
        <w:t>For the Sabah species it says 2M. Dont forget this is only a 2x2 degree box.</w:t>
      </w:r>
    </w:p>
    <w:p w14:paraId="50FC7D1E" w14:textId="77777777" w:rsidR="00F23B90" w:rsidRDefault="00F23B90" w:rsidP="00F23B90">
      <w:pPr>
        <w:pStyle w:val="BodyText"/>
      </w:pPr>
      <w:r>
        <w:t>For wildcat:</w:t>
      </w:r>
    </w:p>
    <w:p w14:paraId="0158B621" w14:textId="77777777" w:rsidR="00F23B90" w:rsidRDefault="00F23B90" w:rsidP="00F23B90">
      <w:pPr>
        <w:pStyle w:val="BodyText"/>
      </w:pPr>
      <w:r>
        <w:t>1. Moved features from a layer with a definition expression for wild cat into durga</w:t>
      </w:r>
    </w:p>
    <w:p w14:paraId="434FB561" w14:textId="77777777" w:rsidR="00F23B90" w:rsidRDefault="00F23B90" w:rsidP="00F23B90">
      <w:pPr>
        <w:pStyle w:val="BodyText"/>
      </w:pPr>
      <w:r>
        <w:t>2. Made a directory called wildcat</w:t>
      </w:r>
    </w:p>
    <w:p w14:paraId="63EE1637" w14:textId="77777777" w:rsidR="00F23B90" w:rsidRDefault="00F23B90" w:rsidP="003D4FE8">
      <w:pPr>
        <w:pStyle w:val="BodyText2"/>
      </w:pPr>
      <w:r>
        <w:t>python code/gdal_mp.py -t species -d wildcat</w:t>
      </w:r>
    </w:p>
    <w:p w14:paraId="3FD72854" w14:textId="77777777" w:rsidR="00F23B90" w:rsidRDefault="00F23B90" w:rsidP="00F23B90">
      <w:pPr>
        <w:pStyle w:val="BodyText"/>
      </w:pPr>
      <w:r>
        <w:t>4. Run the code to count how many rows there will be (ask Michael for the code to iterate through the zipped pickle arrays)</w:t>
      </w:r>
    </w:p>
    <w:p w14:paraId="3C32EB05" w14:textId="77777777" w:rsidR="00F23B90" w:rsidRDefault="00F23B90" w:rsidP="00F23B90">
      <w:pPr>
        <w:pStyle w:val="BodyText"/>
      </w:pPr>
      <w:r>
        <w:t>Need a zipped npy file that includes data for &gt;7000x7000 area so we will have more than one zipped pickled array. Use 8543.</w:t>
      </w:r>
    </w:p>
    <w:p w14:paraId="086EE3C1" w14:textId="77777777" w:rsidR="00F23B90" w:rsidRDefault="00F23B90" w:rsidP="00F23B90">
      <w:pPr>
        <w:pStyle w:val="BodyText"/>
      </w:pPr>
      <w:r>
        <w:t>Use the code GetCellCountsZipped.py to iterate through the folder and get all of the cell counts:</w:t>
      </w:r>
    </w:p>
    <w:p w14:paraId="21241ACA" w14:textId="77777777" w:rsidR="00F23B90" w:rsidRDefault="00F23B90" w:rsidP="00F23B90">
      <w:pPr>
        <w:pStyle w:val="BodyText"/>
      </w:pPr>
      <w:r>
        <w:t>python GetCellCountsZipped.py &gt;test.csv</w:t>
      </w:r>
    </w:p>
    <w:p w14:paraId="0124694A" w14:textId="77777777" w:rsidR="00F23B90" w:rsidRDefault="00F23B90" w:rsidP="00F23B90">
      <w:pPr>
        <w:pStyle w:val="BodyText"/>
      </w:pPr>
      <w:r>
        <w:t>There are only 11,491,169 records for the study area in Sabah</w:t>
      </w:r>
    </w:p>
    <w:p w14:paraId="6CE7EE4F" w14:textId="77777777" w:rsidR="00F23B90" w:rsidRDefault="00F23B90" w:rsidP="003D4FE8">
      <w:pPr>
        <w:pStyle w:val="BodyText2"/>
      </w:pPr>
      <w:r>
        <w:t>There are only 155,849,344 records for the study area in Borneo</w:t>
      </w:r>
    </w:p>
    <w:p w14:paraId="18AE2FE8" w14:textId="77777777" w:rsidR="00F23B90" w:rsidRDefault="00F23B90" w:rsidP="00F23B90">
      <w:pPr>
        <w:pStyle w:val="BodyText"/>
      </w:pPr>
      <w:r>
        <w:t>To import the data for sabah:</w:t>
      </w:r>
    </w:p>
    <w:p w14:paraId="6D70A92D" w14:textId="77777777" w:rsidR="00F23B90" w:rsidRDefault="00F23B90" w:rsidP="00397DAF">
      <w:pPr>
        <w:pStyle w:val="Unix"/>
      </w:pPr>
      <w:r>
        <w:t>python mp_load.py -d ~/data/species/sabah -n 0 -t 1</w:t>
      </w:r>
    </w:p>
    <w:p w14:paraId="161711A5" w14:textId="77777777" w:rsidR="00F23B90" w:rsidRDefault="00F23B90" w:rsidP="00A401BB">
      <w:pPr>
        <w:pStyle w:val="Heading6"/>
      </w:pPr>
      <w:bookmarkStart w:id="39" w:name="_Toc315774566"/>
      <w:r>
        <w:t>Bird data for the whole of  Borneo</w:t>
      </w:r>
      <w:bookmarkEnd w:id="39"/>
    </w:p>
    <w:p w14:paraId="0E0CA8CF" w14:textId="77777777" w:rsidR="00F23B90" w:rsidRDefault="00F23B90" w:rsidP="00CB04D9">
      <w:pPr>
        <w:pStyle w:val="Heading7"/>
      </w:pPr>
      <w:bookmarkStart w:id="40" w:name="_Toc315774567"/>
      <w:r>
        <w:t>Create the data to turn into numpy files</w:t>
      </w:r>
      <w:bookmarkEnd w:id="40"/>
    </w:p>
    <w:p w14:paraId="16B4B3B7" w14:textId="77777777" w:rsidR="00F23B90" w:rsidRDefault="00F23B90" w:rsidP="00F23B90">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F23B90">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F23B90">
      <w:pPr>
        <w:pStyle w:val="BodyText"/>
      </w:pPr>
      <w:r>
        <w:t>But after a day it seems to have hung so terminating - temp folder indicates that it was splitting the data 'C:\Users\cottaan\AppData\Local\Temp'</w:t>
      </w:r>
    </w:p>
    <w:p w14:paraId="2E40F3E7" w14:textId="77777777" w:rsidR="00F23B90" w:rsidRDefault="00F23B90" w:rsidP="00F23B90">
      <w:pPr>
        <w:pStyle w:val="BodyText"/>
      </w:pPr>
      <w:r>
        <w:t>Will rerun over the w'end.</w:t>
      </w:r>
    </w:p>
    <w:p w14:paraId="0CD9AC1A" w14:textId="77777777" w:rsidR="00F23B90" w:rsidRDefault="00F23B90" w:rsidP="003D4FE8">
      <w:pPr>
        <w:pStyle w:val="BodyText2"/>
      </w:pPr>
      <w:r>
        <w:t>Still running after 2.5 days - still on step 3 of 16 - cracking features.</w:t>
      </w:r>
    </w:p>
    <w:p w14:paraId="15AC2A5A" w14:textId="77777777" w:rsidR="00F23B90" w:rsidRDefault="00F23B90" w:rsidP="00F23B90">
      <w:pPr>
        <w:pStyle w:val="BodyText"/>
      </w:pPr>
      <w:r>
        <w:t>For the 505 birds species of Borneo - the generation of the numpy files took 470 seconds.</w:t>
      </w:r>
    </w:p>
    <w:p w14:paraId="08E18E6C" w14:textId="77777777" w:rsidR="00F23B90" w:rsidRDefault="00F23B90" w:rsidP="003D4FE8">
      <w:pPr>
        <w:pStyle w:val="BodyText2"/>
      </w:pPr>
      <w:r>
        <w:t>527 numpy files for some reason.</w:t>
      </w:r>
    </w:p>
    <w:p w14:paraId="502182E6" w14:textId="77777777" w:rsidR="00F23B90" w:rsidRDefault="00F23B90" w:rsidP="00F23B90">
      <w:pPr>
        <w:pStyle w:val="BodyText"/>
      </w:pPr>
      <w:r>
        <w:t>To import the data for borneo:</w:t>
      </w:r>
    </w:p>
    <w:p w14:paraId="30A79E34" w14:textId="77777777" w:rsidR="00F23B90" w:rsidRDefault="00F23B90" w:rsidP="00F23B90">
      <w:pPr>
        <w:pStyle w:val="BodyText"/>
      </w:pPr>
      <w:r>
        <w:t>python code/mp_load.py -d ~/data/species/borneo -n 0 -t 1</w:t>
      </w:r>
    </w:p>
    <w:p w14:paraId="296CF2E7" w14:textId="77777777" w:rsidR="00F23B90" w:rsidRDefault="00F23B90" w:rsidP="00F23B90">
      <w:pPr>
        <w:pStyle w:val="BodyText"/>
      </w:pPr>
      <w:r>
        <w:t>Some species still have nulls after updating! They are null in the taxonomy table. Not nuch i can do about these.</w:t>
      </w:r>
    </w:p>
    <w:p w14:paraId="53AF62BB" w14:textId="77777777" w:rsidR="00F23B90" w:rsidRDefault="00F23B90" w:rsidP="00F23B90">
      <w:pPr>
        <w:pStyle w:val="BodyText"/>
      </w:pPr>
      <w:r>
        <w:t>Running the last null ones having populated the ones that i could</w:t>
      </w:r>
    </w:p>
    <w:p w14:paraId="0A6B7F79" w14:textId="77777777" w:rsidR="00F23B90" w:rsidRDefault="00F23B90" w:rsidP="00F23B90">
      <w:pPr>
        <w:pStyle w:val="BodyText"/>
      </w:pPr>
      <w:r>
        <w:t>Import started at 5pm on 23/1/11 and it was still running at 8am on 24/1/12.</w:t>
      </w:r>
    </w:p>
    <w:p w14:paraId="5905E8C6" w14:textId="77777777" w:rsidR="00F23B90" w:rsidRDefault="00F23B90" w:rsidP="003D4FE8">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F23B90">
      <w:pPr>
        <w:pStyle w:val="BodyText"/>
      </w:pPr>
      <w:r>
        <w:t>Richness data:</w:t>
      </w:r>
    </w:p>
    <w:p w14:paraId="22431BE1" w14:textId="77777777" w:rsidR="00F23B90" w:rsidRDefault="00F23B90" w:rsidP="00F23B90">
      <w:pPr>
        <w:pStyle w:val="BodyText"/>
      </w:pPr>
      <w:r>
        <w:t>CREATE TABLE public.speciesrichnessbirds</w:t>
      </w:r>
    </w:p>
    <w:p w14:paraId="03915365" w14:textId="77777777" w:rsidR="00F23B90" w:rsidRDefault="00F23B90" w:rsidP="00F23B90">
      <w:pPr>
        <w:pStyle w:val="BodyText"/>
      </w:pPr>
      <w:r>
        <w:t>(</w:t>
      </w:r>
    </w:p>
    <w:p w14:paraId="7938F632" w14:textId="77777777" w:rsidR="00F23B90" w:rsidRDefault="00F23B90" w:rsidP="00F23B90">
      <w:pPr>
        <w:pStyle w:val="BodyText"/>
      </w:pPr>
      <w:r>
        <w:t xml:space="preserve">  quadkey character(15),</w:t>
      </w:r>
    </w:p>
    <w:p w14:paraId="1949D853" w14:textId="77777777" w:rsidR="00F23B90" w:rsidRDefault="00F23B90" w:rsidP="00F23B90">
      <w:pPr>
        <w:pStyle w:val="BodyText"/>
      </w:pPr>
      <w:r>
        <w:t xml:space="preserve">  tx smallint,</w:t>
      </w:r>
    </w:p>
    <w:p w14:paraId="40FC9AE1" w14:textId="77777777" w:rsidR="00F23B90" w:rsidRDefault="00F23B90" w:rsidP="00F23B90">
      <w:pPr>
        <w:pStyle w:val="BodyText"/>
      </w:pPr>
      <w:r>
        <w:t xml:space="preserve">  ty smallint,</w:t>
      </w:r>
    </w:p>
    <w:p w14:paraId="35CE8274" w14:textId="77777777" w:rsidR="00F23B90" w:rsidRDefault="00F23B90" w:rsidP="00F23B90">
      <w:pPr>
        <w:pStyle w:val="BodyText"/>
      </w:pPr>
      <w:r>
        <w:t xml:space="preserve">  z integer</w:t>
      </w:r>
    </w:p>
    <w:p w14:paraId="4E6F7860" w14:textId="77777777" w:rsidR="00F23B90" w:rsidRDefault="00F23B90" w:rsidP="00F23B90">
      <w:pPr>
        <w:pStyle w:val="BodyText"/>
      </w:pPr>
      <w:r>
        <w:t>)</w:t>
      </w:r>
    </w:p>
    <w:p w14:paraId="2569EBB8" w14:textId="77777777" w:rsidR="00F23B90" w:rsidRDefault="00F23B90" w:rsidP="00F23B90">
      <w:pPr>
        <w:pStyle w:val="BodyText"/>
      </w:pPr>
      <w:r>
        <w:t>WITH (</w:t>
      </w:r>
    </w:p>
    <w:p w14:paraId="6B84BA72" w14:textId="77777777" w:rsidR="00F23B90" w:rsidRDefault="00F23B90" w:rsidP="00F23B90">
      <w:pPr>
        <w:pStyle w:val="BodyText"/>
      </w:pPr>
      <w:r>
        <w:t xml:space="preserve">  OIDS=FALSE</w:t>
      </w:r>
    </w:p>
    <w:p w14:paraId="5DF1A7FD" w14:textId="77777777" w:rsidR="00F23B90" w:rsidRDefault="00F23B90" w:rsidP="00F23B90">
      <w:pPr>
        <w:pStyle w:val="BodyText"/>
      </w:pPr>
      <w:r>
        <w:lastRenderedPageBreak/>
        <w:t>);</w:t>
      </w:r>
    </w:p>
    <w:p w14:paraId="1AC6896D" w14:textId="77777777" w:rsidR="00F23B90" w:rsidRDefault="00F23B90" w:rsidP="00F23B90">
      <w:pPr>
        <w:pStyle w:val="BodyText"/>
      </w:pPr>
      <w:r>
        <w:t>ALTER TABLE public.speciesrichnessbirds OWNER TO usrdopa;</w:t>
      </w:r>
    </w:p>
    <w:p w14:paraId="4D92DF62" w14:textId="77777777" w:rsidR="00F23B90" w:rsidRDefault="00F23B90" w:rsidP="00F23B90">
      <w:pPr>
        <w:pStyle w:val="BodyText"/>
      </w:pPr>
      <w:r>
        <w:t>insert into speciesrichnessbirds(SELECT quadkey, tx, ty, count(objid) as z</w:t>
      </w:r>
    </w:p>
    <w:p w14:paraId="169082B4" w14:textId="77777777" w:rsidR="00F23B90" w:rsidRDefault="00F23B90" w:rsidP="00F23B90">
      <w:pPr>
        <w:pStyle w:val="BodyText"/>
      </w:pPr>
      <w:r>
        <w:t xml:space="preserve">  FROM public.quadkeydata,public.speciestaxonomy </w:t>
      </w:r>
    </w:p>
    <w:p w14:paraId="40F2ED89" w14:textId="77777777" w:rsidR="00F23B90" w:rsidRDefault="00F23B90" w:rsidP="00F23B90">
      <w:pPr>
        <w:pStyle w:val="BodyText"/>
      </w:pPr>
      <w:r>
        <w:t xml:space="preserve">  WHERE typeid=1 and "class"='AVES' and quadkeydata.objid=speciestaxonomy.tax_id</w:t>
      </w:r>
    </w:p>
    <w:p w14:paraId="428F78CF" w14:textId="77777777" w:rsidR="00F23B90" w:rsidRDefault="00F23B90" w:rsidP="003D4FE8">
      <w:pPr>
        <w:pStyle w:val="BodyText2"/>
      </w:pPr>
      <w:r>
        <w:t xml:space="preserve">  group by quadkey,tx,ty)</w:t>
      </w:r>
    </w:p>
    <w:p w14:paraId="151A8773" w14:textId="77777777" w:rsidR="00F23B90" w:rsidRDefault="00F23B90" w:rsidP="00F23B90">
      <w:pPr>
        <w:pStyle w:val="BodyText"/>
      </w:pPr>
      <w:r>
        <w:t>Query returned successfully: 979684 rows affected, 3131820 ms execution time - 52 minutes</w:t>
      </w:r>
    </w:p>
    <w:p w14:paraId="35CB0FFC" w14:textId="77777777" w:rsidR="00F23B90" w:rsidRDefault="00F23B90" w:rsidP="00F23B90">
      <w:pPr>
        <w:pStyle w:val="BodyText"/>
      </w:pPr>
      <w:r>
        <w:t>Putting indices on the table</w:t>
      </w:r>
    </w:p>
    <w:p w14:paraId="4A30FBC8" w14:textId="77777777" w:rsidR="00F23B90" w:rsidRDefault="00F23B90" w:rsidP="00324C76">
      <w:pPr>
        <w:pStyle w:val="Heading5"/>
      </w:pPr>
      <w:bookmarkStart w:id="41" w:name="_Toc315774559"/>
      <w:r>
        <w:t xml:space="preserve">Protected areas data </w:t>
      </w:r>
      <w:r w:rsidRPr="00E75C2E">
        <w:t>preparation</w:t>
      </w:r>
      <w:bookmarkEnd w:id="41"/>
    </w:p>
    <w:p w14:paraId="5437FB33" w14:textId="77777777" w:rsidR="00F23B90" w:rsidRDefault="00F23B90" w:rsidP="00F23B90">
      <w:pPr>
        <w:pStyle w:val="BodyText"/>
      </w:pPr>
      <w:r>
        <w:t>Creating a histogram of the areas vs. number</w:t>
      </w:r>
    </w:p>
    <w:p w14:paraId="02ACC1AD" w14:textId="77777777" w:rsidR="00F23B90" w:rsidRDefault="00F23B90" w:rsidP="003D4FE8">
      <w:pPr>
        <w:pStyle w:val="BodyText2"/>
      </w:pPr>
      <w:r>
        <w:t>76126 WDPA polygons are &lt;1Km2 in area! out of 161991 - this is 47% of all protected areas! Ug. What do we do.</w:t>
      </w:r>
    </w:p>
    <w:p w14:paraId="388EBDC6" w14:textId="77777777" w:rsidR="00F23B90" w:rsidRDefault="00F23B90" w:rsidP="00F23B90">
      <w:pPr>
        <w:pStyle w:val="Heading2"/>
      </w:pPr>
      <w:r>
        <w:t>Quad key address system</w:t>
      </w:r>
      <w:bookmarkEnd w:id="20"/>
    </w:p>
    <w:p w14:paraId="57132A0D" w14:textId="77777777" w:rsidR="00F23B90" w:rsidRPr="003D7329" w:rsidRDefault="00F23B90" w:rsidP="003D4FE8">
      <w:pPr>
        <w:pStyle w:val="BodyText2"/>
      </w:pPr>
    </w:p>
    <w:tbl>
      <w:tblPr>
        <w:tblStyle w:val="LightShading-Accent11"/>
        <w:tblW w:w="0" w:type="auto"/>
        <w:jc w:val="center"/>
        <w:tblLook w:val="04A0" w:firstRow="1" w:lastRow="0" w:firstColumn="1" w:lastColumn="0" w:noHBand="0" w:noVBand="1"/>
      </w:tblPr>
      <w:tblGrid>
        <w:gridCol w:w="1082"/>
        <w:gridCol w:w="1751"/>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56240B">
            <w:pPr>
              <w:pStyle w:val="BodyText"/>
              <w:rPr>
                <w:b w:val="0"/>
              </w:rPr>
            </w:pPr>
            <w:r w:rsidRPr="00110E00">
              <w:rPr>
                <w:b w:val="0"/>
              </w:rPr>
              <w:t>Zoom</w:t>
            </w:r>
          </w:p>
        </w:tc>
        <w:tc>
          <w:tcPr>
            <w:tcW w:w="1786" w:type="dxa"/>
          </w:tcPr>
          <w:p w14:paraId="7B851FBB"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Resolution (m)</w:t>
            </w:r>
          </w:p>
        </w:tc>
        <w:tc>
          <w:tcPr>
            <w:tcW w:w="2136" w:type="dxa"/>
          </w:tcPr>
          <w:p w14:paraId="3D1F4D1C"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Quad key example</w:t>
            </w:r>
          </w:p>
        </w:tc>
        <w:tc>
          <w:tcPr>
            <w:tcW w:w="2378" w:type="dxa"/>
          </w:tcPr>
          <w:p w14:paraId="74DDEE88"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Width in tiles</w:t>
            </w:r>
          </w:p>
        </w:tc>
        <w:tc>
          <w:tcPr>
            <w:tcW w:w="2174" w:type="dxa"/>
          </w:tcPr>
          <w:p w14:paraId="0114BC90"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Pr>
                <w:b w:val="0"/>
              </w:rP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56240B">
            <w:pPr>
              <w:pStyle w:val="BodyText"/>
              <w:rPr>
                <w:b w:val="0"/>
              </w:rPr>
            </w:pPr>
            <w:r w:rsidRPr="00110E00">
              <w:rPr>
                <w:b w:val="0"/>
              </w:rPr>
              <w:t>15</w:t>
            </w:r>
          </w:p>
        </w:tc>
        <w:tc>
          <w:tcPr>
            <w:tcW w:w="1786" w:type="dxa"/>
          </w:tcPr>
          <w:p w14:paraId="5F8B17B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56240B">
            <w:pPr>
              <w:pStyle w:val="BodyText"/>
              <w:rPr>
                <w:b w:val="0"/>
              </w:rPr>
            </w:pPr>
            <w:r w:rsidRPr="00110E00">
              <w:rPr>
                <w:b w:val="0"/>
              </w:rPr>
              <w:t>14</w:t>
            </w:r>
          </w:p>
        </w:tc>
        <w:tc>
          <w:tcPr>
            <w:tcW w:w="1786" w:type="dxa"/>
          </w:tcPr>
          <w:p w14:paraId="23554BE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56240B">
            <w:pPr>
              <w:pStyle w:val="BodyText"/>
              <w:rPr>
                <w:b w:val="0"/>
              </w:rPr>
            </w:pPr>
            <w:r w:rsidRPr="00110E00">
              <w:rPr>
                <w:b w:val="0"/>
              </w:rPr>
              <w:t>13</w:t>
            </w:r>
          </w:p>
        </w:tc>
        <w:tc>
          <w:tcPr>
            <w:tcW w:w="1786" w:type="dxa"/>
          </w:tcPr>
          <w:p w14:paraId="4786BA8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56240B">
            <w:pPr>
              <w:pStyle w:val="BodyText"/>
              <w:rPr>
                <w:b w:val="0"/>
              </w:rPr>
            </w:pPr>
            <w:r w:rsidRPr="00110E00">
              <w:rPr>
                <w:b w:val="0"/>
              </w:rPr>
              <w:t>12</w:t>
            </w:r>
          </w:p>
        </w:tc>
        <w:tc>
          <w:tcPr>
            <w:tcW w:w="1786" w:type="dxa"/>
          </w:tcPr>
          <w:p w14:paraId="1930855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56240B">
            <w:pPr>
              <w:pStyle w:val="BodyText"/>
              <w:rPr>
                <w:b w:val="0"/>
              </w:rPr>
            </w:pPr>
            <w:r w:rsidRPr="00110E00">
              <w:rPr>
                <w:b w:val="0"/>
              </w:rPr>
              <w:t>11</w:t>
            </w:r>
          </w:p>
        </w:tc>
        <w:tc>
          <w:tcPr>
            <w:tcW w:w="1786" w:type="dxa"/>
          </w:tcPr>
          <w:p w14:paraId="6D6E8332"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56240B">
            <w:pPr>
              <w:pStyle w:val="BodyText"/>
              <w:rPr>
                <w:b w:val="0"/>
              </w:rPr>
            </w:pPr>
            <w:r w:rsidRPr="00110E00">
              <w:rPr>
                <w:b w:val="0"/>
              </w:rPr>
              <w:t>10</w:t>
            </w:r>
          </w:p>
        </w:tc>
        <w:tc>
          <w:tcPr>
            <w:tcW w:w="1786" w:type="dxa"/>
          </w:tcPr>
          <w:p w14:paraId="2F2E0F3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56240B">
            <w:pPr>
              <w:pStyle w:val="BodyText"/>
              <w:rPr>
                <w:b w:val="0"/>
              </w:rPr>
            </w:pPr>
            <w:r w:rsidRPr="00110E00">
              <w:rPr>
                <w:b w:val="0"/>
              </w:rPr>
              <w:t>9</w:t>
            </w:r>
          </w:p>
        </w:tc>
        <w:tc>
          <w:tcPr>
            <w:tcW w:w="1786" w:type="dxa"/>
          </w:tcPr>
          <w:p w14:paraId="262A79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56240B">
            <w:pPr>
              <w:pStyle w:val="BodyText"/>
              <w:rPr>
                <w:b w:val="0"/>
              </w:rPr>
            </w:pPr>
            <w:r w:rsidRPr="00110E00">
              <w:rPr>
                <w:b w:val="0"/>
              </w:rPr>
              <w:t>8</w:t>
            </w:r>
          </w:p>
        </w:tc>
        <w:tc>
          <w:tcPr>
            <w:tcW w:w="1786" w:type="dxa"/>
          </w:tcPr>
          <w:p w14:paraId="368DE8C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56240B">
            <w:pPr>
              <w:pStyle w:val="BodyText"/>
              <w:rPr>
                <w:b w:val="0"/>
              </w:rPr>
            </w:pPr>
            <w:r w:rsidRPr="00110E00">
              <w:rPr>
                <w:b w:val="0"/>
              </w:rPr>
              <w:t>7</w:t>
            </w:r>
          </w:p>
        </w:tc>
        <w:tc>
          <w:tcPr>
            <w:tcW w:w="1786" w:type="dxa"/>
          </w:tcPr>
          <w:p w14:paraId="7EDA19E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56240B">
            <w:pPr>
              <w:pStyle w:val="BodyText"/>
              <w:rPr>
                <w:b w:val="0"/>
              </w:rPr>
            </w:pPr>
            <w:r w:rsidRPr="00110E00">
              <w:rPr>
                <w:b w:val="0"/>
              </w:rPr>
              <w:t>6</w:t>
            </w:r>
          </w:p>
        </w:tc>
        <w:tc>
          <w:tcPr>
            <w:tcW w:w="1786" w:type="dxa"/>
          </w:tcPr>
          <w:p w14:paraId="53508C1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56240B">
            <w:pPr>
              <w:pStyle w:val="BodyText"/>
              <w:rPr>
                <w:b w:val="0"/>
              </w:rPr>
            </w:pPr>
            <w:r w:rsidRPr="00110E00">
              <w:rPr>
                <w:b w:val="0"/>
              </w:rPr>
              <w:t>5</w:t>
            </w:r>
          </w:p>
        </w:tc>
        <w:tc>
          <w:tcPr>
            <w:tcW w:w="1786" w:type="dxa"/>
          </w:tcPr>
          <w:p w14:paraId="47F7FDD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56240B">
            <w:pPr>
              <w:pStyle w:val="BodyText"/>
              <w:rPr>
                <w:b w:val="0"/>
              </w:rPr>
            </w:pPr>
            <w:r w:rsidRPr="00110E00">
              <w:rPr>
                <w:b w:val="0"/>
              </w:rPr>
              <w:t>4</w:t>
            </w:r>
          </w:p>
        </w:tc>
        <w:tc>
          <w:tcPr>
            <w:tcW w:w="1786" w:type="dxa"/>
          </w:tcPr>
          <w:p w14:paraId="4EA34C1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56240B">
            <w:pPr>
              <w:pStyle w:val="BodyText"/>
              <w:rPr>
                <w:b w:val="0"/>
              </w:rPr>
            </w:pPr>
            <w:r w:rsidRPr="00110E00">
              <w:rPr>
                <w:b w:val="0"/>
              </w:rPr>
              <w:t>3</w:t>
            </w:r>
          </w:p>
        </w:tc>
        <w:tc>
          <w:tcPr>
            <w:tcW w:w="1786" w:type="dxa"/>
          </w:tcPr>
          <w:p w14:paraId="2A20E85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56240B">
            <w:pPr>
              <w:pStyle w:val="BodyText"/>
              <w:rPr>
                <w:b w:val="0"/>
              </w:rPr>
            </w:pPr>
            <w:r w:rsidRPr="00110E00">
              <w:rPr>
                <w:b w:val="0"/>
              </w:rPr>
              <w:t>2</w:t>
            </w:r>
          </w:p>
        </w:tc>
        <w:tc>
          <w:tcPr>
            <w:tcW w:w="1786" w:type="dxa"/>
          </w:tcPr>
          <w:p w14:paraId="2EBAF9C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56240B">
            <w:pPr>
              <w:pStyle w:val="BodyText"/>
              <w:rPr>
                <w:b w:val="0"/>
              </w:rPr>
            </w:pPr>
            <w:r w:rsidRPr="00110E00">
              <w:rPr>
                <w:b w:val="0"/>
              </w:rPr>
              <w:t>1</w:t>
            </w:r>
          </w:p>
        </w:tc>
        <w:tc>
          <w:tcPr>
            <w:tcW w:w="1786" w:type="dxa"/>
          </w:tcPr>
          <w:p w14:paraId="698B5E51"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F23B90">
      <w:pPr>
        <w:pStyle w:val="BodyText"/>
      </w:pPr>
    </w:p>
    <w:p w14:paraId="48017DEF" w14:textId="77777777" w:rsidR="00F23B90" w:rsidRDefault="00F23B90" w:rsidP="00F23B90">
      <w:pPr>
        <w:pStyle w:val="BodyText"/>
      </w:pPr>
      <w:r>
        <w:t>What system do we use?</w:t>
      </w:r>
    </w:p>
    <w:p w14:paraId="7C490AF8" w14:textId="77777777" w:rsidR="00F23B90" w:rsidRDefault="00F23B90" w:rsidP="00F23B90">
      <w:pPr>
        <w:pStyle w:val="BodyText"/>
      </w:pPr>
      <w:r>
        <w:t xml:space="preserve">What about GeoHash? </w:t>
      </w:r>
      <w:hyperlink r:id="rId152" w:history="1">
        <w:r w:rsidRPr="0077669C">
          <w:rPr>
            <w:rStyle w:val="Hyperlink"/>
          </w:rPr>
          <w:t>http://en.wikipedia.org/wiki/Geohash</w:t>
        </w:r>
      </w:hyperlink>
    </w:p>
    <w:p w14:paraId="1936C16F" w14:textId="77777777" w:rsidR="00F23B90" w:rsidRDefault="00F23B90" w:rsidP="00F23B90">
      <w:pPr>
        <w:pStyle w:val="BodyText"/>
      </w:pPr>
      <w:r>
        <w:t xml:space="preserve">Python implementation here: </w:t>
      </w:r>
      <w:hyperlink r:id="rId153" w:history="1">
        <w:r w:rsidRPr="0077669C">
          <w:rPr>
            <w:rStyle w:val="Hyperlink"/>
          </w:rPr>
          <w:t>http://code.google.com/p/python-geohash/</w:t>
        </w:r>
      </w:hyperlink>
    </w:p>
    <w:p w14:paraId="64A7842E" w14:textId="77777777" w:rsidR="00F23B90" w:rsidRDefault="00F23B90" w:rsidP="00F23B90">
      <w:pPr>
        <w:pStyle w:val="BodyText"/>
      </w:pPr>
      <w:r>
        <w:t xml:space="preserve">What about Natural Area Code? </w:t>
      </w:r>
      <w:hyperlink r:id="rId154" w:history="1">
        <w:r w:rsidRPr="0077669C">
          <w:rPr>
            <w:rStyle w:val="Hyperlink"/>
          </w:rPr>
          <w:t>http://en.wikipedia.org/wiki/Natural_Area_Code</w:t>
        </w:r>
      </w:hyperlink>
    </w:p>
    <w:p w14:paraId="0986D625" w14:textId="77777777" w:rsidR="00F23B90" w:rsidRDefault="00F23B90" w:rsidP="00F23B90">
      <w:pPr>
        <w:pStyle w:val="BodyText"/>
      </w:pPr>
      <w:r>
        <w:t xml:space="preserve">They are called Morton numbers! </w:t>
      </w:r>
      <w:hyperlink r:id="rId155" w:anchor="InterleaveBMN" w:history="1">
        <w:r w:rsidRPr="0077669C">
          <w:rPr>
            <w:rStyle w:val="Hyperlink"/>
          </w:rPr>
          <w:t>http://graphics.stanford.edu/~seander/bithacks.html#InterleaveBMN</w:t>
        </w:r>
      </w:hyperlink>
    </w:p>
    <w:p w14:paraId="14D1FF78" w14:textId="77777777" w:rsidR="00F23B90" w:rsidRDefault="00F23B90" w:rsidP="00F23B90">
      <w:pPr>
        <w:pStyle w:val="BodyText"/>
      </w:pPr>
      <w:r>
        <w:t xml:space="preserve">And z-order (example of python code here too): </w:t>
      </w:r>
      <w:hyperlink r:id="rId156" w:history="1">
        <w:r w:rsidRPr="0077669C">
          <w:rPr>
            <w:rStyle w:val="Hyperlink"/>
          </w:rPr>
          <w:t>http://en.wikipedia.org/wiki/Z-order_(curve)</w:t>
        </w:r>
      </w:hyperlink>
    </w:p>
    <w:p w14:paraId="574250A5" w14:textId="77777777" w:rsidR="00F23B90" w:rsidRDefault="00F23B90" w:rsidP="00F23B90">
      <w:pPr>
        <w:pStyle w:val="BodyText"/>
      </w:pPr>
      <w:r>
        <w:t xml:space="preserve">Excellent article about spatial partitioning: </w:t>
      </w:r>
      <w:hyperlink r:id="rId157" w:history="1">
        <w:r>
          <w:rPr>
            <w:rStyle w:val="Hyperlink"/>
          </w:rPr>
          <w:t>http://www.gitta.info/SpatPartitio/en/html/index.html</w:t>
        </w:r>
      </w:hyperlink>
    </w:p>
    <w:p w14:paraId="261CB0AC" w14:textId="77777777" w:rsidR="00F23B90" w:rsidRDefault="00F23B90" w:rsidP="00F23B90">
      <w:pPr>
        <w:pStyle w:val="BodyText"/>
      </w:pPr>
      <w:r>
        <w:t>What about using some kind of quadtree indexing?</w:t>
      </w:r>
    </w:p>
    <w:p w14:paraId="35B26B16" w14:textId="77777777" w:rsidR="00F23B90" w:rsidRDefault="00F23B90" w:rsidP="00F23B90">
      <w:pPr>
        <w:pStyle w:val="ListBullet"/>
      </w:pPr>
      <w:r>
        <w:t>Microsofts Bing system is described here (</w:t>
      </w:r>
      <w:hyperlink r:id="rId158" w:history="1">
        <w:r w:rsidRPr="0077669C">
          <w:rPr>
            <w:rStyle w:val="Hyperlink"/>
          </w:rPr>
          <w:t>http://msdn.microsoft.com/en-us/library/bb259689.aspx)</w:t>
        </w:r>
      </w:hyperlink>
    </w:p>
    <w:p w14:paraId="18C2F21A" w14:textId="77777777" w:rsidR="00F23B90" w:rsidRDefault="00F23B90" w:rsidP="00F23B90">
      <w:pPr>
        <w:pStyle w:val="ListBullet"/>
      </w:pPr>
      <w:r>
        <w:t xml:space="preserve">Google, Microsoft and Yahoo indexes described here: </w:t>
      </w:r>
      <w:hyperlink r:id="rId159" w:history="1">
        <w:r w:rsidRPr="0077669C">
          <w:rPr>
            <w:rStyle w:val="Hyperlink"/>
          </w:rPr>
          <w:t>http://www.maptiler.org/google-maps-coordinates-tile-bounds-projection/</w:t>
        </w:r>
      </w:hyperlink>
      <w:r>
        <w:t xml:space="preserve"> </w:t>
      </w:r>
    </w:p>
    <w:p w14:paraId="09CE9163" w14:textId="77777777" w:rsidR="00F23B90" w:rsidRDefault="00F23B90" w:rsidP="00F23B90">
      <w:pPr>
        <w:pStyle w:val="ListBullet"/>
      </w:pPr>
      <w:r>
        <w:t xml:space="preserve">Javascript Quadtree demo and code here: </w:t>
      </w:r>
      <w:hyperlink r:id="rId160" w:history="1">
        <w:r w:rsidRPr="0077669C">
          <w:rPr>
            <w:rStyle w:val="Hyperlink"/>
          </w:rPr>
          <w:t>http://apitricks.blogspot.com/2011/04/quadtree.html</w:t>
        </w:r>
      </w:hyperlink>
    </w:p>
    <w:p w14:paraId="54AC3072" w14:textId="77777777" w:rsidR="00F23B90" w:rsidRDefault="00F23B90" w:rsidP="00F23B90">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F23B90">
      <w:pPr>
        <w:pStyle w:val="BodyText"/>
      </w:pPr>
      <w:r>
        <w:t>tileX = 3 = 011 2</w:t>
      </w:r>
    </w:p>
    <w:p w14:paraId="528AA158" w14:textId="77777777" w:rsidR="00F23B90" w:rsidRDefault="00F23B90" w:rsidP="00F23B90">
      <w:pPr>
        <w:pStyle w:val="BodyText"/>
      </w:pPr>
      <w:r>
        <w:t>tileY = 5 = 101 2</w:t>
      </w:r>
    </w:p>
    <w:p w14:paraId="2B5C83AA" w14:textId="77777777" w:rsidR="00F23B90" w:rsidRDefault="00F23B90" w:rsidP="00F23B90">
      <w:pPr>
        <w:pStyle w:val="BodyText"/>
      </w:pPr>
      <w:r>
        <w:t>quadkey = 100111 2 = 213 4 = “213”</w:t>
      </w:r>
    </w:p>
    <w:p w14:paraId="1733CA4E" w14:textId="77777777" w:rsidR="00F23B90" w:rsidRDefault="00F23B90" w:rsidP="00F23B90">
      <w:pPr>
        <w:pStyle w:val="BodyText"/>
      </w:pPr>
      <w:r>
        <w:t>..</w:t>
      </w:r>
    </w:p>
    <w:p w14:paraId="38E4D8FE" w14:textId="77777777" w:rsidR="00F23B90" w:rsidRDefault="00F23B90" w:rsidP="00F23B90">
      <w:pPr>
        <w:pStyle w:val="BodyText"/>
      </w:pPr>
      <w:r>
        <w:t>..</w:t>
      </w:r>
    </w:p>
    <w:p w14:paraId="3E656D21" w14:textId="77777777" w:rsidR="00F23B90" w:rsidRDefault="00F23B90" w:rsidP="003D4FE8">
      <w:pPr>
        <w:pStyle w:val="BodyText2"/>
      </w:pPr>
      <w:r>
        <w:t>.."</w:t>
      </w:r>
    </w:p>
    <w:p w14:paraId="54185132" w14:textId="77777777" w:rsidR="00F23B90" w:rsidRDefault="00F23B90" w:rsidP="00F23B90">
      <w:pPr>
        <w:pStyle w:val="BodyText"/>
      </w:pPr>
      <w:r>
        <w:t>In Python:</w:t>
      </w:r>
    </w:p>
    <w:p w14:paraId="43EFCC92" w14:textId="77777777" w:rsidR="00F23B90" w:rsidRDefault="00F23B90" w:rsidP="00F23B90">
      <w:pPr>
        <w:pStyle w:val="BodyText"/>
      </w:pPr>
      <w:r>
        <w:lastRenderedPageBreak/>
        <w:t>y=numpy.binary_repr(coords[0,0])</w:t>
      </w:r>
    </w:p>
    <w:p w14:paraId="6187DBF9" w14:textId="77777777" w:rsidR="00F23B90" w:rsidRDefault="00F23B90" w:rsidP="003D4FE8">
      <w:pPr>
        <w:pStyle w:val="BodyText2"/>
      </w:pPr>
      <w:r>
        <w:t>x=numpy.binary_repr(coords[0,1])</w:t>
      </w:r>
    </w:p>
    <w:p w14:paraId="340EBE9E" w14:textId="77777777" w:rsidR="00F23B90" w:rsidRDefault="00F23B90" w:rsidP="003D4FE8">
      <w:pPr>
        <w:pStyle w:val="BodyText2"/>
      </w:pPr>
      <w:r>
        <w:t>I need to rasterize the data with the absolute col,row positions</w:t>
      </w:r>
    </w:p>
    <w:p w14:paraId="34B3811A" w14:textId="77777777" w:rsidR="00F23B90" w:rsidRDefault="00F23B90" w:rsidP="003D4FE8">
      <w:pPr>
        <w:pStyle w:val="BodyText2"/>
      </w:pPr>
      <w:r>
        <w:t>Mollweide:</w:t>
      </w:r>
    </w:p>
    <w:p w14:paraId="656C83C8" w14:textId="77777777" w:rsidR="00F23B90" w:rsidRDefault="00F23B90" w:rsidP="00F23B90">
      <w:pPr>
        <w:pStyle w:val="BodyText"/>
      </w:pPr>
      <w:r>
        <w:t>WGS84:</w:t>
      </w:r>
    </w:p>
    <w:p w14:paraId="0F08787C" w14:textId="77777777" w:rsidR="00F23B90" w:rsidRDefault="00F23B90" w:rsidP="00F23B90">
      <w:pPr>
        <w:pStyle w:val="BodyText"/>
      </w:pPr>
      <w:r>
        <w:t>Stable known extents, but issues of area distortion</w:t>
      </w:r>
    </w:p>
    <w:p w14:paraId="5302E4F1" w14:textId="77777777" w:rsidR="00F23B90" w:rsidRDefault="00F23B90" w:rsidP="00F23B90">
      <w:pPr>
        <w:pStyle w:val="BodyText"/>
      </w:pPr>
      <w:r>
        <w:t>If we want roughly a 1Km grid system - what latitude do we base this on?</w:t>
      </w:r>
    </w:p>
    <w:p w14:paraId="3115DEB9" w14:textId="77777777" w:rsidR="00F23B90" w:rsidRDefault="00F23B90" w:rsidP="00F23B90">
      <w:pPr>
        <w:pStyle w:val="BodyText"/>
      </w:pPr>
      <w:r>
        <w:t>Try 0.0125 of a degree as the grid size</w:t>
      </w:r>
    </w:p>
    <w:p w14:paraId="2F0E2BA3" w14:textId="77777777" w:rsidR="00F23B90" w:rsidRDefault="00F23B90" w:rsidP="00F23B90">
      <w:pPr>
        <w:pStyle w:val="BodyText"/>
      </w:pPr>
      <w:r>
        <w:t>This will have:</w:t>
      </w:r>
    </w:p>
    <w:p w14:paraId="4DACCA2E" w14:textId="77777777" w:rsidR="00F23B90" w:rsidRDefault="00F23B90" w:rsidP="00F23B90">
      <w:pPr>
        <w:pStyle w:val="BodyText"/>
      </w:pPr>
      <w:r>
        <w:t xml:space="preserve"> 28800 columns x 14400 rows</w:t>
      </w:r>
    </w:p>
    <w:p w14:paraId="78D528DD" w14:textId="77777777" w:rsidR="00F23B90" w:rsidRDefault="00F23B90" w:rsidP="00F23B90">
      <w:pPr>
        <w:pStyle w:val="BodyText"/>
      </w:pPr>
      <w:r>
        <w:t>Took 20hours to create it - and it is about 40Gb in size - 414720000 poygons</w:t>
      </w:r>
    </w:p>
    <w:p w14:paraId="248DA48B" w14:textId="77777777" w:rsidR="00F23B90" w:rsidRDefault="00F23B90" w:rsidP="00F23B90">
      <w:pPr>
        <w:pStyle w:val="BodyText"/>
      </w:pPr>
      <w:r>
        <w:t>But when i look at the extent - it says:</w:t>
      </w:r>
    </w:p>
    <w:p w14:paraId="68EE1E84" w14:textId="77777777" w:rsidR="00F23B90" w:rsidRDefault="00F23B90" w:rsidP="00F23B90">
      <w:pPr>
        <w:pStyle w:val="BodyText"/>
      </w:pPr>
      <w:r>
        <w:t xml:space="preserve"> -180 to 0</w:t>
      </w:r>
    </w:p>
    <w:p w14:paraId="1215ACBC" w14:textId="77777777" w:rsidR="00F23B90" w:rsidRDefault="00F23B90" w:rsidP="003D4FE8">
      <w:pPr>
        <w:pStyle w:val="BodyText2"/>
      </w:pPr>
      <w:r>
        <w:t xml:space="preserve"> -90 to -450!</w:t>
      </w:r>
    </w:p>
    <w:p w14:paraId="649068A9" w14:textId="77777777" w:rsidR="00F23B90" w:rsidRDefault="00F23B90" w:rsidP="00F23B90">
      <w:pPr>
        <w:pStyle w:val="BodyText"/>
      </w:pPr>
      <w:r>
        <w:t>Web Mercator:</w:t>
      </w:r>
    </w:p>
    <w:p w14:paraId="130BF65C" w14:textId="77777777" w:rsidR="00F23B90" w:rsidRDefault="00F23B90" w:rsidP="00F23B90">
      <w:pPr>
        <w:pStyle w:val="BodyText"/>
      </w:pPr>
      <w:r>
        <w:t>The problem is that it uses a sphere and not a spheroid and this is no good if your scale is &lt;5,000,000 (from the ESRI Guide to Map projections p4)</w:t>
      </w:r>
    </w:p>
    <w:p w14:paraId="4CF6EE87" w14:textId="77777777" w:rsidR="00F23B90" w:rsidRDefault="00F23B90" w:rsidP="00F23B90">
      <w:pPr>
        <w:pStyle w:val="BodyText"/>
      </w:pPr>
      <w:r>
        <w:t>But other people say that the difference in accuracy is negligable (</w:t>
      </w:r>
      <w:hyperlink r:id="rId161" w:history="1">
        <w:r w:rsidRPr="0077669C">
          <w:rPr>
            <w:rStyle w:val="Hyperlink"/>
          </w:rPr>
          <w:t>http://www.sharpgis.net/post/2008/05/15/SphericalWeb-Mercator-EPSG-code-3785.aspx)</w:t>
        </w:r>
      </w:hyperlink>
    </w:p>
    <w:p w14:paraId="38299958" w14:textId="77777777" w:rsidR="00F23B90" w:rsidRDefault="00F23B90" w:rsidP="00F23B90">
      <w:pPr>
        <w:pStyle w:val="BodyText"/>
      </w:pPr>
      <w:r>
        <w:t>I know its not a spheroid because the parameters in the SRS are the same for the semi-major axis and the semi-minor axis!!</w:t>
      </w:r>
    </w:p>
    <w:p w14:paraId="2EEC98D1" w14:textId="77777777" w:rsidR="00F23B90" w:rsidRDefault="00F23B90" w:rsidP="00F23B90">
      <w:pPr>
        <w:pStyle w:val="BodyText"/>
      </w:pPr>
      <w:r>
        <w:t>What is the extent of the Web Mercator projection?</w:t>
      </w:r>
    </w:p>
    <w:p w14:paraId="45AF4738" w14:textId="77777777" w:rsidR="00F23B90" w:rsidRDefault="00F23B90" w:rsidP="00F23B90">
      <w:pPr>
        <w:pStyle w:val="BodyText"/>
      </w:pPr>
      <w:r>
        <w:t>For Sei Whale it is:</w:t>
      </w:r>
    </w:p>
    <w:p w14:paraId="704BF925" w14:textId="77777777" w:rsidR="00F23B90" w:rsidRDefault="00F23B90" w:rsidP="00F23B90">
      <w:pPr>
        <w:pStyle w:val="BodyText"/>
      </w:pPr>
      <w:r>
        <w:t xml:space="preserve"> -20037507.067200m to  20037507.067200m</w:t>
      </w:r>
    </w:p>
    <w:p w14:paraId="2DA1FD6C" w14:textId="77777777" w:rsidR="00F23B90" w:rsidRDefault="00F23B90" w:rsidP="003D4FE8">
      <w:pPr>
        <w:pStyle w:val="BodyText2"/>
      </w:pPr>
      <w:r>
        <w:t xml:space="preserve">  13364286.299300m to -14177374.554800m</w:t>
      </w:r>
    </w:p>
    <w:p w14:paraId="3A83F12D" w14:textId="77777777" w:rsidR="00F23B90" w:rsidRDefault="00F23B90" w:rsidP="00F23B90">
      <w:pPr>
        <w:pStyle w:val="BodyText"/>
      </w:pPr>
      <w:r>
        <w:t>When you rasterize it the extent is:</w:t>
      </w:r>
    </w:p>
    <w:p w14:paraId="72C81620" w14:textId="77777777" w:rsidR="00F23B90" w:rsidRDefault="00F23B90" w:rsidP="00F23B90">
      <w:pPr>
        <w:pStyle w:val="BodyText"/>
      </w:pPr>
      <w:r>
        <w:t>-20038000 to  20038000 - therefore there are 40076 columns in this extent</w:t>
      </w:r>
    </w:p>
    <w:p w14:paraId="0105AE1C" w14:textId="77777777" w:rsidR="00F23B90" w:rsidRDefault="00F23B90" w:rsidP="00F23B90">
      <w:pPr>
        <w:pStyle w:val="BodyText"/>
      </w:pPr>
      <w:r>
        <w:t xml:space="preserve"> 13365000 to -14178000</w:t>
      </w:r>
    </w:p>
    <w:p w14:paraId="51F50B9D" w14:textId="77777777" w:rsidR="00F23B90" w:rsidRDefault="00F23B90" w:rsidP="00F23B90">
      <w:pPr>
        <w:pStyle w:val="BodyText"/>
      </w:pPr>
      <w:r>
        <w:t xml:space="preserve"> </w:t>
      </w:r>
    </w:p>
    <w:p w14:paraId="40CB5CA7" w14:textId="77777777" w:rsidR="00F23B90" w:rsidRDefault="00F23B90" w:rsidP="00F23B90">
      <w:pPr>
        <w:pStyle w:val="BodyText"/>
      </w:pPr>
      <w:r>
        <w:t>What is the quad tree address for 10279,34014:</w:t>
      </w:r>
    </w:p>
    <w:p w14:paraId="54AE5712" w14:textId="77777777" w:rsidR="00F23B90" w:rsidRDefault="00F23B90" w:rsidP="00F23B90">
      <w:pPr>
        <w:pStyle w:val="BodyText"/>
      </w:pPr>
      <w:r>
        <w:t>10279 is 0010100000100111</w:t>
      </w:r>
    </w:p>
    <w:p w14:paraId="3F4F36AA" w14:textId="77777777" w:rsidR="00F23B90" w:rsidRDefault="00F23B90" w:rsidP="00F23B90">
      <w:pPr>
        <w:pStyle w:val="BodyText"/>
      </w:pPr>
      <w:r>
        <w:t>34014 is 1000010011011110</w:t>
      </w:r>
    </w:p>
    <w:p w14:paraId="5CF0EB87" w14:textId="77777777" w:rsidR="00F23B90" w:rsidRDefault="00F23B90" w:rsidP="00F23B90">
      <w:pPr>
        <w:pStyle w:val="BodyText"/>
      </w:pPr>
      <w:r>
        <w:t>interleaved is 01001000100100000101100101111110</w:t>
      </w:r>
    </w:p>
    <w:p w14:paraId="218876BB" w14:textId="77777777" w:rsidR="00F23B90" w:rsidRDefault="00F23B90" w:rsidP="003D4FE8">
      <w:pPr>
        <w:pStyle w:val="BodyText2"/>
      </w:pPr>
      <w:r>
        <w:t>which is 1020210011211332 in base 4</w:t>
      </w:r>
    </w:p>
    <w:p w14:paraId="0B3FB1DD" w14:textId="77777777" w:rsidR="00F23B90" w:rsidRDefault="00F23B90" w:rsidP="00F23B90">
      <w:pPr>
        <w:pStyle w:val="BodyText"/>
      </w:pPr>
      <w:r>
        <w:t>For the Orang Utan this is what we get:</w:t>
      </w:r>
    </w:p>
    <w:p w14:paraId="25971B2B" w14:textId="77777777" w:rsidR="00F23B90" w:rsidRDefault="00F23B90" w:rsidP="00F23B90">
      <w:pPr>
        <w:pStyle w:val="BodyText"/>
      </w:pPr>
      <w:r>
        <w:t>720</w:t>
      </w:r>
      <w:r>
        <w:tab/>
      </w:r>
      <w:r>
        <w:tab/>
        <w:t>is</w:t>
      </w:r>
      <w:r>
        <w:tab/>
        <w:t>1011010000</w:t>
      </w:r>
      <w:r>
        <w:tab/>
      </w:r>
    </w:p>
    <w:p w14:paraId="30F9F6B8" w14:textId="77777777" w:rsidR="00F23B90" w:rsidRDefault="00F23B90" w:rsidP="00F23B90">
      <w:pPr>
        <w:pStyle w:val="BodyText"/>
      </w:pPr>
      <w:r>
        <w:t>13014</w:t>
      </w:r>
      <w:r>
        <w:tab/>
        <w:t xml:space="preserve">is </w:t>
      </w:r>
      <w:r>
        <w:tab/>
        <w:t>11001011010110</w:t>
      </w:r>
    </w:p>
    <w:p w14:paraId="007AD03B" w14:textId="77777777" w:rsidR="00F23B90" w:rsidRDefault="00F23B90" w:rsidP="003D4FE8">
      <w:pPr>
        <w:pStyle w:val="BodyText2"/>
      </w:pPr>
      <w:r>
        <w:t>21000</w:t>
      </w:r>
      <w:r>
        <w:tab/>
        <w:t>is</w:t>
      </w:r>
      <w:r>
        <w:tab/>
        <w:t>101001000001000 (max)</w:t>
      </w:r>
    </w:p>
    <w:p w14:paraId="029323AE" w14:textId="77777777" w:rsidR="00F23B90" w:rsidRDefault="00F23B90" w:rsidP="00F23B90">
      <w:pPr>
        <w:pStyle w:val="BodyText"/>
      </w:pPr>
      <w:r>
        <w:t>But some coordinates are negative - we probably have to make them positive otherwise the interleaving wont work!</w:t>
      </w:r>
    </w:p>
    <w:p w14:paraId="61CC7F2F" w14:textId="77777777" w:rsidR="00F23B90" w:rsidRDefault="00F23B90" w:rsidP="00F23B90">
      <w:pPr>
        <w:pStyle w:val="BodyText"/>
      </w:pPr>
      <w:r>
        <w:t xml:space="preserve">  </w:t>
      </w:r>
    </w:p>
    <w:p w14:paraId="7D382385" w14:textId="77777777" w:rsidR="00F23B90" w:rsidRDefault="00F23B90" w:rsidP="00F23B90">
      <w:pPr>
        <w:pStyle w:val="BodyText"/>
      </w:pPr>
      <w:r>
        <w:t>How big will the global data be?</w:t>
      </w:r>
    </w:p>
    <w:p w14:paraId="6DB7970E" w14:textId="77777777" w:rsidR="00F23B90" w:rsidRDefault="00F23B90" w:rsidP="00F23B90">
      <w:pPr>
        <w:pStyle w:val="BodyText"/>
      </w:pPr>
      <w:r>
        <w:t>There are currently 81683 polygons</w:t>
      </w:r>
    </w:p>
    <w:p w14:paraId="372AEA19" w14:textId="77777777" w:rsidR="00F23B90" w:rsidRDefault="00F23B90" w:rsidP="00F23B90">
      <w:pPr>
        <w:pStyle w:val="BodyText"/>
      </w:pPr>
      <w:r>
        <w:t>Count:</w:t>
      </w:r>
      <w:r>
        <w:tab/>
      </w:r>
      <w:r>
        <w:tab/>
      </w:r>
      <w:r>
        <w:tab/>
      </w:r>
      <w:r>
        <w:tab/>
        <w:t>81683</w:t>
      </w:r>
    </w:p>
    <w:p w14:paraId="04639E39" w14:textId="77777777" w:rsidR="00F23B90" w:rsidRDefault="00F23B90" w:rsidP="00F23B90">
      <w:pPr>
        <w:pStyle w:val="BodyText"/>
      </w:pPr>
      <w:r>
        <w:t>Minimum:</w:t>
      </w:r>
      <w:r>
        <w:tab/>
      </w:r>
      <w:r>
        <w:tab/>
      </w:r>
      <w:r>
        <w:tab/>
        <w:t>0.000097</w:t>
      </w:r>
    </w:p>
    <w:p w14:paraId="7CB99BB6" w14:textId="77777777" w:rsidR="00F23B90" w:rsidRDefault="00F23B90" w:rsidP="00F23B90">
      <w:pPr>
        <w:pStyle w:val="BodyText"/>
      </w:pPr>
      <w:r>
        <w:t>Maximum:</w:t>
      </w:r>
      <w:r>
        <w:tab/>
      </w:r>
      <w:r>
        <w:tab/>
      </w:r>
      <w:r>
        <w:tab/>
        <w:t>734697700000000</w:t>
      </w:r>
    </w:p>
    <w:p w14:paraId="77979F5B" w14:textId="77777777" w:rsidR="00F23B90" w:rsidRDefault="00F23B90" w:rsidP="00F23B90">
      <w:pPr>
        <w:pStyle w:val="BodyText"/>
      </w:pPr>
      <w:r>
        <w:t>Sum:</w:t>
      </w:r>
      <w:r>
        <w:tab/>
      </w:r>
      <w:r>
        <w:tab/>
      </w:r>
      <w:r>
        <w:tab/>
      </w:r>
      <w:r>
        <w:tab/>
        <w:t>51,367,110,000,000,000m2 = 51,367,110,000 Km2 - i.e. 51 billion records at the 1Km square level</w:t>
      </w:r>
    </w:p>
    <w:p w14:paraId="0EC96B36" w14:textId="77777777" w:rsidR="00F23B90" w:rsidRDefault="00F23B90" w:rsidP="00F23B90">
      <w:pPr>
        <w:pStyle w:val="BodyText"/>
      </w:pPr>
      <w:r>
        <w:t>Mean:</w:t>
      </w:r>
      <w:r>
        <w:tab/>
      </w:r>
      <w:r>
        <w:tab/>
      </w:r>
      <w:r>
        <w:tab/>
      </w:r>
      <w:r>
        <w:tab/>
        <w:t>628859305371.468</w:t>
      </w:r>
    </w:p>
    <w:p w14:paraId="6022A18D" w14:textId="77777777" w:rsidR="00F23B90" w:rsidRDefault="00F23B90" w:rsidP="003D4FE8">
      <w:pPr>
        <w:pStyle w:val="BodyText2"/>
      </w:pPr>
      <w:r>
        <w:t>Standard Deviation:</w:t>
      </w:r>
      <w:r>
        <w:tab/>
        <w:t>9583548687502.14</w:t>
      </w:r>
    </w:p>
    <w:p w14:paraId="2B9C7B23" w14:textId="77777777" w:rsidR="00F23B90" w:rsidRDefault="00F23B90" w:rsidP="00F23B90">
      <w:pPr>
        <w:pStyle w:val="BodyText"/>
      </w:pPr>
      <w:r>
        <w:t>Using the globalmaptiles.py code to get tms coordinates and quadtrees:</w:t>
      </w:r>
    </w:p>
    <w:p w14:paraId="2D2CAA2F" w14:textId="77777777" w:rsidR="00F23B90" w:rsidRDefault="00F23B90" w:rsidP="00F23B90">
      <w:pPr>
        <w:pStyle w:val="BodyText"/>
      </w:pPr>
      <w:r>
        <w:t>import globalmaptiles</w:t>
      </w:r>
    </w:p>
    <w:p w14:paraId="258996F5" w14:textId="77777777" w:rsidR="00F23B90" w:rsidRDefault="00F23B90" w:rsidP="00F23B90">
      <w:pPr>
        <w:pStyle w:val="BodyText"/>
      </w:pPr>
      <w:r>
        <w:t>gm=globalmaptiles.GlobalMercator()</w:t>
      </w:r>
    </w:p>
    <w:p w14:paraId="2A70EC3A" w14:textId="77777777" w:rsidR="00F23B90" w:rsidRDefault="00F23B90" w:rsidP="00F23B90">
      <w:pPr>
        <w:pStyle w:val="BodyText"/>
      </w:pPr>
      <w:r>
        <w:t>tile=gm.MetersToTile(13014000,721000,12)</w:t>
      </w:r>
    </w:p>
    <w:p w14:paraId="492341E4" w14:textId="77777777" w:rsidR="00F23B90" w:rsidRDefault="00F23B90" w:rsidP="00F23B90">
      <w:pPr>
        <w:pStyle w:val="BodyText"/>
      </w:pPr>
      <w:r>
        <w:t>print "Tile:" + str(tile)</w:t>
      </w:r>
    </w:p>
    <w:p w14:paraId="68A392FB" w14:textId="77777777" w:rsidR="00F23B90" w:rsidRDefault="00F23B90" w:rsidP="00F23B90">
      <w:pPr>
        <w:pStyle w:val="BodyText"/>
      </w:pPr>
      <w:r>
        <w:lastRenderedPageBreak/>
        <w:t>quadtree=gm.QuadTree(tile[0],tile[1],12)</w:t>
      </w:r>
    </w:p>
    <w:p w14:paraId="664A8824" w14:textId="77777777" w:rsidR="00F23B90" w:rsidRDefault="00F23B90" w:rsidP="003D4FE8">
      <w:pPr>
        <w:pStyle w:val="BodyText2"/>
      </w:pPr>
      <w:r>
        <w:t xml:space="preserve">print "Quadtree: " + quadtree </w:t>
      </w:r>
    </w:p>
    <w:p w14:paraId="5455A891" w14:textId="77777777" w:rsidR="00F23B90" w:rsidRDefault="00F23B90" w:rsidP="00F23B90">
      <w:pPr>
        <w:pStyle w:val="BodyText"/>
      </w:pPr>
      <w:r>
        <w:t>Outputs:</w:t>
      </w:r>
    </w:p>
    <w:p w14:paraId="75309432" w14:textId="77777777" w:rsidR="00F23B90" w:rsidRDefault="00F23B90" w:rsidP="00F23B90">
      <w:pPr>
        <w:pStyle w:val="BodyText"/>
      </w:pPr>
      <w:r>
        <w:t>Tile:(3378, 2121)</w:t>
      </w:r>
    </w:p>
    <w:p w14:paraId="63B233FA" w14:textId="77777777" w:rsidR="00F23B90" w:rsidRDefault="00F23B90" w:rsidP="003D4FE8">
      <w:pPr>
        <w:pStyle w:val="BodyText2"/>
      </w:pPr>
      <w:r>
        <w:t>Quadtree:132320330230</w:t>
      </w:r>
    </w:p>
    <w:p w14:paraId="4680FABA" w14:textId="77777777" w:rsidR="00F23B90" w:rsidRDefault="00F23B90" w:rsidP="00F23B90">
      <w:pPr>
        <w:pStyle w:val="BodyText"/>
      </w:pPr>
      <w:r>
        <w:t>THESE ARE CORRECT!!!</w:t>
      </w:r>
      <w:r w:rsidR="00482229">
        <w:t xml:space="preserve"> </w:t>
      </w:r>
    </w:p>
    <w:p w14:paraId="5D1F838A" w14:textId="77777777" w:rsidR="00F23B90" w:rsidRDefault="00F23B90" w:rsidP="00F23B90">
      <w:pPr>
        <w:pStyle w:val="BodyText"/>
      </w:pPr>
      <w:r>
        <w:t xml:space="preserve">res  </w:t>
      </w:r>
      <w:r>
        <w:tab/>
      </w:r>
      <w:r>
        <w:tab/>
      </w:r>
      <w:r>
        <w:tab/>
        <w:t>float: 38.2185141426</w:t>
      </w:r>
    </w:p>
    <w:p w14:paraId="1D063A66" w14:textId="77777777" w:rsidR="00F23B90" w:rsidRDefault="00F23B90" w:rsidP="00F23B90">
      <w:pPr>
        <w:pStyle w:val="BodyText"/>
      </w:pPr>
      <w:r>
        <w:t xml:space="preserve">px  </w:t>
      </w:r>
      <w:r>
        <w:tab/>
      </w:r>
      <w:r>
        <w:tab/>
      </w:r>
      <w:r>
        <w:tab/>
        <w:t>float: 864803.592821</w:t>
      </w:r>
    </w:p>
    <w:p w14:paraId="12FB18CC" w14:textId="77777777" w:rsidR="00F23B90" w:rsidRDefault="00F23B90" w:rsidP="00F23B90">
      <w:pPr>
        <w:pStyle w:val="BodyText"/>
      </w:pPr>
      <w:r>
        <w:t xml:space="preserve">py </w:t>
      </w:r>
      <w:r>
        <w:tab/>
      </w:r>
      <w:r>
        <w:tab/>
      </w:r>
      <w:r>
        <w:tab/>
        <w:t>float: 543153.202276</w:t>
      </w:r>
    </w:p>
    <w:p w14:paraId="45F3175C" w14:textId="77777777" w:rsidR="00F23B90" w:rsidRDefault="00F23B90" w:rsidP="00F23B90">
      <w:pPr>
        <w:pStyle w:val="BodyText"/>
      </w:pPr>
      <w:r>
        <w:t>tx</w:t>
      </w:r>
      <w:r>
        <w:tab/>
      </w:r>
      <w:r>
        <w:tab/>
      </w:r>
      <w:r>
        <w:tab/>
        <w:t>int: 3378</w:t>
      </w:r>
    </w:p>
    <w:p w14:paraId="19D408AE" w14:textId="77777777" w:rsidR="00F23B90" w:rsidRDefault="00F23B90" w:rsidP="00F23B90">
      <w:pPr>
        <w:pStyle w:val="BodyText"/>
      </w:pPr>
      <w:r>
        <w:t>ty</w:t>
      </w:r>
      <w:r>
        <w:tab/>
      </w:r>
      <w:r>
        <w:tab/>
      </w:r>
      <w:r>
        <w:tab/>
        <w:t>int: 2121</w:t>
      </w:r>
    </w:p>
    <w:p w14:paraId="765DB008" w14:textId="77777777" w:rsidR="00F23B90" w:rsidRDefault="00F23B90" w:rsidP="003D4FE8">
      <w:pPr>
        <w:pStyle w:val="BodyText2"/>
      </w:pPr>
      <w:r>
        <w:t>originShift</w:t>
      </w:r>
      <w:r>
        <w:tab/>
      </w:r>
      <w:r>
        <w:tab/>
        <w:t>float: 20037508.3428</w:t>
      </w:r>
    </w:p>
    <w:p w14:paraId="03372549" w14:textId="77777777" w:rsidR="00F23B90" w:rsidRDefault="00F23B90" w:rsidP="003D4FE8">
      <w:pPr>
        <w:pStyle w:val="BodyText2"/>
      </w:pPr>
    </w:p>
    <w:p w14:paraId="759E1717" w14:textId="77777777" w:rsidR="00F23B90" w:rsidRDefault="00F23B90" w:rsidP="00F23B90">
      <w:pPr>
        <w:pStyle w:val="BodyText"/>
      </w:pPr>
      <w:r>
        <w:t>So for x: 13014000</w:t>
      </w:r>
      <w:r>
        <w:tab/>
        <w:t>y: 721000</w:t>
      </w:r>
      <w:r>
        <w:tab/>
      </w:r>
    </w:p>
    <w:p w14:paraId="4CE8C8B0" w14:textId="77777777" w:rsidR="00F23B90" w:rsidRDefault="00F23B90" w:rsidP="00F23B90">
      <w:pPr>
        <w:pStyle w:val="BodyText"/>
      </w:pPr>
      <w:r>
        <w:t xml:space="preserve">Google: </w:t>
      </w:r>
      <w:r>
        <w:tab/>
        <w:t>(27025,15794)</w:t>
      </w:r>
    </w:p>
    <w:p w14:paraId="1967F81C" w14:textId="77777777" w:rsidR="00F23B90" w:rsidRDefault="00F23B90" w:rsidP="00F23B90">
      <w:pPr>
        <w:pStyle w:val="BodyText"/>
      </w:pPr>
      <w:r>
        <w:t>TMS:</w:t>
      </w:r>
      <w:r>
        <w:tab/>
      </w:r>
      <w:r>
        <w:tab/>
        <w:t>(27025,16973)</w:t>
      </w:r>
    </w:p>
    <w:p w14:paraId="44A5FA6D" w14:textId="77777777" w:rsidR="00F23B90" w:rsidRDefault="00F23B90" w:rsidP="00F23B90">
      <w:pPr>
        <w:pStyle w:val="BodyText"/>
      </w:pPr>
      <w:r>
        <w:t>QuadTree:</w:t>
      </w:r>
      <w:r>
        <w:tab/>
        <w:t>132320330230021</w:t>
      </w:r>
    </w:p>
    <w:p w14:paraId="2E85008A" w14:textId="77777777" w:rsidR="00F23B90" w:rsidRDefault="00F23B90" w:rsidP="003D4FE8">
      <w:pPr>
        <w:pStyle w:val="BodyText2"/>
      </w:pPr>
      <w:r>
        <w:t>Zoom:</w:t>
      </w:r>
      <w:r>
        <w:tab/>
      </w:r>
      <w:r>
        <w:tab/>
        <w:t>15</w:t>
      </w:r>
    </w:p>
    <w:p w14:paraId="3F7278E9" w14:textId="77777777" w:rsidR="00F23B90" w:rsidRDefault="00F23B90" w:rsidP="00F23B90">
      <w:pPr>
        <w:pStyle w:val="BodyText"/>
      </w:pPr>
      <w:r>
        <w:t>THE FIRST CELL OF THE ORANG UTAN SHOULD BE:</w:t>
      </w:r>
    </w:p>
    <w:p w14:paraId="25956720" w14:textId="77777777" w:rsidR="00F23B90" w:rsidRDefault="00F23B90" w:rsidP="00F23B90">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F23B90">
      <w:pPr>
        <w:pStyle w:val="BodyText"/>
      </w:pPr>
      <w:r>
        <w:t>E/N:</w:t>
      </w:r>
      <w:r>
        <w:tab/>
      </w:r>
      <w:r>
        <w:tab/>
        <w:t xml:space="preserve">13013862.68772097 </w:t>
      </w:r>
      <w:r>
        <w:tab/>
        <w:t>719119.5621069372</w:t>
      </w:r>
      <w:r>
        <w:tab/>
        <w:t>lower left</w:t>
      </w:r>
    </w:p>
    <w:p w14:paraId="34F472B5" w14:textId="77777777" w:rsidR="00F23B90" w:rsidRDefault="00F23B90" w:rsidP="00F23B90">
      <w:pPr>
        <w:pStyle w:val="BodyText"/>
      </w:pPr>
      <w:r>
        <w:tab/>
      </w:r>
      <w:r>
        <w:tab/>
        <w:t xml:space="preserve">13015085.680173531 </w:t>
      </w:r>
      <w:r>
        <w:tab/>
        <w:t>720342.5545595028</w:t>
      </w:r>
      <w:r>
        <w:tab/>
        <w:t>upper right</w:t>
      </w:r>
    </w:p>
    <w:p w14:paraId="20E166E4" w14:textId="77777777" w:rsidR="00F23B90" w:rsidRDefault="00F23B90" w:rsidP="00F23B90">
      <w:pPr>
        <w:pStyle w:val="BodyText"/>
      </w:pPr>
      <w:r>
        <w:t xml:space="preserve">Google: </w:t>
      </w:r>
      <w:r>
        <w:tab/>
      </w:r>
      <w:r>
        <w:tab/>
        <w:t>(27025,15795)</w:t>
      </w:r>
    </w:p>
    <w:p w14:paraId="02350A34" w14:textId="77777777" w:rsidR="00F23B90" w:rsidRDefault="00F23B90" w:rsidP="00F23B90">
      <w:pPr>
        <w:pStyle w:val="BodyText"/>
      </w:pPr>
      <w:r>
        <w:t>TMS:</w:t>
      </w:r>
      <w:r>
        <w:tab/>
      </w:r>
      <w:r>
        <w:tab/>
        <w:t xml:space="preserve">(27025,16972) </w:t>
      </w:r>
    </w:p>
    <w:p w14:paraId="47D52A68" w14:textId="77777777" w:rsidR="00F23B90" w:rsidRDefault="00F23B90" w:rsidP="00F23B90">
      <w:pPr>
        <w:pStyle w:val="BodyText"/>
      </w:pPr>
      <w:r>
        <w:t>QuadTree:</w:t>
      </w:r>
      <w:r>
        <w:tab/>
        <w:t>132320330230023</w:t>
      </w:r>
    </w:p>
    <w:p w14:paraId="57C8B67E" w14:textId="77777777" w:rsidR="00F23B90" w:rsidRDefault="00F23B90" w:rsidP="00F23B90">
      <w:pPr>
        <w:pStyle w:val="BodyText"/>
      </w:pPr>
      <w:r>
        <w:t>Zoom:</w:t>
      </w:r>
      <w:r>
        <w:tab/>
      </w:r>
      <w:r>
        <w:tab/>
        <w:t>15</w:t>
      </w:r>
    </w:p>
    <w:p w14:paraId="4A0DE108" w14:textId="77777777" w:rsidR="00F23B90" w:rsidRDefault="00F23B90" w:rsidP="003D4FE8">
      <w:pPr>
        <w:pStyle w:val="BodyText2"/>
      </w:pPr>
      <w:r>
        <w:t>866x913 (colsxrows)</w:t>
      </w:r>
    </w:p>
    <w:p w14:paraId="117EC0E8" w14:textId="77777777" w:rsidR="00F23B90" w:rsidRDefault="00F23B90" w:rsidP="00F23B90">
      <w:pPr>
        <w:pStyle w:val="BodyText"/>
      </w:pPr>
      <w:r>
        <w:t>== Tile Boundaries ==</w:t>
      </w:r>
    </w:p>
    <w:p w14:paraId="46BB4552" w14:textId="77777777" w:rsidR="00F23B90" w:rsidRDefault="00F23B90" w:rsidP="00F23B90">
      <w:pPr>
        <w:pStyle w:val="BodyText"/>
      </w:pPr>
      <w:r>
        <w:t>WGS84 datum (longitude/latitude):</w:t>
      </w:r>
    </w:p>
    <w:p w14:paraId="195F27BE" w14:textId="77777777" w:rsidR="00F23B90" w:rsidRDefault="00F23B90" w:rsidP="00F23B90">
      <w:pPr>
        <w:pStyle w:val="BodyText"/>
      </w:pPr>
      <w:r>
        <w:t>116.905517578125 6.4572344987653585</w:t>
      </w:r>
    </w:p>
    <w:p w14:paraId="72846C67" w14:textId="77777777" w:rsidR="00F23B90" w:rsidRDefault="00F23B90" w:rsidP="00F23B90">
      <w:pPr>
        <w:pStyle w:val="BodyText"/>
      </w:pPr>
      <w:r>
        <w:t>116.91650390625 6.468151012664214</w:t>
      </w:r>
    </w:p>
    <w:p w14:paraId="5D3F9717" w14:textId="77777777" w:rsidR="00F23B90" w:rsidRDefault="00F23B90" w:rsidP="00F23B90">
      <w:pPr>
        <w:pStyle w:val="BodyText"/>
      </w:pPr>
      <w:r>
        <w:t>Spherical Mercator (meters):</w:t>
      </w:r>
    </w:p>
    <w:p w14:paraId="6B9427F1" w14:textId="77777777" w:rsidR="00F23B90" w:rsidRDefault="00F23B90" w:rsidP="00F23B90">
      <w:pPr>
        <w:pStyle w:val="BodyText"/>
      </w:pPr>
      <w:r>
        <w:t xml:space="preserve">13013862.68772097 720342.5545595028 </w:t>
      </w:r>
      <w:r>
        <w:tab/>
        <w:t>(LL corner)</w:t>
      </w:r>
    </w:p>
    <w:p w14:paraId="2DCD398B" w14:textId="77777777" w:rsidR="00F23B90" w:rsidRDefault="00F23B90" w:rsidP="00F23B90">
      <w:pPr>
        <w:pStyle w:val="BodyText"/>
      </w:pPr>
      <w:r>
        <w:t xml:space="preserve">13015085.680173531 721565.5470120646 </w:t>
      </w:r>
      <w:r>
        <w:tab/>
        <w:t>(UR corner)</w:t>
      </w:r>
    </w:p>
    <w:p w14:paraId="3525600A" w14:textId="77777777" w:rsidR="00F23B90" w:rsidRDefault="00F23B90" w:rsidP="00F23B90">
      <w:pPr>
        <w:pStyle w:val="BodyText"/>
      </w:pPr>
      <w:r>
        <w:t>Pixels at zoom 15:</w:t>
      </w:r>
    </w:p>
    <w:p w14:paraId="75E2319A" w14:textId="77777777" w:rsidR="00F23B90" w:rsidRDefault="00F23B90" w:rsidP="003D4FE8">
      <w:pPr>
        <w:pStyle w:val="BodyText2"/>
      </w:pPr>
      <w:r>
        <w:t>6918400 4043264 6918656 4043520</w:t>
      </w:r>
    </w:p>
    <w:p w14:paraId="0195D636" w14:textId="77777777" w:rsidR="00F23B90" w:rsidRDefault="00F23B90" w:rsidP="00F23B90">
      <w:pPr>
        <w:pStyle w:val="BodyText"/>
      </w:pPr>
      <w:r>
        <w:t>For the Origin:</w:t>
      </w:r>
    </w:p>
    <w:p w14:paraId="6C47936E" w14:textId="77777777" w:rsidR="00F23B90" w:rsidRDefault="00F23B90" w:rsidP="00F23B90">
      <w:pPr>
        <w:pStyle w:val="BodyText"/>
      </w:pPr>
      <w:r>
        <w:t xml:space="preserve">Google: </w:t>
      </w:r>
      <w:r>
        <w:tab/>
        <w:t>(0,0)</w:t>
      </w:r>
    </w:p>
    <w:p w14:paraId="10EFDD8C" w14:textId="77777777" w:rsidR="00F23B90" w:rsidRDefault="00F23B90" w:rsidP="00F23B90">
      <w:pPr>
        <w:pStyle w:val="BodyText"/>
      </w:pPr>
      <w:r>
        <w:t>TMS:</w:t>
      </w:r>
      <w:r>
        <w:tab/>
      </w:r>
      <w:r>
        <w:tab/>
        <w:t>(0,32767)</w:t>
      </w:r>
    </w:p>
    <w:p w14:paraId="5D13092B" w14:textId="77777777" w:rsidR="00F23B90" w:rsidRDefault="00F23B90" w:rsidP="00F23B90">
      <w:pPr>
        <w:pStyle w:val="BodyText"/>
      </w:pPr>
      <w:r>
        <w:t>QuadTree:</w:t>
      </w:r>
      <w:r>
        <w:tab/>
        <w:t>000000000000000</w:t>
      </w:r>
    </w:p>
    <w:p w14:paraId="3E539123" w14:textId="77777777" w:rsidR="00F23B90" w:rsidRDefault="00F23B90" w:rsidP="003D4FE8">
      <w:pPr>
        <w:pStyle w:val="BodyText2"/>
      </w:pPr>
      <w:r>
        <w:t>Zoom:</w:t>
      </w:r>
      <w:r>
        <w:tab/>
      </w:r>
      <w:r>
        <w:tab/>
        <w:t>15</w:t>
      </w:r>
    </w:p>
    <w:p w14:paraId="26F3AF60" w14:textId="77777777" w:rsidR="00F23B90" w:rsidRDefault="00F23B90" w:rsidP="00F23B90">
      <w:pPr>
        <w:pStyle w:val="BodyText"/>
      </w:pPr>
      <w:r>
        <w:t>== Tile Boundaries ==</w:t>
      </w:r>
    </w:p>
    <w:p w14:paraId="6D9BD089" w14:textId="77777777" w:rsidR="00F23B90" w:rsidRDefault="00F23B90" w:rsidP="00F23B90">
      <w:pPr>
        <w:pStyle w:val="BodyText"/>
      </w:pPr>
      <w:r>
        <w:t>WGS84 datum (longitude/latitude):</w:t>
      </w:r>
    </w:p>
    <w:p w14:paraId="0D9C0FBC" w14:textId="77777777" w:rsidR="00F23B90" w:rsidRDefault="00F23B90" w:rsidP="00F23B90">
      <w:pPr>
        <w:pStyle w:val="BodyText"/>
      </w:pPr>
      <w:r>
        <w:t>-180 85.05018093458116</w:t>
      </w:r>
    </w:p>
    <w:p w14:paraId="37144B6E" w14:textId="77777777" w:rsidR="00F23B90" w:rsidRDefault="00F23B90" w:rsidP="00F23B90">
      <w:pPr>
        <w:pStyle w:val="BodyText"/>
      </w:pPr>
      <w:r>
        <w:t>-179.989013671875 85.0511287798066</w:t>
      </w:r>
    </w:p>
    <w:p w14:paraId="209E9447" w14:textId="77777777" w:rsidR="00F23B90" w:rsidRDefault="00F23B90" w:rsidP="00F23B90">
      <w:pPr>
        <w:pStyle w:val="BodyText"/>
      </w:pPr>
      <w:r>
        <w:t>Spherical Mercator (meters):</w:t>
      </w:r>
    </w:p>
    <w:p w14:paraId="7EAB2F0C" w14:textId="77777777" w:rsidR="00F23B90" w:rsidRDefault="00F23B90" w:rsidP="00F23B90">
      <w:pPr>
        <w:pStyle w:val="BodyText"/>
      </w:pPr>
      <w:r>
        <w:t>-20037508.342789244 20036285.350336682</w:t>
      </w:r>
    </w:p>
    <w:p w14:paraId="0838D59A" w14:textId="77777777" w:rsidR="00F23B90" w:rsidRDefault="00F23B90" w:rsidP="00F23B90">
      <w:pPr>
        <w:pStyle w:val="BodyText"/>
      </w:pPr>
      <w:r>
        <w:t>-20036285.350336682 20037508.342789244</w:t>
      </w:r>
    </w:p>
    <w:p w14:paraId="07671A57" w14:textId="77777777" w:rsidR="00F23B90" w:rsidRDefault="00F23B90" w:rsidP="00F23B90">
      <w:pPr>
        <w:pStyle w:val="BodyText"/>
      </w:pPr>
      <w:r>
        <w:t>Pixels at zoom 15:</w:t>
      </w:r>
    </w:p>
    <w:p w14:paraId="196A2139" w14:textId="77777777" w:rsidR="00F23B90" w:rsidRDefault="00F23B90" w:rsidP="003D4FE8">
      <w:pPr>
        <w:pStyle w:val="BodyText2"/>
      </w:pPr>
      <w:r>
        <w:t>0 0 256 256</w:t>
      </w:r>
    </w:p>
    <w:p w14:paraId="1789423B" w14:textId="77777777" w:rsidR="00F23B90" w:rsidRDefault="00F23B90" w:rsidP="00F23B90">
      <w:pPr>
        <w:pStyle w:val="BodyText"/>
      </w:pPr>
      <w:r>
        <w:t>1222.99245m is the resolution of the boxes at zoom 15</w:t>
      </w:r>
    </w:p>
    <w:p w14:paraId="07BE7F98" w14:textId="77777777" w:rsidR="00F23B90" w:rsidRDefault="00F23B90" w:rsidP="00F23B90">
      <w:pPr>
        <w:pStyle w:val="BodyText"/>
      </w:pPr>
      <w:r>
        <w:lastRenderedPageBreak/>
        <w:t>THIS IS MEASURED USING THE DIFFERENCE BETWEEN 2 ADJACENT CELLS AT ZOOM 15 (</w:t>
      </w:r>
      <w:hyperlink r:id="rId162" w:history="1">
        <w:r w:rsidRPr="0077669C">
          <w:rPr>
            <w:rStyle w:val="Hyperlink"/>
          </w:rPr>
          <w:t>http://www.maptiler.org/google-maps-coordinates-tile-bounds-projection/)</w:t>
        </w:r>
      </w:hyperlink>
    </w:p>
    <w:p w14:paraId="32319980" w14:textId="77777777" w:rsidR="00F23B90" w:rsidRDefault="00F23B90" w:rsidP="00F23B90">
      <w:pPr>
        <w:pStyle w:val="BodyText"/>
      </w:pPr>
      <w:r>
        <w:t xml:space="preserve">AND IS DIFFERENT TO WHAT MICROSOFT SAY HERE </w:t>
      </w:r>
      <w:hyperlink r:id="rId163" w:history="1">
        <w:r w:rsidRPr="0077669C">
          <w:rPr>
            <w:rStyle w:val="Hyperlink"/>
          </w:rPr>
          <w:t>http://msdn.microsoft.com/en-us/library/bb259689.aspx (4.7773*256 = 1222.9888)</w:t>
        </w:r>
      </w:hyperlink>
    </w:p>
    <w:p w14:paraId="33DA8E94" w14:textId="77777777" w:rsidR="00F23B90" w:rsidRDefault="00F23B90" w:rsidP="00F23B90">
      <w:pPr>
        <w:pStyle w:val="BodyText"/>
      </w:pPr>
      <w:r>
        <w:t>The reason why is that the cell measurement will not be the same going from the equator to the poles! Maybe - measuring them.</w:t>
      </w:r>
    </w:p>
    <w:p w14:paraId="629C9DC1" w14:textId="77777777" w:rsidR="00F23B90" w:rsidRDefault="00F23B90" w:rsidP="00F23B90">
      <w:pPr>
        <w:pStyle w:val="BodyText"/>
      </w:pPr>
      <w:r>
        <w:t>The x value will not change as you move along a meridian.</w:t>
      </w:r>
    </w:p>
    <w:p w14:paraId="2D5CD4B9" w14:textId="77777777" w:rsidR="00F23B90" w:rsidRDefault="00F23B90" w:rsidP="00F23B90">
      <w:pPr>
        <w:pStyle w:val="BodyText"/>
      </w:pPr>
      <w:r>
        <w:t xml:space="preserve">At the equator a cell is </w:t>
      </w:r>
      <w:r>
        <w:tab/>
        <w:t>1222.9924525618553m wide</w:t>
      </w:r>
    </w:p>
    <w:p w14:paraId="5D598E5A" w14:textId="77777777" w:rsidR="00F23B90" w:rsidRDefault="00F23B90" w:rsidP="00F23B90">
      <w:pPr>
        <w:pStyle w:val="BodyText"/>
      </w:pPr>
      <w:r>
        <w:t xml:space="preserve">At the pole a cell is </w:t>
      </w:r>
      <w:r>
        <w:tab/>
        <w:t>1222.9924525618553m wide</w:t>
      </w:r>
    </w:p>
    <w:p w14:paraId="4FB70808" w14:textId="77777777" w:rsidR="00F23B90" w:rsidRDefault="00F23B90" w:rsidP="00F23B90">
      <w:pPr>
        <w:pStyle w:val="BodyText"/>
      </w:pPr>
      <w:r>
        <w:t>The y value will not change as you move along a parallel.</w:t>
      </w:r>
    </w:p>
    <w:p w14:paraId="3BBC05FB" w14:textId="77777777" w:rsidR="00F23B90" w:rsidRDefault="00F23B90" w:rsidP="00F23B90">
      <w:pPr>
        <w:pStyle w:val="BodyText"/>
      </w:pPr>
      <w:r>
        <w:t xml:space="preserve">At the equator a cell is </w:t>
      </w:r>
      <w:r>
        <w:tab/>
        <w:t>1222.9924525618553m high</w:t>
      </w:r>
    </w:p>
    <w:p w14:paraId="373E3751" w14:textId="77777777" w:rsidR="00F23B90" w:rsidRDefault="00F23B90" w:rsidP="003D4FE8">
      <w:pPr>
        <w:pStyle w:val="BodyText2"/>
      </w:pPr>
      <w:r>
        <w:t xml:space="preserve">At the pole a cell is </w:t>
      </w:r>
      <w:r>
        <w:tab/>
        <w:t>1222.99245m high</w:t>
      </w:r>
    </w:p>
    <w:p w14:paraId="68DCDCB0" w14:textId="77777777" w:rsidR="00F23B90" w:rsidRDefault="00F23B90" w:rsidP="003D4FE8">
      <w:pPr>
        <w:pStyle w:val="BodyText2"/>
      </w:pPr>
      <w:r>
        <w:t>Dont run the PolygonToRaster with no parameters in for CellSize and the others otherwise it crashes arcMap</w:t>
      </w:r>
    </w:p>
    <w:p w14:paraId="7C0B49F7" w14:textId="77777777" w:rsidR="00F23B90" w:rsidRDefault="00F23B90" w:rsidP="00F23B90">
      <w:pPr>
        <w:pStyle w:val="BodyText"/>
      </w:pPr>
      <w:r>
        <w:t>This snapped:</w:t>
      </w:r>
    </w:p>
    <w:p w14:paraId="58217680" w14:textId="77777777" w:rsidR="00F23B90" w:rsidRDefault="00F23B90" w:rsidP="00F23B90">
      <w:pPr>
        <w:pStyle w:val="BodyText"/>
      </w:pPr>
      <w:r>
        <w:t>PolygonToRaster OrangUtan OBJECTID "E:\cottaan\My Documents\ArcGIS\Default.gdb\OrangUtan_PolygonToRaster3" CELL_CENTER Priority 1222.99245256186</w:t>
      </w:r>
    </w:p>
    <w:p w14:paraId="16CBEA63" w14:textId="77777777" w:rsidR="00F23B90" w:rsidRDefault="00F23B90" w:rsidP="003D4FE8">
      <w:pPr>
        <w:pStyle w:val="BodyText2"/>
      </w:pPr>
      <w:r>
        <w:t>Using this snap raster: E:\cottaan\My Documents\ArcGIS\Default.gdb\SnapGrid</w:t>
      </w:r>
    </w:p>
    <w:p w14:paraId="27EBA24C" w14:textId="77777777" w:rsidR="00F23B90" w:rsidRDefault="00F23B90" w:rsidP="00F23B90">
      <w:pPr>
        <w:pStyle w:val="BodyText"/>
      </w:pPr>
      <w:r>
        <w:t>Hooray! I can create a raster with the same cells as the Bing tiling and use their quad trees</w:t>
      </w:r>
    </w:p>
    <w:p w14:paraId="15BDF848" w14:textId="77777777" w:rsidR="00F23B90" w:rsidRDefault="00F23B90" w:rsidP="00F23B90">
      <w:pPr>
        <w:pStyle w:val="BodyText"/>
      </w:pPr>
      <w:r>
        <w:t>Quadtrees should go:</w:t>
      </w:r>
    </w:p>
    <w:p w14:paraId="33EA9E40" w14:textId="77777777" w:rsidR="00F23B90" w:rsidRDefault="00F23B90" w:rsidP="00F23B90">
      <w:pPr>
        <w:pStyle w:val="BodyText"/>
      </w:pPr>
      <w:r>
        <w:t>132320330230021</w:t>
      </w:r>
    </w:p>
    <w:p w14:paraId="4AC5CAA7" w14:textId="77777777" w:rsidR="00F23B90" w:rsidRDefault="00F23B90" w:rsidP="00F23B90">
      <w:pPr>
        <w:pStyle w:val="BodyText"/>
      </w:pPr>
      <w:r>
        <w:t>132320330230030</w:t>
      </w:r>
    </w:p>
    <w:p w14:paraId="20FC347F" w14:textId="77777777" w:rsidR="00F23B90" w:rsidRDefault="00F23B90" w:rsidP="00F23B90">
      <w:pPr>
        <w:pStyle w:val="BodyText"/>
      </w:pPr>
      <w:r>
        <w:t>132320330230022</w:t>
      </w:r>
    </w:p>
    <w:p w14:paraId="0676BF16" w14:textId="77777777" w:rsidR="00F23B90" w:rsidRDefault="00F23B90" w:rsidP="00F23B90">
      <w:pPr>
        <w:pStyle w:val="BodyText"/>
      </w:pPr>
      <w:r>
        <w:t>132320330230023</w:t>
      </w:r>
    </w:p>
    <w:p w14:paraId="148D6565" w14:textId="77777777" w:rsidR="00F23B90" w:rsidRDefault="00F23B90" w:rsidP="00F23B90">
      <w:pPr>
        <w:pStyle w:val="BodyText"/>
      </w:pPr>
      <w:r>
        <w:t>132320330230032</w:t>
      </w:r>
    </w:p>
    <w:p w14:paraId="0F77823A" w14:textId="77777777" w:rsidR="00F23B90" w:rsidRDefault="00F23B90" w:rsidP="00F23B90">
      <w:pPr>
        <w:pStyle w:val="BodyText"/>
      </w:pPr>
      <w:r>
        <w:t>132320330230033</w:t>
      </w:r>
    </w:p>
    <w:p w14:paraId="76CB96D3" w14:textId="77777777" w:rsidR="00F23B90" w:rsidRDefault="00F23B90" w:rsidP="00F23B90">
      <w:pPr>
        <w:pStyle w:val="BodyText"/>
      </w:pPr>
      <w:r>
        <w:t>132320330230122</w:t>
      </w:r>
    </w:p>
    <w:p w14:paraId="7B661FD9" w14:textId="77777777" w:rsidR="00F23B90" w:rsidRDefault="00F23B90" w:rsidP="003D4FE8">
      <w:pPr>
        <w:pStyle w:val="BodyText2"/>
      </w:pPr>
      <w:r>
        <w:t>etc</w:t>
      </w:r>
    </w:p>
    <w:p w14:paraId="17E0CA23" w14:textId="77777777" w:rsidR="00F23B90" w:rsidRDefault="00F23B90" w:rsidP="00F23B90">
      <w:pPr>
        <w:pStyle w:val="BodyText"/>
      </w:pPr>
      <w:r>
        <w:t>Dont seem to have nditer in my version of numpy - what version have I got? numpy.version.version says 1.3.0</w:t>
      </w:r>
    </w:p>
    <w:p w14:paraId="25B74F66" w14:textId="77777777" w:rsidR="00F23B90" w:rsidRDefault="00F23B90" w:rsidP="00F23B90">
      <w:pPr>
        <w:pStyle w:val="BodyText"/>
      </w:pPr>
      <w:r>
        <w:t xml:space="preserve">Installing version 1.6.1 from here: </w:t>
      </w:r>
      <w:hyperlink r:id="rId164" w:history="1">
        <w:r w:rsidRPr="0077669C">
          <w:rPr>
            <w:rStyle w:val="Hyperlink"/>
          </w:rPr>
          <w:t>http://sourceforge.net/projects/numpy/files/NumPy/1.6.1/numpy-1.6.1-win32-superpack-python2.6.exe/download</w:t>
        </w:r>
      </w:hyperlink>
    </w:p>
    <w:p w14:paraId="046DB5C1" w14:textId="77777777" w:rsidR="00F23B90" w:rsidRDefault="00F23B90" w:rsidP="00F23B90">
      <w:pPr>
        <w:pStyle w:val="BodyText"/>
      </w:pPr>
      <w:r>
        <w:t>E:\cottaan\My Documents\OrangUtanTMS.npy contains all of the TMS addresses, e.g.</w:t>
      </w:r>
    </w:p>
    <w:p w14:paraId="7FE25B57" w14:textId="77777777" w:rsidR="00F23B90" w:rsidRDefault="00F23B90" w:rsidP="00F23B90">
      <w:pPr>
        <w:pStyle w:val="BodyText"/>
      </w:pPr>
      <w:r>
        <w:t>array([[16973, 16973, 16972, ..., 16061, 16061, 16061],</w:t>
      </w:r>
    </w:p>
    <w:p w14:paraId="29D71B95" w14:textId="77777777" w:rsidR="00F23B90" w:rsidRDefault="00F23B90" w:rsidP="00F23B90">
      <w:pPr>
        <w:pStyle w:val="BodyText"/>
      </w:pPr>
      <w:r>
        <w:t xml:space="preserve">       [27025, 27026, 27024, ..., 26569, 26570, 26571]])</w:t>
      </w:r>
    </w:p>
    <w:p w14:paraId="3C49EA16" w14:textId="77777777" w:rsidR="00F23B90" w:rsidRDefault="00F23B90" w:rsidP="00F23B90">
      <w:pPr>
        <w:pStyle w:val="BodyText"/>
      </w:pPr>
      <w:r>
        <w:tab/>
        <w:t xml:space="preserve">   </w:t>
      </w:r>
    </w:p>
    <w:p w14:paraId="7AA6285A" w14:textId="77777777" w:rsidR="00F23B90" w:rsidRDefault="00F23B90" w:rsidP="00F23B90">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F23B90">
      <w:pPr>
        <w:pStyle w:val="BodyText"/>
      </w:pPr>
      <w:r>
        <w:t>SpeciesToRaster is very slow. 1 minutes 23 seconds for 10108!</w:t>
      </w:r>
    </w:p>
    <w:p w14:paraId="3289F96C" w14:textId="77777777" w:rsidR="00F23B90" w:rsidRDefault="00F23B90" w:rsidP="00F23B90">
      <w:pPr>
        <w:pStyle w:val="BodyText"/>
      </w:pPr>
      <w:r>
        <w:t>From FileGDB to FileGDB is 7 secs</w:t>
      </w:r>
    </w:p>
    <w:p w14:paraId="72327C0C" w14:textId="77777777" w:rsidR="00F23B90" w:rsidRDefault="00F23B90" w:rsidP="00F23B90">
      <w:pPr>
        <w:pStyle w:val="BodyText"/>
      </w:pPr>
      <w:r>
        <w:t>From FileGDB to GRID is 1min 43 secs</w:t>
      </w:r>
    </w:p>
    <w:p w14:paraId="15CDD412" w14:textId="77777777" w:rsidR="00F23B90" w:rsidRDefault="00F23B90" w:rsidP="003D4FE8">
      <w:pPr>
        <w:pStyle w:val="BodyText2"/>
      </w:pPr>
      <w:r>
        <w:t>Changed the model to create a FileGDB as an intermediate dataset that is deleted</w:t>
      </w:r>
    </w:p>
    <w:p w14:paraId="144D65D2" w14:textId="77777777" w:rsidR="00F23B90" w:rsidRDefault="00F23B90" w:rsidP="00F23B90">
      <w:pPr>
        <w:pStyle w:val="BodyText"/>
      </w:pPr>
      <w:r>
        <w:t>getData - Memory Error doesnt produce a npy file (e.g. 11200)</w:t>
      </w:r>
    </w:p>
    <w:p w14:paraId="7847F45D" w14:textId="77777777" w:rsidR="00F23B90" w:rsidRDefault="00F23B90" w:rsidP="00F23B90">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3D4FE8">
      <w:pPr>
        <w:pStyle w:val="BodyText2"/>
      </w:pPr>
      <w:r>
        <w:t>The reason why is that the error occurs when it tries to write the data to file - memory error! In this case there are 122,473,682 coords</w:t>
      </w:r>
    </w:p>
    <w:p w14:paraId="0F1DE267" w14:textId="77777777" w:rsidR="00F23B90" w:rsidRDefault="00F23B90" w:rsidP="00F23B90">
      <w:pPr>
        <w:pStyle w:val="BodyText"/>
      </w:pPr>
      <w:r>
        <w:t>Make it a generic tool to convert a WebMercator Raster to TMS</w:t>
      </w:r>
    </w:p>
    <w:p w14:paraId="08833B40" w14:textId="77777777" w:rsidR="00F23B90" w:rsidRDefault="00F23B90" w:rsidP="00F23B90">
      <w:pPr>
        <w:pStyle w:val="BodyText"/>
      </w:pPr>
      <w:r>
        <w:t>See how writing to in_memory speeds things up - cant write a raster to in_memory</w:t>
      </w:r>
    </w:p>
    <w:p w14:paraId="2D84B1B6" w14:textId="77777777" w:rsidR="00F23B90" w:rsidRDefault="00F23B90" w:rsidP="003D4FE8">
      <w:pPr>
        <w:pStyle w:val="BodyText2"/>
      </w:pPr>
      <w:r>
        <w:t>Need to build a fishnet of the quadtrees - there should be 32768 x 32768 cells (i.e. 2^15) each with a width/height of 1222.9924525618553</w:t>
      </w:r>
    </w:p>
    <w:p w14:paraId="56A25414" w14:textId="77777777" w:rsidR="00F23B90" w:rsidRDefault="00F23B90" w:rsidP="00F23B90">
      <w:pPr>
        <w:pStyle w:val="BodyText"/>
      </w:pPr>
      <w:r>
        <w:t xml:space="preserve">There is a process called ArcSOCP which is a background process which is still running even after i close desktop - see here </w:t>
      </w:r>
      <w:hyperlink r:id="rId165"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3D4FE8">
      <w:pPr>
        <w:pStyle w:val="BodyText2"/>
      </w:pPr>
      <w:r>
        <w:t xml:space="preserve">Background processing actually starts two processes. You can observe the background processes through Windows Task Manager. On the Processes tab, you'll see the two processes that make up background processing: one ArcSOMP.exe and one </w:t>
      </w:r>
      <w:r>
        <w:lastRenderedPageBreak/>
        <w:t>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3D4FE8">
      <w:pPr>
        <w:pStyle w:val="BodyText2"/>
      </w:pPr>
      <w:r>
        <w:t>1,932,735,280,000 records probably - 2 trillion</w:t>
      </w:r>
    </w:p>
    <w:p w14:paraId="6F6FC110" w14:textId="77777777" w:rsidR="00F23B90" w:rsidRDefault="00F23B90" w:rsidP="00F23B90">
      <w:pPr>
        <w:pStyle w:val="BodyText"/>
      </w:pPr>
      <w:r>
        <w:t>Creating the unique quadkeys table in PostGIS:</w:t>
      </w:r>
    </w:p>
    <w:p w14:paraId="2D4E8736" w14:textId="77777777" w:rsidR="00F23B90" w:rsidRDefault="00F23B90" w:rsidP="00F23B90">
      <w:pPr>
        <w:pStyle w:val="BodyText"/>
      </w:pPr>
      <w:r>
        <w:t>Query returned successfully: 1073741824 rows affected, 1895302 ms execution time - wow 1 billion records in 30 minutes!</w:t>
      </w:r>
    </w:p>
    <w:p w14:paraId="38A5FAF5" w14:textId="77777777" w:rsidR="00F23B90" w:rsidRDefault="00F23B90" w:rsidP="00F23B90">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3D4FE8">
      <w:pPr>
        <w:pStyle w:val="BodyText2"/>
      </w:pPr>
      <w:r>
        <w:t>drop table public.tms_tiles Query returned successfully with no result in 82004 ms.</w:t>
      </w:r>
    </w:p>
    <w:p w14:paraId="6254DFEC" w14:textId="77777777" w:rsidR="00F23B90" w:rsidRDefault="00F23B90" w:rsidP="003D4FE8">
      <w:pPr>
        <w:pStyle w:val="BodyText2"/>
      </w:pPr>
      <w:r>
        <w:t>Philippe wasnt happy that i didnt let them know about the extra data</w:t>
      </w:r>
    </w:p>
    <w:p w14:paraId="6D1F4DD4" w14:textId="77777777" w:rsidR="00F23B90" w:rsidRDefault="00F23B90" w:rsidP="003D4FE8">
      <w:pPr>
        <w:pStyle w:val="BodyText2"/>
      </w:pPr>
      <w:r>
        <w:t>SQL to create the tms_tiles tables:</w:t>
      </w:r>
    </w:p>
    <w:p w14:paraId="64F9A9D6" w14:textId="77777777" w:rsidR="00F23B90" w:rsidRDefault="00F23B90" w:rsidP="00F23B90">
      <w:pPr>
        <w:pStyle w:val="BodyText"/>
      </w:pPr>
      <w:r>
        <w:t>-- Table: public.tms_tiles</w:t>
      </w:r>
    </w:p>
    <w:p w14:paraId="58F55F44" w14:textId="77777777" w:rsidR="00F23B90" w:rsidRDefault="00F23B90" w:rsidP="00F23B90">
      <w:pPr>
        <w:pStyle w:val="BodyText"/>
      </w:pPr>
      <w:r>
        <w:t>-- DROP TABLE public.tms_tiles;</w:t>
      </w:r>
    </w:p>
    <w:p w14:paraId="58549C74" w14:textId="77777777" w:rsidR="00F23B90" w:rsidRDefault="00F23B90" w:rsidP="00F23B90">
      <w:pPr>
        <w:pStyle w:val="BodyText"/>
      </w:pPr>
      <w:r>
        <w:t>CREATE TABLE public.tms_tiles</w:t>
      </w:r>
    </w:p>
    <w:p w14:paraId="4102E56F" w14:textId="77777777" w:rsidR="00F23B90" w:rsidRDefault="00F23B90" w:rsidP="00F23B90">
      <w:pPr>
        <w:pStyle w:val="BodyText"/>
      </w:pPr>
      <w:r>
        <w:t>(</w:t>
      </w:r>
    </w:p>
    <w:p w14:paraId="27289E41" w14:textId="77777777" w:rsidR="00F23B90" w:rsidRDefault="00F23B90" w:rsidP="00F23B90">
      <w:pPr>
        <w:pStyle w:val="BodyText"/>
      </w:pPr>
      <w:r>
        <w:t xml:space="preserve">  id integer NOT NULL DEFAULT nextval('tms_tiles_id_seq'::regclass),</w:t>
      </w:r>
    </w:p>
    <w:p w14:paraId="5C4BEFAA" w14:textId="77777777" w:rsidR="00F23B90" w:rsidRDefault="00F23B90" w:rsidP="00F23B90">
      <w:pPr>
        <w:pStyle w:val="BodyText"/>
      </w:pPr>
      <w:r>
        <w:t xml:space="preserve">  quadkey character(15),</w:t>
      </w:r>
    </w:p>
    <w:p w14:paraId="6836349B" w14:textId="77777777" w:rsidR="00F23B90" w:rsidRDefault="00F23B90" w:rsidP="00F23B90">
      <w:pPr>
        <w:pStyle w:val="BodyText"/>
      </w:pPr>
      <w:r>
        <w:t xml:space="preserve">  x integer,</w:t>
      </w:r>
    </w:p>
    <w:p w14:paraId="028D1513" w14:textId="77777777" w:rsidR="00F23B90" w:rsidRDefault="00F23B90" w:rsidP="00F23B90">
      <w:pPr>
        <w:pStyle w:val="BodyText"/>
      </w:pPr>
      <w:r>
        <w:t xml:space="preserve">  y integer</w:t>
      </w:r>
    </w:p>
    <w:p w14:paraId="796E298E" w14:textId="77777777" w:rsidR="00F23B90" w:rsidRDefault="00F23B90" w:rsidP="00F23B90">
      <w:pPr>
        <w:pStyle w:val="BodyText"/>
      </w:pPr>
      <w:r>
        <w:t>)</w:t>
      </w:r>
    </w:p>
    <w:p w14:paraId="123D1A83" w14:textId="77777777" w:rsidR="00F23B90" w:rsidRDefault="00F23B90" w:rsidP="00F23B90">
      <w:pPr>
        <w:pStyle w:val="BodyText"/>
      </w:pPr>
      <w:r>
        <w:t>WITH (</w:t>
      </w:r>
    </w:p>
    <w:p w14:paraId="4D2EC99D" w14:textId="77777777" w:rsidR="00F23B90" w:rsidRDefault="00F23B90" w:rsidP="00F23B90">
      <w:pPr>
        <w:pStyle w:val="BodyText"/>
      </w:pPr>
      <w:r>
        <w:t xml:space="preserve">  OIDS=FALSE</w:t>
      </w:r>
    </w:p>
    <w:p w14:paraId="16F96474" w14:textId="77777777" w:rsidR="00F23B90" w:rsidRDefault="00F23B90" w:rsidP="00F23B90">
      <w:pPr>
        <w:pStyle w:val="BodyText"/>
      </w:pPr>
      <w:r>
        <w:t>);</w:t>
      </w:r>
    </w:p>
    <w:p w14:paraId="788F7680" w14:textId="77777777" w:rsidR="00F23B90" w:rsidRDefault="00F23B90" w:rsidP="00F23B90">
      <w:pPr>
        <w:pStyle w:val="BodyText"/>
      </w:pPr>
      <w:r>
        <w:t>ALTER TABLE public.tms_tiles OWNER TO usrdopa;</w:t>
      </w:r>
    </w:p>
    <w:p w14:paraId="32C20DD4" w14:textId="77777777" w:rsidR="00F23B90" w:rsidRDefault="00F23B90" w:rsidP="00F23B90">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66" w:history="1">
        <w:r w:rsidRPr="0077669C">
          <w:rPr>
            <w:rStyle w:val="Hyperlink"/>
          </w:rPr>
          <w:t>http://msdn.microsoft.com/en-us/library/bb259689.aspx';</w:t>
        </w:r>
      </w:hyperlink>
    </w:p>
    <w:p w14:paraId="59994545" w14:textId="77777777" w:rsidR="00F23B90" w:rsidRDefault="00F23B90" w:rsidP="00F23B90">
      <w:pPr>
        <w:pStyle w:val="BodyText"/>
      </w:pPr>
      <w:r>
        <w:t>-- Index: public."unique"</w:t>
      </w:r>
    </w:p>
    <w:p w14:paraId="68035E4D" w14:textId="77777777" w:rsidR="00F23B90" w:rsidRDefault="00F23B90" w:rsidP="00F23B90">
      <w:pPr>
        <w:pStyle w:val="BodyText"/>
      </w:pPr>
      <w:r>
        <w:t>-- DROP INDEX public."unique";</w:t>
      </w:r>
    </w:p>
    <w:p w14:paraId="6445A1F0" w14:textId="77777777" w:rsidR="00F23B90" w:rsidRDefault="00F23B90" w:rsidP="00F23B90">
      <w:pPr>
        <w:pStyle w:val="BodyText"/>
      </w:pPr>
      <w:r>
        <w:t>CREATE UNIQUE INDEX "unique"</w:t>
      </w:r>
    </w:p>
    <w:p w14:paraId="5E625897" w14:textId="77777777" w:rsidR="00F23B90" w:rsidRDefault="00F23B90" w:rsidP="00F23B90">
      <w:pPr>
        <w:pStyle w:val="BodyText"/>
      </w:pPr>
      <w:r>
        <w:t xml:space="preserve">  ON public.tms_tiles</w:t>
      </w:r>
    </w:p>
    <w:p w14:paraId="7DED81FA" w14:textId="77777777" w:rsidR="00F23B90" w:rsidRDefault="00F23B90" w:rsidP="00F23B90">
      <w:pPr>
        <w:pStyle w:val="BodyText"/>
      </w:pPr>
      <w:r>
        <w:t xml:space="preserve">  USING btree</w:t>
      </w:r>
    </w:p>
    <w:p w14:paraId="1BA04DF5" w14:textId="77777777" w:rsidR="00F23B90" w:rsidRDefault="00F23B90" w:rsidP="003D4FE8">
      <w:pPr>
        <w:pStyle w:val="BodyText2"/>
      </w:pPr>
      <w:r>
        <w:t xml:space="preserve">  (id);</w:t>
      </w:r>
    </w:p>
    <w:p w14:paraId="6FDB6679" w14:textId="77777777" w:rsidR="00F23B90" w:rsidRDefault="00F23B90" w:rsidP="00F23B90">
      <w:pPr>
        <w:pStyle w:val="BodyText"/>
      </w:pPr>
      <w:r>
        <w:t xml:space="preserve">Created indexes on the x and y columns too - pgadmin disconnected but the queries ran ok  </w:t>
      </w:r>
    </w:p>
    <w:p w14:paraId="4EF7322F" w14:textId="77777777" w:rsidR="00F23B90" w:rsidRDefault="00F23B90" w:rsidP="00F23B90">
      <w:pPr>
        <w:pStyle w:val="BodyText"/>
      </w:pPr>
      <w:r>
        <w:t>Updated the names of the x and y fields to tx and ty - tx started at 08:00</w:t>
      </w:r>
    </w:p>
    <w:p w14:paraId="7C4D0339" w14:textId="77777777" w:rsidR="00F23B90" w:rsidRDefault="00F23B90" w:rsidP="00F23B90">
      <w:pPr>
        <w:pStyle w:val="BodyText"/>
      </w:pPr>
      <w:r>
        <w:t xml:space="preserve">  </w:t>
      </w:r>
    </w:p>
    <w:p w14:paraId="31818CDB" w14:textId="77777777" w:rsidR="00F23B90" w:rsidRDefault="00F23B90" w:rsidP="003D4FE8">
      <w:pPr>
        <w:pStyle w:val="BodyText2"/>
      </w:pPr>
      <w:r>
        <w:t>SQL to populate the tms_tiles table:</w:t>
      </w:r>
    </w:p>
    <w:p w14:paraId="52057DCE" w14:textId="77777777" w:rsidR="00F23B90" w:rsidRDefault="00F23B90" w:rsidP="00F23B90">
      <w:pPr>
        <w:pStyle w:val="BodyText"/>
      </w:pPr>
      <w:r>
        <w:t xml:space="preserve">INSERT INTO tms_tiles (x,y) </w:t>
      </w:r>
    </w:p>
    <w:p w14:paraId="37B83648" w14:textId="77777777" w:rsidR="00F23B90" w:rsidRDefault="00F23B90" w:rsidP="00F23B90">
      <w:pPr>
        <w:pStyle w:val="BodyText"/>
      </w:pPr>
      <w:r>
        <w:t xml:space="preserve">SELECT </w:t>
      </w:r>
    </w:p>
    <w:p w14:paraId="310737F5" w14:textId="77777777" w:rsidR="00F23B90" w:rsidRDefault="00F23B90" w:rsidP="00F23B90">
      <w:pPr>
        <w:pStyle w:val="BodyText"/>
      </w:pPr>
      <w:r>
        <w:t xml:space="preserve">  t1."Value", </w:t>
      </w:r>
    </w:p>
    <w:p w14:paraId="7CFA76A3" w14:textId="77777777" w:rsidR="00F23B90" w:rsidRDefault="00F23B90" w:rsidP="00F23B90">
      <w:pPr>
        <w:pStyle w:val="BodyText"/>
      </w:pPr>
      <w:r>
        <w:t xml:space="preserve">  t2."Value"</w:t>
      </w:r>
    </w:p>
    <w:p w14:paraId="2FA633BE" w14:textId="77777777" w:rsidR="00F23B90" w:rsidRDefault="00F23B90" w:rsidP="00F23B90">
      <w:pPr>
        <w:pStyle w:val="BodyText"/>
      </w:pPr>
      <w:r>
        <w:t xml:space="preserve">FROM </w:t>
      </w:r>
    </w:p>
    <w:p w14:paraId="161BC27D" w14:textId="77777777" w:rsidR="00F23B90" w:rsidRDefault="00F23B90" w:rsidP="00F23B90">
      <w:pPr>
        <w:pStyle w:val="BodyText"/>
      </w:pPr>
      <w:r>
        <w:t xml:space="preserve">  public.tms_tiles_integers as t1, </w:t>
      </w:r>
    </w:p>
    <w:p w14:paraId="4200ED4F" w14:textId="77777777" w:rsidR="00F23B90" w:rsidRDefault="00F23B90" w:rsidP="003D4FE8">
      <w:pPr>
        <w:pStyle w:val="BodyText2"/>
      </w:pPr>
      <w:r>
        <w:t xml:space="preserve">  public.tms_tiles_integers as t2;</w:t>
      </w:r>
    </w:p>
    <w:p w14:paraId="389CB682" w14:textId="77777777" w:rsidR="00F23B90" w:rsidRDefault="00F23B90" w:rsidP="003D4FE8">
      <w:pPr>
        <w:pStyle w:val="BodyText2"/>
      </w:pPr>
      <w:r>
        <w:t xml:space="preserve">  ********** Error **********</w:t>
      </w:r>
    </w:p>
    <w:p w14:paraId="6F1265A7" w14:textId="77777777" w:rsidR="00F23B90" w:rsidRDefault="00F23B90" w:rsidP="00F23B90">
      <w:pPr>
        <w:pStyle w:val="BodyText"/>
      </w:pPr>
      <w:r>
        <w:t>ERROR: syntax error at or near "SELECT"</w:t>
      </w:r>
    </w:p>
    <w:p w14:paraId="2FD29C00" w14:textId="77777777" w:rsidR="00F23B90" w:rsidRDefault="00F23B90" w:rsidP="00F23B90">
      <w:pPr>
        <w:pStyle w:val="BodyText"/>
      </w:pPr>
      <w:r>
        <w:t>SQL state: 42601</w:t>
      </w:r>
    </w:p>
    <w:p w14:paraId="3DB767DE" w14:textId="77777777" w:rsidR="00F23B90" w:rsidRDefault="00F23B90" w:rsidP="00F23B90">
      <w:pPr>
        <w:pStyle w:val="BodyText"/>
      </w:pPr>
      <w:r>
        <w:t>Character: 36</w:t>
      </w:r>
    </w:p>
    <w:p w14:paraId="40188E82" w14:textId="77777777" w:rsidR="00F23B90" w:rsidRDefault="00F23B90" w:rsidP="00F23B90">
      <w:pPr>
        <w:pStyle w:val="BodyText"/>
      </w:pPr>
      <w:r>
        <w:t>After 2 hours. Not sure why.</w:t>
      </w:r>
    </w:p>
    <w:p w14:paraId="091FE96C" w14:textId="77777777" w:rsidR="00F23B90" w:rsidRDefault="00F23B90" w:rsidP="00F23B90">
      <w:pPr>
        <w:pStyle w:val="BodyText"/>
      </w:pPr>
      <w:r>
        <w:t>drop table public.tms_tiles Query returned successfully with no result in 778686 ms.</w:t>
      </w:r>
    </w:p>
    <w:p w14:paraId="284A7FB2" w14:textId="77777777" w:rsidR="00F23B90" w:rsidRDefault="00F23B90" w:rsidP="00F23B90">
      <w:pPr>
        <w:pStyle w:val="BodyText"/>
      </w:pPr>
      <w:r>
        <w:t xml:space="preserve">  </w:t>
      </w:r>
    </w:p>
    <w:p w14:paraId="4D1190A0" w14:textId="77777777" w:rsidR="00F23B90" w:rsidRDefault="00F23B90" w:rsidP="00F23B90">
      <w:pPr>
        <w:pStyle w:val="BodyText"/>
      </w:pPr>
      <w:r>
        <w:t>CREATE TABLE public.tms_tiles</w:t>
      </w:r>
    </w:p>
    <w:p w14:paraId="35E63679" w14:textId="77777777" w:rsidR="00F23B90" w:rsidRDefault="00F23B90" w:rsidP="00F23B90">
      <w:pPr>
        <w:pStyle w:val="BodyText"/>
      </w:pPr>
      <w:r>
        <w:t>(</w:t>
      </w:r>
    </w:p>
    <w:p w14:paraId="5BC48C75" w14:textId="77777777" w:rsidR="00F23B90" w:rsidRDefault="00F23B90" w:rsidP="00F23B90">
      <w:pPr>
        <w:pStyle w:val="BodyText"/>
      </w:pPr>
      <w:r>
        <w:lastRenderedPageBreak/>
        <w:t xml:space="preserve">  quadkey text,</w:t>
      </w:r>
    </w:p>
    <w:p w14:paraId="1E4D4FCE" w14:textId="77777777" w:rsidR="00F23B90" w:rsidRDefault="00F23B90" w:rsidP="00F23B90">
      <w:pPr>
        <w:pStyle w:val="BodyText"/>
      </w:pPr>
      <w:r>
        <w:t xml:space="preserve">  x integer,</w:t>
      </w:r>
    </w:p>
    <w:p w14:paraId="16FB4983" w14:textId="77777777" w:rsidR="00F23B90" w:rsidRDefault="00F23B90" w:rsidP="00F23B90">
      <w:pPr>
        <w:pStyle w:val="BodyText"/>
      </w:pPr>
      <w:r>
        <w:t xml:space="preserve">  y integer,</w:t>
      </w:r>
    </w:p>
    <w:p w14:paraId="413FD87E" w14:textId="77777777" w:rsidR="00F23B90" w:rsidRDefault="00F23B90" w:rsidP="00F23B90">
      <w:pPr>
        <w:pStyle w:val="BodyText"/>
      </w:pPr>
      <w:r>
        <w:t xml:space="preserve">  lat real,</w:t>
      </w:r>
    </w:p>
    <w:p w14:paraId="49613290" w14:textId="77777777" w:rsidR="00F23B90" w:rsidRDefault="00F23B90" w:rsidP="00F23B90">
      <w:pPr>
        <w:pStyle w:val="BodyText"/>
      </w:pPr>
      <w:r>
        <w:t xml:space="preserve">  long real</w:t>
      </w:r>
    </w:p>
    <w:p w14:paraId="30DDA185" w14:textId="77777777" w:rsidR="00F23B90" w:rsidRDefault="00F23B90" w:rsidP="00F23B90">
      <w:pPr>
        <w:pStyle w:val="BodyText"/>
      </w:pPr>
      <w:r>
        <w:t>)</w:t>
      </w:r>
    </w:p>
    <w:p w14:paraId="418A31AD" w14:textId="77777777" w:rsidR="00F23B90" w:rsidRDefault="00F23B90" w:rsidP="00F23B90">
      <w:pPr>
        <w:pStyle w:val="BodyText"/>
      </w:pPr>
      <w:r>
        <w:t>WITH (</w:t>
      </w:r>
    </w:p>
    <w:p w14:paraId="6DA082D3" w14:textId="77777777" w:rsidR="00F23B90" w:rsidRDefault="00F23B90" w:rsidP="00F23B90">
      <w:pPr>
        <w:pStyle w:val="BodyText"/>
      </w:pPr>
      <w:r>
        <w:t xml:space="preserve">  OIDS=FALSE</w:t>
      </w:r>
    </w:p>
    <w:p w14:paraId="41C7D5B5" w14:textId="77777777" w:rsidR="00F23B90" w:rsidRDefault="00F23B90" w:rsidP="00F23B90">
      <w:pPr>
        <w:pStyle w:val="BodyText"/>
      </w:pPr>
      <w:r>
        <w:t>);</w:t>
      </w:r>
    </w:p>
    <w:p w14:paraId="2A5E60BD" w14:textId="77777777" w:rsidR="00F23B90" w:rsidRDefault="00F23B90" w:rsidP="00F23B90">
      <w:pPr>
        <w:pStyle w:val="BodyText"/>
      </w:pPr>
      <w:r>
        <w:t>ALTER TABLE public.tms_tiles OWNER TO usrdopa;</w:t>
      </w:r>
    </w:p>
    <w:p w14:paraId="01B2004A" w14:textId="77777777" w:rsidR="00F23B90" w:rsidRDefault="00F23B90" w:rsidP="003D4FE8">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67" w:history="1">
        <w:r w:rsidRPr="0077669C">
          <w:rPr>
            <w:rStyle w:val="Hyperlink"/>
          </w:rPr>
          <w:t>http://msdn.microsoft.com/en-us/library/bb259689.aspx';</w:t>
        </w:r>
      </w:hyperlink>
    </w:p>
    <w:p w14:paraId="24C1D141" w14:textId="77777777" w:rsidR="00F23B90" w:rsidRDefault="00F23B90" w:rsidP="00F23B90">
      <w:pPr>
        <w:pStyle w:val="BodyText"/>
      </w:pPr>
      <w:r>
        <w:t xml:space="preserve">INSERT INTO tms_tiles (x,y) </w:t>
      </w:r>
    </w:p>
    <w:p w14:paraId="3A857133" w14:textId="77777777" w:rsidR="00F23B90" w:rsidRDefault="00F23B90" w:rsidP="00F23B90">
      <w:pPr>
        <w:pStyle w:val="BodyText"/>
      </w:pPr>
      <w:r>
        <w:t>SELECT t1."Value", t2."Value"</w:t>
      </w:r>
    </w:p>
    <w:p w14:paraId="2C54800E" w14:textId="77777777" w:rsidR="00F23B90" w:rsidRDefault="00F23B90" w:rsidP="003D4FE8">
      <w:pPr>
        <w:pStyle w:val="BodyText2"/>
      </w:pPr>
      <w:r>
        <w:t>FROM public.tms_tiles_integers as t1, public.tms_tiles_integers as t2;</w:t>
      </w:r>
    </w:p>
    <w:p w14:paraId="40C15A59" w14:textId="77777777" w:rsidR="00F23B90" w:rsidRDefault="00F23B90" w:rsidP="003D4FE8">
      <w:pPr>
        <w:pStyle w:val="BodyText2"/>
      </w:pPr>
      <w:r>
        <w:t>Query returned successfully: 1073741824 rows affected, 1896628 ms execution time.</w:t>
      </w:r>
    </w:p>
    <w:p w14:paraId="54B3EA30" w14:textId="77777777" w:rsidR="00F23B90" w:rsidRDefault="00F23B90" w:rsidP="00F23B90">
      <w:pPr>
        <w:pStyle w:val="BodyText"/>
      </w:pPr>
      <w:r>
        <w:t xml:space="preserve">could try putting </w:t>
      </w:r>
    </w:p>
    <w:p w14:paraId="152C15D2" w14:textId="77777777" w:rsidR="00F23B90" w:rsidRDefault="00F23B90" w:rsidP="003D4FE8">
      <w:pPr>
        <w:pStyle w:val="BodyText2"/>
      </w:pPr>
      <w:r>
        <w:t>id integer PRIMARY KEY</w:t>
      </w:r>
    </w:p>
    <w:p w14:paraId="574DDFB8" w14:textId="77777777" w:rsidR="00F23B90" w:rsidRDefault="00F23B90" w:rsidP="00F23B90">
      <w:pPr>
        <w:pStyle w:val="BodyText"/>
      </w:pPr>
      <w:r>
        <w:t xml:space="preserve">Not sure I should be using char(15) - this page says it could be the slowest: </w:t>
      </w:r>
      <w:hyperlink r:id="rId168" w:history="1">
        <w:r w:rsidRPr="0077669C">
          <w:rPr>
            <w:rStyle w:val="Hyperlink"/>
          </w:rPr>
          <w:t>http://www.postgresql.org/docs/9.0/static/datatype-character.html</w:t>
        </w:r>
      </w:hyperlink>
      <w:r>
        <w:t xml:space="preserve"> </w:t>
      </w:r>
    </w:p>
    <w:p w14:paraId="618C8C27" w14:textId="77777777" w:rsidR="00F23B90" w:rsidRDefault="00F23B90" w:rsidP="003D4FE8">
      <w:pPr>
        <w:pStyle w:val="BodyText2"/>
      </w:pPr>
      <w:r>
        <w:t>So changed the data type to text for that column - start at 14:33 - it took 1 hour!</w:t>
      </w:r>
    </w:p>
    <w:p w14:paraId="67E9AD1A" w14:textId="77777777" w:rsidR="00F23B90" w:rsidRDefault="00F23B90" w:rsidP="00F23B90">
      <w:pPr>
        <w:pStyle w:val="BodyText"/>
      </w:pPr>
      <w:r>
        <w:t>I could also make it an bigint</w:t>
      </w:r>
    </w:p>
    <w:p w14:paraId="0AA29EBB" w14:textId="77777777" w:rsidR="00F23B90" w:rsidRDefault="00F23B90" w:rsidP="003D4FE8">
      <w:pPr>
        <w:pStyle w:val="BodyText2"/>
      </w:pPr>
      <w:r>
        <w:t>so, options are text, char(15), bigint</w:t>
      </w:r>
    </w:p>
    <w:p w14:paraId="1BB02F12" w14:textId="77777777" w:rsidR="00F23B90" w:rsidRDefault="00F23B90" w:rsidP="00F23B90">
      <w:pPr>
        <w:pStyle w:val="BodyText"/>
      </w:pPr>
      <w:r>
        <w:t>Here is my UDF for Philippe: YOU HAVE TO GET A SUPERUSER TO RUN SCRIPTS TO CREATE FUNCTIONS USING PLPYTHONU AS IT IS UNTRUSTED</w:t>
      </w:r>
    </w:p>
    <w:p w14:paraId="510A95C9" w14:textId="77777777" w:rsidR="00F23B90" w:rsidRDefault="00F23B90" w:rsidP="00F23B90">
      <w:pPr>
        <w:pStyle w:val="BodyText"/>
      </w:pPr>
      <w:r>
        <w:t>CREATE FUNCTION jrc_getquadkey(x integer, y integer)</w:t>
      </w:r>
    </w:p>
    <w:p w14:paraId="1E212E77" w14:textId="77777777" w:rsidR="00F23B90" w:rsidRDefault="00F23B90" w:rsidP="00F23B90">
      <w:pPr>
        <w:pStyle w:val="BodyText"/>
      </w:pPr>
      <w:r>
        <w:t xml:space="preserve">  RETURNS text</w:t>
      </w:r>
    </w:p>
    <w:p w14:paraId="7A005B07" w14:textId="77777777" w:rsidR="00F23B90" w:rsidRDefault="00F23B90" w:rsidP="00F23B90">
      <w:pPr>
        <w:pStyle w:val="BodyText"/>
      </w:pPr>
      <w:r>
        <w:t>AS $$</w:t>
      </w:r>
    </w:p>
    <w:p w14:paraId="7AB1068A" w14:textId="77777777" w:rsidR="00F23B90" w:rsidRDefault="00F23B90" w:rsidP="00F23B90">
      <w:pPr>
        <w:pStyle w:val="BodyText"/>
      </w:pPr>
      <w:r>
        <w:t xml:space="preserve">  quadKey = ""</w:t>
      </w:r>
    </w:p>
    <w:p w14:paraId="7454C4A8" w14:textId="77777777" w:rsidR="00F23B90" w:rsidRDefault="00F23B90" w:rsidP="00F23B90">
      <w:pPr>
        <w:pStyle w:val="BodyText"/>
      </w:pPr>
      <w:r>
        <w:t xml:space="preserve">  y = 32767 -y # the quadkey is based on a y origin based in the northern hemisphere</w:t>
      </w:r>
    </w:p>
    <w:p w14:paraId="730949DA" w14:textId="77777777" w:rsidR="00F23B90" w:rsidRDefault="00F23B90" w:rsidP="00F23B90">
      <w:pPr>
        <w:pStyle w:val="BodyText"/>
      </w:pPr>
      <w:r>
        <w:t xml:space="preserve">  for i in range(15, 0, -1):</w:t>
      </w:r>
    </w:p>
    <w:p w14:paraId="466334E5" w14:textId="77777777" w:rsidR="00F23B90" w:rsidRDefault="00F23B90" w:rsidP="00F23B90">
      <w:pPr>
        <w:pStyle w:val="BodyText"/>
      </w:pPr>
      <w:r>
        <w:t xml:space="preserve">      digit = 0</w:t>
      </w:r>
    </w:p>
    <w:p w14:paraId="66F1030A" w14:textId="77777777" w:rsidR="00F23B90" w:rsidRDefault="00F23B90" w:rsidP="00F23B90">
      <w:pPr>
        <w:pStyle w:val="BodyText"/>
      </w:pPr>
      <w:r>
        <w:t xml:space="preserve">      mask = 1 &lt;&lt; (i-1)</w:t>
      </w:r>
    </w:p>
    <w:p w14:paraId="470E8C45" w14:textId="77777777" w:rsidR="00F23B90" w:rsidRDefault="00F23B90" w:rsidP="00F23B90">
      <w:pPr>
        <w:pStyle w:val="BodyText"/>
      </w:pPr>
      <w:r>
        <w:t xml:space="preserve">      if (x &amp; mask) != 0:</w:t>
      </w:r>
    </w:p>
    <w:p w14:paraId="142813A7" w14:textId="77777777" w:rsidR="00F23B90" w:rsidRDefault="00F23B90" w:rsidP="00F23B90">
      <w:pPr>
        <w:pStyle w:val="BodyText"/>
      </w:pPr>
      <w:r>
        <w:t xml:space="preserve">          digit += 1</w:t>
      </w:r>
    </w:p>
    <w:p w14:paraId="6086A650" w14:textId="77777777" w:rsidR="00F23B90" w:rsidRDefault="00F23B90" w:rsidP="00F23B90">
      <w:pPr>
        <w:pStyle w:val="BodyText"/>
      </w:pPr>
      <w:r>
        <w:t xml:space="preserve">      if (y &amp; mask) != 0:</w:t>
      </w:r>
    </w:p>
    <w:p w14:paraId="28A73131" w14:textId="77777777" w:rsidR="00F23B90" w:rsidRDefault="00F23B90" w:rsidP="00F23B90">
      <w:pPr>
        <w:pStyle w:val="BodyText"/>
      </w:pPr>
      <w:r>
        <w:t xml:space="preserve">          digit += 2</w:t>
      </w:r>
    </w:p>
    <w:p w14:paraId="3116EE62" w14:textId="77777777" w:rsidR="00F23B90" w:rsidRDefault="00F23B90" w:rsidP="00F23B90">
      <w:pPr>
        <w:pStyle w:val="BodyText"/>
      </w:pPr>
      <w:r>
        <w:t xml:space="preserve">      quadKey += str(digit)</w:t>
      </w:r>
    </w:p>
    <w:p w14:paraId="57C3E750" w14:textId="77777777" w:rsidR="00F23B90" w:rsidRDefault="00F23B90" w:rsidP="00F23B90">
      <w:pPr>
        <w:pStyle w:val="BodyText"/>
      </w:pPr>
      <w:r>
        <w:t xml:space="preserve">  return quadKey  </w:t>
      </w:r>
    </w:p>
    <w:p w14:paraId="118DCD5E" w14:textId="77777777" w:rsidR="00F23B90" w:rsidRDefault="00F23B90" w:rsidP="003D4FE8">
      <w:pPr>
        <w:pStyle w:val="BodyText2"/>
      </w:pPr>
      <w:r>
        <w:t>$$ LANGUAGE plpythonu;</w:t>
      </w:r>
    </w:p>
    <w:p w14:paraId="080C58CF" w14:textId="77777777" w:rsidR="00F23B90" w:rsidRDefault="00F23B90" w:rsidP="00F23B90">
      <w:pPr>
        <w:pStyle w:val="BodyText"/>
      </w:pPr>
      <w:r>
        <w:t>But when you run this you get an error: local variable 'y' referenced before assignment</w:t>
      </w:r>
    </w:p>
    <w:p w14:paraId="5CB79F84" w14:textId="77777777" w:rsidR="00F23B90" w:rsidRDefault="00F23B90" w:rsidP="003D4FE8">
      <w:pPr>
        <w:pStyle w:val="BodyText2"/>
      </w:pPr>
      <w:r>
        <w:t>Updated to y2=32767 -y  - now works fine</w:t>
      </w:r>
    </w:p>
    <w:p w14:paraId="0B6F6C23" w14:textId="77777777" w:rsidR="00F23B90" w:rsidRDefault="00F23B90" w:rsidP="00F23B90">
      <w:pPr>
        <w:pStyle w:val="BodyText"/>
      </w:pPr>
      <w:r>
        <w:t>update tms_tiles set quadkey=jrc_getquadkey(0,1) where x=0 and y=1</w:t>
      </w:r>
    </w:p>
    <w:p w14:paraId="4C9444BE" w14:textId="77777777" w:rsidR="00F23B90" w:rsidRDefault="00F23B90" w:rsidP="00F23B90">
      <w:pPr>
        <w:pStyle w:val="BodyText"/>
      </w:pPr>
      <w:r>
        <w:t>Query returned successfully: 1 row affected, 301539 ms execution time. - 5 mins for 1 record!</w:t>
      </w:r>
    </w:p>
    <w:p w14:paraId="6F1E188B" w14:textId="77777777" w:rsidR="00F23B90" w:rsidRDefault="00F23B90" w:rsidP="00F23B90">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F23B90">
      <w:pPr>
        <w:pStyle w:val="BodyText"/>
      </w:pPr>
      <w:r>
        <w:t>pgadmin.log is here:</w:t>
      </w:r>
    </w:p>
    <w:p w14:paraId="5845B7BD" w14:textId="77777777" w:rsidR="00F23B90" w:rsidRDefault="00F23B90" w:rsidP="003D4FE8">
      <w:pPr>
        <w:pStyle w:val="BodyText2"/>
      </w:pPr>
      <w:r>
        <w:t>E:\cottaan\My Documents\pgadmin.log</w:t>
      </w:r>
    </w:p>
    <w:p w14:paraId="05A6B597" w14:textId="77777777" w:rsidR="00F23B90" w:rsidRDefault="00F23B90" w:rsidP="00F23B90">
      <w:pPr>
        <w:pStyle w:val="BodyText"/>
      </w:pPr>
      <w:r>
        <w:t>Results of vacuum:</w:t>
      </w:r>
    </w:p>
    <w:p w14:paraId="679112DB" w14:textId="77777777" w:rsidR="00F23B90" w:rsidRDefault="00F23B90" w:rsidP="00F23B90">
      <w:pPr>
        <w:pStyle w:val="BodyText"/>
      </w:pPr>
      <w:r>
        <w:t>INFO:  vacuuming "public.tms_tiles"</w:t>
      </w:r>
    </w:p>
    <w:p w14:paraId="438D53D2" w14:textId="77777777" w:rsidR="00F23B90" w:rsidRDefault="00F23B90" w:rsidP="00F23B90">
      <w:pPr>
        <w:pStyle w:val="BodyText"/>
      </w:pPr>
      <w:r>
        <w:lastRenderedPageBreak/>
        <w:t>INFO:  "tms_tiles": removed 0 row versions in 1 pages</w:t>
      </w:r>
    </w:p>
    <w:p w14:paraId="1FD56739" w14:textId="77777777" w:rsidR="00F23B90" w:rsidRDefault="00F23B90" w:rsidP="00F23B90">
      <w:pPr>
        <w:pStyle w:val="BodyText"/>
      </w:pPr>
      <w:r>
        <w:t>INFO:  "tms_tiles": found 0 removable, 1073741824 nonremovable row versions in 4751071 out of 4751071 pages</w:t>
      </w:r>
    </w:p>
    <w:p w14:paraId="58E5B791" w14:textId="77777777" w:rsidR="00F23B90" w:rsidRDefault="00F23B90" w:rsidP="00F23B90">
      <w:pPr>
        <w:pStyle w:val="BodyText"/>
      </w:pPr>
      <w:r>
        <w:t>DETAIL:  0 dead row versions cannot be removed yet.</w:t>
      </w:r>
    </w:p>
    <w:p w14:paraId="7FC028E9" w14:textId="77777777" w:rsidR="00F23B90" w:rsidRDefault="00F23B90" w:rsidP="00F23B90">
      <w:pPr>
        <w:pStyle w:val="BodyText"/>
      </w:pPr>
      <w:r>
        <w:t>There were 0 unused item pointers.</w:t>
      </w:r>
    </w:p>
    <w:p w14:paraId="09EE80CA" w14:textId="77777777" w:rsidR="00F23B90" w:rsidRDefault="00F23B90" w:rsidP="00F23B90">
      <w:pPr>
        <w:pStyle w:val="BodyText"/>
      </w:pPr>
      <w:r>
        <w:t>0 pages are entirely empty.</w:t>
      </w:r>
    </w:p>
    <w:p w14:paraId="1DCF6887" w14:textId="77777777" w:rsidR="00F23B90" w:rsidRDefault="00F23B90" w:rsidP="00F23B90">
      <w:pPr>
        <w:pStyle w:val="BodyText"/>
      </w:pPr>
      <w:r>
        <w:t>CPU 87.07s/94.09u sec elapsed 853.26 sec.</w:t>
      </w:r>
    </w:p>
    <w:p w14:paraId="38E9BDCA" w14:textId="77777777" w:rsidR="00F23B90" w:rsidRDefault="00F23B90" w:rsidP="00F23B90">
      <w:pPr>
        <w:pStyle w:val="BodyText"/>
      </w:pPr>
      <w:r>
        <w:t>INFO:  vacuuming "pg_toast.pg_toast_9783061"</w:t>
      </w:r>
    </w:p>
    <w:p w14:paraId="7A22B171" w14:textId="77777777" w:rsidR="00F23B90" w:rsidRDefault="00F23B90" w:rsidP="00F23B90">
      <w:pPr>
        <w:pStyle w:val="BodyText"/>
      </w:pPr>
      <w:r>
        <w:t>INFO:  index "pg_toast_9783061_index" now contains 0 row versions in 1 pages</w:t>
      </w:r>
    </w:p>
    <w:p w14:paraId="1FFE2BB2" w14:textId="77777777" w:rsidR="00F23B90" w:rsidRDefault="00F23B90" w:rsidP="00F23B90">
      <w:pPr>
        <w:pStyle w:val="BodyText"/>
      </w:pPr>
      <w:r>
        <w:t>DETAIL:  0 index row versions were removed.</w:t>
      </w:r>
    </w:p>
    <w:p w14:paraId="74DF1803" w14:textId="77777777" w:rsidR="00F23B90" w:rsidRDefault="00F23B90" w:rsidP="00F23B90">
      <w:pPr>
        <w:pStyle w:val="BodyText"/>
      </w:pPr>
      <w:r>
        <w:t>0 index pages have been deleted, 0 are currently reusable.</w:t>
      </w:r>
    </w:p>
    <w:p w14:paraId="2DA92ED1" w14:textId="77777777" w:rsidR="00F23B90" w:rsidRDefault="00F23B90" w:rsidP="00F23B90">
      <w:pPr>
        <w:pStyle w:val="BodyText"/>
      </w:pPr>
      <w:r>
        <w:t>CPU 0.00s/0.00u sec elapsed 0.00 sec.</w:t>
      </w:r>
    </w:p>
    <w:p w14:paraId="4E75C7FD" w14:textId="77777777" w:rsidR="00F23B90" w:rsidRDefault="00F23B90" w:rsidP="00F23B90">
      <w:pPr>
        <w:pStyle w:val="BodyText"/>
      </w:pPr>
      <w:r>
        <w:t>INFO:  "pg_toast_9783061": found 0 removable, 0 nonremovable row versions in 0 out of 0 pages</w:t>
      </w:r>
    </w:p>
    <w:p w14:paraId="17861A5E" w14:textId="77777777" w:rsidR="00F23B90" w:rsidRDefault="00F23B90" w:rsidP="00F23B90">
      <w:pPr>
        <w:pStyle w:val="BodyText"/>
      </w:pPr>
      <w:r>
        <w:t>DETAIL:  0 dead row versions cannot be removed yet.</w:t>
      </w:r>
    </w:p>
    <w:p w14:paraId="0EAE3961" w14:textId="77777777" w:rsidR="00F23B90" w:rsidRDefault="00F23B90" w:rsidP="00F23B90">
      <w:pPr>
        <w:pStyle w:val="BodyText"/>
      </w:pPr>
      <w:r>
        <w:t>There were 0 unused item pointers.</w:t>
      </w:r>
    </w:p>
    <w:p w14:paraId="4CDBFEAD" w14:textId="77777777" w:rsidR="00F23B90" w:rsidRDefault="00F23B90" w:rsidP="00F23B90">
      <w:pPr>
        <w:pStyle w:val="BodyText"/>
      </w:pPr>
      <w:r>
        <w:t>0 pages are entirely empty.</w:t>
      </w:r>
    </w:p>
    <w:p w14:paraId="2EC614C8" w14:textId="77777777" w:rsidR="00F23B90" w:rsidRDefault="00F23B90" w:rsidP="00F23B90">
      <w:pPr>
        <w:pStyle w:val="BodyText"/>
      </w:pPr>
      <w:r>
        <w:t>CPU 0.00s/0.00u sec elapsed 0.03 sec.</w:t>
      </w:r>
    </w:p>
    <w:p w14:paraId="0017FFA5" w14:textId="77777777" w:rsidR="00F23B90" w:rsidRDefault="00F23B90" w:rsidP="00F23B90">
      <w:pPr>
        <w:pStyle w:val="BodyText"/>
      </w:pPr>
      <w:r>
        <w:t>INFO:  analyzing "public.tms_tiles"</w:t>
      </w:r>
    </w:p>
    <w:p w14:paraId="33B71F41" w14:textId="77777777" w:rsidR="00F23B90" w:rsidRDefault="00F23B90" w:rsidP="003D4FE8">
      <w:pPr>
        <w:pStyle w:val="BodyText2"/>
      </w:pPr>
      <w:r>
        <w:t>INFO:  "tms_tiles": scanned 30000 of 4751071 pages, containing 6780000 live rows and 0 dead rows; 30000 rows in sample, 1073742046 estimated total rows</w:t>
      </w:r>
    </w:p>
    <w:p w14:paraId="1336D0F1" w14:textId="77777777" w:rsidR="00F23B90" w:rsidRDefault="00F23B90" w:rsidP="003D4FE8">
      <w:pPr>
        <w:pStyle w:val="BodyText2"/>
      </w:pPr>
      <w:r>
        <w:t>Total query runtime: 56848026 ms. - this is nearly 16 hours</w:t>
      </w:r>
    </w:p>
    <w:p w14:paraId="38FA63E0" w14:textId="77777777" w:rsidR="00F23B90" w:rsidRDefault="00F23B90" w:rsidP="00F23B90">
      <w:pPr>
        <w:pStyle w:val="BodyText"/>
      </w:pPr>
      <w:r>
        <w:t>Started the big one at 09:12:</w:t>
      </w:r>
    </w:p>
    <w:p w14:paraId="78D6564C" w14:textId="77777777" w:rsidR="00F23B90" w:rsidRDefault="00F23B90" w:rsidP="00F23B90">
      <w:pPr>
        <w:pStyle w:val="BodyText"/>
      </w:pPr>
      <w:r>
        <w:t>update tms_tiles set quadkey=jrc_getquadkey(x,y)</w:t>
      </w:r>
    </w:p>
    <w:p w14:paraId="51B99E37" w14:textId="77777777" w:rsidR="00F23B90" w:rsidRDefault="00F23B90" w:rsidP="00F23B90">
      <w:pPr>
        <w:pStyle w:val="BodyText"/>
      </w:pPr>
      <w:r>
        <w:t xml:space="preserve">After 2 hours there was an error: </w:t>
      </w:r>
    </w:p>
    <w:p w14:paraId="58F78084" w14:textId="77777777" w:rsidR="00F23B90" w:rsidRDefault="00F23B90" w:rsidP="003D4FE8">
      <w:pPr>
        <w:pStyle w:val="BodyText2"/>
      </w:pPr>
      <w:r>
        <w:t>********** Error **********</w:t>
      </w:r>
    </w:p>
    <w:p w14:paraId="2A0A2E4F" w14:textId="77777777" w:rsidR="00F23B90" w:rsidRDefault="00F23B90" w:rsidP="00F23B90">
      <w:pPr>
        <w:pStyle w:val="BodyText"/>
      </w:pPr>
      <w:r>
        <w:t>In the pgAdmin log there was this error:</w:t>
      </w:r>
    </w:p>
    <w:p w14:paraId="639F44D2" w14:textId="77777777" w:rsidR="00F23B90" w:rsidRDefault="00F23B90" w:rsidP="00F23B90">
      <w:pPr>
        <w:pStyle w:val="BodyText"/>
      </w:pPr>
      <w:r>
        <w:t>2011-09-02 11:11:53 ERROR  : server closed the connection unexpectedly</w:t>
      </w:r>
    </w:p>
    <w:p w14:paraId="70200800" w14:textId="77777777" w:rsidR="00F23B90" w:rsidRDefault="00F23B90" w:rsidP="00F23B90">
      <w:pPr>
        <w:pStyle w:val="BodyText"/>
      </w:pPr>
      <w:r>
        <w:tab/>
        <w:t>This probably means the server terminated abnormally</w:t>
      </w:r>
    </w:p>
    <w:p w14:paraId="17DFCE6E" w14:textId="77777777" w:rsidR="00F23B90" w:rsidRDefault="00F23B90" w:rsidP="00F23B90">
      <w:pPr>
        <w:pStyle w:val="BodyText"/>
      </w:pPr>
      <w:r>
        <w:tab/>
        <w:t>before or while processing the request.</w:t>
      </w:r>
    </w:p>
    <w:p w14:paraId="7FFF111F" w14:textId="77777777" w:rsidR="00F23B90" w:rsidRDefault="00F23B90" w:rsidP="00F23B90">
      <w:pPr>
        <w:pStyle w:val="BodyText"/>
      </w:pPr>
      <w:r>
        <w:tab/>
      </w:r>
    </w:p>
    <w:p w14:paraId="7740D72E" w14:textId="77777777" w:rsidR="00F23B90" w:rsidRDefault="00F23B90" w:rsidP="00F23B90">
      <w:pPr>
        <w:pStyle w:val="BodyText"/>
      </w:pPr>
      <w:r>
        <w:t>I did go into pgAdmin and open the database and it asked me if i wanted to connect again - that could have caused it? not sure</w:t>
      </w:r>
    </w:p>
    <w:p w14:paraId="0D8C08E8" w14:textId="77777777" w:rsidR="00F23B90" w:rsidRDefault="00F23B90" w:rsidP="003D4FE8">
      <w:pPr>
        <w:pStyle w:val="BodyText2"/>
      </w:pPr>
      <w:r>
        <w:t>Closed pgAdmin and could view the data but there were no quadkeys</w:t>
      </w:r>
    </w:p>
    <w:p w14:paraId="503E763C" w14:textId="77777777" w:rsidR="00F23B90" w:rsidRDefault="00F23B90" w:rsidP="00F23B90">
      <w:pPr>
        <w:pStyle w:val="BodyText"/>
      </w:pPr>
      <w:r>
        <w:t>Creating some indexes:</w:t>
      </w:r>
    </w:p>
    <w:p w14:paraId="074AC05B" w14:textId="77777777" w:rsidR="00F23B90" w:rsidRDefault="00F23B90" w:rsidP="00F23B90">
      <w:pPr>
        <w:pStyle w:val="BodyText"/>
      </w:pPr>
      <w:r>
        <w:t>CREATE INDEX x_index ON tms_tiles (x); - started at 11:17</w:t>
      </w:r>
    </w:p>
    <w:p w14:paraId="59C20D64" w14:textId="77777777" w:rsidR="00F23B90" w:rsidRDefault="00F23B90" w:rsidP="00F23B90">
      <w:pPr>
        <w:pStyle w:val="BodyText"/>
      </w:pPr>
      <w:r>
        <w:t xml:space="preserve">After 2 hours there was an error: </w:t>
      </w:r>
    </w:p>
    <w:p w14:paraId="0488A739" w14:textId="77777777" w:rsidR="00F23B90" w:rsidRDefault="00F23B90" w:rsidP="003D4FE8">
      <w:pPr>
        <w:pStyle w:val="BodyText2"/>
      </w:pPr>
      <w:r>
        <w:t>********** Error **********</w:t>
      </w:r>
    </w:p>
    <w:p w14:paraId="0983ECC8" w14:textId="77777777" w:rsidR="00F23B90" w:rsidRDefault="00F23B90" w:rsidP="00F23B90">
      <w:pPr>
        <w:pStyle w:val="BodyText"/>
      </w:pPr>
      <w:r>
        <w:t>In the pgAdmin log there was this error:</w:t>
      </w:r>
    </w:p>
    <w:p w14:paraId="251F7B8A" w14:textId="77777777" w:rsidR="00F23B90" w:rsidRDefault="00F23B90" w:rsidP="00F23B90">
      <w:pPr>
        <w:pStyle w:val="BodyText"/>
      </w:pPr>
      <w:r>
        <w:t>2011-09-02 13:17:16 ERROR  : server closed the connection unexpectedly</w:t>
      </w:r>
    </w:p>
    <w:p w14:paraId="43D33087" w14:textId="77777777" w:rsidR="00F23B90" w:rsidRDefault="00F23B90" w:rsidP="00F23B90">
      <w:pPr>
        <w:pStyle w:val="BodyText"/>
      </w:pPr>
      <w:r>
        <w:tab/>
        <w:t>This probably means the server terminated abnormally</w:t>
      </w:r>
    </w:p>
    <w:p w14:paraId="17F98B41" w14:textId="77777777" w:rsidR="00F23B90" w:rsidRDefault="00F23B90" w:rsidP="003D4FE8">
      <w:pPr>
        <w:pStyle w:val="BodyText2"/>
      </w:pPr>
      <w:r>
        <w:tab/>
        <w:t>before or while processing the request.</w:t>
      </w:r>
    </w:p>
    <w:p w14:paraId="5B5FF8C8" w14:textId="77777777" w:rsidR="00F23B90" w:rsidRDefault="00F23B90" w:rsidP="00F23B90">
      <w:pPr>
        <w:pStyle w:val="BodyText"/>
      </w:pPr>
      <w:r>
        <w:t>Trying to add it with the GUI - started at 14:04</w:t>
      </w:r>
    </w:p>
    <w:p w14:paraId="0BD7E507" w14:textId="77777777" w:rsidR="00F23B90" w:rsidRDefault="00F23B90" w:rsidP="003D4FE8">
      <w:pPr>
        <w:pStyle w:val="BodyText2"/>
      </w:pPr>
      <w:r>
        <w:t>Same error after 2 hours.</w:t>
      </w:r>
    </w:p>
    <w:p w14:paraId="747A053F" w14:textId="77777777" w:rsidR="00F23B90" w:rsidRDefault="00F23B90" w:rsidP="00F23B90">
      <w:pPr>
        <w:pStyle w:val="BodyText"/>
      </w:pPr>
      <w:r>
        <w:t>Calculating the estimated row size in Kb:</w:t>
      </w:r>
    </w:p>
    <w:p w14:paraId="08283B93" w14:textId="77777777" w:rsidR="00F23B90" w:rsidRDefault="00F23B90" w:rsidP="00F23B90">
      <w:pPr>
        <w:pStyle w:val="BodyText"/>
      </w:pPr>
      <w:r>
        <w:t xml:space="preserve">  quadkey text</w:t>
      </w:r>
      <w:r>
        <w:tab/>
        <w:t>-</w:t>
      </w:r>
      <w:r>
        <w:tab/>
        <w:t xml:space="preserve">30 </w:t>
      </w:r>
      <w:r>
        <w:tab/>
        <w:t>Bytes</w:t>
      </w:r>
    </w:p>
    <w:p w14:paraId="0A822948" w14:textId="77777777" w:rsidR="00F23B90" w:rsidRDefault="00F23B90" w:rsidP="00F23B90">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F23B90">
      <w:pPr>
        <w:pStyle w:val="BodyText"/>
      </w:pPr>
      <w:r>
        <w:t xml:space="preserve">  y integer</w:t>
      </w:r>
      <w:r>
        <w:tab/>
      </w:r>
      <w:r>
        <w:tab/>
        <w:t>-</w:t>
      </w:r>
      <w:r>
        <w:tab/>
        <w:t xml:space="preserve">4 </w:t>
      </w:r>
      <w:r>
        <w:tab/>
        <w:t>Bytes</w:t>
      </w:r>
    </w:p>
    <w:p w14:paraId="609E3C68" w14:textId="77777777" w:rsidR="00F23B90" w:rsidRDefault="00F23B90" w:rsidP="00F23B90">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3D4FE8">
      <w:pPr>
        <w:pStyle w:val="BodyText2"/>
      </w:pPr>
      <w:r>
        <w:t xml:space="preserve">  long real</w:t>
      </w:r>
      <w:r>
        <w:tab/>
      </w:r>
      <w:r>
        <w:tab/>
        <w:t>-</w:t>
      </w:r>
      <w:r>
        <w:tab/>
        <w:t xml:space="preserve">4 </w:t>
      </w:r>
      <w:r>
        <w:tab/>
        <w:t>Bytes</w:t>
      </w:r>
    </w:p>
    <w:p w14:paraId="230B4B70" w14:textId="77777777" w:rsidR="00F23B90" w:rsidRDefault="00F23B90" w:rsidP="003D4FE8">
      <w:pPr>
        <w:pStyle w:val="BodyText2"/>
      </w:pPr>
      <w:r>
        <w:t xml:space="preserve">  TOTAL</w:t>
      </w:r>
      <w:r>
        <w:tab/>
      </w:r>
      <w:r>
        <w:tab/>
      </w:r>
      <w:r>
        <w:tab/>
        <w:t>-</w:t>
      </w:r>
      <w:r>
        <w:tab/>
        <w:t>46</w:t>
      </w:r>
      <w:r>
        <w:tab/>
        <w:t>Bytes</w:t>
      </w:r>
    </w:p>
    <w:p w14:paraId="0359DF0F" w14:textId="77777777" w:rsidR="00F23B90" w:rsidRDefault="00F23B90" w:rsidP="00F23B90">
      <w:pPr>
        <w:pStyle w:val="BodyText"/>
      </w:pPr>
      <w:r>
        <w:t>Calculating the estimated database size:</w:t>
      </w:r>
    </w:p>
    <w:p w14:paraId="29CEEDFC" w14:textId="77777777" w:rsidR="00F23B90" w:rsidRDefault="00F23B90" w:rsidP="00F23B90">
      <w:pPr>
        <w:pStyle w:val="BodyText"/>
      </w:pPr>
      <w:r>
        <w:t>For the first 5060 species there are 7,092,806,306 tiles.</w:t>
      </w:r>
    </w:p>
    <w:p w14:paraId="028CA47B" w14:textId="77777777" w:rsidR="00F23B90" w:rsidRDefault="00F23B90" w:rsidP="00F23B90">
      <w:pPr>
        <w:pStyle w:val="BodyText"/>
      </w:pPr>
      <w:r>
        <w:t>There are 18000 species in total, so with an average of 1,401,740 tiles/species that is 39 billion records</w:t>
      </w:r>
    </w:p>
    <w:p w14:paraId="688EC48B" w14:textId="77777777" w:rsidR="00F23B90" w:rsidRDefault="00F23B90" w:rsidP="003D4FE8">
      <w:pPr>
        <w:pStyle w:val="BodyText2"/>
      </w:pPr>
      <w:r>
        <w:lastRenderedPageBreak/>
        <w:t>At at least 46 bytes per record (will be more with the page headers etc) that is at least 1.16 TB</w:t>
      </w:r>
    </w:p>
    <w:p w14:paraId="4816FBBD" w14:textId="77777777" w:rsidR="00F23B90" w:rsidRDefault="00F23B90" w:rsidP="00F23B90">
      <w:pPr>
        <w:pStyle w:val="BodyText"/>
      </w:pPr>
      <w:r>
        <w:t>Creating a fishnet of all of the cells for africa - 13794 to 22688 (x - 8894 cols)</w:t>
      </w:r>
    </w:p>
    <w:p w14:paraId="34C45A14" w14:textId="77777777" w:rsidR="00F23B90" w:rsidRDefault="00F23B90" w:rsidP="00F23B90">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3D4FE8">
      <w:pPr>
        <w:pStyle w:val="BodyText2"/>
      </w:pPr>
      <w:r>
        <w:tab/>
      </w:r>
      <w:r>
        <w:tab/>
      </w:r>
      <w:r>
        <w:tab/>
      </w:r>
      <w:r>
        <w:tab/>
      </w:r>
      <w:r>
        <w:tab/>
      </w:r>
      <w:r>
        <w:tab/>
      </w:r>
      <w:r>
        <w:tab/>
      </w:r>
      <w:r>
        <w:tab/>
      </w:r>
      <w:r>
        <w:tab/>
      </w:r>
      <w:r>
        <w:tab/>
      </w:r>
      <w:r>
        <w:tab/>
      </w:r>
      <w:r>
        <w:tab/>
      </w:r>
      <w:r>
        <w:tab/>
      </w:r>
      <w:r>
        <w:tab/>
      </w:r>
    </w:p>
    <w:p w14:paraId="50D40873" w14:textId="77777777" w:rsidR="00F23B90" w:rsidRDefault="00F23B90" w:rsidP="00F23B90">
      <w:pPr>
        <w:pStyle w:val="BodyText"/>
      </w:pPr>
      <w:r>
        <w:t>-3167550.44 (13794 x)</w:t>
      </w:r>
    </w:p>
    <w:p w14:paraId="71551165" w14:textId="77777777" w:rsidR="00F23B90" w:rsidRDefault="00F23B90" w:rsidP="003D4FE8">
      <w:pPr>
        <w:pStyle w:val="BodyText2"/>
      </w:pPr>
      <w:r>
        <w:t>-6370567.67 (11175 y btm left)</w:t>
      </w:r>
    </w:p>
    <w:p w14:paraId="678945ED" w14:textId="77777777" w:rsidR="00F23B90" w:rsidRDefault="00F23B90" w:rsidP="00F23B90">
      <w:pPr>
        <w:pStyle w:val="BodyText"/>
      </w:pPr>
      <w:r>
        <w:t>Executing: CreateFishnet "E:\cottaan\My Documents\ArcGIS\Default.gdb\test" "-3167550.44 -6370567.67" "0 -6370567.67" 1222.99245 1222.99245 9002 8894 # NO_LABELS # POLYGON</w:t>
      </w:r>
    </w:p>
    <w:p w14:paraId="184C8737" w14:textId="77777777" w:rsidR="00F23B90" w:rsidRDefault="00F23B90" w:rsidP="00F23B90">
      <w:pPr>
        <w:pStyle w:val="BodyText"/>
      </w:pPr>
      <w:r>
        <w:t>Cancelled - trying a smaller one</w:t>
      </w:r>
    </w:p>
    <w:p w14:paraId="4AEC14F5" w14:textId="77777777" w:rsidR="00F23B90" w:rsidRDefault="00F23B90" w:rsidP="00F23B90">
      <w:pPr>
        <w:pStyle w:val="BodyText"/>
      </w:pPr>
      <w:r>
        <w:t>The fishnet is just too slow - selecting features for even a subset of the global dataset takes about 15 seconds</w:t>
      </w:r>
    </w:p>
    <w:p w14:paraId="5DECDBE2" w14:textId="77777777" w:rsidR="00F23B90" w:rsidRDefault="00F23B90" w:rsidP="00F23B90">
      <w:pPr>
        <w:pStyle w:val="BodyText"/>
      </w:pPr>
      <w:r>
        <w:t>Have to try another way!</w:t>
      </w:r>
    </w:p>
    <w:p w14:paraId="62BC67FB" w14:textId="77777777" w:rsidR="00F23B90" w:rsidRDefault="00F23B90" w:rsidP="00F23B90">
      <w:pPr>
        <w:pStyle w:val="BodyText"/>
      </w:pPr>
      <w:r>
        <w:t>Creating a tool to create a fishnet for the current view.</w:t>
      </w:r>
    </w:p>
    <w:p w14:paraId="70EE0430" w14:textId="77777777" w:rsidR="00F23B90" w:rsidRDefault="00F23B90" w:rsidP="003D4FE8">
      <w:pPr>
        <w:pStyle w:val="BodyText2"/>
      </w:pPr>
      <w:r>
        <w:t>arcpy.CreateFishnet_management("in_memory/fishnet1", "-5392399 -3228852", "-5392499 -3228852", "1222", "1222", "2", "2", "#", "NO_LABELS")</w:t>
      </w:r>
    </w:p>
    <w:p w14:paraId="762396E0" w14:textId="01BD8983" w:rsidR="00F23B90" w:rsidRDefault="00F23B90" w:rsidP="00F23B90">
      <w:pPr>
        <w:pStyle w:val="Heading2"/>
      </w:pPr>
      <w:r>
        <w:t>University of Maryland Land Cover Classification</w:t>
      </w:r>
      <w:bookmarkEnd w:id="21"/>
    </w:p>
    <w:p w14:paraId="4E600FE0" w14:textId="77777777" w:rsidR="00F23B90" w:rsidRDefault="00F23B90" w:rsidP="003D4FE8">
      <w:pPr>
        <w:pStyle w:val="BodyText2"/>
      </w:pPr>
      <w:r>
        <w:t>This data comes from the University of Maryland (Matt Hansen) and is bsq format. To import use the following method:</w:t>
      </w:r>
    </w:p>
    <w:p w14:paraId="564DF1FE" w14:textId="77777777" w:rsidR="00F23B90" w:rsidRDefault="00F23B90" w:rsidP="00424B7F">
      <w:pPr>
        <w:pStyle w:val="ListBullet2"/>
      </w:pPr>
      <w:r>
        <w:t xml:space="preserve">Download the bsq from here </w:t>
      </w:r>
      <w:hyperlink r:id="rId169"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424B7F">
      <w:pPr>
        <w:pStyle w:val="ListBullet2"/>
      </w:pPr>
      <w:r>
        <w:t>Create a *.hdr file with the following info:</w:t>
      </w:r>
    </w:p>
    <w:p w14:paraId="2CACD432" w14:textId="77777777" w:rsidR="00F23B90" w:rsidRDefault="00F23B90" w:rsidP="00397DAF">
      <w:pPr>
        <w:pStyle w:val="Code"/>
      </w:pPr>
      <w:r>
        <w:t>Image BSQ header file</w:t>
      </w:r>
    </w:p>
    <w:p w14:paraId="7D554034" w14:textId="77777777" w:rsidR="00F23B90" w:rsidRDefault="00F23B90" w:rsidP="00397DAF">
      <w:pPr>
        <w:pStyle w:val="Code"/>
      </w:pPr>
      <w:r>
        <w:t>nrows 7438</w:t>
      </w:r>
    </w:p>
    <w:p w14:paraId="4A8CF404" w14:textId="77777777" w:rsidR="00F23B90" w:rsidRDefault="00F23B90" w:rsidP="00397DAF">
      <w:pPr>
        <w:pStyle w:val="Code"/>
      </w:pPr>
      <w:r>
        <w:t>ncols 10440</w:t>
      </w:r>
    </w:p>
    <w:p w14:paraId="1C7A114D" w14:textId="77777777" w:rsidR="00F23B90" w:rsidRDefault="00F23B90" w:rsidP="00397DAF">
      <w:pPr>
        <w:pStyle w:val="Code"/>
      </w:pPr>
      <w:r>
        <w:t>nbands 1</w:t>
      </w:r>
    </w:p>
    <w:p w14:paraId="11F67444" w14:textId="77777777" w:rsidR="00F23B90" w:rsidRDefault="00F23B90" w:rsidP="00397DAF">
      <w:pPr>
        <w:pStyle w:val="Code"/>
      </w:pPr>
      <w:r>
        <w:t>nbits 8</w:t>
      </w:r>
    </w:p>
    <w:p w14:paraId="36D71E82" w14:textId="77777777" w:rsidR="00F23B90" w:rsidRDefault="00F23B90" w:rsidP="00397DAF">
      <w:pPr>
        <w:pStyle w:val="Code"/>
      </w:pPr>
      <w:r>
        <w:t>layout bsq</w:t>
      </w:r>
    </w:p>
    <w:p w14:paraId="75BA37D7" w14:textId="77777777" w:rsidR="00F23B90" w:rsidRDefault="00F23B90" w:rsidP="00397DAF">
      <w:pPr>
        <w:pStyle w:val="Code"/>
      </w:pPr>
      <w:r>
        <w:t>skipbytes 0</w:t>
      </w:r>
    </w:p>
    <w:p w14:paraId="03FD326A" w14:textId="77777777" w:rsidR="00F23B90" w:rsidRDefault="00F23B90" w:rsidP="00397DAF">
      <w:pPr>
        <w:pStyle w:val="Code"/>
      </w:pPr>
      <w:r>
        <w:t>ulxmap 93</w:t>
      </w:r>
    </w:p>
    <w:p w14:paraId="2383B100" w14:textId="77777777" w:rsidR="00F23B90" w:rsidRDefault="00F23B90" w:rsidP="00397DAF">
      <w:pPr>
        <w:pStyle w:val="Code"/>
      </w:pPr>
      <w:r>
        <w:t>ulymap -55.9833333333333</w:t>
      </w:r>
    </w:p>
    <w:p w14:paraId="0E2A1216" w14:textId="77777777" w:rsidR="00F23B90" w:rsidRDefault="00F23B90" w:rsidP="00397DAF">
      <w:pPr>
        <w:pStyle w:val="Code"/>
      </w:pPr>
      <w:r>
        <w:t>xdim 0.00833</w:t>
      </w:r>
    </w:p>
    <w:p w14:paraId="7F049B99" w14:textId="77777777" w:rsidR="00F23B90" w:rsidRDefault="00F23B90" w:rsidP="00397DAF">
      <w:pPr>
        <w:pStyle w:val="Code"/>
      </w:pPr>
      <w:r>
        <w:t>ydim 0.00833</w:t>
      </w:r>
    </w:p>
    <w:p w14:paraId="6ED232F7" w14:textId="77777777" w:rsidR="00F23B90" w:rsidRDefault="00F23B90" w:rsidP="00424B7F">
      <w:pPr>
        <w:pStyle w:val="ListBullet2"/>
      </w:pPr>
      <w:r>
        <w:t>Save as the name of the image plus a hdr extension.</w:t>
      </w:r>
    </w:p>
    <w:p w14:paraId="10FA2DA3" w14:textId="77777777" w:rsidR="00F23B90" w:rsidRDefault="00F23B90" w:rsidP="00424B7F">
      <w:pPr>
        <w:pStyle w:val="ListBullet2"/>
      </w:pPr>
      <w:r>
        <w:t>Click Add data in ArcMap and it will add in fine</w:t>
      </w:r>
    </w:p>
    <w:p w14:paraId="68B57C16" w14:textId="77777777" w:rsidR="00F23B90" w:rsidRDefault="00F23B90" w:rsidP="003D4FE8">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424B7F">
      <w:pPr>
        <w:pStyle w:val="ListBullet2"/>
      </w:pPr>
      <w:r>
        <w:t>Species Raster to file – converted the raster to a numpy file.</w:t>
      </w:r>
    </w:p>
    <w:p w14:paraId="1005025A" w14:textId="77777777" w:rsidR="00F23B90" w:rsidRDefault="00F23B90" w:rsidP="00424B7F">
      <w:pPr>
        <w:pStyle w:val="ListBullet2"/>
      </w:pPr>
      <w:r>
        <w:t>Tested the conversion by using Numpy file to image – worked fine.</w:t>
      </w:r>
    </w:p>
    <w:p w14:paraId="2B37EA8C" w14:textId="77777777" w:rsidR="00F23B90" w:rsidRDefault="00F23B90" w:rsidP="00424B7F">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424B7F">
      <w:pPr>
        <w:pStyle w:val="ListBullet2"/>
      </w:pPr>
      <w:r>
        <w:t>Now to squirt the data into Postgis using FME. Done 543220 records done.</w:t>
      </w:r>
    </w:p>
    <w:p w14:paraId="46D1F6E0" w14:textId="77777777" w:rsidR="00F23B90" w:rsidRDefault="00F23B90" w:rsidP="00397DAF">
      <w:pPr>
        <w:pStyle w:val="Code"/>
      </w:pPr>
      <w:r>
        <w:t>insert into quadkeydata (quadkey,tx,ty,z,objid,typeid) (SELECT quadkey, mx, my, z,1 as objid, '4' as typeid</w:t>
      </w:r>
    </w:p>
    <w:p w14:paraId="7FF8BF78" w14:textId="77777777" w:rsidR="00F23B90" w:rsidRDefault="00F23B90" w:rsidP="00397DAF">
      <w:pPr>
        <w:pStyle w:val="Code"/>
      </w:pPr>
      <w:r>
        <w:t xml:space="preserve">  FROM public."PilotLandCoverData")</w:t>
      </w:r>
    </w:p>
    <w:p w14:paraId="04D66578" w14:textId="77777777" w:rsidR="00F23B90" w:rsidRPr="00825FF6" w:rsidRDefault="00F23B90" w:rsidP="003D4FE8">
      <w:pPr>
        <w:pStyle w:val="BodyText2"/>
      </w:pPr>
    </w:p>
    <w:p w14:paraId="2FFF5E46" w14:textId="77777777" w:rsidR="00F23B90" w:rsidRPr="000E1A5C" w:rsidRDefault="00F23B90" w:rsidP="00F23B90">
      <w:pPr>
        <w:pStyle w:val="Heading2"/>
      </w:pPr>
      <w:r>
        <w:t>World Database of Protected Areas</w:t>
      </w:r>
    </w:p>
    <w:p w14:paraId="72D06750" w14:textId="77777777" w:rsidR="00F23B90" w:rsidRDefault="00F23B90" w:rsidP="00F23B90">
      <w:pPr>
        <w:pStyle w:val="Heading3"/>
      </w:pPr>
      <w:bookmarkStart w:id="42" w:name="_Ref330190772"/>
      <w:bookmarkStart w:id="43" w:name="_Ref329781716"/>
      <w:r>
        <w:t>Cleaning</w:t>
      </w:r>
      <w:bookmarkEnd w:id="42"/>
    </w:p>
    <w:p w14:paraId="401857A2" w14:textId="77777777" w:rsidR="00F23B90" w:rsidRDefault="00F23B90" w:rsidP="003D4FE8">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F23B90">
      <w:pPr>
        <w:pStyle w:val="BodyText"/>
      </w:pPr>
      <w:r>
        <w:t>Attempting to clean:</w:t>
      </w:r>
    </w:p>
    <w:p w14:paraId="2BA7AA69" w14:textId="77777777" w:rsidR="00F23B90" w:rsidRDefault="00F23B90" w:rsidP="00397DAF">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3D4FE8">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F23B90">
      <w:pPr>
        <w:pStyle w:val="Heading3"/>
      </w:pPr>
      <w:r>
        <w:lastRenderedPageBreak/>
        <w:t>Dissolving</w:t>
      </w:r>
      <w:bookmarkEnd w:id="43"/>
    </w:p>
    <w:p w14:paraId="026A7A36" w14:textId="77777777" w:rsidR="00F23B90" w:rsidRDefault="00F23B90" w:rsidP="00F23B90">
      <w:pPr>
        <w:pStyle w:val="Heading4"/>
      </w:pPr>
      <w:r>
        <w:t>In ArcGIS</w:t>
      </w:r>
    </w:p>
    <w:p w14:paraId="49DF25C9" w14:textId="77777777" w:rsidR="00F23B90" w:rsidRDefault="00F23B90" w:rsidP="003D4FE8">
      <w:pPr>
        <w:pStyle w:val="BodyText2"/>
      </w:pPr>
      <w:r>
        <w:t>In ArcGIS it is easy to dissolve the WDPA.</w:t>
      </w:r>
    </w:p>
    <w:p w14:paraId="10B96465" w14:textId="77777777" w:rsidR="00F23B90" w:rsidRDefault="00F23B90" w:rsidP="00F23B90">
      <w:pPr>
        <w:pStyle w:val="ListBullet"/>
      </w:pPr>
      <w:r>
        <w:t>Add a new field called Dissolve</w:t>
      </w:r>
    </w:p>
    <w:p w14:paraId="334D2F0A" w14:textId="77777777" w:rsidR="00F23B90" w:rsidRDefault="00F23B90" w:rsidP="00F23B90">
      <w:pPr>
        <w:pStyle w:val="ListBullet"/>
      </w:pPr>
      <w:r>
        <w:t>Populate the field with 1’s</w:t>
      </w:r>
    </w:p>
    <w:p w14:paraId="33125CE3" w14:textId="77777777" w:rsidR="00F23B90" w:rsidRDefault="00F23B90" w:rsidP="00F23B90">
      <w:pPr>
        <w:pStyle w:val="ListBullet"/>
      </w:pPr>
      <w:r>
        <w:t>Use the Generalisation | Dissolve tool and use the Dissolve field to generalise the data</w:t>
      </w:r>
    </w:p>
    <w:p w14:paraId="62824A87" w14:textId="77777777" w:rsidR="00F23B90" w:rsidRDefault="00F23B90" w:rsidP="003D4FE8">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3D4FE8">
      <w:pPr>
        <w:pStyle w:val="BodyText2"/>
      </w:pPr>
      <w:r>
        <w:t>Taking all features with Status = ‘Designated’ there are now 158218 features instead of 161991.</w:t>
      </w:r>
    </w:p>
    <w:p w14:paraId="2001B7CA" w14:textId="77777777" w:rsidR="00F23B90" w:rsidRDefault="00F23B90" w:rsidP="003D4FE8">
      <w:pPr>
        <w:pStyle w:val="BodyText2"/>
      </w:pPr>
      <w:r>
        <w:t>Looking at different combinations of IUCN categories:</w:t>
      </w:r>
    </w:p>
    <w:p w14:paraId="7CF48FBA" w14:textId="77777777" w:rsidR="00F23B90" w:rsidRDefault="00F23B90" w:rsidP="00F23B90">
      <w:pPr>
        <w:pStyle w:val="ListBullet"/>
      </w:pPr>
      <w:r>
        <w:t>IUCN Cat I – there are overlapping areas</w:t>
      </w:r>
    </w:p>
    <w:p w14:paraId="4D3AE07C" w14:textId="77777777" w:rsidR="00F23B90" w:rsidRDefault="00F23B90" w:rsidP="00F23B90">
      <w:pPr>
        <w:pStyle w:val="ListBullet"/>
      </w:pPr>
      <w:r>
        <w:t>IUCN Cat II – there are overlapping areas, e.g. Gunung Rinjani in Lombok – straight duplicates</w:t>
      </w:r>
    </w:p>
    <w:p w14:paraId="66C2D015" w14:textId="77777777" w:rsidR="00F23B90" w:rsidRDefault="00F23B90" w:rsidP="00F23B90">
      <w:pPr>
        <w:pStyle w:val="ListBullet"/>
      </w:pPr>
      <w:r>
        <w:t>IUCN Cat III – loads of overlaps – mostly slivers in New Zealand – why haven’t these been cleaned?</w:t>
      </w:r>
    </w:p>
    <w:p w14:paraId="5AB5AA11" w14:textId="77777777" w:rsidR="00F23B90" w:rsidRDefault="00F23B90" w:rsidP="00F23B90">
      <w:pPr>
        <w:pStyle w:val="BodyText"/>
      </w:pPr>
    </w:p>
    <w:p w14:paraId="064A325C" w14:textId="77777777" w:rsidR="00F23B90" w:rsidRPr="000E1A5C" w:rsidRDefault="00F23B90" w:rsidP="00F23B90">
      <w:pPr>
        <w:pStyle w:val="BodyText"/>
        <w:jc w:val="center"/>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F23B90">
      <w:pPr>
        <w:pStyle w:val="Heading4"/>
      </w:pPr>
      <w:bookmarkStart w:id="44" w:name="_Ref329958140"/>
      <w:r>
        <w:t>In PostGIS</w:t>
      </w:r>
      <w:bookmarkEnd w:id="44"/>
    </w:p>
    <w:p w14:paraId="06FB10FC" w14:textId="77777777" w:rsidR="00EA3299" w:rsidRDefault="00F23B90" w:rsidP="00324C76">
      <w:pPr>
        <w:pStyle w:val="Heading5"/>
      </w:pPr>
      <w:r>
        <w:t xml:space="preserve">See </w:t>
      </w:r>
      <w:r>
        <w:rPr>
          <w:szCs w:val="22"/>
        </w:rPr>
        <w:fldChar w:fldCharType="begin"/>
      </w:r>
      <w:r>
        <w:instrText xml:space="preserve"> REF _Ref329958184 \h </w:instrText>
      </w:r>
      <w:r>
        <w:rPr>
          <w:szCs w:val="22"/>
        </w:rPr>
        <w:fldChar w:fldCharType="separate"/>
      </w:r>
      <w:r w:rsidR="00EA3299">
        <w:t>User-defined functions</w:t>
      </w:r>
    </w:p>
    <w:p w14:paraId="68C75ACD" w14:textId="77777777" w:rsidR="00EA3299" w:rsidRDefault="00EA3299" w:rsidP="00A401BB">
      <w:pPr>
        <w:pStyle w:val="Heading6"/>
      </w:pPr>
      <w:r>
        <w:t>Using plpgsql</w:t>
      </w:r>
    </w:p>
    <w:p w14:paraId="42F360B6" w14:textId="77777777" w:rsidR="00EA3299" w:rsidRDefault="00EA3299" w:rsidP="00352E10">
      <w:pPr>
        <w:pStyle w:val="BodyText"/>
      </w:pPr>
      <w:r>
        <w:t xml:space="preserve">See here: </w:t>
      </w:r>
      <w:r w:rsidRPr="00573BB7">
        <w:t>http://www.postgresql.org/docs/8.1/static/plpython.html</w:t>
      </w:r>
    </w:p>
    <w:p w14:paraId="0DD1F1B9" w14:textId="77777777" w:rsidR="00EA3299" w:rsidRDefault="00EA3299" w:rsidP="00352E10">
      <w:pPr>
        <w:pStyle w:val="ListBullet"/>
      </w:pPr>
      <w:r>
        <w:t>Install PL/Python</w:t>
      </w:r>
    </w:p>
    <w:p w14:paraId="4A33043F" w14:textId="77777777" w:rsidR="00EA3299" w:rsidRDefault="00EA3299"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3D4FE8">
      <w:pPr>
        <w:pStyle w:val="BodyText2"/>
      </w:pPr>
      <w:r>
        <w:t>Tried 'createlang plpythonu dbdopa' in psql - no success</w:t>
      </w:r>
    </w:p>
    <w:p w14:paraId="2B8A1CDC" w14:textId="77777777" w:rsidR="00EA3299" w:rsidRDefault="00EA3299" w:rsidP="00352E10">
      <w:pPr>
        <w:pStyle w:val="BodyText"/>
      </w:pPr>
      <w:r>
        <w:t>gem it sorted the install but now permission issues - the language is now listed when you go to create a new function using the GUI</w:t>
      </w:r>
    </w:p>
    <w:p w14:paraId="6C82009B" w14:textId="77777777" w:rsidR="00EA3299" w:rsidRDefault="00EA3299" w:rsidP="003D4FE8">
      <w:pPr>
        <w:pStyle w:val="BodyText2"/>
      </w:pPr>
      <w:r>
        <w:t>But no, only superusers can create function using untrusted languages (like python)</w:t>
      </w:r>
    </w:p>
    <w:p w14:paraId="525E2E99" w14:textId="77777777" w:rsidR="00EA3299" w:rsidRDefault="00EA3299" w:rsidP="00352E10">
      <w:pPr>
        <w:pStyle w:val="ListBullet"/>
      </w:pPr>
      <w:r>
        <w:t>Create the function in sql</w:t>
      </w:r>
    </w:p>
    <w:p w14:paraId="022E79D4" w14:textId="77777777" w:rsidR="00EA3299" w:rsidRDefault="00EA3299" w:rsidP="003D4FE8">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352E10">
      <w:pPr>
        <w:pStyle w:val="BodyText"/>
      </w:pPr>
      <w:r>
        <w:lastRenderedPageBreak/>
        <w:t>Creating the UDF using the pgAdmin ‘New function…’ dialog is awful:</w:t>
      </w:r>
    </w:p>
    <w:p w14:paraId="614DE7EB" w14:textId="77777777" w:rsidR="00EA3299" w:rsidRDefault="00EA3299" w:rsidP="00424B7F">
      <w:pPr>
        <w:pStyle w:val="ListBullet2"/>
      </w:pPr>
      <w:r>
        <w:t>Right click and ‘New Function..’</w:t>
      </w:r>
    </w:p>
    <w:p w14:paraId="04C71BFC" w14:textId="77777777" w:rsidR="00EA3299" w:rsidRDefault="00EA3299" w:rsidP="00424B7F">
      <w:pPr>
        <w:pStyle w:val="ListBullet2"/>
      </w:pPr>
      <w:r>
        <w:t>Enter name, owner, return type and language (plpgsql)</w:t>
      </w:r>
    </w:p>
    <w:p w14:paraId="65893E74" w14:textId="77777777" w:rsidR="00EA3299" w:rsidRDefault="00EA3299" w:rsidP="00424B7F">
      <w:pPr>
        <w:pStyle w:val="ListBullet2"/>
      </w:pPr>
      <w:r>
        <w:t>Then click on the ‘Definition’ tab and enter the following and nothing else (you can check the actual sql that is generated in the sql tab:</w:t>
      </w:r>
    </w:p>
    <w:p w14:paraId="5D2DD2E9" w14:textId="77777777" w:rsidR="00EA3299" w:rsidRDefault="00EA3299" w:rsidP="00397DAF">
      <w:pPr>
        <w:pStyle w:val="sql"/>
      </w:pPr>
      <w:r>
        <w:t>begin</w:t>
      </w:r>
    </w:p>
    <w:p w14:paraId="42012EA1" w14:textId="77777777" w:rsidR="00EA3299" w:rsidRDefault="00EA3299" w:rsidP="00397DAF">
      <w:pPr>
        <w:pStyle w:val="sql"/>
      </w:pPr>
      <w:r>
        <w:t>truncate especies.species_wdpa_unique;</w:t>
      </w:r>
    </w:p>
    <w:p w14:paraId="4266A53D" w14:textId="77777777" w:rsidR="00EA3299" w:rsidRDefault="00EA3299" w:rsidP="00397DAF">
      <w:pPr>
        <w:pStyle w:val="sql"/>
      </w:pPr>
      <w:r>
        <w:t>return true;</w:t>
      </w:r>
    </w:p>
    <w:p w14:paraId="76DDEB53" w14:textId="77777777" w:rsidR="00EA3299" w:rsidRDefault="00EA3299" w:rsidP="00397DAF">
      <w:pPr>
        <w:pStyle w:val="sql"/>
      </w:pPr>
      <w:r>
        <w:t>end;</w:t>
      </w:r>
    </w:p>
    <w:p w14:paraId="3A99CB02" w14:textId="77777777" w:rsidR="00EA3299" w:rsidRDefault="00EA3299" w:rsidP="00A401BB">
      <w:pPr>
        <w:pStyle w:val="Heading6"/>
      </w:pPr>
      <w:r>
        <w:t>Using sql</w:t>
      </w:r>
    </w:p>
    <w:p w14:paraId="390DEF4F" w14:textId="77777777" w:rsidR="00EA3299" w:rsidRDefault="00EA3299" w:rsidP="003D4FE8">
      <w:pPr>
        <w:pStyle w:val="BodyText2"/>
      </w:pPr>
      <w:r>
        <w:t>You cant have case statements in sql – but it is quicker.</w:t>
      </w:r>
    </w:p>
    <w:p w14:paraId="66A26C89" w14:textId="77777777" w:rsidR="00EA3299" w:rsidRDefault="00EA3299" w:rsidP="003D4FE8">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397DAF">
      <w:pPr>
        <w:pStyle w:val="sql"/>
      </w:pPr>
      <w:r w:rsidRPr="004F4FDC">
        <w:t>CREATE OR REPLACE FUNCTION getcountryspeciescount(country_id integer, presence_id integer[] default '{1,2,3,4,5,6}')</w:t>
      </w:r>
    </w:p>
    <w:p w14:paraId="7E0FB9CA" w14:textId="77777777" w:rsidR="00EA3299" w:rsidRDefault="00EA3299" w:rsidP="003D4FE8">
      <w:pPr>
        <w:pStyle w:val="BodyText2"/>
      </w:pPr>
      <w:r>
        <w:t>This array parameter can be used in an IN-type expression in an SQL statement using the ANY keyword, e.g.:</w:t>
      </w:r>
    </w:p>
    <w:p w14:paraId="3C576F0C" w14:textId="77777777" w:rsidR="00EA3299" w:rsidRDefault="00EA3299" w:rsidP="00397DAF">
      <w:pPr>
        <w:pStyle w:val="sql"/>
      </w:pPr>
      <w:r w:rsidRPr="004F4FDC">
        <w:t>AND</w:t>
      </w:r>
      <w:r>
        <w:t xml:space="preserve"> </w:t>
      </w:r>
      <w:r w:rsidRPr="004F4FDC">
        <w:t>presence_id = ANY ($2))</w:t>
      </w:r>
    </w:p>
    <w:p w14:paraId="014C008C" w14:textId="77777777" w:rsidR="00EA3299" w:rsidRPr="008B35FC" w:rsidRDefault="00EA3299" w:rsidP="003D4FE8">
      <w:pPr>
        <w:pStyle w:val="BodyText2"/>
      </w:pPr>
      <w:r>
        <w:t>To concatenate string in SQL use the || operator.</w:t>
      </w:r>
    </w:p>
    <w:p w14:paraId="6670653B" w14:textId="77777777" w:rsidR="00F23B90" w:rsidRDefault="00EA3299" w:rsidP="003D4FE8">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3D4FE8">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F23B90">
      <w:pPr>
        <w:pStyle w:val="BodyText"/>
      </w:pPr>
    </w:p>
    <w:p w14:paraId="01645A6B" w14:textId="77777777" w:rsidR="00F23B90" w:rsidRDefault="00F23B90" w:rsidP="00F23B90">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F23B90">
      <w:pPr>
        <w:pStyle w:val="BodyText"/>
      </w:pPr>
    </w:p>
    <w:p w14:paraId="0F108297" w14:textId="77777777" w:rsidR="00F23B90" w:rsidRDefault="00F23B90" w:rsidP="00F23B90">
      <w:pPr>
        <w:pStyle w:val="BodyText"/>
        <w:jc w:val="center"/>
      </w:pPr>
      <w:r>
        <w:rPr>
          <w:noProof/>
          <w:lang w:bidi="ar-SA"/>
        </w:rPr>
        <w:lastRenderedPageBreak/>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F23B90">
      <w:pPr>
        <w:pStyle w:val="BodyText"/>
      </w:pPr>
    </w:p>
    <w:p w14:paraId="3A4C7B79" w14:textId="77777777" w:rsidR="00F23B90" w:rsidRDefault="00F23B90" w:rsidP="00F23B90">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F23B90">
      <w:pPr>
        <w:pStyle w:val="BodyText"/>
      </w:pPr>
    </w:p>
    <w:p w14:paraId="0D32FC39" w14:textId="77777777" w:rsidR="00F23B90" w:rsidRDefault="00F23B90" w:rsidP="00F23B90">
      <w:pPr>
        <w:pStyle w:val="BodyText"/>
        <w:jc w:val="center"/>
      </w:pPr>
      <w:r>
        <w:rPr>
          <w:noProof/>
          <w:lang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F23B90">
      <w:pPr>
        <w:pStyle w:val="BodyText"/>
      </w:pPr>
    </w:p>
    <w:p w14:paraId="1D3E8852" w14:textId="77777777" w:rsidR="00F23B90" w:rsidRDefault="00F23B90" w:rsidP="00F23B90">
      <w:pPr>
        <w:pStyle w:val="BodyText"/>
      </w:pPr>
      <w:r>
        <w:t>Here we go with the whole WDPA – started at 14:54 on 13/7/12:</w:t>
      </w:r>
    </w:p>
    <w:p w14:paraId="030062DF" w14:textId="77777777" w:rsidR="00F23B90" w:rsidRDefault="00F23B90" w:rsidP="00397DAF">
      <w:pPr>
        <w:pStyle w:val="Code"/>
      </w:pPr>
      <w:r w:rsidRPr="00E454B2">
        <w:t>create table wdpa_union with oids as select '1'::integer as num, st_makevalid((ST_Dump(st_union(geom))).geom) from wdpa</w:t>
      </w:r>
    </w:p>
    <w:p w14:paraId="40DDB783" w14:textId="77777777" w:rsidR="00F23B90" w:rsidRDefault="00F23B90" w:rsidP="00F23B90">
      <w:pPr>
        <w:pStyle w:val="BodyText"/>
      </w:pPr>
      <w:r>
        <w:t>Oh – topology error after 34 hours:</w:t>
      </w:r>
    </w:p>
    <w:p w14:paraId="14D606C5" w14:textId="77777777" w:rsidR="00F23B90" w:rsidRDefault="00F23B90" w:rsidP="00397DAF">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F23B90">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397DAF">
      <w:pPr>
        <w:pStyle w:val="Code"/>
      </w:pPr>
      <w:r w:rsidRPr="00ED78A5">
        <w:t>create table wdpa_union with oids as select '1'::integer as num, (ST_Dump(st_union(geom))).geom from wdpa</w:t>
      </w:r>
    </w:p>
    <w:p w14:paraId="38F84489" w14:textId="77777777" w:rsidR="00F23B90" w:rsidRDefault="00F23B90" w:rsidP="003D4FE8">
      <w:pPr>
        <w:pStyle w:val="BodyText2"/>
      </w:pPr>
      <w:r>
        <w:t>Same result after 34 hours:</w:t>
      </w:r>
    </w:p>
    <w:p w14:paraId="276A14F0" w14:textId="77777777" w:rsidR="00F23B90" w:rsidRDefault="00F23B90" w:rsidP="00397DAF">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F23B90">
      <w:pPr>
        <w:pStyle w:val="BodyText"/>
      </w:pPr>
      <w:r>
        <w:t>Trying this:</w:t>
      </w:r>
    </w:p>
    <w:p w14:paraId="64FDF757" w14:textId="77777777" w:rsidR="00F23B90" w:rsidRDefault="00F23B90" w:rsidP="00397DAF">
      <w:pPr>
        <w:pStyle w:val="Code"/>
      </w:pPr>
      <w:r w:rsidRPr="00E02813">
        <w:t>create table wdpa_union with oids as select '1'::integer as num, st_union(geom) from wdpa</w:t>
      </w:r>
    </w:p>
    <w:p w14:paraId="7E06B5D2" w14:textId="77777777" w:rsidR="003C733A" w:rsidRDefault="003C733A" w:rsidP="003C733A">
      <w:pPr>
        <w:pStyle w:val="Heading1"/>
      </w:pPr>
      <w:r>
        <w:t>Data Loading</w:t>
      </w:r>
    </w:p>
    <w:p w14:paraId="627A24BC" w14:textId="77777777" w:rsidR="0043068D" w:rsidRDefault="0043068D" w:rsidP="0043068D">
      <w:pPr>
        <w:pStyle w:val="Heading2"/>
      </w:pPr>
      <w:bookmarkStart w:id="45" w:name="_Toc315774562"/>
      <w:r>
        <w:t>Importing the Red list data</w:t>
      </w:r>
    </w:p>
    <w:p w14:paraId="02E02C6C" w14:textId="77777777" w:rsidR="003C733A" w:rsidRDefault="0043068D" w:rsidP="0043068D">
      <w:pPr>
        <w:pStyle w:val="Heading3"/>
      </w:pPr>
      <w:r>
        <w:t>I</w:t>
      </w:r>
      <w:r w:rsidR="003C733A">
        <w:t>nto PostGIS</w:t>
      </w:r>
    </w:p>
    <w:p w14:paraId="6D14E2D4" w14:textId="77777777" w:rsidR="003C733A" w:rsidRDefault="003C733A" w:rsidP="0043068D">
      <w:pPr>
        <w:pStyle w:val="Heading4"/>
      </w:pPr>
      <w:r>
        <w:t>From a FileGDB</w:t>
      </w:r>
    </w:p>
    <w:p w14:paraId="554ED6AD" w14:textId="77777777" w:rsidR="003C733A" w:rsidRDefault="003C733A" w:rsidP="003D4FE8">
      <w:pPr>
        <w:pStyle w:val="BodyText2"/>
      </w:pPr>
      <w:r>
        <w:lastRenderedPageBreak/>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397DAF">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3D4FE8">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397DAF">
      <w:pPr>
        <w:pStyle w:val="Code"/>
        <w:rPr>
          <w:lang w:bidi="ar-SA"/>
        </w:rPr>
      </w:pPr>
      <w:r w:rsidRPr="00894760">
        <w:rPr>
          <w:lang w:bidi="ar-SA"/>
        </w:rPr>
        <w:t>|INFORM|Trying to find a DYNAMIC plugin for reader named `FILEGDB'</w:t>
      </w:r>
    </w:p>
    <w:p w14:paraId="456C599A" w14:textId="77777777" w:rsidR="003C733A" w:rsidRPr="00894760" w:rsidRDefault="003C733A" w:rsidP="00397DAF">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397DAF">
      <w:pPr>
        <w:pStyle w:val="Code"/>
        <w:rPr>
          <w:lang w:bidi="ar-SA"/>
        </w:rPr>
      </w:pPr>
      <w:r w:rsidRPr="00894760">
        <w:rPr>
          <w:lang w:bidi="ar-SA"/>
        </w:rPr>
        <w:t>|INFORM|Loaded module 'FILEGDB' from file 'E:\apps\FME\plugins/FILEGDB.dll'</w:t>
      </w:r>
    </w:p>
    <w:p w14:paraId="31610AD9" w14:textId="77777777" w:rsidR="003C733A" w:rsidRPr="00894760" w:rsidRDefault="003C733A" w:rsidP="00397DAF">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397DAF">
      <w:pPr>
        <w:pStyle w:val="Code"/>
        <w:rPr>
          <w:lang w:bidi="ar-SA"/>
        </w:rPr>
      </w:pPr>
      <w:r w:rsidRPr="00894760">
        <w:rPr>
          <w:lang w:bidi="ar-SA"/>
        </w:rPr>
        <w:t>|WARN  |Geodatabase Error (-2147024809): Invalid function arguments.</w:t>
      </w:r>
    </w:p>
    <w:p w14:paraId="15F7BA5C" w14:textId="77777777" w:rsidR="003C733A" w:rsidRPr="00894760" w:rsidRDefault="003C733A" w:rsidP="003D4FE8">
      <w:pPr>
        <w:pStyle w:val="BodyText2"/>
        <w:rPr>
          <w:sz w:val="16"/>
        </w:rPr>
      </w:pPr>
      <w:r w:rsidRPr="00894760">
        <w:rPr>
          <w:lang w:bidi="ar-SA"/>
        </w:rPr>
        <w:t>|WARN  |Could not open File Geodatabase table `\AllSpecies_WebMercator'.</w:t>
      </w:r>
    </w:p>
    <w:p w14:paraId="5BB507DA" w14:textId="77777777" w:rsidR="003C733A" w:rsidRDefault="003C733A" w:rsidP="003D4FE8">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3D4FE8">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3D4FE8">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3D4FE8">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3D4FE8">
      <w:pPr>
        <w:pStyle w:val="BodyText2"/>
      </w:pPr>
      <w:r>
        <w:t xml:space="preserve">2014_2 imported into ies-pgsql2.jrc.org using </w:t>
      </w:r>
      <w:hyperlink r:id="rId175" w:history="1">
        <w:r w:rsidRPr="00082F4C">
          <w:rPr>
            <w:rStyle w:val="Hyperlink"/>
          </w:rPr>
          <w:t>this</w:t>
        </w:r>
      </w:hyperlink>
      <w:r>
        <w:t xml:space="preserve"> FME script.</w:t>
      </w:r>
    </w:p>
    <w:p w14:paraId="48D4EDC9" w14:textId="77777777" w:rsidR="003C733A" w:rsidRDefault="003C733A" w:rsidP="0043068D">
      <w:pPr>
        <w:pStyle w:val="Heading4"/>
      </w:pPr>
      <w:r>
        <w:t>From PostGIS</w:t>
      </w:r>
    </w:p>
    <w:p w14:paraId="2BB316CE" w14:textId="77777777" w:rsidR="003C733A" w:rsidRDefault="003C733A" w:rsidP="003D4FE8">
      <w:pPr>
        <w:pStyle w:val="BodyText2"/>
      </w:pPr>
      <w:r>
        <w:t>When you try and transfer from PostGIS on durga in FME keeps failing at 30000 records:</w:t>
      </w:r>
    </w:p>
    <w:p w14:paraId="107EAE10" w14:textId="77777777" w:rsidR="003C733A" w:rsidRPr="00E26EE4" w:rsidRDefault="003C733A" w:rsidP="003D4FE8">
      <w:pPr>
        <w:pStyle w:val="BodyText2"/>
      </w:pPr>
      <w:r w:rsidRPr="00A77576">
        <w:t>2012-04-30 08:31:48| 208.6| 28.2|ERROR |Error executing SQL query ('FETCH 10000 IN public_species_crsr____'): 'out of memory for query result</w:t>
      </w:r>
    </w:p>
    <w:p w14:paraId="66E84B64" w14:textId="77777777" w:rsidR="00E70E70" w:rsidRDefault="0043068D" w:rsidP="0043068D">
      <w:pPr>
        <w:pStyle w:val="Heading3"/>
      </w:pPr>
      <w:r>
        <w:t>I</w:t>
      </w:r>
      <w:r w:rsidR="00E70E70">
        <w:t>nto Hadoop</w:t>
      </w:r>
    </w:p>
    <w:p w14:paraId="78A12247" w14:textId="77777777" w:rsidR="00E70E70" w:rsidRDefault="00E70E70" w:rsidP="0043068D">
      <w:pPr>
        <w:pStyle w:val="Heading4"/>
      </w:pPr>
      <w:bookmarkStart w:id="46" w:name="_Ref385922102"/>
      <w:r>
        <w:t xml:space="preserve">Using the species JSON files </w:t>
      </w:r>
      <w:bookmarkEnd w:id="46"/>
    </w:p>
    <w:p w14:paraId="58ACEDA9" w14:textId="77777777" w:rsidR="00E70E70" w:rsidRDefault="00E70E70" w:rsidP="003D4FE8">
      <w:pPr>
        <w:pStyle w:val="BodyText2"/>
      </w:pPr>
      <w:r>
        <w:t>This is the process:</w:t>
      </w:r>
    </w:p>
    <w:p w14:paraId="7D264D93" w14:textId="77777777" w:rsidR="00E70E70" w:rsidRDefault="00E70E70" w:rsidP="0043068D">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43068D">
      <w:pPr>
        <w:pStyle w:val="ListBullet2"/>
      </w:pPr>
      <w:r>
        <w:t>WinSCP the zipped files to the Hadoop cluster ’Hadoop-sn</w:t>
      </w:r>
      <w:r w:rsidRPr="00D04036">
        <w:t>/home/dopa/data/zip/species</w:t>
      </w:r>
      <w:r>
        <w:t>’ (full transfer took 42 min)</w:t>
      </w:r>
    </w:p>
    <w:p w14:paraId="24748745" w14:textId="77777777" w:rsidR="00E70E70" w:rsidRDefault="00E70E70" w:rsidP="0043068D">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43068D">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3D4FE8">
      <w:pPr>
        <w:pStyle w:val="BodyText2"/>
      </w:pPr>
      <w:r>
        <w:t>There were issues with the following json file exports:</w:t>
      </w:r>
    </w:p>
    <w:p w14:paraId="054CA763" w14:textId="77777777" w:rsidR="00E70E70" w:rsidRDefault="00082D6F" w:rsidP="003D4FE8">
      <w:pPr>
        <w:pStyle w:val="BodyText2"/>
      </w:pPr>
      <w:hyperlink r:id="rId176"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082D6F" w:rsidP="003D4FE8">
      <w:pPr>
        <w:pStyle w:val="BodyText2"/>
      </w:pPr>
      <w:hyperlink r:id="rId177"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3D4FE8">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3D4FE8">
      <w:pPr>
        <w:pStyle w:val="BodyText2"/>
      </w:pPr>
      <w:r>
        <w:t>I am trying again using the hdfs shell to load the same files to see if it is quicker:</w:t>
      </w:r>
    </w:p>
    <w:p w14:paraId="4B3A8690" w14:textId="77777777" w:rsidR="00E70E70" w:rsidRDefault="00E70E70" w:rsidP="00397DAF">
      <w:pPr>
        <w:pStyle w:val="Unix"/>
      </w:pPr>
      <w:r w:rsidRPr="00C60530">
        <w:t xml:space="preserve">[dopa@hadoop-sn ~]$ </w:t>
      </w:r>
      <w:r w:rsidRPr="00503875">
        <w:t>hadoop fs -put /home/dopa/data/json/species/* /user/hive/warehouse/</w:t>
      </w:r>
      <w:r>
        <w:t>species</w:t>
      </w:r>
    </w:p>
    <w:p w14:paraId="1F49200D" w14:textId="77777777" w:rsidR="00E70E70" w:rsidRDefault="00E70E70" w:rsidP="003D4FE8">
      <w:pPr>
        <w:pStyle w:val="BodyText2"/>
      </w:pPr>
      <w:r>
        <w:lastRenderedPageBreak/>
        <w:t>Started the load of the full species dataset in json format at 15:00 on 12/5/2014 – finished in 25mins. 2.6Tb out of 64Tb before loading species data – 2.8Tb after!</w:t>
      </w:r>
    </w:p>
    <w:p w14:paraId="535F4F1D" w14:textId="77777777" w:rsidR="00E70E70" w:rsidRDefault="00E70E70" w:rsidP="003D4FE8">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3D4FE8">
      <w:pPr>
        <w:pStyle w:val="BodyText2"/>
      </w:pPr>
      <w:r>
        <w:t xml:space="preserve">Created the new 2014_2 species table in PostGIS with the filtered and dissolved spatial data using </w:t>
      </w:r>
      <w:hyperlink r:id="rId178"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43068D">
      <w:pPr>
        <w:pStyle w:val="Heading4"/>
      </w:pPr>
      <w:bookmarkStart w:id="47" w:name="_Ref401910845"/>
      <w:r>
        <w:t>Using Python to Avro</w:t>
      </w:r>
      <w:bookmarkEnd w:id="47"/>
    </w:p>
    <w:p w14:paraId="443E8AE8" w14:textId="77777777" w:rsidR="00C8286F" w:rsidRDefault="00895242" w:rsidP="003D4FE8">
      <w:pPr>
        <w:pStyle w:val="BodyText2"/>
      </w:pPr>
      <w:r>
        <w:t>There is</w:t>
      </w:r>
      <w:r w:rsidR="002B5187">
        <w:t xml:space="preserve"> </w:t>
      </w:r>
      <w:hyperlink r:id="rId179"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80"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397DAF">
      <w:pPr>
        <w:pStyle w:val="Code"/>
      </w:pPr>
      <w:r w:rsidRPr="00B0083A">
        <w:t>C:\Users\cottaan&gt;pip install avro</w:t>
      </w:r>
    </w:p>
    <w:p w14:paraId="42FF403F" w14:textId="77777777" w:rsidR="00C8286F" w:rsidRPr="00B0083A" w:rsidRDefault="00C8286F" w:rsidP="00397DAF">
      <w:pPr>
        <w:pStyle w:val="Code"/>
      </w:pPr>
      <w:r w:rsidRPr="00B0083A">
        <w:t>Downloading/unpacking avro</w:t>
      </w:r>
    </w:p>
    <w:p w14:paraId="55508016" w14:textId="77777777" w:rsidR="00C8286F" w:rsidRPr="00B0083A" w:rsidRDefault="00C8286F" w:rsidP="00397DAF">
      <w:pPr>
        <w:pStyle w:val="Code"/>
      </w:pPr>
      <w:r w:rsidRPr="00B0083A">
        <w:t xml:space="preserve">  Downloading avro-1.7.7.tar.gz</w:t>
      </w:r>
    </w:p>
    <w:p w14:paraId="0C4EA59C" w14:textId="77777777" w:rsidR="00C8286F" w:rsidRPr="00B0083A" w:rsidRDefault="00C8286F" w:rsidP="00397DAF">
      <w:pPr>
        <w:pStyle w:val="Code"/>
      </w:pPr>
      <w:r w:rsidRPr="00B0083A">
        <w:t xml:space="preserve">  Running setup.py egg_info for package avro</w:t>
      </w:r>
    </w:p>
    <w:p w14:paraId="40340E70" w14:textId="77777777" w:rsidR="00C8286F" w:rsidRPr="00B0083A" w:rsidRDefault="00C8286F" w:rsidP="00397DAF">
      <w:pPr>
        <w:pStyle w:val="Code"/>
      </w:pPr>
    </w:p>
    <w:p w14:paraId="281AC471" w14:textId="77777777" w:rsidR="00C8286F" w:rsidRPr="00B0083A" w:rsidRDefault="00C8286F" w:rsidP="00397DAF">
      <w:pPr>
        <w:pStyle w:val="Code"/>
      </w:pPr>
      <w:r w:rsidRPr="00B0083A">
        <w:t>Installing collected packages: avro</w:t>
      </w:r>
    </w:p>
    <w:p w14:paraId="25EEF027" w14:textId="77777777" w:rsidR="00C8286F" w:rsidRPr="00B0083A" w:rsidRDefault="00C8286F" w:rsidP="00397DAF">
      <w:pPr>
        <w:pStyle w:val="Code"/>
      </w:pPr>
      <w:r w:rsidRPr="00B0083A">
        <w:t xml:space="preserve">  Running setup.py install for avro</w:t>
      </w:r>
    </w:p>
    <w:p w14:paraId="5A7FDE7C" w14:textId="77777777" w:rsidR="00C8286F" w:rsidRPr="00B0083A" w:rsidRDefault="00C8286F" w:rsidP="00397DAF">
      <w:pPr>
        <w:pStyle w:val="Code"/>
      </w:pPr>
    </w:p>
    <w:p w14:paraId="76871E79" w14:textId="77777777" w:rsidR="00C8286F" w:rsidRPr="00B0083A" w:rsidRDefault="00C8286F" w:rsidP="00397DAF">
      <w:pPr>
        <w:pStyle w:val="Code"/>
      </w:pPr>
      <w:r w:rsidRPr="00B0083A">
        <w:t>Successfully installed avro</w:t>
      </w:r>
    </w:p>
    <w:p w14:paraId="38A90995" w14:textId="77777777" w:rsidR="00C8286F" w:rsidRPr="00B0083A" w:rsidRDefault="00C8286F" w:rsidP="00397DAF">
      <w:pPr>
        <w:pStyle w:val="Code"/>
      </w:pPr>
      <w:r w:rsidRPr="00B0083A">
        <w:t>Cleaning up...</w:t>
      </w:r>
    </w:p>
    <w:p w14:paraId="47E17C42" w14:textId="77777777" w:rsidR="00C8286F" w:rsidRPr="00B0083A" w:rsidRDefault="00C8286F" w:rsidP="003D4FE8">
      <w:pPr>
        <w:pStyle w:val="BodyText2"/>
      </w:pPr>
      <w:r>
        <w:t>This will install in the Anaconda directory and you can still use the package by adding it to your path:</w:t>
      </w:r>
    </w:p>
    <w:p w14:paraId="3068D5BB" w14:textId="77777777" w:rsidR="00C8286F" w:rsidRDefault="00C8286F" w:rsidP="00397DAF">
      <w:pPr>
        <w:pStyle w:val="Code"/>
      </w:pPr>
      <w:r>
        <w:t>&gt;&gt;&gt; import sys</w:t>
      </w:r>
    </w:p>
    <w:p w14:paraId="40DC3409" w14:textId="77777777" w:rsidR="00C8286F" w:rsidRDefault="00C8286F" w:rsidP="00397DAF">
      <w:pPr>
        <w:pStyle w:val="Code"/>
      </w:pPr>
      <w:r>
        <w:t>&gt;&gt;&gt; sys.path.append(r"C:\Anaconda\Lib\site-packages")</w:t>
      </w:r>
    </w:p>
    <w:p w14:paraId="5AC51396" w14:textId="77777777" w:rsidR="0019783D" w:rsidRDefault="00BA0549" w:rsidP="003D4FE8">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397DAF">
      <w:pPr>
        <w:pStyle w:val="Code"/>
        <w:rPr>
          <w:lang w:bidi="ar-SA"/>
        </w:rPr>
      </w:pPr>
      <w:r>
        <w:rPr>
          <w:lang w:bidi="ar-SA"/>
        </w:rPr>
        <w:t>The datum {u'SEASONAL': 1, u'DATA_SENS': u' ', u'SUBPOP'………….: u' ', u'SpeciesID': u'8543'} is not an example of the schema {</w:t>
      </w:r>
    </w:p>
    <w:p w14:paraId="2799ED00" w14:textId="77777777" w:rsidR="00C91201" w:rsidRDefault="001F202F" w:rsidP="003D4FE8">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397DAF">
      <w:pPr>
        <w:pStyle w:val="Code"/>
      </w:pPr>
      <w:r>
        <w:t xml:space="preserve">, </w:t>
      </w:r>
      <w:r w:rsidRPr="00C91201">
        <w:t>u'Shape': &lt;Polygon object at 0x16c11d70[0x16c11d80]&gt;, u'SpeciesID': u'8543'}</w:t>
      </w:r>
    </w:p>
    <w:p w14:paraId="6180E636" w14:textId="77777777" w:rsidR="009C66B8" w:rsidRDefault="009C66B8" w:rsidP="003D4FE8">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3D4FE8">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397DAF">
      <w:pPr>
        <w:pStyle w:val="Unix"/>
        <w:rPr>
          <w:bCs/>
        </w:rPr>
      </w:pPr>
      <w:r w:rsidRPr="00232BDD">
        <w:t>C:\Users\cottaan&gt;java -jar C:\Users\cottaan\Downloads\avro-tools-1.7.3.jar tojson C:\Users\cottaan\Documents\iucn_rl_species_2014_2_no_sens.avro</w:t>
      </w:r>
    </w:p>
    <w:p w14:paraId="605BF751" w14:textId="77777777" w:rsidR="008F1F5F" w:rsidRDefault="008F1F5F" w:rsidP="003D4FE8">
      <w:pPr>
        <w:pStyle w:val="BodyText2"/>
      </w:pPr>
      <w:r>
        <w:t xml:space="preserve">In the end it was just that the data wasn’t being written to the Avro file as binary – I copied and pasted the code from </w:t>
      </w:r>
      <w:hyperlink r:id="rId181" w:history="1">
        <w:r w:rsidRPr="008F1F5F">
          <w:rPr>
            <w:rStyle w:val="Hyperlink"/>
          </w:rPr>
          <w:t>here</w:t>
        </w:r>
      </w:hyperlink>
      <w:r w:rsidR="009C52D6">
        <w:t xml:space="preserve"> and the writer opens with:</w:t>
      </w:r>
    </w:p>
    <w:p w14:paraId="432BBC89" w14:textId="77777777" w:rsidR="00D93266" w:rsidRDefault="008F1F5F" w:rsidP="00397DAF">
      <w:pPr>
        <w:pStyle w:val="Code"/>
      </w:pPr>
      <w:r w:rsidRPr="008F1F5F">
        <w:t>writer = DataFileWriter(open("users.avro", "w"), DatumWriter(), schema)</w:t>
      </w:r>
    </w:p>
    <w:p w14:paraId="7FECB300" w14:textId="77777777" w:rsidR="008F1F5F" w:rsidRDefault="008F1F5F" w:rsidP="00397DAF">
      <w:pPr>
        <w:pStyle w:val="Code"/>
      </w:pPr>
      <w:r>
        <w:t xml:space="preserve">instead of </w:t>
      </w:r>
    </w:p>
    <w:p w14:paraId="369C0208" w14:textId="77777777" w:rsidR="008F1F5F" w:rsidRDefault="008F1F5F" w:rsidP="00397DAF">
      <w:pPr>
        <w:pStyle w:val="Code"/>
      </w:pPr>
      <w:r w:rsidRPr="008F1F5F">
        <w:t>writer = DataFileWriter(open("users.avro", "w</w:t>
      </w:r>
      <w:r>
        <w:t>b</w:t>
      </w:r>
      <w:r w:rsidRPr="008F1F5F">
        <w:t>"), DatumWriter(), schema)</w:t>
      </w:r>
    </w:p>
    <w:p w14:paraId="1A06D0A3" w14:textId="77777777" w:rsidR="008F1F5F" w:rsidRDefault="008F1F5F" w:rsidP="003D4FE8">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82"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3D4FE8">
      <w:pPr>
        <w:pStyle w:val="BodyText2"/>
      </w:pPr>
      <w:r>
        <w:t>There is also</w:t>
      </w:r>
      <w:r w:rsidR="003F11F7">
        <w:t xml:space="preserve"> an AvroToolbox created by Mansour Raad </w:t>
      </w:r>
      <w:hyperlink r:id="rId183"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324C76">
      <w:pPr>
        <w:pStyle w:val="Heading5"/>
      </w:pPr>
      <w:bookmarkStart w:id="48" w:name="_Ref401910915"/>
      <w:r>
        <w:t>Loading data into Hadoop</w:t>
      </w:r>
      <w:bookmarkEnd w:id="48"/>
    </w:p>
    <w:p w14:paraId="1A5AB019" w14:textId="77777777" w:rsidR="00100AF2" w:rsidRDefault="00100AF2" w:rsidP="003D4FE8">
      <w:pPr>
        <w:pStyle w:val="BodyText2"/>
      </w:pPr>
      <w:r>
        <w:t>Here is the process to load data into Hadoop from ArcGIS:</w:t>
      </w:r>
    </w:p>
    <w:p w14:paraId="24227657" w14:textId="77777777" w:rsidR="00100AF2" w:rsidRDefault="00100AF2" w:rsidP="000B2F59">
      <w:pPr>
        <w:pStyle w:val="ListNumber"/>
        <w:numPr>
          <w:ilvl w:val="0"/>
          <w:numId w:val="24"/>
        </w:numPr>
      </w:pPr>
      <w:r>
        <w:t>Run the GP tool ‘FeatureClass to Avro’</w:t>
      </w:r>
    </w:p>
    <w:p w14:paraId="5922B77A" w14:textId="77777777" w:rsidR="00100AF2" w:rsidRDefault="00100AF2" w:rsidP="000B2F59">
      <w:pPr>
        <w:pStyle w:val="ListNumber"/>
        <w:numPr>
          <w:ilvl w:val="0"/>
          <w:numId w:val="24"/>
        </w:numPr>
      </w:pPr>
      <w:r>
        <w:t>WinSCP the *.avro and *.avsc files to the cluster (from ‘E:\Export\’ to Hadoop-m2/home/cottaan/data by default)</w:t>
      </w:r>
    </w:p>
    <w:p w14:paraId="23E5B54A" w14:textId="494AA754" w:rsidR="00100AF2" w:rsidRDefault="00714032" w:rsidP="000B2F59">
      <w:pPr>
        <w:pStyle w:val="ListNumber"/>
        <w:numPr>
          <w:ilvl w:val="0"/>
          <w:numId w:val="24"/>
        </w:numPr>
      </w:pPr>
      <w:r>
        <w:lastRenderedPageBreak/>
        <w:t>In Hue c</w:t>
      </w:r>
      <w:r w:rsidR="00100AF2">
        <w:t>reate a folder to hold the data in HDFS (jrc/data/species/common_redpoll)</w:t>
      </w:r>
    </w:p>
    <w:p w14:paraId="3E6895ED" w14:textId="253C5668" w:rsidR="00100AF2" w:rsidRDefault="009F3804" w:rsidP="000B2F59">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B2F59">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B2F59">
      <w:pPr>
        <w:pStyle w:val="ListNumber"/>
        <w:numPr>
          <w:ilvl w:val="0"/>
          <w:numId w:val="24"/>
        </w:numPr>
      </w:pPr>
      <w:r>
        <w:t>Create the table in Hive:</w:t>
      </w:r>
    </w:p>
    <w:p w14:paraId="38F400FD" w14:textId="77777777" w:rsidR="00120BD9" w:rsidRDefault="00120BD9" w:rsidP="00397DAF">
      <w:pPr>
        <w:pStyle w:val="Code"/>
      </w:pPr>
      <w:r>
        <w:t>CREATE EXTERNAL TABLE IF NOT EXISTS species.CommonRedpoll_Dissolved</w:t>
      </w:r>
    </w:p>
    <w:p w14:paraId="03D6B7D7" w14:textId="77777777" w:rsidR="00120BD9" w:rsidRDefault="00120BD9" w:rsidP="00397DAF">
      <w:pPr>
        <w:pStyle w:val="Code"/>
      </w:pPr>
      <w:r>
        <w:t>ROW FORMAT SERDE 'org.apache.hadoop.hive.serde2.avro.AvroSerDe'</w:t>
      </w:r>
    </w:p>
    <w:p w14:paraId="5F5762FC" w14:textId="77777777" w:rsidR="00120BD9" w:rsidRDefault="00120BD9" w:rsidP="00397DAF">
      <w:pPr>
        <w:pStyle w:val="Code"/>
      </w:pPr>
      <w:r>
        <w:t>STORED AS</w:t>
      </w:r>
    </w:p>
    <w:p w14:paraId="367D3A02" w14:textId="77777777" w:rsidR="00120BD9" w:rsidRDefault="00120BD9" w:rsidP="00397DAF">
      <w:pPr>
        <w:pStyle w:val="Code"/>
      </w:pPr>
      <w:r>
        <w:t xml:space="preserve">  INPUTFORMAT 'org.apache.hadoop.hive.ql.io.avro.AvroContainerInputFormat'</w:t>
      </w:r>
    </w:p>
    <w:p w14:paraId="7D273E1B" w14:textId="77777777" w:rsidR="00120BD9" w:rsidRDefault="00120BD9" w:rsidP="00397DAF">
      <w:pPr>
        <w:pStyle w:val="Code"/>
      </w:pPr>
      <w:r>
        <w:t xml:space="preserve">  OUTPUTFORMAT 'org.apache.hadoop.hive.ql.io.avro.AvroContainerOutputFormat'</w:t>
      </w:r>
    </w:p>
    <w:p w14:paraId="65869AC7" w14:textId="77777777" w:rsidR="00120BD9" w:rsidRDefault="00120BD9" w:rsidP="00397DAF">
      <w:pPr>
        <w:pStyle w:val="Code"/>
      </w:pPr>
      <w:r>
        <w:t>LOCATION '/jrc/data/species/common_redpoll'</w:t>
      </w:r>
    </w:p>
    <w:p w14:paraId="77EC9FA1" w14:textId="77777777" w:rsidR="00120BD9" w:rsidRDefault="00120BD9" w:rsidP="00397DAF">
      <w:pPr>
        <w:pStyle w:val="Code"/>
      </w:pPr>
      <w:r>
        <w:t>TBLPROPERTIES ('avro.schema.url'='hdfs:///jrc/schemas/CommonRedpoll_Dissolved.avsc');</w:t>
      </w:r>
    </w:p>
    <w:p w14:paraId="370C812C" w14:textId="115FB1ED" w:rsidR="001617BF" w:rsidRDefault="001617BF" w:rsidP="001617BF">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1617BF">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43068D">
      <w:pPr>
        <w:pStyle w:val="Heading4"/>
      </w:pPr>
      <w:r>
        <w:t xml:space="preserve">Using </w:t>
      </w:r>
      <w:r w:rsidR="0029743C">
        <w:t>ArcGIS Engine</w:t>
      </w:r>
    </w:p>
    <w:p w14:paraId="723A1588" w14:textId="77777777" w:rsidR="00E7346F" w:rsidRDefault="0029743C" w:rsidP="003D4FE8">
      <w:pPr>
        <w:pStyle w:val="BodyText2"/>
      </w:pPr>
      <w:r>
        <w:t xml:space="preserve">This </w:t>
      </w:r>
      <w:hyperlink r:id="rId184"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85"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3D4FE8">
      <w:pPr>
        <w:pStyle w:val="BodyText2"/>
      </w:pPr>
      <w:r>
        <w:t xml:space="preserve">ArcGIS Engine is </w:t>
      </w:r>
      <w:r w:rsidR="007E748C">
        <w:t xml:space="preserve">not </w:t>
      </w:r>
      <w:r>
        <w:t xml:space="preserve">the same as the ArcGIS Runtime for Java which I am also </w:t>
      </w:r>
      <w:hyperlink r:id="rId186"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43068D">
      <w:pPr>
        <w:pStyle w:val="Heading4"/>
      </w:pPr>
      <w:r>
        <w:t>Using File Geodatabase API</w:t>
      </w:r>
    </w:p>
    <w:p w14:paraId="7342ECC1" w14:textId="77777777" w:rsidR="00B9318B" w:rsidRPr="00B9318B" w:rsidRDefault="00824974" w:rsidP="003D4FE8">
      <w:pPr>
        <w:pStyle w:val="BodyText2"/>
      </w:pPr>
      <w:r>
        <w:t>How would you get the data into Avro format?</w:t>
      </w:r>
    </w:p>
    <w:p w14:paraId="69B60A87" w14:textId="77777777" w:rsidR="00994069" w:rsidRDefault="00994069" w:rsidP="00994069">
      <w:pPr>
        <w:pStyle w:val="Heading2"/>
      </w:pPr>
      <w:r>
        <w:t>Importing the GBIF Occurrences</w:t>
      </w:r>
    </w:p>
    <w:p w14:paraId="07BECC17" w14:textId="77777777" w:rsidR="00994069" w:rsidRPr="00994069" w:rsidRDefault="00994069" w:rsidP="00994069">
      <w:pPr>
        <w:pStyle w:val="BodyText2"/>
      </w:pPr>
    </w:p>
    <w:p w14:paraId="3DA8492D" w14:textId="756A0765" w:rsidR="00994069" w:rsidRDefault="00994069" w:rsidP="00994069">
      <w:pPr>
        <w:pStyle w:val="Heading3"/>
      </w:pPr>
      <w:r>
        <w:t>Into PostGIS</w:t>
      </w:r>
    </w:p>
    <w:p w14:paraId="7C0C0D60" w14:textId="6006B3EA" w:rsidR="00994069" w:rsidRDefault="00994069" w:rsidP="00994069">
      <w:pPr>
        <w:pStyle w:val="BodyText2"/>
      </w:pPr>
      <w:r>
        <w:t xml:space="preserve">I wrote an </w:t>
      </w:r>
      <w:hyperlink r:id="rId187"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936A3">
      <w:pPr>
        <w:pStyle w:val="Tiny"/>
      </w:pPr>
      <w:r>
        <w:t>Reading source feature # 90517500</w:t>
      </w:r>
    </w:p>
    <w:p w14:paraId="221FF86D" w14:textId="77777777" w:rsidR="000936A3" w:rsidRDefault="000936A3" w:rsidP="000936A3">
      <w:pPr>
        <w:pStyle w:val="Tiny"/>
      </w:pPr>
      <w:r>
        <w:t>Bulk copy failed on table 'especies.gbif_occurrences_08_09_2015' using delimiter ':'. Error was 'server closed the connection unexpectedly</w:t>
      </w:r>
    </w:p>
    <w:p w14:paraId="3F8A30CF" w14:textId="77777777" w:rsidR="000936A3" w:rsidRDefault="000936A3" w:rsidP="000936A3">
      <w:pPr>
        <w:pStyle w:val="Tiny"/>
      </w:pPr>
      <w:r>
        <w:tab/>
        <w:t>This probably means the server terminated abnormally</w:t>
      </w:r>
    </w:p>
    <w:p w14:paraId="0A9A644E" w14:textId="525369F2" w:rsidR="000936A3" w:rsidRDefault="000936A3" w:rsidP="000936A3">
      <w:pPr>
        <w:pStyle w:val="Tiny"/>
      </w:pPr>
      <w:r>
        <w:tab/>
        <w:t>before or while processing the request.</w:t>
      </w:r>
    </w:p>
    <w:p w14:paraId="65145389" w14:textId="57D59AD1" w:rsidR="000936A3" w:rsidRPr="00994069" w:rsidRDefault="000936A3" w:rsidP="000936A3">
      <w:pPr>
        <w:pStyle w:val="BodyText2"/>
      </w:pPr>
      <w:r>
        <w:t>Not sure why. Maybe I filled up PostGIS.</w:t>
      </w:r>
    </w:p>
    <w:p w14:paraId="14C35A5A" w14:textId="075617F3" w:rsidR="004B0716" w:rsidRDefault="004B0716" w:rsidP="004B0716">
      <w:pPr>
        <w:pStyle w:val="Heading3"/>
      </w:pPr>
      <w:bookmarkStart w:id="49" w:name="_Ref430078309"/>
      <w:r>
        <w:t>Into Hadoop</w:t>
      </w:r>
      <w:bookmarkEnd w:id="49"/>
    </w:p>
    <w:p w14:paraId="256DFB80" w14:textId="50DF9C27" w:rsidR="004B0716" w:rsidRDefault="007C1501" w:rsidP="004B071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397DAF">
      <w:pPr>
        <w:pStyle w:val="Unix"/>
      </w:pPr>
      <w:r w:rsidRPr="00DA078F">
        <w:t>[cottaan@hadoop-m2 ~]$ hadoop fs -put /home/cottaan/data/0003396-150831095807960_reduced_fields.csv</w:t>
      </w:r>
    </w:p>
    <w:p w14:paraId="27A656F6" w14:textId="08EF658E" w:rsidR="002A5891" w:rsidRDefault="005A35F0" w:rsidP="00DA078F">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C733A">
      <w:pPr>
        <w:pStyle w:val="Heading2"/>
      </w:pPr>
      <w:r>
        <w:t>Importing the WDPA</w:t>
      </w:r>
    </w:p>
    <w:p w14:paraId="2CC44CF4" w14:textId="77777777" w:rsidR="00547618" w:rsidRDefault="00547618" w:rsidP="00547618">
      <w:pPr>
        <w:pStyle w:val="Heading3"/>
      </w:pPr>
      <w:r>
        <w:lastRenderedPageBreak/>
        <w:t>Into PostGIS</w:t>
      </w:r>
    </w:p>
    <w:p w14:paraId="01C8EAAF" w14:textId="77777777" w:rsidR="003C733A" w:rsidRDefault="003C733A" w:rsidP="003D4FE8">
      <w:pPr>
        <w:pStyle w:val="BodyText2"/>
      </w:pPr>
      <w:r>
        <w:t xml:space="preserve">Using FME to transfer from a file GDB to PostGIS 2.0 (eSpecies dev). Took </w:t>
      </w:r>
      <w:r w:rsidRPr="00947B2F">
        <w:t>2 minutes 32.0 seconds</w:t>
      </w:r>
      <w:r>
        <w:t>.</w:t>
      </w:r>
    </w:p>
    <w:p w14:paraId="13DFFE57" w14:textId="77777777" w:rsidR="00547618" w:rsidRDefault="00547618" w:rsidP="00547618">
      <w:pPr>
        <w:pStyle w:val="Heading3"/>
      </w:pPr>
      <w:bookmarkStart w:id="50" w:name="_Ref335993294"/>
      <w:r>
        <w:t>Into ArcGIS</w:t>
      </w:r>
      <w:bookmarkEnd w:id="50"/>
    </w:p>
    <w:p w14:paraId="132CFD04" w14:textId="77777777" w:rsidR="00547618" w:rsidRPr="00547618" w:rsidRDefault="00547618" w:rsidP="003D4FE8">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C14CBA">
      <w:pPr>
        <w:pStyle w:val="Heading3"/>
      </w:pPr>
      <w:r>
        <w:t>Into Hadoop</w:t>
      </w:r>
    </w:p>
    <w:p w14:paraId="51A1CE43" w14:textId="49058A84" w:rsidR="00C14CBA" w:rsidRDefault="00C14CBA" w:rsidP="00397DAF">
      <w:pPr>
        <w:pStyle w:val="Unix"/>
      </w:pPr>
      <w:r w:rsidRPr="00C14CBA">
        <w:t>[cottaan@hadoop-m2 ~]$ hadoop fs -put /home/cottaan/data/wdpa_latest_14_10_14.avro /jrc/data/wdpa</w:t>
      </w:r>
    </w:p>
    <w:p w14:paraId="749FD579" w14:textId="161A50D8" w:rsidR="00C14CBA" w:rsidRDefault="00C14CBA" w:rsidP="00397DAF">
      <w:pPr>
        <w:pStyle w:val="Unix"/>
      </w:pPr>
      <w:r w:rsidRPr="00C14CBA">
        <w:t>[cottaan@hadoop-m2 ~]$ hadoop fs -put /home/cottaan/data/wdpa_latest_14_10_14.avsc /jrc/data/wdpa</w:t>
      </w:r>
    </w:p>
    <w:p w14:paraId="6AD833E3" w14:textId="46BF2C31" w:rsidR="007903D4" w:rsidRDefault="007903D4" w:rsidP="007903D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397DAF">
      <w:pPr>
        <w:pStyle w:val="Unix"/>
      </w:pPr>
      <w:r>
        <w:t>CREATE EXTERNAL TABLE IF NOT EXISTS wdpa_14_10_14</w:t>
      </w:r>
    </w:p>
    <w:p w14:paraId="77E91305" w14:textId="77777777" w:rsidR="007903D4" w:rsidRDefault="007903D4" w:rsidP="00397DAF">
      <w:pPr>
        <w:pStyle w:val="Unix"/>
      </w:pPr>
      <w:r>
        <w:t>ROW FORMAT SERDE 'org.apache.hadoop.hive.serde2.avro.AvroSerDe'</w:t>
      </w:r>
    </w:p>
    <w:p w14:paraId="438B957C" w14:textId="77777777" w:rsidR="007903D4" w:rsidRDefault="007903D4" w:rsidP="00397DAF">
      <w:pPr>
        <w:pStyle w:val="Unix"/>
      </w:pPr>
      <w:r>
        <w:t>STORED AS</w:t>
      </w:r>
    </w:p>
    <w:p w14:paraId="5CF29AD3" w14:textId="77777777" w:rsidR="007903D4" w:rsidRDefault="007903D4" w:rsidP="00397DAF">
      <w:pPr>
        <w:pStyle w:val="Unix"/>
      </w:pPr>
      <w:r>
        <w:t xml:space="preserve">  INPUTFORMAT 'org.apache.hadoop.hive.ql.io.avro.AvroContainerInputFormat'</w:t>
      </w:r>
    </w:p>
    <w:p w14:paraId="622A7641" w14:textId="77777777" w:rsidR="007903D4" w:rsidRDefault="007903D4" w:rsidP="00397DAF">
      <w:pPr>
        <w:pStyle w:val="Unix"/>
      </w:pPr>
      <w:r>
        <w:t xml:space="preserve">  OUTPUTFORMAT 'org.apache.hadoop.hive.ql.io.avro.AvroContainerOutputFormat'</w:t>
      </w:r>
    </w:p>
    <w:p w14:paraId="12078125" w14:textId="42B51DE9" w:rsidR="007903D4" w:rsidRDefault="007903D4" w:rsidP="00397DAF">
      <w:pPr>
        <w:pStyle w:val="Unix"/>
      </w:pPr>
      <w:r>
        <w:t>LOCATION '</w:t>
      </w:r>
      <w:r w:rsidRPr="007903D4">
        <w:t>/jrc/dat</w:t>
      </w:r>
      <w:r>
        <w:t>a/wdpa/wdpa_latest_14_10_14'</w:t>
      </w:r>
    </w:p>
    <w:p w14:paraId="0841641E" w14:textId="5C38ACC6" w:rsidR="007903D4" w:rsidRPr="00C14CBA" w:rsidRDefault="007903D4" w:rsidP="00397DAF">
      <w:pPr>
        <w:pStyle w:val="Unix"/>
      </w:pPr>
      <w:r>
        <w:t>TBLPROPERTIES ('avro.schema.url'='hdfs:///jrc/schemas/</w:t>
      </w:r>
      <w:r w:rsidR="00FF1995">
        <w:t>wdpa_latest_14_10_14</w:t>
      </w:r>
      <w:r>
        <w:t>.avsc');</w:t>
      </w:r>
    </w:p>
    <w:p w14:paraId="3FF34FC8" w14:textId="3CBB73BE" w:rsidR="003C733A" w:rsidRDefault="003C733A" w:rsidP="003C733A">
      <w:pPr>
        <w:pStyle w:val="Heading2"/>
      </w:pPr>
      <w:r>
        <w:t>Importing the Quadkey data into Postgresql</w:t>
      </w:r>
      <w:bookmarkEnd w:id="45"/>
    </w:p>
    <w:p w14:paraId="74487083" w14:textId="77777777" w:rsidR="003C733A" w:rsidRDefault="003C733A" w:rsidP="003D4FE8">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3C733A">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3C733A">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3C733A">
      <w:pPr>
        <w:pStyle w:val="BodyText"/>
      </w:pPr>
      <w:r>
        <w:t>Rerunning to not write the geoodb_oid and OBJECTID columns which are FileGDB specific. No floating licenses for ArcGIS caused FME to fail!</w:t>
      </w:r>
    </w:p>
    <w:p w14:paraId="3140A8D8" w14:textId="77777777" w:rsidR="003C733A" w:rsidRDefault="003C733A" w:rsidP="003C733A">
      <w:pPr>
        <w:pStyle w:val="BodyText"/>
      </w:pPr>
      <w:r>
        <w:t>After import:</w:t>
      </w:r>
    </w:p>
    <w:p w14:paraId="189A422F" w14:textId="77777777" w:rsidR="003C733A" w:rsidRDefault="003C733A" w:rsidP="003C733A">
      <w:pPr>
        <w:pStyle w:val="ListBullet"/>
      </w:pPr>
      <w:r>
        <w:t>renamed mx to tx</w:t>
      </w:r>
    </w:p>
    <w:p w14:paraId="70E9C523" w14:textId="77777777" w:rsidR="003C733A" w:rsidRDefault="003C733A" w:rsidP="003C733A">
      <w:pPr>
        <w:pStyle w:val="ListBullet"/>
      </w:pPr>
      <w:r>
        <w:t>renamed my to ty</w:t>
      </w:r>
    </w:p>
    <w:p w14:paraId="533CB52B" w14:textId="77777777" w:rsidR="003C733A" w:rsidRDefault="003C733A" w:rsidP="003C733A">
      <w:pPr>
        <w:pStyle w:val="ListBullet"/>
      </w:pPr>
      <w:r>
        <w:t>changed the data type of tx,ty to smallint</w:t>
      </w:r>
    </w:p>
    <w:p w14:paraId="5AFF0A5C" w14:textId="77777777" w:rsidR="003C733A" w:rsidRDefault="003C733A" w:rsidP="003C733A">
      <w:pPr>
        <w:pStyle w:val="ListBullet"/>
      </w:pPr>
      <w:r>
        <w:t>Added indexes to speciesid,quadkey,tx,ty</w:t>
      </w:r>
    </w:p>
    <w:p w14:paraId="053D602A" w14:textId="77777777" w:rsidR="003C733A" w:rsidRPr="0076401F" w:rsidRDefault="003C733A" w:rsidP="003D4FE8">
      <w:pPr>
        <w:pStyle w:val="BodyText2"/>
      </w:pPr>
      <w:r>
        <w:t xml:space="preserve">NEED TO CHANGE THE DATATYPE OF QUADKEY TO SOMETHING ELSE - IT COMES IN AS character(50)! so a quadkey is '132320330230020                                                    </w:t>
      </w:r>
    </w:p>
    <w:p w14:paraId="2738E74B" w14:textId="77777777" w:rsidR="0062417A" w:rsidRDefault="0062417A" w:rsidP="0062417A">
      <w:pPr>
        <w:pStyle w:val="Heading2"/>
      </w:pPr>
      <w:r>
        <w:t>Importing the Ecoregions data</w:t>
      </w:r>
    </w:p>
    <w:p w14:paraId="4D0DDFFE" w14:textId="3012B1CD" w:rsidR="0062417A" w:rsidRPr="0062417A" w:rsidRDefault="0062417A" w:rsidP="0062417A">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BB287F">
      <w:pPr>
        <w:pStyle w:val="Heading2"/>
      </w:pPr>
      <w:r>
        <w:t>Importing the PA/Species analysis into PostGIS</w:t>
      </w:r>
    </w:p>
    <w:p w14:paraId="4FCDE43A" w14:textId="77777777" w:rsidR="001A5C55" w:rsidRDefault="001A5C55" w:rsidP="001A5C55">
      <w:pPr>
        <w:pStyle w:val="Heading3"/>
      </w:pPr>
      <w:r>
        <w:t>From the ArcGIS Analysis</w:t>
      </w:r>
    </w:p>
    <w:p w14:paraId="28B966B4" w14:textId="77777777" w:rsidR="00BB287F" w:rsidRDefault="00BB287F" w:rsidP="003D4FE8">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1A5C55">
      <w:pPr>
        <w:pStyle w:val="Heading3"/>
      </w:pPr>
      <w:r>
        <w:t>From the PostGIS Analysis</w:t>
      </w:r>
    </w:p>
    <w:p w14:paraId="53E41B71" w14:textId="77777777" w:rsidR="00006478" w:rsidRDefault="00006478" w:rsidP="00006478">
      <w:pPr>
        <w:pStyle w:val="Heading4"/>
      </w:pPr>
      <w:bookmarkStart w:id="51" w:name="_Ref332966125"/>
      <w:r>
        <w:t>Importing the log file</w:t>
      </w:r>
      <w:bookmarkEnd w:id="51"/>
    </w:p>
    <w:p w14:paraId="70FDB350" w14:textId="77777777" w:rsidR="00006478" w:rsidRDefault="00C200AF" w:rsidP="003D4FE8">
      <w:pPr>
        <w:pStyle w:val="BodyText2"/>
      </w:pPr>
      <w:r>
        <w:lastRenderedPageBreak/>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397DAF">
      <w:pPr>
        <w:pStyle w:val="sql"/>
      </w:pPr>
      <w:r>
        <w:t>drop table species_wdpa_analysis_summary;</w:t>
      </w:r>
    </w:p>
    <w:p w14:paraId="35DB86E0" w14:textId="77777777" w:rsidR="002024C4" w:rsidRDefault="002024C4" w:rsidP="00397DAF">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397DAF">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397DAF">
      <w:pPr>
        <w:pStyle w:val="sql"/>
      </w:pPr>
      <w:r>
        <w:t>update species_wdpa_analysis_summary set wfs_failed=false where wfs_failed is null;</w:t>
      </w:r>
    </w:p>
    <w:p w14:paraId="56D8AAD7" w14:textId="77777777" w:rsidR="002024C4" w:rsidRDefault="002024C4" w:rsidP="00397DAF">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397DAF">
      <w:pPr>
        <w:pStyle w:val="sql"/>
      </w:pPr>
      <w:r>
        <w:t>update species_wdpa_analysis_summary set no_features_returned=false where no_features_returned is null;</w:t>
      </w:r>
    </w:p>
    <w:p w14:paraId="270638F7" w14:textId="77777777" w:rsidR="002024C4" w:rsidRDefault="002024C4" w:rsidP="00397DAF">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397DAF">
      <w:pPr>
        <w:pStyle w:val="sql"/>
      </w:pPr>
      <w:r>
        <w:t>update species_wdpa_analysis_summary set no_speciesid=false where no_speciesid is null;</w:t>
      </w:r>
    </w:p>
    <w:p w14:paraId="662B3501" w14:textId="77777777" w:rsidR="002024C4" w:rsidRDefault="002024C4" w:rsidP="00397DAF">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397DAF">
      <w:pPr>
        <w:pStyle w:val="sql"/>
      </w:pPr>
      <w:r>
        <w:t>update species_wdpa_analysis_summary set no_presence_value=false where no_presence_value is null;</w:t>
      </w:r>
    </w:p>
    <w:p w14:paraId="0637356E" w14:textId="77777777" w:rsidR="002024C4" w:rsidRDefault="002024C4" w:rsidP="00397DAF">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397DAF">
      <w:pPr>
        <w:pStyle w:val="sql"/>
      </w:pPr>
      <w:r>
        <w:t>update species_wdpa_analysis_summary set no_wfs_polygons=false where no_wfs_polygons is null;</w:t>
      </w:r>
    </w:p>
    <w:p w14:paraId="7596281A" w14:textId="77777777" w:rsidR="002024C4" w:rsidRDefault="002024C4" w:rsidP="00397DAF">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397DAF">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397DAF">
      <w:pPr>
        <w:pStyle w:val="sql"/>
        <w:rPr>
          <w:bCs/>
        </w:rPr>
      </w:pPr>
      <w:r>
        <w:t>update species_wdpa_analysis_summary set intersecting_features=true where intersecting_features is null and analysis_done is true;</w:t>
      </w:r>
    </w:p>
    <w:p w14:paraId="04C78B24" w14:textId="77777777" w:rsidR="005C0E87" w:rsidRDefault="005C0E87" w:rsidP="003D4FE8">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3D4FE8">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397DAF">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006478">
      <w:pPr>
        <w:pStyle w:val="Heading4"/>
      </w:pPr>
      <w:bookmarkStart w:id="52" w:name="_Ref333394603"/>
      <w:r>
        <w:t>Importing the intersection</w:t>
      </w:r>
      <w:bookmarkEnd w:id="52"/>
    </w:p>
    <w:p w14:paraId="6C57286A" w14:textId="77777777" w:rsidR="00C412F3" w:rsidRDefault="0067585A" w:rsidP="003D4FE8">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3D4FE8">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397DAF">
      <w:pPr>
        <w:pStyle w:val="Code"/>
      </w:pPr>
      <w:r>
        <w:t>157827,1,155963,18196</w:t>
      </w:r>
    </w:p>
    <w:p w14:paraId="42C3C948" w14:textId="77777777" w:rsidR="00C36DBD" w:rsidRDefault="00C36DBD" w:rsidP="00397DAF">
      <w:pPr>
        <w:pStyle w:val="Code"/>
      </w:pPr>
      <w:r w:rsidRPr="00C36DBD">
        <w:rPr>
          <w:highlight w:val="green"/>
        </w:rPr>
        <w:t>1578</w:t>
      </w:r>
      <w:r w:rsidRPr="00C36DBD">
        <w:t>1</w:t>
      </w:r>
      <w:r>
        <w:t>73249,1,92616,18216</w:t>
      </w:r>
    </w:p>
    <w:p w14:paraId="6C0DAEFD" w14:textId="77777777" w:rsidR="003E156F" w:rsidRDefault="00C36DBD" w:rsidP="00397DAF">
      <w:pPr>
        <w:pStyle w:val="Code"/>
      </w:pPr>
      <w:r>
        <w:t>173249,1,92622,18216</w:t>
      </w:r>
      <w:r w:rsidR="00880ADE">
        <w:t xml:space="preserve"> </w:t>
      </w:r>
    </w:p>
    <w:p w14:paraId="63FF05F6" w14:textId="77777777" w:rsidR="00C36DBD" w:rsidRDefault="00C36DBD" w:rsidP="003D4FE8">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397DAF">
      <w:pPr>
        <w:pStyle w:val="Code"/>
      </w:pPr>
      <w:r>
        <w:t>157722,1,67923,18210</w:t>
      </w:r>
    </w:p>
    <w:p w14:paraId="6484908B" w14:textId="77777777" w:rsidR="00D14173" w:rsidRDefault="00D14173" w:rsidP="00397DAF">
      <w:pPr>
        <w:pStyle w:val="Code"/>
      </w:pPr>
      <w:r>
        <w:t>173249,1,92616,18216</w:t>
      </w:r>
    </w:p>
    <w:p w14:paraId="4CAA012F" w14:textId="77777777" w:rsidR="00D14173" w:rsidRDefault="00D14173" w:rsidP="00397DAF">
      <w:pPr>
        <w:pStyle w:val="Code"/>
      </w:pPr>
      <w:r>
        <w:t>173249,1,92622,18216</w:t>
      </w:r>
    </w:p>
    <w:p w14:paraId="30FC3600" w14:textId="77777777" w:rsidR="00D14173" w:rsidRDefault="00D14173" w:rsidP="003D4FE8">
      <w:pPr>
        <w:pStyle w:val="BodyText2"/>
      </w:pPr>
      <w:r>
        <w:t>No problem, although the objected before is different.</w:t>
      </w:r>
      <w:r w:rsidR="007C2DA1">
        <w:t xml:space="preserve"> But, it is still here:</w:t>
      </w:r>
    </w:p>
    <w:p w14:paraId="56B0743E" w14:textId="77777777" w:rsidR="007C2DA1" w:rsidRDefault="007C2DA1" w:rsidP="00397DAF">
      <w:pPr>
        <w:pStyle w:val="Code"/>
      </w:pPr>
      <w:r>
        <w:t>157827,1,155963,18196</w:t>
      </w:r>
    </w:p>
    <w:p w14:paraId="4A684AFC" w14:textId="77777777" w:rsidR="007C2DA1" w:rsidRDefault="007C2DA1" w:rsidP="00397DAF">
      <w:pPr>
        <w:pStyle w:val="Code"/>
      </w:pPr>
      <w:r w:rsidRPr="007C2DA1">
        <w:rPr>
          <w:highlight w:val="green"/>
        </w:rPr>
        <w:t>1578</w:t>
      </w:r>
      <w:r>
        <w:t>157848,1,81339,18185</w:t>
      </w:r>
    </w:p>
    <w:p w14:paraId="1E1184EF" w14:textId="77777777" w:rsidR="007C2DA1" w:rsidRDefault="007C2DA1" w:rsidP="00397DAF">
      <w:pPr>
        <w:pStyle w:val="Code"/>
      </w:pPr>
      <w:r>
        <w:t>157848,1,103294,18185</w:t>
      </w:r>
    </w:p>
    <w:p w14:paraId="21258112" w14:textId="77777777" w:rsidR="007C2DA1" w:rsidRDefault="007C2DA1" w:rsidP="003D4FE8">
      <w:pPr>
        <w:pStyle w:val="BodyText2"/>
      </w:pPr>
      <w:r>
        <w:lastRenderedPageBreak/>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397DAF">
      <w:pPr>
        <w:pStyle w:val="Code"/>
      </w:pPr>
      <w:r>
        <w:t>157827,1,155222,18196</w:t>
      </w:r>
    </w:p>
    <w:p w14:paraId="2EB23F8A" w14:textId="77777777" w:rsidR="0017539A" w:rsidRDefault="0017539A" w:rsidP="00397DAF">
      <w:pPr>
        <w:pStyle w:val="Code"/>
      </w:pPr>
      <w:r>
        <w:t>157827,1,155963,18196</w:t>
      </w:r>
    </w:p>
    <w:p w14:paraId="073C64D5" w14:textId="77777777" w:rsidR="0017539A" w:rsidRDefault="0017539A" w:rsidP="00397DAF">
      <w:pPr>
        <w:pStyle w:val="Code"/>
      </w:pPr>
      <w:r w:rsidRPr="009335C7">
        <w:rPr>
          <w:highlight w:val="green"/>
        </w:rPr>
        <w:t>1578</w:t>
      </w:r>
    </w:p>
    <w:p w14:paraId="32F4EEBC" w14:textId="77777777" w:rsidR="009335C7" w:rsidRDefault="009335C7" w:rsidP="003D4FE8">
      <w:pPr>
        <w:pStyle w:val="BodyText2"/>
      </w:pPr>
      <w:r>
        <w:t>Then at the end it becomes:</w:t>
      </w:r>
    </w:p>
    <w:p w14:paraId="79777457" w14:textId="77777777" w:rsidR="009335C7" w:rsidRDefault="009335C7" w:rsidP="00397DAF">
      <w:pPr>
        <w:pStyle w:val="Code"/>
      </w:pPr>
      <w:r w:rsidRPr="009335C7">
        <w:t>157827,1,155222,18196</w:t>
      </w:r>
    </w:p>
    <w:p w14:paraId="76B729D5" w14:textId="77777777" w:rsidR="009335C7" w:rsidRDefault="009335C7" w:rsidP="00397DAF">
      <w:pPr>
        <w:pStyle w:val="Code"/>
      </w:pPr>
      <w:r>
        <w:t>157827,1,155963,18196</w:t>
      </w:r>
    </w:p>
    <w:p w14:paraId="6BCCD6DF" w14:textId="77777777" w:rsidR="009335C7" w:rsidRDefault="009335C7" w:rsidP="00397DAF">
      <w:pPr>
        <w:pStyle w:val="Code"/>
      </w:pPr>
      <w:r>
        <w:t>157827,1,155369,18196</w:t>
      </w:r>
    </w:p>
    <w:p w14:paraId="2C5C2B04" w14:textId="77777777" w:rsidR="009335C7" w:rsidRDefault="009335C7" w:rsidP="00397DAF">
      <w:pPr>
        <w:pStyle w:val="Code"/>
      </w:pPr>
      <w:r>
        <w:t>157827,1,155658,18196</w:t>
      </w:r>
    </w:p>
    <w:p w14:paraId="66EAF19F" w14:textId="77777777" w:rsidR="00740C2E" w:rsidRDefault="00740C2E" w:rsidP="003D4FE8">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3D4FE8">
      <w:pPr>
        <w:pStyle w:val="BodyText2"/>
      </w:pPr>
      <w:r>
        <w:t>We can run a check by seeing if a single OBJECTID has more than 1 speciesid for it:</w:t>
      </w:r>
    </w:p>
    <w:p w14:paraId="7DEFF06E" w14:textId="77777777" w:rsidR="00960EAC" w:rsidRDefault="00960EAC" w:rsidP="00397DAF">
      <w:pPr>
        <w:pStyle w:val="sql"/>
      </w:pPr>
      <w:r>
        <w:t>drop table _tmp;</w:t>
      </w:r>
    </w:p>
    <w:p w14:paraId="78E796A8" w14:textId="77777777" w:rsidR="00960EAC" w:rsidRDefault="00960EAC" w:rsidP="00397DAF">
      <w:pPr>
        <w:pStyle w:val="sql"/>
      </w:pPr>
      <w:r>
        <w:t>create table _tmp with oids as SELECT distinct speciesid,objectid FROM species_wdpa;</w:t>
      </w:r>
    </w:p>
    <w:p w14:paraId="678B9E0B" w14:textId="77777777" w:rsidR="00960EAC" w:rsidRPr="001A5C55" w:rsidRDefault="00960EAC" w:rsidP="00397DAF">
      <w:pPr>
        <w:pStyle w:val="sql"/>
      </w:pPr>
      <w:r>
        <w:t>select count(speciesid) from _tmp group by objectid having count(speciesid)&gt;1 ;</w:t>
      </w:r>
    </w:p>
    <w:p w14:paraId="723B054D" w14:textId="77777777" w:rsidR="003F6CD4" w:rsidRDefault="003F6CD4" w:rsidP="003F6CD4">
      <w:pPr>
        <w:pStyle w:val="Heading2"/>
      </w:pPr>
      <w:bookmarkStart w:id="53" w:name="_Ref326849613"/>
      <w:r>
        <w:t>Importing the Biofuels data into PostGIS</w:t>
      </w:r>
      <w:bookmarkEnd w:id="53"/>
    </w:p>
    <w:p w14:paraId="5D475E19" w14:textId="77777777" w:rsidR="003F6CD4" w:rsidRDefault="003F6CD4" w:rsidP="003D4FE8">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3D4FE8">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397DAF">
      <w:pPr>
        <w:pStyle w:val="Code"/>
      </w:pPr>
      <w:r>
        <w:t>2012-06-11 10:20:30| 167.8|  0.0|INFORM|Translation was SUCCESSFUL with 6 warning(s) (2668981 feature(s) output)</w:t>
      </w:r>
    </w:p>
    <w:p w14:paraId="0711372C" w14:textId="77777777" w:rsidR="004C3A86" w:rsidRDefault="004C3A86" w:rsidP="00397DAF">
      <w:pPr>
        <w:pStyle w:val="Code"/>
      </w:pPr>
      <w:r>
        <w:t>2012-06-11 10:20:30| 167.8|  0.0|INFORM|FME Session Duration: 3 minutes 4.0 seconds. (CPU: 166.6s user, 1.1s system)</w:t>
      </w:r>
    </w:p>
    <w:p w14:paraId="3A7E494F" w14:textId="77777777" w:rsidR="002D240E" w:rsidRPr="003F6CD4" w:rsidRDefault="002D240E" w:rsidP="003D4FE8">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B9631B">
      <w:pPr>
        <w:pStyle w:val="Heading2"/>
      </w:pPr>
      <w:r>
        <w:t>Exporting the PA/Species analysis into Access</w:t>
      </w:r>
    </w:p>
    <w:p w14:paraId="3B7CB55E" w14:textId="77777777" w:rsidR="00B9631B" w:rsidRDefault="00B9631B" w:rsidP="003D4FE8">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397DAF">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3D4FE8">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88" w:history="1">
        <w:r w:rsidR="00E70B4C">
          <w:rPr>
            <w:rStyle w:val="Hyperlink"/>
          </w:rPr>
          <w:t>\\FOSTER\export\CaribbeanPASpeciesAnalysis.mdb</w:t>
        </w:r>
      </w:hyperlink>
      <w:r w:rsidR="00E70B4C">
        <w:rPr>
          <w:color w:val="1F497D"/>
        </w:rPr>
        <w:t>.</w:t>
      </w:r>
    </w:p>
    <w:p w14:paraId="5963C6B1" w14:textId="77777777" w:rsidR="00935DFF" w:rsidRDefault="00935DFF" w:rsidP="00935DFF">
      <w:pPr>
        <w:pStyle w:val="Heading2"/>
      </w:pPr>
      <w:bookmarkStart w:id="54" w:name="_Ref330907904"/>
      <w:r>
        <w:t>Importing the Country Species analysis into PostGIS</w:t>
      </w:r>
      <w:bookmarkEnd w:id="54"/>
    </w:p>
    <w:p w14:paraId="63CA4FA3" w14:textId="77777777" w:rsidR="00935DFF" w:rsidRPr="00935DFF" w:rsidRDefault="00E37B9F" w:rsidP="003D4FE8">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973776" w:rsidR="00B37D09" w:rsidRDefault="00C476E5" w:rsidP="008F2FB2">
      <w:pPr>
        <w:pStyle w:val="Heading1"/>
      </w:pPr>
      <w:r>
        <w:t>Database Architecture</w:t>
      </w:r>
      <w:bookmarkEnd w:id="14"/>
      <w:r w:rsidR="005518CC">
        <w:t xml:space="preserve"> and Schema</w:t>
      </w:r>
    </w:p>
    <w:p w14:paraId="29B8C0F4" w14:textId="77777777" w:rsidR="00B37D09" w:rsidRDefault="00C476E5" w:rsidP="0093510D">
      <w:pPr>
        <w:pStyle w:val="Heading2"/>
      </w:pPr>
      <w:bookmarkStart w:id="55" w:name="_Toc315774569"/>
      <w:r>
        <w:t>Options for data management</w:t>
      </w:r>
      <w:bookmarkEnd w:id="55"/>
    </w:p>
    <w:p w14:paraId="2FCF265C" w14:textId="77777777" w:rsidR="00B37D09" w:rsidRDefault="00C476E5" w:rsidP="00110E00">
      <w:pPr>
        <w:pStyle w:val="BodyText"/>
      </w:pPr>
      <w:r>
        <w:t>1. PostGIS</w:t>
      </w:r>
    </w:p>
    <w:p w14:paraId="38FF6978" w14:textId="77777777" w:rsidR="00B37D09" w:rsidRDefault="00C476E5" w:rsidP="00110E00">
      <w:pPr>
        <w:pStyle w:val="BodyText"/>
      </w:pPr>
      <w:r>
        <w:t xml:space="preserve">2. Amazon SimpleDB (recommended by Simon T) - </w:t>
      </w:r>
      <w:hyperlink r:id="rId189" w:history="1">
        <w:r w:rsidRPr="0077669C">
          <w:rPr>
            <w:rStyle w:val="Hyperlink"/>
          </w:rPr>
          <w:t>http://aws.amazon.com/simpledb/</w:t>
        </w:r>
      </w:hyperlink>
    </w:p>
    <w:p w14:paraId="397DF676" w14:textId="77777777" w:rsidR="00B37D09" w:rsidRDefault="00C476E5" w:rsidP="00110E00">
      <w:pPr>
        <w:pStyle w:val="BodyText"/>
      </w:pPr>
      <w:r>
        <w:t>3. GBIF hosting</w:t>
      </w:r>
    </w:p>
    <w:p w14:paraId="3064ECDA" w14:textId="77777777" w:rsidR="00B37D09" w:rsidRDefault="00C476E5" w:rsidP="00110E00">
      <w:pPr>
        <w:pStyle w:val="BodyText"/>
      </w:pPr>
      <w:r>
        <w:t>4. NoSQL databases</w:t>
      </w:r>
    </w:p>
    <w:p w14:paraId="2ADF34D3" w14:textId="77777777" w:rsidR="00B37D09" w:rsidRDefault="00C476E5" w:rsidP="003D4FE8">
      <w:pPr>
        <w:pStyle w:val="BodyText2"/>
      </w:pPr>
      <w:r>
        <w:t>5. Sharding (</w:t>
      </w:r>
      <w:hyperlink r:id="rId190" w:history="1">
        <w:r w:rsidRPr="0077669C">
          <w:rPr>
            <w:rStyle w:val="Hyperlink"/>
          </w:rPr>
          <w:t>http://highscalability.com/unorthodox-approach-database-design-coming-shard)</w:t>
        </w:r>
      </w:hyperlink>
    </w:p>
    <w:p w14:paraId="4FFA3D05" w14:textId="77777777" w:rsidR="00B37D09" w:rsidRDefault="00C476E5" w:rsidP="00110E00">
      <w:pPr>
        <w:pStyle w:val="BodyText"/>
      </w:pPr>
      <w:r>
        <w:t xml:space="preserve">This is a great website on scalability: </w:t>
      </w:r>
      <w:r>
        <w:tab/>
      </w:r>
      <w:hyperlink r:id="rId191" w:history="1">
        <w:r w:rsidRPr="0077669C">
          <w:rPr>
            <w:rStyle w:val="Hyperlink"/>
          </w:rPr>
          <w:t>http://highscalability.com/</w:t>
        </w:r>
      </w:hyperlink>
    </w:p>
    <w:p w14:paraId="4E03D5C3" w14:textId="77777777" w:rsidR="00B37D09" w:rsidRDefault="00C476E5" w:rsidP="003D4FE8">
      <w:pPr>
        <w:pStyle w:val="BodyText2"/>
      </w:pPr>
      <w:r>
        <w:t xml:space="preserve">And this too on scalability:           </w:t>
      </w:r>
      <w:r>
        <w:tab/>
      </w:r>
      <w:r>
        <w:tab/>
      </w:r>
      <w:hyperlink r:id="rId192" w:history="1">
        <w:r w:rsidRPr="0077669C">
          <w:rPr>
            <w:rStyle w:val="Hyperlink"/>
          </w:rPr>
          <w:t>http://nosql.mypopescu.com/</w:t>
        </w:r>
      </w:hyperlink>
    </w:p>
    <w:p w14:paraId="042C77BB" w14:textId="77777777" w:rsidR="00B37D09" w:rsidRDefault="00C476E5" w:rsidP="00110E00">
      <w:pPr>
        <w:pStyle w:val="BodyText"/>
      </w:pPr>
      <w:r>
        <w:lastRenderedPageBreak/>
        <w:t>Points:</w:t>
      </w:r>
    </w:p>
    <w:p w14:paraId="38F9E4E6" w14:textId="77777777" w:rsidR="00B37D09" w:rsidRDefault="00C476E5" w:rsidP="00110E00">
      <w:pPr>
        <w:pStyle w:val="BodyText"/>
      </w:pPr>
      <w:r>
        <w:t>Cloud providers have way more resources and experience with scalability than we do</w:t>
      </w:r>
    </w:p>
    <w:p w14:paraId="65CF2C96" w14:textId="77777777" w:rsidR="00B37D09" w:rsidRDefault="00C476E5" w:rsidP="00110E00">
      <w:pPr>
        <w:pStyle w:val="BodyText"/>
      </w:pPr>
      <w:r>
        <w:t>Capital costs to build an internal cloud are big</w:t>
      </w:r>
    </w:p>
    <w:p w14:paraId="57EE58F2" w14:textId="77777777" w:rsidR="00B37D09" w:rsidRDefault="00C476E5" w:rsidP="003D4FE8">
      <w:pPr>
        <w:pStyle w:val="BodyText2"/>
      </w:pPr>
      <w:r>
        <w:t>We need to try these things!!! NOW!</w:t>
      </w:r>
    </w:p>
    <w:p w14:paraId="6DD72FAD" w14:textId="77777777" w:rsidR="003C733A" w:rsidRDefault="003C733A" w:rsidP="003C733A">
      <w:pPr>
        <w:pStyle w:val="Heading2"/>
      </w:pPr>
      <w:bookmarkStart w:id="56" w:name="_Toc315774574"/>
      <w:bookmarkStart w:id="57" w:name="_Toc315774570"/>
      <w:r>
        <w:t>PostGIS</w:t>
      </w:r>
      <w:bookmarkEnd w:id="56"/>
    </w:p>
    <w:p w14:paraId="734CF209" w14:textId="77777777" w:rsidR="003C733A" w:rsidRDefault="003C733A" w:rsidP="003C733A">
      <w:pPr>
        <w:pStyle w:val="BodyText"/>
      </w:pPr>
      <w:r>
        <w:t>To get the version of Postgresql: select version();</w:t>
      </w:r>
    </w:p>
    <w:p w14:paraId="69EE3C94" w14:textId="77777777" w:rsidR="003C733A" w:rsidRDefault="003C733A" w:rsidP="003D4FE8">
      <w:pPr>
        <w:pStyle w:val="BodyText2"/>
      </w:pPr>
      <w:r>
        <w:t>On durga it is 8.4.5</w:t>
      </w:r>
    </w:p>
    <w:p w14:paraId="7396D699" w14:textId="77777777" w:rsidR="003C733A" w:rsidRDefault="003C733A" w:rsidP="003C733A">
      <w:pPr>
        <w:pStyle w:val="BodyText"/>
      </w:pPr>
      <w:r>
        <w:t>Available space</w:t>
      </w:r>
    </w:p>
    <w:p w14:paraId="7CB3ADCE" w14:textId="77777777" w:rsidR="003C733A" w:rsidRDefault="003C733A" w:rsidP="003C733A">
      <w:pPr>
        <w:pStyle w:val="BodyText"/>
      </w:pPr>
      <w:r>
        <w:t>To see how much available space there is:</w:t>
      </w:r>
    </w:p>
    <w:p w14:paraId="141FAC5A" w14:textId="77777777" w:rsidR="003C733A" w:rsidRDefault="003C733A" w:rsidP="003C733A">
      <w:pPr>
        <w:pStyle w:val="BodyText"/>
      </w:pPr>
      <w:r>
        <w:t>1. Get the database OID with the following:</w:t>
      </w:r>
    </w:p>
    <w:p w14:paraId="1E23BD8F" w14:textId="77777777" w:rsidR="003C733A" w:rsidRDefault="003C733A" w:rsidP="003C733A">
      <w:pPr>
        <w:pStyle w:val="BodyText"/>
      </w:pPr>
      <w:r>
        <w:t xml:space="preserve">SELECT OID, Datname FROM pg_database; </w:t>
      </w:r>
    </w:p>
    <w:p w14:paraId="5C2BC7A7" w14:textId="77777777" w:rsidR="003C733A" w:rsidRDefault="003C733A" w:rsidP="003C733A">
      <w:pPr>
        <w:pStyle w:val="BodyText"/>
      </w:pPr>
      <w:r>
        <w:t>2780819 for dbdopa</w:t>
      </w:r>
    </w:p>
    <w:p w14:paraId="16972E0F" w14:textId="77777777" w:rsidR="003C733A" w:rsidRDefault="003C733A" w:rsidP="003C733A">
      <w:pPr>
        <w:pStyle w:val="BodyText"/>
      </w:pPr>
      <w:r>
        <w:t xml:space="preserve">2. Use the admin functions: </w:t>
      </w:r>
      <w:hyperlink r:id="rId193" w:history="1">
        <w:r w:rsidRPr="0077669C">
          <w:rPr>
            <w:rStyle w:val="Hyperlink"/>
          </w:rPr>
          <w:t>http://www.postgresql.org/docs/8.4/interactive/functions-admin.html</w:t>
        </w:r>
      </w:hyperlink>
    </w:p>
    <w:p w14:paraId="40CEA780" w14:textId="77777777" w:rsidR="003C733A" w:rsidRDefault="003C733A" w:rsidP="003C733A">
      <w:pPr>
        <w:pStyle w:val="BodyText"/>
      </w:pPr>
      <w:r>
        <w:t>so, SELECT pg_database_size(2780819) gives</w:t>
      </w:r>
    </w:p>
    <w:p w14:paraId="52FCC03A" w14:textId="77777777" w:rsidR="003C733A" w:rsidRDefault="003C733A" w:rsidP="003C733A">
      <w:pPr>
        <w:pStyle w:val="BodyText"/>
      </w:pPr>
      <w:r>
        <w:t>108</w:t>
      </w:r>
      <w:r w:rsidR="00196A97">
        <w:t>,</w:t>
      </w:r>
      <w:r>
        <w:t>206</w:t>
      </w:r>
      <w:r w:rsidR="00196A97">
        <w:t>,</w:t>
      </w:r>
      <w:r>
        <w:t>602</w:t>
      </w:r>
      <w:r w:rsidR="00196A97">
        <w:t>,</w:t>
      </w:r>
      <w:r>
        <w:t>000</w:t>
      </w:r>
    </w:p>
    <w:p w14:paraId="45674C09" w14:textId="77777777" w:rsidR="003C733A" w:rsidRDefault="003C733A" w:rsidP="003C733A">
      <w:pPr>
        <w:pStyle w:val="BodyText"/>
      </w:pPr>
      <w:r>
        <w:t>or SELECT pg_size_pretty(pg_database_size(2780819))</w:t>
      </w:r>
    </w:p>
    <w:p w14:paraId="26DCBC61" w14:textId="77777777" w:rsidR="003C733A" w:rsidRDefault="003C733A" w:rsidP="003C733A">
      <w:pPr>
        <w:pStyle w:val="BodyText"/>
      </w:pPr>
      <w:r>
        <w:t xml:space="preserve">gives </w:t>
      </w:r>
    </w:p>
    <w:p w14:paraId="7D33972C" w14:textId="77777777" w:rsidR="003C733A" w:rsidRDefault="003C733A" w:rsidP="003D4FE8">
      <w:pPr>
        <w:pStyle w:val="BodyText2"/>
      </w:pPr>
      <w:r>
        <w:t>101Gb</w:t>
      </w:r>
      <w:r>
        <w:tab/>
      </w:r>
    </w:p>
    <w:p w14:paraId="3F3B6D31" w14:textId="77777777" w:rsidR="003C733A" w:rsidRDefault="003C733A" w:rsidP="003C733A">
      <w:pPr>
        <w:pStyle w:val="BodyText"/>
      </w:pPr>
      <w:r>
        <w:t>The damon database details:</w:t>
      </w:r>
    </w:p>
    <w:p w14:paraId="65D8D487" w14:textId="77777777" w:rsidR="003C733A" w:rsidRDefault="003C733A" w:rsidP="003C733A">
      <w:pPr>
        <w:pStyle w:val="BodyText"/>
      </w:pPr>
      <w:r>
        <w:t>HOST:</w:t>
      </w:r>
      <w:r>
        <w:tab/>
      </w:r>
      <w:r>
        <w:tab/>
        <w:t>damon.jrc.it</w:t>
      </w:r>
    </w:p>
    <w:p w14:paraId="4A5E362E" w14:textId="77777777" w:rsidR="003C733A" w:rsidRDefault="003C733A" w:rsidP="003C733A">
      <w:pPr>
        <w:pStyle w:val="BodyText"/>
      </w:pPr>
      <w:r>
        <w:t xml:space="preserve">DBNAME: </w:t>
      </w:r>
      <w:r>
        <w:tab/>
        <w:t>dbespecies</w:t>
      </w:r>
    </w:p>
    <w:p w14:paraId="1B515536" w14:textId="77777777" w:rsidR="003C733A" w:rsidRDefault="003C733A" w:rsidP="003C733A">
      <w:pPr>
        <w:pStyle w:val="BodyText"/>
      </w:pPr>
      <w:r>
        <w:t xml:space="preserve">USERNAME: </w:t>
      </w:r>
      <w:r>
        <w:tab/>
        <w:t>usrespecies</w:t>
      </w:r>
    </w:p>
    <w:p w14:paraId="1A3EAB92" w14:textId="77777777" w:rsidR="003C733A" w:rsidRDefault="003C733A" w:rsidP="003D4FE8">
      <w:pPr>
        <w:pStyle w:val="BodyText2"/>
      </w:pPr>
      <w:r>
        <w:t xml:space="preserve">PASSWORD: </w:t>
      </w:r>
      <w:r>
        <w:tab/>
        <w:t>gem2011</w:t>
      </w:r>
    </w:p>
    <w:p w14:paraId="7148C74B" w14:textId="77777777" w:rsidR="003C733A" w:rsidRDefault="003C733A" w:rsidP="003C733A">
      <w:pPr>
        <w:pStyle w:val="Heading3"/>
      </w:pPr>
      <w:bookmarkStart w:id="58" w:name="_Toc315774580"/>
      <w:r>
        <w:t>Querying</w:t>
      </w:r>
      <w:bookmarkEnd w:id="58"/>
    </w:p>
    <w:p w14:paraId="10127E7C" w14:textId="77777777" w:rsidR="003C733A" w:rsidRDefault="003C733A" w:rsidP="003C733A">
      <w:pPr>
        <w:pStyle w:val="Heading4"/>
      </w:pPr>
      <w:bookmarkStart w:id="59" w:name="_Toc315774581"/>
      <w:r>
        <w:t>Species</w:t>
      </w:r>
      <w:bookmarkEnd w:id="59"/>
    </w:p>
    <w:p w14:paraId="308B26CD" w14:textId="77777777" w:rsidR="008F7BF1" w:rsidRDefault="008F7BF1" w:rsidP="00324C76">
      <w:pPr>
        <w:pStyle w:val="Heading5"/>
      </w:pPr>
      <w:r>
        <w:t>Full Red List</w:t>
      </w:r>
    </w:p>
    <w:p w14:paraId="655C5273" w14:textId="77777777" w:rsidR="00583E6D" w:rsidRDefault="00583E6D" w:rsidP="00397DAF">
      <w:pPr>
        <w:pStyle w:val="Code"/>
      </w:pPr>
      <w:r>
        <w:t>select * from public."Species" where ID_NO='17975'</w:t>
      </w:r>
    </w:p>
    <w:p w14:paraId="21D3E6A9" w14:textId="77777777" w:rsidR="00583E6D" w:rsidRDefault="00583E6D" w:rsidP="00583E6D">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583E6D">
      <w:pPr>
        <w:pStyle w:val="BodyText"/>
      </w:pPr>
      <w:r>
        <w:t xml:space="preserve">After running the transformation in FME in PostGIS it is 900914 - which is a WGS84 </w:t>
      </w:r>
    </w:p>
    <w:p w14:paraId="3C03A7A7" w14:textId="77777777" w:rsidR="00583E6D" w:rsidRDefault="00583E6D" w:rsidP="003D4FE8">
      <w:pPr>
        <w:pStyle w:val="BodyText2"/>
      </w:pPr>
      <w:r>
        <w:t>Changed the FME transformation to read and write the data to EPSG:3857</w:t>
      </w:r>
    </w:p>
    <w:p w14:paraId="73437CBE" w14:textId="77777777" w:rsidR="00583E6D" w:rsidRDefault="00583E6D" w:rsidP="00397DAF">
      <w:pPr>
        <w:pStyle w:val="Code"/>
      </w:pPr>
      <w:r>
        <w:t>SELECT st_Intersects(ST_GeomFromText('POINT(0 0)', 900914), "Species".geom) from "Species";</w:t>
      </w:r>
    </w:p>
    <w:p w14:paraId="7F15855F" w14:textId="77777777" w:rsidR="00583E6D" w:rsidRDefault="00583E6D" w:rsidP="00583E6D">
      <w:pPr>
        <w:pStyle w:val="BodyText"/>
      </w:pPr>
      <w:r>
        <w:t>CHANGED TO :</w:t>
      </w:r>
    </w:p>
    <w:p w14:paraId="77AA938E" w14:textId="77777777" w:rsidR="00583E6D" w:rsidRDefault="00583E6D" w:rsidP="00397DAF">
      <w:pPr>
        <w:pStyle w:val="Code"/>
      </w:pPr>
      <w:r>
        <w:t>SELECT st_Intersects(ST_GeomFromText('POINT(0 0)', 3857), species.geom) from species;</w:t>
      </w:r>
    </w:p>
    <w:p w14:paraId="65EBAD23" w14:textId="77777777" w:rsidR="00583E6D" w:rsidRDefault="00583E6D" w:rsidP="00397DAF">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583E6D">
      <w:pPr>
        <w:pStyle w:val="BodyText"/>
      </w:pPr>
      <w:r>
        <w:t>CHANGED TO :</w:t>
      </w:r>
    </w:p>
    <w:p w14:paraId="3C97B1C1" w14:textId="77777777" w:rsidR="00583E6D" w:rsidRDefault="00583E6D" w:rsidP="00397DAF">
      <w:pPr>
        <w:pStyle w:val="Code"/>
      </w:pPr>
      <w:r>
        <w:t>SELECT * from species where st_Intersects(ST_GeomFromText('POINT(0 0)', 3857), species.geom)='t' ; worked in 377sec = 6min 17sec</w:t>
      </w:r>
      <w:r>
        <w:tab/>
        <w:t>- 37 species returned</w:t>
      </w:r>
    </w:p>
    <w:p w14:paraId="228AFAFA" w14:textId="77777777" w:rsidR="00583E6D" w:rsidRDefault="00583E6D" w:rsidP="00397DAF">
      <w:pPr>
        <w:pStyle w:val="Code"/>
      </w:pPr>
      <w:r>
        <w:t>SELECT st_Intersects(ST_GeomFromText('POINT(0 0)', 3857), "Species".geom) from "Species"; 292s</w:t>
      </w:r>
    </w:p>
    <w:p w14:paraId="48CB15B2" w14:textId="77777777" w:rsidR="00583E6D" w:rsidRDefault="00583E6D" w:rsidP="00397DAF">
      <w:pPr>
        <w:pStyle w:val="Code"/>
      </w:pPr>
      <w:r>
        <w:t>SELECT * from species where st_Intersects(ST_GeomFromText('POINT(0 0)', 3857), species.geom)='t' ; 279s</w:t>
      </w:r>
    </w:p>
    <w:p w14:paraId="320C3571" w14:textId="77777777" w:rsidR="00583E6D" w:rsidRDefault="00583E6D" w:rsidP="00397DAF">
      <w:pPr>
        <w:pStyle w:val="Code"/>
      </w:pPr>
      <w:r>
        <w:t>SELECT id_no from species where st_Intersects(ST_GeomFromText('POINT(0 0)', 3857), species.geom)='t' ; 238s</w:t>
      </w:r>
    </w:p>
    <w:p w14:paraId="196AF97C" w14:textId="77777777" w:rsidR="00583E6D" w:rsidRDefault="00583E6D" w:rsidP="00397DAF">
      <w:pPr>
        <w:pStyle w:val="Code"/>
      </w:pPr>
      <w:r>
        <w:t>SELECT id_no,objectid,ST_AsText(geom) from species where id_no = '17975'; outputs the coordinates ("POLYGON((12326346.9174 -108292.783500001 ...) but some are null????</w:t>
      </w:r>
    </w:p>
    <w:p w14:paraId="37F1BDD3" w14:textId="77777777" w:rsidR="00583E6D" w:rsidRDefault="00583E6D" w:rsidP="00583E6D">
      <w:pPr>
        <w:pStyle w:val="BodyText"/>
      </w:pPr>
      <w:r>
        <w:t xml:space="preserve">PostGIS doesnt show anything for large geometries - </w:t>
      </w:r>
      <w:hyperlink r:id="rId194" w:anchor="id2621961" w:history="1">
        <w:r w:rsidRPr="0077669C">
          <w:rPr>
            <w:rStyle w:val="Hyperlink"/>
          </w:rPr>
          <w:t>http://www.postgis.org/docs/PostGIS_FAQ.html#id2621961</w:t>
        </w:r>
      </w:hyperlink>
    </w:p>
    <w:p w14:paraId="500C0ED5" w14:textId="77777777" w:rsidR="00583E6D" w:rsidRDefault="00583E6D" w:rsidP="00397DAF">
      <w:pPr>
        <w:pStyle w:val="Code"/>
      </w:pPr>
      <w:r>
        <w:t>select * from (select geom from species where id_no = '17975') as geom1, (select geom from species where id_no = '136541') as geom2</w:t>
      </w:r>
    </w:p>
    <w:p w14:paraId="79A1F0A5"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397DAF">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583E6D">
      <w:pPr>
        <w:pStyle w:val="BodyText"/>
      </w:pPr>
      <w:r>
        <w:t>The following PostGIS SQL creates the intersection of species 17975 and 136541 into a new table in 311ms!</w:t>
      </w:r>
    </w:p>
    <w:p w14:paraId="375C6AF3" w14:textId="77777777" w:rsidR="00583E6D" w:rsidRDefault="00583E6D" w:rsidP="00397DAF">
      <w:pPr>
        <w:pStyle w:val="Code"/>
      </w:pPr>
      <w:r>
        <w:t>CREATE TABLE test(geom geometry);</w:t>
      </w:r>
    </w:p>
    <w:p w14:paraId="6F7FC716" w14:textId="77777777" w:rsidR="00583E6D" w:rsidRDefault="00583E6D" w:rsidP="00397DAF">
      <w:pPr>
        <w:pStyle w:val="Code"/>
      </w:pPr>
      <w:r>
        <w:lastRenderedPageBreak/>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583E6D">
      <w:pPr>
        <w:pStyle w:val="BodyText"/>
      </w:pPr>
      <w:r>
        <w:t>The following is an empty result set:</w:t>
      </w:r>
    </w:p>
    <w:p w14:paraId="3660A115" w14:textId="77777777" w:rsidR="00583E6D" w:rsidRDefault="00583E6D" w:rsidP="00397DAF">
      <w:pPr>
        <w:pStyle w:val="Code"/>
      </w:pPr>
      <w:r>
        <w:t>SELECT ST_Intersection(species.geom,wdpa.geom) FROM species, wdpa WHERE species.id_no = '17975' AND ST_Intersects(species.geom,wdpa.geom);</w:t>
      </w:r>
    </w:p>
    <w:p w14:paraId="34107CB2" w14:textId="77777777" w:rsidR="00583E6D" w:rsidRDefault="00583E6D" w:rsidP="00583E6D">
      <w:pPr>
        <w:pStyle w:val="BodyText"/>
      </w:pPr>
      <w:r>
        <w:t>The following is 192 rows but all with null geometry:</w:t>
      </w:r>
    </w:p>
    <w:p w14:paraId="778C78E0" w14:textId="77777777" w:rsidR="00583E6D" w:rsidRDefault="00583E6D" w:rsidP="00397DAF">
      <w:pPr>
        <w:pStyle w:val="Code"/>
      </w:pPr>
      <w:r>
        <w:t>SELECT ST_Intersection(species.geom,wdpa.geom) FROM species, wdpa WHERE species.id_no = '17975' AND wdpa.wdpaid=8673</w:t>
      </w:r>
    </w:p>
    <w:p w14:paraId="63061CC3" w14:textId="77777777" w:rsidR="00583E6D" w:rsidRDefault="00583E6D" w:rsidP="00397DAF">
      <w:pPr>
        <w:pStyle w:val="Code"/>
      </w:pPr>
      <w:r>
        <w:t>SELECT objectid,ST_AsText(geom),ST_IsValid(geom) FROM species WHERE objectid=58493 - fine</w:t>
      </w:r>
    </w:p>
    <w:p w14:paraId="7C8A5A8C" w14:textId="77777777" w:rsidR="00583E6D" w:rsidRDefault="00583E6D" w:rsidP="00397DAF">
      <w:pPr>
        <w:pStyle w:val="Code"/>
      </w:pPr>
      <w:r>
        <w:t>SELECT objectid,ST_AsText(geom),ST_IsValid(geom) FROM wdpa WHERE objectid=256461 - fine</w:t>
      </w:r>
    </w:p>
    <w:p w14:paraId="62C0BAC6" w14:textId="77777777" w:rsidR="00583E6D" w:rsidRDefault="00583E6D" w:rsidP="00397DAF">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397DAF">
      <w:pPr>
        <w:pStyle w:val="Code"/>
      </w:pPr>
      <w:r>
        <w:t>SELECT ST_AsText(ST_Envelope(geom)) FROM species WHERE species.id_no = '17975' - bounding box for orang utan</w:t>
      </w:r>
    </w:p>
    <w:p w14:paraId="622CB02B" w14:textId="77777777" w:rsidR="003C733A" w:rsidRDefault="003C733A" w:rsidP="00397DAF">
      <w:pPr>
        <w:pStyle w:val="Code"/>
      </w:pPr>
      <w:r>
        <w:t>SELECT ST_AsText(ST_Envelope(geom)) FROM species WHERE objectid = 59259 - bounding box for a feature of orang utan</w:t>
      </w:r>
    </w:p>
    <w:p w14:paraId="676F45CC" w14:textId="77777777" w:rsidR="003C733A" w:rsidRDefault="003C733A" w:rsidP="00397DAF">
      <w:pPr>
        <w:pStyle w:val="Code"/>
      </w:pPr>
      <w:r>
        <w:t>POLYGON((12451241.3589 86440.8225999996,12451241.3589 206473.5693,12675203.5505 206473.5693,12675203.5505 86440.8225999996,12451241.3589 86440.8225999996))</w:t>
      </w:r>
    </w:p>
    <w:p w14:paraId="32D59DB1" w14:textId="77777777" w:rsidR="008F7BF1" w:rsidRDefault="008F7BF1" w:rsidP="00324C76">
      <w:pPr>
        <w:pStyle w:val="Heading5"/>
      </w:pPr>
      <w:r>
        <w:t>Mammals only</w:t>
      </w:r>
    </w:p>
    <w:p w14:paraId="480F6F6F" w14:textId="77777777" w:rsidR="008F7BF1" w:rsidRPr="008F7BF1" w:rsidRDefault="008F7BF1" w:rsidP="003D4FE8">
      <w:pPr>
        <w:pStyle w:val="BodyText2"/>
      </w:pPr>
      <w:r>
        <w:t xml:space="preserve">Reading about spatial indexes here </w:t>
      </w:r>
      <w:hyperlink r:id="rId195"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324C76">
      <w:pPr>
        <w:pStyle w:val="Heading5"/>
      </w:pPr>
      <w:bookmarkStart w:id="60" w:name="_Toc315774582"/>
      <w:r>
        <w:t>Common names</w:t>
      </w:r>
    </w:p>
    <w:p w14:paraId="1F846CF5" w14:textId="77777777" w:rsidR="00F26060" w:rsidRDefault="00F26060" w:rsidP="003D4FE8">
      <w:pPr>
        <w:pStyle w:val="BodyText2"/>
      </w:pPr>
      <w:r>
        <w:t>I have to update all of the services that return species information to include common names. This is the process:</w:t>
      </w:r>
    </w:p>
    <w:p w14:paraId="3654BA56" w14:textId="77777777" w:rsidR="00EB0270" w:rsidRDefault="00EB0270" w:rsidP="00424B7F">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424B7F">
      <w:pPr>
        <w:pStyle w:val="ListBullet2"/>
      </w:pPr>
      <w:r>
        <w:t>Add new optional parameters to the end of the functions input parameters:</w:t>
      </w:r>
    </w:p>
    <w:p w14:paraId="40DCAF79" w14:textId="77777777" w:rsidR="00F26060" w:rsidRDefault="00F26060" w:rsidP="00397DAF">
      <w:pPr>
        <w:pStyle w:val="Code"/>
      </w:pPr>
      <w:r w:rsidRPr="00F26060">
        <w:t>,IN language1 text DEFAULT 'english', IN language2 text DEFAULT 'none'</w:t>
      </w:r>
    </w:p>
    <w:p w14:paraId="6D4499E2" w14:textId="77777777" w:rsidR="00E25404" w:rsidRDefault="00E25404" w:rsidP="00424B7F">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397DAF">
      <w:pPr>
        <w:pStyle w:val="Code"/>
      </w:pPr>
      <w:r w:rsidRPr="00E25404">
        <w:t>,text,text</w:t>
      </w:r>
    </w:p>
    <w:p w14:paraId="04FE7F05" w14:textId="77777777" w:rsidR="001977C9" w:rsidRDefault="001977C9" w:rsidP="00424B7F">
      <w:pPr>
        <w:pStyle w:val="ListBullet2"/>
      </w:pPr>
      <w:r>
        <w:t>Add the following text to the documentation of the function</w:t>
      </w:r>
      <w:r w:rsidR="005B00B0">
        <w:t xml:space="preserve"> input parameters</w:t>
      </w:r>
      <w:r>
        <w:t>:</w:t>
      </w:r>
    </w:p>
    <w:p w14:paraId="325B8369" w14:textId="77777777" w:rsidR="001977C9" w:rsidRDefault="001977C9" w:rsidP="00397DAF">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424B7F">
      <w:pPr>
        <w:pStyle w:val="ListBullet2"/>
      </w:pPr>
      <w:r>
        <w:t>Add the following text to the documentation of the function input parameters:</w:t>
      </w:r>
    </w:p>
    <w:p w14:paraId="0957B051" w14:textId="77777777" w:rsidR="005B00B0" w:rsidRDefault="005B00B0" w:rsidP="00397DAF">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424B7F">
      <w:pPr>
        <w:pStyle w:val="ListBullet2"/>
      </w:pPr>
      <w:r>
        <w:t>Add the following new parameters to the end of the functions output parameters:</w:t>
      </w:r>
    </w:p>
    <w:p w14:paraId="07210DD1" w14:textId="77777777" w:rsidR="00E11302" w:rsidRDefault="00E11302" w:rsidP="00397DAF">
      <w:pPr>
        <w:pStyle w:val="Code"/>
      </w:pPr>
      <w:r>
        <w:t>,commonname character varying(254) , "language" text</w:t>
      </w:r>
    </w:p>
    <w:p w14:paraId="1A1BB9E9" w14:textId="77777777" w:rsidR="00E11302" w:rsidRDefault="00E11302" w:rsidP="00424B7F">
      <w:pPr>
        <w:pStyle w:val="ListBullet2"/>
      </w:pPr>
      <w:r>
        <w:t xml:space="preserve">Change the function language to </w:t>
      </w:r>
      <w:r w:rsidRPr="00E11302">
        <w:t>plpgsql</w:t>
      </w:r>
      <w:r>
        <w:t>:</w:t>
      </w:r>
    </w:p>
    <w:p w14:paraId="34B7CEDA" w14:textId="77777777" w:rsidR="00E11302" w:rsidRDefault="00E11302" w:rsidP="00397DAF">
      <w:pPr>
        <w:pStyle w:val="Code"/>
      </w:pPr>
      <w:r w:rsidRPr="00E11302">
        <w:t>LANGUAGE plpgsql STABLE</w:t>
      </w:r>
    </w:p>
    <w:p w14:paraId="0A87454F" w14:textId="77777777" w:rsidR="00177446" w:rsidRDefault="00177446" w:rsidP="00424B7F">
      <w:pPr>
        <w:pStyle w:val="ListBullet2"/>
      </w:pPr>
      <w:r>
        <w:t>Add the following before the SELECT statement:</w:t>
      </w:r>
    </w:p>
    <w:p w14:paraId="027A9F73" w14:textId="77777777" w:rsidR="00177446" w:rsidRDefault="00177446" w:rsidP="00397DAF">
      <w:pPr>
        <w:pStyle w:val="Code"/>
      </w:pPr>
      <w:r>
        <w:t>$BODY$</w:t>
      </w:r>
    </w:p>
    <w:p w14:paraId="3543B7A6" w14:textId="77777777" w:rsidR="00177446" w:rsidRDefault="00177446" w:rsidP="00397DAF">
      <w:pPr>
        <w:pStyle w:val="Code"/>
      </w:pPr>
      <w:r>
        <w:t>declare</w:t>
      </w:r>
    </w:p>
    <w:p w14:paraId="01E92FFB" w14:textId="77777777" w:rsidR="00177446" w:rsidRDefault="00177446" w:rsidP="00397DAF">
      <w:pPr>
        <w:pStyle w:val="Code"/>
      </w:pPr>
      <w:r>
        <w:t xml:space="preserve">   sql TEXT;</w:t>
      </w:r>
    </w:p>
    <w:p w14:paraId="69E25E0A" w14:textId="77777777" w:rsidR="00177446" w:rsidRDefault="00177446" w:rsidP="00397DAF">
      <w:pPr>
        <w:pStyle w:val="Code"/>
      </w:pPr>
      <w:r>
        <w:t xml:space="preserve">   secondLanguage TEXT;</w:t>
      </w:r>
    </w:p>
    <w:p w14:paraId="2C3E85C5" w14:textId="77777777" w:rsidR="00177446" w:rsidRDefault="00177446" w:rsidP="00397DAF">
      <w:pPr>
        <w:pStyle w:val="Code"/>
      </w:pPr>
      <w:r>
        <w:t>begin</w:t>
      </w:r>
    </w:p>
    <w:p w14:paraId="759EA2C4" w14:textId="77777777" w:rsidR="00177446" w:rsidRDefault="00177446" w:rsidP="00397DAF">
      <w:pPr>
        <w:pStyle w:val="Code"/>
      </w:pPr>
      <w:r>
        <w:t>IF lower(language2) = 'none' THEN</w:t>
      </w:r>
    </w:p>
    <w:p w14:paraId="61D72EFD" w14:textId="77777777" w:rsidR="00177446" w:rsidRDefault="00177446" w:rsidP="00397DAF">
      <w:pPr>
        <w:pStyle w:val="Code"/>
      </w:pPr>
      <w:r>
        <w:t xml:space="preserve"> secondLanguage = 'NULL';</w:t>
      </w:r>
    </w:p>
    <w:p w14:paraId="17328E6F" w14:textId="77777777" w:rsidR="00177446" w:rsidRDefault="00177446" w:rsidP="00397DAF">
      <w:pPr>
        <w:pStyle w:val="Code"/>
      </w:pPr>
      <w:r>
        <w:t>ELSE</w:t>
      </w:r>
    </w:p>
    <w:p w14:paraId="098EE8BB" w14:textId="77777777" w:rsidR="00177446" w:rsidRDefault="00177446" w:rsidP="00397DAF">
      <w:pPr>
        <w:pStyle w:val="Code"/>
      </w:pPr>
      <w:r>
        <w:t xml:space="preserve"> secondLanguage = language2;</w:t>
      </w:r>
    </w:p>
    <w:p w14:paraId="4A830E72" w14:textId="77777777" w:rsidR="00177446" w:rsidRDefault="00177446" w:rsidP="00397DAF">
      <w:pPr>
        <w:pStyle w:val="Code"/>
      </w:pPr>
      <w:r>
        <w:t>END IF;</w:t>
      </w:r>
    </w:p>
    <w:p w14:paraId="20CE1451" w14:textId="77777777" w:rsidR="00177446" w:rsidRDefault="00177446" w:rsidP="00397DAF">
      <w:pPr>
        <w:pStyle w:val="Code"/>
      </w:pPr>
      <w:r>
        <w:t>sql := '</w:t>
      </w:r>
    </w:p>
    <w:p w14:paraId="1CEE264B" w14:textId="77777777" w:rsidR="00177446" w:rsidRDefault="00177446" w:rsidP="00424B7F">
      <w:pPr>
        <w:pStyle w:val="ListBullet2"/>
      </w:pPr>
      <w:r>
        <w:t>Add the following (change the parameter names to match the function) at the end of the SELECT statement:</w:t>
      </w:r>
    </w:p>
    <w:p w14:paraId="773FCDEE" w14:textId="77777777" w:rsidR="00177446" w:rsidRDefault="00177446" w:rsidP="00397DAF">
      <w:pPr>
        <w:pStyle w:val="Code"/>
      </w:pPr>
      <w:r>
        <w:t>';</w:t>
      </w:r>
    </w:p>
    <w:p w14:paraId="65CC16A0" w14:textId="77777777" w:rsidR="00177446" w:rsidRDefault="00177446" w:rsidP="00397DAF">
      <w:pPr>
        <w:pStyle w:val="Code"/>
      </w:pPr>
      <w:r>
        <w:t xml:space="preserve">RETURN QUERY EXECUTE sql using </w:t>
      </w:r>
      <w:r w:rsidRPr="00177446">
        <w:t>wdpa_id,taxonomicgroup,rlstatus,language1,language2</w:t>
      </w:r>
      <w:r>
        <w:t>;</w:t>
      </w:r>
    </w:p>
    <w:p w14:paraId="618CD901" w14:textId="77777777" w:rsidR="00177446" w:rsidRDefault="00177446" w:rsidP="00397DAF">
      <w:pPr>
        <w:pStyle w:val="Code"/>
      </w:pPr>
      <w:r>
        <w:t>end</w:t>
      </w:r>
    </w:p>
    <w:p w14:paraId="736DF63E" w14:textId="77777777" w:rsidR="00177446" w:rsidRDefault="00177446" w:rsidP="00397DAF">
      <w:pPr>
        <w:pStyle w:val="Code"/>
      </w:pPr>
      <w:r>
        <w:t>$BODY$</w:t>
      </w:r>
    </w:p>
    <w:p w14:paraId="5C8CA487" w14:textId="77777777" w:rsidR="004F37CF" w:rsidRDefault="004F37CF" w:rsidP="00424B7F">
      <w:pPr>
        <w:pStyle w:val="ListBullet2"/>
      </w:pPr>
      <w:r>
        <w:t>Indent the SELECT * FROM statement to clearly see the statements</w:t>
      </w:r>
    </w:p>
    <w:p w14:paraId="1A90C090" w14:textId="77777777" w:rsidR="00FC3C89" w:rsidRDefault="00FC3C89" w:rsidP="00424B7F">
      <w:pPr>
        <w:pStyle w:val="ListBullet2"/>
      </w:pPr>
      <w:r>
        <w:t>Add the following at the end of the SELECT clause (replacing $4 and $5 with the appropriate values for lang1 and 2:</w:t>
      </w:r>
    </w:p>
    <w:p w14:paraId="3E380EE8" w14:textId="77777777" w:rsidR="00FC3C89" w:rsidRDefault="00A467F2" w:rsidP="00397DAF">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397DAF">
      <w:pPr>
        <w:pStyle w:val="Code"/>
      </w:pPr>
      <w:r>
        <w:t xml:space="preserve"> CASE WHEN ' || language1 || ' IS NULL THEN </w:t>
      </w:r>
    </w:p>
    <w:p w14:paraId="3B6A1817" w14:textId="77777777" w:rsidR="00FC3C89" w:rsidRDefault="00FC3C89" w:rsidP="00397DAF">
      <w:pPr>
        <w:pStyle w:val="Code"/>
      </w:pPr>
      <w:r>
        <w:tab/>
        <w:t xml:space="preserve">CASE WHEN ' || secondLanguage || ' IS NULL THEN </w:t>
      </w:r>
    </w:p>
    <w:p w14:paraId="702AF5CE" w14:textId="77777777" w:rsidR="00FC3C89" w:rsidRDefault="00FC3C89" w:rsidP="00397DAF">
      <w:pPr>
        <w:pStyle w:val="Code"/>
      </w:pPr>
      <w:r>
        <w:tab/>
      </w:r>
      <w:r>
        <w:tab/>
        <w:t xml:space="preserve">NULL </w:t>
      </w:r>
    </w:p>
    <w:p w14:paraId="3B24DCAB" w14:textId="77777777" w:rsidR="00FC3C89" w:rsidRDefault="00FC3C89" w:rsidP="00397DAF">
      <w:pPr>
        <w:pStyle w:val="Code"/>
      </w:pPr>
      <w:r>
        <w:tab/>
        <w:t xml:space="preserve">ELSE </w:t>
      </w:r>
    </w:p>
    <w:p w14:paraId="10325747" w14:textId="77777777" w:rsidR="00FC3C89" w:rsidRDefault="00FC3C89" w:rsidP="00397DAF">
      <w:pPr>
        <w:pStyle w:val="Code"/>
      </w:pPr>
      <w:r>
        <w:tab/>
      </w:r>
      <w:r>
        <w:tab/>
        <w:t>lower(</w:t>
      </w:r>
      <w:r w:rsidRPr="00A467F2">
        <w:rPr>
          <w:color w:val="FF0000"/>
        </w:rPr>
        <w:t>$5</w:t>
      </w:r>
      <w:r>
        <w:t>)</w:t>
      </w:r>
    </w:p>
    <w:p w14:paraId="764AF962" w14:textId="77777777" w:rsidR="00FC3C89" w:rsidRDefault="00FC3C89" w:rsidP="00397DAF">
      <w:pPr>
        <w:pStyle w:val="Code"/>
      </w:pPr>
      <w:r>
        <w:tab/>
        <w:t xml:space="preserve">END </w:t>
      </w:r>
    </w:p>
    <w:p w14:paraId="354E2674" w14:textId="77777777" w:rsidR="00FC3C89" w:rsidRDefault="00FC3C89" w:rsidP="00397DAF">
      <w:pPr>
        <w:pStyle w:val="Code"/>
      </w:pPr>
      <w:r>
        <w:t xml:space="preserve"> ELSE</w:t>
      </w:r>
    </w:p>
    <w:p w14:paraId="122601BE" w14:textId="77777777" w:rsidR="00FC3C89" w:rsidRDefault="00FC3C89" w:rsidP="00397DAF">
      <w:pPr>
        <w:pStyle w:val="Code"/>
      </w:pPr>
      <w:r>
        <w:tab/>
        <w:t>lower(</w:t>
      </w:r>
      <w:r w:rsidRPr="00A467F2">
        <w:rPr>
          <w:color w:val="FF0000"/>
        </w:rPr>
        <w:t>$4</w:t>
      </w:r>
      <w:r>
        <w:t>)</w:t>
      </w:r>
    </w:p>
    <w:p w14:paraId="571D8215" w14:textId="77777777" w:rsidR="00FC3C89" w:rsidRDefault="00A467F2" w:rsidP="00397DAF">
      <w:pPr>
        <w:pStyle w:val="Code"/>
      </w:pPr>
      <w:r>
        <w:lastRenderedPageBreak/>
        <w:t xml:space="preserve"> END as language</w:t>
      </w:r>
    </w:p>
    <w:p w14:paraId="221431FA" w14:textId="77777777" w:rsidR="00A467F2" w:rsidRDefault="00A467F2" w:rsidP="00424B7F">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397DAF">
      <w:pPr>
        <w:pStyle w:val="Code"/>
      </w:pPr>
      <w:r w:rsidRPr="00776E26">
        <w:t>species_distribution.speciestaxonomy t LEFT OUTER JOIN species_names_crosstab ON species_names_crosstab.iucn_species_id = t.tax_id</w:t>
      </w:r>
    </w:p>
    <w:p w14:paraId="2B29E707" w14:textId="77777777" w:rsidR="00E12B03" w:rsidRDefault="00F4298B" w:rsidP="00424B7F">
      <w:pPr>
        <w:pStyle w:val="ListBullet2"/>
      </w:pPr>
      <w:r>
        <w:t>You may need to add a column qualifier to the SELECT clause for the iucn_species_id</w:t>
      </w:r>
    </w:p>
    <w:p w14:paraId="0190C6BF" w14:textId="77777777" w:rsidR="00F4298B" w:rsidRDefault="00F4298B" w:rsidP="00424B7F">
      <w:pPr>
        <w:pStyle w:val="ListBullet2"/>
      </w:pPr>
      <w:r>
        <w:t>Add any necessary columns to the GROUP BY clause</w:t>
      </w:r>
    </w:p>
    <w:p w14:paraId="2A2540A4" w14:textId="77777777" w:rsidR="003C733A" w:rsidRDefault="003C733A" w:rsidP="003C733A">
      <w:pPr>
        <w:pStyle w:val="Heading4"/>
      </w:pPr>
      <w:r>
        <w:t>PAs:</w:t>
      </w:r>
      <w:bookmarkEnd w:id="60"/>
    </w:p>
    <w:p w14:paraId="722D9058" w14:textId="77777777" w:rsidR="003C733A" w:rsidRDefault="003C733A" w:rsidP="003C733A">
      <w:pPr>
        <w:pStyle w:val="BodyText"/>
      </w:pPr>
      <w:r>
        <w:t>SELECT ST_AsText(ST_Envelope(geom)) FROM wdpa WHERE objectid = 26155</w:t>
      </w:r>
    </w:p>
    <w:p w14:paraId="59077139" w14:textId="77777777" w:rsidR="003C733A" w:rsidRDefault="003C733A" w:rsidP="003D4FE8">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3D4FE8">
      <w:pPr>
        <w:pStyle w:val="BodyText2"/>
      </w:pPr>
      <w:r>
        <w:t>AHHH! - THE WDPA DATA IS AS LAT LONG!!!! BUT SOMEWHERE IT MUST FLAG IT AS WEB MERCATOR as ST_SRID(geom) return 3857</w:t>
      </w:r>
    </w:p>
    <w:p w14:paraId="534E962B" w14:textId="77777777" w:rsidR="003C733A" w:rsidRDefault="003C733A" w:rsidP="003C733A">
      <w:pPr>
        <w:pStyle w:val="BodyText"/>
      </w:pPr>
      <w:r>
        <w:t>Redid the FME transformation and trying again - fine!</w:t>
      </w:r>
    </w:p>
    <w:p w14:paraId="08E3D0F5" w14:textId="77777777" w:rsidR="003C733A" w:rsidRDefault="003C733A" w:rsidP="003C733A">
      <w:pPr>
        <w:pStyle w:val="BodyText"/>
      </w:pPr>
      <w:r>
        <w:t>CREATE TABLE test(geom geometry);</w:t>
      </w:r>
    </w:p>
    <w:p w14:paraId="26D3F89C" w14:textId="77777777" w:rsidR="003C733A" w:rsidRDefault="003C733A" w:rsidP="003D4FE8">
      <w:pPr>
        <w:pStyle w:val="BodyText2"/>
      </w:pPr>
      <w:r>
        <w:t>INSERT INTO test(geom) SELECT ST_Intersection(species.geom,wdpa.geom) FROM species, wdpa WHERE species.id_no = '17975' AND ST_Intersects(species.geom,wdpa.geom)</w:t>
      </w:r>
    </w:p>
    <w:p w14:paraId="2CF53597" w14:textId="77777777" w:rsidR="003C733A" w:rsidRDefault="003C733A" w:rsidP="003C733A">
      <w:pPr>
        <w:pStyle w:val="BodyText"/>
      </w:pPr>
      <w:r>
        <w:t>But in PostGIS there are 115 intersections and in ArcGIS there are 164!!!</w:t>
      </w:r>
    </w:p>
    <w:p w14:paraId="5615AF2E" w14:textId="77777777" w:rsidR="003C733A" w:rsidRDefault="003C733A" w:rsidP="003C733A">
      <w:pPr>
        <w:pStyle w:val="BodyText"/>
      </w:pPr>
      <w:r>
        <w:t>Differences:</w:t>
      </w:r>
    </w:p>
    <w:p w14:paraId="18EE62F0" w14:textId="77777777" w:rsidR="003C733A" w:rsidRDefault="003C733A" w:rsidP="003D4FE8">
      <w:pPr>
        <w:pStyle w:val="BodyText2"/>
      </w:pPr>
      <w:r>
        <w:t>wdpa.objectid 25543 - there are 2 in ArcGIS and only 1 in PostGIS</w:t>
      </w:r>
    </w:p>
    <w:p w14:paraId="0C5641E5" w14:textId="77777777" w:rsidR="003C733A" w:rsidRDefault="003C733A" w:rsidP="003D4FE8">
      <w:pPr>
        <w:pStyle w:val="BodyText2"/>
      </w:pPr>
      <w:r>
        <w:t>For 13247 postgis took &gt;10mins for some reason.</w:t>
      </w:r>
    </w:p>
    <w:p w14:paraId="642AA436" w14:textId="77777777" w:rsidR="003C733A" w:rsidRDefault="003C733A" w:rsidP="003C733A">
      <w:pPr>
        <w:pStyle w:val="BodyText"/>
      </w:pPr>
      <w:r>
        <w:t>Intersecting in PostGIS: 17975 and 136541 Borneo Fruit Bat</w:t>
      </w:r>
    </w:p>
    <w:p w14:paraId="52EAAA65" w14:textId="77777777" w:rsidR="003C733A" w:rsidRDefault="003C733A" w:rsidP="003C733A">
      <w:pPr>
        <w:pStyle w:val="BodyText"/>
      </w:pPr>
      <w:r>
        <w:t>LIMIT and OFFSET allow you to retrieve just a portion of the rows that are generated by the rest of the query</w:t>
      </w:r>
    </w:p>
    <w:p w14:paraId="0F97CB6C" w14:textId="77777777" w:rsidR="003C733A" w:rsidRDefault="003C733A" w:rsidP="003C733A">
      <w:pPr>
        <w:pStyle w:val="BodyText"/>
      </w:pPr>
      <w:r>
        <w:t>You can explicity cast data to a different data type by using the :: operator, e.g. SELECT person.name, holidays.num_weeks FROM person, holidays</w:t>
      </w:r>
    </w:p>
    <w:p w14:paraId="4D63A2D5" w14:textId="77777777" w:rsidR="003C733A" w:rsidRDefault="003C733A" w:rsidP="003C733A">
      <w:pPr>
        <w:pStyle w:val="BodyText"/>
      </w:pPr>
      <w:r>
        <w:t xml:space="preserve">  WHERE person.current_mood::text = holidays.happiness::text;  (from here: </w:t>
      </w:r>
      <w:hyperlink r:id="rId196" w:history="1">
        <w:r w:rsidRPr="0077669C">
          <w:rPr>
            <w:rStyle w:val="Hyperlink"/>
          </w:rPr>
          <w:t>http://www.postgresql.org/docs/9.0/static/datatype-enum.html)</w:t>
        </w:r>
      </w:hyperlink>
    </w:p>
    <w:p w14:paraId="026AB2DA" w14:textId="77777777" w:rsidR="003C733A" w:rsidRDefault="003C733A" w:rsidP="003C733A">
      <w:pPr>
        <w:pStyle w:val="BodyText"/>
      </w:pPr>
      <w:r>
        <w:t xml:space="preserve">  </w:t>
      </w:r>
    </w:p>
    <w:p w14:paraId="525C1722" w14:textId="77777777" w:rsidR="003C733A" w:rsidRDefault="003C733A" w:rsidP="003C733A">
      <w:pPr>
        <w:pStyle w:val="BodyText"/>
      </w:pPr>
      <w:r>
        <w:t xml:space="preserve">Postgresql defines its own geometric functions and operators!! See here: </w:t>
      </w:r>
      <w:hyperlink r:id="rId197" w:history="1">
        <w:r w:rsidRPr="0077669C">
          <w:rPr>
            <w:rStyle w:val="Hyperlink"/>
          </w:rPr>
          <w:t>http://www.postgresql.org/docs/9.0/static/functions-geometry.html</w:t>
        </w:r>
      </w:hyperlink>
    </w:p>
    <w:p w14:paraId="31F04733" w14:textId="77777777" w:rsidR="003C733A" w:rsidRDefault="003C733A" w:rsidP="003D4FE8">
      <w:pPr>
        <w:pStyle w:val="BodyText2"/>
      </w:pPr>
      <w:r>
        <w:t>e.g. lseg '((-1,0),(1,0))' ?# box '((-2,-2),(2,2))'   ?# represents intersects!</w:t>
      </w:r>
    </w:p>
    <w:p w14:paraId="69E843D2" w14:textId="77777777" w:rsidR="007B5D60" w:rsidRDefault="007B5D60" w:rsidP="003D4FE8">
      <w:pPr>
        <w:pStyle w:val="BodyText2"/>
      </w:pPr>
      <w:r>
        <w:t>This works:</w:t>
      </w:r>
    </w:p>
    <w:p w14:paraId="0E7EB665" w14:textId="77777777" w:rsidR="007B5D60" w:rsidRDefault="007B5D60" w:rsidP="00397DAF">
      <w:pPr>
        <w:pStyle w:val="Code"/>
      </w:pPr>
      <w:r w:rsidRPr="007B5D60">
        <w:t>SELECT wdpaid from wdpa where st_intersects(ST_GeomFromText('POINT(12980000 680000)',3857),geom);</w:t>
      </w:r>
    </w:p>
    <w:p w14:paraId="2E27F1C5" w14:textId="77777777" w:rsidR="003C733A" w:rsidRDefault="003C733A" w:rsidP="003C733A">
      <w:pPr>
        <w:pStyle w:val="Heading3"/>
      </w:pPr>
      <w:r>
        <w:t>Connection information</w:t>
      </w:r>
    </w:p>
    <w:p w14:paraId="6AD4BD1F" w14:textId="77777777" w:rsidR="00E65B54" w:rsidRPr="00E65B54" w:rsidRDefault="00E65B54" w:rsidP="00E65B54">
      <w:pPr>
        <w:pStyle w:val="BodyText2"/>
      </w:pPr>
    </w:p>
    <w:tbl>
      <w:tblPr>
        <w:tblStyle w:val="ListTable3-Accent11"/>
        <w:tblW w:w="9775" w:type="dxa"/>
        <w:tblLook w:val="04A0" w:firstRow="1" w:lastRow="0" w:firstColumn="1" w:lastColumn="0" w:noHBand="0" w:noVBand="1"/>
      </w:tblPr>
      <w:tblGrid>
        <w:gridCol w:w="1257"/>
        <w:gridCol w:w="1573"/>
        <w:gridCol w:w="1659"/>
        <w:gridCol w:w="884"/>
        <w:gridCol w:w="2990"/>
        <w:gridCol w:w="591"/>
        <w:gridCol w:w="821"/>
      </w:tblGrid>
      <w:tr w:rsidR="00E65B54" w14:paraId="16657170" w14:textId="156E48E3" w:rsidTr="00E65B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7" w:type="dxa"/>
          </w:tcPr>
          <w:p w14:paraId="3B205547" w14:textId="48400880" w:rsidR="00E65B54" w:rsidRPr="00E65B54" w:rsidRDefault="00E65B54" w:rsidP="00E65B54">
            <w:pPr>
              <w:pStyle w:val="TableTextHeader"/>
            </w:pPr>
            <w:r w:rsidRPr="00E65B54">
              <w:t>Server</w:t>
            </w:r>
          </w:p>
        </w:tc>
        <w:tc>
          <w:tcPr>
            <w:tcW w:w="1573" w:type="dxa"/>
          </w:tcPr>
          <w:p w14:paraId="627458A3" w14:textId="5B92FBF4"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59" w:type="dxa"/>
          </w:tcPr>
          <w:p w14:paraId="247948DF" w14:textId="30D8AE3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84" w:type="dxa"/>
          </w:tcPr>
          <w:p w14:paraId="5BED5CD1" w14:textId="03A1118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90" w:type="dxa"/>
          </w:tcPr>
          <w:p w14:paraId="3C0E948B" w14:textId="552A712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591" w:type="dxa"/>
          </w:tcPr>
          <w:p w14:paraId="7C87651E" w14:textId="74C7E1D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From</w:t>
            </w:r>
          </w:p>
        </w:tc>
        <w:tc>
          <w:tcPr>
            <w:tcW w:w="821" w:type="dxa"/>
          </w:tcPr>
          <w:p w14:paraId="42EEF898" w14:textId="5CFAA9A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To</w:t>
            </w:r>
          </w:p>
        </w:tc>
      </w:tr>
      <w:tr w:rsidR="00E65B54" w14:paraId="725610F0" w14:textId="64C3A7AC"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4CBDA077" w14:textId="09D8C4F7" w:rsidR="00E65B54" w:rsidRPr="00E65B54" w:rsidRDefault="00E65B54" w:rsidP="00E65B54">
            <w:pPr>
              <w:pStyle w:val="TableText"/>
              <w:rPr>
                <w:b w:val="0"/>
              </w:rPr>
            </w:pPr>
            <w:r w:rsidRPr="00E65B54">
              <w:rPr>
                <w:b w:val="0"/>
              </w:rPr>
              <w:t>durga.jrc.org</w:t>
            </w:r>
          </w:p>
        </w:tc>
        <w:tc>
          <w:tcPr>
            <w:tcW w:w="1573" w:type="dxa"/>
          </w:tcPr>
          <w:p w14:paraId="21C1D9B6" w14:textId="050AB8C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59" w:type="dxa"/>
          </w:tcPr>
          <w:p w14:paraId="24C9E4D9" w14:textId="4DD9B00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84" w:type="dxa"/>
          </w:tcPr>
          <w:p w14:paraId="705D287A" w14:textId="66DEA70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90" w:type="dxa"/>
          </w:tcPr>
          <w:p w14:paraId="40E6D3BF" w14:textId="0D71592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c>
          <w:tcPr>
            <w:tcW w:w="591" w:type="dxa"/>
          </w:tcPr>
          <w:p w14:paraId="1CEF0C2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1046420" w14:textId="174C06C0"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6/10/2014</w:t>
            </w:r>
          </w:p>
        </w:tc>
      </w:tr>
      <w:tr w:rsidR="00E65B54" w14:paraId="1490344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46B0C289" w14:textId="77777777" w:rsidR="00E65B54" w:rsidRPr="00E65B54" w:rsidRDefault="00E65B54" w:rsidP="00E65B54">
            <w:pPr>
              <w:pStyle w:val="TableText"/>
              <w:rPr>
                <w:b w:val="0"/>
              </w:rPr>
            </w:pPr>
            <w:r w:rsidRPr="00E65B54">
              <w:rPr>
                <w:b w:val="0"/>
              </w:rPr>
              <w:t>species.jrc.org</w:t>
            </w:r>
          </w:p>
        </w:tc>
        <w:tc>
          <w:tcPr>
            <w:tcW w:w="1573" w:type="dxa"/>
          </w:tcPr>
          <w:p w14:paraId="0623D89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839C685" w14:textId="6CCCAF0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84" w:type="dxa"/>
          </w:tcPr>
          <w:p w14:paraId="4B819ABB" w14:textId="31997D4C"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90" w:type="dxa"/>
          </w:tcPr>
          <w:p w14:paraId="4619DD8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6954B64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1E2602B"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3EA1A11"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7B33505A" w14:textId="77777777" w:rsidR="00E65B54" w:rsidRPr="00E65B54" w:rsidRDefault="00E65B54" w:rsidP="00E65B54">
            <w:pPr>
              <w:pStyle w:val="TableText"/>
              <w:rPr>
                <w:b w:val="0"/>
              </w:rPr>
            </w:pPr>
            <w:r w:rsidRPr="00E65B54">
              <w:rPr>
                <w:b w:val="0"/>
              </w:rPr>
              <w:t>species.jrc.org</w:t>
            </w:r>
          </w:p>
        </w:tc>
        <w:tc>
          <w:tcPr>
            <w:tcW w:w="1573" w:type="dxa"/>
          </w:tcPr>
          <w:p w14:paraId="7A9E797D"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2CA7A6B9" w14:textId="0F02922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84" w:type="dxa"/>
          </w:tcPr>
          <w:p w14:paraId="36B3D9DB" w14:textId="07B4E3B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90" w:type="dxa"/>
          </w:tcPr>
          <w:p w14:paraId="2CB9677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5FC265C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3FC7ED5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06B22808"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6F70618" w14:textId="77777777" w:rsidR="00E65B54" w:rsidRPr="00E65B54" w:rsidRDefault="00E65B54" w:rsidP="00E65B54">
            <w:pPr>
              <w:pStyle w:val="TableText"/>
              <w:rPr>
                <w:b w:val="0"/>
              </w:rPr>
            </w:pPr>
            <w:r w:rsidRPr="00E65B54">
              <w:rPr>
                <w:b w:val="0"/>
              </w:rPr>
              <w:t>species.jrc.org</w:t>
            </w:r>
          </w:p>
        </w:tc>
        <w:tc>
          <w:tcPr>
            <w:tcW w:w="1573" w:type="dxa"/>
          </w:tcPr>
          <w:p w14:paraId="7DB1B3B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5493E97"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84" w:type="dxa"/>
          </w:tcPr>
          <w:p w14:paraId="05F2F41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48B9410"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09BC050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0D18AD04"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C29D662"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5A678F7E" w14:textId="63C340BA" w:rsidR="00E65B54" w:rsidRPr="00E65B54" w:rsidRDefault="00E65B54" w:rsidP="00E65B54">
            <w:pPr>
              <w:pStyle w:val="TableText"/>
              <w:rPr>
                <w:b w:val="0"/>
              </w:rPr>
            </w:pPr>
            <w:r w:rsidRPr="00E65B54">
              <w:rPr>
                <w:b w:val="0"/>
              </w:rPr>
              <w:t>species.jrc.org</w:t>
            </w:r>
          </w:p>
        </w:tc>
        <w:tc>
          <w:tcPr>
            <w:tcW w:w="1573" w:type="dxa"/>
          </w:tcPr>
          <w:p w14:paraId="51F8C64A" w14:textId="5497088B"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4FDBE5D7" w14:textId="60F5325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84" w:type="dxa"/>
          </w:tcPr>
          <w:p w14:paraId="420D4498" w14:textId="5B326275"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120D4CB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2345E07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AC17ECA" w14:textId="772352B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79F3368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6F1833C8" w14:textId="786E6E32" w:rsidR="00E65B54" w:rsidRPr="00E65B54" w:rsidRDefault="00E65B54" w:rsidP="00E65B54">
            <w:pPr>
              <w:pStyle w:val="TableText"/>
              <w:rPr>
                <w:b w:val="0"/>
              </w:rPr>
            </w:pPr>
            <w:r w:rsidRPr="00E65B54">
              <w:rPr>
                <w:b w:val="0"/>
              </w:rPr>
              <w:t>ies-pgsql.jrc.org</w:t>
            </w:r>
          </w:p>
        </w:tc>
        <w:tc>
          <w:tcPr>
            <w:tcW w:w="1573" w:type="dxa"/>
          </w:tcPr>
          <w:p w14:paraId="0E87633D" w14:textId="0A70BB8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59" w:type="dxa"/>
          </w:tcPr>
          <w:p w14:paraId="7AF6DE11" w14:textId="16B86CE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84" w:type="dxa"/>
          </w:tcPr>
          <w:p w14:paraId="6BB23A3E" w14:textId="706BF4D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2990" w:type="dxa"/>
          </w:tcPr>
          <w:p w14:paraId="2F715755"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2A3026A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1446C4A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2C95275B"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5A49EC4" w14:textId="588C61A2" w:rsidR="00E65B54" w:rsidRPr="00E65B54" w:rsidRDefault="00E65B54" w:rsidP="00E65B54">
            <w:pPr>
              <w:pStyle w:val="TableText"/>
              <w:rPr>
                <w:b w:val="0"/>
              </w:rPr>
            </w:pPr>
            <w:r w:rsidRPr="00E65B54">
              <w:rPr>
                <w:b w:val="0"/>
              </w:rPr>
              <w:t>ies-pgsql.jrc.org</w:t>
            </w:r>
          </w:p>
        </w:tc>
        <w:tc>
          <w:tcPr>
            <w:tcW w:w="1573" w:type="dxa"/>
          </w:tcPr>
          <w:p w14:paraId="676B73E2" w14:textId="7BE169A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59" w:type="dxa"/>
          </w:tcPr>
          <w:p w14:paraId="20498529" w14:textId="77DC822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84" w:type="dxa"/>
          </w:tcPr>
          <w:p w14:paraId="3F864A7D" w14:textId="4421287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1DE47A06"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6129FF2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32DBC15"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7C0481E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246AB3BB" w14:textId="1C8A5D3E" w:rsidR="00E65B54" w:rsidRPr="00E65B54" w:rsidRDefault="00E65B54" w:rsidP="00E65B54">
            <w:pPr>
              <w:pStyle w:val="TableText"/>
              <w:rPr>
                <w:b w:val="0"/>
              </w:rPr>
            </w:pPr>
            <w:r w:rsidRPr="00E65B54">
              <w:rPr>
                <w:b w:val="0"/>
              </w:rPr>
              <w:t>ies-pgsql.jrc.org</w:t>
            </w:r>
          </w:p>
        </w:tc>
        <w:tc>
          <w:tcPr>
            <w:tcW w:w="1573" w:type="dxa"/>
          </w:tcPr>
          <w:p w14:paraId="2C7DBFE3" w14:textId="31B9AD52"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ibex</w:t>
            </w:r>
          </w:p>
        </w:tc>
        <w:tc>
          <w:tcPr>
            <w:tcW w:w="1659" w:type="dxa"/>
          </w:tcPr>
          <w:p w14:paraId="6F372EB8" w14:textId="291144C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E81A02">
              <w:t xml:space="preserve">h05ibexespecies  </w:t>
            </w:r>
          </w:p>
        </w:tc>
        <w:tc>
          <w:tcPr>
            <w:tcW w:w="884" w:type="dxa"/>
          </w:tcPr>
          <w:p w14:paraId="33083F15" w14:textId="3C19B8A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E68D46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76A87F93"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393331A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6E4EEE24"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9A5B375" w14:textId="0327E1C1" w:rsidR="00E65B54" w:rsidRPr="00E65B54" w:rsidRDefault="00E65B54" w:rsidP="00E65B54">
            <w:pPr>
              <w:pStyle w:val="TableText"/>
              <w:rPr>
                <w:b w:val="0"/>
              </w:rPr>
            </w:pPr>
            <w:r w:rsidRPr="00E65B54">
              <w:rPr>
                <w:b w:val="0"/>
              </w:rPr>
              <w:t>ies-pgsql.jrc.org</w:t>
            </w:r>
          </w:p>
        </w:tc>
        <w:tc>
          <w:tcPr>
            <w:tcW w:w="1573" w:type="dxa"/>
          </w:tcPr>
          <w:p w14:paraId="04E2502C" w14:textId="6DB5D94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ibex</w:t>
            </w:r>
          </w:p>
        </w:tc>
        <w:tc>
          <w:tcPr>
            <w:tcW w:w="1659" w:type="dxa"/>
          </w:tcPr>
          <w:p w14:paraId="792A5217" w14:textId="01EE508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restservicesro    </w:t>
            </w:r>
          </w:p>
        </w:tc>
        <w:tc>
          <w:tcPr>
            <w:tcW w:w="884" w:type="dxa"/>
          </w:tcPr>
          <w:p w14:paraId="679C3FB4" w14:textId="4EA2F55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7044C64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1976EB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0232B4C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2D2766B9"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9ABC430" w14:textId="17D80DFE" w:rsidR="00E65B54" w:rsidRPr="00E65B54" w:rsidRDefault="00E65B54" w:rsidP="00E65B54">
            <w:pPr>
              <w:pStyle w:val="TableText"/>
              <w:rPr>
                <w:b w:val="0"/>
              </w:rPr>
            </w:pPr>
            <w:r w:rsidRPr="00E65B54">
              <w:rPr>
                <w:b w:val="0"/>
              </w:rPr>
              <w:t>ies-pgsql2.jrc.org</w:t>
            </w:r>
          </w:p>
        </w:tc>
        <w:tc>
          <w:tcPr>
            <w:tcW w:w="1573" w:type="dxa"/>
          </w:tcPr>
          <w:p w14:paraId="4D926950" w14:textId="47D99CA3"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59" w:type="dxa"/>
          </w:tcPr>
          <w:p w14:paraId="04DEEFEB" w14:textId="2D5F7EB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84" w:type="dxa"/>
          </w:tcPr>
          <w:p w14:paraId="77A6B347" w14:textId="620EB7D1"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90" w:type="dxa"/>
          </w:tcPr>
          <w:p w14:paraId="5138B1BD" w14:textId="23B4819C" w:rsidR="00E65B54" w:rsidRDefault="00F42F06" w:rsidP="00E65B54">
            <w:pPr>
              <w:pStyle w:val="TableText"/>
              <w:cnfStyle w:val="000000000000" w:firstRow="0" w:lastRow="0" w:firstColumn="0" w:lastColumn="0" w:oddVBand="0" w:evenVBand="0" w:oddHBand="0" w:evenHBand="0" w:firstRowFirstColumn="0" w:firstRowLastColumn="0" w:lastRowFirstColumn="0" w:lastRowLastColumn="0"/>
            </w:pPr>
            <w:r>
              <w:t>read only</w:t>
            </w:r>
          </w:p>
        </w:tc>
        <w:tc>
          <w:tcPr>
            <w:tcW w:w="591" w:type="dxa"/>
          </w:tcPr>
          <w:p w14:paraId="07077EB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5962C1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851E36" w14:paraId="63C664E4" w14:textId="77777777" w:rsidTr="00E11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86CF794" w14:textId="77777777" w:rsidR="00851E36" w:rsidRPr="00E65B54" w:rsidRDefault="00851E36" w:rsidP="00E11077">
            <w:pPr>
              <w:pStyle w:val="TableText"/>
              <w:rPr>
                <w:b w:val="0"/>
              </w:rPr>
            </w:pPr>
            <w:r w:rsidRPr="00E65B54">
              <w:rPr>
                <w:b w:val="0"/>
              </w:rPr>
              <w:t>ies-pgsql2.jrc.org</w:t>
            </w:r>
          </w:p>
        </w:tc>
        <w:tc>
          <w:tcPr>
            <w:tcW w:w="1573" w:type="dxa"/>
          </w:tcPr>
          <w:p w14:paraId="2762999F"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59" w:type="dxa"/>
          </w:tcPr>
          <w:p w14:paraId="0CAC2CBA" w14:textId="72404C23"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84" w:type="dxa"/>
          </w:tcPr>
          <w:p w14:paraId="443C8561" w14:textId="4564E574"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60D5C1B6"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03755D67"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88CFCAD"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r>
      <w:tr w:rsidR="00E65B54" w14:paraId="7714FC73"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701666A" w14:textId="77777777" w:rsidR="00E65B54" w:rsidRPr="00E65B54" w:rsidRDefault="00E65B54" w:rsidP="00E65B54">
            <w:pPr>
              <w:pStyle w:val="TableText"/>
              <w:rPr>
                <w:b w:val="0"/>
              </w:rPr>
            </w:pPr>
            <w:r w:rsidRPr="00E65B54">
              <w:rPr>
                <w:b w:val="0"/>
              </w:rPr>
              <w:t>123.176.76.184</w:t>
            </w:r>
          </w:p>
        </w:tc>
        <w:tc>
          <w:tcPr>
            <w:tcW w:w="1573" w:type="dxa"/>
          </w:tcPr>
          <w:p w14:paraId="0BC2DA9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59" w:type="dxa"/>
          </w:tcPr>
          <w:p w14:paraId="4D494DF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103FE408"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jrc</w:t>
            </w:r>
          </w:p>
        </w:tc>
        <w:tc>
          <w:tcPr>
            <w:tcW w:w="2990" w:type="dxa"/>
          </w:tcPr>
          <w:p w14:paraId="7E1BB35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p>
        </w:tc>
        <w:tc>
          <w:tcPr>
            <w:tcW w:w="591" w:type="dxa"/>
          </w:tcPr>
          <w:p w14:paraId="07BBDF6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D775C1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07F3683E"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33130DC5" w14:textId="679C1EEA" w:rsidR="00E65B54" w:rsidRPr="00E65B54" w:rsidRDefault="00E65B54" w:rsidP="00E65B54">
            <w:pPr>
              <w:pStyle w:val="TableText"/>
              <w:rPr>
                <w:b w:val="0"/>
              </w:rPr>
            </w:pPr>
            <w:r w:rsidRPr="00E65B54">
              <w:rPr>
                <w:b w:val="0"/>
              </w:rPr>
              <w:t>123.176.76.184</w:t>
            </w:r>
          </w:p>
        </w:tc>
        <w:tc>
          <w:tcPr>
            <w:tcW w:w="1573" w:type="dxa"/>
          </w:tcPr>
          <w:p w14:paraId="7D04175A" w14:textId="4BD2389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59" w:type="dxa"/>
          </w:tcPr>
          <w:p w14:paraId="2100E144" w14:textId="1F76A6F0"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jrc</w:t>
            </w:r>
          </w:p>
        </w:tc>
        <w:tc>
          <w:tcPr>
            <w:tcW w:w="884" w:type="dxa"/>
          </w:tcPr>
          <w:p w14:paraId="39CEB410" w14:textId="6060EE68"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90" w:type="dxa"/>
          </w:tcPr>
          <w:p w14:paraId="49DE92CB" w14:textId="6B5AE2E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SPREP machine</w:t>
            </w:r>
          </w:p>
        </w:tc>
        <w:tc>
          <w:tcPr>
            <w:tcW w:w="591" w:type="dxa"/>
          </w:tcPr>
          <w:p w14:paraId="7AB24C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52B4499"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1457F37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DF796F8" w14:textId="1DD703B3" w:rsidR="00E65B54" w:rsidRPr="00E65B54" w:rsidRDefault="00E65B54" w:rsidP="00E65B54">
            <w:pPr>
              <w:pStyle w:val="TableText"/>
              <w:rPr>
                <w:b w:val="0"/>
              </w:rPr>
            </w:pPr>
            <w:r w:rsidRPr="00E65B54">
              <w:rPr>
                <w:b w:val="0"/>
              </w:rPr>
              <w:t>gis.sprep.org</w:t>
            </w:r>
          </w:p>
        </w:tc>
        <w:tc>
          <w:tcPr>
            <w:tcW w:w="1573" w:type="dxa"/>
          </w:tcPr>
          <w:p w14:paraId="1E67A899" w14:textId="46FA740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59" w:type="dxa"/>
          </w:tcPr>
          <w:p w14:paraId="09BBBCD8" w14:textId="4F9A8044"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024853FC" w14:textId="39ABA199"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90" w:type="dxa"/>
          </w:tcPr>
          <w:p w14:paraId="2BCA8FCA" w14:textId="4AEE144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c>
          <w:tcPr>
            <w:tcW w:w="591" w:type="dxa"/>
          </w:tcPr>
          <w:p w14:paraId="14FAF66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ACC8D5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bl>
    <w:p w14:paraId="0E1ADC66" w14:textId="77777777" w:rsidR="00C75365" w:rsidRDefault="00C75365" w:rsidP="00C75365">
      <w:pPr>
        <w:pStyle w:val="Heading4"/>
      </w:pPr>
      <w:r>
        <w:t>ies-pgsql.jrc.org</w:t>
      </w:r>
    </w:p>
    <w:p w14:paraId="22EBD542" w14:textId="77777777" w:rsidR="00591F25" w:rsidRDefault="00C75365" w:rsidP="003D4FE8">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 xml:space="preserve">durga </w:t>
      </w:r>
      <w:r w:rsidR="00FD06F3" w:rsidRPr="00FD06F3">
        <w:lastRenderedPageBreak/>
        <w:t>tables to new durga database.fmw</w:t>
      </w:r>
      <w:r w:rsidR="00FD06F3">
        <w:t>).</w:t>
      </w:r>
      <w:r w:rsidR="00D50678">
        <w:t xml:space="preserve"> Database moved and the </w:t>
      </w:r>
      <w:hyperlink r:id="rId198"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3D4FE8">
      <w:pPr>
        <w:pStyle w:val="BodyText2"/>
      </w:pPr>
      <w:r>
        <w:t>Need to set the default user to especies as tables are not being found unless they are specifically prefixed with especies.</w:t>
      </w:r>
    </w:p>
    <w:p w14:paraId="64F9C73D" w14:textId="051E82AC" w:rsidR="00B37D09" w:rsidRDefault="00C476E5" w:rsidP="006B4226">
      <w:pPr>
        <w:pStyle w:val="Heading2"/>
      </w:pPr>
      <w:r>
        <w:t>NoSQL Databases</w:t>
      </w:r>
      <w:bookmarkEnd w:id="57"/>
    </w:p>
    <w:p w14:paraId="5D5D6792" w14:textId="77777777" w:rsidR="00B37D09" w:rsidRDefault="0042694C" w:rsidP="00110E00">
      <w:pPr>
        <w:pStyle w:val="BodyText"/>
      </w:pPr>
      <w:r>
        <w:t>Good background to multidimensional databases here:</w:t>
      </w:r>
    </w:p>
    <w:p w14:paraId="635B21E8" w14:textId="77777777" w:rsidR="00B37D09" w:rsidRDefault="00082D6F" w:rsidP="003D4FE8">
      <w:pPr>
        <w:pStyle w:val="BodyText2"/>
      </w:pPr>
      <w:hyperlink r:id="rId199" w:history="1">
        <w:r w:rsidR="0042694C" w:rsidRPr="0077669C">
          <w:rPr>
            <w:rStyle w:val="Hyperlink"/>
          </w:rPr>
          <w:t>http://www.fing.edu.uy/inco/grupos/csi/esp/Cursos/cursos_act/2003/DAP_SistDW/Material/ken96.pdf</w:t>
        </w:r>
      </w:hyperlink>
    </w:p>
    <w:p w14:paraId="3A30A144" w14:textId="77777777" w:rsidR="00B37D09" w:rsidRDefault="004E586A" w:rsidP="003D4FE8">
      <w:pPr>
        <w:pStyle w:val="BodyText2"/>
      </w:pPr>
      <w:r>
        <w:t xml:space="preserve">Good paper on NoSQL here: </w:t>
      </w:r>
      <w:hyperlink r:id="rId200" w:history="1">
        <w:r w:rsidRPr="0077669C">
          <w:rPr>
            <w:rStyle w:val="Hyperlink"/>
          </w:rPr>
          <w:t>http://www.christof-strauch.de/nosqldbs.pdf</w:t>
        </w:r>
      </w:hyperlink>
    </w:p>
    <w:p w14:paraId="76A77B53" w14:textId="77777777" w:rsidR="00B37D09" w:rsidRDefault="004E586A" w:rsidP="003D4FE8">
      <w:pPr>
        <w:pStyle w:val="BodyText2"/>
      </w:pPr>
      <w:r>
        <w:t xml:space="preserve">Video overview of NoSQL databases: </w:t>
      </w:r>
      <w:hyperlink r:id="rId201" w:history="1">
        <w:r w:rsidRPr="0077669C">
          <w:rPr>
            <w:rStyle w:val="Hyperlink"/>
          </w:rPr>
          <w:t>http://nosql.mypopescu.com/post/6412803549/nosql-databases-what-why-and-when</w:t>
        </w:r>
      </w:hyperlink>
    </w:p>
    <w:p w14:paraId="12332640" w14:textId="77777777" w:rsidR="00B37D09" w:rsidRDefault="0042694C" w:rsidP="00110E00">
      <w:pPr>
        <w:pStyle w:val="BodyText"/>
      </w:pPr>
      <w:r>
        <w:t>Big data:</w:t>
      </w:r>
    </w:p>
    <w:p w14:paraId="4F4F2BE8" w14:textId="77777777" w:rsidR="00B37D09" w:rsidRDefault="0042694C" w:rsidP="00110E00">
      <w:pPr>
        <w:pStyle w:val="BodyText"/>
      </w:pPr>
      <w:r>
        <w:t>1. Pentaho</w:t>
      </w:r>
    </w:p>
    <w:p w14:paraId="2B544823" w14:textId="77777777" w:rsidR="00B37D09" w:rsidRDefault="00082D6F" w:rsidP="00110E00">
      <w:pPr>
        <w:pStyle w:val="BodyText"/>
      </w:pPr>
      <w:hyperlink r:id="rId202" w:history="1">
        <w:r w:rsidR="0042694C" w:rsidRPr="0077669C">
          <w:rPr>
            <w:rStyle w:val="Hyperlink"/>
          </w:rPr>
          <w:t>http://www.pentaho.com/big-data/</w:t>
        </w:r>
      </w:hyperlink>
    </w:p>
    <w:p w14:paraId="5B602CEC" w14:textId="77777777" w:rsidR="00B37D09" w:rsidRDefault="0042694C" w:rsidP="00110E00">
      <w:pPr>
        <w:pStyle w:val="BodyText"/>
      </w:pPr>
      <w:r>
        <w:t>2. Mondrian</w:t>
      </w:r>
    </w:p>
    <w:p w14:paraId="13A83B25" w14:textId="77777777" w:rsidR="00B37D09" w:rsidRDefault="00082D6F" w:rsidP="00110E00">
      <w:pPr>
        <w:pStyle w:val="BodyText"/>
      </w:pPr>
      <w:hyperlink r:id="rId203" w:history="1">
        <w:r w:rsidR="0042694C" w:rsidRPr="0077669C">
          <w:rPr>
            <w:rStyle w:val="Hyperlink"/>
          </w:rPr>
          <w:t>http://mondrian.pentaho.com/</w:t>
        </w:r>
      </w:hyperlink>
    </w:p>
    <w:p w14:paraId="37F1B303" w14:textId="77777777" w:rsidR="00B37D09" w:rsidRDefault="0042694C" w:rsidP="00110E00">
      <w:pPr>
        <w:pStyle w:val="BodyText"/>
      </w:pPr>
      <w:r>
        <w:t>3. MonetDB</w:t>
      </w:r>
    </w:p>
    <w:p w14:paraId="4E6D5940" w14:textId="77777777" w:rsidR="00B37D09" w:rsidRDefault="00082D6F" w:rsidP="00110E00">
      <w:pPr>
        <w:pStyle w:val="BodyText"/>
      </w:pPr>
      <w:hyperlink r:id="rId204" w:history="1">
        <w:r w:rsidR="0042694C" w:rsidRPr="0077669C">
          <w:rPr>
            <w:rStyle w:val="Hyperlink"/>
          </w:rPr>
          <w:t>http://www.monetdb.org/</w:t>
        </w:r>
      </w:hyperlink>
    </w:p>
    <w:p w14:paraId="5405B9F3" w14:textId="77777777" w:rsidR="00B37D09" w:rsidRDefault="0042694C" w:rsidP="00110E00">
      <w:pPr>
        <w:pStyle w:val="BodyText"/>
      </w:pPr>
      <w:r>
        <w:t>4. SciDB</w:t>
      </w:r>
    </w:p>
    <w:p w14:paraId="7ABB86FA" w14:textId="77777777" w:rsidR="00B37D09" w:rsidRDefault="00082D6F" w:rsidP="003D4FE8">
      <w:pPr>
        <w:pStyle w:val="BodyText2"/>
      </w:pPr>
      <w:hyperlink r:id="rId205" w:history="1">
        <w:r w:rsidR="0042694C" w:rsidRPr="0077669C">
          <w:rPr>
            <w:rStyle w:val="Hyperlink"/>
          </w:rPr>
          <w:t>http://www.scidb.org/</w:t>
        </w:r>
      </w:hyperlink>
    </w:p>
    <w:p w14:paraId="07360DA6" w14:textId="6E0656A6" w:rsidR="00B37D09" w:rsidRDefault="00C476E5" w:rsidP="006B4226">
      <w:pPr>
        <w:pStyle w:val="Heading3"/>
      </w:pPr>
      <w:bookmarkStart w:id="61" w:name="_Toc315774571"/>
      <w:r>
        <w:t>yMapReduce</w:t>
      </w:r>
      <w:bookmarkEnd w:id="61"/>
    </w:p>
    <w:p w14:paraId="3FB65147" w14:textId="77777777" w:rsidR="00B37D09" w:rsidRDefault="00C476E5" w:rsidP="00110E00">
      <w:pPr>
        <w:pStyle w:val="BodyText"/>
      </w:pPr>
      <w:r>
        <w:t xml:space="preserve">Good intro here: </w:t>
      </w:r>
      <w:hyperlink r:id="rId206" w:history="1">
        <w:r w:rsidRPr="0077669C">
          <w:rPr>
            <w:rStyle w:val="Hyperlink"/>
          </w:rPr>
          <w:t>http://code.google.com/edu/parallel/mapreduce-tutorial.html</w:t>
        </w:r>
      </w:hyperlink>
    </w:p>
    <w:p w14:paraId="5058DE91" w14:textId="77777777" w:rsidR="00B37D09" w:rsidRDefault="00C476E5" w:rsidP="00110E00">
      <w:pPr>
        <w:pStyle w:val="BodyText"/>
      </w:pPr>
      <w:r>
        <w:t xml:space="preserve">And here: </w:t>
      </w:r>
      <w:hyperlink r:id="rId207" w:history="1">
        <w:r w:rsidRPr="0077669C">
          <w:rPr>
            <w:rStyle w:val="Hyperlink"/>
          </w:rPr>
          <w:t>http://www.cs.stanford.edu/people/ang//papers/nips06-mapreducemulticore.pdf</w:t>
        </w:r>
      </w:hyperlink>
    </w:p>
    <w:p w14:paraId="7C5F4F57" w14:textId="77777777" w:rsidR="00B37D09" w:rsidRDefault="00C476E5" w:rsidP="003D4FE8">
      <w:pPr>
        <w:pStyle w:val="BodyText2"/>
      </w:pPr>
      <w:r>
        <w:t xml:space="preserve">Amazon offer it: Amazon Elastic MapReduce </w:t>
      </w:r>
      <w:hyperlink r:id="rId208" w:history="1">
        <w:r w:rsidRPr="0077669C">
          <w:rPr>
            <w:rStyle w:val="Hyperlink"/>
          </w:rPr>
          <w:t>http://aws.amazon.com/elasticmapreduce/</w:t>
        </w:r>
      </w:hyperlink>
    </w:p>
    <w:p w14:paraId="6F73C7AB" w14:textId="2D2840A3" w:rsidR="00B37D09" w:rsidRDefault="00C476E5" w:rsidP="006B4226">
      <w:pPr>
        <w:pStyle w:val="Heading3"/>
      </w:pPr>
      <w:bookmarkStart w:id="62" w:name="_Toc315774572"/>
      <w:r>
        <w:t>Performance</w:t>
      </w:r>
      <w:bookmarkEnd w:id="62"/>
    </w:p>
    <w:p w14:paraId="47BFF01E" w14:textId="77777777" w:rsidR="00B37D09" w:rsidRDefault="00082D6F" w:rsidP="003D4FE8">
      <w:pPr>
        <w:pStyle w:val="BodyText2"/>
      </w:pPr>
      <w:hyperlink r:id="rId209" w:history="1">
        <w:r w:rsidR="00C476E5" w:rsidRPr="0077669C">
          <w:rPr>
            <w:rStyle w:val="Hyperlink"/>
          </w:rPr>
          <w:t>http://sortbenchmark.org/</w:t>
        </w:r>
      </w:hyperlink>
    </w:p>
    <w:p w14:paraId="296B98A0" w14:textId="5A8569A6" w:rsidR="00B37D09" w:rsidRDefault="004520D3" w:rsidP="0093510D">
      <w:pPr>
        <w:pStyle w:val="Heading2"/>
      </w:pPr>
      <w:bookmarkStart w:id="63" w:name="_Toc315774573"/>
      <w:r>
        <w:t>Rasdaman</w:t>
      </w:r>
      <w:bookmarkEnd w:id="63"/>
    </w:p>
    <w:p w14:paraId="1FCAF0EB" w14:textId="77777777" w:rsidR="00B37D09" w:rsidRDefault="004520D3" w:rsidP="00110E00">
      <w:pPr>
        <w:pStyle w:val="BodyText"/>
      </w:pPr>
      <w:r>
        <w:t>Performance paper on Rasdaman:</w:t>
      </w:r>
    </w:p>
    <w:p w14:paraId="47892317" w14:textId="77777777" w:rsidR="00B37D09" w:rsidRDefault="00082D6F" w:rsidP="003D4FE8">
      <w:pPr>
        <w:pStyle w:val="BodyText2"/>
      </w:pPr>
      <w:hyperlink r:id="rId210" w:history="1">
        <w:r w:rsidR="004520D3" w:rsidRPr="0077669C">
          <w:rPr>
            <w:rStyle w:val="Hyperlink"/>
          </w:rPr>
          <w:t>http://ieeexplore.ieee.org/stamp/stamp.jsp?tp=&amp;arnumber=787289</w:t>
        </w:r>
      </w:hyperlink>
    </w:p>
    <w:p w14:paraId="7313FA46" w14:textId="77777777" w:rsidR="00857554" w:rsidRPr="00857554" w:rsidRDefault="00857554" w:rsidP="006B7565">
      <w:pPr>
        <w:pStyle w:val="Heading2"/>
      </w:pPr>
      <w:bookmarkStart w:id="64" w:name="_Toc315774587"/>
      <w:r>
        <w:t>Storage requirements</w:t>
      </w:r>
    </w:p>
    <w:p w14:paraId="60755639" w14:textId="77777777" w:rsidR="00857554" w:rsidRDefault="00857554" w:rsidP="00857554">
      <w:pPr>
        <w:pStyle w:val="Heading3"/>
      </w:pPr>
      <w:r>
        <w:t>Estimating full database size</w:t>
      </w:r>
    </w:p>
    <w:p w14:paraId="1079C039" w14:textId="77777777" w:rsidR="00857554" w:rsidRDefault="00857554" w:rsidP="00857554">
      <w:pPr>
        <w:pStyle w:val="Heading4"/>
      </w:pPr>
      <w:r>
        <w:t>Extrapolating from mammals</w:t>
      </w:r>
    </w:p>
    <w:p w14:paraId="29CFF352" w14:textId="77777777" w:rsidR="00857554" w:rsidRDefault="00857554" w:rsidP="003D4FE8">
      <w:pPr>
        <w:pStyle w:val="BodyText2"/>
      </w:pPr>
      <w:r>
        <w:t>So calculating the database size:</w:t>
      </w:r>
    </w:p>
    <w:p w14:paraId="29B65580" w14:textId="77777777" w:rsidR="00857554" w:rsidRDefault="00857554" w:rsidP="00857554">
      <w:pPr>
        <w:pStyle w:val="BodyText"/>
        <w:ind w:left="2160" w:firstLine="720"/>
      </w:pPr>
      <w:r>
        <w:t>Mammals Test</w:t>
      </w:r>
      <w:r>
        <w:tab/>
      </w:r>
      <w:r>
        <w:tab/>
        <w:t>Full Species Data</w:t>
      </w:r>
    </w:p>
    <w:p w14:paraId="52FAD8A1" w14:textId="77777777" w:rsidR="00857554" w:rsidRDefault="00857554" w:rsidP="00857554">
      <w:pPr>
        <w:pStyle w:val="BodyText"/>
      </w:pPr>
      <w:r>
        <w:t>No of species</w:t>
      </w:r>
      <w:r>
        <w:tab/>
      </w:r>
      <w:r>
        <w:tab/>
      </w:r>
      <w:r>
        <w:tab/>
        <w:t>5060</w:t>
      </w:r>
      <w:r>
        <w:tab/>
      </w:r>
      <w:r>
        <w:tab/>
      </w:r>
      <w:r>
        <w:tab/>
      </w:r>
      <w:r>
        <w:tab/>
        <w:t>80000</w:t>
      </w:r>
    </w:p>
    <w:p w14:paraId="7C557D1D" w14:textId="77777777" w:rsidR="00857554" w:rsidRDefault="00857554" w:rsidP="00857554">
      <w:pPr>
        <w:pStyle w:val="BodyText"/>
      </w:pPr>
      <w:r>
        <w:t>Geoprocessing machine</w:t>
      </w:r>
    </w:p>
    <w:p w14:paraId="76ADBF90" w14:textId="77777777" w:rsidR="00857554" w:rsidRDefault="00857554" w:rsidP="00857554">
      <w:pPr>
        <w:pStyle w:val="BodyText"/>
      </w:pPr>
      <w:r>
        <w:t>Storage</w:t>
      </w:r>
      <w:r>
        <w:tab/>
      </w:r>
      <w:r>
        <w:tab/>
      </w:r>
      <w:r>
        <w:tab/>
      </w:r>
      <w:r>
        <w:tab/>
        <w:t>79.9 Gb</w:t>
      </w:r>
      <w:r>
        <w:tab/>
      </w:r>
      <w:r>
        <w:tab/>
      </w:r>
      <w:r>
        <w:tab/>
      </w:r>
      <w:r>
        <w:tab/>
        <w:t>1.26 Tb</w:t>
      </w:r>
    </w:p>
    <w:p w14:paraId="029AE53D" w14:textId="77777777" w:rsidR="00857554" w:rsidRDefault="00857554" w:rsidP="003D4FE8">
      <w:pPr>
        <w:pStyle w:val="BodyText2"/>
      </w:pPr>
      <w:r>
        <w:t>RAM</w:t>
      </w:r>
      <w:r>
        <w:tab/>
      </w:r>
      <w:r>
        <w:tab/>
      </w:r>
      <w:r>
        <w:tab/>
      </w:r>
      <w:r>
        <w:tab/>
        <w:t>8Gb</w:t>
      </w:r>
      <w:r>
        <w:tab/>
      </w:r>
      <w:r>
        <w:tab/>
      </w:r>
      <w:r>
        <w:tab/>
      </w:r>
      <w:r>
        <w:tab/>
        <w:t>8Gb</w:t>
      </w:r>
    </w:p>
    <w:p w14:paraId="0B58F442" w14:textId="77777777" w:rsidR="00857554" w:rsidRDefault="00857554" w:rsidP="00857554">
      <w:pPr>
        <w:pStyle w:val="BodyText"/>
      </w:pPr>
      <w:r>
        <w:t xml:space="preserve">Database </w:t>
      </w:r>
    </w:p>
    <w:p w14:paraId="6E9F4A10" w14:textId="77777777" w:rsidR="00857554" w:rsidRDefault="00857554" w:rsidP="00857554">
      <w:pPr>
        <w:pStyle w:val="BodyText"/>
      </w:pPr>
      <w:r>
        <w:t>Database records</w:t>
      </w:r>
      <w:r>
        <w:tab/>
      </w:r>
      <w:r>
        <w:tab/>
      </w:r>
      <w:r>
        <w:tab/>
        <w:t>7.09 billion</w:t>
      </w:r>
      <w:r>
        <w:tab/>
      </w:r>
      <w:r>
        <w:tab/>
        <w:t>112 billion</w:t>
      </w:r>
    </w:p>
    <w:p w14:paraId="6FE94096" w14:textId="77777777" w:rsidR="00857554" w:rsidRDefault="00857554" w:rsidP="00857554">
      <w:pPr>
        <w:pStyle w:val="BodyText"/>
      </w:pPr>
      <w:r>
        <w:t>Database size</w:t>
      </w:r>
      <w:r>
        <w:tab/>
      </w:r>
      <w:r>
        <w:tab/>
      </w:r>
      <w:r>
        <w:tab/>
      </w:r>
      <w:r>
        <w:tab/>
        <w:t>326 Gb+</w:t>
      </w:r>
      <w:r>
        <w:tab/>
      </w:r>
      <w:r>
        <w:tab/>
      </w:r>
      <w:r>
        <w:tab/>
      </w:r>
      <w:r>
        <w:tab/>
        <w:t>5.15 Tb+</w:t>
      </w:r>
    </w:p>
    <w:p w14:paraId="625FA410" w14:textId="77777777" w:rsidR="00857554" w:rsidRDefault="00857554" w:rsidP="003D4FE8">
      <w:pPr>
        <w:pStyle w:val="BodyText2"/>
      </w:pPr>
      <w:r>
        <w:t>For the first 5060 species there are 7,092,806,306 tiles (=1,401,740.38 quadkeys/species)</w:t>
      </w:r>
    </w:p>
    <w:p w14:paraId="0A25F779" w14:textId="77777777" w:rsidR="00857554" w:rsidRDefault="00857554" w:rsidP="00857554">
      <w:pPr>
        <w:pStyle w:val="BodyText"/>
      </w:pPr>
      <w:r>
        <w:t>At at least 46 bytes per record that is at least 326,269,090,076 B = 326Gb</w:t>
      </w:r>
    </w:p>
    <w:p w14:paraId="6D938185" w14:textId="77777777" w:rsidR="00857554" w:rsidRDefault="00857554" w:rsidP="003D4FE8">
      <w:pPr>
        <w:pStyle w:val="BodyText2"/>
      </w:pPr>
      <w:r>
        <w:t>For 18000 species = 25,231,326,840</w:t>
      </w:r>
    </w:p>
    <w:p w14:paraId="4EDCBDBB" w14:textId="77777777" w:rsidR="00857554" w:rsidRDefault="00857554" w:rsidP="00857554">
      <w:pPr>
        <w:pStyle w:val="BodyText"/>
      </w:pPr>
      <w:r>
        <w:lastRenderedPageBreak/>
        <w:t>Practically testing how much space the quadkeydata table takes up:</w:t>
      </w:r>
    </w:p>
    <w:p w14:paraId="056796DD" w14:textId="77777777" w:rsidR="00857554" w:rsidRDefault="00857554" w:rsidP="00857554">
      <w:pPr>
        <w:pStyle w:val="BodyText"/>
      </w:pPr>
      <w:r>
        <w:t xml:space="preserve">1. How many records in the quadkeydata table? </w:t>
      </w:r>
    </w:p>
    <w:p w14:paraId="72134D49" w14:textId="77777777" w:rsidR="00857554" w:rsidRDefault="00857554" w:rsidP="00857554">
      <w:pPr>
        <w:pStyle w:val="BodyText"/>
      </w:pPr>
      <w:r>
        <w:t>SELECT count(*) from quadkeydata</w:t>
      </w:r>
    </w:p>
    <w:p w14:paraId="6988E1C7" w14:textId="77777777" w:rsidR="00857554" w:rsidRDefault="00857554" w:rsidP="003D4FE8">
      <w:pPr>
        <w:pStyle w:val="BodyText2"/>
      </w:pPr>
      <w:r>
        <w:t>121,296,622 records</w:t>
      </w:r>
    </w:p>
    <w:p w14:paraId="434A7DAA" w14:textId="77777777" w:rsidR="00857554" w:rsidRDefault="00857554" w:rsidP="00857554">
      <w:pPr>
        <w:pStyle w:val="BodyText"/>
      </w:pPr>
      <w:r>
        <w:t>2. How big is the dbdopa database?</w:t>
      </w:r>
    </w:p>
    <w:p w14:paraId="1BC3AB97" w14:textId="77777777" w:rsidR="00857554" w:rsidRDefault="00857554" w:rsidP="00857554">
      <w:pPr>
        <w:pStyle w:val="BodyText"/>
      </w:pPr>
      <w:r>
        <w:t>SELECT pg_size_pretty(pg_database_size('dbdopa')) As fulldbsize</w:t>
      </w:r>
    </w:p>
    <w:p w14:paraId="3C9A889D" w14:textId="77777777" w:rsidR="00857554" w:rsidRDefault="00857554" w:rsidP="003D4FE8">
      <w:pPr>
        <w:pStyle w:val="BodyText2"/>
      </w:pPr>
      <w:r>
        <w:t>257Gb</w:t>
      </w:r>
    </w:p>
    <w:p w14:paraId="0F77B0D3" w14:textId="77777777" w:rsidR="00857554" w:rsidRDefault="00857554" w:rsidP="00857554">
      <w:pPr>
        <w:pStyle w:val="BodyText"/>
      </w:pPr>
      <w:r>
        <w:t>Adding 1 million records:</w:t>
      </w:r>
    </w:p>
    <w:p w14:paraId="7DC7548F" w14:textId="77777777" w:rsidR="00857554" w:rsidRDefault="00857554" w:rsidP="00857554">
      <w:pPr>
        <w:pStyle w:val="BodyText"/>
      </w:pPr>
      <w:r>
        <w:t xml:space="preserve">insert into quadkeydata (SELECT quadkey, tx, ty, z, objid, -1 as typeid FROM public.quadkeydata limit 1000000) </w:t>
      </w:r>
    </w:p>
    <w:p w14:paraId="6303DDD8" w14:textId="77777777" w:rsidR="00857554" w:rsidRDefault="00857554" w:rsidP="00857554">
      <w:pPr>
        <w:pStyle w:val="BodyText"/>
      </w:pPr>
      <w:r>
        <w:t>Query returned successfully: 1000000 rows affected, 522204 ms execution time.</w:t>
      </w:r>
    </w:p>
    <w:p w14:paraId="266296E4" w14:textId="77777777" w:rsidR="00857554" w:rsidRDefault="00857554" w:rsidP="00857554">
      <w:pPr>
        <w:pStyle w:val="BodyText"/>
      </w:pPr>
      <w:r>
        <w:t xml:space="preserve">Database size still says 257Gb! </w:t>
      </w:r>
    </w:p>
    <w:p w14:paraId="2F436020" w14:textId="77777777" w:rsidR="00857554" w:rsidRDefault="00857554" w:rsidP="003D4FE8">
      <w:pPr>
        <w:pStyle w:val="BodyText2"/>
      </w:pPr>
      <w:r>
        <w:t>122,296,622 records</w:t>
      </w:r>
    </w:p>
    <w:p w14:paraId="46CB8769" w14:textId="77777777" w:rsidR="00857554" w:rsidRDefault="00857554" w:rsidP="003D4FE8">
      <w:pPr>
        <w:pStyle w:val="BodyText2"/>
      </w:pPr>
      <w:r>
        <w:t>Adding 100 million records - db size starts at 257Gb and Monica says we have 72Gb free - so we cannot go beyond 327Gb</w:t>
      </w:r>
    </w:p>
    <w:p w14:paraId="0916B48B" w14:textId="77777777" w:rsidR="00857554" w:rsidRDefault="00857554" w:rsidP="00857554">
      <w:pPr>
        <w:pStyle w:val="BodyText"/>
      </w:pPr>
      <w:r>
        <w:t xml:space="preserve">Deleted them again. </w:t>
      </w:r>
    </w:p>
    <w:p w14:paraId="4718F377" w14:textId="77777777" w:rsidR="00857554" w:rsidRDefault="00857554" w:rsidP="003D4FE8">
      <w:pPr>
        <w:pStyle w:val="BodyText2"/>
      </w:pPr>
      <w:r>
        <w:t>delete from quadkeydata where typeid=-1</w:t>
      </w:r>
    </w:p>
    <w:p w14:paraId="2340F433" w14:textId="77777777" w:rsidR="00857554" w:rsidRDefault="00857554" w:rsidP="00857554">
      <w:pPr>
        <w:pStyle w:val="BodyText"/>
      </w:pPr>
      <w:r>
        <w:t>TRY 1: WDPA - WDPA to npy files</w:t>
      </w:r>
    </w:p>
    <w:p w14:paraId="0DE50573" w14:textId="77777777" w:rsidR="00857554" w:rsidRDefault="00857554" w:rsidP="00857554">
      <w:pPr>
        <w:pStyle w:val="BodyText"/>
      </w:pPr>
      <w:r>
        <w:t>Started at 17:09</w:t>
      </w:r>
    </w:p>
    <w:p w14:paraId="260EB3BE" w14:textId="77777777" w:rsidR="00857554" w:rsidRDefault="00857554" w:rsidP="00857554">
      <w:pPr>
        <w:pStyle w:val="BodyText"/>
      </w:pPr>
      <w:r>
        <w:t>Didnt start iterating through the PAs until 19:30 - 2hours 21mins later</w:t>
      </w:r>
    </w:p>
    <w:p w14:paraId="1D1244E3" w14:textId="77777777" w:rsidR="00857554" w:rsidRDefault="00857554" w:rsidP="00857554">
      <w:pPr>
        <w:pStyle w:val="BodyText"/>
      </w:pPr>
      <w:r>
        <w:t>Did 4000 PAs in 13 hours = 24 days to do all PAs</w:t>
      </w:r>
    </w:p>
    <w:p w14:paraId="60E9692B" w14:textId="77777777" w:rsidR="00857554" w:rsidRDefault="00857554" w:rsidP="00857554">
      <w:pPr>
        <w:pStyle w:val="BodyText"/>
      </w:pPr>
      <w:r>
        <w:t>To load the data back in:</w:t>
      </w:r>
    </w:p>
    <w:p w14:paraId="75747301" w14:textId="77777777" w:rsidR="00857554" w:rsidRDefault="00857554" w:rsidP="00857554">
      <w:pPr>
        <w:pStyle w:val="BodyText"/>
      </w:pPr>
      <w:r>
        <w:t>cells=numpy.load(r"E:\cottaan\My Documents\ProtectedAreasGridData\wdpaid68276.npy")</w:t>
      </w:r>
    </w:p>
    <w:p w14:paraId="0F6CEC25" w14:textId="77777777" w:rsidR="00857554" w:rsidRDefault="00857554" w:rsidP="00857554">
      <w:pPr>
        <w:pStyle w:val="BodyText"/>
      </w:pPr>
      <w:r>
        <w:t>data=numpy.reshape(cells,(3,len(cells)/3))</w:t>
      </w:r>
    </w:p>
    <w:p w14:paraId="60AC07CE" w14:textId="77777777" w:rsidR="00857554" w:rsidRDefault="00857554" w:rsidP="00857554">
      <w:pPr>
        <w:pStyle w:val="BodyText"/>
      </w:pPr>
      <w:r>
        <w:t>coords=numpy.transpose(data)</w:t>
      </w:r>
    </w:p>
    <w:p w14:paraId="42B444CD" w14:textId="77777777" w:rsidR="00857554" w:rsidRDefault="00857554" w:rsidP="00857554">
      <w:pPr>
        <w:pStyle w:val="BodyText"/>
      </w:pPr>
      <w:r>
        <w:t>array([[16411, 22108, 68276],</w:t>
      </w:r>
    </w:p>
    <w:p w14:paraId="18C03395" w14:textId="77777777" w:rsidR="00857554" w:rsidRDefault="00857554" w:rsidP="00857554">
      <w:pPr>
        <w:pStyle w:val="BodyText"/>
      </w:pPr>
      <w:r>
        <w:t xml:space="preserve">       [16412, 22108, 68276],</w:t>
      </w:r>
    </w:p>
    <w:p w14:paraId="20879D11" w14:textId="77777777" w:rsidR="00857554" w:rsidRDefault="00857554" w:rsidP="00857554">
      <w:pPr>
        <w:pStyle w:val="BodyText"/>
      </w:pPr>
      <w:r>
        <w:t xml:space="preserve">       [16413, 22108, 68276],</w:t>
      </w:r>
    </w:p>
    <w:p w14:paraId="0DA16906" w14:textId="77777777" w:rsidR="00857554" w:rsidRDefault="00857554" w:rsidP="00857554">
      <w:pPr>
        <w:pStyle w:val="BodyText"/>
      </w:pPr>
      <w:r>
        <w:t xml:space="preserve">       ..., </w:t>
      </w:r>
    </w:p>
    <w:p w14:paraId="0446C87A" w14:textId="77777777" w:rsidR="00857554" w:rsidRDefault="00857554" w:rsidP="00857554">
      <w:pPr>
        <w:pStyle w:val="BodyText"/>
      </w:pPr>
      <w:r>
        <w:t xml:space="preserve">       [16417, 22063, 68276],</w:t>
      </w:r>
    </w:p>
    <w:p w14:paraId="2A8593C3" w14:textId="77777777" w:rsidR="00857554" w:rsidRDefault="00857554" w:rsidP="00857554">
      <w:pPr>
        <w:pStyle w:val="BodyText"/>
      </w:pPr>
      <w:r>
        <w:t xml:space="preserve">       [16416, 22062, 68276],</w:t>
      </w:r>
    </w:p>
    <w:p w14:paraId="61827675" w14:textId="77777777" w:rsidR="00857554" w:rsidRDefault="00857554" w:rsidP="00857554">
      <w:pPr>
        <w:pStyle w:val="BodyText"/>
      </w:pPr>
      <w:r>
        <w:t xml:space="preserve">       [16417, 22062, 68276]], dtype=int64</w:t>
      </w:r>
    </w:p>
    <w:p w14:paraId="65073F71" w14:textId="77777777" w:rsidR="00857554" w:rsidRDefault="00857554" w:rsidP="00857554">
      <w:pPr>
        <w:pStyle w:val="BodyText"/>
      </w:pPr>
      <w:r>
        <w:tab/>
        <w:t xml:space="preserve">   </w:t>
      </w:r>
    </w:p>
    <w:p w14:paraId="6219C331" w14:textId="77777777" w:rsidR="00857554" w:rsidRDefault="00857554" w:rsidP="00857554">
      <w:pPr>
        <w:pStyle w:val="BodyText"/>
      </w:pPr>
      <w:r>
        <w:t>68276 is the wdpaid in this case</w:t>
      </w:r>
    </w:p>
    <w:p w14:paraId="11621348" w14:textId="77777777" w:rsidR="00857554" w:rsidRDefault="00857554" w:rsidP="00857554">
      <w:pPr>
        <w:pStyle w:val="BodyText"/>
      </w:pPr>
      <w:r>
        <w:t>Good example is:</w:t>
      </w:r>
    </w:p>
    <w:p w14:paraId="7A8A7AE2" w14:textId="77777777" w:rsidR="00857554" w:rsidRDefault="00857554" w:rsidP="00857554">
      <w:pPr>
        <w:pStyle w:val="BodyText"/>
      </w:pPr>
      <w:r>
        <w:t>Name:</w:t>
      </w:r>
      <w:r>
        <w:tab/>
        <w:t>Kinabalu</w:t>
      </w:r>
    </w:p>
    <w:p w14:paraId="2D99261D" w14:textId="77777777" w:rsidR="00857554" w:rsidRDefault="00857554" w:rsidP="003D4FE8">
      <w:pPr>
        <w:pStyle w:val="BodyText2"/>
      </w:pPr>
      <w:r>
        <w:t>wdpaid:</w:t>
      </w:r>
      <w:r>
        <w:tab/>
        <w:t>785</w:t>
      </w:r>
    </w:p>
    <w:p w14:paraId="675803AB" w14:textId="77777777" w:rsidR="00857554" w:rsidRDefault="00857554" w:rsidP="00857554">
      <w:pPr>
        <w:pStyle w:val="BodyText"/>
      </w:pPr>
      <w:r>
        <w:t xml:space="preserve">Calculating the scale for a particular latitude: </w:t>
      </w:r>
    </w:p>
    <w:p w14:paraId="3691AEDB" w14:textId="77777777" w:rsidR="00857554" w:rsidRDefault="00857554" w:rsidP="00857554">
      <w:pPr>
        <w:pStyle w:val="BodyText"/>
      </w:pPr>
      <w:r>
        <w:t xml:space="preserve">Excellent article here: </w:t>
      </w:r>
      <w:hyperlink r:id="rId211" w:history="1">
        <w:r w:rsidRPr="0077669C">
          <w:rPr>
            <w:rStyle w:val="Hyperlink"/>
          </w:rPr>
          <w:t>http://msdn.microsoft.com/en-us/library/cc161076.aspx</w:t>
        </w:r>
      </w:hyperlink>
      <w:r>
        <w:t xml:space="preserve"> </w:t>
      </w:r>
    </w:p>
    <w:p w14:paraId="0DEDEB71" w14:textId="77777777" w:rsidR="00857554" w:rsidRDefault="00857554" w:rsidP="003D4FE8">
      <w:pPr>
        <w:pStyle w:val="BodyText2"/>
      </w:pPr>
      <w:r>
        <w:t>at the bottom in the bit about zoom levels it says how to calculate the scale</w:t>
      </w:r>
    </w:p>
    <w:p w14:paraId="7B6E0665" w14:textId="77777777" w:rsidR="00857554" w:rsidRDefault="00857554" w:rsidP="003D4FE8">
      <w:pPr>
        <w:pStyle w:val="BodyText2"/>
      </w:pPr>
    </w:p>
    <w:p w14:paraId="46F8414F" w14:textId="77777777" w:rsidR="00857554" w:rsidRDefault="00857554" w:rsidP="00857554">
      <w:pPr>
        <w:pStyle w:val="Heading4"/>
      </w:pPr>
      <w:r>
        <w:t>Using total area for polygon data</w:t>
      </w:r>
    </w:p>
    <w:p w14:paraId="3CEE4DD7" w14:textId="77777777" w:rsidR="00857554" w:rsidRDefault="00857554" w:rsidP="003D4FE8">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3D4FE8">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857554">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857554">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857554">
      <w:pPr>
        <w:pStyle w:val="Heading3"/>
      </w:pPr>
      <w:r>
        <w:t>Storage optimisation</w:t>
      </w:r>
    </w:p>
    <w:p w14:paraId="26502164" w14:textId="77777777" w:rsidR="00857554" w:rsidRDefault="00857554" w:rsidP="00857554">
      <w:pPr>
        <w:pStyle w:val="Heading4"/>
      </w:pPr>
      <w:r>
        <w:t>Quadtree/Fractal compression</w:t>
      </w:r>
    </w:p>
    <w:p w14:paraId="6B1DBB56" w14:textId="77777777" w:rsidR="00857554" w:rsidRDefault="00857554" w:rsidP="003D4FE8">
      <w:pPr>
        <w:pStyle w:val="BodyText2"/>
      </w:pPr>
      <w:r>
        <w:t>We could compress the output sparse array data with quadtree/fractal compression to save storage space.</w:t>
      </w:r>
    </w:p>
    <w:p w14:paraId="6EA8D36B" w14:textId="77777777" w:rsidR="00857554" w:rsidRDefault="00082D6F" w:rsidP="003D4FE8">
      <w:pPr>
        <w:pStyle w:val="BodyText2"/>
      </w:pPr>
      <w:hyperlink r:id="rId212" w:history="1">
        <w:r w:rsidR="00857554">
          <w:rPr>
            <w:rStyle w:val="Hyperlink"/>
          </w:rPr>
          <w:t>http://devmag.org.za/2011/02/23/quadtrees-implementation/</w:t>
        </w:r>
      </w:hyperlink>
    </w:p>
    <w:p w14:paraId="5DC38F67" w14:textId="77777777" w:rsidR="00857554" w:rsidRDefault="00857554" w:rsidP="003D4FE8">
      <w:pPr>
        <w:pStyle w:val="BodyText2"/>
      </w:pPr>
      <w:r>
        <w:t>Looking at Orang Utan:</w:t>
      </w:r>
    </w:p>
    <w:p w14:paraId="32615309" w14:textId="77777777" w:rsidR="00857554" w:rsidRDefault="00B7567C" w:rsidP="003D4FE8">
      <w:pPr>
        <w:pStyle w:val="BodyText2"/>
      </w:pPr>
      <w:r>
        <w:t xml:space="preserve">Level 16: </w:t>
      </w:r>
      <w:r>
        <w:tab/>
        <w:t>100873</w:t>
      </w:r>
      <w:r w:rsidR="00857554">
        <w:t xml:space="preserve"> records with all 1 quadkey leaves</w:t>
      </w:r>
    </w:p>
    <w:p w14:paraId="5ABB5A55" w14:textId="77777777" w:rsidR="00857554" w:rsidRDefault="00857554" w:rsidP="003D4FE8">
      <w:pPr>
        <w:pStyle w:val="BodyText2"/>
      </w:pPr>
      <w:r>
        <w:t>Level 15:</w:t>
      </w:r>
      <w:r>
        <w:tab/>
        <w:t>22064 records with all 4 quadkey leaves</w:t>
      </w:r>
    </w:p>
    <w:p w14:paraId="60855574" w14:textId="77777777" w:rsidR="00857554" w:rsidRDefault="00857554" w:rsidP="003D4FE8">
      <w:pPr>
        <w:pStyle w:val="BodyText2"/>
      </w:pPr>
      <w:r>
        <w:t>Level 14:</w:t>
      </w:r>
      <w:r>
        <w:tab/>
        <w:t>4023 records with all 16 quadkey leaves</w:t>
      </w:r>
    </w:p>
    <w:p w14:paraId="762C3687" w14:textId="77777777" w:rsidR="00857554" w:rsidRDefault="00857554" w:rsidP="003D4FE8">
      <w:pPr>
        <w:pStyle w:val="BodyText2"/>
      </w:pPr>
      <w:r>
        <w:t>Level 13:</w:t>
      </w:r>
      <w:r>
        <w:tab/>
        <w:t>545 records with all 64 quadkey leaves</w:t>
      </w:r>
    </w:p>
    <w:p w14:paraId="1934CEC2" w14:textId="77777777" w:rsidR="00857554" w:rsidRDefault="00857554" w:rsidP="003D4FE8">
      <w:pPr>
        <w:pStyle w:val="BodyText2"/>
      </w:pPr>
      <w:r>
        <w:t>Level 12:</w:t>
      </w:r>
      <w:r>
        <w:tab/>
        <w:t>50 records with all 256 quadkey leaves</w:t>
      </w:r>
    </w:p>
    <w:p w14:paraId="19ECA9BE" w14:textId="77777777" w:rsidR="00857554" w:rsidRDefault="00857554" w:rsidP="003D4FE8">
      <w:pPr>
        <w:pStyle w:val="BodyText2"/>
      </w:pPr>
      <w:r>
        <w:t>Level 11:</w:t>
      </w:r>
      <w:r>
        <w:tab/>
        <w:t>1 record with all 1024 quadkey leaves</w:t>
      </w:r>
      <w:r>
        <w:tab/>
      </w:r>
    </w:p>
    <w:p w14:paraId="27389985" w14:textId="77777777" w:rsidR="00857554" w:rsidRDefault="00857554" w:rsidP="00397DAF">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3D4FE8">
      <w:pPr>
        <w:pStyle w:val="BodyText2"/>
      </w:pPr>
      <w:r>
        <w:t>So how many records will this be?</w:t>
      </w:r>
    </w:p>
    <w:p w14:paraId="0A988CAE" w14:textId="77777777" w:rsidR="00857554" w:rsidRDefault="00857554" w:rsidP="00397DAF">
      <w:pPr>
        <w:pStyle w:val="Code"/>
      </w:pPr>
      <w:r w:rsidRPr="009C305E">
        <w:t>select substring(quadkey from 0 for 11) from tmp group by substring(quadkey from 0 for 11) having count(quadkey)=1024</w:t>
      </w:r>
    </w:p>
    <w:p w14:paraId="195998CD" w14:textId="77777777" w:rsidR="00857554" w:rsidRDefault="00857554" w:rsidP="00857554">
      <w:pPr>
        <w:pStyle w:val="BodyText"/>
      </w:pPr>
      <w:r>
        <w:t>Even better:</w:t>
      </w:r>
    </w:p>
    <w:p w14:paraId="1D479CAF" w14:textId="77777777" w:rsidR="00857554" w:rsidRDefault="00857554" w:rsidP="00397DAF">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3D4FE8">
      <w:pPr>
        <w:pStyle w:val="BodyText2"/>
      </w:pPr>
      <w:r>
        <w:t>Creating a compressed table for Orang Utan:</w:t>
      </w:r>
    </w:p>
    <w:p w14:paraId="7FBD8E45" w14:textId="77777777" w:rsidR="00857554" w:rsidRDefault="00857554" w:rsidP="00397DAF">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397DAF">
      <w:pPr>
        <w:pStyle w:val="Code"/>
      </w:pPr>
      <w:r w:rsidRPr="00596FEA">
        <w:t>delete from tmp where quadkey in (select quadkey.quadkey from quadkey,compressed17975 where quadkey.qk10=compressed17975.quadkey)</w:t>
      </w:r>
    </w:p>
    <w:p w14:paraId="17B6525F" w14:textId="77777777" w:rsidR="00857554" w:rsidRDefault="00857554" w:rsidP="00397DAF">
      <w:pPr>
        <w:pStyle w:val="Code"/>
      </w:pPr>
      <w:r w:rsidRPr="00596FEA">
        <w:t>insert into compressed17975(select substring(quadkey from 0 for 12) from tmp group by substring(quadkey from 0 for 12) having count(quadkey)=256)</w:t>
      </w:r>
    </w:p>
    <w:p w14:paraId="4882B6EA" w14:textId="77777777" w:rsidR="00857554" w:rsidRDefault="00857554" w:rsidP="00397DAF">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397DAF">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397DAF">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397DAF">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397DAF">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397DAF">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397DAF">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397DAF">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397DAF">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3D4FE8">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397DAF">
      <w:pPr>
        <w:pStyle w:val="Code"/>
      </w:pPr>
      <w:r>
        <w:t>insert into compressed12421(select substring(quadkey from 0 for 9) from tmp group by substring(quadkey from 0 for 9) having count(quadkey)=16384);</w:t>
      </w:r>
    </w:p>
    <w:p w14:paraId="1C3C0256" w14:textId="77777777" w:rsidR="00857554" w:rsidRDefault="00857554" w:rsidP="00397DAF">
      <w:pPr>
        <w:pStyle w:val="Code"/>
      </w:pPr>
      <w:r>
        <w:t>delete from tmp where quadkey in (select quadkey.quadkey from quadkey,compressed12421 where quadkey.qk8=compressed12421.quadkey);</w:t>
      </w:r>
    </w:p>
    <w:p w14:paraId="45325CDC" w14:textId="77777777" w:rsidR="00857554" w:rsidRDefault="00857554" w:rsidP="00397DAF">
      <w:pPr>
        <w:pStyle w:val="Code"/>
      </w:pPr>
      <w:r>
        <w:t>insert into compressed12421(select substring(quadkey from 0 for 10) from tmp group by substring(quadkey from 0 for 10) having count(quadkey)=4096);</w:t>
      </w:r>
    </w:p>
    <w:p w14:paraId="38213692" w14:textId="77777777" w:rsidR="00857554" w:rsidRDefault="00857554" w:rsidP="00397DAF">
      <w:pPr>
        <w:pStyle w:val="Code"/>
      </w:pPr>
      <w:r>
        <w:t>delete from tmp where quadkey in (select quadkey.quadkey from quadkey,compressed12421 where quadkey.qk9=compressed12421.quadkey);</w:t>
      </w:r>
    </w:p>
    <w:p w14:paraId="6D373FED" w14:textId="77777777" w:rsidR="00857554" w:rsidRDefault="00857554" w:rsidP="00397DAF">
      <w:pPr>
        <w:pStyle w:val="Code"/>
      </w:pPr>
      <w:r>
        <w:t>insert into compressed12421(select substring(quadkey from 0 for 11) from tmp group by substring(quadkey from 0 for 11) having count(quadkey)=1024);</w:t>
      </w:r>
    </w:p>
    <w:p w14:paraId="7B9C4C79" w14:textId="77777777" w:rsidR="00857554" w:rsidRDefault="00857554" w:rsidP="00397DAF">
      <w:pPr>
        <w:pStyle w:val="Code"/>
      </w:pPr>
      <w:r>
        <w:t>delete from tmp where quadkey in (select quadkey.quadkey from quadkey,compressed12421 where quadkey.qk10=compressed12421.quadkey);</w:t>
      </w:r>
    </w:p>
    <w:p w14:paraId="362EB505" w14:textId="77777777" w:rsidR="00857554" w:rsidRDefault="00857554" w:rsidP="00397DAF">
      <w:pPr>
        <w:pStyle w:val="Code"/>
      </w:pPr>
      <w:r>
        <w:t>insert into compressed12421(select substring(quadkey from 0 for 12) from tmp group by substring(quadkey from 0 for 12) having count(quadkey)=256);</w:t>
      </w:r>
    </w:p>
    <w:p w14:paraId="38E34C6B" w14:textId="77777777" w:rsidR="00857554" w:rsidRDefault="00857554" w:rsidP="00397DAF">
      <w:pPr>
        <w:pStyle w:val="Code"/>
      </w:pPr>
      <w:r>
        <w:t>delete from tmp where quadkey in (select quadkey.quadkey from quadkey,compressed12421 where quadkey.qk11=compressed12421.quadkey);</w:t>
      </w:r>
    </w:p>
    <w:p w14:paraId="02F78947" w14:textId="77777777" w:rsidR="00857554" w:rsidRDefault="00857554" w:rsidP="00397DAF">
      <w:pPr>
        <w:pStyle w:val="Code"/>
      </w:pPr>
      <w:r>
        <w:t>insert into compressed12421(select substring(quadkey from 0 for 13) from tmp group by substring(quadkey from 0 for 13) having count(quadkey)=64);</w:t>
      </w:r>
    </w:p>
    <w:p w14:paraId="6D5A2B8D" w14:textId="77777777" w:rsidR="00857554" w:rsidRDefault="00857554" w:rsidP="00397DAF">
      <w:pPr>
        <w:pStyle w:val="Code"/>
      </w:pPr>
      <w:r>
        <w:t>delete from tmp where quadkey in (select quadkey.quadkey from quadkey,compressed12421 where quadkey.qk12=compressed12421.quadkey);</w:t>
      </w:r>
    </w:p>
    <w:p w14:paraId="3745BA5C" w14:textId="77777777" w:rsidR="00857554" w:rsidRDefault="00857554" w:rsidP="00397DAF">
      <w:pPr>
        <w:pStyle w:val="Code"/>
      </w:pPr>
      <w:r>
        <w:t>insert into compressed12421(select substring(quadkey from 0 for 14) from tmp group by substring(quadkey from 0 for 14) having count(quadkey)=16);</w:t>
      </w:r>
    </w:p>
    <w:p w14:paraId="090B28D4" w14:textId="77777777" w:rsidR="00857554" w:rsidRDefault="00857554" w:rsidP="00397DAF">
      <w:pPr>
        <w:pStyle w:val="Code"/>
      </w:pPr>
      <w:r>
        <w:t>delete from tmp where quadkey in (select quadkey.quadkey from quadkey,compressed12421 where quadkey.qk13=compressed12421.quadkey);</w:t>
      </w:r>
    </w:p>
    <w:p w14:paraId="0C29F27C" w14:textId="77777777" w:rsidR="00857554" w:rsidRDefault="00857554" w:rsidP="00397DAF">
      <w:pPr>
        <w:pStyle w:val="Code"/>
      </w:pPr>
      <w:r>
        <w:t>insert into compressed12421(select substring(quadkey from 0 for 15) from tmp group by substring(quadkey from 0 for 15) having count(quadkey)=4);</w:t>
      </w:r>
    </w:p>
    <w:p w14:paraId="40482BA1" w14:textId="77777777" w:rsidR="00857554" w:rsidRDefault="00857554" w:rsidP="00397DAF">
      <w:pPr>
        <w:pStyle w:val="Code"/>
      </w:pPr>
      <w:r>
        <w:t>delete from tmp where quadkey in (select quadkey.quadkey from quadkey,compressed12421 where quadkey.qk14=compressed12421.quadkey);</w:t>
      </w:r>
    </w:p>
    <w:p w14:paraId="2BBE9C40" w14:textId="77777777" w:rsidR="00857554" w:rsidRDefault="00857554" w:rsidP="00397DAF">
      <w:pPr>
        <w:pStyle w:val="Code"/>
      </w:pPr>
      <w:r>
        <w:t>insert into compressed12421(select substring(quadkey from 0 for 16) from tmp group by substring(quadkey from 0 for 16) having count(quadkey)=1);</w:t>
      </w:r>
    </w:p>
    <w:p w14:paraId="4A7D1825" w14:textId="77777777" w:rsidR="00857554" w:rsidRDefault="00857554" w:rsidP="00397DAF">
      <w:pPr>
        <w:pStyle w:val="Code"/>
      </w:pPr>
      <w:r>
        <w:t>delete from tmp where quadkey in (select quadkey.quadkey from quadkey,compressed12421 where quadkey.quadkey =compressed12421.quadkey);</w:t>
      </w:r>
    </w:p>
    <w:p w14:paraId="3C141590" w14:textId="77777777" w:rsidR="00857554" w:rsidRDefault="00857554" w:rsidP="00857554">
      <w:pPr>
        <w:pStyle w:val="BodyText"/>
      </w:pPr>
      <w:r>
        <w:t>Raw quadkey data:</w:t>
      </w:r>
      <w:r>
        <w:tab/>
        <w:t>422494 records</w:t>
      </w:r>
    </w:p>
    <w:p w14:paraId="698C1225" w14:textId="77777777" w:rsidR="00857554" w:rsidRDefault="00857554" w:rsidP="00857554">
      <w:pPr>
        <w:pStyle w:val="BodyText"/>
      </w:pPr>
      <w:r>
        <w:t>Compressed:</w:t>
      </w:r>
      <w:r>
        <w:tab/>
      </w:r>
      <w:r>
        <w:tab/>
        <w:t>141456 records</w:t>
      </w:r>
    </w:p>
    <w:p w14:paraId="3DA117AB" w14:textId="77777777" w:rsidR="00857554" w:rsidRDefault="00857554" w:rsidP="00857554">
      <w:pPr>
        <w:pStyle w:val="BodyText"/>
      </w:pPr>
      <w:r>
        <w:t>Compression ratio:</w:t>
      </w:r>
      <w:r>
        <w:tab/>
        <w:t>33%</w:t>
      </w:r>
    </w:p>
    <w:p w14:paraId="6815C91F" w14:textId="77777777" w:rsidR="00362379" w:rsidRDefault="00362379" w:rsidP="00362379">
      <w:pPr>
        <w:pStyle w:val="Heading2"/>
      </w:pPr>
      <w:r>
        <w:t>Schema</w:t>
      </w:r>
    </w:p>
    <w:p w14:paraId="26D18779" w14:textId="77777777" w:rsidR="005518CC" w:rsidRDefault="005518CC" w:rsidP="007B0AE0">
      <w:pPr>
        <w:pStyle w:val="Heading3"/>
      </w:pPr>
      <w:r>
        <w:t>Reporting database</w:t>
      </w:r>
    </w:p>
    <w:p w14:paraId="4F47054C" w14:textId="77777777" w:rsidR="005518CC" w:rsidRDefault="005518CC" w:rsidP="003D4FE8">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3D4FE8">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B0AE0">
      <w:pPr>
        <w:pStyle w:val="Heading4"/>
      </w:pPr>
      <w:r>
        <w:t>Irreplacibility index</w:t>
      </w:r>
    </w:p>
    <w:p w14:paraId="3F00F651" w14:textId="22F644CA" w:rsidR="00962FAC" w:rsidRPr="00962FAC" w:rsidRDefault="00962FAC" w:rsidP="00324C76">
      <w:pPr>
        <w:pStyle w:val="Heading5"/>
      </w:pPr>
      <w:r>
        <w:lastRenderedPageBreak/>
        <w:t>Using PostGIS</w:t>
      </w:r>
    </w:p>
    <w:p w14:paraId="480D799B" w14:textId="77777777" w:rsidR="005518CC" w:rsidRDefault="005518CC" w:rsidP="003D4FE8">
      <w:pPr>
        <w:pStyle w:val="BodyText2"/>
      </w:pPr>
      <w:r>
        <w:t>The RI will be used to create some of the outputs and graphics for the APAAT tool. The information services that are required for the APAAT tool are:</w:t>
      </w:r>
    </w:p>
    <w:p w14:paraId="47FEFBCF" w14:textId="77777777" w:rsidR="007B0AE0" w:rsidRDefault="005518CC" w:rsidP="007B0AE0">
      <w:pPr>
        <w:pStyle w:val="ListBullet"/>
      </w:pPr>
      <w:r>
        <w:t>REST service giving the RI for PAs for taxonomic groups</w:t>
      </w:r>
      <w:r w:rsidR="006F3511">
        <w:t xml:space="preserve"> (</w:t>
      </w:r>
      <w:hyperlink r:id="rId213" w:history="1">
        <w:r w:rsidR="006F3511">
          <w:rPr>
            <w:rStyle w:val="Hyperlink"/>
          </w:rPr>
          <w:t>http://h03-dev-vm7/cgi-bin/eSpecies/pa/pari/1078</w:t>
        </w:r>
      </w:hyperlink>
      <w:r w:rsidR="006F3511">
        <w:t>)</w:t>
      </w:r>
    </w:p>
    <w:p w14:paraId="1C0F1F80" w14:textId="77777777" w:rsidR="00B15E66" w:rsidRDefault="00B15E66" w:rsidP="007B0AE0">
      <w:pPr>
        <w:pStyle w:val="ListBullet"/>
      </w:pPr>
      <w:r>
        <w:t>REST service giving the RI for countries</w:t>
      </w:r>
      <w:r w:rsidRPr="00B15E66">
        <w:t xml:space="preserve"> </w:t>
      </w:r>
      <w:r>
        <w:t>for taxonomic groups</w:t>
      </w:r>
    </w:p>
    <w:p w14:paraId="0B38292D" w14:textId="77777777" w:rsidR="002041F3" w:rsidRDefault="002041F3" w:rsidP="003D4FE8">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2041F3">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2041F3">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AF7B50">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3D4FE8">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352E10">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caps w:val="0"/>
          <w:szCs w:val="22"/>
        </w:rPr>
        <w:fldChar w:fldCharType="begin"/>
      </w:r>
      <w:r w:rsidR="009D0A66">
        <w:instrText xml:space="preserve"> REF _Ref326927581 \h </w:instrText>
      </w:r>
      <w:r w:rsidR="009D0A66">
        <w:rPr>
          <w:caps w:val="0"/>
        </w:rPr>
      </w:r>
      <w:r w:rsidR="009D0A66">
        <w:rPr>
          <w:caps w:val="0"/>
          <w:szCs w:val="22"/>
        </w:rPr>
        <w:fldChar w:fldCharType="separate"/>
      </w:r>
      <w:r w:rsidR="00EA3299">
        <w:t>Spatial References</w:t>
      </w:r>
    </w:p>
    <w:p w14:paraId="71E5D9F5" w14:textId="77777777" w:rsidR="00EA3299" w:rsidRDefault="00EA3299" w:rsidP="003D4FE8">
      <w:pPr>
        <w:pStyle w:val="BodyText2"/>
      </w:pPr>
      <w:r>
        <w:t>To get the srid of a geometry use st_srid()</w:t>
      </w:r>
    </w:p>
    <w:p w14:paraId="19E79054" w14:textId="77777777" w:rsidR="00EA3299" w:rsidRDefault="00EA3299" w:rsidP="003D4FE8">
      <w:pPr>
        <w:pStyle w:val="BodyText2"/>
      </w:pPr>
      <w:r>
        <w:t xml:space="preserve">How do you list the spatial reference systems available in PostGIS? </w:t>
      </w:r>
    </w:p>
    <w:p w14:paraId="6398B7F6" w14:textId="77777777" w:rsidR="00EA3299" w:rsidRDefault="00EA3299" w:rsidP="00397DAF">
      <w:pPr>
        <w:pStyle w:val="sql"/>
      </w:pPr>
      <w:r w:rsidRPr="004E4197">
        <w:t>select * from spatial_ref_sys</w:t>
      </w:r>
    </w:p>
    <w:p w14:paraId="74D64336" w14:textId="77777777" w:rsidR="00EA3299" w:rsidRDefault="00EA3299" w:rsidP="003D4FE8">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3D4FE8">
      <w:pPr>
        <w:pStyle w:val="BodyText2"/>
      </w:pPr>
      <w:r>
        <w:t>So until Will puts the new Mollweide projection in, I can test using something relating to Malaysia (I will use srid 3376 East Malaysia):</w:t>
      </w:r>
    </w:p>
    <w:p w14:paraId="3FF29C89" w14:textId="77777777" w:rsidR="00EA3299" w:rsidRDefault="00EA3299" w:rsidP="00397DAF">
      <w:pPr>
        <w:pStyle w:val="sql"/>
      </w:pPr>
      <w:r w:rsidRPr="00EB52DF">
        <w:t>select * from spatial_ref_sys where srtext like '%Malaysia%'</w:t>
      </w:r>
    </w:p>
    <w:p w14:paraId="596C019E" w14:textId="77777777" w:rsidR="00EA3299" w:rsidRDefault="00EA3299" w:rsidP="003D4FE8">
      <w:pPr>
        <w:pStyle w:val="BodyText2"/>
      </w:pPr>
      <w:r>
        <w:t>Here is the finished query:</w:t>
      </w:r>
    </w:p>
    <w:p w14:paraId="1F87000A" w14:textId="77777777" w:rsidR="00EA3299" w:rsidRDefault="00EA3299" w:rsidP="00397DAF">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3D4FE8">
      <w:pPr>
        <w:pStyle w:val="BodyText2"/>
      </w:pPr>
    </w:p>
    <w:p w14:paraId="12A2F464" w14:textId="77777777" w:rsidR="00CD793F" w:rsidRDefault="00EA3299" w:rsidP="003D4FE8">
      <w:pPr>
        <w:pStyle w:val="BodyText2"/>
      </w:pPr>
      <w:r>
        <w:t>Triggers</w:t>
      </w:r>
      <w:r w:rsidR="009D0A66">
        <w:fldChar w:fldCharType="end"/>
      </w:r>
      <w:r w:rsidR="009667AF">
        <w:t xml:space="preserve">? </w:t>
      </w:r>
    </w:p>
    <w:p w14:paraId="10864E4D" w14:textId="77777777" w:rsidR="00DE6FB3" w:rsidRPr="005518CC" w:rsidRDefault="00DE6FB3" w:rsidP="003D4FE8">
      <w:pPr>
        <w:pStyle w:val="BodyText2"/>
      </w:pPr>
      <w:r>
        <w:t>9760 Sub bear is extinct</w:t>
      </w:r>
    </w:p>
    <w:p w14:paraId="0B769104" w14:textId="77777777" w:rsidR="00446D66" w:rsidRDefault="00446D66" w:rsidP="00962FAC">
      <w:pPr>
        <w:pStyle w:val="Heading6"/>
      </w:pPr>
      <w:r>
        <w:t>For DOPA Explorer</w:t>
      </w:r>
    </w:p>
    <w:p w14:paraId="5EA608A7" w14:textId="77777777" w:rsidR="00C53C0F" w:rsidRPr="00C53C0F" w:rsidRDefault="00E25694" w:rsidP="003D4FE8">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962FAC">
      <w:pPr>
        <w:pStyle w:val="Heading6"/>
      </w:pPr>
      <w:r>
        <w:lastRenderedPageBreak/>
        <w:t>Bastians sub-Saharan Africa irreplacibility indices</w:t>
      </w:r>
    </w:p>
    <w:p w14:paraId="7348C64A" w14:textId="77777777" w:rsidR="00C53C0F" w:rsidRDefault="00C53C0F" w:rsidP="003D4FE8">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3D4FE8">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3D4FE8">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3D4FE8">
            <w:pPr>
              <w:pStyle w:val="Tiny"/>
            </w:pPr>
            <w:r w:rsidRPr="00F01A29">
              <w:t>wdpa_id</w:t>
            </w:r>
          </w:p>
        </w:tc>
        <w:tc>
          <w:tcPr>
            <w:tcW w:w="2866" w:type="dxa"/>
          </w:tcPr>
          <w:p w14:paraId="30C4246A" w14:textId="77777777" w:rsidR="00F01A29" w:rsidRPr="00F01A29" w:rsidRDefault="00F01A29" w:rsidP="003D4FE8">
            <w:pPr>
              <w:pStyle w:val="Tiny"/>
            </w:pPr>
            <w:r>
              <w:t>name</w:t>
            </w:r>
          </w:p>
        </w:tc>
        <w:tc>
          <w:tcPr>
            <w:tcW w:w="1417" w:type="dxa"/>
          </w:tcPr>
          <w:p w14:paraId="6FB5CCFA" w14:textId="77777777" w:rsidR="00F01A29" w:rsidRPr="00F01A29" w:rsidRDefault="00F01A29" w:rsidP="003D4FE8">
            <w:pPr>
              <w:pStyle w:val="Tiny"/>
            </w:pPr>
            <w:r w:rsidRPr="00F01A29">
              <w:t>country</w:t>
            </w:r>
          </w:p>
        </w:tc>
        <w:tc>
          <w:tcPr>
            <w:tcW w:w="4223" w:type="dxa"/>
          </w:tcPr>
          <w:p w14:paraId="2C8574D4" w14:textId="77777777" w:rsidR="00F01A29" w:rsidRPr="00F01A29" w:rsidRDefault="00F01A29" w:rsidP="003D4FE8">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3D4FE8">
            <w:pPr>
              <w:pStyle w:val="Tiny"/>
            </w:pPr>
            <w:r w:rsidRPr="00F01A29">
              <w:t>555512238</w:t>
            </w:r>
          </w:p>
        </w:tc>
        <w:tc>
          <w:tcPr>
            <w:tcW w:w="2866" w:type="dxa"/>
          </w:tcPr>
          <w:p w14:paraId="54758900" w14:textId="77777777" w:rsidR="00F01A29" w:rsidRPr="00F01A29" w:rsidRDefault="00F01A29" w:rsidP="003D4FE8">
            <w:pPr>
              <w:pStyle w:val="Tiny"/>
            </w:pPr>
            <w:r w:rsidRPr="00F01A29">
              <w:t>Josephine Seamount Marine Protected Area</w:t>
            </w:r>
          </w:p>
        </w:tc>
        <w:tc>
          <w:tcPr>
            <w:tcW w:w="1417" w:type="dxa"/>
          </w:tcPr>
          <w:p w14:paraId="3C15B6E4" w14:textId="77777777" w:rsidR="00F01A29" w:rsidRPr="00F01A29" w:rsidRDefault="00F01A29" w:rsidP="003D4FE8">
            <w:pPr>
              <w:pStyle w:val="Tiny"/>
            </w:pPr>
            <w:r w:rsidRPr="00F01A29">
              <w:t>ABNJ</w:t>
            </w:r>
          </w:p>
        </w:tc>
        <w:tc>
          <w:tcPr>
            <w:tcW w:w="4223" w:type="dxa"/>
          </w:tcPr>
          <w:p w14:paraId="28162644" w14:textId="77777777" w:rsidR="00F01A29" w:rsidRPr="00F01A29" w:rsidRDefault="00F01A29" w:rsidP="003D4FE8">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3D4FE8">
            <w:pPr>
              <w:pStyle w:val="Tiny"/>
            </w:pPr>
            <w:r w:rsidRPr="00F01A29">
              <w:t>1372</w:t>
            </w:r>
          </w:p>
        </w:tc>
        <w:tc>
          <w:tcPr>
            <w:tcW w:w="2866" w:type="dxa"/>
          </w:tcPr>
          <w:p w14:paraId="1EF18AC0" w14:textId="77777777" w:rsidR="00F01A29" w:rsidRPr="00F01A29" w:rsidRDefault="00F01A29" w:rsidP="003D4FE8">
            <w:pPr>
              <w:pStyle w:val="Tiny"/>
            </w:pPr>
            <w:r w:rsidRPr="00F01A29">
              <w:t>Shambe National Park</w:t>
            </w:r>
          </w:p>
        </w:tc>
        <w:tc>
          <w:tcPr>
            <w:tcW w:w="1417" w:type="dxa"/>
          </w:tcPr>
          <w:p w14:paraId="3364AAE3" w14:textId="77777777" w:rsidR="00F01A29" w:rsidRPr="00F01A29" w:rsidRDefault="00F01A29" w:rsidP="003D4FE8">
            <w:pPr>
              <w:pStyle w:val="Tiny"/>
            </w:pPr>
            <w:r>
              <w:t>SSD</w:t>
            </w:r>
          </w:p>
        </w:tc>
        <w:tc>
          <w:tcPr>
            <w:tcW w:w="4223" w:type="dxa"/>
          </w:tcPr>
          <w:p w14:paraId="37FC96B7" w14:textId="77777777" w:rsidR="00F01A29" w:rsidRPr="00F01A29" w:rsidRDefault="00F01A29" w:rsidP="003D4FE8">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3D4FE8">
            <w:pPr>
              <w:pStyle w:val="Tiny"/>
            </w:pPr>
            <w:r w:rsidRPr="00AD1E11">
              <w:t>555512163</w:t>
            </w:r>
          </w:p>
        </w:tc>
        <w:tc>
          <w:tcPr>
            <w:tcW w:w="2866" w:type="dxa"/>
          </w:tcPr>
          <w:p w14:paraId="6D7B333E" w14:textId="77777777" w:rsidR="00AD1E11" w:rsidRPr="00F01A29" w:rsidRDefault="00AD1E11" w:rsidP="003D4FE8">
            <w:pPr>
              <w:pStyle w:val="Tiny"/>
            </w:pPr>
            <w:r w:rsidRPr="00AD1E11">
              <w:t>Kenting</w:t>
            </w:r>
          </w:p>
        </w:tc>
        <w:tc>
          <w:tcPr>
            <w:tcW w:w="1417" w:type="dxa"/>
          </w:tcPr>
          <w:p w14:paraId="2A69C105" w14:textId="77777777" w:rsidR="00AD1E11" w:rsidRDefault="00AD1E11" w:rsidP="003D4FE8">
            <w:pPr>
              <w:pStyle w:val="Tiny"/>
            </w:pPr>
            <w:r>
              <w:t>TWN</w:t>
            </w:r>
          </w:p>
        </w:tc>
        <w:tc>
          <w:tcPr>
            <w:tcW w:w="4223" w:type="dxa"/>
          </w:tcPr>
          <w:p w14:paraId="361E9B15" w14:textId="77777777" w:rsidR="00AD1E11" w:rsidRDefault="00AD1E11" w:rsidP="003D4FE8">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3D4FE8">
            <w:pPr>
              <w:pStyle w:val="Tiny"/>
            </w:pPr>
            <w:r w:rsidRPr="00AD1E11">
              <w:t>17755</w:t>
            </w:r>
          </w:p>
        </w:tc>
        <w:tc>
          <w:tcPr>
            <w:tcW w:w="2866" w:type="dxa"/>
          </w:tcPr>
          <w:p w14:paraId="123EC244" w14:textId="77777777" w:rsidR="00AD1E11" w:rsidRPr="00AD1E11" w:rsidRDefault="00AD1E11" w:rsidP="003D4FE8">
            <w:pPr>
              <w:pStyle w:val="Tiny"/>
            </w:pPr>
            <w:r w:rsidRPr="00AD1E11">
              <w:t>Tawushan</w:t>
            </w:r>
          </w:p>
        </w:tc>
        <w:tc>
          <w:tcPr>
            <w:tcW w:w="1417" w:type="dxa"/>
          </w:tcPr>
          <w:p w14:paraId="0CAF6E11" w14:textId="77777777" w:rsidR="00AD1E11" w:rsidRDefault="00AD1E11" w:rsidP="003D4FE8">
            <w:pPr>
              <w:pStyle w:val="Tiny"/>
            </w:pPr>
            <w:r>
              <w:t>TWN</w:t>
            </w:r>
          </w:p>
        </w:tc>
        <w:tc>
          <w:tcPr>
            <w:tcW w:w="4223" w:type="dxa"/>
          </w:tcPr>
          <w:p w14:paraId="411E40F7" w14:textId="77777777" w:rsidR="00AD1E11" w:rsidRPr="00F01A29" w:rsidRDefault="00AD1E11" w:rsidP="003D4FE8">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3D4FE8">
            <w:pPr>
              <w:pStyle w:val="Tiny"/>
            </w:pPr>
            <w:r w:rsidRPr="00AD1E11">
              <w:t>9286</w:t>
            </w:r>
          </w:p>
        </w:tc>
        <w:tc>
          <w:tcPr>
            <w:tcW w:w="2866" w:type="dxa"/>
          </w:tcPr>
          <w:p w14:paraId="34570E7B" w14:textId="77777777" w:rsidR="00AD1E11" w:rsidRPr="00AD1E11" w:rsidRDefault="00AD1E11" w:rsidP="003D4FE8">
            <w:pPr>
              <w:pStyle w:val="Tiny"/>
            </w:pPr>
            <w:r w:rsidRPr="00AD1E11">
              <w:t>Kenting</w:t>
            </w:r>
          </w:p>
        </w:tc>
        <w:tc>
          <w:tcPr>
            <w:tcW w:w="1417" w:type="dxa"/>
          </w:tcPr>
          <w:p w14:paraId="0AD355C2" w14:textId="77777777" w:rsidR="00AD1E11" w:rsidRDefault="00AD1E11" w:rsidP="003D4FE8">
            <w:pPr>
              <w:pStyle w:val="Tiny"/>
            </w:pPr>
            <w:r>
              <w:t>TWN</w:t>
            </w:r>
          </w:p>
        </w:tc>
        <w:tc>
          <w:tcPr>
            <w:tcW w:w="4223" w:type="dxa"/>
          </w:tcPr>
          <w:p w14:paraId="688DBB7B" w14:textId="77777777" w:rsidR="00AD1E11" w:rsidRPr="00F01A29" w:rsidRDefault="00AD1E11" w:rsidP="003D4FE8">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3D4FE8">
            <w:pPr>
              <w:pStyle w:val="Tiny"/>
            </w:pPr>
            <w:r w:rsidRPr="00AD1E11">
              <w:t>10096</w:t>
            </w:r>
          </w:p>
        </w:tc>
        <w:tc>
          <w:tcPr>
            <w:tcW w:w="2866" w:type="dxa"/>
          </w:tcPr>
          <w:p w14:paraId="1E29F5ED" w14:textId="77777777" w:rsidR="00AD1E11" w:rsidRPr="00AD1E11" w:rsidRDefault="00AD1E11" w:rsidP="003D4FE8">
            <w:pPr>
              <w:pStyle w:val="Tiny"/>
            </w:pPr>
            <w:r w:rsidRPr="00AD1E11">
              <w:t>Hua-Tung Coast</w:t>
            </w:r>
          </w:p>
        </w:tc>
        <w:tc>
          <w:tcPr>
            <w:tcW w:w="1417" w:type="dxa"/>
          </w:tcPr>
          <w:p w14:paraId="4ACC4B01" w14:textId="77777777" w:rsidR="00AD1E11" w:rsidRDefault="00AD1E11" w:rsidP="003D4FE8">
            <w:pPr>
              <w:pStyle w:val="Tiny"/>
            </w:pPr>
            <w:r>
              <w:t>TWN</w:t>
            </w:r>
          </w:p>
        </w:tc>
        <w:tc>
          <w:tcPr>
            <w:tcW w:w="4223" w:type="dxa"/>
          </w:tcPr>
          <w:p w14:paraId="1A665143" w14:textId="77777777" w:rsidR="00AD1E11" w:rsidRPr="00F01A29" w:rsidRDefault="00AD1E11" w:rsidP="003D4FE8">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3D4FE8">
            <w:pPr>
              <w:pStyle w:val="Tiny"/>
            </w:pPr>
            <w:r w:rsidRPr="00AD1E11">
              <w:t>9030</w:t>
            </w:r>
          </w:p>
        </w:tc>
        <w:tc>
          <w:tcPr>
            <w:tcW w:w="2866" w:type="dxa"/>
          </w:tcPr>
          <w:p w14:paraId="5E40987B" w14:textId="77777777" w:rsidR="00AD1E11" w:rsidRPr="00AD1E11" w:rsidRDefault="00AD1E11" w:rsidP="003D4FE8">
            <w:pPr>
              <w:pStyle w:val="Tiny"/>
            </w:pPr>
          </w:p>
        </w:tc>
        <w:tc>
          <w:tcPr>
            <w:tcW w:w="1417" w:type="dxa"/>
          </w:tcPr>
          <w:p w14:paraId="6F269414" w14:textId="77777777" w:rsidR="00AD1E11" w:rsidRDefault="00AD1E11" w:rsidP="003D4FE8">
            <w:pPr>
              <w:pStyle w:val="Tiny"/>
            </w:pPr>
            <w:r>
              <w:t>TWN</w:t>
            </w:r>
          </w:p>
        </w:tc>
        <w:tc>
          <w:tcPr>
            <w:tcW w:w="4223" w:type="dxa"/>
          </w:tcPr>
          <w:p w14:paraId="360BA499" w14:textId="77777777" w:rsidR="00AD1E11" w:rsidRPr="00F01A29" w:rsidRDefault="00AD1E11" w:rsidP="003D4FE8">
            <w:pPr>
              <w:pStyle w:val="Tiny"/>
            </w:pPr>
          </w:p>
        </w:tc>
      </w:tr>
    </w:tbl>
    <w:p w14:paraId="29991303" w14:textId="77777777" w:rsidR="00F01A29" w:rsidRPr="00C53C0F" w:rsidRDefault="00F01A29" w:rsidP="003D4FE8">
      <w:pPr>
        <w:pStyle w:val="BodyText2"/>
      </w:pPr>
    </w:p>
    <w:p w14:paraId="707B2371" w14:textId="77777777" w:rsidR="005A4B16" w:rsidRDefault="005A4B16" w:rsidP="003D4FE8">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324C76">
      <w:pPr>
        <w:pStyle w:val="Heading5"/>
      </w:pPr>
      <w:r>
        <w:t xml:space="preserve">Using </w:t>
      </w:r>
      <w:r w:rsidR="00BE4371">
        <w:t>Hadoop</w:t>
      </w:r>
    </w:p>
    <w:p w14:paraId="3BF608F2" w14:textId="77777777" w:rsidR="00E064F8" w:rsidRDefault="00E064F8" w:rsidP="00E064F8">
      <w:pPr>
        <w:pStyle w:val="Heading6"/>
      </w:pPr>
      <w:r>
        <w:t>Running the analysis in Hadoop</w:t>
      </w:r>
    </w:p>
    <w:p w14:paraId="68C20261" w14:textId="77777777" w:rsidR="00E064F8" w:rsidRDefault="00E064F8" w:rsidP="003D4FE8">
      <w:pPr>
        <w:pStyle w:val="BodyText2"/>
      </w:pPr>
      <w:r>
        <w:t xml:space="preserve">Uses a set of queries in </w:t>
      </w:r>
      <w:hyperlink r:id="rId214"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15" w:history="1">
        <w:r w:rsidR="00D24E6E" w:rsidRPr="00D24E6E">
          <w:rPr>
            <w:rStyle w:val="Hyperlink"/>
          </w:rPr>
          <w:t>this</w:t>
        </w:r>
      </w:hyperlink>
      <w:r w:rsidR="00D24E6E">
        <w:t xml:space="preserve"> to create the stats.</w:t>
      </w:r>
    </w:p>
    <w:p w14:paraId="75E2349A" w14:textId="77777777" w:rsidR="00E064F8" w:rsidRPr="00E064F8" w:rsidRDefault="00E064F8" w:rsidP="00E064F8">
      <w:pPr>
        <w:pStyle w:val="Heading6"/>
      </w:pPr>
      <w:r>
        <w:t>Exporting the data from Hadoop</w:t>
      </w:r>
    </w:p>
    <w:p w14:paraId="0208F155" w14:textId="18653F88" w:rsidR="00C01853" w:rsidRDefault="00BE4371" w:rsidP="003D4FE8">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3D4FE8">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3D4FE8">
      <w:pPr>
        <w:pStyle w:val="BodyText2"/>
      </w:pPr>
      <w:r>
        <w:lastRenderedPageBreak/>
        <w:t>For OrangUtan, the wdpa_ids with the highest areas are:</w:t>
      </w:r>
    </w:p>
    <w:p w14:paraId="056958E6" w14:textId="77777777" w:rsidR="000D10CB" w:rsidRDefault="000D10CB" w:rsidP="003D4FE8">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E65B54">
            <w:pPr>
              <w:pStyle w:val="TableTextHeader"/>
            </w:pPr>
            <w:r>
              <w:t>id_no</w:t>
            </w:r>
          </w:p>
        </w:tc>
        <w:tc>
          <w:tcPr>
            <w:tcW w:w="1152" w:type="dxa"/>
          </w:tcPr>
          <w:p w14:paraId="27D0CC22"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3D4FE8">
            <w:pPr>
              <w:pStyle w:val="Tiny"/>
            </w:pPr>
            <w:r w:rsidRPr="000D10CB">
              <w:t>17975</w:t>
            </w:r>
          </w:p>
        </w:tc>
        <w:tc>
          <w:tcPr>
            <w:tcW w:w="1152" w:type="dxa"/>
          </w:tcPr>
          <w:p w14:paraId="48C00EE8"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3D4FE8">
            <w:pPr>
              <w:pStyle w:val="Tiny"/>
            </w:pPr>
            <w:r w:rsidRPr="000D10CB">
              <w:t>17975</w:t>
            </w:r>
          </w:p>
        </w:tc>
        <w:tc>
          <w:tcPr>
            <w:tcW w:w="1152" w:type="dxa"/>
          </w:tcPr>
          <w:p w14:paraId="3B4362E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3D4FE8">
            <w:pPr>
              <w:pStyle w:val="Tiny"/>
            </w:pPr>
            <w:r w:rsidRPr="000D10CB">
              <w:t>17975</w:t>
            </w:r>
          </w:p>
        </w:tc>
        <w:tc>
          <w:tcPr>
            <w:tcW w:w="1152" w:type="dxa"/>
          </w:tcPr>
          <w:p w14:paraId="0A26C67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3D4FE8">
            <w:pPr>
              <w:pStyle w:val="Tiny"/>
            </w:pPr>
            <w:r w:rsidRPr="000D10CB">
              <w:t>17975</w:t>
            </w:r>
          </w:p>
        </w:tc>
        <w:tc>
          <w:tcPr>
            <w:tcW w:w="1152" w:type="dxa"/>
          </w:tcPr>
          <w:p w14:paraId="4A371A84"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3D4FE8">
            <w:pPr>
              <w:pStyle w:val="Tiny"/>
            </w:pPr>
            <w:r w:rsidRPr="000D10CB">
              <w:t>17975</w:t>
            </w:r>
          </w:p>
        </w:tc>
        <w:tc>
          <w:tcPr>
            <w:tcW w:w="1152" w:type="dxa"/>
          </w:tcPr>
          <w:p w14:paraId="453084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3D4FE8">
            <w:pPr>
              <w:pStyle w:val="Tiny"/>
            </w:pPr>
            <w:r w:rsidRPr="000D10CB">
              <w:t>17975</w:t>
            </w:r>
          </w:p>
        </w:tc>
        <w:tc>
          <w:tcPr>
            <w:tcW w:w="1152" w:type="dxa"/>
          </w:tcPr>
          <w:p w14:paraId="3FF9917E"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A01908">
      <w:pPr>
        <w:pStyle w:val="Heading6"/>
      </w:pPr>
      <w:bookmarkStart w:id="65" w:name="_Ref401756383"/>
      <w:r>
        <w:t xml:space="preserve">Calculating the </w:t>
      </w:r>
      <w:r w:rsidR="00137111">
        <w:t xml:space="preserve">total </w:t>
      </w:r>
      <w:r w:rsidR="00351B65">
        <w:t xml:space="preserve">species </w:t>
      </w:r>
      <w:r>
        <w:t>range areas</w:t>
      </w:r>
      <w:bookmarkEnd w:id="65"/>
    </w:p>
    <w:p w14:paraId="2A3651A2" w14:textId="7F430A63" w:rsidR="00217D48" w:rsidRDefault="00A01908" w:rsidP="003D4FE8">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397DAF">
      <w:pPr>
        <w:pStyle w:val="Code"/>
      </w:pPr>
      <w:r w:rsidRPr="002011F2">
        <w:t>select id_no, SUM(ST_Area(ST_GeomFromWKB(ST_Transform("EPSG:4326","EPSG:54009",shape)))) /1000000 area from species_2014_2 group by id_no;</w:t>
      </w:r>
    </w:p>
    <w:p w14:paraId="28100E63" w14:textId="77777777" w:rsidR="00D66C02" w:rsidRDefault="00D66C02" w:rsidP="003D4FE8">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3D4FE8">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3D4FE8">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8572C4">
      <w:pPr>
        <w:pStyle w:val="Heading6"/>
      </w:pPr>
      <w:r>
        <w:t>Calculating the species irreplacibility</w:t>
      </w:r>
    </w:p>
    <w:p w14:paraId="095ED641" w14:textId="77777777" w:rsidR="00ED7422" w:rsidRDefault="008572C4" w:rsidP="003D4FE8">
      <w:pPr>
        <w:pStyle w:val="BodyText2"/>
      </w:pPr>
      <w:r>
        <w:t xml:space="preserve">The method is described in the </w:t>
      </w:r>
      <w:hyperlink r:id="rId217" w:history="1">
        <w:r w:rsidRPr="008572C4">
          <w:rPr>
            <w:rStyle w:val="Hyperlink"/>
          </w:rPr>
          <w:t>Annex</w:t>
        </w:r>
      </w:hyperlink>
      <w:r>
        <w:t xml:space="preserve"> to this </w:t>
      </w:r>
      <w:hyperlink r:id="rId218" w:history="1">
        <w:r w:rsidRPr="008572C4">
          <w:rPr>
            <w:rStyle w:val="Hyperlink"/>
          </w:rPr>
          <w:t>paper</w:t>
        </w:r>
      </w:hyperlink>
      <w:r>
        <w:t xml:space="preserve">. </w:t>
      </w:r>
      <w:r w:rsidR="003C4137">
        <w:t xml:space="preserve">Implementing in </w:t>
      </w:r>
      <w:hyperlink r:id="rId219" w:history="1">
        <w:r w:rsidR="003C4137" w:rsidRPr="003C4137">
          <w:rPr>
            <w:rStyle w:val="Hyperlink"/>
          </w:rPr>
          <w:t>this</w:t>
        </w:r>
      </w:hyperlink>
      <w:r w:rsidR="003C4137">
        <w:t xml:space="preserve"> Postgresql query.</w:t>
      </w:r>
    </w:p>
    <w:p w14:paraId="164E38AF" w14:textId="77777777" w:rsidR="00ED7422" w:rsidRDefault="00ED7422" w:rsidP="00ED7422">
      <w:pPr>
        <w:pStyle w:val="Heading7"/>
      </w:pPr>
      <w:r>
        <w:t>Transforming the overlap percentage</w:t>
      </w:r>
    </w:p>
    <w:p w14:paraId="51E14679" w14:textId="77777777" w:rsidR="008572C4" w:rsidRDefault="008572C4" w:rsidP="003D4FE8">
      <w:pPr>
        <w:pStyle w:val="BodyText2"/>
      </w:pPr>
      <w:r>
        <w:t>We need first to calculate the percentage of the species distri bution in each PA (easy) then transform with the following function:</w:t>
      </w:r>
    </w:p>
    <w:p w14:paraId="4A5972F0" w14:textId="77777777" w:rsidR="008572C4" w:rsidRPr="008572C4" w:rsidRDefault="008572C4" w:rsidP="003D4FE8">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3D4FE8">
      <w:pPr>
        <w:pStyle w:val="BodyText2"/>
      </w:pPr>
      <w:r>
        <w:t xml:space="preserve">So for a site that has 50% of the distribution within it, this equates to 0.76. </w:t>
      </w:r>
    </w:p>
    <w:p w14:paraId="31E6B0B5" w14:textId="77777777" w:rsidR="008572C4" w:rsidRDefault="008572C4" w:rsidP="003D4FE8">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3D4FE8">
      <w:pPr>
        <w:pStyle w:val="BodyText2"/>
      </w:pPr>
      <w:r>
        <w:t>There is a typo in the paper – a 1% overlap results in a weight of 0.018 and not 0.0018.</w:t>
      </w:r>
    </w:p>
    <w:p w14:paraId="350B6543" w14:textId="77777777" w:rsidR="00ED7422" w:rsidRDefault="00ED7422" w:rsidP="00ED7422">
      <w:pPr>
        <w:pStyle w:val="Heading7"/>
      </w:pPr>
      <w:r>
        <w:t>Rescaling from 0 to 1</w:t>
      </w:r>
    </w:p>
    <w:p w14:paraId="11389987" w14:textId="77777777" w:rsidR="00ED7422" w:rsidRDefault="00ED7422" w:rsidP="003D4FE8">
      <w:pPr>
        <w:pStyle w:val="BodyText2"/>
      </w:pPr>
      <w:r>
        <w:t>We now need to rescale from 0 (0% overlap) to 1 (100% overlap) according to the following equation:</w:t>
      </w:r>
    </w:p>
    <w:p w14:paraId="43668FE2" w14:textId="77777777" w:rsidR="00ED7422" w:rsidRDefault="00082D6F" w:rsidP="003D4FE8">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3D4FE8">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2E7E50">
      <w:pPr>
        <w:pStyle w:val="Heading7"/>
      </w:pPr>
      <w:r>
        <w:t>Summing for all species</w:t>
      </w:r>
    </w:p>
    <w:p w14:paraId="00BC66A9" w14:textId="77777777" w:rsidR="002E7E50" w:rsidRDefault="002E7E50" w:rsidP="003D4FE8">
      <w:pPr>
        <w:pStyle w:val="BodyText2"/>
      </w:pPr>
      <w:r>
        <w:t>When I try and produce the results for all species, I get an error in Postgresql:</w:t>
      </w:r>
    </w:p>
    <w:p w14:paraId="56BB012A" w14:textId="77777777" w:rsidR="002E7E50" w:rsidRDefault="002E7E50" w:rsidP="00397DAF">
      <w:pPr>
        <w:pStyle w:val="sql"/>
      </w:pPr>
      <w:r>
        <w:t>ERROR: value out of range: underflow</w:t>
      </w:r>
    </w:p>
    <w:p w14:paraId="5F2882B2" w14:textId="77777777" w:rsidR="002E7E50" w:rsidRDefault="002E7E50" w:rsidP="00397DAF">
      <w:pPr>
        <w:pStyle w:val="sql"/>
      </w:pPr>
      <w:r>
        <w:t>SQL state: 22003</w:t>
      </w:r>
    </w:p>
    <w:p w14:paraId="302AD52F" w14:textId="0E4F12A0" w:rsidR="00567B28" w:rsidRPr="002E7E50" w:rsidRDefault="002E7E50" w:rsidP="003D4FE8">
      <w:pPr>
        <w:pStyle w:val="BodyText2"/>
      </w:pPr>
      <w:r>
        <w:lastRenderedPageBreak/>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81496E">
      <w:pPr>
        <w:pStyle w:val="Heading6"/>
      </w:pPr>
      <w:r>
        <w:t>Validating</w:t>
      </w:r>
    </w:p>
    <w:p w14:paraId="40AE18FB" w14:textId="77777777" w:rsidR="00567B28" w:rsidRDefault="00567B28" w:rsidP="003D4FE8">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20"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C1736C">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C1736C">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21"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0B1C00">
      <w:pPr>
        <w:pStyle w:val="Heading4"/>
      </w:pPr>
      <w:r>
        <w:t>Ranked PAs</w:t>
      </w:r>
    </w:p>
    <w:p w14:paraId="21191FAE" w14:textId="77777777" w:rsidR="000B1C00" w:rsidRDefault="000B1C00" w:rsidP="003D4FE8">
      <w:pPr>
        <w:pStyle w:val="BodyText2"/>
      </w:pPr>
      <w:r>
        <w:t>To get the ranks for PAs, use this query:</w:t>
      </w:r>
    </w:p>
    <w:p w14:paraId="5BE10D48" w14:textId="77777777" w:rsidR="000B1C00" w:rsidRDefault="000B1C00" w:rsidP="00397DAF">
      <w:pPr>
        <w:pStyle w:val="sql"/>
      </w:pPr>
      <w:r w:rsidRPr="000B1C00">
        <w:t>SELECT wdpaid, count,row_number() OVER (ORDER BY count desc) AS rank FROM species_wdpa_counts</w:t>
      </w:r>
    </w:p>
    <w:p w14:paraId="63C77066" w14:textId="77777777" w:rsidR="002C7B71" w:rsidRDefault="002C7B71" w:rsidP="003D4FE8">
      <w:pPr>
        <w:pStyle w:val="BodyText2"/>
      </w:pPr>
      <w:r>
        <w:t>To get the best 5 parks in ea</w:t>
      </w:r>
      <w:r w:rsidR="002D38FC">
        <w:t>ch country (i.e. the 5 parks with the most species):</w:t>
      </w:r>
    </w:p>
    <w:p w14:paraId="752FF2CF" w14:textId="77777777" w:rsidR="002C7B71" w:rsidRDefault="002C7B71" w:rsidP="00397DAF">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3D4FE8">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397DAF">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7B0AE0">
      <w:pPr>
        <w:pStyle w:val="Heading3"/>
      </w:pPr>
      <w:r>
        <w:t>Core tables</w:t>
      </w:r>
    </w:p>
    <w:p w14:paraId="590001FF" w14:textId="77777777" w:rsidR="003D6257" w:rsidRPr="003D6257" w:rsidRDefault="003D6257" w:rsidP="003D4FE8">
      <w:pPr>
        <w:pStyle w:val="BodyText2"/>
      </w:pPr>
      <w:r>
        <w:t>The species and wdpa tables are the core tables and are described below. In addition the taxonomy table is required</w:t>
      </w:r>
      <w:r w:rsidR="00A27C2D">
        <w:t>.</w:t>
      </w:r>
    </w:p>
    <w:p w14:paraId="705974E4" w14:textId="77777777" w:rsidR="00015E32" w:rsidRDefault="00810C52" w:rsidP="00015E32">
      <w:pPr>
        <w:pStyle w:val="Heading4"/>
      </w:pPr>
      <w:r>
        <w:t>T</w:t>
      </w:r>
      <w:r w:rsidR="00015E32">
        <w:t>axonomy</w:t>
      </w:r>
    </w:p>
    <w:p w14:paraId="32E64631" w14:textId="77777777" w:rsidR="00015E32" w:rsidRPr="00015E32" w:rsidRDefault="00015E32" w:rsidP="003D4FE8">
      <w:pPr>
        <w:pStyle w:val="BodyText2"/>
      </w:pPr>
      <w:r>
        <w:t>The taxonomy table was put into species from durga using FME.</w:t>
      </w:r>
      <w:r w:rsidR="00E17CD7">
        <w:t xml:space="preserve"> The </w:t>
      </w:r>
    </w:p>
    <w:p w14:paraId="471F86EA" w14:textId="77777777" w:rsidR="008557FB" w:rsidRDefault="008557FB" w:rsidP="008557FB">
      <w:pPr>
        <w:pStyle w:val="Heading4"/>
      </w:pPr>
      <w:bookmarkStart w:id="66" w:name="_Ref333232962"/>
      <w:r>
        <w:t>Species/WDPA analysis</w:t>
      </w:r>
      <w:bookmarkEnd w:id="66"/>
    </w:p>
    <w:p w14:paraId="1F8792EE" w14:textId="77777777" w:rsidR="000C7F52" w:rsidRDefault="000C7F52" w:rsidP="00324C76">
      <w:pPr>
        <w:pStyle w:val="Heading5"/>
      </w:pPr>
      <w:r>
        <w:t>Version 1</w:t>
      </w:r>
    </w:p>
    <w:p w14:paraId="2F1C78B9" w14:textId="77777777" w:rsidR="00810C52" w:rsidRDefault="008557FB" w:rsidP="003D4FE8">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3D4FE8">
      <w:pPr>
        <w:pStyle w:val="BodyText2"/>
      </w:pPr>
      <w:r>
        <w:t>Put an index on the wdpaid field as queries were quite slow.</w:t>
      </w:r>
    </w:p>
    <w:p w14:paraId="058AFFD3" w14:textId="77777777" w:rsidR="00DE085D" w:rsidRDefault="00DE085D" w:rsidP="003D4FE8">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3D4FE8">
      <w:pPr>
        <w:pStyle w:val="BodyText2"/>
      </w:pPr>
      <w:r>
        <w:t>New version of the query to create the species_wdpa_unique table including the presence field:</w:t>
      </w:r>
    </w:p>
    <w:p w14:paraId="47160C29" w14:textId="77777777" w:rsidR="00C72CA4" w:rsidRDefault="00C72CA4" w:rsidP="00397DAF">
      <w:pPr>
        <w:pStyle w:val="sql"/>
      </w:pPr>
      <w:r>
        <w:t>drop table species_wdpa_unique_new;</w:t>
      </w:r>
    </w:p>
    <w:p w14:paraId="33DD6320" w14:textId="77777777" w:rsidR="00C72CA4" w:rsidRDefault="00C72CA4" w:rsidP="00397DAF">
      <w:pPr>
        <w:pStyle w:val="sql"/>
      </w:pPr>
      <w:r>
        <w:lastRenderedPageBreak/>
        <w:t>create table species_wdpa_unique_new with oids as select distinct speciesid::bigint,wdpaid::bigint,presence::bigint from species_wdpa_new;</w:t>
      </w:r>
    </w:p>
    <w:p w14:paraId="4F30A17C" w14:textId="77777777" w:rsidR="00C72CA4" w:rsidRDefault="00C72CA4" w:rsidP="00397DAF">
      <w:pPr>
        <w:pStyle w:val="sql"/>
      </w:pPr>
      <w:r>
        <w:t>CREATE INDEX swu1 ON species_wdpa_unique_new USING btree (speciesid);</w:t>
      </w:r>
    </w:p>
    <w:p w14:paraId="17AFEA3E" w14:textId="77777777" w:rsidR="00C72CA4" w:rsidRDefault="00C72CA4" w:rsidP="00397DAF">
      <w:pPr>
        <w:pStyle w:val="sql"/>
      </w:pPr>
      <w:r>
        <w:t>CREATE INDEX swu2 ON species_wdpa_unique_new USING btree (wdpaid);</w:t>
      </w:r>
    </w:p>
    <w:p w14:paraId="52B9F7FB" w14:textId="77777777" w:rsidR="00C72CA4" w:rsidRDefault="00C72CA4" w:rsidP="00397DAF">
      <w:pPr>
        <w:pStyle w:val="sql"/>
      </w:pPr>
      <w:r>
        <w:t>CREATE INDEX swu3 ON species_wdpa_unique_new USING btree (presence);</w:t>
      </w:r>
    </w:p>
    <w:p w14:paraId="436B3F83" w14:textId="77777777" w:rsidR="00404D8E" w:rsidRDefault="00C72CA4" w:rsidP="003D4FE8">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324C76">
      <w:pPr>
        <w:pStyle w:val="Heading5"/>
      </w:pPr>
      <w:r>
        <w:t>Version 2</w:t>
      </w:r>
    </w:p>
    <w:p w14:paraId="62E9B5E7" w14:textId="77777777" w:rsidR="002D60EC" w:rsidRDefault="002D60EC" w:rsidP="003D4FE8">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3D4FE8">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3D4FE8">
      <w:pPr>
        <w:pStyle w:val="BodyText2"/>
      </w:pPr>
      <w:r>
        <w:t>48,403,804 records in the species_wdpa_final table which has the iucn_species_id values and the wdpa_id values.</w:t>
      </w:r>
    </w:p>
    <w:p w14:paraId="6E50B7B7" w14:textId="77777777" w:rsidR="007818B1" w:rsidRDefault="007818B1" w:rsidP="003D4FE8">
      <w:pPr>
        <w:pStyle w:val="BodyText2"/>
      </w:pPr>
      <w:r>
        <w:t>28185 records in the species_wdpa_count table which has a count of the number of PAs for each iucn_species_id.</w:t>
      </w:r>
    </w:p>
    <w:p w14:paraId="29A4E6A3" w14:textId="77777777" w:rsidR="002D60EC" w:rsidRDefault="002D60EC" w:rsidP="00324C76">
      <w:pPr>
        <w:pStyle w:val="Heading5"/>
      </w:pPr>
      <w:r>
        <w:t>Version 3</w:t>
      </w:r>
    </w:p>
    <w:p w14:paraId="3630B822" w14:textId="77777777" w:rsidR="002D60EC" w:rsidRDefault="002D60EC" w:rsidP="003D4FE8">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3D4FE8">
      <w:pPr>
        <w:pStyle w:val="BodyText2"/>
      </w:pPr>
      <w:r>
        <w:t xml:space="preserve">I want to create the tables dynamically from a script to make them generic. This can be done using </w:t>
      </w:r>
      <w:hyperlink r:id="rId222"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3D4FE8">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397DAF">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3D4FE8">
      <w:pPr>
        <w:pStyle w:val="BodyText2"/>
      </w:pPr>
      <w:r>
        <w:t>To see the processes running:</w:t>
      </w:r>
    </w:p>
    <w:p w14:paraId="185A9915" w14:textId="77777777" w:rsidR="0064137A" w:rsidRDefault="0064137A" w:rsidP="00397DAF">
      <w:pPr>
        <w:pStyle w:val="Code"/>
      </w:pPr>
      <w:r w:rsidRPr="0064137A">
        <w:t>ps fax | grep python</w:t>
      </w:r>
    </w:p>
    <w:p w14:paraId="66AF7AFE" w14:textId="77777777" w:rsidR="0064137A" w:rsidRDefault="0064137A" w:rsidP="003D4FE8">
      <w:pPr>
        <w:pStyle w:val="BodyText2"/>
      </w:pPr>
      <w:r>
        <w:t>To see queries running:</w:t>
      </w:r>
    </w:p>
    <w:p w14:paraId="750E3D3C" w14:textId="77777777" w:rsidR="0064137A" w:rsidRDefault="0064137A" w:rsidP="0064137A">
      <w:pPr>
        <w:pStyle w:val="ListBullet"/>
      </w:pPr>
      <w:r>
        <w:t>Click on the ‘species especies user’ node in postgresql and the Statistics tab on the right</w:t>
      </w:r>
    </w:p>
    <w:p w14:paraId="3E501444" w14:textId="77777777" w:rsidR="007C69E5" w:rsidRPr="007C69E5" w:rsidRDefault="007C69E5" w:rsidP="003D4FE8">
      <w:pPr>
        <w:pStyle w:val="BodyText2"/>
      </w:pPr>
      <w:r>
        <w:t>Want to add views for:</w:t>
      </w:r>
    </w:p>
    <w:p w14:paraId="21265D15" w14:textId="77777777" w:rsidR="007C69E5" w:rsidRDefault="007C69E5" w:rsidP="007C69E5">
      <w:pPr>
        <w:pStyle w:val="ListBullet"/>
      </w:pPr>
      <w:r>
        <w:t>Species that have no protection</w:t>
      </w:r>
    </w:p>
    <w:p w14:paraId="57CDA314" w14:textId="77777777" w:rsidR="007C69E5" w:rsidRPr="002D60EC" w:rsidRDefault="007C69E5" w:rsidP="007C69E5">
      <w:pPr>
        <w:pStyle w:val="ListBullet"/>
      </w:pPr>
      <w:r>
        <w:t>Species that only occur in one site</w:t>
      </w:r>
    </w:p>
    <w:p w14:paraId="06F615CE" w14:textId="77777777" w:rsidR="00D165A3" w:rsidRDefault="00D165A3" w:rsidP="00D165A3">
      <w:pPr>
        <w:pStyle w:val="Heading4"/>
      </w:pPr>
      <w:r>
        <w:t>Species_wdpa_unique</w:t>
      </w:r>
    </w:p>
    <w:p w14:paraId="29AF23A7" w14:textId="77777777" w:rsidR="00D165A3" w:rsidRDefault="00D165A3" w:rsidP="003D4FE8">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D165A3">
      <w:pPr>
        <w:pStyle w:val="Heading4"/>
      </w:pPr>
      <w:r>
        <w:t>Species_wdpa_final_validated</w:t>
      </w:r>
    </w:p>
    <w:p w14:paraId="3A79738A" w14:textId="77777777" w:rsidR="004B6508" w:rsidRDefault="004B6508" w:rsidP="00324C76">
      <w:pPr>
        <w:pStyle w:val="Heading5"/>
      </w:pPr>
      <w:r>
        <w:t>Version 1</w:t>
      </w:r>
    </w:p>
    <w:p w14:paraId="605241C8" w14:textId="77777777" w:rsidR="00D165A3" w:rsidRDefault="00D165A3" w:rsidP="003D4FE8">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3D4FE8">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397DAF">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3D4FE8">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082D6F" w:rsidP="00397DAF">
      <w:pPr>
        <w:pStyle w:val="sql"/>
      </w:pPr>
      <w:hyperlink r:id="rId223"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3D4FE8">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324C76">
      <w:pPr>
        <w:pStyle w:val="Heading5"/>
      </w:pPr>
      <w:r>
        <w:t>Version 2</w:t>
      </w:r>
    </w:p>
    <w:p w14:paraId="69C89C5D" w14:textId="77777777" w:rsidR="004B6508" w:rsidRDefault="004B6508" w:rsidP="003D4FE8">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3D4FE8">
      <w:pPr>
        <w:pStyle w:val="BodyText2"/>
      </w:pPr>
      <w:r>
        <w:t>Rewrote the _set_pa_species_validation_info function to insert a new record into the validation table. Testing with the following call:</w:t>
      </w:r>
    </w:p>
    <w:p w14:paraId="7E892895" w14:textId="77777777" w:rsidR="003B113A" w:rsidRDefault="00082D6F" w:rsidP="00397DAF">
      <w:pPr>
        <w:pStyle w:val="sql"/>
      </w:pPr>
      <w:hyperlink r:id="rId224"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3D4FE8">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25"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B414D7">
      <w:pPr>
        <w:pStyle w:val="Heading4"/>
      </w:pPr>
      <w:r w:rsidRPr="00797923">
        <w:t>species_presence_ranked</w:t>
      </w:r>
      <w:r>
        <w:t xml:space="preserve"> table</w:t>
      </w:r>
    </w:p>
    <w:p w14:paraId="15892597" w14:textId="77777777" w:rsidR="00B414D7" w:rsidRDefault="00B414D7" w:rsidP="003D4FE8">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3D4FE8">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D31375">
      <w:pPr>
        <w:pStyle w:val="Heading4"/>
      </w:pPr>
      <w:r>
        <w:t>Admin</w:t>
      </w:r>
    </w:p>
    <w:p w14:paraId="71377D92" w14:textId="77777777" w:rsidR="00D31375" w:rsidRPr="00D31375" w:rsidRDefault="00D31375" w:rsidP="003D4FE8">
      <w:pPr>
        <w:pStyle w:val="BodyText2"/>
      </w:pPr>
      <w:r>
        <w:t>There are duplicate records in the country</w:t>
      </w:r>
      <w:r w:rsidR="00BA534A">
        <w:t>_grouping</w:t>
      </w:r>
      <w:r>
        <w:t xml:space="preserve"> table for </w:t>
      </w:r>
      <w:r w:rsidR="00BA534A">
        <w:t>many countries</w:t>
      </w:r>
      <w:r>
        <w:t>.</w:t>
      </w:r>
    </w:p>
    <w:p w14:paraId="78D92FDD" w14:textId="066E483A" w:rsidR="00B37D09" w:rsidRDefault="00C476E5" w:rsidP="008F2FB2">
      <w:pPr>
        <w:pStyle w:val="Heading1"/>
      </w:pPr>
      <w:r>
        <w:t>Analysis</w:t>
      </w:r>
      <w:bookmarkEnd w:id="64"/>
    </w:p>
    <w:p w14:paraId="3F0E2BCB" w14:textId="77777777" w:rsidR="00E25E0B" w:rsidRDefault="00E25E0B" w:rsidP="00E25E0B">
      <w:pPr>
        <w:pStyle w:val="Heading2"/>
      </w:pPr>
      <w:bookmarkStart w:id="67" w:name="_Toc315774588"/>
      <w:r>
        <w:t>Biofuels</w:t>
      </w:r>
    </w:p>
    <w:p w14:paraId="1DB2E3FD" w14:textId="77777777" w:rsidR="00E25E0B" w:rsidRDefault="00E25E0B" w:rsidP="003D4FE8">
      <w:pPr>
        <w:pStyle w:val="BodyText2"/>
      </w:pPr>
      <w:r>
        <w:t xml:space="preserve">We need to do an analysis on the biofuels modelled data from </w:t>
      </w:r>
      <w:r w:rsidRPr="00850C17">
        <w:t>Luisa Marelli</w:t>
      </w:r>
      <w:r>
        <w:t xml:space="preserve"> (article </w:t>
      </w:r>
      <w:hyperlink r:id="rId226"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27" w:history="1">
        <w:r w:rsidRPr="009F54EC">
          <w:rPr>
            <w:rStyle w:val="Hyperlink"/>
          </w:rPr>
          <w:t>here</w:t>
        </w:r>
      </w:hyperlink>
      <w:r>
        <w:t>.</w:t>
      </w:r>
    </w:p>
    <w:p w14:paraId="72E12132" w14:textId="77777777" w:rsidR="00E25E0B" w:rsidRDefault="00E25E0B" w:rsidP="00E25E0B">
      <w:pPr>
        <w:pStyle w:val="Heading3"/>
      </w:pPr>
      <w:bookmarkStart w:id="68" w:name="_Ref327170130"/>
      <w:r>
        <w:t>Red List Analysis</w:t>
      </w:r>
      <w:bookmarkEnd w:id="68"/>
    </w:p>
    <w:p w14:paraId="41C37586" w14:textId="77777777" w:rsidR="00E25E0B" w:rsidRDefault="00E25E0B" w:rsidP="00E25E0B">
      <w:pPr>
        <w:pStyle w:val="Heading4"/>
      </w:pPr>
      <w:r>
        <w:t>Data preparation</w:t>
      </w:r>
    </w:p>
    <w:p w14:paraId="028060FD" w14:textId="77777777" w:rsidR="00E25E0B" w:rsidRDefault="00E25E0B" w:rsidP="00E25E0B">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E25E0B">
      <w:pPr>
        <w:pStyle w:val="ListBullet"/>
      </w:pPr>
      <w:r>
        <w:t>Created a map doc using each of the fields</w:t>
      </w:r>
    </w:p>
    <w:p w14:paraId="5AE00E83" w14:textId="77777777" w:rsidR="00E25E0B" w:rsidRDefault="00E25E0B" w:rsidP="00E25E0B">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E25E0B">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E25E0B">
      <w:pPr>
        <w:pStyle w:val="Heading4"/>
      </w:pPr>
      <w:r>
        <w:t>List of species for the biofuel grids</w:t>
      </w:r>
    </w:p>
    <w:p w14:paraId="728127B7" w14:textId="77777777" w:rsidR="00E25E0B" w:rsidRPr="00FF3A30" w:rsidRDefault="00E25E0B" w:rsidP="003D4FE8">
      <w:pPr>
        <w:pStyle w:val="BodyText2"/>
      </w:pPr>
      <w:r>
        <w:lastRenderedPageBreak/>
        <w:t>This analysis will look at the species that intersect the Biofuel Grids.</w:t>
      </w:r>
    </w:p>
    <w:p w14:paraId="5FDD8C85" w14:textId="77777777" w:rsidR="00E25E0B" w:rsidRDefault="00E25E0B" w:rsidP="00324C76">
      <w:pPr>
        <w:pStyle w:val="Heading5"/>
      </w:pPr>
      <w:r>
        <w:t xml:space="preserve">Intersection of Biofuels Grids with IUCN Red List </w:t>
      </w:r>
    </w:p>
    <w:p w14:paraId="5164A50E" w14:textId="77777777" w:rsidR="00E25E0B" w:rsidRDefault="00E25E0B" w:rsidP="003D4FE8">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3D4FE8">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3D4FE8">
      <w:pPr>
        <w:pStyle w:val="BodyText2"/>
      </w:pPr>
      <w:r>
        <w:t>Updating the code in overlay.py to be able to overlay against another feature class. Started at 16:59 running on 6 processors on cruise.</w:t>
      </w:r>
    </w:p>
    <w:p w14:paraId="61EF72D0" w14:textId="77777777" w:rsidR="00E25E0B" w:rsidRDefault="00E25E0B" w:rsidP="003D4FE8">
      <w:pPr>
        <w:pStyle w:val="BodyText2"/>
      </w:pPr>
      <w:r>
        <w:t>Weird log:</w:t>
      </w:r>
    </w:p>
    <w:p w14:paraId="3A1483C8" w14:textId="77777777" w:rsidR="00E25E0B" w:rsidRDefault="00E25E0B" w:rsidP="00397DAF">
      <w:pPr>
        <w:pStyle w:val="Code"/>
      </w:pPr>
      <w:r>
        <w:t>Species 60212 Legend Extant (resident) 2012-06-08 09:19:21.710153</w:t>
      </w:r>
    </w:p>
    <w:p w14:paraId="401070EA" w14:textId="77777777" w:rsidR="00E25E0B" w:rsidRDefault="00E25E0B" w:rsidP="00397DAF">
      <w:pPr>
        <w:pStyle w:val="Code"/>
      </w:pPr>
      <w:r>
        <w:t>Species 41825 Legend Extant (resident) 2012-06-08 09:19:23.001725</w:t>
      </w:r>
    </w:p>
    <w:p w14:paraId="51C89201" w14:textId="77777777" w:rsidR="00E25E0B" w:rsidRDefault="00E25E0B" w:rsidP="00397DAF">
      <w:pPr>
        <w:pStyle w:val="Code"/>
      </w:pPr>
      <w:r>
        <w:t>Species 39378 Legend Extant (resident) 2012-06-08 09:19:32.659269</w:t>
      </w:r>
    </w:p>
    <w:p w14:paraId="169617C4" w14:textId="77777777" w:rsidR="00E25E0B" w:rsidRDefault="00E25E0B" w:rsidP="00397DAF">
      <w:pPr>
        <w:pStyle w:val="Code"/>
      </w:pPr>
      <w:r>
        <w:t>()</w:t>
      </w:r>
    </w:p>
    <w:p w14:paraId="171A8728" w14:textId="77777777" w:rsidR="00E25E0B" w:rsidRDefault="00E25E0B" w:rsidP="00397DAF">
      <w:pPr>
        <w:pStyle w:val="Code"/>
      </w:pPr>
      <w:r>
        <w:t>()</w:t>
      </w:r>
    </w:p>
    <w:p w14:paraId="6FBFD1E9" w14:textId="77777777" w:rsidR="00E25E0B" w:rsidRDefault="00E25E0B" w:rsidP="00397DAF">
      <w:pPr>
        <w:pStyle w:val="Code"/>
      </w:pPr>
      <w:r>
        <w:t>()</w:t>
      </w:r>
    </w:p>
    <w:p w14:paraId="2CE4C351" w14:textId="77777777" w:rsidR="00E25E0B" w:rsidRDefault="00E25E0B" w:rsidP="00397DAF">
      <w:pPr>
        <w:pStyle w:val="Code"/>
      </w:pPr>
      <w:r>
        <w:t>Species 44612 Legend Extant (resident) 2012-06-08 09:20:43.811995</w:t>
      </w:r>
    </w:p>
    <w:p w14:paraId="5F25D503" w14:textId="77777777" w:rsidR="00E25E0B" w:rsidRDefault="00E25E0B" w:rsidP="00397DAF">
      <w:pPr>
        <w:pStyle w:val="Code"/>
      </w:pPr>
      <w:r>
        <w:t>Species 44613 Legend Extant (resident) 2012-06-08 09:20:43.960689</w:t>
      </w:r>
    </w:p>
    <w:p w14:paraId="4969C515" w14:textId="77777777" w:rsidR="00E25E0B" w:rsidRDefault="00E25E0B" w:rsidP="00397DAF">
      <w:pPr>
        <w:pStyle w:val="Code"/>
      </w:pPr>
      <w:r>
        <w:t>New run:</w:t>
      </w:r>
    </w:p>
    <w:p w14:paraId="79BA8D2B" w14:textId="77777777" w:rsidR="00E25E0B" w:rsidRDefault="00E25E0B" w:rsidP="00397DAF">
      <w:pPr>
        <w:pStyle w:val="Code"/>
      </w:pPr>
      <w:r>
        <w:t>Species 41792 Legend Extant (resident) 2012-06-08 10:05:53.463271 (807 out of 127929)</w:t>
      </w:r>
    </w:p>
    <w:p w14:paraId="04C6A2F6" w14:textId="77777777" w:rsidR="00E25E0B" w:rsidRDefault="00E25E0B" w:rsidP="00397DAF">
      <w:pPr>
        <w:pStyle w:val="Code"/>
      </w:pPr>
      <w:r>
        <w:t>Species 41791 Legend Extant (resident) 2012-06-08 10:06:04.953297 (809 out of 127929)</w:t>
      </w:r>
    </w:p>
    <w:p w14:paraId="5366600D" w14:textId="77777777" w:rsidR="00E25E0B" w:rsidRDefault="00E25E0B" w:rsidP="00397DAF">
      <w:pPr>
        <w:pStyle w:val="Code"/>
      </w:pPr>
      <w:r>
        <w:t>()</w:t>
      </w:r>
    </w:p>
    <w:p w14:paraId="197FC4C4" w14:textId="77777777" w:rsidR="00E25E0B" w:rsidRDefault="00E25E0B" w:rsidP="00397DAF">
      <w:pPr>
        <w:pStyle w:val="Code"/>
      </w:pPr>
      <w:r>
        <w:t>Species 41794 Legend Extant (resident) 2012-06-08 10:06:08.884920 (812 out of 127929)</w:t>
      </w:r>
    </w:p>
    <w:p w14:paraId="55AC5836" w14:textId="77777777" w:rsidR="00E25E0B" w:rsidRDefault="00E25E0B" w:rsidP="00397DAF">
      <w:pPr>
        <w:pStyle w:val="Code"/>
      </w:pPr>
      <w:r>
        <w:t>Species 161321 Legend Extant (resident) 2012-06-08 10:06:09.403991 (813 out of 127929)</w:t>
      </w:r>
    </w:p>
    <w:p w14:paraId="4FC0F49F" w14:textId="77777777" w:rsidR="00E25E0B" w:rsidRDefault="00E25E0B" w:rsidP="00397DAF">
      <w:pPr>
        <w:pStyle w:val="Code"/>
      </w:pPr>
      <w:r>
        <w:t>Species 41795 Legend Extant (resident) 2012-06-08 10:06:10.158137 (814 out of 127929)</w:t>
      </w:r>
    </w:p>
    <w:p w14:paraId="38754BE8" w14:textId="77777777" w:rsidR="00E25E0B" w:rsidRDefault="00E25E0B" w:rsidP="003D4FE8">
      <w:pPr>
        <w:pStyle w:val="BodyText2"/>
      </w:pPr>
      <w:r>
        <w:t>Why the brackets? Something weird going on. Not the same species each time!</w:t>
      </w:r>
    </w:p>
    <w:p w14:paraId="06EDDC73" w14:textId="77777777" w:rsidR="00E25E0B" w:rsidRDefault="00E25E0B" w:rsidP="003D4FE8">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3D4FE8">
      <w:pPr>
        <w:pStyle w:val="BodyText2"/>
      </w:pPr>
      <w:r>
        <w:t>Finished at 0701 on 9/6/12. Resulting file is 90Mb.</w:t>
      </w:r>
    </w:p>
    <w:p w14:paraId="177E5433" w14:textId="77777777" w:rsidR="00E25E0B" w:rsidRDefault="00E25E0B" w:rsidP="00324C76">
      <w:pPr>
        <w:pStyle w:val="Heading5"/>
      </w:pPr>
      <w:r>
        <w:t>Validation of intersection</w:t>
      </w:r>
    </w:p>
    <w:p w14:paraId="6470F361" w14:textId="77777777" w:rsidR="00E25E0B" w:rsidRDefault="00E25E0B" w:rsidP="003D4FE8">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3D4FE8">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3D4FE8">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28"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E25E0B">
      <w:pPr>
        <w:pStyle w:val="Heading4"/>
      </w:pPr>
      <w:r>
        <w:t>Impact Analysis</w:t>
      </w:r>
    </w:p>
    <w:p w14:paraId="35A2CDA4" w14:textId="77777777" w:rsidR="00E25E0B" w:rsidRDefault="00E25E0B" w:rsidP="003D4FE8">
      <w:pPr>
        <w:pStyle w:val="BodyText2"/>
      </w:pPr>
      <w:r>
        <w:t>The actual impact analysis methodology will be based on the number of species that are impacted by biofuel development. The method is described below:</w:t>
      </w:r>
    </w:p>
    <w:p w14:paraId="41B7E8BD" w14:textId="77777777" w:rsidR="00E25E0B" w:rsidRDefault="00E25E0B" w:rsidP="003D4FE8">
      <w:pPr>
        <w:pStyle w:val="BodyText2"/>
      </w:pPr>
      <w:r>
        <w:t>Analytical workflow is:</w:t>
      </w:r>
    </w:p>
    <w:p w14:paraId="47688489" w14:textId="77777777" w:rsidR="00E25E0B" w:rsidRDefault="00E25E0B" w:rsidP="000B2F59">
      <w:pPr>
        <w:pStyle w:val="ListNumber"/>
        <w:numPr>
          <w:ilvl w:val="0"/>
          <w:numId w:val="15"/>
        </w:numPr>
      </w:pPr>
      <w:r>
        <w:t>Filter species for non-marine</w:t>
      </w:r>
    </w:p>
    <w:p w14:paraId="0FB14880" w14:textId="77777777" w:rsidR="00E25E0B" w:rsidRDefault="00E25E0B" w:rsidP="000B2F59">
      <w:pPr>
        <w:pStyle w:val="ListNumber"/>
      </w:pPr>
      <w:r>
        <w:t>Extract the ‘Extant’ and ‘Probably Extant’ classes in the species data</w:t>
      </w:r>
    </w:p>
    <w:p w14:paraId="1F3709FA" w14:textId="77777777" w:rsidR="00E25E0B" w:rsidRDefault="00E25E0B" w:rsidP="000B2F59">
      <w:pPr>
        <w:pStyle w:val="ListNumber"/>
      </w:pPr>
      <w:r>
        <w:t>Intersect the species data from 2. with the country data to get the area for each species within each country</w:t>
      </w:r>
    </w:p>
    <w:p w14:paraId="1D868D7F" w14:textId="77777777" w:rsidR="00E25E0B" w:rsidRDefault="00E25E0B" w:rsidP="000B2F59">
      <w:pPr>
        <w:pStyle w:val="ListNumber"/>
      </w:pPr>
      <w:r>
        <w:t>Intersect the grid data with the country data to create a spatial dataset</w:t>
      </w:r>
    </w:p>
    <w:p w14:paraId="4DEEF42A" w14:textId="77777777" w:rsidR="00E25E0B" w:rsidRDefault="00E25E0B" w:rsidP="000B2F59">
      <w:pPr>
        <w:pStyle w:val="ListNumber"/>
      </w:pPr>
      <w:r>
        <w:t>Intersect the d</w:t>
      </w:r>
      <w:r w:rsidR="00541760">
        <w:t>ata from 3. with the data from 4</w:t>
      </w:r>
      <w:r>
        <w:t>. to get the area of each species within each grid</w:t>
      </w:r>
    </w:p>
    <w:p w14:paraId="6319BD7B" w14:textId="77777777" w:rsidR="00E25E0B" w:rsidRDefault="00E25E0B" w:rsidP="000B2F59">
      <w:pPr>
        <w:pStyle w:val="ListNumber"/>
      </w:pPr>
      <w:r>
        <w:t>Calculate the % of each species that is within the grids compared to the country</w:t>
      </w:r>
    </w:p>
    <w:p w14:paraId="6D8709CC" w14:textId="77777777" w:rsidR="00E25E0B" w:rsidRDefault="00E25E0B" w:rsidP="003D4FE8">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3D4FE8">
      <w:pPr>
        <w:pStyle w:val="BodyText2"/>
      </w:pPr>
      <w:r>
        <w:lastRenderedPageBreak/>
        <w:t>Created a simple Model in ArcMap to extract a species from AllSpecies, create a new feature class and add it to the map. Can then use it to go through each CR species.</w:t>
      </w:r>
    </w:p>
    <w:p w14:paraId="573021CF" w14:textId="77777777" w:rsidR="00E25E0B" w:rsidRDefault="00E25E0B" w:rsidP="003D4FE8">
      <w:pPr>
        <w:pStyle w:val="BodyText2"/>
      </w:pPr>
      <w:r>
        <w:t xml:space="preserve">There are not many grids in the modelled biofuels data – in fact only 204 for the whole of Malaysia. </w:t>
      </w:r>
    </w:p>
    <w:p w14:paraId="6C8DE4BA" w14:textId="77777777" w:rsidR="00FD48CF" w:rsidRDefault="00FD48CF" w:rsidP="00324C76">
      <w:pPr>
        <w:pStyle w:val="Heading5"/>
      </w:pPr>
      <w:bookmarkStart w:id="69" w:name="_Ref333585029"/>
      <w:r>
        <w:t>Filtering</w:t>
      </w:r>
      <w:r w:rsidR="000D3F32">
        <w:t xml:space="preserve"> species for non-marine</w:t>
      </w:r>
      <w:bookmarkEnd w:id="69"/>
    </w:p>
    <w:p w14:paraId="1A8CAE4E" w14:textId="77777777" w:rsidR="00E25E0B" w:rsidRDefault="00E25E0B" w:rsidP="003D4FE8">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A401BB">
      <w:pPr>
        <w:pStyle w:val="Heading6"/>
      </w:pPr>
      <w:r>
        <w:t>Filter using attributes in the feature class</w:t>
      </w:r>
    </w:p>
    <w:p w14:paraId="1BB26F0F" w14:textId="77777777" w:rsidR="00E25E0B" w:rsidRDefault="00E25E0B" w:rsidP="00CB04D9">
      <w:pPr>
        <w:pStyle w:val="Heading7"/>
      </w:pPr>
      <w:r>
        <w:t>Filtering on the ecosystem field</w:t>
      </w:r>
    </w:p>
    <w:p w14:paraId="275B6373" w14:textId="77777777" w:rsidR="00E25E0B" w:rsidRDefault="00E25E0B" w:rsidP="003D4FE8">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3D4FE8">
      <w:pPr>
        <w:pStyle w:val="BodyText2"/>
      </w:pPr>
      <w:r>
        <w:t xml:space="preserve">There are 82681 NULL values in the Ecosystem field (out of 127929 records) which isnt very good! Only 35% populated. </w:t>
      </w:r>
    </w:p>
    <w:p w14:paraId="245065E1" w14:textId="77777777" w:rsidR="00E25E0B" w:rsidRDefault="00E25E0B" w:rsidP="003D4FE8">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CB04D9">
      <w:pPr>
        <w:pStyle w:val="Heading7"/>
      </w:pPr>
      <w:r>
        <w:t>Filtering using other fields</w:t>
      </w:r>
    </w:p>
    <w:p w14:paraId="1AA91772" w14:textId="77777777" w:rsidR="00E25E0B" w:rsidRDefault="00E25E0B" w:rsidP="003D4FE8">
      <w:pPr>
        <w:pStyle w:val="BodyText2"/>
      </w:pPr>
      <w:r>
        <w:t>I am using this as a quick way before we can use taxonomy as a marine filter. Put indexes on Ecosystem and Owner.</w:t>
      </w:r>
    </w:p>
    <w:p w14:paraId="63F52071" w14:textId="77777777" w:rsidR="00E25E0B" w:rsidRDefault="00E25E0B" w:rsidP="003D4FE8">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E25E0B">
      <w:pPr>
        <w:pStyle w:val="BodyText"/>
      </w:pPr>
      <w:r>
        <w:t>Deleted: Ecosystem = ‘Marine’</w:t>
      </w:r>
    </w:p>
    <w:p w14:paraId="374207EB" w14:textId="77777777" w:rsidR="00E25E0B" w:rsidRPr="00E92962" w:rsidRDefault="00E25E0B" w:rsidP="003D4FE8">
      <w:pPr>
        <w:pStyle w:val="BodyText2"/>
      </w:pPr>
      <w:r>
        <w:t>There are lots of marine bird species still, but we can’t really eliminate them as some of them could venture inland.</w:t>
      </w:r>
    </w:p>
    <w:p w14:paraId="7B36A5B9" w14:textId="77777777" w:rsidR="00E25E0B" w:rsidRDefault="00E25E0B" w:rsidP="00A401BB">
      <w:pPr>
        <w:pStyle w:val="Heading6"/>
      </w:pPr>
      <w:r>
        <w:t>Filter using the taxonomy</w:t>
      </w:r>
    </w:p>
    <w:p w14:paraId="7A80A4DD" w14:textId="77777777" w:rsidR="00E25E0B" w:rsidRDefault="00E25E0B" w:rsidP="003D4FE8">
      <w:pPr>
        <w:pStyle w:val="BodyText2"/>
      </w:pPr>
      <w:r>
        <w:t>This will be very tricky but we could use a GBIF checklist if one is available.</w:t>
      </w:r>
    </w:p>
    <w:p w14:paraId="34419976" w14:textId="77777777" w:rsidR="00E25E0B" w:rsidRDefault="00E25E0B" w:rsidP="00CB04D9">
      <w:pPr>
        <w:pStyle w:val="Heading7"/>
      </w:pPr>
      <w:r>
        <w:t>Using the World Register of Marine Species</w:t>
      </w:r>
    </w:p>
    <w:p w14:paraId="53A9225A" w14:textId="77777777" w:rsidR="00E25E0B" w:rsidRDefault="00E25E0B" w:rsidP="003D4FE8">
      <w:pPr>
        <w:pStyle w:val="BodyText2"/>
      </w:pPr>
      <w:r>
        <w:t xml:space="preserve">Metadata </w:t>
      </w:r>
      <w:hyperlink r:id="rId229" w:history="1">
        <w:r w:rsidRPr="00762121">
          <w:rPr>
            <w:rStyle w:val="Hyperlink"/>
          </w:rPr>
          <w:t>here</w:t>
        </w:r>
      </w:hyperlink>
      <w:r>
        <w:t xml:space="preserve">.  We can use the Checklist Bank Web Service documented </w:t>
      </w:r>
      <w:hyperlink r:id="rId230" w:history="1">
        <w:r w:rsidRPr="00E650BA">
          <w:rPr>
            <w:rStyle w:val="Hyperlink"/>
          </w:rPr>
          <w:t>here</w:t>
        </w:r>
      </w:hyperlink>
      <w:r>
        <w:t xml:space="preserve"> to search for Deliphinus:</w:t>
      </w:r>
    </w:p>
    <w:p w14:paraId="1A97B269" w14:textId="77777777" w:rsidR="00E25E0B" w:rsidRDefault="00082D6F" w:rsidP="003D4FE8">
      <w:pPr>
        <w:pStyle w:val="BodyText2"/>
      </w:pPr>
      <w:hyperlink r:id="rId231" w:history="1">
        <w:r w:rsidR="00E25E0B" w:rsidRPr="008A1D6F">
          <w:rPr>
            <w:rStyle w:val="Hyperlink"/>
          </w:rPr>
          <w:t>http://ecat-dev.gbif.org/ws/usage/?rkey=1007&amp;q=Delphinus</w:t>
        </w:r>
      </w:hyperlink>
    </w:p>
    <w:p w14:paraId="48A42635" w14:textId="77777777" w:rsidR="00E25E0B" w:rsidRDefault="00E25E0B" w:rsidP="003D4FE8">
      <w:pPr>
        <w:pStyle w:val="BodyText2"/>
      </w:pPr>
      <w:r>
        <w:t>Which returns some marine species, which is good. But if we search for Turdus:</w:t>
      </w:r>
    </w:p>
    <w:p w14:paraId="5C5AA4B5" w14:textId="77777777" w:rsidR="00E25E0B" w:rsidRDefault="00082D6F" w:rsidP="003D4FE8">
      <w:pPr>
        <w:pStyle w:val="BodyText2"/>
      </w:pPr>
      <w:hyperlink r:id="rId232" w:history="1">
        <w:r w:rsidR="00E25E0B">
          <w:rPr>
            <w:rStyle w:val="Hyperlink"/>
          </w:rPr>
          <w:t>http://ecat-dev.gbif.org/ws/usage/?rkey=1007&amp;q=Turdus</w:t>
        </w:r>
      </w:hyperlink>
    </w:p>
    <w:p w14:paraId="1C6D8B59" w14:textId="77777777" w:rsidR="00E25E0B" w:rsidRDefault="00E25E0B" w:rsidP="003D4FE8">
      <w:pPr>
        <w:pStyle w:val="BodyText2"/>
      </w:pPr>
      <w:r>
        <w:t>This also returns Blackbird. What about a Fox? Yes – data! Bum. Maybe try another checklist.</w:t>
      </w:r>
    </w:p>
    <w:p w14:paraId="318795C6" w14:textId="77777777" w:rsidR="00E25E0B" w:rsidRDefault="00E25E0B" w:rsidP="00CB04D9">
      <w:pPr>
        <w:pStyle w:val="Heading7"/>
      </w:pPr>
      <w:r>
        <w:t xml:space="preserve">Using the </w:t>
      </w:r>
      <w:r w:rsidRPr="002C64E3">
        <w:t>Interim Register</w:t>
      </w:r>
      <w:r>
        <w:t xml:space="preserve"> of Marine and Nonmarine Genera</w:t>
      </w:r>
    </w:p>
    <w:p w14:paraId="39898880" w14:textId="77777777" w:rsidR="00E25E0B" w:rsidRDefault="00E25E0B" w:rsidP="003D4FE8">
      <w:pPr>
        <w:pStyle w:val="BodyText2"/>
      </w:pPr>
      <w:r>
        <w:t xml:space="preserve">This is a checklist on GBIF that is used to discriminate between marine/non-marine. </w:t>
      </w:r>
      <w:hyperlink r:id="rId233"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397DAF">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 xml:space="preserve">Interim Register of Marine and Nonmarine </w:t>
      </w:r>
      <w:r w:rsidRPr="00961341">
        <w:rPr>
          <w:b/>
          <w:lang w:eastAsia="en-GB" w:bidi="ar-SA"/>
        </w:rPr>
        <w:lastRenderedPageBreak/>
        <w:t>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3D4FE8">
      <w:pPr>
        <w:pStyle w:val="BodyText2"/>
      </w:pPr>
      <w:r>
        <w:t>So how do we get back the detailed info on Vulpes. The species profile API from GBIF will be made available within the next couple of weeks (14/6/12).</w:t>
      </w:r>
    </w:p>
    <w:p w14:paraId="7C17D39A" w14:textId="77777777" w:rsidR="00E25E0B" w:rsidRDefault="00E25E0B" w:rsidP="00A401BB">
      <w:pPr>
        <w:pStyle w:val="Heading6"/>
      </w:pPr>
      <w:r>
        <w:t>Spatial filtering based on location</w:t>
      </w:r>
    </w:p>
    <w:p w14:paraId="391DB754" w14:textId="77777777" w:rsidR="00E25E0B" w:rsidRPr="00145AD0" w:rsidRDefault="00E25E0B" w:rsidP="003D4FE8">
      <w:pPr>
        <w:pStyle w:val="BodyText2"/>
      </w:pPr>
      <w:r>
        <w:t>We could spatially filter the species data if it overlaps the sea but this will also be slow and complex.</w:t>
      </w:r>
    </w:p>
    <w:p w14:paraId="440ED912" w14:textId="77777777" w:rsidR="005C4BC4" w:rsidRDefault="005C4BC4" w:rsidP="00A401BB">
      <w:pPr>
        <w:pStyle w:val="Heading6"/>
      </w:pPr>
      <w:bookmarkStart w:id="70" w:name="_Ref329153734"/>
      <w:r>
        <w:t>Filter non-marine species by Biofuel grids</w:t>
      </w:r>
      <w:bookmarkEnd w:id="70"/>
    </w:p>
    <w:p w14:paraId="08AA734A" w14:textId="77777777" w:rsidR="005C4BC4" w:rsidRPr="005C4BC4" w:rsidRDefault="005C4BC4" w:rsidP="003D4FE8">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324C76">
      <w:pPr>
        <w:pStyle w:val="Heading5"/>
      </w:pPr>
      <w:r>
        <w:t>Getting the area of intersection of species range and biofuel grids</w:t>
      </w:r>
    </w:p>
    <w:p w14:paraId="6D9B7AE6" w14:textId="77777777" w:rsidR="00BF09C0" w:rsidRDefault="00BF09C0" w:rsidP="003D4FE8">
      <w:pPr>
        <w:pStyle w:val="BodyText2"/>
      </w:pPr>
      <w:r>
        <w:t>The following query in one go gets the total area for Orang Utan in Malaysia in m2:</w:t>
      </w:r>
    </w:p>
    <w:p w14:paraId="00C6CAF6" w14:textId="77777777" w:rsidR="00BF09C0" w:rsidRDefault="00BF09C0" w:rsidP="00397DAF">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3D4FE8">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397DAF">
      <w:pPr>
        <w:pStyle w:val="Code"/>
      </w:pPr>
      <w:r>
        <w:t>CREATE TABLE biofuels_grids_changed WITH OIDS AS SELECT DISTINCT * from biofuels_grids where cropland&lt;&gt;0</w:t>
      </w:r>
    </w:p>
    <w:p w14:paraId="2DA034FD" w14:textId="77777777" w:rsidR="005B2A5D" w:rsidRDefault="00D7544E" w:rsidP="003D4FE8">
      <w:pPr>
        <w:pStyle w:val="BodyText2"/>
      </w:pPr>
      <w:r>
        <w:t>The problem is there are 25 invalid rows in PostGIS speciesll for the OrangUtan features.</w:t>
      </w:r>
    </w:p>
    <w:p w14:paraId="761DA68C" w14:textId="77777777" w:rsidR="00CC0FAE" w:rsidRDefault="00CC0FAE" w:rsidP="00397DAF">
      <w:pPr>
        <w:pStyle w:val="Code"/>
      </w:pPr>
      <w:r w:rsidRPr="00CC0FAE">
        <w:t>select * from speciesll where speciesid='17975' and st_isvalid(geom)='f'</w:t>
      </w:r>
    </w:p>
    <w:p w14:paraId="6A8B447D" w14:textId="77777777" w:rsidR="000967E7" w:rsidRDefault="000967E7" w:rsidP="003D4FE8">
      <w:pPr>
        <w:pStyle w:val="BodyText2"/>
      </w:pPr>
      <w:r>
        <w:t>Trying to fix the geometries:</w:t>
      </w:r>
    </w:p>
    <w:p w14:paraId="7BCF6485" w14:textId="77777777" w:rsidR="000967E7" w:rsidRDefault="000967E7" w:rsidP="00397DAF">
      <w:pPr>
        <w:pStyle w:val="Code"/>
      </w:pPr>
      <w:r w:rsidRPr="000967E7">
        <w:t>update speciesll set geom = ST_MakeValid (geom) where speciesid='17975' and st_isvalid(geom)='f'</w:t>
      </w:r>
    </w:p>
    <w:p w14:paraId="5E503ED9" w14:textId="77777777" w:rsidR="000967E7" w:rsidRDefault="000967E7" w:rsidP="003D4FE8">
      <w:pPr>
        <w:pStyle w:val="BodyText2"/>
      </w:pPr>
      <w:r>
        <w:t>Seems to have worked!</w:t>
      </w:r>
    </w:p>
    <w:p w14:paraId="4787E07A" w14:textId="77777777" w:rsidR="00EA2E0A" w:rsidRDefault="00EA2E0A" w:rsidP="003D4FE8">
      <w:pPr>
        <w:pStyle w:val="BodyText2"/>
      </w:pPr>
      <w:r>
        <w:t>The following query in one go gets the total cropland increase in area for Orang Utan:</w:t>
      </w:r>
    </w:p>
    <w:p w14:paraId="42BB7366" w14:textId="77777777" w:rsidR="00EA2E0A" w:rsidRDefault="00EA2E0A" w:rsidP="00397DAF">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3D4FE8">
      <w:pPr>
        <w:pStyle w:val="BodyText2"/>
      </w:pPr>
      <w:r>
        <w:t>Doing for all species:</w:t>
      </w:r>
    </w:p>
    <w:p w14:paraId="378D879B" w14:textId="77777777" w:rsidR="000A5E8E" w:rsidRDefault="000A5E8E" w:rsidP="00397DAF">
      <w:pPr>
        <w:pStyle w:val="Code"/>
      </w:pPr>
      <w:r w:rsidRPr="000A5E8E">
        <w:t>update speciesll set geom = st_makevalid(geom) where st_isvalid(geom)='f'</w:t>
      </w:r>
    </w:p>
    <w:p w14:paraId="4B981675" w14:textId="77777777" w:rsidR="00E41885" w:rsidRDefault="00E41885" w:rsidP="003D4FE8">
      <w:pPr>
        <w:pStyle w:val="BodyText2"/>
      </w:pPr>
      <w:r>
        <w:t>Finished script which you can run from the command line:</w:t>
      </w:r>
    </w:p>
    <w:p w14:paraId="24A2557B" w14:textId="77777777" w:rsidR="00E41885" w:rsidRDefault="00E41885" w:rsidP="00397DAF">
      <w:pPr>
        <w:pStyle w:val="Code"/>
      </w:pPr>
      <w:r>
        <w:t>import psycopg2</w:t>
      </w:r>
    </w:p>
    <w:p w14:paraId="02B61466" w14:textId="77777777" w:rsidR="00E41885" w:rsidRDefault="00E41885" w:rsidP="00397DAF">
      <w:pPr>
        <w:pStyle w:val="Code"/>
      </w:pPr>
      <w:r>
        <w:t>from dbconnect import dbconnect</w:t>
      </w:r>
    </w:p>
    <w:p w14:paraId="1E392FD3" w14:textId="77777777" w:rsidR="00E41885" w:rsidRDefault="00E41885" w:rsidP="00397DAF">
      <w:pPr>
        <w:pStyle w:val="Code"/>
      </w:pPr>
      <w:r>
        <w:t>conn = dbconnect('species_dev')</w:t>
      </w:r>
    </w:p>
    <w:p w14:paraId="12EC6FEC" w14:textId="77777777" w:rsidR="00E41885" w:rsidRDefault="00E41885" w:rsidP="00397DAF">
      <w:pPr>
        <w:pStyle w:val="Code"/>
      </w:pPr>
      <w:r>
        <w:t>cur = conn.cur</w:t>
      </w:r>
    </w:p>
    <w:p w14:paraId="138E790B" w14:textId="77777777" w:rsidR="00E41885" w:rsidRDefault="00E41885" w:rsidP="00397DAF">
      <w:pPr>
        <w:pStyle w:val="Code"/>
      </w:pPr>
      <w:r>
        <w:t>cur.execute("SELECT speciesid FROM biofuels_species")</w:t>
      </w:r>
    </w:p>
    <w:p w14:paraId="5BC65956" w14:textId="77777777" w:rsidR="00E41885" w:rsidRDefault="00E41885" w:rsidP="00397DAF">
      <w:pPr>
        <w:pStyle w:val="Code"/>
      </w:pPr>
      <w:r>
        <w:t>species = cur.fetchall()</w:t>
      </w:r>
    </w:p>
    <w:p w14:paraId="635E16E0" w14:textId="77777777" w:rsidR="00E41885" w:rsidRDefault="00E41885" w:rsidP="00397DAF">
      <w:pPr>
        <w:pStyle w:val="Code"/>
      </w:pPr>
      <w:r>
        <w:t>for s in species:</w:t>
      </w:r>
    </w:p>
    <w:p w14:paraId="2BA07907" w14:textId="77777777" w:rsidR="00E41885" w:rsidRDefault="00E41885" w:rsidP="00397DAF">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397DAF">
      <w:pPr>
        <w:pStyle w:val="Code"/>
      </w:pPr>
      <w:r>
        <w:t xml:space="preserve">    countryarea = conn.cur.fetchone()[0]</w:t>
      </w:r>
    </w:p>
    <w:p w14:paraId="7B870AFC" w14:textId="77777777" w:rsidR="00E41885" w:rsidRDefault="00E41885" w:rsidP="00397DAF">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397DAF">
      <w:pPr>
        <w:pStyle w:val="Code"/>
      </w:pPr>
      <w:r>
        <w:t xml:space="preserve">    croplandincrease = conn.cur.fetchone()[0]</w:t>
      </w:r>
    </w:p>
    <w:p w14:paraId="2990D889" w14:textId="77777777" w:rsidR="00E41885" w:rsidRDefault="00E41885" w:rsidP="00397DAF">
      <w:pPr>
        <w:pStyle w:val="Code"/>
      </w:pPr>
      <w:r>
        <w:t xml:space="preserve">    print s[0] + "," + str(countryarea) + "," + str(croplandincrease) + "," + str((croplandincrease/countryarea)*100)</w:t>
      </w:r>
    </w:p>
    <w:p w14:paraId="34CFC60E" w14:textId="77777777" w:rsidR="00E41885" w:rsidRDefault="00E41885" w:rsidP="00397DAF">
      <w:pPr>
        <w:pStyle w:val="Code"/>
      </w:pPr>
      <w:r>
        <w:t xml:space="preserve">    break</w:t>
      </w:r>
    </w:p>
    <w:p w14:paraId="21EDC91A" w14:textId="77777777" w:rsidR="00E41885" w:rsidRDefault="00E41885" w:rsidP="003D4FE8">
      <w:pPr>
        <w:pStyle w:val="BodyText2"/>
      </w:pPr>
      <w:r>
        <w:t>Example output:</w:t>
      </w:r>
    </w:p>
    <w:p w14:paraId="3A489EE5" w14:textId="77777777" w:rsidR="00E41885" w:rsidRDefault="00E41885" w:rsidP="00397DAF">
      <w:pPr>
        <w:pStyle w:val="Code"/>
      </w:pPr>
      <w:r>
        <w:t>src&gt;python calculateBiofuelsImpactPostGIS.py</w:t>
      </w:r>
    </w:p>
    <w:p w14:paraId="0F0496BA" w14:textId="77777777" w:rsidR="00E41885" w:rsidRDefault="00E41885" w:rsidP="00397DAF">
      <w:pPr>
        <w:pStyle w:val="Code"/>
      </w:pPr>
      <w:r>
        <w:t>10108,417432584848.0,342031042.392,0.0819368335886</w:t>
      </w:r>
    </w:p>
    <w:p w14:paraId="3E1727C0" w14:textId="77777777" w:rsidR="004D0735" w:rsidRPr="00BF09C0" w:rsidRDefault="004D0735" w:rsidP="003D4FE8">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324C76">
      <w:pPr>
        <w:pStyle w:val="Heading5"/>
      </w:pPr>
      <w:r>
        <w:lastRenderedPageBreak/>
        <w:t>Getting the area of a species range in a country by land cover type</w:t>
      </w:r>
    </w:p>
    <w:p w14:paraId="16D2202B" w14:textId="77777777" w:rsidR="00B82938" w:rsidRDefault="00B82938" w:rsidP="003D4FE8">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3D4FE8">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3D4FE8">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3D4FE8">
            <w:pPr>
              <w:pStyle w:val="Tiny"/>
            </w:pPr>
            <w:r>
              <w:t>Parameter</w:t>
            </w:r>
          </w:p>
        </w:tc>
        <w:tc>
          <w:tcPr>
            <w:tcW w:w="1231" w:type="dxa"/>
            <w:vAlign w:val="center"/>
          </w:tcPr>
          <w:p w14:paraId="12B8E139" w14:textId="77777777" w:rsidR="00D9333E" w:rsidRPr="00BC1B22" w:rsidRDefault="00D9333E" w:rsidP="003D4FE8">
            <w:pPr>
              <w:pStyle w:val="Tiny"/>
            </w:pPr>
            <w:r w:rsidRPr="00BC1B22">
              <w:t>Asia_North_Albers_Equal_Area_Conic</w:t>
            </w:r>
          </w:p>
        </w:tc>
        <w:tc>
          <w:tcPr>
            <w:tcW w:w="1134" w:type="dxa"/>
            <w:vAlign w:val="center"/>
          </w:tcPr>
          <w:p w14:paraId="59A4F317" w14:textId="77777777" w:rsidR="00D9333E" w:rsidRPr="00BC1B22" w:rsidRDefault="00D9333E" w:rsidP="003D4FE8">
            <w:pPr>
              <w:pStyle w:val="Tiny"/>
            </w:pPr>
            <w:r w:rsidRPr="00BC1B22">
              <w:t>Asia_South_Albers_Equal_Area_Conic</w:t>
            </w:r>
          </w:p>
        </w:tc>
        <w:tc>
          <w:tcPr>
            <w:tcW w:w="1134" w:type="dxa"/>
          </w:tcPr>
          <w:p w14:paraId="280E99B7" w14:textId="77777777" w:rsidR="00D9333E" w:rsidRPr="00BC1B22" w:rsidRDefault="00D9333E" w:rsidP="003D4FE8">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3D4FE8">
            <w:pPr>
              <w:pStyle w:val="Tiny"/>
            </w:pPr>
            <w:r w:rsidRPr="00BC1B22">
              <w:t>False Easting</w:t>
            </w:r>
          </w:p>
        </w:tc>
        <w:tc>
          <w:tcPr>
            <w:tcW w:w="1231" w:type="dxa"/>
            <w:vAlign w:val="center"/>
          </w:tcPr>
          <w:p w14:paraId="4A9A6D38" w14:textId="77777777" w:rsidR="00D9333E" w:rsidRPr="00BC1B22" w:rsidRDefault="00D9333E" w:rsidP="003D4FE8">
            <w:pPr>
              <w:pStyle w:val="Tiny"/>
            </w:pPr>
            <w:r>
              <w:t>0</w:t>
            </w:r>
          </w:p>
        </w:tc>
        <w:tc>
          <w:tcPr>
            <w:tcW w:w="1134" w:type="dxa"/>
            <w:vAlign w:val="center"/>
          </w:tcPr>
          <w:p w14:paraId="215CC99F" w14:textId="77777777" w:rsidR="00D9333E" w:rsidRPr="00BC1B22" w:rsidRDefault="00D9333E" w:rsidP="003D4FE8">
            <w:pPr>
              <w:pStyle w:val="Tiny"/>
            </w:pPr>
            <w:r>
              <w:t>0</w:t>
            </w:r>
          </w:p>
        </w:tc>
        <w:tc>
          <w:tcPr>
            <w:tcW w:w="1134" w:type="dxa"/>
          </w:tcPr>
          <w:p w14:paraId="7FAFAF27" w14:textId="77777777" w:rsidR="00D9333E" w:rsidRDefault="00D9333E" w:rsidP="003D4FE8">
            <w:pPr>
              <w:pStyle w:val="Tiny"/>
            </w:pPr>
            <w:r>
              <w:t>0</w:t>
            </w:r>
          </w:p>
        </w:tc>
      </w:tr>
      <w:tr w:rsidR="00D9333E" w:rsidRPr="00BC1B22" w14:paraId="4962F220" w14:textId="77777777" w:rsidTr="008C7117">
        <w:tc>
          <w:tcPr>
            <w:tcW w:w="1287" w:type="dxa"/>
          </w:tcPr>
          <w:p w14:paraId="3FE272D1" w14:textId="77777777" w:rsidR="00D9333E" w:rsidRPr="00BC1B22" w:rsidRDefault="00D9333E" w:rsidP="003D4FE8">
            <w:pPr>
              <w:pStyle w:val="Tiny"/>
            </w:pPr>
            <w:r w:rsidRPr="00BC1B22">
              <w:t>False Northing</w:t>
            </w:r>
          </w:p>
        </w:tc>
        <w:tc>
          <w:tcPr>
            <w:tcW w:w="1231" w:type="dxa"/>
            <w:vAlign w:val="center"/>
          </w:tcPr>
          <w:p w14:paraId="6D5B9F47" w14:textId="77777777" w:rsidR="00D9333E" w:rsidRPr="00BC1B22" w:rsidRDefault="00D9333E" w:rsidP="003D4FE8">
            <w:pPr>
              <w:pStyle w:val="Tiny"/>
            </w:pPr>
            <w:r>
              <w:t>0</w:t>
            </w:r>
          </w:p>
        </w:tc>
        <w:tc>
          <w:tcPr>
            <w:tcW w:w="1134" w:type="dxa"/>
            <w:vAlign w:val="center"/>
          </w:tcPr>
          <w:p w14:paraId="6EFA6173" w14:textId="77777777" w:rsidR="00D9333E" w:rsidRPr="00BC1B22" w:rsidRDefault="00D9333E" w:rsidP="003D4FE8">
            <w:pPr>
              <w:pStyle w:val="Tiny"/>
            </w:pPr>
            <w:r>
              <w:t>0</w:t>
            </w:r>
          </w:p>
        </w:tc>
        <w:tc>
          <w:tcPr>
            <w:tcW w:w="1134" w:type="dxa"/>
          </w:tcPr>
          <w:p w14:paraId="16795FF5" w14:textId="77777777" w:rsidR="00D9333E" w:rsidRDefault="00D9333E" w:rsidP="003D4FE8">
            <w:pPr>
              <w:pStyle w:val="Tiny"/>
            </w:pPr>
            <w:r>
              <w:t>0</w:t>
            </w:r>
          </w:p>
        </w:tc>
      </w:tr>
      <w:tr w:rsidR="00D9333E" w:rsidRPr="00BC1B22" w14:paraId="0FFCC1F8" w14:textId="77777777" w:rsidTr="008C7117">
        <w:tc>
          <w:tcPr>
            <w:tcW w:w="1287" w:type="dxa"/>
          </w:tcPr>
          <w:p w14:paraId="73EF9156" w14:textId="77777777" w:rsidR="00D9333E" w:rsidRPr="00BC1B22" w:rsidRDefault="00D9333E" w:rsidP="003D4FE8">
            <w:pPr>
              <w:pStyle w:val="Tiny"/>
            </w:pPr>
            <w:r w:rsidRPr="00BC1B22">
              <w:t>Central Meridian</w:t>
            </w:r>
          </w:p>
        </w:tc>
        <w:tc>
          <w:tcPr>
            <w:tcW w:w="1231" w:type="dxa"/>
            <w:vAlign w:val="center"/>
          </w:tcPr>
          <w:p w14:paraId="48A776AB" w14:textId="77777777" w:rsidR="00D9333E" w:rsidRPr="00BC1B22" w:rsidRDefault="00D9333E" w:rsidP="003D4FE8">
            <w:pPr>
              <w:pStyle w:val="Tiny"/>
            </w:pPr>
            <w:r>
              <w:t>95</w:t>
            </w:r>
          </w:p>
        </w:tc>
        <w:tc>
          <w:tcPr>
            <w:tcW w:w="1134" w:type="dxa"/>
            <w:vAlign w:val="center"/>
          </w:tcPr>
          <w:p w14:paraId="5B8063A6" w14:textId="77777777" w:rsidR="00D9333E" w:rsidRPr="00BC1B22" w:rsidRDefault="00D9333E" w:rsidP="003D4FE8">
            <w:pPr>
              <w:pStyle w:val="Tiny"/>
            </w:pPr>
            <w:r>
              <w:t>125</w:t>
            </w:r>
          </w:p>
        </w:tc>
        <w:tc>
          <w:tcPr>
            <w:tcW w:w="1134" w:type="dxa"/>
          </w:tcPr>
          <w:p w14:paraId="677BB5DD" w14:textId="77777777" w:rsidR="00D9333E" w:rsidRDefault="00D9333E" w:rsidP="003D4FE8">
            <w:pPr>
              <w:pStyle w:val="Tiny"/>
            </w:pPr>
            <w:r>
              <w:t>98</w:t>
            </w:r>
          </w:p>
        </w:tc>
      </w:tr>
      <w:tr w:rsidR="00D9333E" w:rsidRPr="00BC1B22" w14:paraId="0370187C" w14:textId="77777777" w:rsidTr="008C7117">
        <w:tc>
          <w:tcPr>
            <w:tcW w:w="1287" w:type="dxa"/>
          </w:tcPr>
          <w:p w14:paraId="6EAA0309" w14:textId="77777777" w:rsidR="00D9333E" w:rsidRPr="00BC1B22" w:rsidRDefault="00D9333E" w:rsidP="003D4FE8">
            <w:pPr>
              <w:pStyle w:val="Tiny"/>
            </w:pPr>
            <w:r w:rsidRPr="00BC1B22">
              <w:t>Standard Parallel 1</w:t>
            </w:r>
          </w:p>
        </w:tc>
        <w:tc>
          <w:tcPr>
            <w:tcW w:w="1231" w:type="dxa"/>
            <w:vAlign w:val="center"/>
          </w:tcPr>
          <w:p w14:paraId="0B43561A" w14:textId="77777777" w:rsidR="00D9333E" w:rsidRPr="00BC1B22" w:rsidRDefault="00D9333E" w:rsidP="003D4FE8">
            <w:pPr>
              <w:pStyle w:val="Tiny"/>
            </w:pPr>
            <w:r>
              <w:t>15</w:t>
            </w:r>
          </w:p>
        </w:tc>
        <w:tc>
          <w:tcPr>
            <w:tcW w:w="1134" w:type="dxa"/>
            <w:vAlign w:val="center"/>
          </w:tcPr>
          <w:p w14:paraId="314AD13A" w14:textId="77777777" w:rsidR="00D9333E" w:rsidRPr="00BC1B22" w:rsidRDefault="00D9333E" w:rsidP="003D4FE8">
            <w:pPr>
              <w:pStyle w:val="Tiny"/>
            </w:pPr>
            <w:r>
              <w:t>7</w:t>
            </w:r>
          </w:p>
        </w:tc>
        <w:tc>
          <w:tcPr>
            <w:tcW w:w="1134" w:type="dxa"/>
          </w:tcPr>
          <w:p w14:paraId="1E49773D" w14:textId="77777777" w:rsidR="00D9333E" w:rsidRDefault="00D9333E" w:rsidP="003D4FE8">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3D4FE8">
            <w:pPr>
              <w:pStyle w:val="Tiny"/>
            </w:pPr>
            <w:r w:rsidRPr="00BC1B22">
              <w:t>Standard Parallel 2</w:t>
            </w:r>
          </w:p>
        </w:tc>
        <w:tc>
          <w:tcPr>
            <w:tcW w:w="1231" w:type="dxa"/>
            <w:vAlign w:val="center"/>
          </w:tcPr>
          <w:p w14:paraId="76A6C953" w14:textId="77777777" w:rsidR="00D9333E" w:rsidRPr="00BC1B22" w:rsidRDefault="00D9333E" w:rsidP="003D4FE8">
            <w:pPr>
              <w:pStyle w:val="Tiny"/>
            </w:pPr>
            <w:r>
              <w:t>65</w:t>
            </w:r>
          </w:p>
        </w:tc>
        <w:tc>
          <w:tcPr>
            <w:tcW w:w="1134" w:type="dxa"/>
            <w:vAlign w:val="center"/>
          </w:tcPr>
          <w:p w14:paraId="778660AC" w14:textId="77777777" w:rsidR="00D9333E" w:rsidRPr="00BC1B22" w:rsidRDefault="00D9333E" w:rsidP="003D4FE8">
            <w:pPr>
              <w:pStyle w:val="Tiny"/>
            </w:pPr>
            <w:r>
              <w:t>-32</w:t>
            </w:r>
          </w:p>
        </w:tc>
        <w:tc>
          <w:tcPr>
            <w:tcW w:w="1134" w:type="dxa"/>
          </w:tcPr>
          <w:p w14:paraId="7937997F" w14:textId="77777777" w:rsidR="00D9333E" w:rsidRDefault="00D9333E" w:rsidP="003D4FE8">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3D4FE8">
            <w:pPr>
              <w:pStyle w:val="Tiny"/>
            </w:pPr>
            <w:r w:rsidRPr="00BC1B22">
              <w:t>Latitude of origin</w:t>
            </w:r>
          </w:p>
        </w:tc>
        <w:tc>
          <w:tcPr>
            <w:tcW w:w="1231" w:type="dxa"/>
            <w:vAlign w:val="center"/>
          </w:tcPr>
          <w:p w14:paraId="7B5F231C" w14:textId="77777777" w:rsidR="00D9333E" w:rsidRPr="00BC1B22" w:rsidRDefault="00D9333E" w:rsidP="003D4FE8">
            <w:pPr>
              <w:pStyle w:val="Tiny"/>
            </w:pPr>
            <w:r>
              <w:t>30</w:t>
            </w:r>
          </w:p>
        </w:tc>
        <w:tc>
          <w:tcPr>
            <w:tcW w:w="1134" w:type="dxa"/>
            <w:vAlign w:val="center"/>
          </w:tcPr>
          <w:p w14:paraId="0BD2DD8A" w14:textId="77777777" w:rsidR="00D9333E" w:rsidRPr="00BC1B22" w:rsidRDefault="00D9333E" w:rsidP="003D4FE8">
            <w:pPr>
              <w:pStyle w:val="Tiny"/>
            </w:pPr>
            <w:r>
              <w:t>-15</w:t>
            </w:r>
          </w:p>
        </w:tc>
        <w:tc>
          <w:tcPr>
            <w:tcW w:w="1134" w:type="dxa"/>
          </w:tcPr>
          <w:p w14:paraId="3389AE0E" w14:textId="77777777" w:rsidR="00D9333E" w:rsidRDefault="00D9333E" w:rsidP="003D4FE8">
            <w:pPr>
              <w:pStyle w:val="Tiny"/>
            </w:pPr>
            <w:r>
              <w:t>0</w:t>
            </w:r>
          </w:p>
        </w:tc>
      </w:tr>
    </w:tbl>
    <w:p w14:paraId="16EBB455" w14:textId="77777777" w:rsidR="00D9333E" w:rsidRDefault="00D9333E" w:rsidP="003D4FE8">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3D4FE8">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34"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3D4FE8">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3D4FE8">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A401BB">
      <w:pPr>
        <w:pStyle w:val="Heading6"/>
      </w:pPr>
      <w:r>
        <w:t>Attempt 1</w:t>
      </w:r>
    </w:p>
    <w:p w14:paraId="44F8CC8E" w14:textId="77777777" w:rsidR="00D9333E" w:rsidRDefault="00D9333E" w:rsidP="003D4FE8">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A401BB">
      <w:pPr>
        <w:pStyle w:val="Heading6"/>
      </w:pPr>
      <w:r>
        <w:t>Attempt 2</w:t>
      </w:r>
    </w:p>
    <w:p w14:paraId="1376D817" w14:textId="77777777" w:rsidR="008D4B87" w:rsidRDefault="00FD48CF" w:rsidP="003D4FE8">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3D4FE8">
      <w:pPr>
        <w:pStyle w:val="BodyText2"/>
      </w:pPr>
      <w:r>
        <w:t>40080 lines in the messages</w:t>
      </w:r>
      <w:r w:rsidR="008D4B87">
        <w:t>.</w:t>
      </w:r>
    </w:p>
    <w:p w14:paraId="02BD2CA7" w14:textId="77777777" w:rsidR="008D4B87" w:rsidRDefault="008D4B87" w:rsidP="008D4B87">
      <w:pPr>
        <w:pStyle w:val="BodyText"/>
      </w:pPr>
      <w:r w:rsidRPr="008D4B87">
        <w:t>11 hours 26 minutes 7 seconds</w:t>
      </w:r>
      <w:r>
        <w:t xml:space="preserve"> run time</w:t>
      </w:r>
    </w:p>
    <w:p w14:paraId="2E66A1B1" w14:textId="77777777" w:rsidR="00680DFB" w:rsidRDefault="00680DFB" w:rsidP="008D4B87">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8D4B87">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8D4B87">
      <w:pPr>
        <w:pStyle w:val="BodyText"/>
      </w:pPr>
    </w:p>
    <w:p w14:paraId="580BA343" w14:textId="77777777" w:rsidR="00F95023" w:rsidRDefault="001E4C9A" w:rsidP="008D4B87">
      <w:pPr>
        <w:pStyle w:val="BodyText"/>
      </w:pPr>
      <w:r>
        <w:rPr>
          <w:noProof/>
          <w:lang w:bidi="ar-SA"/>
        </w:rPr>
        <w:lastRenderedPageBreak/>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3D4FE8">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3D4FE8">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3D4FE8">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A401BB">
      <w:pPr>
        <w:pStyle w:val="Heading6"/>
      </w:pPr>
      <w:bookmarkStart w:id="71" w:name="_Ref329240822"/>
      <w:r>
        <w:t xml:space="preserve">Validation of </w:t>
      </w:r>
      <w:r w:rsidR="008236E8">
        <w:t>Tabulate Area tool</w:t>
      </w:r>
      <w:bookmarkEnd w:id="71"/>
    </w:p>
    <w:p w14:paraId="3300EA75" w14:textId="77777777" w:rsidR="009F7083" w:rsidRDefault="000A0F25" w:rsidP="003D4FE8">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3D4FE8">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3D4FE8">
            <w:pPr>
              <w:pStyle w:val="Tiny"/>
            </w:pPr>
            <w:r w:rsidRPr="007508F4">
              <w:t>id_no</w:t>
            </w:r>
          </w:p>
        </w:tc>
        <w:tc>
          <w:tcPr>
            <w:tcW w:w="6158" w:type="dxa"/>
            <w:vAlign w:val="center"/>
          </w:tcPr>
          <w:p w14:paraId="4B167471" w14:textId="77777777" w:rsidR="00155BEB" w:rsidRPr="007508F4" w:rsidRDefault="00155BEB" w:rsidP="003D4FE8">
            <w:pPr>
              <w:pStyle w:val="Tiny"/>
            </w:pPr>
            <w:r w:rsidRPr="007508F4">
              <w:t>Land cover</w:t>
            </w:r>
          </w:p>
        </w:tc>
        <w:tc>
          <w:tcPr>
            <w:tcW w:w="1559" w:type="dxa"/>
            <w:noWrap/>
            <w:vAlign w:val="center"/>
            <w:hideMark/>
          </w:tcPr>
          <w:p w14:paraId="377DE519" w14:textId="77777777" w:rsidR="00155BEB" w:rsidRPr="007508F4" w:rsidRDefault="00155BEB" w:rsidP="003D4FE8">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3D4FE8">
            <w:pPr>
              <w:pStyle w:val="Tiny"/>
            </w:pPr>
            <w:r w:rsidRPr="007508F4">
              <w:t>PRESENCE</w:t>
            </w:r>
          </w:p>
        </w:tc>
        <w:tc>
          <w:tcPr>
            <w:tcW w:w="6158" w:type="dxa"/>
            <w:vAlign w:val="center"/>
          </w:tcPr>
          <w:p w14:paraId="65A0670A" w14:textId="77777777" w:rsidR="00155BEB" w:rsidRPr="007508F4" w:rsidRDefault="00155BEB" w:rsidP="003D4FE8">
            <w:pPr>
              <w:pStyle w:val="Tiny"/>
            </w:pPr>
          </w:p>
        </w:tc>
        <w:tc>
          <w:tcPr>
            <w:tcW w:w="1559" w:type="dxa"/>
            <w:noWrap/>
            <w:vAlign w:val="center"/>
            <w:hideMark/>
          </w:tcPr>
          <w:p w14:paraId="559DD255" w14:textId="77777777" w:rsidR="00155BEB" w:rsidRPr="007508F4" w:rsidRDefault="00155BEB" w:rsidP="003D4FE8">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3D4FE8">
            <w:pPr>
              <w:pStyle w:val="Tiny"/>
            </w:pPr>
            <w:r w:rsidRPr="007508F4">
              <w:t>Value_0</w:t>
            </w:r>
          </w:p>
        </w:tc>
        <w:tc>
          <w:tcPr>
            <w:tcW w:w="6158" w:type="dxa"/>
            <w:vAlign w:val="center"/>
          </w:tcPr>
          <w:p w14:paraId="41A18F7A" w14:textId="77777777" w:rsidR="00155BEB" w:rsidRPr="007508F4" w:rsidRDefault="00E91800" w:rsidP="003D4FE8">
            <w:pPr>
              <w:pStyle w:val="Tiny"/>
            </w:pPr>
            <w:r w:rsidRPr="007508F4">
              <w:t>Sea</w:t>
            </w:r>
          </w:p>
        </w:tc>
        <w:tc>
          <w:tcPr>
            <w:tcW w:w="1559" w:type="dxa"/>
            <w:noWrap/>
            <w:vAlign w:val="center"/>
            <w:hideMark/>
          </w:tcPr>
          <w:p w14:paraId="6E0A07BF" w14:textId="77777777" w:rsidR="00155BEB" w:rsidRPr="007508F4" w:rsidRDefault="00155BEB" w:rsidP="003D4FE8">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3D4FE8">
            <w:pPr>
              <w:pStyle w:val="Tiny"/>
            </w:pPr>
            <w:r w:rsidRPr="007508F4">
              <w:t>Value_1</w:t>
            </w:r>
          </w:p>
        </w:tc>
        <w:tc>
          <w:tcPr>
            <w:tcW w:w="6158" w:type="dxa"/>
            <w:vAlign w:val="center"/>
          </w:tcPr>
          <w:p w14:paraId="6B5978F9" w14:textId="77777777" w:rsidR="00155BEB" w:rsidRPr="007508F4" w:rsidRDefault="00E91800" w:rsidP="003D4FE8">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3D4FE8">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3D4FE8">
            <w:pPr>
              <w:pStyle w:val="Tiny"/>
            </w:pPr>
            <w:r w:rsidRPr="007508F4">
              <w:t>Value_2</w:t>
            </w:r>
          </w:p>
        </w:tc>
        <w:tc>
          <w:tcPr>
            <w:tcW w:w="6158" w:type="dxa"/>
            <w:vAlign w:val="center"/>
          </w:tcPr>
          <w:p w14:paraId="5D825454" w14:textId="77777777" w:rsidR="00155BEB" w:rsidRPr="007508F4" w:rsidRDefault="00E91800" w:rsidP="003D4FE8">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3D4FE8">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3D4FE8">
            <w:pPr>
              <w:pStyle w:val="Tiny"/>
            </w:pPr>
            <w:r w:rsidRPr="007508F4">
              <w:t>Value_3</w:t>
            </w:r>
          </w:p>
        </w:tc>
        <w:tc>
          <w:tcPr>
            <w:tcW w:w="6158" w:type="dxa"/>
            <w:vAlign w:val="center"/>
          </w:tcPr>
          <w:p w14:paraId="41B82DFC" w14:textId="77777777" w:rsidR="00155BEB" w:rsidRPr="007508F4" w:rsidRDefault="00E91800" w:rsidP="003D4FE8">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3D4FE8">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3D4FE8">
            <w:pPr>
              <w:pStyle w:val="Tiny"/>
            </w:pPr>
            <w:r w:rsidRPr="007508F4">
              <w:t>Value_4</w:t>
            </w:r>
          </w:p>
        </w:tc>
        <w:tc>
          <w:tcPr>
            <w:tcW w:w="6158" w:type="dxa"/>
            <w:vAlign w:val="center"/>
          </w:tcPr>
          <w:p w14:paraId="55318DB5" w14:textId="77777777" w:rsidR="00155BEB" w:rsidRPr="007508F4" w:rsidRDefault="00E91800" w:rsidP="003D4FE8">
            <w:pPr>
              <w:pStyle w:val="Tiny"/>
            </w:pPr>
            <w:r w:rsidRPr="007508F4">
              <w:t>Tree cover, regularly flooded, Mangrove</w:t>
            </w:r>
          </w:p>
        </w:tc>
        <w:tc>
          <w:tcPr>
            <w:tcW w:w="1559" w:type="dxa"/>
            <w:noWrap/>
            <w:vAlign w:val="center"/>
            <w:hideMark/>
          </w:tcPr>
          <w:p w14:paraId="69164745" w14:textId="77777777" w:rsidR="00155BEB" w:rsidRPr="007508F4" w:rsidRDefault="00DA4068" w:rsidP="003D4FE8">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3D4FE8">
            <w:pPr>
              <w:pStyle w:val="Tiny"/>
            </w:pPr>
            <w:r w:rsidRPr="007508F4">
              <w:t>Value_5</w:t>
            </w:r>
          </w:p>
        </w:tc>
        <w:tc>
          <w:tcPr>
            <w:tcW w:w="6158" w:type="dxa"/>
            <w:vAlign w:val="center"/>
          </w:tcPr>
          <w:p w14:paraId="1CB17089" w14:textId="77777777" w:rsidR="00155BEB" w:rsidRPr="007508F4" w:rsidRDefault="00E91800" w:rsidP="003D4FE8">
            <w:pPr>
              <w:pStyle w:val="Tiny"/>
            </w:pPr>
            <w:r w:rsidRPr="007508F4">
              <w:t>Tree cover, regularly flooded, Swamp</w:t>
            </w:r>
          </w:p>
        </w:tc>
        <w:tc>
          <w:tcPr>
            <w:tcW w:w="1559" w:type="dxa"/>
            <w:noWrap/>
            <w:vAlign w:val="center"/>
            <w:hideMark/>
          </w:tcPr>
          <w:p w14:paraId="5E36F6A2" w14:textId="77777777" w:rsidR="00155BEB" w:rsidRPr="007508F4" w:rsidRDefault="00DA4068" w:rsidP="003D4FE8">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3D4FE8">
            <w:pPr>
              <w:pStyle w:val="Tiny"/>
            </w:pPr>
            <w:r w:rsidRPr="007508F4">
              <w:t>Value_6</w:t>
            </w:r>
          </w:p>
        </w:tc>
        <w:tc>
          <w:tcPr>
            <w:tcW w:w="6158" w:type="dxa"/>
            <w:vAlign w:val="center"/>
          </w:tcPr>
          <w:p w14:paraId="6345AAB9" w14:textId="77777777" w:rsidR="00155BEB" w:rsidRPr="007508F4" w:rsidRDefault="00E91800" w:rsidP="003D4FE8">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3D4FE8">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3D4FE8">
            <w:pPr>
              <w:pStyle w:val="Tiny"/>
            </w:pPr>
            <w:r w:rsidRPr="007508F4">
              <w:t>Value_7</w:t>
            </w:r>
          </w:p>
        </w:tc>
        <w:tc>
          <w:tcPr>
            <w:tcW w:w="6158" w:type="dxa"/>
            <w:vAlign w:val="center"/>
          </w:tcPr>
          <w:p w14:paraId="55798542" w14:textId="77777777" w:rsidR="00155BEB" w:rsidRPr="007508F4" w:rsidRDefault="00E91800" w:rsidP="003D4FE8">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3D4FE8">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3D4FE8">
            <w:pPr>
              <w:pStyle w:val="Tiny"/>
            </w:pPr>
            <w:r w:rsidRPr="007508F4">
              <w:t>Value_8</w:t>
            </w:r>
          </w:p>
        </w:tc>
        <w:tc>
          <w:tcPr>
            <w:tcW w:w="6158" w:type="dxa"/>
            <w:vAlign w:val="center"/>
          </w:tcPr>
          <w:p w14:paraId="5B390131" w14:textId="77777777" w:rsidR="00155BEB" w:rsidRPr="007508F4" w:rsidRDefault="00A76CE6" w:rsidP="003D4FE8">
            <w:pPr>
              <w:pStyle w:val="Tiny"/>
            </w:pPr>
            <w:r w:rsidRPr="007508F4">
              <w:t>Shrub cover, mainly deciduous, (Dry or burnt)</w:t>
            </w:r>
          </w:p>
        </w:tc>
        <w:tc>
          <w:tcPr>
            <w:tcW w:w="1559" w:type="dxa"/>
            <w:noWrap/>
            <w:vAlign w:val="center"/>
            <w:hideMark/>
          </w:tcPr>
          <w:p w14:paraId="34EFA857" w14:textId="77777777" w:rsidR="00155BEB" w:rsidRPr="007508F4" w:rsidRDefault="00DA4068" w:rsidP="003D4FE8">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3D4FE8">
            <w:pPr>
              <w:pStyle w:val="Tiny"/>
            </w:pPr>
            <w:r w:rsidRPr="007508F4">
              <w:t>Value_9</w:t>
            </w:r>
          </w:p>
        </w:tc>
        <w:tc>
          <w:tcPr>
            <w:tcW w:w="6158" w:type="dxa"/>
            <w:vAlign w:val="center"/>
          </w:tcPr>
          <w:p w14:paraId="32B69A5A" w14:textId="77777777" w:rsidR="00155BEB" w:rsidRPr="007508F4" w:rsidRDefault="00A76CE6" w:rsidP="003D4FE8">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3D4FE8">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3D4FE8">
            <w:pPr>
              <w:pStyle w:val="Tiny"/>
            </w:pPr>
            <w:r w:rsidRPr="007508F4">
              <w:t>Value_10</w:t>
            </w:r>
          </w:p>
        </w:tc>
        <w:tc>
          <w:tcPr>
            <w:tcW w:w="6158" w:type="dxa"/>
            <w:vAlign w:val="center"/>
          </w:tcPr>
          <w:p w14:paraId="469C2D7C" w14:textId="77777777" w:rsidR="00155BEB" w:rsidRPr="007508F4" w:rsidRDefault="00A76CE6" w:rsidP="003D4FE8">
            <w:pPr>
              <w:pStyle w:val="Tiny"/>
            </w:pPr>
            <w:r w:rsidRPr="007508F4">
              <w:t>Herbaceous Cover (incl.alpine grassland)</w:t>
            </w:r>
          </w:p>
        </w:tc>
        <w:tc>
          <w:tcPr>
            <w:tcW w:w="1559" w:type="dxa"/>
            <w:noWrap/>
            <w:vAlign w:val="center"/>
            <w:hideMark/>
          </w:tcPr>
          <w:p w14:paraId="7089BE38" w14:textId="77777777" w:rsidR="00155BEB" w:rsidRPr="007508F4" w:rsidRDefault="00155BEB" w:rsidP="003D4FE8">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3D4FE8">
            <w:pPr>
              <w:pStyle w:val="Tiny"/>
            </w:pPr>
            <w:r w:rsidRPr="007508F4">
              <w:t>Value_11</w:t>
            </w:r>
          </w:p>
        </w:tc>
        <w:tc>
          <w:tcPr>
            <w:tcW w:w="6158" w:type="dxa"/>
            <w:vAlign w:val="center"/>
          </w:tcPr>
          <w:p w14:paraId="67AEF0D2" w14:textId="77777777" w:rsidR="00155BEB" w:rsidRPr="007508F4" w:rsidRDefault="00A76CE6" w:rsidP="003D4FE8">
            <w:pPr>
              <w:pStyle w:val="Tiny"/>
            </w:pPr>
            <w:r w:rsidRPr="007508F4">
              <w:t>Sparse herbaceous cover &gt; 3000m</w:t>
            </w:r>
          </w:p>
        </w:tc>
        <w:tc>
          <w:tcPr>
            <w:tcW w:w="1559" w:type="dxa"/>
            <w:noWrap/>
            <w:vAlign w:val="center"/>
            <w:hideMark/>
          </w:tcPr>
          <w:p w14:paraId="3D59972F" w14:textId="77777777" w:rsidR="00155BEB" w:rsidRPr="007508F4" w:rsidRDefault="00155BEB" w:rsidP="003D4FE8">
            <w:pPr>
              <w:pStyle w:val="Tiny"/>
            </w:pPr>
          </w:p>
        </w:tc>
      </w:tr>
      <w:tr w:rsidR="00155BEB" w:rsidRPr="007508F4" w14:paraId="30771A44" w14:textId="77777777" w:rsidTr="00DB7EBC">
        <w:trPr>
          <w:trHeight w:hRule="exact" w:val="170"/>
        </w:trPr>
        <w:tc>
          <w:tcPr>
            <w:tcW w:w="1180" w:type="dxa"/>
            <w:shd w:val="clear" w:color="auto" w:fill="DEEAF6" w:themeFill="accent1" w:themeFillTint="33"/>
            <w:noWrap/>
            <w:vAlign w:val="center"/>
            <w:hideMark/>
          </w:tcPr>
          <w:p w14:paraId="5D17510F" w14:textId="77777777" w:rsidR="00155BEB" w:rsidRPr="007508F4" w:rsidRDefault="00155BEB" w:rsidP="003D4FE8">
            <w:pPr>
              <w:pStyle w:val="Tiny"/>
            </w:pPr>
            <w:r w:rsidRPr="007508F4">
              <w:t>Value_12</w:t>
            </w:r>
          </w:p>
        </w:tc>
        <w:tc>
          <w:tcPr>
            <w:tcW w:w="6158" w:type="dxa"/>
            <w:shd w:val="clear" w:color="auto" w:fill="DEEAF6" w:themeFill="accent1" w:themeFillTint="33"/>
            <w:vAlign w:val="center"/>
          </w:tcPr>
          <w:p w14:paraId="628D9738" w14:textId="77777777" w:rsidR="00155BEB" w:rsidRPr="007508F4" w:rsidRDefault="00A76CE6" w:rsidP="003D4FE8">
            <w:pPr>
              <w:pStyle w:val="Tiny"/>
            </w:pPr>
            <w:r w:rsidRPr="007508F4">
              <w:t>Cultivated and managed, non irrigated (mixed)</w:t>
            </w:r>
          </w:p>
        </w:tc>
        <w:tc>
          <w:tcPr>
            <w:tcW w:w="1559" w:type="dxa"/>
            <w:shd w:val="clear" w:color="auto" w:fill="DEEAF6" w:themeFill="accent1" w:themeFillTint="33"/>
            <w:noWrap/>
            <w:vAlign w:val="center"/>
            <w:hideMark/>
          </w:tcPr>
          <w:p w14:paraId="6CEF3953" w14:textId="77777777" w:rsidR="00155BEB" w:rsidRPr="007508F4" w:rsidRDefault="00DA4068" w:rsidP="003D4FE8">
            <w:pPr>
              <w:pStyle w:val="Tiny"/>
            </w:pPr>
            <w:r w:rsidRPr="00DA4068">
              <w:t>167596542</w:t>
            </w:r>
          </w:p>
        </w:tc>
      </w:tr>
      <w:tr w:rsidR="00155BEB" w:rsidRPr="007508F4" w14:paraId="30D13895" w14:textId="77777777" w:rsidTr="00DB7EBC">
        <w:trPr>
          <w:trHeight w:hRule="exact" w:val="170"/>
        </w:trPr>
        <w:tc>
          <w:tcPr>
            <w:tcW w:w="1180" w:type="dxa"/>
            <w:shd w:val="clear" w:color="auto" w:fill="DEEAF6" w:themeFill="accent1" w:themeFillTint="33"/>
            <w:noWrap/>
            <w:vAlign w:val="center"/>
            <w:hideMark/>
          </w:tcPr>
          <w:p w14:paraId="643778F2" w14:textId="77777777" w:rsidR="00155BEB" w:rsidRPr="007508F4" w:rsidRDefault="00155BEB" w:rsidP="003D4FE8">
            <w:pPr>
              <w:pStyle w:val="Tiny"/>
            </w:pPr>
            <w:r w:rsidRPr="007508F4">
              <w:t>Value_13</w:t>
            </w:r>
          </w:p>
        </w:tc>
        <w:tc>
          <w:tcPr>
            <w:tcW w:w="6158" w:type="dxa"/>
            <w:shd w:val="clear" w:color="auto" w:fill="DEEAF6" w:themeFill="accent1" w:themeFillTint="33"/>
            <w:vAlign w:val="center"/>
          </w:tcPr>
          <w:p w14:paraId="3F27B860" w14:textId="77777777" w:rsidR="00155BEB" w:rsidRPr="007508F4" w:rsidRDefault="00A76CE6" w:rsidP="003D4FE8">
            <w:pPr>
              <w:pStyle w:val="Tiny"/>
            </w:pPr>
            <w:r w:rsidRPr="007508F4">
              <w:t>Cultivated and managed, irrigated (flooded, rice, shrimp farms)</w:t>
            </w:r>
          </w:p>
        </w:tc>
        <w:tc>
          <w:tcPr>
            <w:tcW w:w="1559" w:type="dxa"/>
            <w:shd w:val="clear" w:color="auto" w:fill="DEEAF6" w:themeFill="accent1" w:themeFillTint="33"/>
            <w:noWrap/>
            <w:vAlign w:val="center"/>
            <w:hideMark/>
          </w:tcPr>
          <w:p w14:paraId="71D91A42" w14:textId="77777777" w:rsidR="00155BEB" w:rsidRPr="007508F4" w:rsidRDefault="00DA4068" w:rsidP="003D4FE8">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3D4FE8">
            <w:pPr>
              <w:pStyle w:val="Tiny"/>
            </w:pPr>
            <w:r w:rsidRPr="007508F4">
              <w:t>Value_14</w:t>
            </w:r>
          </w:p>
        </w:tc>
        <w:tc>
          <w:tcPr>
            <w:tcW w:w="6158" w:type="dxa"/>
            <w:vAlign w:val="center"/>
          </w:tcPr>
          <w:p w14:paraId="427DCA2E" w14:textId="77777777" w:rsidR="00155BEB" w:rsidRPr="007508F4" w:rsidRDefault="00A76CE6" w:rsidP="003D4FE8">
            <w:pPr>
              <w:pStyle w:val="Tiny"/>
            </w:pPr>
            <w:r w:rsidRPr="007508F4">
              <w:t>Bare Areas (Rock: Lime stone )</w:t>
            </w:r>
          </w:p>
        </w:tc>
        <w:tc>
          <w:tcPr>
            <w:tcW w:w="1559" w:type="dxa"/>
            <w:noWrap/>
            <w:vAlign w:val="center"/>
            <w:hideMark/>
          </w:tcPr>
          <w:p w14:paraId="6EC21A67" w14:textId="77777777" w:rsidR="00155BEB" w:rsidRPr="007508F4" w:rsidRDefault="00155BEB" w:rsidP="003D4FE8">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3D4FE8">
            <w:pPr>
              <w:pStyle w:val="Tiny"/>
            </w:pPr>
            <w:r w:rsidRPr="007508F4">
              <w:t>Value_15</w:t>
            </w:r>
          </w:p>
        </w:tc>
        <w:tc>
          <w:tcPr>
            <w:tcW w:w="6158" w:type="dxa"/>
            <w:vAlign w:val="center"/>
          </w:tcPr>
          <w:p w14:paraId="0B2B55BB" w14:textId="77777777" w:rsidR="00155BEB" w:rsidRPr="007508F4" w:rsidRDefault="00A76CE6" w:rsidP="003D4FE8">
            <w:pPr>
              <w:pStyle w:val="Tiny"/>
            </w:pPr>
            <w:r w:rsidRPr="007508F4">
              <w:t>Snow and Ice</w:t>
            </w:r>
          </w:p>
        </w:tc>
        <w:tc>
          <w:tcPr>
            <w:tcW w:w="1559" w:type="dxa"/>
            <w:noWrap/>
            <w:vAlign w:val="center"/>
            <w:hideMark/>
          </w:tcPr>
          <w:p w14:paraId="1884A08E" w14:textId="77777777" w:rsidR="00155BEB" w:rsidRPr="007508F4" w:rsidRDefault="00155BEB" w:rsidP="003D4FE8">
            <w:pPr>
              <w:pStyle w:val="Tiny"/>
            </w:pPr>
          </w:p>
        </w:tc>
      </w:tr>
      <w:tr w:rsidR="00155BEB" w:rsidRPr="007508F4" w14:paraId="3EA3728A" w14:textId="77777777" w:rsidTr="00DB7EBC">
        <w:trPr>
          <w:trHeight w:hRule="exact" w:val="170"/>
        </w:trPr>
        <w:tc>
          <w:tcPr>
            <w:tcW w:w="1180" w:type="dxa"/>
            <w:shd w:val="clear" w:color="auto" w:fill="DEEAF6" w:themeFill="accent1" w:themeFillTint="33"/>
            <w:noWrap/>
            <w:vAlign w:val="center"/>
            <w:hideMark/>
          </w:tcPr>
          <w:p w14:paraId="0FD6395A" w14:textId="77777777" w:rsidR="00155BEB" w:rsidRPr="007508F4" w:rsidRDefault="00155BEB" w:rsidP="003D4FE8">
            <w:pPr>
              <w:pStyle w:val="Tiny"/>
            </w:pPr>
            <w:r w:rsidRPr="007508F4">
              <w:t>Value_16</w:t>
            </w:r>
          </w:p>
        </w:tc>
        <w:tc>
          <w:tcPr>
            <w:tcW w:w="6158" w:type="dxa"/>
            <w:shd w:val="clear" w:color="auto" w:fill="DEEAF6" w:themeFill="accent1" w:themeFillTint="33"/>
            <w:vAlign w:val="center"/>
          </w:tcPr>
          <w:p w14:paraId="2862F848" w14:textId="77777777" w:rsidR="00155BEB" w:rsidRPr="007508F4" w:rsidRDefault="00A76CE6" w:rsidP="003D4FE8">
            <w:pPr>
              <w:pStyle w:val="Tiny"/>
            </w:pPr>
            <w:r w:rsidRPr="007508F4">
              <w:t>Artificial surfaces</w:t>
            </w:r>
          </w:p>
        </w:tc>
        <w:tc>
          <w:tcPr>
            <w:tcW w:w="1559" w:type="dxa"/>
            <w:shd w:val="clear" w:color="auto" w:fill="DEEAF6" w:themeFill="accent1" w:themeFillTint="33"/>
            <w:noWrap/>
            <w:vAlign w:val="center"/>
            <w:hideMark/>
          </w:tcPr>
          <w:p w14:paraId="77DB99AD" w14:textId="77777777" w:rsidR="00155BEB" w:rsidRPr="007508F4" w:rsidRDefault="00155BEB" w:rsidP="003D4FE8">
            <w:pPr>
              <w:pStyle w:val="Tiny"/>
            </w:pPr>
          </w:p>
        </w:tc>
      </w:tr>
      <w:tr w:rsidR="00155BEB" w:rsidRPr="007508F4" w14:paraId="313690EE" w14:textId="77777777" w:rsidTr="00DB7EBC">
        <w:trPr>
          <w:trHeight w:hRule="exact" w:val="170"/>
        </w:trPr>
        <w:tc>
          <w:tcPr>
            <w:tcW w:w="1180" w:type="dxa"/>
            <w:shd w:val="clear" w:color="auto" w:fill="DEEAF6" w:themeFill="accent1" w:themeFillTint="33"/>
            <w:noWrap/>
            <w:vAlign w:val="center"/>
            <w:hideMark/>
          </w:tcPr>
          <w:p w14:paraId="1F6DF92B" w14:textId="77777777" w:rsidR="00155BEB" w:rsidRPr="007508F4" w:rsidRDefault="00155BEB" w:rsidP="003D4FE8">
            <w:pPr>
              <w:pStyle w:val="Tiny"/>
            </w:pPr>
            <w:r w:rsidRPr="007508F4">
              <w:t>Value_17</w:t>
            </w:r>
          </w:p>
        </w:tc>
        <w:tc>
          <w:tcPr>
            <w:tcW w:w="6158" w:type="dxa"/>
            <w:shd w:val="clear" w:color="auto" w:fill="DEEAF6" w:themeFill="accent1" w:themeFillTint="33"/>
            <w:vAlign w:val="center"/>
          </w:tcPr>
          <w:p w14:paraId="58FCA2B6" w14:textId="77777777" w:rsidR="00155BEB" w:rsidRPr="007508F4" w:rsidRDefault="00A76CE6" w:rsidP="003D4FE8">
            <w:pPr>
              <w:pStyle w:val="Tiny"/>
            </w:pPr>
            <w:r w:rsidRPr="007508F4">
              <w:t>Water Bodies</w:t>
            </w:r>
          </w:p>
        </w:tc>
        <w:tc>
          <w:tcPr>
            <w:tcW w:w="1559" w:type="dxa"/>
            <w:shd w:val="clear" w:color="auto" w:fill="DEEAF6" w:themeFill="accent1" w:themeFillTint="33"/>
            <w:noWrap/>
            <w:vAlign w:val="center"/>
            <w:hideMark/>
          </w:tcPr>
          <w:p w14:paraId="6EFB13E1" w14:textId="77777777" w:rsidR="00155BEB" w:rsidRPr="007508F4" w:rsidRDefault="00DA4068" w:rsidP="003D4FE8">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3D4FE8">
            <w:pPr>
              <w:pStyle w:val="Tiny"/>
            </w:pPr>
            <w:r w:rsidRPr="007508F4">
              <w:t>Value_18</w:t>
            </w:r>
          </w:p>
        </w:tc>
        <w:tc>
          <w:tcPr>
            <w:tcW w:w="6158" w:type="dxa"/>
            <w:vAlign w:val="center"/>
          </w:tcPr>
          <w:p w14:paraId="0A6EEB8C" w14:textId="77777777" w:rsidR="00155BEB" w:rsidRPr="007508F4" w:rsidRDefault="00A76CE6" w:rsidP="003D4FE8">
            <w:pPr>
              <w:pStyle w:val="Tiny"/>
            </w:pPr>
            <w:r w:rsidRPr="007508F4">
              <w:t>No Data</w:t>
            </w:r>
          </w:p>
        </w:tc>
        <w:tc>
          <w:tcPr>
            <w:tcW w:w="1559" w:type="dxa"/>
            <w:noWrap/>
            <w:vAlign w:val="center"/>
            <w:hideMark/>
          </w:tcPr>
          <w:p w14:paraId="5C4F0863" w14:textId="77777777" w:rsidR="00155BEB" w:rsidRPr="007508F4" w:rsidRDefault="00155BEB" w:rsidP="003D4FE8">
            <w:pPr>
              <w:pStyle w:val="Tiny"/>
            </w:pPr>
          </w:p>
        </w:tc>
      </w:tr>
    </w:tbl>
    <w:p w14:paraId="5FC1369D" w14:textId="77777777" w:rsidR="001B353D" w:rsidRDefault="001B353D" w:rsidP="003D4FE8">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3D4FE8">
            <w:pPr>
              <w:pStyle w:val="Tiny"/>
            </w:pPr>
          </w:p>
        </w:tc>
        <w:tc>
          <w:tcPr>
            <w:tcW w:w="6279" w:type="dxa"/>
            <w:noWrap/>
          </w:tcPr>
          <w:p w14:paraId="7B84458D" w14:textId="77777777" w:rsidR="00405432" w:rsidRPr="007508F4" w:rsidRDefault="00405432" w:rsidP="003D4FE8">
            <w:pPr>
              <w:pStyle w:val="Tiny"/>
            </w:pPr>
          </w:p>
        </w:tc>
        <w:tc>
          <w:tcPr>
            <w:tcW w:w="997" w:type="dxa"/>
            <w:noWrap/>
            <w:vAlign w:val="center"/>
          </w:tcPr>
          <w:p w14:paraId="1C6D35CD" w14:textId="77777777" w:rsidR="00405432" w:rsidRPr="007508F4" w:rsidRDefault="00405432" w:rsidP="003D4FE8">
            <w:pPr>
              <w:pStyle w:val="Tiny"/>
            </w:pPr>
            <w:r>
              <w:t>m2</w:t>
            </w:r>
          </w:p>
        </w:tc>
        <w:tc>
          <w:tcPr>
            <w:tcW w:w="803" w:type="dxa"/>
          </w:tcPr>
          <w:p w14:paraId="24B5AB74" w14:textId="77777777" w:rsidR="00405432" w:rsidRPr="007508F4" w:rsidRDefault="00405432" w:rsidP="003D4FE8">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3D4FE8">
            <w:pPr>
              <w:pStyle w:val="Tiny"/>
            </w:pPr>
            <w:r w:rsidRPr="007508F4">
              <w:t>Value_1</w:t>
            </w:r>
          </w:p>
        </w:tc>
        <w:tc>
          <w:tcPr>
            <w:tcW w:w="6279" w:type="dxa"/>
            <w:noWrap/>
            <w:hideMark/>
          </w:tcPr>
          <w:p w14:paraId="2B2A304B" w14:textId="77777777" w:rsidR="00405432" w:rsidRPr="007508F4" w:rsidRDefault="00405432" w:rsidP="003D4FE8">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3D4FE8">
            <w:pPr>
              <w:pStyle w:val="Tiny"/>
            </w:pPr>
            <w:r w:rsidRPr="00DA4068">
              <w:t>17934873871</w:t>
            </w:r>
          </w:p>
        </w:tc>
        <w:tc>
          <w:tcPr>
            <w:tcW w:w="803" w:type="dxa"/>
          </w:tcPr>
          <w:p w14:paraId="5CBC4BD7" w14:textId="77777777" w:rsidR="00405432" w:rsidRPr="007508F4" w:rsidRDefault="00405432" w:rsidP="003D4FE8">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3D4FE8">
            <w:pPr>
              <w:pStyle w:val="Tiny"/>
            </w:pPr>
            <w:r w:rsidRPr="007508F4">
              <w:t>Value_9</w:t>
            </w:r>
          </w:p>
        </w:tc>
        <w:tc>
          <w:tcPr>
            <w:tcW w:w="6279" w:type="dxa"/>
            <w:noWrap/>
            <w:hideMark/>
          </w:tcPr>
          <w:p w14:paraId="74729D4A" w14:textId="77777777" w:rsidR="00405432" w:rsidRPr="007508F4" w:rsidRDefault="00405432" w:rsidP="003D4FE8">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3D4FE8">
            <w:pPr>
              <w:pStyle w:val="Tiny"/>
            </w:pPr>
            <w:r w:rsidRPr="00DA4068">
              <w:t>3203750973</w:t>
            </w:r>
          </w:p>
        </w:tc>
        <w:tc>
          <w:tcPr>
            <w:tcW w:w="803" w:type="dxa"/>
          </w:tcPr>
          <w:p w14:paraId="3399CF54" w14:textId="77777777" w:rsidR="00405432" w:rsidRPr="007508F4" w:rsidRDefault="00DA4068" w:rsidP="003D4FE8">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3D4FE8">
            <w:pPr>
              <w:pStyle w:val="Tiny"/>
            </w:pPr>
            <w:r w:rsidRPr="007508F4">
              <w:t>Value_2</w:t>
            </w:r>
          </w:p>
        </w:tc>
        <w:tc>
          <w:tcPr>
            <w:tcW w:w="6279" w:type="dxa"/>
            <w:noWrap/>
            <w:hideMark/>
          </w:tcPr>
          <w:p w14:paraId="0990AA93" w14:textId="77777777" w:rsidR="00405432" w:rsidRPr="007508F4" w:rsidRDefault="00405432" w:rsidP="003D4FE8">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3D4FE8">
            <w:pPr>
              <w:pStyle w:val="Tiny"/>
            </w:pPr>
            <w:r w:rsidRPr="00DA4068">
              <w:t>2307518245</w:t>
            </w:r>
          </w:p>
        </w:tc>
        <w:tc>
          <w:tcPr>
            <w:tcW w:w="803" w:type="dxa"/>
          </w:tcPr>
          <w:p w14:paraId="42380FAA" w14:textId="77777777" w:rsidR="00405432" w:rsidRPr="007508F4" w:rsidRDefault="00405432" w:rsidP="003D4FE8">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3D4FE8">
            <w:pPr>
              <w:pStyle w:val="Tiny"/>
            </w:pPr>
            <w:r w:rsidRPr="007508F4">
              <w:t>Value_4</w:t>
            </w:r>
          </w:p>
        </w:tc>
        <w:tc>
          <w:tcPr>
            <w:tcW w:w="6279" w:type="dxa"/>
            <w:noWrap/>
            <w:hideMark/>
          </w:tcPr>
          <w:p w14:paraId="07BA0190" w14:textId="77777777" w:rsidR="00405432" w:rsidRPr="007508F4" w:rsidRDefault="00405432" w:rsidP="003D4FE8">
            <w:pPr>
              <w:pStyle w:val="Tiny"/>
            </w:pPr>
            <w:r w:rsidRPr="007508F4">
              <w:t>Tree cover, regularly flooded, Mangrove</w:t>
            </w:r>
          </w:p>
        </w:tc>
        <w:tc>
          <w:tcPr>
            <w:tcW w:w="997" w:type="dxa"/>
            <w:noWrap/>
            <w:vAlign w:val="center"/>
            <w:hideMark/>
          </w:tcPr>
          <w:p w14:paraId="05DA9F2C" w14:textId="77777777" w:rsidR="00405432" w:rsidRPr="007508F4" w:rsidRDefault="00056C5E" w:rsidP="003D4FE8">
            <w:pPr>
              <w:pStyle w:val="Tiny"/>
            </w:pPr>
            <w:r w:rsidRPr="00056C5E">
              <w:t>727614256</w:t>
            </w:r>
          </w:p>
        </w:tc>
        <w:tc>
          <w:tcPr>
            <w:tcW w:w="803" w:type="dxa"/>
          </w:tcPr>
          <w:p w14:paraId="2F1914C1" w14:textId="77777777" w:rsidR="00405432" w:rsidRPr="007508F4" w:rsidRDefault="00D05998" w:rsidP="003D4FE8">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3D4FE8">
            <w:pPr>
              <w:pStyle w:val="Tiny"/>
            </w:pPr>
            <w:r w:rsidRPr="007508F4">
              <w:t>Value_6</w:t>
            </w:r>
          </w:p>
        </w:tc>
        <w:tc>
          <w:tcPr>
            <w:tcW w:w="6279" w:type="dxa"/>
            <w:noWrap/>
            <w:hideMark/>
          </w:tcPr>
          <w:p w14:paraId="5D430503" w14:textId="77777777" w:rsidR="00405432" w:rsidRPr="007508F4" w:rsidRDefault="00405432" w:rsidP="003D4FE8">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3D4FE8">
            <w:pPr>
              <w:pStyle w:val="Tiny"/>
            </w:pPr>
            <w:r w:rsidRPr="00DA4068">
              <w:t>388333451</w:t>
            </w:r>
          </w:p>
        </w:tc>
        <w:tc>
          <w:tcPr>
            <w:tcW w:w="803" w:type="dxa"/>
          </w:tcPr>
          <w:p w14:paraId="58355E47" w14:textId="77777777" w:rsidR="00405432" w:rsidRDefault="000F4B72" w:rsidP="003D4FE8">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3D4FE8">
            <w:pPr>
              <w:pStyle w:val="Tiny"/>
            </w:pPr>
            <w:r w:rsidRPr="007508F4">
              <w:t>Value_5</w:t>
            </w:r>
          </w:p>
        </w:tc>
        <w:tc>
          <w:tcPr>
            <w:tcW w:w="6279" w:type="dxa"/>
            <w:noWrap/>
            <w:hideMark/>
          </w:tcPr>
          <w:p w14:paraId="372E8073" w14:textId="77777777" w:rsidR="00405432" w:rsidRPr="007508F4" w:rsidRDefault="00405432" w:rsidP="003D4FE8">
            <w:pPr>
              <w:pStyle w:val="Tiny"/>
            </w:pPr>
            <w:r w:rsidRPr="007508F4">
              <w:t>Tree cover, regularly flooded, Swamp</w:t>
            </w:r>
          </w:p>
        </w:tc>
        <w:tc>
          <w:tcPr>
            <w:tcW w:w="997" w:type="dxa"/>
            <w:noWrap/>
            <w:vAlign w:val="center"/>
            <w:hideMark/>
          </w:tcPr>
          <w:p w14:paraId="0E029C97" w14:textId="77777777" w:rsidR="00405432" w:rsidRPr="007508F4" w:rsidRDefault="00977465" w:rsidP="003D4FE8">
            <w:pPr>
              <w:pStyle w:val="Tiny"/>
            </w:pPr>
            <w:r w:rsidRPr="00DA4068">
              <w:t>342346595</w:t>
            </w:r>
          </w:p>
        </w:tc>
        <w:tc>
          <w:tcPr>
            <w:tcW w:w="803" w:type="dxa"/>
          </w:tcPr>
          <w:p w14:paraId="153DF40C" w14:textId="77777777" w:rsidR="00405432" w:rsidRDefault="00977465" w:rsidP="003D4FE8">
            <w:pPr>
              <w:pStyle w:val="Tiny"/>
            </w:pPr>
            <w:r>
              <w:t>342</w:t>
            </w:r>
          </w:p>
        </w:tc>
      </w:tr>
      <w:tr w:rsidR="00405432" w:rsidRPr="007508F4" w14:paraId="2E040738" w14:textId="77777777" w:rsidTr="00DB7EBC">
        <w:trPr>
          <w:trHeight w:hRule="exact" w:val="170"/>
        </w:trPr>
        <w:tc>
          <w:tcPr>
            <w:tcW w:w="1101" w:type="dxa"/>
            <w:shd w:val="clear" w:color="auto" w:fill="DEEAF6" w:themeFill="accent1" w:themeFillTint="33"/>
            <w:noWrap/>
            <w:hideMark/>
          </w:tcPr>
          <w:p w14:paraId="0D10BA8C" w14:textId="77777777" w:rsidR="00405432" w:rsidRPr="007508F4" w:rsidRDefault="00405432" w:rsidP="003D4FE8">
            <w:pPr>
              <w:pStyle w:val="Tiny"/>
            </w:pPr>
            <w:r w:rsidRPr="007508F4">
              <w:t>Value_12</w:t>
            </w:r>
          </w:p>
        </w:tc>
        <w:tc>
          <w:tcPr>
            <w:tcW w:w="6279" w:type="dxa"/>
            <w:shd w:val="clear" w:color="auto" w:fill="DEEAF6" w:themeFill="accent1" w:themeFillTint="33"/>
            <w:noWrap/>
            <w:hideMark/>
          </w:tcPr>
          <w:p w14:paraId="55D14401" w14:textId="77777777" w:rsidR="00405432" w:rsidRPr="007508F4" w:rsidRDefault="00405432" w:rsidP="003D4FE8">
            <w:pPr>
              <w:pStyle w:val="Tiny"/>
            </w:pPr>
            <w:r w:rsidRPr="007508F4">
              <w:t>Cultivated and managed, non irrigated (mixed)</w:t>
            </w:r>
          </w:p>
        </w:tc>
        <w:tc>
          <w:tcPr>
            <w:tcW w:w="997" w:type="dxa"/>
            <w:shd w:val="clear" w:color="auto" w:fill="DEEAF6" w:themeFill="accent1" w:themeFillTint="33"/>
            <w:noWrap/>
            <w:vAlign w:val="center"/>
            <w:hideMark/>
          </w:tcPr>
          <w:p w14:paraId="582ACE93" w14:textId="77777777" w:rsidR="00405432" w:rsidRPr="007508F4" w:rsidRDefault="00B47194" w:rsidP="003D4FE8">
            <w:pPr>
              <w:pStyle w:val="Tiny"/>
            </w:pPr>
            <w:r w:rsidRPr="00DA4068">
              <w:t>167596542</w:t>
            </w:r>
          </w:p>
        </w:tc>
        <w:tc>
          <w:tcPr>
            <w:tcW w:w="803" w:type="dxa"/>
            <w:shd w:val="clear" w:color="auto" w:fill="DEEAF6" w:themeFill="accent1" w:themeFillTint="33"/>
          </w:tcPr>
          <w:p w14:paraId="7D43D309" w14:textId="77777777" w:rsidR="00405432" w:rsidRDefault="00B47194" w:rsidP="003D4FE8">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3D4FE8">
            <w:pPr>
              <w:pStyle w:val="Tiny"/>
            </w:pPr>
            <w:r w:rsidRPr="007508F4">
              <w:t>Value_8</w:t>
            </w:r>
          </w:p>
        </w:tc>
        <w:tc>
          <w:tcPr>
            <w:tcW w:w="6279" w:type="dxa"/>
            <w:shd w:val="clear" w:color="auto" w:fill="FFFFFF" w:themeFill="background1"/>
            <w:noWrap/>
          </w:tcPr>
          <w:p w14:paraId="675D5AE8" w14:textId="77777777" w:rsidR="0061160C" w:rsidRPr="007508F4" w:rsidRDefault="0061160C" w:rsidP="003D4FE8">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3D4FE8">
            <w:pPr>
              <w:pStyle w:val="Tiny"/>
            </w:pPr>
            <w:r w:rsidRPr="00DA4068">
              <w:t>9197371</w:t>
            </w:r>
          </w:p>
        </w:tc>
        <w:tc>
          <w:tcPr>
            <w:tcW w:w="803" w:type="dxa"/>
            <w:shd w:val="clear" w:color="auto" w:fill="FFFFFF" w:themeFill="background1"/>
          </w:tcPr>
          <w:p w14:paraId="494167E5" w14:textId="77777777" w:rsidR="0061160C" w:rsidRDefault="0061160C" w:rsidP="003D4FE8">
            <w:pPr>
              <w:pStyle w:val="Tiny"/>
            </w:pPr>
            <w:r>
              <w:t>9</w:t>
            </w:r>
          </w:p>
        </w:tc>
      </w:tr>
      <w:tr w:rsidR="00405432" w:rsidRPr="007508F4" w14:paraId="3B7B6E92" w14:textId="77777777" w:rsidTr="00DB7EBC">
        <w:trPr>
          <w:trHeight w:hRule="exact" w:val="170"/>
        </w:trPr>
        <w:tc>
          <w:tcPr>
            <w:tcW w:w="1101" w:type="dxa"/>
            <w:shd w:val="clear" w:color="auto" w:fill="DEEAF6" w:themeFill="accent1" w:themeFillTint="33"/>
            <w:noWrap/>
            <w:hideMark/>
          </w:tcPr>
          <w:p w14:paraId="232834DF" w14:textId="77777777" w:rsidR="00405432" w:rsidRPr="007508F4" w:rsidRDefault="00405432" w:rsidP="003D4FE8">
            <w:pPr>
              <w:pStyle w:val="Tiny"/>
            </w:pPr>
            <w:r w:rsidRPr="007508F4">
              <w:t>Value_17</w:t>
            </w:r>
          </w:p>
        </w:tc>
        <w:tc>
          <w:tcPr>
            <w:tcW w:w="6279" w:type="dxa"/>
            <w:shd w:val="clear" w:color="auto" w:fill="DEEAF6" w:themeFill="accent1" w:themeFillTint="33"/>
            <w:noWrap/>
            <w:hideMark/>
          </w:tcPr>
          <w:p w14:paraId="58811990" w14:textId="77777777" w:rsidR="00405432" w:rsidRPr="007508F4" w:rsidRDefault="00405432" w:rsidP="003D4FE8">
            <w:pPr>
              <w:pStyle w:val="Tiny"/>
            </w:pPr>
            <w:r w:rsidRPr="007508F4">
              <w:t>Water Bodies</w:t>
            </w:r>
          </w:p>
        </w:tc>
        <w:tc>
          <w:tcPr>
            <w:tcW w:w="997" w:type="dxa"/>
            <w:shd w:val="clear" w:color="auto" w:fill="DEEAF6" w:themeFill="accent1" w:themeFillTint="33"/>
            <w:noWrap/>
            <w:vAlign w:val="center"/>
            <w:hideMark/>
          </w:tcPr>
          <w:p w14:paraId="6BBE9F3F" w14:textId="77777777" w:rsidR="00405432" w:rsidRPr="007508F4" w:rsidRDefault="00405432" w:rsidP="003D4FE8">
            <w:pPr>
              <w:pStyle w:val="Tiny"/>
            </w:pPr>
            <w:r>
              <w:t>4087720</w:t>
            </w:r>
          </w:p>
        </w:tc>
        <w:tc>
          <w:tcPr>
            <w:tcW w:w="803" w:type="dxa"/>
            <w:shd w:val="clear" w:color="auto" w:fill="DEEAF6" w:themeFill="accent1" w:themeFillTint="33"/>
          </w:tcPr>
          <w:p w14:paraId="0AF03059" w14:textId="77777777" w:rsidR="00405432" w:rsidRDefault="00405432" w:rsidP="003D4FE8">
            <w:pPr>
              <w:pStyle w:val="Tiny"/>
            </w:pPr>
            <w:r>
              <w:t>4</w:t>
            </w:r>
          </w:p>
        </w:tc>
      </w:tr>
      <w:tr w:rsidR="006F2B4B" w:rsidRPr="007508F4" w14:paraId="09E6A0AF" w14:textId="77777777" w:rsidTr="00272B09">
        <w:trPr>
          <w:trHeight w:hRule="exact" w:val="170"/>
        </w:trPr>
        <w:tc>
          <w:tcPr>
            <w:tcW w:w="1101" w:type="dxa"/>
            <w:shd w:val="clear" w:color="auto" w:fill="DEEAF6" w:themeFill="accent1" w:themeFillTint="33"/>
            <w:noWrap/>
          </w:tcPr>
          <w:p w14:paraId="094D9F46" w14:textId="77777777" w:rsidR="006F2B4B" w:rsidRPr="007508F4" w:rsidRDefault="006F2B4B" w:rsidP="003D4FE8">
            <w:pPr>
              <w:pStyle w:val="Tiny"/>
            </w:pPr>
            <w:r w:rsidRPr="007508F4">
              <w:t>Value_13</w:t>
            </w:r>
          </w:p>
        </w:tc>
        <w:tc>
          <w:tcPr>
            <w:tcW w:w="6279" w:type="dxa"/>
            <w:shd w:val="clear" w:color="auto" w:fill="DEEAF6" w:themeFill="accent1" w:themeFillTint="33"/>
            <w:noWrap/>
          </w:tcPr>
          <w:p w14:paraId="01E3F7CE" w14:textId="77777777" w:rsidR="006F2B4B" w:rsidRPr="007508F4" w:rsidRDefault="006F2B4B" w:rsidP="003D4FE8">
            <w:pPr>
              <w:pStyle w:val="Tiny"/>
            </w:pPr>
            <w:r w:rsidRPr="007508F4">
              <w:t>Cultivated and managed, irrigated (flooded, rice, shrimp farms)</w:t>
            </w:r>
          </w:p>
        </w:tc>
        <w:tc>
          <w:tcPr>
            <w:tcW w:w="997" w:type="dxa"/>
            <w:shd w:val="clear" w:color="auto" w:fill="DEEAF6" w:themeFill="accent1" w:themeFillTint="33"/>
            <w:noWrap/>
            <w:vAlign w:val="center"/>
          </w:tcPr>
          <w:p w14:paraId="21A6563B" w14:textId="77777777" w:rsidR="006F2B4B" w:rsidRDefault="00E73175" w:rsidP="003D4FE8">
            <w:pPr>
              <w:pStyle w:val="Tiny"/>
            </w:pPr>
            <w:r w:rsidRPr="00DA4068">
              <w:t>1021930</w:t>
            </w:r>
          </w:p>
        </w:tc>
        <w:tc>
          <w:tcPr>
            <w:tcW w:w="803" w:type="dxa"/>
            <w:shd w:val="clear" w:color="auto" w:fill="DEEAF6" w:themeFill="accent1" w:themeFillTint="33"/>
          </w:tcPr>
          <w:p w14:paraId="0546D85A" w14:textId="77777777" w:rsidR="006F2B4B" w:rsidRDefault="0011076F" w:rsidP="003D4FE8">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3D4FE8">
            <w:pPr>
              <w:pStyle w:val="Tiny"/>
            </w:pPr>
            <w:r w:rsidRPr="007508F4">
              <w:t>Value_0</w:t>
            </w:r>
          </w:p>
        </w:tc>
        <w:tc>
          <w:tcPr>
            <w:tcW w:w="6279" w:type="dxa"/>
            <w:noWrap/>
            <w:hideMark/>
          </w:tcPr>
          <w:p w14:paraId="2769B65B" w14:textId="77777777" w:rsidR="00405432" w:rsidRPr="007508F4" w:rsidRDefault="00405432" w:rsidP="003D4FE8">
            <w:pPr>
              <w:pStyle w:val="Tiny"/>
            </w:pPr>
            <w:r w:rsidRPr="007508F4">
              <w:t>Sea</w:t>
            </w:r>
          </w:p>
        </w:tc>
        <w:tc>
          <w:tcPr>
            <w:tcW w:w="997" w:type="dxa"/>
            <w:noWrap/>
            <w:vAlign w:val="center"/>
            <w:hideMark/>
          </w:tcPr>
          <w:p w14:paraId="1D859043" w14:textId="77777777" w:rsidR="00405432" w:rsidRPr="007508F4" w:rsidRDefault="00405432" w:rsidP="003D4FE8">
            <w:pPr>
              <w:pStyle w:val="Tiny"/>
            </w:pPr>
            <w:r>
              <w:t>1021930</w:t>
            </w:r>
          </w:p>
        </w:tc>
        <w:tc>
          <w:tcPr>
            <w:tcW w:w="803" w:type="dxa"/>
          </w:tcPr>
          <w:p w14:paraId="27FC0D98" w14:textId="77777777" w:rsidR="00405432" w:rsidRDefault="00405432" w:rsidP="003D4FE8">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3D4FE8">
            <w:pPr>
              <w:pStyle w:val="Tiny"/>
            </w:pPr>
          </w:p>
        </w:tc>
        <w:tc>
          <w:tcPr>
            <w:tcW w:w="6279" w:type="dxa"/>
            <w:noWrap/>
          </w:tcPr>
          <w:p w14:paraId="2E42D813" w14:textId="77777777" w:rsidR="000F3D24" w:rsidRPr="007508F4" w:rsidRDefault="000F3D24" w:rsidP="003D4FE8">
            <w:pPr>
              <w:pStyle w:val="Tiny"/>
            </w:pPr>
            <w:r>
              <w:t>TOTAL</w:t>
            </w:r>
          </w:p>
        </w:tc>
        <w:tc>
          <w:tcPr>
            <w:tcW w:w="997" w:type="dxa"/>
            <w:noWrap/>
            <w:vAlign w:val="center"/>
          </w:tcPr>
          <w:p w14:paraId="55682738" w14:textId="77777777" w:rsidR="000F3D24" w:rsidRDefault="00107826" w:rsidP="003D4FE8">
            <w:pPr>
              <w:pStyle w:val="Tiny"/>
            </w:pPr>
            <w:r w:rsidRPr="00107826">
              <w:t>25087362886</w:t>
            </w:r>
          </w:p>
        </w:tc>
        <w:tc>
          <w:tcPr>
            <w:tcW w:w="803" w:type="dxa"/>
          </w:tcPr>
          <w:p w14:paraId="17B572C7" w14:textId="77777777" w:rsidR="000F3D24" w:rsidRDefault="00107826" w:rsidP="003D4FE8">
            <w:pPr>
              <w:pStyle w:val="Tiny"/>
            </w:pPr>
            <w:r>
              <w:t>25087</w:t>
            </w:r>
          </w:p>
        </w:tc>
      </w:tr>
    </w:tbl>
    <w:p w14:paraId="6A31C7C7" w14:textId="77777777" w:rsidR="00D55CA0" w:rsidRDefault="007D3021" w:rsidP="003D4FE8">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3D4FE8">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38"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77777777" w:rsidR="008804F8" w:rsidRDefault="008804F8" w:rsidP="008804F8">
      <w:pPr>
        <w:pStyle w:val="Caption"/>
      </w:pPr>
      <w:r>
        <w:t xml:space="preserve">Figure </w:t>
      </w:r>
      <w:r w:rsidR="009B28F0">
        <w:fldChar w:fldCharType="begin"/>
      </w:r>
      <w:r w:rsidR="009B28F0">
        <w:instrText xml:space="preserve"> SEQ Figure \* ARABIC </w:instrText>
      </w:r>
      <w:r w:rsidR="009B28F0">
        <w:fldChar w:fldCharType="separate"/>
      </w:r>
      <w:r w:rsidR="00EA3299">
        <w:rPr>
          <w:noProof/>
        </w:rPr>
        <w:t>1</w:t>
      </w:r>
      <w:r w:rsidR="009B28F0">
        <w:fldChar w:fldCharType="end"/>
      </w:r>
      <w:r>
        <w:t>: Extract by mask example and extracted GLC 2000 cells for Orang Utan</w:t>
      </w:r>
    </w:p>
    <w:p w14:paraId="29A04D8B" w14:textId="77777777" w:rsidR="009E4630" w:rsidRDefault="00D55CA0" w:rsidP="003D4FE8">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3D4FE8">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3D4FE8">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3D4FE8">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A401BB">
      <w:pPr>
        <w:pStyle w:val="Heading6"/>
      </w:pPr>
      <w:r>
        <w:t>Calculating total ‘natural’ range</w:t>
      </w:r>
    </w:p>
    <w:p w14:paraId="7CBC1B81" w14:textId="77777777" w:rsidR="00E264C9" w:rsidRDefault="00E264C9" w:rsidP="003D4FE8">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3D4FE8">
      <w:pPr>
        <w:pStyle w:val="BodyText2"/>
      </w:pPr>
      <w:r>
        <w:t xml:space="preserve">The </w:t>
      </w:r>
      <w:hyperlink r:id="rId240" w:history="1">
        <w:r w:rsidRPr="00C0647A">
          <w:rPr>
            <w:rStyle w:val="Hyperlink"/>
          </w:rPr>
          <w:t>Malayan Leaf Nosed</w:t>
        </w:r>
      </w:hyperlink>
      <w:r>
        <w:t xml:space="preserve"> </w:t>
      </w:r>
      <w:r w:rsidR="00F47928">
        <w:t xml:space="preserve">bat only has 20% natural range and the </w:t>
      </w:r>
      <w:hyperlink r:id="rId241"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3D4FE8">
      <w:pPr>
        <w:pStyle w:val="BodyText2"/>
      </w:pPr>
      <w:r>
        <w:t>170397 (Thai flying dragon) is a good one to do as it is only slightly in Malaysia.</w:t>
      </w:r>
    </w:p>
    <w:p w14:paraId="32499ED9" w14:textId="77777777" w:rsidR="00E25E0B" w:rsidRDefault="00E25E0B" w:rsidP="00324C76">
      <w:pPr>
        <w:pStyle w:val="Heading5"/>
      </w:pPr>
      <w:r>
        <w:t>Intersect the grid data with the country data to create a spatial dataset</w:t>
      </w:r>
    </w:p>
    <w:p w14:paraId="3EF3A416" w14:textId="77777777" w:rsidR="00EA3299" w:rsidRDefault="00E25E0B" w:rsidP="00324C7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fldChar w:fldCharType="separate"/>
      </w:r>
      <w:r w:rsidR="00EA3299">
        <w:t>Geographic area</w:t>
      </w:r>
    </w:p>
    <w:p w14:paraId="23EAA527" w14:textId="77777777" w:rsidR="00EA3299" w:rsidRDefault="00EA3299" w:rsidP="003D4FE8">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3D4FE8">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42"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3D4FE8">
      <w:pPr>
        <w:pStyle w:val="BodyText2"/>
      </w:pPr>
      <w:r>
        <w:t xml:space="preserve">Country </w:t>
      </w:r>
      <w:r w:rsidR="00E25E0B">
        <w:fldChar w:fldCharType="end"/>
      </w:r>
      <w:r w:rsidR="00E25E0B">
        <w:t>.</w:t>
      </w:r>
    </w:p>
    <w:p w14:paraId="2D5FA937" w14:textId="77777777" w:rsidR="00E25E0B" w:rsidRDefault="00E25E0B" w:rsidP="00324C76">
      <w:pPr>
        <w:pStyle w:val="Heading5"/>
      </w:pPr>
      <w:r>
        <w:t>Getting areas of intersection for Grids</w:t>
      </w:r>
    </w:p>
    <w:p w14:paraId="49EB6B49" w14:textId="77777777" w:rsidR="00E25E0B" w:rsidRDefault="00E25E0B" w:rsidP="003D4FE8">
      <w:pPr>
        <w:pStyle w:val="BodyText2"/>
      </w:pPr>
      <w:r>
        <w:t>The following query retrieves the area of intersection between a particular species and a particular grid:</w:t>
      </w:r>
    </w:p>
    <w:p w14:paraId="677FB439" w14:textId="77777777" w:rsidR="00E25E0B" w:rsidRDefault="00E25E0B" w:rsidP="00397DAF">
      <w:pPr>
        <w:pStyle w:val="Code"/>
      </w:pPr>
      <w:r>
        <w:t>SELECT id_no, gridid,st_area(st_intersection(species.geom,biofuels_grids.geom))  FROM species,biofuels_grids where species.objectid=103255 and gridid=540722</w:t>
      </w:r>
    </w:p>
    <w:p w14:paraId="2931CD58" w14:textId="77777777" w:rsidR="00E25E0B" w:rsidRDefault="00E25E0B" w:rsidP="003D4FE8">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397DAF">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3D4FE8">
      <w:pPr>
        <w:pStyle w:val="BodyText2"/>
      </w:pPr>
      <w:r>
        <w:t>OK. Now the next step is to get the areas of intersection:</w:t>
      </w:r>
    </w:p>
    <w:p w14:paraId="374B9363" w14:textId="77777777" w:rsidR="00E25E0B" w:rsidRDefault="00E25E0B" w:rsidP="00397DAF">
      <w:pPr>
        <w:pStyle w:val="Code"/>
      </w:pPr>
      <w:r>
        <w:t>SELECT distinct id_no, gridid, st_intersection(species.geom,biofuels_grids.geom)  FROM species,biofuels_grids where species.id_no='17975'</w:t>
      </w:r>
    </w:p>
    <w:p w14:paraId="6962147B" w14:textId="77777777" w:rsidR="00E25E0B" w:rsidRDefault="00E25E0B" w:rsidP="003D4FE8">
      <w:pPr>
        <w:pStyle w:val="BodyText2"/>
      </w:pPr>
      <w:r>
        <w:t>But this produces the following error:</w:t>
      </w:r>
    </w:p>
    <w:p w14:paraId="72B89284" w14:textId="77777777" w:rsidR="00E25E0B" w:rsidRDefault="00E25E0B" w:rsidP="00397DAF">
      <w:pPr>
        <w:pStyle w:val="Code"/>
      </w:pPr>
      <w:r w:rsidRPr="00440E8E">
        <w:t>ERROR:  Error performing intersection: TopologyException: EdgeRing::computePoints: found null Directed Edge</w:t>
      </w:r>
    </w:p>
    <w:p w14:paraId="2DD9B802" w14:textId="77777777" w:rsidR="00E25E0B" w:rsidRDefault="00E25E0B" w:rsidP="003D4FE8">
      <w:pPr>
        <w:pStyle w:val="BodyText2"/>
      </w:pPr>
      <w:r>
        <w:t>But if I only do the intersection on valid geometries:</w:t>
      </w:r>
    </w:p>
    <w:p w14:paraId="1474E77E" w14:textId="77777777" w:rsidR="00E25E0B" w:rsidRDefault="00E25E0B" w:rsidP="00397DAF">
      <w:pPr>
        <w:pStyle w:val="Code"/>
      </w:pPr>
      <w:r>
        <w:t>SELECT distinct id_no, gridid, st_intersection(species.geom,biofuels_grids.geom)  FROM species,biofuels_grids where species.id_no='17975' and st_isvalid(species.geom)='t'</w:t>
      </w:r>
    </w:p>
    <w:p w14:paraId="63E17A2E" w14:textId="77777777" w:rsidR="00E25E0B" w:rsidRDefault="00E25E0B" w:rsidP="003D4FE8">
      <w:pPr>
        <w:pStyle w:val="BodyText2"/>
      </w:pPr>
      <w:r>
        <w:t>This produces the following output:</w:t>
      </w:r>
    </w:p>
    <w:p w14:paraId="5C191365" w14:textId="77777777" w:rsidR="00E25E0B" w:rsidRDefault="00E25E0B" w:rsidP="00397DAF">
      <w:pPr>
        <w:pStyle w:val="Code"/>
      </w:pPr>
      <w:r>
        <w:t>NOTICE:  Holes are nested at or near point 1.26568e+07 -258438</w:t>
      </w:r>
    </w:p>
    <w:p w14:paraId="4909FDFB" w14:textId="77777777" w:rsidR="00E25E0B" w:rsidRDefault="00E25E0B" w:rsidP="00397DAF">
      <w:pPr>
        <w:pStyle w:val="Code"/>
      </w:pPr>
      <w:r>
        <w:t>NOTICE:  Ring Self-intersection at or near point 1.30653e+07 522764</w:t>
      </w:r>
    </w:p>
    <w:p w14:paraId="1F615C6E" w14:textId="77777777" w:rsidR="00E25E0B" w:rsidRDefault="00E25E0B" w:rsidP="00397DAF">
      <w:pPr>
        <w:pStyle w:val="Code"/>
      </w:pPr>
      <w:r>
        <w:t>.. ..</w:t>
      </w:r>
    </w:p>
    <w:p w14:paraId="75239E0E" w14:textId="77777777" w:rsidR="00E25E0B" w:rsidRDefault="00E25E0B" w:rsidP="00397DAF">
      <w:pPr>
        <w:pStyle w:val="Code"/>
      </w:pPr>
      <w:r>
        <w:t>NOTICE:  Ring Self-intersection at or near point 1.23719e+07 -136895</w:t>
      </w:r>
    </w:p>
    <w:p w14:paraId="727384D5" w14:textId="77777777" w:rsidR="00E25E0B" w:rsidRDefault="00E25E0B" w:rsidP="00397DAF">
      <w:pPr>
        <w:pStyle w:val="Code"/>
      </w:pPr>
      <w:r>
        <w:t>NOTICE:  Holes are nested at or near point 1.25319e+07 -93853.4</w:t>
      </w:r>
    </w:p>
    <w:p w14:paraId="54BBC20F" w14:textId="77777777" w:rsidR="00E25E0B" w:rsidRDefault="00E25E0B" w:rsidP="003D4FE8">
      <w:pPr>
        <w:pStyle w:val="BodyText2"/>
      </w:pPr>
      <w:r>
        <w:t>This is very quick as it gets the intersecting features first:</w:t>
      </w:r>
    </w:p>
    <w:p w14:paraId="42109BD5" w14:textId="77777777" w:rsidR="00E25E0B" w:rsidRPr="00611ED7" w:rsidRDefault="00E25E0B" w:rsidP="00397DAF">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324C76">
      <w:pPr>
        <w:pStyle w:val="Heading5"/>
      </w:pPr>
      <w:bookmarkStart w:id="72" w:name="_Ref328142166"/>
      <w:r>
        <w:t>Geographic area</w:t>
      </w:r>
    </w:p>
    <w:p w14:paraId="6326FB82" w14:textId="77777777" w:rsidR="00A94626" w:rsidRDefault="00A94626" w:rsidP="003D4FE8">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3D4FE8">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42"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E25E0B">
      <w:pPr>
        <w:pStyle w:val="Heading2"/>
      </w:pPr>
      <w:r>
        <w:t xml:space="preserve">Country </w:t>
      </w:r>
      <w:bookmarkEnd w:id="72"/>
      <w:r w:rsidR="00793B0D">
        <w:t>Analyses</w:t>
      </w:r>
    </w:p>
    <w:p w14:paraId="56B473D8" w14:textId="77777777" w:rsidR="00C1434D" w:rsidRDefault="00C1434D" w:rsidP="00C1434D">
      <w:pPr>
        <w:pStyle w:val="Heading3"/>
      </w:pPr>
      <w:r>
        <w:t>List of countries for a region</w:t>
      </w:r>
    </w:p>
    <w:p w14:paraId="63CD1C14" w14:textId="77777777" w:rsidR="00C1434D" w:rsidRDefault="00C1434D" w:rsidP="003D4FE8">
      <w:pPr>
        <w:pStyle w:val="BodyText2"/>
      </w:pPr>
      <w:r>
        <w:t>Can be got by executing a query similar to the following:</w:t>
      </w:r>
    </w:p>
    <w:p w14:paraId="4EBB19B6" w14:textId="77777777" w:rsidR="00C1434D" w:rsidRDefault="00C1434D" w:rsidP="00397DAF">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3D4FE8">
      <w:pPr>
        <w:pStyle w:val="BodyText2"/>
      </w:pPr>
      <w:r>
        <w:t>For the caribbean the country list is:</w:t>
      </w:r>
    </w:p>
    <w:p w14:paraId="05393E02" w14:textId="77777777" w:rsidR="00C1434D" w:rsidRPr="00A56CAE" w:rsidRDefault="00C1434D" w:rsidP="00C1434D">
      <w:pPr>
        <w:pStyle w:val="BodyText"/>
      </w:pPr>
      <w:r>
        <w:t>"ATG","BHS","BRB","BLZ","CUB","DMA","DOM","GRD","GUY","HTI","JAM","KNA","LCA","VCT","SUR","TTO"</w:t>
      </w:r>
    </w:p>
    <w:p w14:paraId="000C94E4" w14:textId="77777777" w:rsidR="00C1434D" w:rsidRDefault="00C1434D" w:rsidP="00C1434D">
      <w:pPr>
        <w:pStyle w:val="Heading3"/>
      </w:pPr>
      <w:r>
        <w:t>Species Intersection</w:t>
      </w:r>
    </w:p>
    <w:p w14:paraId="7DB8B136" w14:textId="77777777" w:rsidR="00C1434D" w:rsidRDefault="00C1434D" w:rsidP="00C1434D">
      <w:pPr>
        <w:pStyle w:val="Heading4"/>
      </w:pPr>
      <w:r>
        <w:t>Using IUCN Red List of Threatened Species</w:t>
      </w:r>
    </w:p>
    <w:p w14:paraId="31736246" w14:textId="77777777" w:rsidR="00E25E0B" w:rsidRDefault="00E25E0B" w:rsidP="00324C76">
      <w:pPr>
        <w:pStyle w:val="Heading5"/>
      </w:pPr>
      <w:r>
        <w:t>List of species by country</w:t>
      </w:r>
    </w:p>
    <w:p w14:paraId="328DF012" w14:textId="77777777" w:rsidR="00471D41" w:rsidRDefault="00471D41" w:rsidP="00A401BB">
      <w:pPr>
        <w:pStyle w:val="Heading6"/>
      </w:pPr>
      <w:r>
        <w:t>Issues</w:t>
      </w:r>
    </w:p>
    <w:p w14:paraId="0A3FB7D0" w14:textId="77777777" w:rsidR="00471D41" w:rsidRDefault="00471D41" w:rsidP="00CB04D9">
      <w:pPr>
        <w:pStyle w:val="Heading7"/>
      </w:pPr>
      <w:r>
        <w:t xml:space="preserve">Discrepancies between spatial and non-spatial </w:t>
      </w:r>
      <w:r w:rsidR="00C579D5">
        <w:t>data</w:t>
      </w:r>
    </w:p>
    <w:p w14:paraId="497B4ECC" w14:textId="77777777" w:rsidR="00471D41" w:rsidRDefault="00471D41" w:rsidP="003D4FE8">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43" w:history="1">
        <w:r w:rsidRPr="009A0E53">
          <w:rPr>
            <w:rStyle w:val="Hyperlink"/>
          </w:rPr>
          <w:t>this</w:t>
        </w:r>
      </w:hyperlink>
      <w:r>
        <w:t xml:space="preserve"> Python code on 19/8/2014:</w:t>
      </w:r>
    </w:p>
    <w:p w14:paraId="1A8AD6B5" w14:textId="77777777" w:rsidR="00471D41" w:rsidRDefault="00471D41" w:rsidP="003D4FE8">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E65B54">
            <w:pPr>
              <w:pStyle w:val="TableTextHeader"/>
            </w:pPr>
            <w:r w:rsidRPr="002E39D8">
              <w:t>Taxon</w:t>
            </w:r>
          </w:p>
        </w:tc>
        <w:tc>
          <w:tcPr>
            <w:tcW w:w="1260" w:type="dxa"/>
          </w:tcPr>
          <w:p w14:paraId="6374CF61" w14:textId="77777777" w:rsidR="00471D41" w:rsidRPr="00D16644" w:rsidRDefault="00471D41" w:rsidP="00E65B54">
            <w:pPr>
              <w:pStyle w:val="TableTextHeader"/>
            </w:pPr>
            <w:r w:rsidRPr="00D16644">
              <w:t>Common name</w:t>
            </w:r>
          </w:p>
        </w:tc>
        <w:tc>
          <w:tcPr>
            <w:tcW w:w="1170" w:type="dxa"/>
          </w:tcPr>
          <w:p w14:paraId="1344A584" w14:textId="77777777" w:rsidR="00471D41" w:rsidRDefault="00471D41" w:rsidP="00E65B54">
            <w:pPr>
              <w:pStyle w:val="TableTextHeader"/>
            </w:pPr>
            <w:r>
              <w:t>Spatial data</w:t>
            </w:r>
          </w:p>
        </w:tc>
        <w:tc>
          <w:tcPr>
            <w:tcW w:w="1260" w:type="dxa"/>
          </w:tcPr>
          <w:p w14:paraId="4B8E744C" w14:textId="77777777" w:rsidR="00471D41" w:rsidRDefault="00471D41" w:rsidP="00E65B54">
            <w:pPr>
              <w:pStyle w:val="TableTextHeader"/>
            </w:pPr>
            <w:r>
              <w:t>Non-spatial data</w:t>
            </w:r>
          </w:p>
        </w:tc>
        <w:tc>
          <w:tcPr>
            <w:tcW w:w="3367" w:type="dxa"/>
          </w:tcPr>
          <w:p w14:paraId="33105C0E" w14:textId="77777777" w:rsidR="00471D41" w:rsidRDefault="00471D41" w:rsidP="00E65B54">
            <w:pPr>
              <w:pStyle w:val="TableTextHeader"/>
            </w:pPr>
            <w:r>
              <w:t>Missing countries</w:t>
            </w:r>
          </w:p>
        </w:tc>
        <w:tc>
          <w:tcPr>
            <w:tcW w:w="1223" w:type="dxa"/>
          </w:tcPr>
          <w:p w14:paraId="15A853C3" w14:textId="77777777" w:rsidR="00471D41" w:rsidRDefault="00471D41" w:rsidP="00E65B54">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3D4FE8">
            <w:pPr>
              <w:pStyle w:val="Tiny"/>
            </w:pPr>
            <w:r w:rsidRPr="002E39D8">
              <w:t>Vulpes ferrilata</w:t>
            </w:r>
          </w:p>
        </w:tc>
        <w:tc>
          <w:tcPr>
            <w:tcW w:w="1260" w:type="dxa"/>
          </w:tcPr>
          <w:p w14:paraId="3A8C9004" w14:textId="77777777" w:rsidR="00471D41" w:rsidRPr="00D16644" w:rsidRDefault="00471D41" w:rsidP="003D4FE8">
            <w:pPr>
              <w:pStyle w:val="Tiny"/>
            </w:pPr>
            <w:r w:rsidRPr="00D16644">
              <w:t>Tibetan Fox</w:t>
            </w:r>
          </w:p>
        </w:tc>
        <w:tc>
          <w:tcPr>
            <w:tcW w:w="1170" w:type="dxa"/>
          </w:tcPr>
          <w:p w14:paraId="3D7DCF35" w14:textId="77777777" w:rsidR="00471D41" w:rsidRDefault="00082D6F" w:rsidP="003D4FE8">
            <w:pPr>
              <w:pStyle w:val="Tiny"/>
            </w:pPr>
            <w:hyperlink r:id="rId244" w:history="1">
              <w:r w:rsidR="00471D41" w:rsidRPr="00D03753">
                <w:rPr>
                  <w:rStyle w:val="Hyperlink"/>
                </w:rPr>
                <w:t>here</w:t>
              </w:r>
            </w:hyperlink>
          </w:p>
        </w:tc>
        <w:tc>
          <w:tcPr>
            <w:tcW w:w="1260" w:type="dxa"/>
          </w:tcPr>
          <w:p w14:paraId="1E82F15C" w14:textId="77777777" w:rsidR="00471D41" w:rsidRDefault="00082D6F" w:rsidP="003D4FE8">
            <w:pPr>
              <w:pStyle w:val="Tiny"/>
            </w:pPr>
            <w:hyperlink r:id="rId245" w:anchor="sectionRange" w:history="1">
              <w:r w:rsidR="00471D41" w:rsidRPr="00D03753">
                <w:rPr>
                  <w:rStyle w:val="Hyperlink"/>
                </w:rPr>
                <w:t>here</w:t>
              </w:r>
            </w:hyperlink>
          </w:p>
        </w:tc>
        <w:tc>
          <w:tcPr>
            <w:tcW w:w="3367" w:type="dxa"/>
          </w:tcPr>
          <w:p w14:paraId="20720661" w14:textId="77777777" w:rsidR="00471D41" w:rsidRDefault="00471D41" w:rsidP="003D4FE8">
            <w:pPr>
              <w:pStyle w:val="Tiny"/>
            </w:pPr>
            <w:r>
              <w:t>Bhutan</w:t>
            </w:r>
          </w:p>
        </w:tc>
        <w:tc>
          <w:tcPr>
            <w:tcW w:w="1223" w:type="dxa"/>
          </w:tcPr>
          <w:p w14:paraId="516B744E" w14:textId="77777777" w:rsidR="00471D41" w:rsidRPr="00EE5166" w:rsidRDefault="00471D41" w:rsidP="003D4FE8">
            <w:pPr>
              <w:pStyle w:val="Tiny"/>
            </w:pPr>
            <w:r>
              <w:t>LC</w:t>
            </w:r>
          </w:p>
        </w:tc>
      </w:tr>
      <w:tr w:rsidR="00471D41" w14:paraId="1242036C" w14:textId="77777777" w:rsidTr="00EE31C7">
        <w:tc>
          <w:tcPr>
            <w:tcW w:w="1435" w:type="dxa"/>
          </w:tcPr>
          <w:p w14:paraId="65B2638F" w14:textId="77777777" w:rsidR="00471D41" w:rsidRPr="002E39D8" w:rsidRDefault="00471D41" w:rsidP="003D4FE8">
            <w:pPr>
              <w:pStyle w:val="Tiny"/>
            </w:pPr>
            <w:r w:rsidRPr="002E39D8">
              <w:t>Rucervus eldii</w:t>
            </w:r>
          </w:p>
        </w:tc>
        <w:tc>
          <w:tcPr>
            <w:tcW w:w="1260" w:type="dxa"/>
          </w:tcPr>
          <w:p w14:paraId="07A26322" w14:textId="77777777" w:rsidR="00471D41" w:rsidRPr="00D16644" w:rsidRDefault="00471D41" w:rsidP="003D4FE8">
            <w:pPr>
              <w:pStyle w:val="Tiny"/>
            </w:pPr>
            <w:r w:rsidRPr="00D16644">
              <w:t>Eld's Deer</w:t>
            </w:r>
          </w:p>
        </w:tc>
        <w:tc>
          <w:tcPr>
            <w:tcW w:w="1170" w:type="dxa"/>
          </w:tcPr>
          <w:p w14:paraId="7BC1BE54" w14:textId="77777777" w:rsidR="00471D41" w:rsidRDefault="00082D6F" w:rsidP="003D4FE8">
            <w:pPr>
              <w:pStyle w:val="Tiny"/>
            </w:pPr>
            <w:hyperlink r:id="rId246" w:history="1">
              <w:r w:rsidR="00471D41" w:rsidRPr="00D03753">
                <w:rPr>
                  <w:rStyle w:val="Hyperlink"/>
                </w:rPr>
                <w:t>here</w:t>
              </w:r>
            </w:hyperlink>
          </w:p>
        </w:tc>
        <w:tc>
          <w:tcPr>
            <w:tcW w:w="1260" w:type="dxa"/>
          </w:tcPr>
          <w:p w14:paraId="52AF9872" w14:textId="77777777" w:rsidR="00471D41" w:rsidRDefault="00082D6F" w:rsidP="003D4FE8">
            <w:pPr>
              <w:pStyle w:val="Tiny"/>
            </w:pPr>
            <w:hyperlink r:id="rId247" w:anchor="sectionRange" w:history="1">
              <w:r w:rsidR="00471D41" w:rsidRPr="00D03753">
                <w:rPr>
                  <w:rStyle w:val="Hyperlink"/>
                </w:rPr>
                <w:t>here</w:t>
              </w:r>
            </w:hyperlink>
          </w:p>
        </w:tc>
        <w:tc>
          <w:tcPr>
            <w:tcW w:w="3367" w:type="dxa"/>
          </w:tcPr>
          <w:p w14:paraId="3578380A" w14:textId="77777777" w:rsidR="00471D41" w:rsidRDefault="00471D41" w:rsidP="003D4FE8">
            <w:pPr>
              <w:pStyle w:val="Tiny"/>
            </w:pPr>
            <w:r>
              <w:t>Vietnam</w:t>
            </w:r>
          </w:p>
        </w:tc>
        <w:tc>
          <w:tcPr>
            <w:tcW w:w="1223" w:type="dxa"/>
          </w:tcPr>
          <w:p w14:paraId="600A9D51" w14:textId="77777777" w:rsidR="00471D41" w:rsidRDefault="00471D41" w:rsidP="003D4FE8">
            <w:pPr>
              <w:pStyle w:val="Tiny"/>
            </w:pPr>
            <w:r>
              <w:t>EN</w:t>
            </w:r>
          </w:p>
        </w:tc>
      </w:tr>
      <w:tr w:rsidR="00471D41" w14:paraId="1AF601E9" w14:textId="77777777" w:rsidTr="00EE31C7">
        <w:tc>
          <w:tcPr>
            <w:tcW w:w="1435" w:type="dxa"/>
          </w:tcPr>
          <w:p w14:paraId="0989F54B" w14:textId="77777777" w:rsidR="00471D41" w:rsidRPr="002E39D8" w:rsidRDefault="00471D41" w:rsidP="003D4FE8">
            <w:pPr>
              <w:pStyle w:val="Tiny"/>
            </w:pPr>
            <w:r w:rsidRPr="002E39D8">
              <w:t>Avicennia germinans</w:t>
            </w:r>
          </w:p>
        </w:tc>
        <w:tc>
          <w:tcPr>
            <w:tcW w:w="1260" w:type="dxa"/>
          </w:tcPr>
          <w:p w14:paraId="0C93F46C" w14:textId="77777777" w:rsidR="00471D41" w:rsidRPr="00480BAB" w:rsidRDefault="00471D41" w:rsidP="003D4FE8">
            <w:pPr>
              <w:pStyle w:val="Tiny"/>
            </w:pPr>
            <w:r w:rsidRPr="00AB68ED">
              <w:t>Black Mangrove</w:t>
            </w:r>
          </w:p>
        </w:tc>
        <w:tc>
          <w:tcPr>
            <w:tcW w:w="1170" w:type="dxa"/>
          </w:tcPr>
          <w:p w14:paraId="2314933A" w14:textId="77777777" w:rsidR="00471D41" w:rsidRPr="00AB68ED" w:rsidRDefault="00082D6F" w:rsidP="003D4FE8">
            <w:pPr>
              <w:pStyle w:val="Tiny"/>
            </w:pPr>
            <w:hyperlink r:id="rId248" w:history="1">
              <w:r w:rsidR="00471D41" w:rsidRPr="00D03753">
                <w:rPr>
                  <w:rStyle w:val="Hyperlink"/>
                </w:rPr>
                <w:t>here</w:t>
              </w:r>
            </w:hyperlink>
          </w:p>
        </w:tc>
        <w:tc>
          <w:tcPr>
            <w:tcW w:w="1260" w:type="dxa"/>
          </w:tcPr>
          <w:p w14:paraId="6760D031" w14:textId="77777777" w:rsidR="00471D41" w:rsidRPr="00AB68ED" w:rsidRDefault="00082D6F" w:rsidP="003D4FE8">
            <w:pPr>
              <w:pStyle w:val="Tiny"/>
            </w:pPr>
            <w:hyperlink r:id="rId249" w:anchor="sectionRange" w:history="1">
              <w:r w:rsidR="00471D41" w:rsidRPr="00D03753">
                <w:rPr>
                  <w:rStyle w:val="Hyperlink"/>
                </w:rPr>
                <w:t>here</w:t>
              </w:r>
            </w:hyperlink>
          </w:p>
        </w:tc>
        <w:tc>
          <w:tcPr>
            <w:tcW w:w="3367" w:type="dxa"/>
          </w:tcPr>
          <w:p w14:paraId="081FC384" w14:textId="77777777" w:rsidR="00471D41" w:rsidRPr="007C232E" w:rsidRDefault="00471D41" w:rsidP="003D4FE8">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3D4FE8">
            <w:pPr>
              <w:pStyle w:val="Tiny"/>
            </w:pPr>
            <w:r>
              <w:t>LC</w:t>
            </w:r>
          </w:p>
        </w:tc>
      </w:tr>
      <w:tr w:rsidR="00471D41" w14:paraId="121C39A4" w14:textId="77777777" w:rsidTr="00EE31C7">
        <w:tc>
          <w:tcPr>
            <w:tcW w:w="1435" w:type="dxa"/>
          </w:tcPr>
          <w:p w14:paraId="6AB3F8DF" w14:textId="77777777" w:rsidR="00471D41" w:rsidRPr="002E39D8" w:rsidRDefault="00471D41" w:rsidP="003D4FE8">
            <w:pPr>
              <w:pStyle w:val="Tiny"/>
            </w:pPr>
            <w:r w:rsidRPr="002E39D8">
              <w:t>Python regius</w:t>
            </w:r>
          </w:p>
        </w:tc>
        <w:tc>
          <w:tcPr>
            <w:tcW w:w="1260" w:type="dxa"/>
          </w:tcPr>
          <w:p w14:paraId="155F69D1" w14:textId="77777777" w:rsidR="00471D41" w:rsidRPr="00AB68ED" w:rsidRDefault="00471D41" w:rsidP="003D4FE8">
            <w:pPr>
              <w:pStyle w:val="Tiny"/>
            </w:pPr>
            <w:r>
              <w:t>Royal Python</w:t>
            </w:r>
          </w:p>
        </w:tc>
        <w:tc>
          <w:tcPr>
            <w:tcW w:w="1170" w:type="dxa"/>
          </w:tcPr>
          <w:p w14:paraId="086B327F" w14:textId="77777777" w:rsidR="00471D41" w:rsidRDefault="00082D6F" w:rsidP="003D4FE8">
            <w:pPr>
              <w:pStyle w:val="Tiny"/>
            </w:pPr>
            <w:hyperlink r:id="rId250" w:history="1">
              <w:r w:rsidR="00471D41" w:rsidRPr="001F5986">
                <w:rPr>
                  <w:rStyle w:val="Hyperlink"/>
                </w:rPr>
                <w:t>here</w:t>
              </w:r>
            </w:hyperlink>
          </w:p>
        </w:tc>
        <w:tc>
          <w:tcPr>
            <w:tcW w:w="1260" w:type="dxa"/>
          </w:tcPr>
          <w:p w14:paraId="137CF520" w14:textId="77777777" w:rsidR="00471D41" w:rsidRDefault="00082D6F" w:rsidP="003D4FE8">
            <w:pPr>
              <w:pStyle w:val="Tiny"/>
            </w:pPr>
            <w:hyperlink r:id="rId251" w:anchor="sectionRange" w:history="1">
              <w:r w:rsidR="00471D41" w:rsidRPr="001F5986">
                <w:rPr>
                  <w:rStyle w:val="Hyperlink"/>
                </w:rPr>
                <w:t>here</w:t>
              </w:r>
            </w:hyperlink>
          </w:p>
        </w:tc>
        <w:tc>
          <w:tcPr>
            <w:tcW w:w="3367" w:type="dxa"/>
          </w:tcPr>
          <w:p w14:paraId="3BD48EF0" w14:textId="77777777" w:rsidR="00471D41" w:rsidRPr="00AB68ED" w:rsidRDefault="00471D41" w:rsidP="003D4FE8">
            <w:pPr>
              <w:pStyle w:val="Tiny"/>
            </w:pPr>
            <w:r>
              <w:t>Burkina Faso, Chad, Congo</w:t>
            </w:r>
          </w:p>
        </w:tc>
        <w:tc>
          <w:tcPr>
            <w:tcW w:w="1223" w:type="dxa"/>
          </w:tcPr>
          <w:p w14:paraId="647C5D82" w14:textId="77777777" w:rsidR="00471D41" w:rsidRDefault="00471D41" w:rsidP="003D4FE8">
            <w:pPr>
              <w:pStyle w:val="Tiny"/>
            </w:pPr>
            <w:r>
              <w:t>LC</w:t>
            </w:r>
          </w:p>
        </w:tc>
      </w:tr>
      <w:tr w:rsidR="00471D41" w14:paraId="19D4E165" w14:textId="77777777" w:rsidTr="00EE31C7">
        <w:tc>
          <w:tcPr>
            <w:tcW w:w="1435" w:type="dxa"/>
          </w:tcPr>
          <w:p w14:paraId="5FDC1441" w14:textId="77777777" w:rsidR="00471D41" w:rsidRPr="002E39D8" w:rsidRDefault="00471D41" w:rsidP="003D4FE8">
            <w:pPr>
              <w:pStyle w:val="Tiny"/>
            </w:pPr>
            <w:r w:rsidRPr="002E39D8">
              <w:t>Alopias pelagicus</w:t>
            </w:r>
          </w:p>
        </w:tc>
        <w:tc>
          <w:tcPr>
            <w:tcW w:w="1260" w:type="dxa"/>
          </w:tcPr>
          <w:p w14:paraId="1901ECFD" w14:textId="77777777" w:rsidR="00471D41" w:rsidRDefault="00471D41" w:rsidP="003D4FE8">
            <w:pPr>
              <w:pStyle w:val="Tiny"/>
            </w:pPr>
            <w:r w:rsidRPr="00120B3E">
              <w:t>Pelagic Thresher</w:t>
            </w:r>
          </w:p>
        </w:tc>
        <w:tc>
          <w:tcPr>
            <w:tcW w:w="1170" w:type="dxa"/>
          </w:tcPr>
          <w:p w14:paraId="79ED648C" w14:textId="77777777" w:rsidR="00471D41" w:rsidRDefault="00082D6F" w:rsidP="003D4FE8">
            <w:pPr>
              <w:pStyle w:val="Tiny"/>
            </w:pPr>
            <w:hyperlink r:id="rId252" w:history="1">
              <w:r w:rsidR="00471D41" w:rsidRPr="00120B3E">
                <w:rPr>
                  <w:rStyle w:val="Hyperlink"/>
                </w:rPr>
                <w:t>here</w:t>
              </w:r>
            </w:hyperlink>
          </w:p>
        </w:tc>
        <w:tc>
          <w:tcPr>
            <w:tcW w:w="1260" w:type="dxa"/>
          </w:tcPr>
          <w:p w14:paraId="2337495F" w14:textId="77777777" w:rsidR="00471D41" w:rsidRDefault="00082D6F" w:rsidP="003D4FE8">
            <w:pPr>
              <w:pStyle w:val="Tiny"/>
            </w:pPr>
            <w:hyperlink r:id="rId253" w:anchor="sectionRange" w:history="1">
              <w:r w:rsidR="00471D41" w:rsidRPr="00120B3E">
                <w:rPr>
                  <w:rStyle w:val="Hyperlink"/>
                </w:rPr>
                <w:t>here</w:t>
              </w:r>
            </w:hyperlink>
          </w:p>
        </w:tc>
        <w:tc>
          <w:tcPr>
            <w:tcW w:w="3367" w:type="dxa"/>
          </w:tcPr>
          <w:p w14:paraId="1B067464" w14:textId="77777777" w:rsidR="00471D41" w:rsidRDefault="00471D41" w:rsidP="003D4FE8">
            <w:pPr>
              <w:pStyle w:val="Tiny"/>
            </w:pPr>
            <w:r>
              <w:t>&gt;60 countries</w:t>
            </w:r>
          </w:p>
        </w:tc>
        <w:tc>
          <w:tcPr>
            <w:tcW w:w="1223" w:type="dxa"/>
          </w:tcPr>
          <w:p w14:paraId="61ABE09D" w14:textId="77777777" w:rsidR="00471D41" w:rsidRDefault="00471D41" w:rsidP="003D4FE8">
            <w:pPr>
              <w:pStyle w:val="Tiny"/>
            </w:pPr>
            <w:r>
              <w:t>VU</w:t>
            </w:r>
          </w:p>
        </w:tc>
      </w:tr>
      <w:tr w:rsidR="00471D41" w14:paraId="3714E8D0" w14:textId="77777777" w:rsidTr="00EE31C7">
        <w:tc>
          <w:tcPr>
            <w:tcW w:w="1435" w:type="dxa"/>
          </w:tcPr>
          <w:p w14:paraId="16D7AAEC" w14:textId="77777777" w:rsidR="00471D41" w:rsidRPr="002E39D8" w:rsidRDefault="00471D41" w:rsidP="003D4FE8">
            <w:pPr>
              <w:pStyle w:val="Tiny"/>
            </w:pPr>
            <w:r w:rsidRPr="002E39D8">
              <w:t>Glyphis gangeticus</w:t>
            </w:r>
          </w:p>
        </w:tc>
        <w:tc>
          <w:tcPr>
            <w:tcW w:w="1260" w:type="dxa"/>
          </w:tcPr>
          <w:p w14:paraId="6AC4E14B" w14:textId="77777777" w:rsidR="00471D41" w:rsidRPr="00120B3E" w:rsidRDefault="00471D41" w:rsidP="003D4FE8">
            <w:pPr>
              <w:pStyle w:val="Tiny"/>
            </w:pPr>
            <w:r>
              <w:t>Ganges Shark</w:t>
            </w:r>
          </w:p>
        </w:tc>
        <w:tc>
          <w:tcPr>
            <w:tcW w:w="1170" w:type="dxa"/>
          </w:tcPr>
          <w:p w14:paraId="1E03F7FA" w14:textId="77777777" w:rsidR="00471D41" w:rsidRDefault="00082D6F" w:rsidP="003D4FE8">
            <w:pPr>
              <w:pStyle w:val="Tiny"/>
            </w:pPr>
            <w:hyperlink r:id="rId254" w:history="1">
              <w:r w:rsidR="00471D41" w:rsidRPr="00F52BA7">
                <w:rPr>
                  <w:rStyle w:val="Hyperlink"/>
                </w:rPr>
                <w:t>here</w:t>
              </w:r>
            </w:hyperlink>
          </w:p>
        </w:tc>
        <w:tc>
          <w:tcPr>
            <w:tcW w:w="1260" w:type="dxa"/>
          </w:tcPr>
          <w:p w14:paraId="194D03DF" w14:textId="77777777" w:rsidR="00471D41" w:rsidRDefault="00082D6F" w:rsidP="003D4FE8">
            <w:pPr>
              <w:pStyle w:val="Tiny"/>
            </w:pPr>
            <w:hyperlink r:id="rId255" w:anchor="sectionRange" w:history="1">
              <w:r w:rsidR="00471D41" w:rsidRPr="00F52BA7">
                <w:rPr>
                  <w:rStyle w:val="Hyperlink"/>
                </w:rPr>
                <w:t>here</w:t>
              </w:r>
            </w:hyperlink>
          </w:p>
        </w:tc>
        <w:tc>
          <w:tcPr>
            <w:tcW w:w="3367" w:type="dxa"/>
          </w:tcPr>
          <w:p w14:paraId="3A9A3184" w14:textId="77777777" w:rsidR="00471D41" w:rsidRDefault="00471D41" w:rsidP="003D4FE8">
            <w:pPr>
              <w:pStyle w:val="Tiny"/>
            </w:pPr>
            <w:r w:rsidRPr="00F52BA7">
              <w:t>Bangladesh, Myanmar, Pakistan</w:t>
            </w:r>
          </w:p>
        </w:tc>
        <w:tc>
          <w:tcPr>
            <w:tcW w:w="1223" w:type="dxa"/>
          </w:tcPr>
          <w:p w14:paraId="486A74F0" w14:textId="77777777" w:rsidR="00471D41" w:rsidRDefault="00471D41" w:rsidP="003D4FE8">
            <w:pPr>
              <w:pStyle w:val="Tiny"/>
            </w:pPr>
            <w:r>
              <w:t>CR</w:t>
            </w:r>
          </w:p>
        </w:tc>
      </w:tr>
      <w:tr w:rsidR="00471D41" w14:paraId="2DCA55AA" w14:textId="77777777" w:rsidTr="00EE31C7">
        <w:tc>
          <w:tcPr>
            <w:tcW w:w="1435" w:type="dxa"/>
          </w:tcPr>
          <w:p w14:paraId="3834544C" w14:textId="77777777" w:rsidR="00471D41" w:rsidRPr="002E39D8" w:rsidRDefault="00471D41" w:rsidP="003D4FE8">
            <w:pPr>
              <w:pStyle w:val="Tiny"/>
            </w:pPr>
            <w:r w:rsidRPr="002E39D8">
              <w:t>Nomascus leucogenys</w:t>
            </w:r>
          </w:p>
        </w:tc>
        <w:tc>
          <w:tcPr>
            <w:tcW w:w="1260" w:type="dxa"/>
          </w:tcPr>
          <w:p w14:paraId="4A92AE31" w14:textId="77777777" w:rsidR="00471D41" w:rsidRDefault="00471D41" w:rsidP="003D4FE8">
            <w:pPr>
              <w:pStyle w:val="Tiny"/>
            </w:pPr>
            <w:r w:rsidRPr="00D3378A">
              <w:t>Northern White cheeked Gibbon</w:t>
            </w:r>
          </w:p>
        </w:tc>
        <w:tc>
          <w:tcPr>
            <w:tcW w:w="1170" w:type="dxa"/>
          </w:tcPr>
          <w:p w14:paraId="78316BAF" w14:textId="77777777" w:rsidR="00471D41" w:rsidRDefault="00082D6F" w:rsidP="003D4FE8">
            <w:pPr>
              <w:pStyle w:val="Tiny"/>
            </w:pPr>
            <w:hyperlink r:id="rId256" w:history="1">
              <w:r w:rsidR="00471D41" w:rsidRPr="00D3378A">
                <w:rPr>
                  <w:rStyle w:val="Hyperlink"/>
                </w:rPr>
                <w:t>here</w:t>
              </w:r>
            </w:hyperlink>
          </w:p>
        </w:tc>
        <w:tc>
          <w:tcPr>
            <w:tcW w:w="1260" w:type="dxa"/>
          </w:tcPr>
          <w:p w14:paraId="1AFD0945" w14:textId="77777777" w:rsidR="00471D41" w:rsidRDefault="00082D6F" w:rsidP="003D4FE8">
            <w:pPr>
              <w:pStyle w:val="Tiny"/>
            </w:pPr>
            <w:hyperlink r:id="rId257" w:anchor="sectionRange" w:history="1">
              <w:r w:rsidR="00471D41" w:rsidRPr="00D3378A">
                <w:rPr>
                  <w:rStyle w:val="Hyperlink"/>
                </w:rPr>
                <w:t>here</w:t>
              </w:r>
            </w:hyperlink>
          </w:p>
        </w:tc>
        <w:tc>
          <w:tcPr>
            <w:tcW w:w="3367" w:type="dxa"/>
          </w:tcPr>
          <w:p w14:paraId="785956BB" w14:textId="77777777" w:rsidR="00471D41" w:rsidRPr="00F52BA7" w:rsidRDefault="00471D41" w:rsidP="003D4FE8">
            <w:pPr>
              <w:pStyle w:val="Tiny"/>
            </w:pPr>
            <w:r>
              <w:t>China</w:t>
            </w:r>
          </w:p>
        </w:tc>
        <w:tc>
          <w:tcPr>
            <w:tcW w:w="1223" w:type="dxa"/>
          </w:tcPr>
          <w:p w14:paraId="16614CC1" w14:textId="77777777" w:rsidR="00471D41" w:rsidRDefault="00471D41" w:rsidP="003D4FE8">
            <w:pPr>
              <w:pStyle w:val="Tiny"/>
            </w:pPr>
            <w:r>
              <w:t>CR</w:t>
            </w:r>
          </w:p>
        </w:tc>
      </w:tr>
    </w:tbl>
    <w:p w14:paraId="46453486" w14:textId="77777777" w:rsidR="006572C6" w:rsidRDefault="006572C6" w:rsidP="00A401BB">
      <w:pPr>
        <w:pStyle w:val="Heading6"/>
      </w:pPr>
      <w:r>
        <w:t>Using ArcGIS</w:t>
      </w:r>
    </w:p>
    <w:p w14:paraId="67FCC362" w14:textId="77777777" w:rsidR="00E25E0B" w:rsidRDefault="00E25E0B" w:rsidP="003D4FE8">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C1434D">
      <w:pPr>
        <w:pStyle w:val="ListBullet"/>
      </w:pPr>
      <w:r>
        <w:t>Attempt 1 in ArcGIS: Failed with topology error</w:t>
      </w:r>
    </w:p>
    <w:p w14:paraId="496D7A63" w14:textId="77777777" w:rsidR="00E25E0B" w:rsidRDefault="00E25E0B" w:rsidP="00397DAF">
      <w:pPr>
        <w:pStyle w:val="Code"/>
      </w:pPr>
      <w:r>
        <w:t>Executing (Intersect): Intersect "GAUL2008 #;Species #" "E:\cottaan\My Documents\ArcGIS\Default.gdb\GAUL2008_Intersect1" ALL # INPUT</w:t>
      </w:r>
    </w:p>
    <w:p w14:paraId="07FCF73E" w14:textId="77777777" w:rsidR="00E25E0B" w:rsidRDefault="00E25E0B" w:rsidP="00397DAF">
      <w:pPr>
        <w:pStyle w:val="Code"/>
      </w:pPr>
      <w:r>
        <w:t>Start Time: Mon Jun 18 16:37:20 2012</w:t>
      </w:r>
    </w:p>
    <w:p w14:paraId="0EA5BFBF" w14:textId="77777777" w:rsidR="00E25E0B" w:rsidRDefault="00E25E0B" w:rsidP="00397DAF">
      <w:pPr>
        <w:pStyle w:val="Code"/>
      </w:pPr>
      <w:r>
        <w:t>Reading Features...</w:t>
      </w:r>
    </w:p>
    <w:p w14:paraId="07B9BB09" w14:textId="77777777" w:rsidR="00E25E0B" w:rsidRDefault="00E25E0B" w:rsidP="00397DAF">
      <w:pPr>
        <w:pStyle w:val="Code"/>
      </w:pPr>
      <w:r>
        <w:t>Processing Tiles...</w:t>
      </w:r>
    </w:p>
    <w:p w14:paraId="7B490808" w14:textId="77777777" w:rsidR="00E25E0B" w:rsidRDefault="00E25E0B" w:rsidP="00397DAF">
      <w:pPr>
        <w:pStyle w:val="Code"/>
      </w:pPr>
      <w:r>
        <w:t>ERROR 999999: Error executing function.</w:t>
      </w:r>
    </w:p>
    <w:p w14:paraId="3BC60ADA" w14:textId="77777777" w:rsidR="00E25E0B" w:rsidRDefault="00E25E0B" w:rsidP="00397DAF">
      <w:pPr>
        <w:pStyle w:val="Code"/>
      </w:pPr>
      <w:r>
        <w:t>Invalid Topology [Topoengine error.]</w:t>
      </w:r>
    </w:p>
    <w:p w14:paraId="379B0F0F" w14:textId="77777777" w:rsidR="00E25E0B" w:rsidRDefault="00E25E0B" w:rsidP="00397DAF">
      <w:pPr>
        <w:pStyle w:val="Code"/>
      </w:pPr>
      <w:r>
        <w:t>Failed to execute (Intersect).</w:t>
      </w:r>
    </w:p>
    <w:p w14:paraId="529D7F53" w14:textId="77777777" w:rsidR="00E25E0B" w:rsidRDefault="00E25E0B" w:rsidP="00397DAF">
      <w:pPr>
        <w:pStyle w:val="Code"/>
      </w:pPr>
      <w:r>
        <w:t>Failed at Tue Jun 19 01:43:13 2012 (Elapsed Time: 9 hours 5 minutes 53 seconds)</w:t>
      </w:r>
    </w:p>
    <w:p w14:paraId="7F2A7AED" w14:textId="77777777" w:rsidR="00E25E0B" w:rsidRDefault="00E25E0B" w:rsidP="003D4FE8">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C1434D">
      <w:pPr>
        <w:pStyle w:val="ListBullet"/>
      </w:pPr>
      <w:r>
        <w:t>Attempt 2 in ArcGIS: Failed even after repairing geometry!</w:t>
      </w:r>
    </w:p>
    <w:p w14:paraId="674695F7" w14:textId="77777777" w:rsidR="00E25E0B" w:rsidRDefault="00E25E0B" w:rsidP="00397DAF">
      <w:pPr>
        <w:pStyle w:val="Code"/>
      </w:pPr>
      <w:r>
        <w:t>Executing: Intersect "Species #;GAUL2008 #" "E:\cottaan\My Documents\ArcGIS\Biofuels.gdb\BiofuelsGAUL2008" ALL # INPUT</w:t>
      </w:r>
    </w:p>
    <w:p w14:paraId="19F41247" w14:textId="77777777" w:rsidR="00E25E0B" w:rsidRDefault="00E25E0B" w:rsidP="00397DAF">
      <w:pPr>
        <w:pStyle w:val="Code"/>
      </w:pPr>
      <w:r>
        <w:t>Start Time: Wed Jun 20 07:58:13 2012</w:t>
      </w:r>
    </w:p>
    <w:p w14:paraId="436DF6B3" w14:textId="77777777" w:rsidR="00E25E0B" w:rsidRDefault="00E25E0B" w:rsidP="00397DAF">
      <w:pPr>
        <w:pStyle w:val="Code"/>
      </w:pPr>
      <w:r>
        <w:t>Reading Features...</w:t>
      </w:r>
    </w:p>
    <w:p w14:paraId="6C9E00C0" w14:textId="77777777" w:rsidR="00E25E0B" w:rsidRDefault="00E25E0B" w:rsidP="00397DAF">
      <w:pPr>
        <w:pStyle w:val="Code"/>
      </w:pPr>
      <w:r>
        <w:t>Processing Tiles...</w:t>
      </w:r>
    </w:p>
    <w:p w14:paraId="048FA9C9" w14:textId="77777777" w:rsidR="00E25E0B" w:rsidRDefault="00E25E0B" w:rsidP="00397DAF">
      <w:pPr>
        <w:pStyle w:val="Code"/>
      </w:pPr>
      <w:r>
        <w:t>ERROR 999999: Error executing function.</w:t>
      </w:r>
    </w:p>
    <w:p w14:paraId="16712404" w14:textId="77777777" w:rsidR="00E25E0B" w:rsidRDefault="00E25E0B" w:rsidP="00397DAF">
      <w:pPr>
        <w:pStyle w:val="Code"/>
      </w:pPr>
      <w:r>
        <w:t>Invalid Topology [Topoengine error.]</w:t>
      </w:r>
    </w:p>
    <w:p w14:paraId="0D7F7670" w14:textId="77777777" w:rsidR="00E25E0B" w:rsidRDefault="00E25E0B" w:rsidP="00397DAF">
      <w:pPr>
        <w:pStyle w:val="Code"/>
      </w:pPr>
      <w:r>
        <w:t>Failed to execute (Intersect).</w:t>
      </w:r>
    </w:p>
    <w:p w14:paraId="6DEF5704" w14:textId="77777777" w:rsidR="00E25E0B" w:rsidRDefault="00E25E0B" w:rsidP="00397DAF">
      <w:pPr>
        <w:pStyle w:val="Code"/>
      </w:pPr>
      <w:r>
        <w:t>Failed at Wed Jun 20 14:28:25 2012 (Elapsed Time: 6 hours 30 minutes 12 seconds)</w:t>
      </w:r>
    </w:p>
    <w:p w14:paraId="11EA145D" w14:textId="77777777" w:rsidR="00E25E0B" w:rsidRDefault="00E25E0B" w:rsidP="003D4FE8">
      <w:pPr>
        <w:pStyle w:val="BodyText2"/>
      </w:pPr>
      <w:r>
        <w:t>Using a Model in ArcMap to calculate the areas is just imposssibly slow. Resorting to multithreading on PostGIS.</w:t>
      </w:r>
    </w:p>
    <w:p w14:paraId="5C1BFA71" w14:textId="77777777" w:rsidR="006572C6" w:rsidRDefault="006572C6" w:rsidP="00A401BB">
      <w:pPr>
        <w:pStyle w:val="Heading6"/>
      </w:pPr>
      <w:r>
        <w:t>Using PostGIS</w:t>
      </w:r>
    </w:p>
    <w:p w14:paraId="3863A5E8" w14:textId="77777777" w:rsidR="00E25E0B" w:rsidRDefault="00E25E0B" w:rsidP="003D4FE8">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58" w:anchor="!msg/fmetalk/wkmthyvGx54/no8cQiltbZUJ" w:history="1">
        <w:r w:rsidRPr="00E73772">
          <w:rPr>
            <w:rStyle w:val="Hyperlink"/>
          </w:rPr>
          <w:t>here</w:t>
        </w:r>
      </w:hyperlink>
      <w:r>
        <w:t>.</w:t>
      </w:r>
    </w:p>
    <w:p w14:paraId="61E07B7D" w14:textId="77777777" w:rsidR="00E25E0B" w:rsidRDefault="00E25E0B" w:rsidP="003D4FE8">
      <w:pPr>
        <w:pStyle w:val="BodyText2"/>
      </w:pPr>
      <w:r>
        <w:t>Trying to update the overlay to LatLong. This works:</w:t>
      </w:r>
    </w:p>
    <w:p w14:paraId="7BEE4BD0" w14:textId="77777777" w:rsidR="00E25E0B" w:rsidRDefault="00E25E0B" w:rsidP="00397DAF">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3D4FE8">
      <w:pPr>
        <w:pStyle w:val="BodyText2"/>
      </w:pPr>
      <w:r>
        <w:t>But I cant get it to work for a species. Because when you use lat/long coordinates for some reason they are round the wrong way in the wfs!</w:t>
      </w:r>
    </w:p>
    <w:p w14:paraId="39D32A28" w14:textId="77777777" w:rsidR="00E25E0B" w:rsidRDefault="00E25E0B" w:rsidP="003D4FE8">
      <w:pPr>
        <w:pStyle w:val="BodyText2"/>
      </w:pPr>
      <w:r>
        <w:t xml:space="preserve">In ArcGIS Server Services directory, the coordinates are in x,y order for both the </w:t>
      </w:r>
      <w:hyperlink r:id="rId259" w:history="1">
        <w:r w:rsidRPr="002064F2">
          <w:rPr>
            <w:rStyle w:val="Hyperlink"/>
          </w:rPr>
          <w:t>WebMercator</w:t>
        </w:r>
      </w:hyperlink>
      <w:r>
        <w:t xml:space="preserve"> and </w:t>
      </w:r>
      <w:hyperlink r:id="rId260" w:history="1">
        <w:r w:rsidRPr="002064F2">
          <w:rPr>
            <w:rStyle w:val="Hyperlink"/>
          </w:rPr>
          <w:t>WGS84</w:t>
        </w:r>
      </w:hyperlink>
      <w:r>
        <w:t xml:space="preserve"> requests.</w:t>
      </w:r>
    </w:p>
    <w:p w14:paraId="75051546" w14:textId="77777777" w:rsidR="00E25E0B" w:rsidRDefault="00E25E0B" w:rsidP="003D4FE8">
      <w:pPr>
        <w:pStyle w:val="BodyText2"/>
      </w:pPr>
      <w:r>
        <w:t xml:space="preserve">In ArcGIS Server WFS, the coordinates are in x,y order for </w:t>
      </w:r>
      <w:hyperlink r:id="rId261" w:history="1">
        <w:r w:rsidRPr="006E50A0">
          <w:rPr>
            <w:rStyle w:val="Hyperlink"/>
          </w:rPr>
          <w:t>WebMercator</w:t>
        </w:r>
      </w:hyperlink>
      <w:r>
        <w:t xml:space="preserve"> but are reversed in the </w:t>
      </w:r>
      <w:hyperlink r:id="rId262" w:history="1">
        <w:r w:rsidRPr="006E50A0">
          <w:rPr>
            <w:rStyle w:val="Hyperlink"/>
          </w:rPr>
          <w:t>WGS84</w:t>
        </w:r>
      </w:hyperlink>
      <w:r>
        <w:t xml:space="preserve"> srs.</w:t>
      </w:r>
    </w:p>
    <w:p w14:paraId="5F0E08FA" w14:textId="77777777" w:rsidR="00E25E0B" w:rsidRDefault="00E25E0B" w:rsidP="003D4FE8">
      <w:pPr>
        <w:pStyle w:val="BodyText2"/>
      </w:pPr>
      <w:r>
        <w:t xml:space="preserve">If you specify wfs version 1.0.0 in the WFS </w:t>
      </w:r>
      <w:hyperlink r:id="rId263"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C1434D">
      <w:pPr>
        <w:pStyle w:val="ListBullet"/>
      </w:pPr>
      <w:r>
        <w:t>Create the geometry using st_geomfromgml in the lat/long order</w:t>
      </w:r>
    </w:p>
    <w:p w14:paraId="6BEE6968" w14:textId="77777777" w:rsidR="00E25E0B" w:rsidRDefault="00E25E0B" w:rsidP="003D4FE8">
      <w:pPr>
        <w:pStyle w:val="BodyText2"/>
      </w:pPr>
      <w:r>
        <w:t xml:space="preserve">See </w:t>
      </w:r>
      <w:hyperlink r:id="rId264" w:history="1">
        <w:r w:rsidRPr="00D75BE8">
          <w:rPr>
            <w:rStyle w:val="Hyperlink"/>
          </w:rPr>
          <w:t>here</w:t>
        </w:r>
      </w:hyperlink>
      <w:r>
        <w:t xml:space="preserve"> for the GML formats that geomfromgml supports.</w:t>
      </w:r>
    </w:p>
    <w:p w14:paraId="344EADF2" w14:textId="77777777" w:rsidR="00E25E0B" w:rsidRDefault="00E25E0B" w:rsidP="00C1434D">
      <w:pPr>
        <w:pStyle w:val="ListBullet"/>
      </w:pPr>
      <w:r>
        <w:t>Serve the data as long/lat from ArcGIS Server either using WFS 1.0.0 or using an external capabilities file</w:t>
      </w:r>
    </w:p>
    <w:p w14:paraId="4973FDCC" w14:textId="77777777" w:rsidR="00E25E0B" w:rsidRDefault="00160D3E" w:rsidP="00C1434D">
      <w:pPr>
        <w:pStyle w:val="BodyText"/>
      </w:pPr>
      <w:r>
        <w:t xml:space="preserve">Requesting the data as </w:t>
      </w:r>
      <w:r w:rsidR="00E25E0B">
        <w:t xml:space="preserve">WFS 1.0.0 works!! </w:t>
      </w:r>
    </w:p>
    <w:p w14:paraId="01DC4FA2" w14:textId="77777777" w:rsidR="00E25E0B" w:rsidRDefault="00E25E0B" w:rsidP="00397DAF">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C1434D">
      <w:pPr>
        <w:pStyle w:val="BodyText"/>
      </w:pPr>
      <w:r>
        <w:t>Need to update the overlay code – wfs 1.0.0 for geographic srs, 1.1.0 for projected srs.</w:t>
      </w:r>
    </w:p>
    <w:p w14:paraId="01504870" w14:textId="77777777" w:rsidR="00CC7196" w:rsidRDefault="00CC7196" w:rsidP="003D4FE8">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CB04D9">
      <w:pPr>
        <w:pStyle w:val="Heading7"/>
      </w:pPr>
      <w:bookmarkStart w:id="73" w:name="_Ref330799427"/>
      <w:r>
        <w:t>Attempt 1</w:t>
      </w:r>
      <w:bookmarkEnd w:id="73"/>
    </w:p>
    <w:p w14:paraId="581D0B0E" w14:textId="77777777" w:rsidR="0026003A" w:rsidRDefault="007225E6" w:rsidP="003D4FE8">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3D4FE8">
      <w:pPr>
        <w:pStyle w:val="BodyText2"/>
      </w:pPr>
      <w:r>
        <w:lastRenderedPageBreak/>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3D4FE8">
      <w:pPr>
        <w:pStyle w:val="BodyText2"/>
      </w:pPr>
      <w:r>
        <w:t xml:space="preserve">Number of requests failed:    118 </w:t>
      </w:r>
    </w:p>
    <w:p w14:paraId="623FFD9C" w14:textId="77777777" w:rsidR="00A95E02" w:rsidRDefault="00A95E02" w:rsidP="00C1434D">
      <w:pPr>
        <w:pStyle w:val="BodyText"/>
      </w:pPr>
      <w:r>
        <w:t>Number of requests timed out:    18</w:t>
      </w:r>
    </w:p>
    <w:p w14:paraId="4BF13C16" w14:textId="77777777" w:rsidR="0025001C" w:rsidRDefault="00A95E02" w:rsidP="003D4FE8">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65"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8A1C7A">
      <w:pPr>
        <w:pStyle w:val="Heading8"/>
      </w:pPr>
      <w:r>
        <w:t>Validation</w:t>
      </w:r>
    </w:p>
    <w:p w14:paraId="5555D1DE" w14:textId="77777777" w:rsidR="00F431AB" w:rsidRDefault="003263C5" w:rsidP="003D4FE8">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66" w:history="1">
        <w:r w:rsidR="00E92F74" w:rsidRPr="00E92F74">
          <w:rPr>
            <w:rStyle w:val="Hyperlink"/>
          </w:rPr>
          <w:t>REST</w:t>
        </w:r>
      </w:hyperlink>
      <w:r w:rsidR="00E92F74">
        <w:t xml:space="preserve"> but not in </w:t>
      </w:r>
      <w:hyperlink r:id="rId267"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CB04D9">
      <w:pPr>
        <w:pStyle w:val="Heading7"/>
      </w:pPr>
      <w:r>
        <w:t>Attempt 2</w:t>
      </w:r>
    </w:p>
    <w:p w14:paraId="1D6FFE25" w14:textId="77777777" w:rsidR="007A5857" w:rsidRPr="007A5857" w:rsidRDefault="007A5857" w:rsidP="003D4FE8">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324C76">
      <w:pPr>
        <w:pStyle w:val="Heading5"/>
      </w:pPr>
      <w:r>
        <w:t>Area of species within each country</w:t>
      </w:r>
    </w:p>
    <w:p w14:paraId="74F46BF8" w14:textId="77777777" w:rsidR="006D72EA" w:rsidRDefault="006D72EA" w:rsidP="00A401BB">
      <w:pPr>
        <w:pStyle w:val="Heading6"/>
      </w:pPr>
      <w:r>
        <w:t>Python Intersection</w:t>
      </w:r>
    </w:p>
    <w:p w14:paraId="5FDF021A" w14:textId="77777777" w:rsidR="001F7DD6" w:rsidRDefault="001F7DD6" w:rsidP="003D4FE8">
      <w:pPr>
        <w:pStyle w:val="BodyText2"/>
      </w:pPr>
      <w:r>
        <w:t>Using WFS</w:t>
      </w:r>
      <w:r w:rsidR="00931CC6">
        <w:t xml:space="preserve"> to get the GML and then doing the intersection. E</w:t>
      </w:r>
      <w:r>
        <w:t>xample call:</w:t>
      </w:r>
    </w:p>
    <w:p w14:paraId="096086C6" w14:textId="77777777" w:rsidR="001F7DD6" w:rsidRPr="001F7DD6" w:rsidRDefault="00082D6F" w:rsidP="003D4FE8">
      <w:pPr>
        <w:pStyle w:val="BodyText2"/>
      </w:pPr>
      <w:hyperlink r:id="rId268"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CB04D9">
      <w:pPr>
        <w:pStyle w:val="Heading7"/>
      </w:pPr>
      <w:r>
        <w:t>Using Lat/Long</w:t>
      </w:r>
    </w:p>
    <w:p w14:paraId="60182082" w14:textId="77777777" w:rsidR="00E25E0B" w:rsidRDefault="00E25E0B" w:rsidP="003D4FE8">
      <w:pPr>
        <w:pStyle w:val="BodyText2"/>
      </w:pPr>
      <w:r>
        <w:t>The following query works and gets the area of intersection in 221ms using st_intersects:</w:t>
      </w:r>
    </w:p>
    <w:p w14:paraId="18A40687" w14:textId="77777777" w:rsidR="00E25E0B" w:rsidRDefault="00E25E0B" w:rsidP="00397DAF">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3D4FE8">
      <w:pPr>
        <w:pStyle w:val="BodyText2"/>
      </w:pPr>
      <w:r>
        <w:t>The following query works and gets the area of intersection in 1041ms using &amp;&amp;:</w:t>
      </w:r>
    </w:p>
    <w:p w14:paraId="4542E4BF" w14:textId="77777777" w:rsidR="00E25E0B" w:rsidRDefault="00E25E0B" w:rsidP="00397DAF">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3D4FE8">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3D4FE8">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69" w:history="1">
        <w:r w:rsidRPr="00C761FC">
          <w:rPr>
            <w:rStyle w:val="Hyperlink"/>
          </w:rPr>
          <w:t>here</w:t>
        </w:r>
      </w:hyperlink>
      <w:r>
        <w:t xml:space="preserve">. </w:t>
      </w:r>
      <w:r>
        <w:lastRenderedPageBreak/>
        <w:t xml:space="preserve">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397DAF">
      <w:pPr>
        <w:pStyle w:val="Code"/>
      </w:pPr>
      <w:r w:rsidRPr="00455DFE">
        <w:t>conn  = psycopg2.connect(host="species.jrc.it",database="dopa",user="appuser",password="5Ti5k9")</w:t>
      </w:r>
    </w:p>
    <w:p w14:paraId="2EABAAE6" w14:textId="77777777" w:rsidR="00455DFE" w:rsidRDefault="00455DFE" w:rsidP="00397DAF">
      <w:pPr>
        <w:pStyle w:val="Code"/>
      </w:pPr>
      <w:r w:rsidRPr="00455DFE">
        <w:t>cur = conn.cursor()</w:t>
      </w:r>
    </w:p>
    <w:p w14:paraId="0AC7F55A" w14:textId="77777777" w:rsidR="00455DFE" w:rsidRDefault="00455DFE" w:rsidP="00397DAF">
      <w:pPr>
        <w:pStyle w:val="Code"/>
      </w:pPr>
      <w:r w:rsidRPr="00455DFE">
        <w:t xml:space="preserve">cur.execute("SHOW </w:t>
      </w:r>
      <w:r>
        <w:t>statement_timeout</w:t>
      </w:r>
      <w:r w:rsidRPr="00455DFE">
        <w:t>")</w:t>
      </w:r>
    </w:p>
    <w:p w14:paraId="341C2F39" w14:textId="77777777" w:rsidR="00455DFE" w:rsidRDefault="000E4C49" w:rsidP="00397DAF">
      <w:pPr>
        <w:pStyle w:val="Code"/>
      </w:pPr>
      <w:r>
        <w:t>timeout</w:t>
      </w:r>
      <w:r w:rsidR="00455DFE">
        <w:t xml:space="preserve"> = </w:t>
      </w:r>
      <w:r w:rsidRPr="000E4C49">
        <w:t>cur.fetchall()[0][0]</w:t>
      </w:r>
    </w:p>
    <w:p w14:paraId="384C7A05" w14:textId="77777777" w:rsidR="005171F2" w:rsidRDefault="005171F2" w:rsidP="00C1434D">
      <w:pPr>
        <w:pStyle w:val="ListBullet"/>
      </w:pPr>
      <w:r>
        <w:t>Attempt 1: PuTTY Fatal Error. Network Error: Software caused connection abort.</w:t>
      </w:r>
    </w:p>
    <w:p w14:paraId="68F1E343" w14:textId="77777777" w:rsidR="00230304" w:rsidRDefault="005171F2" w:rsidP="003D4FE8">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397DAF">
      <w:pPr>
        <w:pStyle w:val="Code"/>
      </w:pPr>
      <w:r w:rsidRPr="0023279C">
        <w:t xml:space="preserve">nohup python </w:t>
      </w:r>
      <w:r>
        <w:t>overlay</w:t>
      </w:r>
      <w:r w:rsidRPr="0023279C">
        <w:t>.py &gt; /dev/null 2&gt; /dev/null &lt; /dev/null</w:t>
      </w:r>
    </w:p>
    <w:p w14:paraId="324B4807" w14:textId="77777777" w:rsidR="006D72EA" w:rsidRDefault="00C27C65" w:rsidP="003D4FE8">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3D4FE8">
      <w:pPr>
        <w:pStyle w:val="BodyText2"/>
      </w:pPr>
      <w:r>
        <w:t>OBJECTID=768 – could not load data from the datasource</w:t>
      </w:r>
    </w:p>
    <w:p w14:paraId="46481187" w14:textId="77777777" w:rsidR="00A630CB" w:rsidRDefault="00A630CB" w:rsidP="00C1434D">
      <w:pPr>
        <w:pStyle w:val="BodyText"/>
      </w:pPr>
      <w:r>
        <w:t>OBJECTID=29333 – has an area of 0</w:t>
      </w:r>
    </w:p>
    <w:p w14:paraId="55D53A03" w14:textId="77777777" w:rsidR="005B564F" w:rsidRDefault="005B564F" w:rsidP="00CB04D9">
      <w:pPr>
        <w:pStyle w:val="Heading7"/>
      </w:pPr>
      <w:r>
        <w:t>Using Mollweide</w:t>
      </w:r>
    </w:p>
    <w:p w14:paraId="701F7A5A" w14:textId="77777777" w:rsidR="005B564F" w:rsidRDefault="005B564F" w:rsidP="003D4FE8">
      <w:pPr>
        <w:pStyle w:val="BodyText2"/>
      </w:pPr>
      <w:r>
        <w:t xml:space="preserve">Testing on the small polygon from speciesis = </w:t>
      </w:r>
      <w:r w:rsidRPr="002274F6">
        <w:t>61554</w:t>
      </w:r>
      <w:r>
        <w:t xml:space="preserve"> (OBJECTID=13006):</w:t>
      </w:r>
    </w:p>
    <w:p w14:paraId="02A5B2CE" w14:textId="77777777" w:rsidR="005B564F" w:rsidRDefault="005B564F" w:rsidP="00397DAF">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3D4FE8">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70" w:history="1">
        <w:r w:rsidRPr="00A96E1B">
          <w:rPr>
            <w:rStyle w:val="Hyperlink"/>
          </w:rPr>
          <w:t>here</w:t>
        </w:r>
      </w:hyperlink>
      <w:r>
        <w:t>. From ArcGIS the area should be 15848566.549735m2. Not bad!</w:t>
      </w:r>
    </w:p>
    <w:p w14:paraId="2638B077" w14:textId="77777777" w:rsidR="005B564F" w:rsidRDefault="005B564F" w:rsidP="003D4FE8">
      <w:pPr>
        <w:pStyle w:val="BodyText2"/>
      </w:pPr>
      <w:r>
        <w:t>OK, Will has added the Mollweide projection to the species dopa and dev databases so we can try again. The srid = 97099. So what is the area using 97099:</w:t>
      </w:r>
    </w:p>
    <w:p w14:paraId="67D6910E" w14:textId="77777777" w:rsidR="005B564F" w:rsidRDefault="005B564F" w:rsidP="00397DAF">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3D4FE8">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A401BB">
      <w:pPr>
        <w:pStyle w:val="Heading6"/>
      </w:pPr>
      <w:r>
        <w:t>Post-processing</w:t>
      </w:r>
    </w:p>
    <w:p w14:paraId="14BBD10A" w14:textId="77777777" w:rsidR="00245189" w:rsidRDefault="00245189" w:rsidP="00CB04D9">
      <w:pPr>
        <w:pStyle w:val="Heading7"/>
      </w:pPr>
      <w:r>
        <w:t>Using Lat/Long</w:t>
      </w:r>
    </w:p>
    <w:p w14:paraId="044F1865" w14:textId="77777777" w:rsidR="005B564F" w:rsidRDefault="00796326" w:rsidP="003D4FE8">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 xml:space="preserve">Totalling the areas for each species within </w:t>
      </w:r>
      <w:r w:rsidR="00975ACC">
        <w:lastRenderedPageBreak/>
        <w:t>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CB04D9">
      <w:pPr>
        <w:pStyle w:val="Heading7"/>
      </w:pPr>
      <w:r>
        <w:t>Using Mollweide</w:t>
      </w:r>
    </w:p>
    <w:p w14:paraId="4538D41F" w14:textId="77777777" w:rsidR="0094593A" w:rsidRDefault="006C7789" w:rsidP="003D4FE8">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3D4FE8">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3D4FE8">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3D4FE8">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4A2AEA">
      <w:pPr>
        <w:pStyle w:val="Heading2"/>
      </w:pPr>
      <w:r>
        <w:t>GLC2000 Intersection</w:t>
      </w:r>
    </w:p>
    <w:p w14:paraId="7607EC16" w14:textId="77777777" w:rsidR="001E4845" w:rsidRDefault="001E4845" w:rsidP="003D4FE8">
      <w:pPr>
        <w:pStyle w:val="BodyText2"/>
      </w:pPr>
      <w:r>
        <w:t>There is an internal only WMS service to the GLC2000 dataset:</w:t>
      </w:r>
    </w:p>
    <w:p w14:paraId="28F8ED12" w14:textId="77777777" w:rsidR="001E4845" w:rsidRDefault="00082D6F" w:rsidP="003D4FE8">
      <w:pPr>
        <w:pStyle w:val="BodyText2"/>
      </w:pPr>
      <w:hyperlink r:id="rId271" w:history="1">
        <w:r w:rsidR="001E4845">
          <w:rPr>
            <w:rStyle w:val="Hyperlink"/>
          </w:rPr>
          <w:t>http://h05-dev-vm3/geoserver/ows?service=wms&amp;version=1.1.1&amp;request=GetCapabilities</w:t>
        </w:r>
      </w:hyperlink>
    </w:p>
    <w:p w14:paraId="70ABA6B9" w14:textId="77777777" w:rsidR="001E4845" w:rsidRPr="00D02807" w:rsidRDefault="001E4845" w:rsidP="003D4FE8">
      <w:pPr>
        <w:pStyle w:val="BodyText2"/>
      </w:pPr>
      <w:r>
        <w:t>Added this to the Biofuels Malaysia map document by adding a connection to a new WMS Server.</w:t>
      </w:r>
    </w:p>
    <w:p w14:paraId="04280996" w14:textId="77777777" w:rsidR="004A2AEA" w:rsidRDefault="004A2AEA" w:rsidP="003D4FE8">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4A2AEA">
      <w:pPr>
        <w:pStyle w:val="ListBullet"/>
      </w:pPr>
      <w:r>
        <w:t>Select the GLC2000 cells using the species polygon features and summarise the area – Zonal Statistics as table tool</w:t>
      </w:r>
    </w:p>
    <w:p w14:paraId="390BE225" w14:textId="77777777" w:rsidR="004A2AEA" w:rsidRDefault="004A2AEA" w:rsidP="004A2AEA">
      <w:pPr>
        <w:pStyle w:val="ListBullet"/>
      </w:pPr>
      <w:r>
        <w:t xml:space="preserve">Rasterise the species range data using the same grid as the GLC2000, do the intersection </w:t>
      </w:r>
    </w:p>
    <w:p w14:paraId="17EF7E89" w14:textId="77777777" w:rsidR="004A2AEA" w:rsidRDefault="004A2AEA" w:rsidP="004A2AEA">
      <w:pPr>
        <w:pStyle w:val="ListBullet"/>
      </w:pPr>
      <w:r>
        <w:t>Vectorise the GLC2000 data (or use the segments if they are available) and do a polygon intersection</w:t>
      </w:r>
    </w:p>
    <w:p w14:paraId="59D6001F" w14:textId="77777777" w:rsidR="00DC0D79" w:rsidRDefault="00DC0D79" w:rsidP="004A2AEA">
      <w:pPr>
        <w:pStyle w:val="Heading3"/>
      </w:pPr>
      <w:r>
        <w:t>ExtractBy Tools</w:t>
      </w:r>
    </w:p>
    <w:p w14:paraId="01CF8181" w14:textId="77777777" w:rsidR="00DC0D79" w:rsidRPr="00DC0D79" w:rsidRDefault="00DC0D79" w:rsidP="003D4FE8">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4A2AEA">
      <w:pPr>
        <w:pStyle w:val="Heading3"/>
      </w:pPr>
      <w:r>
        <w:t>Zonal Tools</w:t>
      </w:r>
    </w:p>
    <w:p w14:paraId="11C8C6CB" w14:textId="77777777" w:rsidR="004A2AEA" w:rsidRDefault="004A2AEA" w:rsidP="004A2AEA">
      <w:pPr>
        <w:pStyle w:val="Heading4"/>
      </w:pPr>
      <w:r>
        <w:t>Zonal Statistics</w:t>
      </w:r>
    </w:p>
    <w:p w14:paraId="5E7F2499" w14:textId="77777777" w:rsidR="004A2AEA" w:rsidRDefault="004A2AEA" w:rsidP="003D4FE8">
      <w:pPr>
        <w:pStyle w:val="BodyText2"/>
      </w:pPr>
      <w:r>
        <w:t>Creates a new raster dataset with the attributes which are the total of all of the values.</w:t>
      </w:r>
    </w:p>
    <w:p w14:paraId="4EABED07" w14:textId="77777777" w:rsidR="004A2AEA" w:rsidRPr="00906F5A" w:rsidRDefault="004A2AEA" w:rsidP="004A2AEA">
      <w:pPr>
        <w:pStyle w:val="Heading4"/>
      </w:pPr>
      <w:r>
        <w:t>Zonal Histogram</w:t>
      </w:r>
    </w:p>
    <w:p w14:paraId="34B11184" w14:textId="77777777" w:rsidR="004A2AEA" w:rsidRDefault="004A2AEA" w:rsidP="003D4FE8">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3D4FE8">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3D4FE8">
            <w:pPr>
              <w:pStyle w:val="BodyText2"/>
            </w:pPr>
            <w:bookmarkStart w:id="74" w:name="RANGE!A1:C20"/>
            <w:r w:rsidRPr="00413726">
              <w:t>OBJECTID</w:t>
            </w:r>
            <w:bookmarkEnd w:id="74"/>
          </w:p>
        </w:tc>
        <w:tc>
          <w:tcPr>
            <w:tcW w:w="1020" w:type="dxa"/>
            <w:noWrap/>
            <w:vAlign w:val="center"/>
            <w:hideMark/>
          </w:tcPr>
          <w:p w14:paraId="59109995" w14:textId="77777777" w:rsidR="004A2AEA" w:rsidRPr="00413726" w:rsidRDefault="004A2AEA" w:rsidP="003D4FE8">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3D4FE8">
            <w:pPr>
              <w:pStyle w:val="BodyText2"/>
            </w:pPr>
            <w:r w:rsidRPr="00413726">
              <w:t>1</w:t>
            </w:r>
          </w:p>
        </w:tc>
        <w:tc>
          <w:tcPr>
            <w:tcW w:w="1020" w:type="dxa"/>
            <w:noWrap/>
            <w:vAlign w:val="center"/>
            <w:hideMark/>
          </w:tcPr>
          <w:p w14:paraId="40233E32" w14:textId="77777777" w:rsidR="004A2AEA" w:rsidRPr="00413726" w:rsidRDefault="004A2AEA" w:rsidP="003D4FE8">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3D4FE8">
            <w:pPr>
              <w:pStyle w:val="BodyText2"/>
            </w:pPr>
            <w:r w:rsidRPr="00413726">
              <w:t>2</w:t>
            </w:r>
          </w:p>
        </w:tc>
        <w:tc>
          <w:tcPr>
            <w:tcW w:w="1020" w:type="dxa"/>
            <w:noWrap/>
            <w:vAlign w:val="center"/>
            <w:hideMark/>
          </w:tcPr>
          <w:p w14:paraId="3AAA8294" w14:textId="77777777" w:rsidR="004A2AEA" w:rsidRPr="00413726" w:rsidRDefault="004A2AEA" w:rsidP="003D4FE8">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3D4FE8">
            <w:pPr>
              <w:pStyle w:val="BodyText2"/>
            </w:pPr>
            <w:r w:rsidRPr="00413726">
              <w:t>3</w:t>
            </w:r>
          </w:p>
        </w:tc>
        <w:tc>
          <w:tcPr>
            <w:tcW w:w="1020" w:type="dxa"/>
            <w:noWrap/>
            <w:vAlign w:val="center"/>
            <w:hideMark/>
          </w:tcPr>
          <w:p w14:paraId="39C6BB21" w14:textId="77777777" w:rsidR="004A2AEA" w:rsidRPr="00413726" w:rsidRDefault="004A2AEA" w:rsidP="003D4FE8">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3D4FE8">
            <w:pPr>
              <w:pStyle w:val="BodyText2"/>
            </w:pPr>
            <w:r w:rsidRPr="00413726">
              <w:t>4</w:t>
            </w:r>
          </w:p>
        </w:tc>
        <w:tc>
          <w:tcPr>
            <w:tcW w:w="1020" w:type="dxa"/>
            <w:noWrap/>
            <w:vAlign w:val="center"/>
            <w:hideMark/>
          </w:tcPr>
          <w:p w14:paraId="5FE76317" w14:textId="77777777" w:rsidR="004A2AEA" w:rsidRPr="00413726" w:rsidRDefault="004A2AEA" w:rsidP="003D4FE8">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3D4FE8">
            <w:pPr>
              <w:pStyle w:val="BodyText2"/>
            </w:pPr>
            <w:r w:rsidRPr="00413726">
              <w:t>5</w:t>
            </w:r>
          </w:p>
        </w:tc>
        <w:tc>
          <w:tcPr>
            <w:tcW w:w="1020" w:type="dxa"/>
            <w:noWrap/>
            <w:vAlign w:val="center"/>
            <w:hideMark/>
          </w:tcPr>
          <w:p w14:paraId="0B990CEB" w14:textId="77777777" w:rsidR="004A2AEA" w:rsidRPr="00413726" w:rsidRDefault="004A2AEA" w:rsidP="003D4FE8">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3D4FE8">
            <w:pPr>
              <w:pStyle w:val="BodyText2"/>
            </w:pPr>
            <w:r w:rsidRPr="00413726">
              <w:t>6</w:t>
            </w:r>
          </w:p>
        </w:tc>
        <w:tc>
          <w:tcPr>
            <w:tcW w:w="1020" w:type="dxa"/>
            <w:noWrap/>
            <w:vAlign w:val="center"/>
            <w:hideMark/>
          </w:tcPr>
          <w:p w14:paraId="3D38681B" w14:textId="77777777" w:rsidR="004A2AEA" w:rsidRPr="00413726" w:rsidRDefault="004A2AEA" w:rsidP="003D4FE8">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3D4FE8">
            <w:pPr>
              <w:pStyle w:val="BodyText2"/>
            </w:pPr>
            <w:r w:rsidRPr="00413726">
              <w:t>7</w:t>
            </w:r>
          </w:p>
        </w:tc>
        <w:tc>
          <w:tcPr>
            <w:tcW w:w="1020" w:type="dxa"/>
            <w:noWrap/>
            <w:vAlign w:val="center"/>
            <w:hideMark/>
          </w:tcPr>
          <w:p w14:paraId="27740278" w14:textId="77777777" w:rsidR="004A2AEA" w:rsidRPr="00413726" w:rsidRDefault="004A2AEA" w:rsidP="003D4FE8">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3D4FE8">
            <w:pPr>
              <w:pStyle w:val="BodyText2"/>
            </w:pPr>
            <w:r w:rsidRPr="00413726">
              <w:lastRenderedPageBreak/>
              <w:t>8</w:t>
            </w:r>
          </w:p>
        </w:tc>
        <w:tc>
          <w:tcPr>
            <w:tcW w:w="1020" w:type="dxa"/>
            <w:noWrap/>
            <w:vAlign w:val="center"/>
            <w:hideMark/>
          </w:tcPr>
          <w:p w14:paraId="22024237" w14:textId="77777777" w:rsidR="004A2AEA" w:rsidRPr="00413726" w:rsidRDefault="004A2AEA" w:rsidP="003D4FE8">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3D4FE8">
            <w:pPr>
              <w:pStyle w:val="BodyText2"/>
            </w:pPr>
            <w:r w:rsidRPr="00413726">
              <w:t>9</w:t>
            </w:r>
          </w:p>
        </w:tc>
        <w:tc>
          <w:tcPr>
            <w:tcW w:w="1020" w:type="dxa"/>
            <w:noWrap/>
            <w:vAlign w:val="center"/>
            <w:hideMark/>
          </w:tcPr>
          <w:p w14:paraId="34B14CB6" w14:textId="77777777" w:rsidR="004A2AEA" w:rsidRPr="00413726" w:rsidRDefault="004A2AEA" w:rsidP="003D4FE8">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3D4FE8">
            <w:pPr>
              <w:pStyle w:val="BodyText2"/>
            </w:pPr>
            <w:r w:rsidRPr="00413726">
              <w:t>10</w:t>
            </w:r>
          </w:p>
        </w:tc>
        <w:tc>
          <w:tcPr>
            <w:tcW w:w="1020" w:type="dxa"/>
            <w:noWrap/>
            <w:vAlign w:val="center"/>
            <w:hideMark/>
          </w:tcPr>
          <w:p w14:paraId="31609C08" w14:textId="77777777" w:rsidR="004A2AEA" w:rsidRPr="00413726" w:rsidRDefault="004A2AEA" w:rsidP="003D4FE8">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3D4FE8">
            <w:pPr>
              <w:pStyle w:val="BodyText2"/>
            </w:pPr>
            <w:r w:rsidRPr="00413726">
              <w:t>11</w:t>
            </w:r>
          </w:p>
        </w:tc>
        <w:tc>
          <w:tcPr>
            <w:tcW w:w="1020" w:type="dxa"/>
            <w:noWrap/>
            <w:vAlign w:val="center"/>
            <w:hideMark/>
          </w:tcPr>
          <w:p w14:paraId="7ED34EC4" w14:textId="77777777" w:rsidR="004A2AEA" w:rsidRPr="00413726" w:rsidRDefault="004A2AEA" w:rsidP="003D4FE8">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3D4FE8">
            <w:pPr>
              <w:pStyle w:val="BodyText2"/>
            </w:pPr>
            <w:r w:rsidRPr="00413726">
              <w:t>12</w:t>
            </w:r>
          </w:p>
        </w:tc>
        <w:tc>
          <w:tcPr>
            <w:tcW w:w="1020" w:type="dxa"/>
            <w:noWrap/>
            <w:vAlign w:val="center"/>
            <w:hideMark/>
          </w:tcPr>
          <w:p w14:paraId="33F0F4EC" w14:textId="77777777" w:rsidR="004A2AEA" w:rsidRPr="00413726" w:rsidRDefault="004A2AEA" w:rsidP="003D4FE8">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3D4FE8">
            <w:pPr>
              <w:pStyle w:val="BodyText2"/>
            </w:pPr>
            <w:r w:rsidRPr="00413726">
              <w:t>13</w:t>
            </w:r>
          </w:p>
        </w:tc>
        <w:tc>
          <w:tcPr>
            <w:tcW w:w="1020" w:type="dxa"/>
            <w:noWrap/>
            <w:vAlign w:val="center"/>
            <w:hideMark/>
          </w:tcPr>
          <w:p w14:paraId="251F8CEB" w14:textId="77777777" w:rsidR="004A2AEA" w:rsidRPr="00413726" w:rsidRDefault="004A2AEA" w:rsidP="003D4FE8">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3D4FE8">
            <w:pPr>
              <w:pStyle w:val="BodyText2"/>
            </w:pPr>
            <w:r w:rsidRPr="00413726">
              <w:t>14</w:t>
            </w:r>
          </w:p>
        </w:tc>
        <w:tc>
          <w:tcPr>
            <w:tcW w:w="1020" w:type="dxa"/>
            <w:noWrap/>
            <w:vAlign w:val="center"/>
            <w:hideMark/>
          </w:tcPr>
          <w:p w14:paraId="5DEAEA57" w14:textId="77777777" w:rsidR="004A2AEA" w:rsidRPr="00413726" w:rsidRDefault="004A2AEA" w:rsidP="003D4FE8">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3D4FE8">
            <w:pPr>
              <w:pStyle w:val="BodyText2"/>
            </w:pPr>
            <w:r w:rsidRPr="00413726">
              <w:t>15</w:t>
            </w:r>
          </w:p>
        </w:tc>
        <w:tc>
          <w:tcPr>
            <w:tcW w:w="1020" w:type="dxa"/>
            <w:noWrap/>
            <w:vAlign w:val="center"/>
            <w:hideMark/>
          </w:tcPr>
          <w:p w14:paraId="52BB2C82" w14:textId="77777777" w:rsidR="004A2AEA" w:rsidRPr="00413726" w:rsidRDefault="004A2AEA" w:rsidP="003D4FE8">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3D4FE8">
            <w:pPr>
              <w:pStyle w:val="BodyText2"/>
            </w:pPr>
            <w:r w:rsidRPr="00413726">
              <w:t>16</w:t>
            </w:r>
          </w:p>
        </w:tc>
        <w:tc>
          <w:tcPr>
            <w:tcW w:w="1020" w:type="dxa"/>
            <w:noWrap/>
            <w:vAlign w:val="center"/>
            <w:hideMark/>
          </w:tcPr>
          <w:p w14:paraId="601A2EDE" w14:textId="77777777" w:rsidR="004A2AEA" w:rsidRPr="00413726" w:rsidRDefault="004A2AEA" w:rsidP="003D4FE8">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3D4FE8">
            <w:pPr>
              <w:pStyle w:val="BodyText2"/>
            </w:pPr>
            <w:r w:rsidRPr="00413726">
              <w:t>17</w:t>
            </w:r>
          </w:p>
        </w:tc>
        <w:tc>
          <w:tcPr>
            <w:tcW w:w="1020" w:type="dxa"/>
            <w:noWrap/>
            <w:vAlign w:val="center"/>
            <w:hideMark/>
          </w:tcPr>
          <w:p w14:paraId="5CB4BFB4" w14:textId="77777777" w:rsidR="004A2AEA" w:rsidRPr="00413726" w:rsidRDefault="004A2AEA" w:rsidP="003D4FE8">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3D4FE8">
            <w:pPr>
              <w:pStyle w:val="BodyText2"/>
            </w:pPr>
            <w:r w:rsidRPr="00413726">
              <w:t>18</w:t>
            </w:r>
          </w:p>
        </w:tc>
        <w:tc>
          <w:tcPr>
            <w:tcW w:w="1020" w:type="dxa"/>
            <w:noWrap/>
            <w:vAlign w:val="center"/>
            <w:hideMark/>
          </w:tcPr>
          <w:p w14:paraId="5BED9D85" w14:textId="77777777" w:rsidR="004A2AEA" w:rsidRPr="00413726" w:rsidRDefault="004A2AEA" w:rsidP="003D4FE8">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3D4FE8">
            <w:pPr>
              <w:pStyle w:val="BodyText2"/>
            </w:pPr>
            <w:r w:rsidRPr="00413726">
              <w:t>19</w:t>
            </w:r>
          </w:p>
        </w:tc>
        <w:tc>
          <w:tcPr>
            <w:tcW w:w="1020" w:type="dxa"/>
            <w:noWrap/>
            <w:vAlign w:val="center"/>
            <w:hideMark/>
          </w:tcPr>
          <w:p w14:paraId="72C242CB" w14:textId="77777777" w:rsidR="004A2AEA" w:rsidRPr="00413726" w:rsidRDefault="004A2AEA" w:rsidP="003D4FE8">
            <w:pPr>
              <w:pStyle w:val="BodyText2"/>
            </w:pPr>
            <w:r w:rsidRPr="00413726">
              <w:t>0</w:t>
            </w:r>
          </w:p>
        </w:tc>
      </w:tr>
    </w:tbl>
    <w:p w14:paraId="2FA8A68F" w14:textId="77777777" w:rsidR="004A2AEA" w:rsidRDefault="004A2AEA" w:rsidP="003D4FE8">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4A2AEA">
      <w:pPr>
        <w:pStyle w:val="Heading4"/>
      </w:pPr>
      <w:bookmarkStart w:id="75" w:name="_Ref392843156"/>
      <w:r>
        <w:t>Tabulate Area</w:t>
      </w:r>
      <w:bookmarkEnd w:id="75"/>
    </w:p>
    <w:p w14:paraId="53F92560" w14:textId="77777777" w:rsidR="004A2AEA" w:rsidRDefault="004A2AEA" w:rsidP="003D4FE8">
      <w:pPr>
        <w:pStyle w:val="BodyText2"/>
      </w:pPr>
      <w:r>
        <w:t>The tool ‘Tabulate Area’ is better because it calculates the total area within each land cover type. Notes on ‘Tabulate Area’:</w:t>
      </w:r>
    </w:p>
    <w:p w14:paraId="181BAFD1" w14:textId="77777777" w:rsidR="004A2AEA" w:rsidRDefault="004A2AEA" w:rsidP="003D4FE8">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3D4FE8">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3D4FE8">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3D4FE8">
      <w:pPr>
        <w:pStyle w:val="BodyText2"/>
      </w:pPr>
      <w:r>
        <w:t>Need to populate a new table:</w:t>
      </w:r>
    </w:p>
    <w:p w14:paraId="65CC3060" w14:textId="77777777" w:rsidR="004A2AEA" w:rsidRDefault="004A2AEA" w:rsidP="00397DAF">
      <w:pPr>
        <w:pStyle w:val="Code"/>
      </w:pPr>
      <w:r>
        <w:t>OBJECTID – OBJECT ID</w:t>
      </w:r>
    </w:p>
    <w:p w14:paraId="6568C690" w14:textId="77777777" w:rsidR="004A2AEA" w:rsidRDefault="004A2AEA" w:rsidP="00397DAF">
      <w:pPr>
        <w:pStyle w:val="Code"/>
      </w:pPr>
      <w:r>
        <w:t>Presence – Long Integer</w:t>
      </w:r>
    </w:p>
    <w:p w14:paraId="7F966D88" w14:textId="77777777" w:rsidR="004A2AEA" w:rsidRDefault="004A2AEA" w:rsidP="00397DAF">
      <w:pPr>
        <w:pStyle w:val="Code"/>
      </w:pPr>
      <w:r>
        <w:t>Value_0 – Double</w:t>
      </w:r>
    </w:p>
    <w:p w14:paraId="48F4F7D6" w14:textId="77777777" w:rsidR="004A2AEA" w:rsidRDefault="004A2AEA" w:rsidP="00397DAF">
      <w:pPr>
        <w:pStyle w:val="Code"/>
      </w:pPr>
      <w:r>
        <w:t>..</w:t>
      </w:r>
    </w:p>
    <w:p w14:paraId="78D4A947" w14:textId="77777777" w:rsidR="004A2AEA" w:rsidRDefault="004A2AEA" w:rsidP="00397DAF">
      <w:pPr>
        <w:pStyle w:val="Code"/>
      </w:pPr>
      <w:r>
        <w:t>Value_18 – Double</w:t>
      </w:r>
    </w:p>
    <w:p w14:paraId="116EEF26" w14:textId="77777777" w:rsidR="001D7A74" w:rsidRDefault="001D7A74" w:rsidP="003D4FE8">
      <w:pPr>
        <w:pStyle w:val="BodyText2"/>
      </w:pPr>
      <w:r>
        <w:t>No</w:t>
      </w:r>
      <w:r w:rsidR="009D7FE7">
        <w:t>w</w:t>
      </w:r>
      <w:r>
        <w:t xml:space="preserve"> we have calculated the area we can do all sorts of interesting analyses. </w:t>
      </w:r>
    </w:p>
    <w:p w14:paraId="67D93D13" w14:textId="77777777" w:rsidR="00C34F5E" w:rsidRDefault="00C34F5E" w:rsidP="003D4FE8">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006EBC">
      <w:pPr>
        <w:pStyle w:val="Heading3"/>
      </w:pPr>
      <w:r>
        <w:t>Analyses</w:t>
      </w:r>
    </w:p>
    <w:p w14:paraId="35415E69" w14:textId="77777777" w:rsidR="00006EBC" w:rsidRDefault="00006EBC" w:rsidP="003D4FE8">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06EBC">
      <w:pPr>
        <w:pStyle w:val="ListBullet"/>
      </w:pPr>
      <w:r>
        <w:t>Creating a model to iterate through the 18 land cover fields and update all &lt;null&gt; values to 0 so we can add them up</w:t>
      </w:r>
    </w:p>
    <w:p w14:paraId="63861118" w14:textId="77777777" w:rsidR="00006EBC" w:rsidRDefault="00006EBC" w:rsidP="00006EBC">
      <w:pPr>
        <w:pStyle w:val="ListBullet"/>
      </w:pPr>
      <w:r>
        <w:t>Creating a model to add a field to the SpeciesStatistics table for total area</w:t>
      </w:r>
    </w:p>
    <w:p w14:paraId="294AA9AD" w14:textId="77777777" w:rsidR="00006EBC" w:rsidRDefault="00006EBC" w:rsidP="00006EBC">
      <w:pPr>
        <w:pStyle w:val="ListBullet"/>
      </w:pPr>
      <w:r>
        <w:t>Calculating the total area in the table</w:t>
      </w:r>
    </w:p>
    <w:p w14:paraId="305C112A" w14:textId="77777777" w:rsidR="00F56F71" w:rsidRDefault="00F56F71" w:rsidP="003D4FE8">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6808F0">
      <w:pPr>
        <w:pStyle w:val="BodyText"/>
      </w:pPr>
      <w:r>
        <w:t xml:space="preserve">50% of the White-vented Myna range is in </w:t>
      </w:r>
      <w:r w:rsidRPr="00344B80">
        <w:t>Artificial surfaces</w:t>
      </w:r>
      <w:r>
        <w:t>.</w:t>
      </w:r>
    </w:p>
    <w:p w14:paraId="65655CC4" w14:textId="77777777" w:rsidR="00383670" w:rsidRDefault="00383670" w:rsidP="00383670">
      <w:pPr>
        <w:pStyle w:val="Heading2"/>
      </w:pPr>
      <w:r>
        <w:t>PA/Accessibility</w:t>
      </w:r>
    </w:p>
    <w:p w14:paraId="7CA4AE41" w14:textId="77777777" w:rsidR="00383670" w:rsidRDefault="00383670" w:rsidP="003D4FE8">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397DAF">
      <w:pPr>
        <w:pStyle w:val="Code"/>
      </w:pPr>
      <w:r>
        <w:lastRenderedPageBreak/>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397DAF">
      <w:pPr>
        <w:pStyle w:val="Code"/>
      </w:pPr>
      <w:r>
        <w:t>Start Time: Tue Sep 24 11:56:47 2013</w:t>
      </w:r>
    </w:p>
    <w:p w14:paraId="081375A1" w14:textId="77777777" w:rsidR="00383670" w:rsidRDefault="00383670" w:rsidP="00397DAF">
      <w:pPr>
        <w:pStyle w:val="Code"/>
      </w:pPr>
      <w:r>
        <w:t>ERROR 010423: C:\Users\cottaan\AppData\Local\Temp\arc435C\t_t845 does not have valid statistics as required by the operation.</w:t>
      </w:r>
    </w:p>
    <w:p w14:paraId="6D945DF4" w14:textId="77777777" w:rsidR="00383670" w:rsidRDefault="00383670" w:rsidP="00397DAF">
      <w:pPr>
        <w:pStyle w:val="Code"/>
      </w:pPr>
      <w:r>
        <w:t>Failed to execute (ZonalStatisticsAsTable).</w:t>
      </w:r>
    </w:p>
    <w:p w14:paraId="6FE549E1" w14:textId="77777777" w:rsidR="00383670" w:rsidRPr="00D32E3E" w:rsidRDefault="00383670" w:rsidP="00397DAF">
      <w:pPr>
        <w:pStyle w:val="Code"/>
      </w:pPr>
      <w:r>
        <w:t>Failed at Tue Sep 24 11:57:14 2013 (Elapsed Time: 27.00 seconds)</w:t>
      </w:r>
    </w:p>
    <w:p w14:paraId="4A5040D6" w14:textId="77777777" w:rsidR="00680B70" w:rsidRDefault="00BB0FD3" w:rsidP="003D4FE8">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082D6F" w:rsidP="003D4FE8">
      <w:pPr>
        <w:pStyle w:val="BodyText2"/>
      </w:pPr>
      <w:hyperlink r:id="rId272"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5469DF">
      <w:pPr>
        <w:pStyle w:val="Heading2"/>
      </w:pPr>
      <w:r>
        <w:t>PA/GLC2000</w:t>
      </w:r>
    </w:p>
    <w:p w14:paraId="19C468BF" w14:textId="77777777" w:rsidR="00E7125F" w:rsidRDefault="00E7125F" w:rsidP="00E7125F">
      <w:pPr>
        <w:pStyle w:val="Heading3"/>
      </w:pPr>
      <w:r>
        <w:t>Using Tabulate Area on full dataset</w:t>
      </w:r>
    </w:p>
    <w:p w14:paraId="1EF315EB" w14:textId="77777777" w:rsidR="005469DF" w:rsidRDefault="005469DF" w:rsidP="003D4FE8">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424B7F">
      <w:pPr>
        <w:pStyle w:val="ListBullet2"/>
      </w:pPr>
      <w:r>
        <w:t>Created glc2000 raster in file gdb</w:t>
      </w:r>
    </w:p>
    <w:p w14:paraId="0B45809D" w14:textId="77777777" w:rsidR="00DC4609" w:rsidRDefault="00DC4609" w:rsidP="00424B7F">
      <w:pPr>
        <w:pStyle w:val="ListBullet2"/>
      </w:pPr>
      <w:r>
        <w:t>Imported wdpa latest</w:t>
      </w:r>
    </w:p>
    <w:p w14:paraId="0463BC9D" w14:textId="77777777" w:rsidR="00DC4609" w:rsidRDefault="00DC4609" w:rsidP="00424B7F">
      <w:pPr>
        <w:pStyle w:val="ListBullet2"/>
      </w:pPr>
      <w:r>
        <w:t xml:space="preserve">set snap raster to glc2000 and extent to glc2000 </w:t>
      </w:r>
    </w:p>
    <w:p w14:paraId="014781A5" w14:textId="77777777" w:rsidR="00DC4609" w:rsidRDefault="00DC4609" w:rsidP="00424B7F">
      <w:pPr>
        <w:pStyle w:val="ListBullet2"/>
      </w:pPr>
      <w:r>
        <w:t>ran Tabulate Area</w:t>
      </w:r>
      <w:r w:rsidR="00424B7F">
        <w:t xml:space="preserve"> – it only took 58 seconds!</w:t>
      </w:r>
    </w:p>
    <w:p w14:paraId="2F4549AB" w14:textId="77777777" w:rsidR="00DA43A3" w:rsidRDefault="009B4BA2" w:rsidP="00031D33">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73"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424B7F">
      <w:pPr>
        <w:pStyle w:val="ListBullet2"/>
      </w:pPr>
      <w:r>
        <w:t>There were some PAs south of the GLC2000 dataset that did not overlap it – so deleted these manually</w:t>
      </w:r>
    </w:p>
    <w:p w14:paraId="6941E27A" w14:textId="77777777" w:rsidR="00EC2823" w:rsidRDefault="00C33E86" w:rsidP="00424B7F">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74" w:anchor="/How_Polygon_To_Raster_works/001200000037000000/" w:history="1">
        <w:r w:rsidRPr="007252F2">
          <w:rPr>
            <w:rStyle w:val="Hyperlink"/>
          </w:rPr>
          <w:t>here</w:t>
        </w:r>
      </w:hyperlink>
      <w:r>
        <w:t>)</w:t>
      </w:r>
    </w:p>
    <w:p w14:paraId="5AD2E045" w14:textId="5B4F5FD5" w:rsidR="009326F9" w:rsidRDefault="009326F9" w:rsidP="009326F9">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E7125F">
      <w:pPr>
        <w:pStyle w:val="Heading3"/>
      </w:pPr>
      <w:r>
        <w:t xml:space="preserve">Using Tabulate Area </w:t>
      </w:r>
      <w:r w:rsidR="00DA57B1">
        <w:t>one-by-one</w:t>
      </w:r>
    </w:p>
    <w:p w14:paraId="00A7318C" w14:textId="77777777" w:rsidR="00E7125F" w:rsidRDefault="00E60C26" w:rsidP="003D4FE8">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75"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031D33">
      <w:pPr>
        <w:pStyle w:val="Heading3"/>
      </w:pPr>
      <w:r>
        <w:t xml:space="preserve">Using </w:t>
      </w:r>
      <w:r w:rsidR="00561DED">
        <w:t>Graph Colouring to get unique non-overlapping polygons</w:t>
      </w:r>
    </w:p>
    <w:p w14:paraId="7723A958" w14:textId="77777777" w:rsidR="00031D33" w:rsidRDefault="00EC6E94" w:rsidP="003D4FE8">
      <w:pPr>
        <w:pStyle w:val="BodyText2"/>
      </w:pPr>
      <w:r>
        <w:t xml:space="preserve">I am </w:t>
      </w:r>
      <w:r w:rsidRPr="00EC6E94">
        <w:t xml:space="preserve">using a graph coloring method based on the code from </w:t>
      </w:r>
      <w:hyperlink r:id="rId276"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77" w:history="1">
        <w:r w:rsidRPr="00C00AA9">
          <w:rPr>
            <w:rStyle w:val="Hyperlink"/>
          </w:rPr>
          <w:t>GP script</w:t>
        </w:r>
      </w:hyperlink>
      <w:r>
        <w:t>.</w:t>
      </w:r>
      <w:r w:rsidR="009E78E9">
        <w:t xml:space="preserve"> </w:t>
      </w:r>
    </w:p>
    <w:p w14:paraId="2E248D7E" w14:textId="77777777" w:rsidR="007146AF" w:rsidRDefault="009E78E9" w:rsidP="003D4FE8">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397DAF">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397DAF">
      <w:pPr>
        <w:pStyle w:val="Code"/>
      </w:pPr>
      <w:r>
        <w:t>ERROR 010236: Error in building VAT.</w:t>
      </w:r>
    </w:p>
    <w:p w14:paraId="680E0783" w14:textId="77777777" w:rsidR="007146AF" w:rsidRDefault="007146AF" w:rsidP="00397DAF">
      <w:pPr>
        <w:pStyle w:val="Code"/>
      </w:pPr>
      <w:r>
        <w:t>ERROR 010067: Error in executing grid expression.</w:t>
      </w:r>
    </w:p>
    <w:p w14:paraId="7D430899" w14:textId="77777777" w:rsidR="007146AF" w:rsidRDefault="007146AF" w:rsidP="00397DAF">
      <w:pPr>
        <w:pStyle w:val="Code"/>
      </w:pPr>
      <w:r>
        <w:t>ERROR 010419: Unable to build the attribute table of raster as required by the operation.</w:t>
      </w:r>
    </w:p>
    <w:p w14:paraId="0FADD7E3" w14:textId="77777777" w:rsidR="00DD394C" w:rsidRDefault="00082D6F" w:rsidP="003D4FE8">
      <w:pPr>
        <w:pStyle w:val="BodyText2"/>
      </w:pPr>
      <w:hyperlink r:id="rId278" w:history="1">
        <w:r w:rsidR="002A37F4" w:rsidRPr="002A37F4">
          <w:rPr>
            <w:rStyle w:val="Hyperlink"/>
          </w:rPr>
          <w:t>Here</w:t>
        </w:r>
      </w:hyperlink>
      <w:r w:rsidR="002A37F4">
        <w:t xml:space="preserve"> is some help and </w:t>
      </w:r>
      <w:hyperlink r:id="rId279"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3D4FE8">
      <w:pPr>
        <w:pStyle w:val="BodyText2"/>
      </w:pPr>
      <w:r>
        <w:lastRenderedPageBreak/>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3D4FE8">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E65B54">
            <w:pPr>
              <w:pStyle w:val="TableTextHeader"/>
            </w:pPr>
            <w:r>
              <w:t>Python</w:t>
            </w:r>
          </w:p>
        </w:tc>
        <w:tc>
          <w:tcPr>
            <w:tcW w:w="1528" w:type="dxa"/>
          </w:tcPr>
          <w:p w14:paraId="10C79569" w14:textId="77777777" w:rsidR="007E7432" w:rsidRPr="00134D2E" w:rsidRDefault="007E7432" w:rsidP="00E65B54">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3D4FE8">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3D4FE8">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3D4FE8">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3D4FE8">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3D4FE8">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3D4FE8">
            <w:pPr>
              <w:pStyle w:val="Tiny"/>
            </w:pPr>
            <w:r>
              <w:t>56204</w:t>
            </w:r>
          </w:p>
        </w:tc>
      </w:tr>
    </w:tbl>
    <w:p w14:paraId="590639F5" w14:textId="77777777" w:rsidR="007E7432" w:rsidRDefault="006D0C13" w:rsidP="003D4FE8">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3D4FE8">
      <w:pPr>
        <w:pStyle w:val="BodyText2"/>
      </w:pPr>
    </w:p>
    <w:p w14:paraId="5EC52746" w14:textId="77777777" w:rsidR="00B34B72" w:rsidRDefault="00B34B72" w:rsidP="00B34B72">
      <w:pPr>
        <w:pStyle w:val="Caption"/>
      </w:pPr>
      <w:r>
        <w:t xml:space="preserve">Figure </w:t>
      </w:r>
      <w:r>
        <w:fldChar w:fldCharType="begin"/>
      </w:r>
      <w:r>
        <w:instrText xml:space="preserve"> SEQ Figure \* ARABIC </w:instrText>
      </w:r>
      <w:r>
        <w:fldChar w:fldCharType="separate"/>
      </w:r>
      <w:r w:rsidR="00EA3299">
        <w:rPr>
          <w:noProof/>
        </w:rPr>
        <w:t>2</w:t>
      </w:r>
      <w:r>
        <w:fldChar w:fldCharType="end"/>
      </w:r>
      <w:r>
        <w:t xml:space="preserve"> Tabulate Area issues</w:t>
      </w:r>
    </w:p>
    <w:p w14:paraId="5B75669E" w14:textId="77777777" w:rsidR="00EA3299" w:rsidRDefault="00B34B72" w:rsidP="00007A08">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fldChar w:fldCharType="separate"/>
      </w:r>
      <w:r w:rsidR="00EA3299">
        <w:t>LayerToKML</w:t>
      </w:r>
    </w:p>
    <w:p w14:paraId="41EEB2E9" w14:textId="77777777" w:rsidR="00EA3299" w:rsidRPr="00007A08" w:rsidRDefault="00EA3299" w:rsidP="00007A08">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3D4FE8">
      <w:pPr>
        <w:pStyle w:val="BodyText2"/>
      </w:pPr>
      <w:r>
        <w:t>Validate Topology</w:t>
      </w:r>
      <w:r w:rsidR="00BF3059">
        <w:fldChar w:fldCharType="end"/>
      </w:r>
      <w:r w:rsidR="00BF3059">
        <w:t>.</w:t>
      </w:r>
    </w:p>
    <w:p w14:paraId="7BF8015E" w14:textId="53784181" w:rsidR="00B37D09" w:rsidRDefault="00C476E5" w:rsidP="0093510D">
      <w:pPr>
        <w:pStyle w:val="Heading2"/>
      </w:pPr>
      <w:r>
        <w:t>PA/</w:t>
      </w:r>
      <w:r w:rsidR="00587F0C">
        <w:t>Red List</w:t>
      </w:r>
      <w:r>
        <w:t xml:space="preserve"> Intersection</w:t>
      </w:r>
      <w:bookmarkEnd w:id="67"/>
    </w:p>
    <w:p w14:paraId="74597DD6" w14:textId="77777777" w:rsidR="00742B34" w:rsidRPr="00742B34" w:rsidRDefault="00742B34" w:rsidP="00742B34">
      <w:pPr>
        <w:pStyle w:val="Heading3"/>
      </w:pPr>
      <w:bookmarkStart w:id="76" w:name="_Toc315774589"/>
      <w:r>
        <w:t>Using ArcGIS</w:t>
      </w:r>
      <w:bookmarkEnd w:id="76"/>
    </w:p>
    <w:p w14:paraId="283D8357" w14:textId="77777777" w:rsidR="00B37D09" w:rsidRDefault="00C476E5" w:rsidP="003D4FE8">
      <w:pPr>
        <w:pStyle w:val="BodyText2"/>
      </w:pPr>
      <w:r>
        <w:t xml:space="preserve">10030 took 1hr 5mins </w:t>
      </w:r>
    </w:p>
    <w:p w14:paraId="5AE4592D" w14:textId="77777777" w:rsidR="00B37D09" w:rsidRDefault="00C476E5" w:rsidP="00110E00">
      <w:pPr>
        <w:pStyle w:val="BodyText"/>
      </w:pPr>
      <w:r>
        <w:t>Trying the Python intersection using ID_NO in (8543)</w:t>
      </w:r>
    </w:p>
    <w:p w14:paraId="053DF283" w14:textId="77777777" w:rsidR="00B37D09" w:rsidRDefault="00C476E5" w:rsidP="00110E00">
      <w:pPr>
        <w:pStyle w:val="BodyText"/>
      </w:pPr>
      <w:r>
        <w:t>1. Intersect using in_memory for species and feature layer for PAs = 19mins 45secs</w:t>
      </w:r>
    </w:p>
    <w:p w14:paraId="348D32EE" w14:textId="77777777" w:rsidR="00B37D09" w:rsidRDefault="00C476E5" w:rsidP="00110E00">
      <w:pPr>
        <w:pStyle w:val="BodyText"/>
      </w:pPr>
      <w:r>
        <w:t>2. Species as shapefile with spatial index and PA feature layer = longer</w:t>
      </w:r>
    </w:p>
    <w:p w14:paraId="27E795CD" w14:textId="77777777" w:rsidR="00B37D09" w:rsidRDefault="00C476E5" w:rsidP="00110E00">
      <w:pPr>
        <w:pStyle w:val="BodyText"/>
      </w:pPr>
      <w:r>
        <w:t>3. Try spatial join - nope - slow</w:t>
      </w:r>
    </w:p>
    <w:p w14:paraId="7A6A9BEE" w14:textId="77777777" w:rsidR="00B37D09" w:rsidRDefault="00C476E5" w:rsidP="00110E00">
      <w:pPr>
        <w:pStyle w:val="BodyText"/>
      </w:pPr>
      <w:r>
        <w:lastRenderedPageBreak/>
        <w:t xml:space="preserve">4. Try set the processing extent based on the species data! Nope - </w:t>
      </w:r>
      <w:hyperlink r:id="rId281"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110E00">
      <w:pPr>
        <w:pStyle w:val="BodyText"/>
      </w:pPr>
      <w:r>
        <w:t>5. Try a straight select by location - v fast non-spatial method - still slow with 10030 - failed on 11200 but might have been when i turned computer on</w:t>
      </w:r>
    </w:p>
    <w:p w14:paraId="2CDC58F3" w14:textId="77777777" w:rsidR="00B37D09" w:rsidRDefault="00C476E5" w:rsidP="00110E00">
      <w:pPr>
        <w:pStyle w:val="BodyText"/>
      </w:pPr>
      <w:r>
        <w:t>select by location on PAs for a species (11200) - over 1 hour!!! need to do something else</w:t>
      </w:r>
    </w:p>
    <w:p w14:paraId="1C4D3CA5" w14:textId="77777777" w:rsidR="00B37D09" w:rsidRDefault="00C476E5" w:rsidP="00110E00">
      <w:pPr>
        <w:pStyle w:val="BodyText"/>
      </w:pPr>
      <w:r>
        <w:t>select by location on marine only PAs (i.e. marine =1) for a species (11200) - 11m22s - but you are dependent on the marine flag being set correctly</w:t>
      </w:r>
    </w:p>
    <w:p w14:paraId="5A1C3BAA" w14:textId="77777777" w:rsidR="00B37D09" w:rsidRDefault="00C476E5" w:rsidP="003D4FE8">
      <w:pPr>
        <w:pStyle w:val="BodyText2"/>
      </w:pPr>
      <w:r>
        <w:t>select by location on species for a PA (1) - promising? - 3m44s for wdpaid = 41 - 555 days in total!! - but ok for new PAs</w:t>
      </w:r>
    </w:p>
    <w:p w14:paraId="0829CBAB" w14:textId="77777777" w:rsidR="00B37D09" w:rsidRDefault="00C476E5" w:rsidP="00110E00">
      <w:pPr>
        <w:pStyle w:val="BodyText"/>
      </w:pPr>
      <w:r>
        <w:t>try 132733:</w:t>
      </w:r>
    </w:p>
    <w:p w14:paraId="4677099B" w14:textId="77777777" w:rsidR="00B37D09" w:rsidRDefault="00C476E5" w:rsidP="00110E00">
      <w:pPr>
        <w:pStyle w:val="BodyText"/>
      </w:pPr>
      <w:r>
        <w:t>fgdb + fgdb = 46s</w:t>
      </w:r>
    </w:p>
    <w:p w14:paraId="5FB858C5" w14:textId="77777777" w:rsidR="00B37D09" w:rsidRDefault="00C476E5" w:rsidP="00110E00">
      <w:pPr>
        <w:pStyle w:val="BodyText"/>
      </w:pPr>
      <w:r>
        <w:t>shp + shp = 45s</w:t>
      </w:r>
    </w:p>
    <w:p w14:paraId="3E327920" w14:textId="77777777" w:rsidR="00B37D09" w:rsidRDefault="00C476E5" w:rsidP="003D4FE8">
      <w:pPr>
        <w:pStyle w:val="BodyText2"/>
      </w:pPr>
      <w:r>
        <w:t>in memory = same</w:t>
      </w:r>
    </w:p>
    <w:p w14:paraId="315D8842" w14:textId="77777777" w:rsidR="00B37D09" w:rsidRDefault="00C476E5" w:rsidP="003D4FE8">
      <w:pPr>
        <w:pStyle w:val="BodyText2"/>
      </w:pPr>
      <w:r>
        <w:t>I wonder if the spatial reference makes any difference?</w:t>
      </w:r>
    </w:p>
    <w:p w14:paraId="6C411853" w14:textId="77777777" w:rsidR="00B37D09" w:rsidRDefault="00C476E5" w:rsidP="00110E00">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110E00">
      <w:pPr>
        <w:pStyle w:val="BodyText"/>
      </w:pPr>
      <w:r>
        <w:t>Ones it says processing tiles for:</w:t>
      </w:r>
    </w:p>
    <w:p w14:paraId="305316CE" w14:textId="77777777" w:rsidR="00B37D09" w:rsidRDefault="00082D6F" w:rsidP="00110E00">
      <w:pPr>
        <w:pStyle w:val="BodyText"/>
      </w:pPr>
      <w:hyperlink r:id="rId282" w:history="1">
        <w:r w:rsidR="00C476E5" w:rsidRPr="0077669C">
          <w:rPr>
            <w:rStyle w:val="Hyperlink"/>
          </w:rPr>
          <w:t>http://79.125.16.106/iucn/mapper/index.html?ID_NO=133525</w:t>
        </w:r>
      </w:hyperlink>
    </w:p>
    <w:p w14:paraId="7E9E9BEC" w14:textId="77777777" w:rsidR="00B37D09" w:rsidRDefault="00C476E5" w:rsidP="00110E00">
      <w:pPr>
        <w:pStyle w:val="BodyText"/>
      </w:pPr>
      <w:r>
        <w:t>One that doesn</w:t>
      </w:r>
      <w:r w:rsidR="0039266F">
        <w:t>’</w:t>
      </w:r>
      <w:r>
        <w:t>t:</w:t>
      </w:r>
    </w:p>
    <w:p w14:paraId="25D0AAB1" w14:textId="77777777" w:rsidR="00B37D09" w:rsidRDefault="00082D6F" w:rsidP="003D4FE8">
      <w:pPr>
        <w:pStyle w:val="BodyText2"/>
      </w:pPr>
      <w:hyperlink r:id="rId283" w:history="1">
        <w:r w:rsidR="00C476E5" w:rsidRPr="0077669C">
          <w:rPr>
            <w:rStyle w:val="Hyperlink"/>
          </w:rPr>
          <w:t>http://79.125.16.106/iucn/mapper/index.html?ID_NO=133526</w:t>
        </w:r>
      </w:hyperlink>
    </w:p>
    <w:p w14:paraId="513108D0" w14:textId="77777777" w:rsidR="00B37D09" w:rsidRDefault="00C476E5" w:rsidP="00110E00">
      <w:pPr>
        <w:pStyle w:val="BodyText"/>
      </w:pPr>
      <w:r>
        <w:t>Seems to be getting slower at intersecting the dataset - try 133529 on its own and see how long it takes - took 5m2s on the EC2 instance</w:t>
      </w:r>
    </w:p>
    <w:p w14:paraId="612BFC76" w14:textId="77777777" w:rsidR="00B37D09" w:rsidRDefault="00C476E5" w:rsidP="00110E00">
      <w:pPr>
        <w:pStyle w:val="BodyText"/>
      </w:pPr>
      <w:r>
        <w:t>I wonder if it is taking time to append the data into the feature class</w:t>
      </w:r>
    </w:p>
    <w:p w14:paraId="6F812018" w14:textId="77777777" w:rsidR="00B37D09" w:rsidRDefault="00C476E5" w:rsidP="003D4FE8">
      <w:pPr>
        <w:pStyle w:val="BodyText2"/>
      </w:pPr>
      <w:r>
        <w:t>The OverlayAnalysis.gdb database on EC2 is 11Gb on 25/7/11</w:t>
      </w:r>
    </w:p>
    <w:p w14:paraId="47B921C5" w14:textId="77777777" w:rsidR="00B37D09" w:rsidRDefault="00C476E5" w:rsidP="00110E00">
      <w:pPr>
        <w:pStyle w:val="BodyText"/>
      </w:pPr>
      <w:r>
        <w:t>Running on the demo data it gets progressively slower - took 45 minutes! How long writing each to a new FC - 21 minutes!!!!!</w:t>
      </w:r>
    </w:p>
    <w:p w14:paraId="24514F85" w14:textId="77777777" w:rsidR="00B37D09" w:rsidRDefault="00C476E5" w:rsidP="00110E00">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110E00">
      <w:pPr>
        <w:pStyle w:val="BodyText"/>
      </w:pPr>
      <w:r>
        <w:t xml:space="preserve">Look here at the section on using load-only mode: </w:t>
      </w:r>
      <w:hyperlink r:id="rId284"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110E00">
      <w:pPr>
        <w:pStyle w:val="BodyText"/>
      </w:pPr>
      <w:r>
        <w:t>Maybe could use Python - not sure.</w:t>
      </w:r>
    </w:p>
    <w:p w14:paraId="6E6766C1" w14:textId="77777777" w:rsidR="00B37D09" w:rsidRDefault="00C476E5" w:rsidP="00110E00">
      <w:pPr>
        <w:pStyle w:val="BodyText"/>
      </w:pPr>
      <w:r>
        <w:t>I could remove the spatial index before writing the data and the attributes indexes.</w:t>
      </w:r>
    </w:p>
    <w:p w14:paraId="0FDDE424" w14:textId="77777777" w:rsidR="00B37D09" w:rsidRDefault="0039266F" w:rsidP="00110E00">
      <w:pPr>
        <w:pStyle w:val="BodyText"/>
      </w:pPr>
      <w:r>
        <w:t xml:space="preserve">Let's </w:t>
      </w:r>
      <w:r w:rsidR="00C476E5">
        <w:t>try. There is no index in the SabahSpecies or SabahPAs FCs for some reason?@)*@^</w:t>
      </w:r>
      <w:r w:rsidR="00B37D09">
        <w:t>$</w:t>
      </w:r>
    </w:p>
    <w:p w14:paraId="4E85ED74" w14:textId="77777777" w:rsidR="00B37D09" w:rsidRDefault="00C476E5" w:rsidP="00110E00">
      <w:pPr>
        <w:pStyle w:val="BodyText"/>
      </w:pPr>
      <w:r>
        <w:t>Copied and pasted into a new File GDB and there was! Is it because the File GDB is compressed? YES - THATS REMOVED THE SPATIAL INDEX!!</w:t>
      </w:r>
    </w:p>
    <w:p w14:paraId="02F353B6" w14:textId="77777777" w:rsidR="00B37D09" w:rsidRDefault="00C476E5" w:rsidP="00110E00">
      <w:pPr>
        <w:pStyle w:val="BodyText"/>
      </w:pPr>
      <w:r>
        <w:t>Uncompressed the File GDB and the spatial indexes reappeared!!</w:t>
      </w:r>
    </w:p>
    <w:p w14:paraId="4BDF150E" w14:textId="77777777" w:rsidR="00B37D09" w:rsidRDefault="00C476E5" w:rsidP="003D4FE8">
      <w:pPr>
        <w:pStyle w:val="BodyText2"/>
      </w:pPr>
      <w:r>
        <w:t>Created a new empty FC with no spatial index and tried appending the data to that table - at the end the spatial grid had reappeared - took 17s</w:t>
      </w:r>
    </w:p>
    <w:p w14:paraId="48378CCF" w14:textId="77777777" w:rsidR="00B37D09" w:rsidRDefault="00C476E5" w:rsidP="00110E00">
      <w:pPr>
        <w:pStyle w:val="BodyText"/>
      </w:pPr>
      <w:r>
        <w:t>Trying to write the data to a table instead of a feature class - should be quicker</w:t>
      </w:r>
    </w:p>
    <w:p w14:paraId="1621C010" w14:textId="77777777" w:rsidR="00B37D09" w:rsidRDefault="00C476E5" w:rsidP="00110E00">
      <w:pPr>
        <w:pStyle w:val="BodyText"/>
      </w:pPr>
      <w:r>
        <w:t>Started at Wed Jul 27 08:46:33 2011 on EC2 - 3.45G RAM used</w:t>
      </w:r>
    </w:p>
    <w:p w14:paraId="27D1D7A4" w14:textId="77777777" w:rsidR="00B37D09" w:rsidRDefault="00C476E5" w:rsidP="003D4FE8">
      <w:pPr>
        <w:pStyle w:val="BodyText2"/>
      </w:pPr>
      <w:r>
        <w:t>It is getting slower though - after 8000 species it is taking minimum 12 secs for each species - it was 4 to start with</w:t>
      </w:r>
    </w:p>
    <w:p w14:paraId="384A8067" w14:textId="77777777" w:rsidR="00B37D09" w:rsidRDefault="00C476E5" w:rsidP="00110E00">
      <w:pPr>
        <w:pStyle w:val="BodyText"/>
      </w:pPr>
      <w:r>
        <w:t>Running on the IUCN EC2 instance got an error:</w:t>
      </w:r>
    </w:p>
    <w:p w14:paraId="1D2CB062" w14:textId="77777777" w:rsidR="00B37D09" w:rsidRDefault="00C476E5" w:rsidP="00110E00">
      <w:pPr>
        <w:pStyle w:val="BodyText"/>
      </w:pPr>
      <w:r>
        <w:t>Species ID:11047 (224 of 18300) (2011-07-27 14:05:49.747000)</w:t>
      </w:r>
    </w:p>
    <w:p w14:paraId="56776595" w14:textId="77777777" w:rsidR="00B37D09" w:rsidRDefault="00C476E5" w:rsidP="00110E00">
      <w:pPr>
        <w:pStyle w:val="BodyText"/>
      </w:pPr>
      <w:r>
        <w:t>&lt;class 'arcgisscripting.ExecuteError'&gt;: ERROR 999999: Error executing function.</w:t>
      </w:r>
    </w:p>
    <w:p w14:paraId="3D80F7FF" w14:textId="77777777" w:rsidR="00B37D09" w:rsidRDefault="00C476E5" w:rsidP="00110E00">
      <w:pPr>
        <w:pStyle w:val="BodyText"/>
      </w:pPr>
      <w:r>
        <w:t>Invalid Topology [Cfile write error.]</w:t>
      </w:r>
    </w:p>
    <w:p w14:paraId="17B6B693" w14:textId="77777777" w:rsidR="00B37D09" w:rsidRDefault="00C476E5" w:rsidP="003D4FE8">
      <w:pPr>
        <w:pStyle w:val="BodyText2"/>
      </w:pPr>
      <w:r>
        <w:t>Failed to execute (Intersect).</w:t>
      </w:r>
    </w:p>
    <w:p w14:paraId="5786DD13" w14:textId="77777777" w:rsidR="00B37D09" w:rsidRDefault="00C476E5" w:rsidP="00110E00">
      <w:pPr>
        <w:pStyle w:val="BodyText"/>
      </w:pPr>
      <w:r>
        <w:t>Failed to execute (OverlayIUCNAndWDPAToTable).</w:t>
      </w:r>
    </w:p>
    <w:p w14:paraId="6BDBFA2A" w14:textId="77777777" w:rsidR="00B37D09" w:rsidRDefault="00C476E5" w:rsidP="00110E00">
      <w:pPr>
        <w:pStyle w:val="BodyText"/>
      </w:pPr>
      <w:r>
        <w:t>Failed at Wed Jul 27 15:21:48 2011 (Elapsed Time: 5 hours 55 minutes 16 seconds)</w:t>
      </w:r>
    </w:p>
    <w:p w14:paraId="71191C69" w14:textId="77777777" w:rsidR="00B37D09" w:rsidRDefault="00C476E5" w:rsidP="003D4FE8">
      <w:pPr>
        <w:pStyle w:val="BodyText2"/>
      </w:pPr>
      <w:r>
        <w:t>Strange - not sure why - it should be the same data as local machine.</w:t>
      </w:r>
    </w:p>
    <w:p w14:paraId="6B63CB6C" w14:textId="77777777" w:rsidR="00B37D09" w:rsidRDefault="00C476E5" w:rsidP="00110E00">
      <w:pPr>
        <w:pStyle w:val="BodyText"/>
      </w:pPr>
      <w:r>
        <w:t>Ooops! I interruped it - 13488 is the next one to do - restarted it after deleting the code that recreates the overlay table</w:t>
      </w:r>
    </w:p>
    <w:p w14:paraId="6E7FE1FF" w14:textId="77777777" w:rsidR="00B37D09" w:rsidRDefault="00C476E5" w:rsidP="003D4FE8">
      <w:pPr>
        <w:pStyle w:val="BodyText2"/>
      </w:pPr>
      <w:r>
        <w:t>select those species which had not been done</w:t>
      </w:r>
    </w:p>
    <w:p w14:paraId="3B0DE5E7" w14:textId="77777777" w:rsidR="00B37D09" w:rsidRDefault="00C476E5" w:rsidP="003D4FE8">
      <w:pPr>
        <w:pStyle w:val="BodyText2"/>
      </w:pPr>
      <w:r>
        <w:t>"ID_NO" in ('10108','10118') - species keep disappearing - started with 10111 - that went, then 10113 - that went, now 10118</w:t>
      </w:r>
    </w:p>
    <w:p w14:paraId="1F39A8E9" w14:textId="77777777" w:rsidR="00B37D09" w:rsidRDefault="00C476E5" w:rsidP="00110E00">
      <w:pPr>
        <w:pStyle w:val="BodyText"/>
      </w:pPr>
      <w:r>
        <w:lastRenderedPageBreak/>
        <w:t>Creating a test dataset to pilot:</w:t>
      </w:r>
    </w:p>
    <w:p w14:paraId="0211ABE5" w14:textId="77777777" w:rsidR="00B37D09" w:rsidRDefault="00C476E5" w:rsidP="00110E00">
      <w:pPr>
        <w:pStyle w:val="BodyText"/>
      </w:pPr>
      <w:r>
        <w:t xml:space="preserve">Species: </w:t>
      </w:r>
      <w:r>
        <w:tab/>
        <w:t>SabahSpecies</w:t>
      </w:r>
    </w:p>
    <w:p w14:paraId="7AFC1AF9" w14:textId="77777777" w:rsidR="00B37D09" w:rsidRDefault="00C476E5" w:rsidP="003D4FE8">
      <w:pPr>
        <w:pStyle w:val="BodyText2"/>
      </w:pPr>
      <w:r>
        <w:t>PAs:</w:t>
      </w:r>
      <w:r>
        <w:tab/>
      </w:r>
      <w:r>
        <w:tab/>
        <w:t>SabahPAs</w:t>
      </w:r>
      <w:r>
        <w:tab/>
      </w:r>
    </w:p>
    <w:p w14:paraId="34A3B7CC" w14:textId="77777777" w:rsidR="00B37D09" w:rsidRDefault="00C476E5" w:rsidP="003D4FE8">
      <w:pPr>
        <w:pStyle w:val="BodyText2"/>
      </w:pPr>
      <w:r>
        <w:t>Up to 41482</w:t>
      </w:r>
    </w:p>
    <w:p w14:paraId="07CEE8E6" w14:textId="77777777" w:rsidR="000054B5" w:rsidRDefault="002D34AD" w:rsidP="002D34AD">
      <w:pPr>
        <w:pStyle w:val="Heading4"/>
      </w:pPr>
      <w:r>
        <w:t>Wietekes Analysis</w:t>
      </w:r>
    </w:p>
    <w:p w14:paraId="27C98697" w14:textId="77777777" w:rsidR="000054B5" w:rsidRDefault="000054B5" w:rsidP="003D4FE8">
      <w:pPr>
        <w:pStyle w:val="BodyText2"/>
      </w:pPr>
      <w:r>
        <w:t>Selecting all PAs within Africa countries - quick</w:t>
      </w:r>
    </w:p>
    <w:p w14:paraId="793D09D2" w14:textId="77777777" w:rsidR="000054B5" w:rsidRDefault="000054B5" w:rsidP="00110E00">
      <w:pPr>
        <w:pStyle w:val="BodyText"/>
      </w:pPr>
      <w:r>
        <w:t>Selecting all Species that intersect African PAs - started 8:32 Tuesday 20/12/11 finished at 09:00!!!!! Only 30 mins!</w:t>
      </w:r>
    </w:p>
    <w:p w14:paraId="35AEBB9E" w14:textId="77777777" w:rsidR="000054B5" w:rsidRDefault="000054B5" w:rsidP="00110E00">
      <w:pPr>
        <w:pStyle w:val="BodyText"/>
      </w:pPr>
      <w:r>
        <w:t>13315 features selected!</w:t>
      </w:r>
    </w:p>
    <w:p w14:paraId="0B607FD5" w14:textId="77777777" w:rsidR="000054B5" w:rsidRDefault="000054B5" w:rsidP="00110E00">
      <w:pPr>
        <w:pStyle w:val="BodyText"/>
      </w:pPr>
      <w:r>
        <w:t>Now to iterate through the PAs or Species. Which is quicker? Definitely Species!</w:t>
      </w:r>
    </w:p>
    <w:p w14:paraId="1014C348" w14:textId="77777777" w:rsidR="000054B5" w:rsidRDefault="000054B5" w:rsidP="003D4FE8">
      <w:pPr>
        <w:pStyle w:val="BodyText2"/>
      </w:pPr>
      <w:r>
        <w:t>Script to do the overlay:</w:t>
      </w:r>
    </w:p>
    <w:p w14:paraId="07945DC7" w14:textId="77777777" w:rsidR="000054B5" w:rsidRDefault="000054B5" w:rsidP="00110E00">
      <w:pPr>
        <w:pStyle w:val="BodyText"/>
      </w:pPr>
      <w:r>
        <w:t>import arcpy</w:t>
      </w:r>
    </w:p>
    <w:p w14:paraId="61DE4CBE" w14:textId="77777777" w:rsidR="000054B5" w:rsidRDefault="000054B5" w:rsidP="00110E00">
      <w:pPr>
        <w:pStyle w:val="BodyText"/>
      </w:pPr>
      <w:r>
        <w:t>arcpy.AddMessage("Creating intersections table")</w:t>
      </w:r>
    </w:p>
    <w:p w14:paraId="283310BB" w14:textId="77777777" w:rsidR="000054B5" w:rsidRDefault="000054B5" w:rsidP="00110E00">
      <w:pPr>
        <w:pStyle w:val="BodyText"/>
      </w:pPr>
      <w:r>
        <w:t>arcpy.CreateTable_management(r"E:\cottaan\My Documents\ArcGIS\Default.gdb","Africa_Species_PA_Intersections")</w:t>
      </w:r>
    </w:p>
    <w:p w14:paraId="4A15AB80" w14:textId="77777777" w:rsidR="000054B5" w:rsidRDefault="000054B5" w:rsidP="00110E00">
      <w:pPr>
        <w:pStyle w:val="BodyText"/>
      </w:pPr>
      <w:r>
        <w:t>arcpy.AddField_management(outputTable,"ID_NO","TEXT")</w:t>
      </w:r>
    </w:p>
    <w:p w14:paraId="3C6137F9" w14:textId="77777777" w:rsidR="000054B5" w:rsidRDefault="000054B5" w:rsidP="00110E00">
      <w:pPr>
        <w:pStyle w:val="BodyText"/>
      </w:pPr>
      <w:r>
        <w:t>arcpy.AddField_management(outputTable,"wdpaid","LONG")</w:t>
      </w:r>
    </w:p>
    <w:p w14:paraId="78AD2990" w14:textId="77777777" w:rsidR="000054B5" w:rsidRDefault="000054B5" w:rsidP="00110E00">
      <w:pPr>
        <w:pStyle w:val="BodyText"/>
      </w:pPr>
      <w:r>
        <w:t>insertCursor =  arcpy.InsertCursor("r"E:\cottaan\My Documents\ArcGIS\Default.gdb\Africa_Species_PA_Intersections")</w:t>
      </w:r>
    </w:p>
    <w:p w14:paraId="26207EE9" w14:textId="77777777" w:rsidR="000054B5" w:rsidRDefault="000054B5" w:rsidP="00110E00">
      <w:pPr>
        <w:pStyle w:val="BodyText"/>
      </w:pPr>
      <w:r>
        <w:t>rows = arcpy.SearchCursor("African_Species2011")</w:t>
      </w:r>
    </w:p>
    <w:p w14:paraId="47B18563" w14:textId="77777777" w:rsidR="000054B5" w:rsidRDefault="000054B5" w:rsidP="00110E00">
      <w:pPr>
        <w:pStyle w:val="BodyText"/>
      </w:pPr>
      <w:r>
        <w:t>for row in rows:</w:t>
      </w:r>
    </w:p>
    <w:p w14:paraId="00571184" w14:textId="77777777" w:rsidR="000054B5" w:rsidRDefault="000054B5" w:rsidP="00110E00">
      <w:pPr>
        <w:pStyle w:val="BodyText"/>
      </w:pPr>
      <w:r>
        <w:tab/>
        <w:t>arcpy.SelectLayerByAttribute_management("African_Species2011","NEW_SELECTION","ID_NO='" + row.ID_NO + "'")</w:t>
      </w:r>
    </w:p>
    <w:p w14:paraId="2747B3AC" w14:textId="77777777" w:rsidR="000054B5" w:rsidRDefault="000054B5" w:rsidP="00110E00">
      <w:pPr>
        <w:pStyle w:val="BodyText"/>
      </w:pPr>
      <w:r>
        <w:tab/>
        <w:t>arcpy.SelectLayerByLocation_management("African_Protected_Areas","INTERSECT","African_Species2011")</w:t>
      </w:r>
    </w:p>
    <w:p w14:paraId="04C4823D" w14:textId="77777777" w:rsidR="000054B5" w:rsidRDefault="000054B5" w:rsidP="00110E00">
      <w:pPr>
        <w:pStyle w:val="BodyText"/>
      </w:pPr>
      <w:r>
        <w:t xml:space="preserve">    paCursor = arcpy.SearchCursor("African_Protected_Areas")</w:t>
      </w:r>
    </w:p>
    <w:p w14:paraId="01C51B3B" w14:textId="77777777" w:rsidR="000054B5" w:rsidRDefault="000054B5" w:rsidP="00110E00">
      <w:pPr>
        <w:pStyle w:val="BodyText"/>
      </w:pPr>
      <w:r>
        <w:tab/>
        <w:t>for pa in paCursor:</w:t>
      </w:r>
    </w:p>
    <w:p w14:paraId="01B25B56" w14:textId="77777777" w:rsidR="000054B5" w:rsidRDefault="000054B5" w:rsidP="00110E00">
      <w:pPr>
        <w:pStyle w:val="BodyText"/>
      </w:pPr>
      <w:r>
        <w:tab/>
      </w:r>
      <w:r>
        <w:tab/>
        <w:t>arcpy.AddMessage(row.ID_NO + "\t" + pa.wdpaid)</w:t>
      </w:r>
    </w:p>
    <w:p w14:paraId="3266AEDD" w14:textId="77777777" w:rsidR="000054B5" w:rsidRDefault="000054B5" w:rsidP="00110E00">
      <w:pPr>
        <w:pStyle w:val="BodyText"/>
      </w:pPr>
      <w:r>
        <w:tab/>
      </w:r>
      <w:r>
        <w:tab/>
        <w:t>newRow = insertCursor.newRow()</w:t>
      </w:r>
    </w:p>
    <w:p w14:paraId="284F1CBD" w14:textId="77777777" w:rsidR="000054B5" w:rsidRDefault="000054B5" w:rsidP="00110E00">
      <w:pPr>
        <w:pStyle w:val="BodyText"/>
      </w:pPr>
      <w:r>
        <w:tab/>
      </w:r>
      <w:r>
        <w:tab/>
        <w:t>newRow.ID_NO = row.ID_NO</w:t>
      </w:r>
    </w:p>
    <w:p w14:paraId="7E0E434A" w14:textId="77777777" w:rsidR="000054B5" w:rsidRDefault="000054B5" w:rsidP="00110E00">
      <w:pPr>
        <w:pStyle w:val="BodyText"/>
      </w:pPr>
      <w:r>
        <w:tab/>
      </w:r>
      <w:r>
        <w:tab/>
        <w:t>newRow.wdpaid = pa.wdpaid</w:t>
      </w:r>
    </w:p>
    <w:p w14:paraId="04387CC6" w14:textId="77777777" w:rsidR="000054B5" w:rsidRDefault="000054B5" w:rsidP="00110E00">
      <w:pPr>
        <w:pStyle w:val="BodyText"/>
      </w:pPr>
      <w:r>
        <w:tab/>
      </w:r>
      <w:r>
        <w:tab/>
        <w:t>insertCursor.insertRow(newRow)</w:t>
      </w:r>
    </w:p>
    <w:p w14:paraId="06177A65" w14:textId="77777777" w:rsidR="000054B5" w:rsidRDefault="000054B5" w:rsidP="00110E00">
      <w:pPr>
        <w:pStyle w:val="BodyText"/>
      </w:pPr>
      <w:r>
        <w:tab/>
        <w:t>del newRow</w:t>
      </w:r>
    </w:p>
    <w:p w14:paraId="4DBF2C96" w14:textId="77777777" w:rsidR="000054B5" w:rsidRDefault="000054B5" w:rsidP="00110E00">
      <w:pPr>
        <w:pStyle w:val="BodyText"/>
      </w:pPr>
      <w:r>
        <w:tab/>
        <w:t>break</w:t>
      </w:r>
    </w:p>
    <w:p w14:paraId="3A1E63AA" w14:textId="77777777" w:rsidR="000054B5" w:rsidRDefault="000054B5" w:rsidP="00110E00">
      <w:pPr>
        <w:pStyle w:val="BodyText"/>
      </w:pPr>
      <w:r>
        <w:tab/>
      </w:r>
    </w:p>
    <w:p w14:paraId="3AE23D2F" w14:textId="77777777" w:rsidR="000054B5" w:rsidRDefault="000054B5" w:rsidP="00110E00">
      <w:pPr>
        <w:pStyle w:val="BodyText"/>
      </w:pPr>
      <w:r>
        <w:t>TOTAL TIME: 13315/((60/mins)*num*24)</w:t>
      </w:r>
    </w:p>
    <w:p w14:paraId="14521868" w14:textId="77777777" w:rsidR="000054B5" w:rsidRDefault="000054B5" w:rsidP="00110E00">
      <w:pPr>
        <w:pStyle w:val="BodyText"/>
      </w:pPr>
      <w:r>
        <w:t>mins is how many minutes</w:t>
      </w:r>
    </w:p>
    <w:p w14:paraId="2C7F0993" w14:textId="77777777" w:rsidR="000054B5" w:rsidRDefault="000054B5" w:rsidP="00110E00">
      <w:pPr>
        <w:pStyle w:val="BodyText"/>
      </w:pPr>
      <w:r>
        <w:t>num is how many species were done</w:t>
      </w:r>
    </w:p>
    <w:p w14:paraId="209F244C" w14:textId="77777777" w:rsidR="00020C1B" w:rsidRDefault="00020C1B" w:rsidP="00324C76">
      <w:pPr>
        <w:pStyle w:val="Heading5"/>
      </w:pPr>
      <w:r>
        <w:t>Attempt 1: 9/1/2012</w:t>
      </w:r>
    </w:p>
    <w:p w14:paraId="14402D90" w14:textId="77777777" w:rsidR="000054B5" w:rsidRDefault="000054B5" w:rsidP="00110E00">
      <w:pPr>
        <w:pStyle w:val="BodyText"/>
      </w:pPr>
      <w:r>
        <w:t>after 1 day estimated remaining time is 15 days</w:t>
      </w:r>
    </w:p>
    <w:p w14:paraId="7D209865" w14:textId="77777777" w:rsidR="000054B5" w:rsidRDefault="000054B5" w:rsidP="00110E00">
      <w:pPr>
        <w:pStyle w:val="BodyText"/>
      </w:pPr>
      <w:r>
        <w:t>After 1154 mins - estimate is now 15 days (702 done)</w:t>
      </w:r>
    </w:p>
    <w:p w14:paraId="6683458A" w14:textId="77777777" w:rsidR="000054B5" w:rsidRDefault="000054B5" w:rsidP="00110E00">
      <w:pPr>
        <w:pStyle w:val="BodyText"/>
      </w:pPr>
      <w:r>
        <w:t>After 1252 mins - estimate is now 9.87 days (1172 done)</w:t>
      </w:r>
    </w:p>
    <w:p w14:paraId="550F99DF" w14:textId="77777777" w:rsidR="000054B5" w:rsidRDefault="000054B5" w:rsidP="00110E00">
      <w:pPr>
        <w:pStyle w:val="BodyText"/>
      </w:pPr>
      <w:r>
        <w:t>After 1560 mins - estimate is now 8.47 days (1702 done)</w:t>
      </w:r>
    </w:p>
    <w:p w14:paraId="528ED893" w14:textId="77777777" w:rsidR="000054B5" w:rsidRDefault="000054B5" w:rsidP="003D4FE8">
      <w:pPr>
        <w:pStyle w:val="BodyText2"/>
      </w:pPr>
      <w:r>
        <w:t>After 2510 mins - estimate is now 7.2 days (3226 done)</w:t>
      </w:r>
    </w:p>
    <w:p w14:paraId="4D177411" w14:textId="77777777" w:rsidR="000054B5" w:rsidRDefault="000054B5" w:rsidP="00110E00">
      <w:pPr>
        <w:pStyle w:val="BodyText"/>
      </w:pPr>
      <w:r>
        <w:t>Came in on 9/1/11 and ArcMap had crashed! - 71Gb free space so not that</w:t>
      </w:r>
    </w:p>
    <w:p w14:paraId="17CC82E6" w14:textId="77777777" w:rsidR="000054B5" w:rsidRDefault="000054B5" w:rsidP="00110E00">
      <w:pPr>
        <w:pStyle w:val="BodyText"/>
      </w:pPr>
      <w:r>
        <w:t>latest file date was 23/12/11 19:17 for E:\cottaan\My Documents\ArcGIS\Default.gdb\a0001f3fa.gdbtable</w:t>
      </w:r>
    </w:p>
    <w:p w14:paraId="1BC6796A" w14:textId="77777777" w:rsidR="000054B5" w:rsidRDefault="000054B5" w:rsidP="00110E00">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3D4FE8">
      <w:pPr>
        <w:pStyle w:val="BodyText2"/>
      </w:pPr>
      <w:r>
        <w:t>3821 species done - out of 13315 (total records 4,224,935)</w:t>
      </w:r>
    </w:p>
    <w:p w14:paraId="50F94A6A" w14:textId="77777777" w:rsidR="00020C1B" w:rsidRDefault="00020C1B" w:rsidP="00324C76">
      <w:pPr>
        <w:pStyle w:val="Heading5"/>
      </w:pPr>
      <w:r>
        <w:t>Attempt 2: 16/1/2012</w:t>
      </w:r>
    </w:p>
    <w:p w14:paraId="06A8ABEA" w14:textId="77777777" w:rsidR="00B215D6" w:rsidRDefault="00B215D6" w:rsidP="00A401BB">
      <w:pPr>
        <w:pStyle w:val="Heading6"/>
      </w:pPr>
      <w:r>
        <w:t>Intersection</w:t>
      </w:r>
    </w:p>
    <w:p w14:paraId="0FD7D699" w14:textId="77777777" w:rsidR="000054B5" w:rsidRDefault="000054B5" w:rsidP="00110E00">
      <w:pPr>
        <w:pStyle w:val="BodyText"/>
      </w:pPr>
      <w:r>
        <w:t>Starting again on 16/1/12:</w:t>
      </w:r>
    </w:p>
    <w:p w14:paraId="665073F6" w14:textId="77777777" w:rsidR="000054B5" w:rsidRDefault="000054B5" w:rsidP="00110E00">
      <w:pPr>
        <w:pStyle w:val="BodyText"/>
      </w:pPr>
      <w:r>
        <w:t>After 1423 mins - estimate is now 9.92 days (1326 done)</w:t>
      </w:r>
    </w:p>
    <w:p w14:paraId="377D900A" w14:textId="77777777" w:rsidR="000054B5" w:rsidRDefault="000054B5" w:rsidP="00110E00">
      <w:pPr>
        <w:pStyle w:val="BodyText"/>
      </w:pPr>
      <w:r>
        <w:t>After 2828 mins - estimate is now 7.45 days (3511 done)</w:t>
      </w:r>
    </w:p>
    <w:p w14:paraId="670BAA25" w14:textId="77777777" w:rsidR="000054B5" w:rsidRDefault="000054B5" w:rsidP="00110E00">
      <w:pPr>
        <w:pStyle w:val="BodyText"/>
      </w:pPr>
      <w:r>
        <w:lastRenderedPageBreak/>
        <w:t>After 4420 mins - estimate is now 10.11 days (4043 done) - but stopped for 14 hours because of the drop in the connection to the esri license server</w:t>
      </w:r>
    </w:p>
    <w:p w14:paraId="458B3777" w14:textId="77777777" w:rsidR="000054B5" w:rsidRDefault="000054B5" w:rsidP="00110E00">
      <w:pPr>
        <w:pStyle w:val="BodyText"/>
      </w:pPr>
      <w:r>
        <w:t xml:space="preserve">There are some species with no ID_NO values so I will have to extract these and run these when it has finished the overlay. </w:t>
      </w:r>
    </w:p>
    <w:p w14:paraId="08DBAAE6" w14:textId="77777777" w:rsidR="000054B5" w:rsidRDefault="000054B5" w:rsidP="00110E00">
      <w:pPr>
        <w:pStyle w:val="BodyText"/>
      </w:pPr>
      <w:r>
        <w:t>AAAAARRRRRRGGGGGHHH!</w:t>
      </w:r>
    </w:p>
    <w:p w14:paraId="6E37E4C9" w14:textId="77777777" w:rsidR="000054B5" w:rsidRDefault="000054B5" w:rsidP="00110E00">
      <w:pPr>
        <w:pStyle w:val="BodyText"/>
      </w:pPr>
      <w:r>
        <w:t>181385</w:t>
      </w:r>
      <w:r>
        <w:tab/>
        <w:t>Rostratula benghalensis (5270 out of 13315) (2012-01-20 06:35:32.380000)</w:t>
      </w:r>
    </w:p>
    <w:p w14:paraId="7150EBCD" w14:textId="77777777" w:rsidR="000054B5" w:rsidRDefault="000054B5" w:rsidP="00110E00">
      <w:pPr>
        <w:pStyle w:val="BodyText"/>
      </w:pPr>
      <w:r>
        <w:t xml:space="preserve"> </w:t>
      </w:r>
      <w:r>
        <w:tab/>
        <w:t>Actitis hypoleucos (5271 out of 13315) (2012-01-20 06:37:42.092000)</w:t>
      </w:r>
    </w:p>
    <w:p w14:paraId="4873102F" w14:textId="77777777" w:rsidR="000054B5" w:rsidRDefault="000054B5" w:rsidP="00110E00">
      <w:pPr>
        <w:pStyle w:val="BodyText"/>
      </w:pPr>
      <w:r>
        <w:t>&lt;type 'exceptions.NameError'&gt;: name 'newRow' is not defined</w:t>
      </w:r>
    </w:p>
    <w:p w14:paraId="0140A688" w14:textId="77777777" w:rsidR="000054B5" w:rsidRDefault="000054B5" w:rsidP="00110E00">
      <w:pPr>
        <w:pStyle w:val="BodyText"/>
      </w:pPr>
      <w:r>
        <w:t>Failed to execute (IntersectPASpecies).</w:t>
      </w:r>
    </w:p>
    <w:p w14:paraId="28415F83" w14:textId="77777777" w:rsidR="000054B5" w:rsidRDefault="000054B5" w:rsidP="00110E00">
      <w:pPr>
        <w:pStyle w:val="BodyText"/>
      </w:pPr>
      <w:r>
        <w:t>Failed at Fri Jan 20 06:37:46 2012 (Elapsed Time: 92 hours 48 minutes 18 seconds)</w:t>
      </w:r>
    </w:p>
    <w:p w14:paraId="6EF9EF97" w14:textId="77777777" w:rsidR="000054B5" w:rsidRDefault="000054B5" w:rsidP="00110E00">
      <w:pPr>
        <w:pStyle w:val="BodyText"/>
      </w:pPr>
      <w:r>
        <w:t>The default database is 12.1 GB (12,994,428,928 bytes) on disk.</w:t>
      </w:r>
    </w:p>
    <w:p w14:paraId="056978BF" w14:textId="77777777" w:rsidR="000054B5" w:rsidRDefault="000054B5" w:rsidP="003D4FE8">
      <w:pPr>
        <w:pStyle w:val="BodyText2"/>
      </w:pPr>
      <w:r>
        <w:t>4,387,472 records</w:t>
      </w:r>
    </w:p>
    <w:p w14:paraId="3A49DD14" w14:textId="77777777" w:rsidR="000054B5" w:rsidRDefault="000054B5" w:rsidP="00110E00">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110E00">
      <w:pPr>
        <w:pStyle w:val="BodyText"/>
      </w:pPr>
      <w:r>
        <w:t>Out of Memory [GDB_Items]</w:t>
      </w:r>
    </w:p>
    <w:p w14:paraId="758A0182" w14:textId="77777777" w:rsidR="000054B5" w:rsidRDefault="000054B5" w:rsidP="00110E00">
      <w:pPr>
        <w:pStyle w:val="BodyText"/>
      </w:pPr>
      <w:r>
        <w:t>(I was running an Intersection at the same time of bird species in Borneo and the memory consumption was high!)</w:t>
      </w:r>
    </w:p>
    <w:p w14:paraId="4A68D49B" w14:textId="77777777" w:rsidR="000054B5" w:rsidRDefault="000054B5" w:rsidP="00110E00">
      <w:pPr>
        <w:pStyle w:val="BodyText"/>
      </w:pPr>
      <w:r>
        <w:t>Will try running again from where it crashed at 181385.</w:t>
      </w:r>
    </w:p>
    <w:p w14:paraId="32B12C3B" w14:textId="77777777" w:rsidR="000054B5" w:rsidRDefault="000054B5" w:rsidP="00110E00">
      <w:pPr>
        <w:pStyle w:val="BodyText"/>
      </w:pPr>
      <w:r>
        <w:t>Restarted, but then crashed again:</w:t>
      </w:r>
    </w:p>
    <w:p w14:paraId="51FA98D1" w14:textId="77777777" w:rsidR="000054B5" w:rsidRDefault="000054B5" w:rsidP="00110E00">
      <w:pPr>
        <w:pStyle w:val="BodyText"/>
      </w:pPr>
      <w:r>
        <w:t>41365</w:t>
      </w:r>
      <w:r>
        <w:tab/>
        <w:t>Crocidura voi (11272 out of 13315) (2012-01-22 02:13:02.879000)</w:t>
      </w:r>
    </w:p>
    <w:p w14:paraId="15C56B69" w14:textId="77777777" w:rsidR="000054B5" w:rsidRDefault="000054B5" w:rsidP="00110E00">
      <w:pPr>
        <w:pStyle w:val="BodyText"/>
      </w:pPr>
      <w:r>
        <w:t>&lt;type 'exceptions.NameError'&gt;: name 'newRow' is not defined</w:t>
      </w:r>
    </w:p>
    <w:p w14:paraId="51B65AAF" w14:textId="77777777" w:rsidR="000054B5" w:rsidRDefault="000054B5" w:rsidP="00110E00">
      <w:pPr>
        <w:pStyle w:val="BodyText"/>
      </w:pPr>
      <w:r>
        <w:t>Failed to execute (IntersectPASpecies).</w:t>
      </w:r>
    </w:p>
    <w:p w14:paraId="5BC1C69C" w14:textId="77777777" w:rsidR="000054B5" w:rsidRDefault="000054B5" w:rsidP="00110E00">
      <w:pPr>
        <w:pStyle w:val="BodyText"/>
      </w:pPr>
      <w:r>
        <w:t>Failed at Sun Jan 22 02:13:03 2012 (Elapsed Time: 36 hours 2 minutes 21 seconds)</w:t>
      </w:r>
    </w:p>
    <w:p w14:paraId="33ED431D" w14:textId="77777777" w:rsidR="000054B5" w:rsidRDefault="000054B5" w:rsidP="00110E00">
      <w:pPr>
        <w:pStyle w:val="BodyText"/>
      </w:pPr>
      <w:r>
        <w:t>The default database is now 11.6Gb - Hmm. maybe I deleted something.</w:t>
      </w:r>
    </w:p>
    <w:p w14:paraId="30346D5A" w14:textId="77777777" w:rsidR="000054B5" w:rsidRDefault="000054B5" w:rsidP="00110E00">
      <w:pPr>
        <w:pStyle w:val="BodyText"/>
      </w:pPr>
      <w:r>
        <w:t>5,752,974 records</w:t>
      </w:r>
    </w:p>
    <w:p w14:paraId="6653E9EA" w14:textId="77777777" w:rsidR="000054B5" w:rsidRDefault="000054B5" w:rsidP="003D4FE8">
      <w:pPr>
        <w:pStyle w:val="BodyText2"/>
      </w:pPr>
      <w:r>
        <w:t>Will try running again from where it crashed at 41365.</w:t>
      </w:r>
    </w:p>
    <w:p w14:paraId="3C419624" w14:textId="77777777" w:rsidR="000054B5" w:rsidRDefault="000054B5" w:rsidP="00110E00">
      <w:pPr>
        <w:pStyle w:val="BodyText"/>
      </w:pPr>
      <w:r>
        <w:t>4310</w:t>
      </w:r>
      <w:r>
        <w:tab/>
        <w:t>Tadarida chapini (11603 out of 13315) (2012-01-23 10:39:21.100000)</w:t>
      </w:r>
    </w:p>
    <w:p w14:paraId="3B29BEA4" w14:textId="77777777" w:rsidR="000054B5" w:rsidRDefault="000054B5" w:rsidP="003D4FE8">
      <w:pPr>
        <w:pStyle w:val="BodyText2"/>
      </w:pPr>
      <w:r>
        <w:t>&lt;class 'arcgisscripting.ExecuteError'&gt;: ERROR 999999: Error executing function.</w:t>
      </w:r>
    </w:p>
    <w:p w14:paraId="4B837211" w14:textId="77777777" w:rsidR="000054B5" w:rsidRDefault="000054B5" w:rsidP="00110E00">
      <w:pPr>
        <w:pStyle w:val="BodyText"/>
      </w:pPr>
      <w:r>
        <w:t>Cancelled function</w:t>
      </w:r>
    </w:p>
    <w:p w14:paraId="0CBBE3E0" w14:textId="77777777" w:rsidR="000054B5" w:rsidRDefault="000054B5" w:rsidP="00110E00">
      <w:pPr>
        <w:pStyle w:val="BodyText"/>
      </w:pPr>
      <w:r>
        <w:t>(IntersectPASpecies) aborted by User.</w:t>
      </w:r>
    </w:p>
    <w:p w14:paraId="1F21B8DB" w14:textId="77777777" w:rsidR="000054B5" w:rsidRDefault="000054B5" w:rsidP="00110E00">
      <w:pPr>
        <w:pStyle w:val="BodyText"/>
      </w:pPr>
      <w:r>
        <w:t>Failed at Mon Jan 23 10:40:10 2012 (Elapsed Time: 1 hours 14 minutes 51 seconds)</w:t>
      </w:r>
    </w:p>
    <w:p w14:paraId="6BBD710A" w14:textId="77777777" w:rsidR="000054B5" w:rsidRDefault="000054B5" w:rsidP="003D4FE8">
      <w:pPr>
        <w:pStyle w:val="BodyText2"/>
      </w:pPr>
      <w:r>
        <w:t>Dont think I did - but will restart!</w:t>
      </w:r>
    </w:p>
    <w:p w14:paraId="5DA67169" w14:textId="77777777" w:rsidR="000054B5" w:rsidRDefault="000054B5" w:rsidP="00110E00">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110E00">
      <w:pPr>
        <w:pStyle w:val="BodyText"/>
      </w:pPr>
      <w:r>
        <w:t>Then we need to remove duplicates. Appending to a single table.</w:t>
      </w:r>
    </w:p>
    <w:p w14:paraId="6C949AC8" w14:textId="77777777" w:rsidR="000054B5" w:rsidRDefault="000054B5" w:rsidP="00110E00">
      <w:pPr>
        <w:pStyle w:val="BodyText"/>
      </w:pPr>
      <w:r>
        <w:t>11,095,075 records - too big for Access so putting into damon postgresql</w:t>
      </w:r>
    </w:p>
    <w:p w14:paraId="1C02EB76" w14:textId="77777777" w:rsidR="000054B5" w:rsidRDefault="000054B5" w:rsidP="003D4FE8">
      <w:pPr>
        <w:pStyle w:val="BodyText2"/>
      </w:pPr>
      <w:r>
        <w:t>First, removing all records with ID_NO ='' - there are 1,639,829 records - taking ages so stopped arcmap during a delete</w:t>
      </w:r>
    </w:p>
    <w:p w14:paraId="370FCAA3" w14:textId="77777777" w:rsidR="000054B5" w:rsidRDefault="000054B5" w:rsidP="00110E00">
      <w:pPr>
        <w:pStyle w:val="BodyText"/>
      </w:pPr>
      <w:r>
        <w:t>Random check on the analysis: Panthera leo - 15951</w:t>
      </w:r>
    </w:p>
    <w:p w14:paraId="73DD8E9A" w14:textId="77777777" w:rsidR="000054B5" w:rsidRDefault="000054B5" w:rsidP="00110E00">
      <w:pPr>
        <w:pStyle w:val="BodyText"/>
      </w:pPr>
      <w:r>
        <w:t>182 features intersect 1297 PAs</w:t>
      </w:r>
    </w:p>
    <w:p w14:paraId="15B49D6A" w14:textId="77777777" w:rsidR="000054B5" w:rsidRDefault="000054B5" w:rsidP="00110E00">
      <w:pPr>
        <w:pStyle w:val="BodyText"/>
      </w:pPr>
      <w:r>
        <w:t>But there are 236054 records in the intersection table - there are lots of duplicates - these all need removing</w:t>
      </w:r>
    </w:p>
    <w:p w14:paraId="4D079B89" w14:textId="77777777" w:rsidR="00B215D6" w:rsidRDefault="00B215D6" w:rsidP="00A401BB">
      <w:pPr>
        <w:pStyle w:val="Heading6"/>
      </w:pPr>
      <w:r>
        <w:t>Removing duplicates</w:t>
      </w:r>
    </w:p>
    <w:p w14:paraId="37E6C12B" w14:textId="77777777" w:rsidR="000054B5" w:rsidRDefault="000054B5" w:rsidP="00110E00">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110E00">
      <w:pPr>
        <w:pStyle w:val="BodyText"/>
      </w:pPr>
      <w:r>
        <w:t>Ran a frequency analysis on the whole 9 million odd records - took 20 mins! 3,318,645 unique wdpaid/id_no for africa - exporting to dbf.</w:t>
      </w:r>
    </w:p>
    <w:p w14:paraId="0D85CD33" w14:textId="77777777" w:rsidR="000054B5" w:rsidRDefault="000054B5" w:rsidP="00110E00">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110E00">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3D4FE8">
      <w:pPr>
        <w:pStyle w:val="BodyText2"/>
      </w:pPr>
      <w:r>
        <w:t>Intersect looks fine!</w:t>
      </w:r>
    </w:p>
    <w:p w14:paraId="2DEFC7C0" w14:textId="77777777" w:rsidR="000054B5" w:rsidRDefault="000054B5" w:rsidP="00110E00">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110E00">
      <w:pPr>
        <w:pStyle w:val="BodyText"/>
      </w:pPr>
      <w:r>
        <w:t>Same with 'Mwalugulu' - 6092 species.</w:t>
      </w:r>
    </w:p>
    <w:p w14:paraId="36E51636" w14:textId="77777777" w:rsidR="000054B5" w:rsidRDefault="000054B5" w:rsidP="009D25DB">
      <w:pPr>
        <w:pStyle w:val="BodyText"/>
      </w:pPr>
      <w:r>
        <w:t>Same with 'Ruande' - 5056 species.</w:t>
      </w:r>
    </w:p>
    <w:p w14:paraId="0D91D7DB" w14:textId="77777777" w:rsidR="000054B5" w:rsidRDefault="000054B5" w:rsidP="009D25DB">
      <w:pPr>
        <w:pStyle w:val="BodyText"/>
      </w:pPr>
      <w:r>
        <w:lastRenderedPageBreak/>
        <w:t>Same with 'Mamboto' - 3001 species.</w:t>
      </w:r>
    </w:p>
    <w:p w14:paraId="2F12B5EA" w14:textId="77777777" w:rsidR="00213277" w:rsidRDefault="00213277" w:rsidP="00324C76">
      <w:pPr>
        <w:pStyle w:val="Heading5"/>
      </w:pPr>
      <w:bookmarkStart w:id="77" w:name="_Ref325438593"/>
      <w:r>
        <w:t>Attempt 3: 28/2/</w:t>
      </w:r>
      <w:r w:rsidR="00897BAC">
        <w:t>20</w:t>
      </w:r>
      <w:r>
        <w:t>12</w:t>
      </w:r>
      <w:bookmarkEnd w:id="77"/>
    </w:p>
    <w:p w14:paraId="7BD9A52D" w14:textId="77777777" w:rsidR="00AF7B14" w:rsidRDefault="00AF7B14" w:rsidP="00AF7B14">
      <w:pPr>
        <w:pStyle w:val="BodyText"/>
      </w:pPr>
      <w:r>
        <w:t xml:space="preserve">Species </w:t>
      </w:r>
      <w:r w:rsidR="00213277">
        <w:t>Filter</w:t>
      </w:r>
      <w:r>
        <w:t>:</w:t>
      </w:r>
    </w:p>
    <w:p w14:paraId="67A2A103" w14:textId="77777777" w:rsidR="00213277" w:rsidRDefault="00213277" w:rsidP="00AF7B14">
      <w:pPr>
        <w:pStyle w:val="ListBullet"/>
      </w:pPr>
      <w:r>
        <w:t>Presence = ‘Extant’</w:t>
      </w:r>
    </w:p>
    <w:p w14:paraId="6507DF0F" w14:textId="77777777" w:rsidR="007409BD" w:rsidRDefault="007409BD" w:rsidP="007409BD">
      <w:pPr>
        <w:pStyle w:val="ListBullet"/>
      </w:pPr>
      <w:r>
        <w:t>Intersecting</w:t>
      </w:r>
      <w:r w:rsidRPr="007409BD">
        <w:t xml:space="preserve"> </w:t>
      </w:r>
      <w:r>
        <w:t xml:space="preserve">the Africa 12Nm buffer </w:t>
      </w:r>
    </w:p>
    <w:p w14:paraId="7A051CA9" w14:textId="77777777" w:rsidR="00AF7B14" w:rsidRPr="00AF7B14" w:rsidRDefault="00AF7B14" w:rsidP="00AF7B14">
      <w:pPr>
        <w:pStyle w:val="BodyText"/>
      </w:pPr>
      <w:r w:rsidRPr="00AF7B14">
        <w:t>Protected areas:</w:t>
      </w:r>
    </w:p>
    <w:p w14:paraId="312973E9" w14:textId="77777777" w:rsidR="00AF7B14" w:rsidRDefault="00AF7B14" w:rsidP="00AF7B14">
      <w:pPr>
        <w:pStyle w:val="ListBullet"/>
      </w:pPr>
      <w:r>
        <w:t xml:space="preserve">Sep 2011 dataset </w:t>
      </w:r>
    </w:p>
    <w:p w14:paraId="1E507682" w14:textId="77777777" w:rsidR="00B80ADE" w:rsidRDefault="00AF7B14" w:rsidP="00AF7B14">
      <w:pPr>
        <w:pStyle w:val="ListBullet"/>
      </w:pPr>
      <w:r>
        <w:t xml:space="preserve">Intersecting the Africa 12Nm buffer </w:t>
      </w:r>
    </w:p>
    <w:p w14:paraId="0FDF09EF" w14:textId="77777777" w:rsidR="00AF7B14" w:rsidRDefault="00B80ADE" w:rsidP="00AF7B14">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A401BB">
      <w:pPr>
        <w:pStyle w:val="Heading6"/>
      </w:pPr>
      <w:r>
        <w:t>Intersection</w:t>
      </w:r>
    </w:p>
    <w:p w14:paraId="06751C40" w14:textId="77777777" w:rsidR="00F76314" w:rsidRDefault="00F76314" w:rsidP="003D4FE8">
      <w:pPr>
        <w:pStyle w:val="BodyText2"/>
      </w:pPr>
      <w:r>
        <w:t>Started at 1600 on 28/2/2012</w:t>
      </w:r>
      <w:r w:rsidR="008F28FE">
        <w:t xml:space="preserve"> – some species have no ID_NO so will need to be appended at the end</w:t>
      </w:r>
    </w:p>
    <w:p w14:paraId="55C9839D" w14:textId="77777777" w:rsidR="00EA3546" w:rsidRDefault="00EA3546" w:rsidP="00EA3546">
      <w:pPr>
        <w:pStyle w:val="BodyText"/>
      </w:pPr>
      <w:r>
        <w:t>Processing: 11933</w:t>
      </w:r>
      <w:r>
        <w:tab/>
        <w:t>Liberiictis kuhni (5125 out of 10209) (2012-03-03 13:44:06.432000)</w:t>
      </w:r>
    </w:p>
    <w:p w14:paraId="2ECAF900" w14:textId="77777777" w:rsidR="00EA3546" w:rsidRDefault="00EA3546" w:rsidP="00EA3546">
      <w:pPr>
        <w:pStyle w:val="BodyText"/>
      </w:pPr>
      <w:r>
        <w:t>&lt;type 'exceptions.NameError'&gt;: name 'newRow' is not defined</w:t>
      </w:r>
    </w:p>
    <w:p w14:paraId="3BBF3C1C" w14:textId="77777777" w:rsidR="00EA3546" w:rsidRDefault="00EA3546" w:rsidP="00EA3546">
      <w:pPr>
        <w:pStyle w:val="BodyText"/>
      </w:pPr>
      <w:r>
        <w:t>Failed to execute (IntersectPASpecies2).</w:t>
      </w:r>
    </w:p>
    <w:p w14:paraId="3271C01C" w14:textId="77777777" w:rsidR="00CE5FB7" w:rsidRDefault="00EA3546" w:rsidP="00EA354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85" w:history="1">
        <w:r w:rsidR="00D02E94" w:rsidRPr="00D02E94">
          <w:rPr>
            <w:rStyle w:val="Hyperlink"/>
          </w:rPr>
          <w:t>here</w:t>
        </w:r>
      </w:hyperlink>
      <w:r w:rsidR="00D02E94">
        <w:t xml:space="preserve"> but I think I’ve tried all of these.</w:t>
      </w:r>
    </w:p>
    <w:p w14:paraId="50E3C604" w14:textId="77777777" w:rsidR="00925BA7" w:rsidRDefault="00925BA7" w:rsidP="003D4FE8">
      <w:pPr>
        <w:pStyle w:val="BodyText2"/>
      </w:pPr>
      <w:r>
        <w:t>Starting again</w:t>
      </w:r>
    </w:p>
    <w:p w14:paraId="4D306B1B" w14:textId="77777777" w:rsidR="00145B2F" w:rsidRDefault="00EE2085" w:rsidP="00135F4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135F46">
      <w:pPr>
        <w:pStyle w:val="BodyText"/>
      </w:pPr>
      <w:r>
        <w:t>First batch is called Intersections1.gdb</w:t>
      </w:r>
      <w:r w:rsidR="00B21B4B">
        <w:t xml:space="preserve"> – 2873818 records</w:t>
      </w:r>
    </w:p>
    <w:p w14:paraId="24A27F70" w14:textId="77777777" w:rsidR="007C0574" w:rsidRDefault="007C0574" w:rsidP="00135F4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101581">
      <w:pPr>
        <w:pStyle w:val="BodyText"/>
      </w:pPr>
      <w:r>
        <w:t>Seconds</w:t>
      </w:r>
      <w:r w:rsidR="00101581">
        <w:t xml:space="preserve"> batch is called Intersections2.gdb</w:t>
      </w:r>
      <w:r w:rsidR="00E9425A">
        <w:t xml:space="preserve"> – 2482614 records</w:t>
      </w:r>
    </w:p>
    <w:p w14:paraId="57271F44" w14:textId="77777777" w:rsidR="00135F46" w:rsidRDefault="00B21B4B" w:rsidP="003D4FE8">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3D4FE8">
      <w:pPr>
        <w:pStyle w:val="BodyText2"/>
      </w:pPr>
      <w:r>
        <w:t>Final batch called Intersections3.gdb – 19416 records</w:t>
      </w:r>
    </w:p>
    <w:p w14:paraId="502ECCCE" w14:textId="77777777" w:rsidR="00CF06E2" w:rsidRDefault="00CF06E2" w:rsidP="00A401BB">
      <w:pPr>
        <w:pStyle w:val="Heading6"/>
      </w:pPr>
      <w:r>
        <w:t>Removing duplicates</w:t>
      </w:r>
    </w:p>
    <w:p w14:paraId="2E73CA7C" w14:textId="77777777" w:rsidR="00CF06E2" w:rsidRDefault="00CF06E2" w:rsidP="003D4FE8">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E625A9">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685B7F">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685B7F">
      <w:pPr>
        <w:pStyle w:val="BodyText"/>
      </w:pPr>
      <w:r>
        <w:t xml:space="preserve">Getting unique values with Frequency GP tool </w:t>
      </w:r>
      <w:r w:rsidR="003B26E4">
        <w:t>–</w:t>
      </w:r>
      <w:r>
        <w:t xml:space="preserve"> </w:t>
      </w:r>
    </w:p>
    <w:p w14:paraId="462420C1" w14:textId="77777777" w:rsidR="00444B38" w:rsidRPr="00444B38" w:rsidRDefault="00444B38" w:rsidP="00397DAF">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397DAF">
      <w:pPr>
        <w:pStyle w:val="Code"/>
        <w:rPr>
          <w:lang w:bidi="ar-SA"/>
        </w:rPr>
      </w:pPr>
      <w:r w:rsidRPr="00444B38">
        <w:rPr>
          <w:lang w:bidi="ar-SA"/>
        </w:rPr>
        <w:t>Start Time: Wed Mar 07 14:14:39 2012</w:t>
      </w:r>
    </w:p>
    <w:p w14:paraId="48CA4822" w14:textId="77777777" w:rsidR="00A15A4B" w:rsidRDefault="00444B38" w:rsidP="00397DAF">
      <w:pPr>
        <w:pStyle w:val="Code"/>
        <w:rPr>
          <w:lang w:bidi="ar-SA"/>
        </w:rPr>
      </w:pPr>
      <w:r w:rsidRPr="00444B38">
        <w:rPr>
          <w:lang w:bidi="ar-SA"/>
        </w:rPr>
        <w:t>Succeeded at Wed Mar 07 14:26:32 2012 (Elapsed Time: 11 minutes 53 seconds)</w:t>
      </w:r>
    </w:p>
    <w:p w14:paraId="133E2522" w14:textId="77777777" w:rsidR="00444B38" w:rsidRDefault="00444B38" w:rsidP="003D4FE8">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3D4FE8">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3D4FE8">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A401BB">
      <w:pPr>
        <w:pStyle w:val="Heading6"/>
      </w:pPr>
      <w:r>
        <w:t>Exporting to Access</w:t>
      </w:r>
    </w:p>
    <w:p w14:paraId="10EC3B94" w14:textId="77777777" w:rsidR="002E2F2D" w:rsidRPr="0010302B" w:rsidRDefault="0010302B" w:rsidP="003D4FE8">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324C76">
      <w:pPr>
        <w:pStyle w:val="Heading5"/>
      </w:pPr>
      <w:bookmarkStart w:id="78" w:name="_Toc315774590"/>
      <w:r>
        <w:lastRenderedPageBreak/>
        <w:t>Range sizes</w:t>
      </w:r>
    </w:p>
    <w:p w14:paraId="5B78DD73" w14:textId="77777777" w:rsidR="002C5A94" w:rsidRDefault="002C5A94" w:rsidP="003D4FE8">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3D4FE8">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2C5A94">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2C5A94">
      <w:pPr>
        <w:pStyle w:val="BodyText"/>
      </w:pPr>
    </w:p>
    <w:p w14:paraId="6BBF91BC" w14:textId="77777777" w:rsidR="007D7D93" w:rsidRDefault="002C5A94" w:rsidP="003D4FE8">
      <w:pPr>
        <w:pStyle w:val="BodyText2"/>
      </w:pPr>
      <w:r>
        <w:t>There were 6767 records of species with range sizes. How did I produce this table?</w:t>
      </w:r>
      <w:r w:rsidR="007D7D93">
        <w:t xml:space="preserve"> Here is some sample data:</w:t>
      </w:r>
    </w:p>
    <w:p w14:paraId="2F46CFE9" w14:textId="77777777" w:rsidR="007D7D93" w:rsidRDefault="007D7D93" w:rsidP="003D4FE8">
      <w:pPr>
        <w:pStyle w:val="BodyText2"/>
      </w:pPr>
      <w:r>
        <w:t>tax_id</w:t>
      </w:r>
      <w:r>
        <w:tab/>
        <w:t>PolygonCount</w:t>
      </w:r>
      <w:r>
        <w:tab/>
        <w:t>Rangem2</w:t>
      </w:r>
      <w:r>
        <w:tab/>
        <w:t>RangeKm2</w:t>
      </w:r>
    </w:p>
    <w:p w14:paraId="4AA2E5CD" w14:textId="77777777" w:rsidR="007D7D93" w:rsidRDefault="007D7D93" w:rsidP="007D7D93">
      <w:pPr>
        <w:pStyle w:val="BodyText"/>
      </w:pPr>
      <w:r>
        <w:t>10030</w:t>
      </w:r>
      <w:r>
        <w:tab/>
        <w:t>1</w:t>
      </w:r>
      <w:r>
        <w:tab/>
        <w:t>1.9972E+13</w:t>
      </w:r>
      <w:r>
        <w:tab/>
        <w:t>19971955</w:t>
      </w:r>
    </w:p>
    <w:p w14:paraId="6656C03D" w14:textId="77777777" w:rsidR="007D7D93" w:rsidRDefault="007D7D93" w:rsidP="007D7D93">
      <w:pPr>
        <w:pStyle w:val="BodyText"/>
      </w:pPr>
      <w:r>
        <w:t>10032</w:t>
      </w:r>
      <w:r>
        <w:tab/>
        <w:t>9</w:t>
      </w:r>
      <w:r>
        <w:tab/>
        <w:t>1.46367E+11</w:t>
      </w:r>
      <w:r>
        <w:tab/>
        <w:t>146367</w:t>
      </w:r>
    </w:p>
    <w:p w14:paraId="2919CB0A" w14:textId="77777777" w:rsidR="007D7D93" w:rsidRDefault="00962569" w:rsidP="003D4FE8">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3D4FE8">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872FE6">
      <w:pPr>
        <w:pStyle w:val="Heading3"/>
      </w:pPr>
      <w:r>
        <w:t>Using PostGIS</w:t>
      </w:r>
    </w:p>
    <w:p w14:paraId="17FC74E2" w14:textId="77777777" w:rsidR="00872FE6" w:rsidRDefault="00872FE6" w:rsidP="003D4FE8">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A5062D">
      <w:pPr>
        <w:pStyle w:val="Heading4"/>
      </w:pPr>
      <w:r>
        <w:t>Retrieving data using psycopg</w:t>
      </w:r>
    </w:p>
    <w:p w14:paraId="2B3A54BA" w14:textId="77777777" w:rsidR="00857B24" w:rsidRDefault="002C4433" w:rsidP="003D4FE8">
      <w:pPr>
        <w:pStyle w:val="BodyText2"/>
      </w:pPr>
      <w:r>
        <w:t>Using fetchall takes ages on the spe</w:t>
      </w:r>
      <w:r w:rsidR="00D10AD2">
        <w:t>cies table – about 6 mins</w:t>
      </w:r>
      <w:r w:rsidR="00857B24">
        <w:t xml:space="preserve"> – then an error:</w:t>
      </w:r>
    </w:p>
    <w:p w14:paraId="77D1311E" w14:textId="77777777" w:rsidR="00857B24" w:rsidRDefault="00857B24" w:rsidP="00397DAF">
      <w:pPr>
        <w:pStyle w:val="Code"/>
      </w:pPr>
      <w:r>
        <w:t>psycopg2.DatabaseError: out of memory for query result</w:t>
      </w:r>
    </w:p>
    <w:p w14:paraId="2F564C07" w14:textId="77777777" w:rsidR="00A5062D" w:rsidRDefault="00D10AD2" w:rsidP="003D4FE8">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86" w:anchor="thread-and-process-safety" w:history="1">
        <w:r w:rsidR="00D32D06">
          <w:rPr>
            <w:rStyle w:val="Hyperlink"/>
          </w:rPr>
          <w:t>http://www.initd.org/psycopg/docs/usage.html#thread-and-process-safety</w:t>
        </w:r>
      </w:hyperlink>
    </w:p>
    <w:p w14:paraId="1CAF7366" w14:textId="77777777" w:rsidR="00BE191D" w:rsidRDefault="00BE191D" w:rsidP="00BE191D">
      <w:pPr>
        <w:pStyle w:val="Heading4"/>
      </w:pPr>
      <w:r>
        <w:t>Native PostGIS SQL</w:t>
      </w:r>
    </w:p>
    <w:p w14:paraId="11EAD524" w14:textId="77777777" w:rsidR="00BE191D" w:rsidRDefault="00BE191D" w:rsidP="003D4FE8">
      <w:pPr>
        <w:pStyle w:val="BodyText2"/>
      </w:pPr>
      <w:r>
        <w:t>ST_Intersects is documented at the following places:</w:t>
      </w:r>
      <w:r w:rsidRPr="00BE191D">
        <w:t xml:space="preserve"> </w:t>
      </w:r>
    </w:p>
    <w:p w14:paraId="78FF8BAF" w14:textId="77777777" w:rsidR="00BE191D" w:rsidRDefault="00BE191D" w:rsidP="003D4FE8">
      <w:pPr>
        <w:pStyle w:val="BodyText2"/>
      </w:pPr>
      <w:r>
        <w:t xml:space="preserve">ESRI: </w:t>
      </w:r>
      <w:hyperlink r:id="rId287" w:anchor="/ST_Intersects/006z00000059000000/" w:history="1">
        <w:r>
          <w:rPr>
            <w:rStyle w:val="Hyperlink"/>
          </w:rPr>
          <w:t>http://help.arcgis.com/en/arcgisdesktop/10.0/help/index.html#/ST_Intersects/006z00000059000000/</w:t>
        </w:r>
      </w:hyperlink>
    </w:p>
    <w:p w14:paraId="7E9EAEF5" w14:textId="77777777" w:rsidR="00534CDD" w:rsidRDefault="00534CDD" w:rsidP="003D4FE8">
      <w:pPr>
        <w:pStyle w:val="BodyText2"/>
      </w:pPr>
      <w:r>
        <w:t xml:space="preserve">PostGIS: </w:t>
      </w:r>
      <w:hyperlink r:id="rId288" w:history="1">
        <w:r>
          <w:rPr>
            <w:rStyle w:val="Hyperlink"/>
          </w:rPr>
          <w:t>http://postgis.refractions.net/docs/reference.html</w:t>
        </w:r>
      </w:hyperlink>
    </w:p>
    <w:p w14:paraId="28AAECE9" w14:textId="77777777" w:rsidR="00E17D61" w:rsidRDefault="00E17D61" w:rsidP="003D4FE8">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89"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534CDD">
      <w:pPr>
        <w:pStyle w:val="Query"/>
      </w:pPr>
      <w:r w:rsidRPr="00534CDD">
        <w:t>Orang Utan</w:t>
      </w:r>
      <w:r w:rsidR="00C67608">
        <w:t xml:space="preserve"> features</w:t>
      </w:r>
      <w:r w:rsidRPr="00534CDD">
        <w:t>:</w:t>
      </w:r>
    </w:p>
    <w:p w14:paraId="3F9D24CC" w14:textId="77777777" w:rsidR="00A11F9A" w:rsidRDefault="00A11F9A" w:rsidP="00397DAF">
      <w:pPr>
        <w:pStyle w:val="Code"/>
      </w:pPr>
      <w:r w:rsidRPr="00A11F9A">
        <w:t>select ST_AsText(geom) from species where id_no='17975'</w:t>
      </w:r>
    </w:p>
    <w:p w14:paraId="0A996EB8" w14:textId="77777777" w:rsidR="0031006B" w:rsidRDefault="0031006B" w:rsidP="00534CDD">
      <w:pPr>
        <w:pStyle w:val="Query"/>
      </w:pPr>
      <w:r>
        <w:t>Area and centroid of valid Orang Utan features:</w:t>
      </w:r>
    </w:p>
    <w:p w14:paraId="3B393CB2" w14:textId="77777777" w:rsidR="0031006B" w:rsidRPr="0031006B" w:rsidRDefault="0031006B" w:rsidP="00397DAF">
      <w:pPr>
        <w:pStyle w:val="Code"/>
      </w:pPr>
      <w:r>
        <w:t>SELECT (st_area(geom)::bigint)/1000 as areaha ,st_astext(st_centroid(geom)) as centroid  FROM species where id_no='17975' and st_isvalid(geom)='t' order by 1</w:t>
      </w:r>
    </w:p>
    <w:p w14:paraId="1DDA46D1" w14:textId="77777777" w:rsidR="00534CDD" w:rsidRDefault="00C67608" w:rsidP="00534CDD">
      <w:pPr>
        <w:pStyle w:val="Query"/>
      </w:pPr>
      <w:r>
        <w:t>S</w:t>
      </w:r>
      <w:r w:rsidR="00534CDD">
        <w:t xml:space="preserve">pecies </w:t>
      </w:r>
      <w:r>
        <w:t xml:space="preserve">features </w:t>
      </w:r>
      <w:r w:rsidR="00534CDD">
        <w:t>for lat/long 0  0:</w:t>
      </w:r>
    </w:p>
    <w:p w14:paraId="59DB84B5" w14:textId="77777777" w:rsidR="00D8474D" w:rsidRDefault="00BE191D" w:rsidP="00397DAF">
      <w:pPr>
        <w:pStyle w:val="Code"/>
      </w:pPr>
      <w:r w:rsidRPr="00BE191D">
        <w:t>SELECT * from species where st_Intersects(ST_GeomFromText('POINT(0 0)', 3857), species.geom)='t'</w:t>
      </w:r>
    </w:p>
    <w:p w14:paraId="557F0A37" w14:textId="77777777" w:rsidR="00D8474D" w:rsidRDefault="00C01D62" w:rsidP="00D8474D">
      <w:pPr>
        <w:pStyle w:val="Query"/>
      </w:pPr>
      <w:r>
        <w:t>Get centroid of Kinabalu:</w:t>
      </w:r>
    </w:p>
    <w:p w14:paraId="05B7C07E" w14:textId="77777777" w:rsidR="00C01D62" w:rsidRDefault="005A1F65" w:rsidP="00397DAF">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C01D62">
      <w:pPr>
        <w:pStyle w:val="Query"/>
      </w:pPr>
      <w:r>
        <w:t>Create a point:</w:t>
      </w:r>
    </w:p>
    <w:p w14:paraId="0B6E4D07" w14:textId="77777777" w:rsidR="006D5A34" w:rsidRDefault="006D5A34" w:rsidP="00397DAF">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6D5A34">
      <w:pPr>
        <w:pStyle w:val="Query"/>
      </w:pPr>
      <w:r>
        <w:t>Get the srs for the centroid:</w:t>
      </w:r>
    </w:p>
    <w:p w14:paraId="584720B9" w14:textId="77777777" w:rsidR="0049619F" w:rsidRDefault="0049619F" w:rsidP="00397DAF">
      <w:pPr>
        <w:pStyle w:val="Code"/>
      </w:pPr>
      <w:r w:rsidRPr="0049619F">
        <w:t>select st_srid(st_centroid(geom)) from wdpa where wdpaid=785</w:t>
      </w:r>
    </w:p>
    <w:p w14:paraId="3BBF4AE0" w14:textId="77777777" w:rsidR="0049619F" w:rsidRDefault="00C67608" w:rsidP="0049619F">
      <w:pPr>
        <w:pStyle w:val="Query"/>
      </w:pPr>
      <w:r>
        <w:t xml:space="preserve">Protected areas at point </w:t>
      </w:r>
      <w:r w:rsidRPr="0049619F">
        <w:t>12983178.7555336 690515.123730228</w:t>
      </w:r>
      <w:r>
        <w:t>:</w:t>
      </w:r>
    </w:p>
    <w:p w14:paraId="34A83BE8" w14:textId="77777777" w:rsidR="00C67608" w:rsidRDefault="00C67608" w:rsidP="00397DAF">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865136">
      <w:pPr>
        <w:pStyle w:val="Query"/>
      </w:pPr>
      <w:r>
        <w:t>Protected areas for Orang utan:</w:t>
      </w:r>
    </w:p>
    <w:p w14:paraId="1C7A3B51" w14:textId="77777777" w:rsidR="00865136" w:rsidRDefault="001F663E" w:rsidP="00397DAF">
      <w:pPr>
        <w:pStyle w:val="Code"/>
      </w:pPr>
      <w:r w:rsidRPr="001F663E">
        <w:t>select distinct wdpaid from wdpa, species where st_intersects(species.geom, wdpa.geom) and species.id_no='17975'</w:t>
      </w:r>
    </w:p>
    <w:p w14:paraId="184256D7" w14:textId="77777777" w:rsidR="0046281F" w:rsidRDefault="0046281F" w:rsidP="0046281F">
      <w:pPr>
        <w:pStyle w:val="Query"/>
      </w:pPr>
      <w:r>
        <w:t>Species list for Kinabalu National Park:</w:t>
      </w:r>
    </w:p>
    <w:p w14:paraId="440A235D" w14:textId="77777777" w:rsidR="0046281F" w:rsidRDefault="0046281F" w:rsidP="00397DAF">
      <w:pPr>
        <w:pStyle w:val="Code"/>
      </w:pPr>
      <w:r w:rsidRPr="0046281F">
        <w:t>select id_no,wdpaid from wdpa, species where st_intersects(species.geom, wdpa.geom) and wdpaid=785</w:t>
      </w:r>
    </w:p>
    <w:p w14:paraId="53FB7589" w14:textId="77777777" w:rsidR="0097780E" w:rsidRDefault="0097780E" w:rsidP="0097780E">
      <w:pPr>
        <w:pStyle w:val="Query"/>
      </w:pPr>
      <w:r>
        <w:t>Area of intersection between Orang Utan and Maliau Basin PA:</w:t>
      </w:r>
    </w:p>
    <w:p w14:paraId="70D8DEEF" w14:textId="77777777" w:rsidR="0097780E" w:rsidRPr="0046281F" w:rsidRDefault="0097780E" w:rsidP="00397DAF">
      <w:pPr>
        <w:pStyle w:val="Code"/>
      </w:pPr>
      <w:r>
        <w:t>SELECT species.id_no, wdpa.wdpaid,st_area(st_intersection(species.geom,wdpa.geom))  FROM species,wdpa where species.objectid=103255 and wdpaid=8810</w:t>
      </w:r>
    </w:p>
    <w:p w14:paraId="4AED72AE" w14:textId="77777777" w:rsidR="001F663E" w:rsidRDefault="001F663E" w:rsidP="003D4FE8">
      <w:pPr>
        <w:pStyle w:val="BodyText2"/>
      </w:pPr>
      <w:r>
        <w:lastRenderedPageBreak/>
        <w:t>In PostGIS there are</w:t>
      </w:r>
      <w:bookmarkStart w:id="79" w:name="b81"/>
      <w:r>
        <w:t xml:space="preserve"> 81 </w:t>
      </w:r>
      <w:bookmarkEnd w:id="79"/>
      <w:r>
        <w:t>unique parks where orang utan occurs</w:t>
      </w:r>
      <w:r w:rsidR="00D74A1A">
        <w:t>.</w:t>
      </w:r>
    </w:p>
    <w:p w14:paraId="125560CB" w14:textId="77777777" w:rsidR="00366B48" w:rsidRDefault="00366B48" w:rsidP="003D4FE8">
      <w:pPr>
        <w:pStyle w:val="BodyText2"/>
      </w:pPr>
      <w:r>
        <w:t xml:space="preserve">But can it run multiprocess? see </w:t>
      </w:r>
      <w:hyperlink r:id="rId290" w:history="1">
        <w:r w:rsidRPr="00D10075">
          <w:rPr>
            <w:rStyle w:val="Hyperlink"/>
          </w:rPr>
          <w:t>here</w:t>
        </w:r>
      </w:hyperlink>
    </w:p>
    <w:p w14:paraId="706F0E94" w14:textId="77777777" w:rsidR="007B5D60" w:rsidRDefault="00D74A1A" w:rsidP="003D4FE8">
      <w:pPr>
        <w:pStyle w:val="BodyText2"/>
      </w:pPr>
      <w:r>
        <w:t>Took longer for other species:</w:t>
      </w:r>
    </w:p>
    <w:p w14:paraId="6F8F44DD" w14:textId="77777777" w:rsidR="007B5D60" w:rsidRDefault="007B5D60" w:rsidP="00324C76">
      <w:pPr>
        <w:pStyle w:val="Heading5"/>
      </w:pPr>
      <w:r>
        <w:t>Using Species Geometries in PostGIS</w:t>
      </w:r>
    </w:p>
    <w:p w14:paraId="6651D149" w14:textId="77777777" w:rsidR="00C26D92" w:rsidRDefault="00C26D92" w:rsidP="00A401BB">
      <w:pPr>
        <w:pStyle w:val="Heading6"/>
      </w:pPr>
      <w:r>
        <w:t>From the data imported from the ArcGIS FileGDB</w:t>
      </w:r>
    </w:p>
    <w:p w14:paraId="6BD6D939" w14:textId="77777777" w:rsidR="000F35A7" w:rsidRDefault="000F35A7" w:rsidP="00CB04D9">
      <w:pPr>
        <w:pStyle w:val="Heading7"/>
      </w:pPr>
      <w:r>
        <w:t>Attempt 1: 7/5/12</w:t>
      </w:r>
    </w:p>
    <w:p w14:paraId="2C585BA4" w14:textId="77777777" w:rsidR="00D756EE" w:rsidRDefault="00D756EE" w:rsidP="003D4FE8">
      <w:pPr>
        <w:pStyle w:val="BodyText2"/>
      </w:pPr>
      <w:r>
        <w:t>Using durga</w:t>
      </w:r>
    </w:p>
    <w:p w14:paraId="54C066D6" w14:textId="77777777" w:rsidR="000F35A7" w:rsidRDefault="000F35A7" w:rsidP="003D4FE8">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CB04D9">
      <w:pPr>
        <w:pStyle w:val="Heading7"/>
      </w:pPr>
      <w:bookmarkStart w:id="80" w:name="_Ref324227832"/>
      <w:r>
        <w:t>Attempt 2: 7/5/12</w:t>
      </w:r>
      <w:bookmarkEnd w:id="80"/>
    </w:p>
    <w:p w14:paraId="586F1B60" w14:textId="77777777" w:rsidR="0058641C" w:rsidRDefault="0058641C" w:rsidP="003D4FE8">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3D4FE8">
      <w:pPr>
        <w:pStyle w:val="BodyText2"/>
      </w:pPr>
      <w:r w:rsidRPr="0058641C">
        <w:t>psycopg2.InternalError: GEOSIntersects: TopologyException: side location conflict at -2.00375e+07 -2.2821e+06</w:t>
      </w:r>
    </w:p>
    <w:p w14:paraId="197984A8" w14:textId="77777777" w:rsidR="00C26D92" w:rsidRDefault="00C26D92" w:rsidP="00A401BB">
      <w:pPr>
        <w:pStyle w:val="Heading6"/>
      </w:pPr>
      <w:r>
        <w:t>From the data imported from the Species WFS GML</w:t>
      </w:r>
    </w:p>
    <w:p w14:paraId="65E2DCE6" w14:textId="77777777" w:rsidR="00C724E7" w:rsidRDefault="00C724E7" w:rsidP="00CB04D9">
      <w:pPr>
        <w:pStyle w:val="Heading7"/>
      </w:pPr>
      <w:r>
        <w:t>Attempt 1: 27/7/12</w:t>
      </w:r>
    </w:p>
    <w:p w14:paraId="4B41426A" w14:textId="77777777" w:rsidR="00C26D92" w:rsidRDefault="00C26D92" w:rsidP="003D4FE8">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CB04D9">
      <w:pPr>
        <w:pStyle w:val="Heading7"/>
      </w:pPr>
      <w:r>
        <w:t>Attempt 2: 28/9/12</w:t>
      </w:r>
    </w:p>
    <w:p w14:paraId="3A2A08DA" w14:textId="77777777" w:rsidR="00637E2D" w:rsidRDefault="00637E2D" w:rsidP="003D4FE8">
      <w:pPr>
        <w:pStyle w:val="BodyText2"/>
      </w:pPr>
      <w:r>
        <w:t>Trying again this time I will attempt to expl</w:t>
      </w:r>
      <w:r w:rsidR="00013D25">
        <w:t>ode the Multipolygon geometries:</w:t>
      </w:r>
    </w:p>
    <w:p w14:paraId="79A25428" w14:textId="77777777" w:rsidR="00013D25" w:rsidRDefault="00013D25" w:rsidP="00397DAF">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397DAF">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397DAF">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3D4FE8">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397DAF">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3D4FE8">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3D4FE8">
      <w:pPr>
        <w:pStyle w:val="BodyText2"/>
      </w:pPr>
      <w:r>
        <w:t>BUT, there were errors in the log:</w:t>
      </w:r>
    </w:p>
    <w:p w14:paraId="21E1297D" w14:textId="77777777" w:rsidR="00B91908" w:rsidRDefault="00B91908" w:rsidP="00397DAF">
      <w:pPr>
        <w:pStyle w:val="Code"/>
      </w:pPr>
      <w:r w:rsidRPr="00B91908">
        <w:t>2012-09-28 16:48:49,756 ERROR 6993 server closed the connection unexpectedly</w:t>
      </w:r>
      <w:r>
        <w:t>…</w:t>
      </w:r>
    </w:p>
    <w:p w14:paraId="56016A83" w14:textId="77777777" w:rsidR="00A17030" w:rsidRDefault="00A17030" w:rsidP="003D4FE8">
      <w:pPr>
        <w:pStyle w:val="BodyText2"/>
      </w:pPr>
      <w:r>
        <w:t>Not sure where this error is raised – might be in psycopg2.DataError, not sure.</w:t>
      </w:r>
    </w:p>
    <w:p w14:paraId="0F601615" w14:textId="77777777" w:rsidR="00240E7D" w:rsidRDefault="00B91908" w:rsidP="003D4FE8">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3D4FE8">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3D4FE8">
            <w:pPr>
              <w:pStyle w:val="BodyText2"/>
            </w:pPr>
            <w:r w:rsidRPr="00695A7D">
              <w:t>id</w:t>
            </w:r>
          </w:p>
        </w:tc>
        <w:tc>
          <w:tcPr>
            <w:tcW w:w="965" w:type="dxa"/>
          </w:tcPr>
          <w:p w14:paraId="67C8319B"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3D4FE8">
            <w:pPr>
              <w:pStyle w:val="BodyText2"/>
            </w:pPr>
            <w:r w:rsidRPr="00695A7D">
              <w:t>124</w:t>
            </w:r>
          </w:p>
        </w:tc>
        <w:tc>
          <w:tcPr>
            <w:tcW w:w="965" w:type="dxa"/>
          </w:tcPr>
          <w:p w14:paraId="64ABCFE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3D4FE8">
            <w:pPr>
              <w:pStyle w:val="BodyText2"/>
            </w:pPr>
            <w:r w:rsidRPr="00695A7D">
              <w:t>585</w:t>
            </w:r>
          </w:p>
        </w:tc>
        <w:tc>
          <w:tcPr>
            <w:tcW w:w="965" w:type="dxa"/>
          </w:tcPr>
          <w:p w14:paraId="7CE5E9D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3D4FE8">
            <w:pPr>
              <w:pStyle w:val="BodyText2"/>
            </w:pPr>
            <w:r w:rsidRPr="00695A7D">
              <w:lastRenderedPageBreak/>
              <w:t>18397</w:t>
            </w:r>
          </w:p>
        </w:tc>
        <w:tc>
          <w:tcPr>
            <w:tcW w:w="965" w:type="dxa"/>
          </w:tcPr>
          <w:p w14:paraId="31112BEC"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3D4FE8">
            <w:pPr>
              <w:pStyle w:val="BodyText2"/>
            </w:pPr>
            <w:r w:rsidRPr="00695A7D">
              <w:t>18752</w:t>
            </w:r>
          </w:p>
        </w:tc>
        <w:tc>
          <w:tcPr>
            <w:tcW w:w="965" w:type="dxa"/>
          </w:tcPr>
          <w:p w14:paraId="78A1D551"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3D4FE8">
            <w:pPr>
              <w:pStyle w:val="BodyText2"/>
            </w:pPr>
            <w:r w:rsidRPr="00695A7D">
              <w:t>64372</w:t>
            </w:r>
          </w:p>
        </w:tc>
        <w:tc>
          <w:tcPr>
            <w:tcW w:w="965" w:type="dxa"/>
          </w:tcPr>
          <w:p w14:paraId="583230F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3D4FE8">
            <w:pPr>
              <w:pStyle w:val="BodyText2"/>
            </w:pPr>
            <w:r w:rsidRPr="00695A7D">
              <w:t>64427</w:t>
            </w:r>
          </w:p>
        </w:tc>
        <w:tc>
          <w:tcPr>
            <w:tcW w:w="965" w:type="dxa"/>
          </w:tcPr>
          <w:p w14:paraId="0483C1ED"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3D4FE8">
            <w:pPr>
              <w:pStyle w:val="BodyText2"/>
            </w:pPr>
            <w:r w:rsidRPr="00695A7D">
              <w:t>64567</w:t>
            </w:r>
          </w:p>
        </w:tc>
        <w:tc>
          <w:tcPr>
            <w:tcW w:w="965" w:type="dxa"/>
          </w:tcPr>
          <w:p w14:paraId="6CC2D835"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3D4FE8">
            <w:pPr>
              <w:pStyle w:val="BodyText2"/>
            </w:pPr>
            <w:r w:rsidRPr="00695A7D">
              <w:t>64565</w:t>
            </w:r>
          </w:p>
        </w:tc>
        <w:tc>
          <w:tcPr>
            <w:tcW w:w="965" w:type="dxa"/>
          </w:tcPr>
          <w:p w14:paraId="54254FC9"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3D4FE8">
      <w:pPr>
        <w:pStyle w:val="BodyText2"/>
      </w:pPr>
      <w:r>
        <w:t>So this is the actual process:</w:t>
      </w:r>
    </w:p>
    <w:p w14:paraId="425E2EC9" w14:textId="77777777" w:rsidR="00BA68EB" w:rsidRDefault="00BA68EB" w:rsidP="000B2F59">
      <w:pPr>
        <w:pStyle w:val="ListNumber"/>
        <w:numPr>
          <w:ilvl w:val="0"/>
          <w:numId w:val="13"/>
        </w:numPr>
      </w:pPr>
      <w:r>
        <w:t>Delete the data in especies.species_wdpa.</w:t>
      </w:r>
    </w:p>
    <w:p w14:paraId="3235ABDD" w14:textId="77777777" w:rsidR="00C11489" w:rsidRDefault="00C11489" w:rsidP="000B2F59">
      <w:pPr>
        <w:pStyle w:val="ListNumber"/>
        <w:numPr>
          <w:ilvl w:val="0"/>
          <w:numId w:val="13"/>
        </w:numPr>
      </w:pPr>
      <w:r>
        <w:t>Create a table using the wdpa_latest view in the temp schema (i.e. temp.wdpa)</w:t>
      </w:r>
    </w:p>
    <w:p w14:paraId="500F04C4" w14:textId="77777777" w:rsidR="00C11489" w:rsidRDefault="00C11489" w:rsidP="000B2F59">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8A1C7A">
      <w:pPr>
        <w:pStyle w:val="Heading8"/>
      </w:pPr>
      <w:r w:rsidRPr="005739BF">
        <w:t>Validation</w:t>
      </w:r>
    </w:p>
    <w:p w14:paraId="2D3CFDCA" w14:textId="77777777" w:rsidR="005739BF" w:rsidRDefault="005739BF" w:rsidP="003D4FE8">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397DAF">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3D4FE8">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CB04D9">
      <w:pPr>
        <w:pStyle w:val="Heading7"/>
      </w:pPr>
      <w:r>
        <w:t>Attempt 3: 2/10/12</w:t>
      </w:r>
    </w:p>
    <w:p w14:paraId="78DA6487" w14:textId="77777777" w:rsidR="005739BF" w:rsidRDefault="003B0F93" w:rsidP="00397DAF">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3D4FE8">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397DAF">
      <w:pPr>
        <w:pStyle w:val="Code"/>
      </w:pPr>
      <w:r w:rsidRPr="001E0572">
        <w:t>2012-10-02 16:39:08,645 INFO 6081 OBJECTID 124 (124 out of 127866)</w:t>
      </w:r>
    </w:p>
    <w:p w14:paraId="603FCEC5" w14:textId="77777777" w:rsidR="00AD5C41" w:rsidRDefault="00AD5C41" w:rsidP="003D4FE8">
      <w:pPr>
        <w:pStyle w:val="BodyText2"/>
      </w:pPr>
      <w:r>
        <w:t>Comparing the processes from the logs from the 29/9/12 and 2/10/12:</w:t>
      </w:r>
    </w:p>
    <w:p w14:paraId="0AEC4239" w14:textId="77777777" w:rsidR="00AD5C41" w:rsidRDefault="001D1DD8" w:rsidP="003D4FE8">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397DAF">
      <w:pPr>
        <w:pStyle w:val="Code"/>
      </w:pPr>
      <w:r>
        <w:t>pid</w:t>
      </w:r>
      <w:r>
        <w:tab/>
        <w:t>count</w:t>
      </w:r>
    </w:p>
    <w:p w14:paraId="5658FED5" w14:textId="77777777" w:rsidR="001D1DD8" w:rsidRDefault="001D1DD8" w:rsidP="00397DAF">
      <w:pPr>
        <w:pStyle w:val="Code"/>
      </w:pPr>
      <w:r>
        <w:t>6986</w:t>
      </w:r>
      <w:r>
        <w:tab/>
        <w:t>22106</w:t>
      </w:r>
    </w:p>
    <w:p w14:paraId="2F35194E" w14:textId="77777777" w:rsidR="001D1DD8" w:rsidRDefault="001D1DD8" w:rsidP="00397DAF">
      <w:pPr>
        <w:pStyle w:val="Code"/>
      </w:pPr>
      <w:r>
        <w:t>6987</w:t>
      </w:r>
      <w:r>
        <w:tab/>
        <w:t>13604</w:t>
      </w:r>
    </w:p>
    <w:p w14:paraId="23189CB4" w14:textId="77777777" w:rsidR="001D1DD8" w:rsidRDefault="001D1DD8" w:rsidP="00397DAF">
      <w:pPr>
        <w:pStyle w:val="Code"/>
      </w:pPr>
      <w:r>
        <w:t>6988</w:t>
      </w:r>
      <w:r>
        <w:tab/>
        <w:t>19339</w:t>
      </w:r>
    </w:p>
    <w:p w14:paraId="0240774B" w14:textId="77777777" w:rsidR="001D1DD8" w:rsidRDefault="001D1DD8" w:rsidP="00397DAF">
      <w:pPr>
        <w:pStyle w:val="Code"/>
      </w:pPr>
      <w:r>
        <w:t>6989</w:t>
      </w:r>
      <w:r>
        <w:tab/>
        <w:t>15255</w:t>
      </w:r>
    </w:p>
    <w:p w14:paraId="7E2D19CF" w14:textId="77777777" w:rsidR="001D1DD8" w:rsidRDefault="001D1DD8" w:rsidP="00397DAF">
      <w:pPr>
        <w:pStyle w:val="Code"/>
      </w:pPr>
      <w:r>
        <w:t>6990</w:t>
      </w:r>
      <w:r>
        <w:tab/>
        <w:t>14505</w:t>
      </w:r>
    </w:p>
    <w:p w14:paraId="234428CB" w14:textId="77777777" w:rsidR="001D1DD8" w:rsidRDefault="001D1DD8" w:rsidP="00397DAF">
      <w:pPr>
        <w:pStyle w:val="Code"/>
      </w:pPr>
      <w:r>
        <w:t>6991</w:t>
      </w:r>
      <w:r>
        <w:tab/>
        <w:t>14780</w:t>
      </w:r>
    </w:p>
    <w:p w14:paraId="08DDB144" w14:textId="77777777" w:rsidR="001D1DD8" w:rsidRDefault="001D1DD8" w:rsidP="00397DAF">
      <w:pPr>
        <w:pStyle w:val="Code"/>
      </w:pPr>
      <w:r>
        <w:t>6992</w:t>
      </w:r>
      <w:r>
        <w:tab/>
        <w:t>16735</w:t>
      </w:r>
    </w:p>
    <w:p w14:paraId="3BE6360D" w14:textId="77777777" w:rsidR="001D1DD8" w:rsidRPr="005739BF" w:rsidRDefault="001D1DD8" w:rsidP="00397DAF">
      <w:pPr>
        <w:pStyle w:val="Code"/>
      </w:pPr>
      <w:r>
        <w:t>6993</w:t>
      </w:r>
      <w:r>
        <w:tab/>
        <w:t>11538</w:t>
      </w:r>
    </w:p>
    <w:p w14:paraId="09B45AFB" w14:textId="77777777" w:rsidR="00A03661" w:rsidRDefault="00A03661" w:rsidP="003D4FE8">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397DAF">
      <w:pPr>
        <w:pStyle w:val="Code"/>
      </w:pPr>
      <w:r>
        <w:t>pid</w:t>
      </w:r>
      <w:r>
        <w:tab/>
        <w:t>count</w:t>
      </w:r>
      <w:r w:rsidR="00162EB4">
        <w:tab/>
        <w:t>id</w:t>
      </w:r>
      <w:r w:rsidR="00162EB4">
        <w:tab/>
        <w:t>area (m2)</w:t>
      </w:r>
    </w:p>
    <w:p w14:paraId="5F627EAD" w14:textId="77777777" w:rsidR="00A03661" w:rsidRDefault="00A03661" w:rsidP="00397DAF">
      <w:pPr>
        <w:pStyle w:val="Code"/>
      </w:pPr>
      <w:r>
        <w:t>6080</w:t>
      </w:r>
      <w:r>
        <w:tab/>
        <w:t>6788</w:t>
      </w:r>
      <w:r w:rsidR="00162EB4">
        <w:tab/>
      </w:r>
    </w:p>
    <w:p w14:paraId="60A2A63C" w14:textId="77777777" w:rsidR="00A03661" w:rsidRDefault="00A03661" w:rsidP="00397DAF">
      <w:pPr>
        <w:pStyle w:val="Code"/>
      </w:pPr>
      <w:r>
        <w:t>6081</w:t>
      </w:r>
      <w:r>
        <w:tab/>
        <w:t>11</w:t>
      </w:r>
      <w:r w:rsidR="00162EB4">
        <w:tab/>
        <w:t>124</w:t>
      </w:r>
      <w:r w:rsidR="00162EB4">
        <w:tab/>
      </w:r>
      <w:r w:rsidR="00162EB4" w:rsidRPr="00162EB4">
        <w:t>223698151737208</w:t>
      </w:r>
    </w:p>
    <w:p w14:paraId="5AD04182" w14:textId="77777777" w:rsidR="00A03661" w:rsidRDefault="00A03661" w:rsidP="00397DAF">
      <w:pPr>
        <w:pStyle w:val="Code"/>
      </w:pPr>
      <w:r>
        <w:t>6082</w:t>
      </w:r>
      <w:r>
        <w:tab/>
        <w:t>42</w:t>
      </w:r>
      <w:r w:rsidR="00162EB4">
        <w:tab/>
        <w:t>585</w:t>
      </w:r>
      <w:r w:rsidR="00162EB4">
        <w:tab/>
      </w:r>
      <w:r w:rsidR="00162EB4" w:rsidRPr="00162EB4">
        <w:t>265595941954164</w:t>
      </w:r>
    </w:p>
    <w:p w14:paraId="026DFFC8" w14:textId="77777777" w:rsidR="00A03661" w:rsidRDefault="00A03661" w:rsidP="00397DAF">
      <w:pPr>
        <w:pStyle w:val="Code"/>
      </w:pPr>
      <w:r>
        <w:t>6083</w:t>
      </w:r>
      <w:r>
        <w:tab/>
        <w:t>9347</w:t>
      </w:r>
    </w:p>
    <w:p w14:paraId="50FA502E" w14:textId="77777777" w:rsidR="00A03661" w:rsidRDefault="00A03661" w:rsidP="00397DAF">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397DAF">
      <w:pPr>
        <w:pStyle w:val="Code"/>
      </w:pPr>
      <w:r>
        <w:t>6085</w:t>
      </w:r>
      <w:r>
        <w:tab/>
        <w:t>9187</w:t>
      </w:r>
    </w:p>
    <w:p w14:paraId="7300AA0A" w14:textId="77777777" w:rsidR="00A03661" w:rsidRDefault="00A03661" w:rsidP="00397DAF">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397DAF">
      <w:pPr>
        <w:pStyle w:val="Code"/>
      </w:pPr>
      <w:r>
        <w:t>6087</w:t>
      </w:r>
      <w:r>
        <w:tab/>
        <w:t>9986</w:t>
      </w:r>
    </w:p>
    <w:p w14:paraId="33025B22" w14:textId="77777777" w:rsidR="0048291C" w:rsidRDefault="00A73306" w:rsidP="003D4FE8">
      <w:pPr>
        <w:pStyle w:val="BodyText2"/>
      </w:pPr>
      <w:r>
        <w:lastRenderedPageBreak/>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3D4FE8">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91" w:anchor="PLPGSQL-ERROR-TRAPPING" w:history="1">
        <w:r w:rsidR="0011125C" w:rsidRPr="0011125C">
          <w:rPr>
            <w:rStyle w:val="Hyperlink"/>
          </w:rPr>
          <w:t>here</w:t>
        </w:r>
      </w:hyperlink>
      <w:r w:rsidR="0011125C">
        <w:t>.</w:t>
      </w:r>
    </w:p>
    <w:p w14:paraId="458874C5" w14:textId="77777777" w:rsidR="00217221" w:rsidRDefault="00217221" w:rsidP="003D4FE8">
      <w:pPr>
        <w:pStyle w:val="BodyText2"/>
      </w:pPr>
      <w:r>
        <w:t>Here is code for an exception handling block:</w:t>
      </w:r>
    </w:p>
    <w:p w14:paraId="1EF4947E" w14:textId="77777777" w:rsidR="00217221" w:rsidRDefault="00217221" w:rsidP="00397DAF">
      <w:pPr>
        <w:pStyle w:val="Code"/>
      </w:pPr>
      <w:r>
        <w:t>EXCEPTION</w:t>
      </w:r>
    </w:p>
    <w:p w14:paraId="27F160F8" w14:textId="77777777" w:rsidR="00217221" w:rsidRDefault="00217221" w:rsidP="00397DAF">
      <w:pPr>
        <w:pStyle w:val="Code"/>
      </w:pPr>
      <w:r>
        <w:tab/>
        <w:t>WHEN division_by_zero THEN</w:t>
      </w:r>
    </w:p>
    <w:p w14:paraId="7221D099" w14:textId="77777777" w:rsidR="00217221" w:rsidRDefault="00217221" w:rsidP="00397DAF">
      <w:pPr>
        <w:pStyle w:val="Code"/>
      </w:pPr>
      <w:r>
        <w:tab/>
      </w:r>
      <w:r>
        <w:tab/>
        <w:t xml:space="preserve">RAISE EXCEPTION 'division_by_zero'; </w:t>
      </w:r>
    </w:p>
    <w:p w14:paraId="164C7ADD" w14:textId="77777777" w:rsidR="00217221" w:rsidRDefault="00217221" w:rsidP="00397DAF">
      <w:pPr>
        <w:pStyle w:val="Code"/>
      </w:pPr>
      <w:r>
        <w:tab/>
      </w:r>
      <w:r>
        <w:tab/>
        <w:t>RETURN 'division_by_zero';</w:t>
      </w:r>
    </w:p>
    <w:p w14:paraId="0F123EBD" w14:textId="77777777" w:rsidR="00217221" w:rsidRDefault="00217221" w:rsidP="00397DAF">
      <w:pPr>
        <w:pStyle w:val="Code"/>
      </w:pPr>
      <w:r>
        <w:tab/>
        <w:t>WHEN connection_exception THEN</w:t>
      </w:r>
    </w:p>
    <w:p w14:paraId="49FD92F4" w14:textId="77777777" w:rsidR="00217221" w:rsidRDefault="00217221" w:rsidP="00397DAF">
      <w:pPr>
        <w:pStyle w:val="Code"/>
      </w:pPr>
      <w:r>
        <w:tab/>
      </w:r>
      <w:r>
        <w:tab/>
        <w:t xml:space="preserve">RAISE EXCEPTION 'connection_exception'; </w:t>
      </w:r>
    </w:p>
    <w:p w14:paraId="1FFB809F" w14:textId="77777777" w:rsidR="00217221" w:rsidRDefault="00217221" w:rsidP="00397DAF">
      <w:pPr>
        <w:pStyle w:val="Code"/>
      </w:pPr>
      <w:r>
        <w:tab/>
      </w:r>
      <w:r>
        <w:tab/>
        <w:t>RETURN 'connection_exception';</w:t>
      </w:r>
    </w:p>
    <w:p w14:paraId="0E820F68" w14:textId="77777777" w:rsidR="00217221" w:rsidRDefault="00217221" w:rsidP="00397DAF">
      <w:pPr>
        <w:pStyle w:val="Code"/>
      </w:pPr>
      <w:r>
        <w:tab/>
        <w:t>WHEN connection_failure THEN</w:t>
      </w:r>
    </w:p>
    <w:p w14:paraId="2E95D2BD" w14:textId="77777777" w:rsidR="00217221" w:rsidRDefault="00217221" w:rsidP="00397DAF">
      <w:pPr>
        <w:pStyle w:val="Code"/>
      </w:pPr>
      <w:r>
        <w:tab/>
      </w:r>
      <w:r>
        <w:tab/>
        <w:t xml:space="preserve">RAISE EXCEPTION 'connection_failure'; </w:t>
      </w:r>
    </w:p>
    <w:p w14:paraId="44C25ADA" w14:textId="77777777" w:rsidR="00217221" w:rsidRDefault="00217221" w:rsidP="00397DAF">
      <w:pPr>
        <w:pStyle w:val="Code"/>
      </w:pPr>
      <w:r>
        <w:tab/>
      </w:r>
      <w:r>
        <w:tab/>
        <w:t>RETURN 'connection_failure';</w:t>
      </w:r>
      <w:r>
        <w:tab/>
      </w:r>
    </w:p>
    <w:p w14:paraId="6F242DE4" w14:textId="77777777" w:rsidR="00925DAE" w:rsidRDefault="00925DAE" w:rsidP="003D4FE8">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397DAF">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3D4FE8">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CB04D9">
      <w:pPr>
        <w:pStyle w:val="Heading7"/>
      </w:pPr>
      <w:bookmarkStart w:id="81" w:name="_Ref337196001"/>
      <w:r>
        <w:t>Attempt 4: 4/10/12</w:t>
      </w:r>
      <w:bookmarkEnd w:id="81"/>
    </w:p>
    <w:p w14:paraId="04033908" w14:textId="77777777" w:rsidR="00BD1F4A" w:rsidRDefault="00BD1F4A" w:rsidP="003D4FE8">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8A1C7A">
      <w:pPr>
        <w:pStyle w:val="Heading8"/>
      </w:pPr>
      <w:r w:rsidRPr="00736B06">
        <w:t>Validation</w:t>
      </w:r>
    </w:p>
    <w:p w14:paraId="0EDD3C47" w14:textId="77777777" w:rsidR="00A16E4E" w:rsidRDefault="00D2425A" w:rsidP="003D4FE8">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7B24C1">
      <w:pPr>
        <w:pStyle w:val="BodyText"/>
      </w:pPr>
      <w:r>
        <w:t>Parks for Orang Utan:</w:t>
      </w:r>
      <w:r w:rsidR="00422FEB">
        <w:tab/>
        <w:t>81</w:t>
      </w:r>
      <w:r w:rsidR="00F80B4A">
        <w:t xml:space="preserve"> Check!</w:t>
      </w:r>
    </w:p>
    <w:p w14:paraId="2FC4A4F5" w14:textId="77777777" w:rsidR="007B24C1" w:rsidRDefault="007B24C1" w:rsidP="007B24C1">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CB04D9">
      <w:pPr>
        <w:pStyle w:val="Heading7"/>
      </w:pPr>
      <w:r>
        <w:t>Attempt 5 9/10/12</w:t>
      </w:r>
    </w:p>
    <w:p w14:paraId="6071F660" w14:textId="77777777" w:rsidR="005311F7" w:rsidRDefault="005311F7" w:rsidP="003D4FE8">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397DAF">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3D4FE8">
            <w:pPr>
              <w:pStyle w:val="Tiny"/>
            </w:pPr>
            <w:r w:rsidRPr="00134D2E">
              <w:t>Geom index</w:t>
            </w:r>
          </w:p>
        </w:tc>
        <w:tc>
          <w:tcPr>
            <w:tcW w:w="992" w:type="dxa"/>
          </w:tcPr>
          <w:p w14:paraId="7EF7AC02" w14:textId="77777777" w:rsidR="00134D2E" w:rsidRPr="00134D2E" w:rsidRDefault="005E4B64" w:rsidP="003D4FE8">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3D4FE8">
            <w:pPr>
              <w:pStyle w:val="Tiny"/>
            </w:pPr>
            <w:r w:rsidRPr="00134D2E">
              <w:t>No Index</w:t>
            </w:r>
          </w:p>
        </w:tc>
        <w:tc>
          <w:tcPr>
            <w:tcW w:w="992" w:type="dxa"/>
          </w:tcPr>
          <w:p w14:paraId="061F7CEB" w14:textId="77777777" w:rsidR="00134D2E" w:rsidRPr="00134D2E" w:rsidRDefault="00134D2E" w:rsidP="003D4FE8">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3D4FE8">
            <w:pPr>
              <w:pStyle w:val="Tiny"/>
            </w:pPr>
            <w:r w:rsidRPr="00134D2E">
              <w:t>GIST Index</w:t>
            </w:r>
          </w:p>
        </w:tc>
        <w:tc>
          <w:tcPr>
            <w:tcW w:w="992" w:type="dxa"/>
          </w:tcPr>
          <w:p w14:paraId="28B19124" w14:textId="77777777" w:rsidR="00134D2E" w:rsidRPr="00134D2E" w:rsidRDefault="00134D2E" w:rsidP="003D4FE8">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CB04D9">
      <w:pPr>
        <w:pStyle w:val="Heading7"/>
      </w:pPr>
      <w:r>
        <w:t>Attempt 6 10/10/12</w:t>
      </w:r>
    </w:p>
    <w:p w14:paraId="266D6AF3" w14:textId="77777777" w:rsidR="00E54678" w:rsidRDefault="00E54678" w:rsidP="003D4FE8">
      <w:pPr>
        <w:pStyle w:val="BodyText2"/>
      </w:pPr>
      <w:r>
        <w:t>Took 14 hours and 42 minutes to process 127866 species.</w:t>
      </w:r>
      <w:r w:rsidR="00A94DB9">
        <w:t xml:space="preserve"> </w:t>
      </w:r>
    </w:p>
    <w:p w14:paraId="4EACBD20" w14:textId="77777777" w:rsidR="00A94DB9" w:rsidRDefault="00A94DB9" w:rsidP="003D4FE8">
      <w:pPr>
        <w:pStyle w:val="BodyText2"/>
      </w:pPr>
      <w:r>
        <w:t>species_wdpa</w:t>
      </w:r>
      <w:r>
        <w:tab/>
      </w:r>
      <w:r>
        <w:tab/>
        <w:t>52,247,538 records</w:t>
      </w:r>
    </w:p>
    <w:p w14:paraId="53E04E17" w14:textId="77777777" w:rsidR="00A94DB9" w:rsidRDefault="00A94DB9" w:rsidP="00A94DB9">
      <w:pPr>
        <w:pStyle w:val="BodyText"/>
      </w:pPr>
      <w:r>
        <w:t>species_wdpa_unique</w:t>
      </w:r>
      <w:r>
        <w:tab/>
        <w:t>50,824,938 records</w:t>
      </w:r>
    </w:p>
    <w:p w14:paraId="5F209D8C" w14:textId="77777777" w:rsidR="00A94DB9" w:rsidRDefault="00A94DB9" w:rsidP="00A94DB9">
      <w:pPr>
        <w:pStyle w:val="BodyText"/>
      </w:pPr>
      <w:r>
        <w:t>species_wdpa_final</w:t>
      </w:r>
      <w:r>
        <w:tab/>
      </w:r>
      <w:r>
        <w:tab/>
        <w:t>48,039,492</w:t>
      </w:r>
    </w:p>
    <w:p w14:paraId="0148F1DC" w14:textId="77777777" w:rsidR="00A94DB9" w:rsidRDefault="00A94DB9" w:rsidP="00A94DB9">
      <w:pPr>
        <w:pStyle w:val="BodyText"/>
      </w:pPr>
      <w:r>
        <w:t>Parks for Orang Utan:</w:t>
      </w:r>
      <w:r>
        <w:tab/>
        <w:t xml:space="preserve">81 </w:t>
      </w:r>
    </w:p>
    <w:p w14:paraId="66732AE9" w14:textId="77777777" w:rsidR="00A94DB9" w:rsidRDefault="00A94DB9" w:rsidP="00A94DB9">
      <w:pPr>
        <w:pStyle w:val="BodyText"/>
      </w:pPr>
      <w:r>
        <w:t>Species for Kinabalu Park:</w:t>
      </w:r>
      <w:r>
        <w:tab/>
        <w:t>711 (including nulls) and 709 (without nulls)</w:t>
      </w:r>
    </w:p>
    <w:p w14:paraId="6B420A01" w14:textId="77777777" w:rsidR="00230BA3" w:rsidRDefault="00230BA3" w:rsidP="00CB04D9">
      <w:pPr>
        <w:pStyle w:val="Heading7"/>
      </w:pPr>
      <w:r>
        <w:t>Attempt 7 20/12/12 Including area of intersection</w:t>
      </w:r>
    </w:p>
    <w:p w14:paraId="5F86BA1A" w14:textId="77777777" w:rsidR="009A1043" w:rsidRDefault="009A1043" w:rsidP="003D4FE8">
      <w:pPr>
        <w:pStyle w:val="BodyText2"/>
      </w:pPr>
      <w:r>
        <w:lastRenderedPageBreak/>
        <w:t>On the species database machine:</w:t>
      </w:r>
    </w:p>
    <w:p w14:paraId="4E9E6D75" w14:textId="77777777" w:rsidR="008A30C0" w:rsidRDefault="008A30C0" w:rsidP="00397DAF">
      <w:pPr>
        <w:pStyle w:val="Unix"/>
      </w:pPr>
      <w:r>
        <w:t>login as: arcgisuser</w:t>
      </w:r>
    </w:p>
    <w:p w14:paraId="2ED9FE91" w14:textId="77777777" w:rsidR="008A30C0" w:rsidRDefault="008A30C0" w:rsidP="00397DAF">
      <w:pPr>
        <w:pStyle w:val="Unix"/>
      </w:pPr>
      <w:r>
        <w:t>arcgisuser@species.jrc.org's password:</w:t>
      </w:r>
    </w:p>
    <w:p w14:paraId="7C07CB14" w14:textId="77777777" w:rsidR="008A30C0" w:rsidRDefault="008A30C0" w:rsidP="00397DAF">
      <w:pPr>
        <w:pStyle w:val="Unix"/>
      </w:pPr>
      <w:r>
        <w:t>Last login: Wed Aug 20 12:14:48 2014 from zetajones.jrc.it</w:t>
      </w:r>
    </w:p>
    <w:p w14:paraId="5206A644" w14:textId="77777777" w:rsidR="008958DF" w:rsidRDefault="008A30C0" w:rsidP="00397DAF">
      <w:pPr>
        <w:pStyle w:val="Unix"/>
      </w:pPr>
      <w:r>
        <w:t>-bash-4.1$ cd especies_python_scripts/</w:t>
      </w:r>
    </w:p>
    <w:p w14:paraId="64255D09" w14:textId="77777777" w:rsidR="009A1043" w:rsidRDefault="009A1043" w:rsidP="00397DAF">
      <w:pPr>
        <w:pStyle w:val="Unix"/>
      </w:pPr>
      <w:r w:rsidRPr="009A1043">
        <w:t>-bash-4.1$ python redlist_wdpa_intersect.py</w:t>
      </w:r>
    </w:p>
    <w:p w14:paraId="086F1669" w14:textId="77777777" w:rsidR="00230BA3" w:rsidRDefault="00230BA3" w:rsidP="003D4FE8">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3D4FE8">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3D4FE8">
            <w:pPr>
              <w:pStyle w:val="Tiny"/>
            </w:pPr>
            <w:r>
              <w:t>ID</w:t>
            </w:r>
          </w:p>
        </w:tc>
        <w:tc>
          <w:tcPr>
            <w:tcW w:w="1701" w:type="dxa"/>
          </w:tcPr>
          <w:p w14:paraId="5603FF51"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3D4FE8">
            <w:pPr>
              <w:pStyle w:val="Tiny"/>
            </w:pPr>
            <w:r w:rsidRPr="003D2DBC">
              <w:t>64565</w:t>
            </w:r>
          </w:p>
        </w:tc>
        <w:tc>
          <w:tcPr>
            <w:tcW w:w="1701" w:type="dxa"/>
          </w:tcPr>
          <w:p w14:paraId="3FF06EF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3D4FE8">
            <w:pPr>
              <w:pStyle w:val="Tiny"/>
            </w:pPr>
            <w:r>
              <w:t>108480</w:t>
            </w:r>
          </w:p>
        </w:tc>
        <w:tc>
          <w:tcPr>
            <w:tcW w:w="1701" w:type="dxa"/>
          </w:tcPr>
          <w:p w14:paraId="0C882B1E"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3D4FE8">
            <w:pPr>
              <w:pStyle w:val="Tiny"/>
            </w:pPr>
            <w:r>
              <w:t>108491</w:t>
            </w:r>
          </w:p>
        </w:tc>
        <w:tc>
          <w:tcPr>
            <w:tcW w:w="1701" w:type="dxa"/>
          </w:tcPr>
          <w:p w14:paraId="32721FBB"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3D4FE8">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CB04D9">
      <w:pPr>
        <w:pStyle w:val="Heading7"/>
      </w:pPr>
      <w:r>
        <w:t>Attempt 8 11/08/14 Using Mike Hoffmans filtered species</w:t>
      </w:r>
    </w:p>
    <w:p w14:paraId="40766896" w14:textId="77777777" w:rsidR="00B02965" w:rsidRDefault="00B02965" w:rsidP="003D4FE8">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397DAF">
      <w:pPr>
        <w:pStyle w:val="Unix"/>
      </w:pPr>
      <w:r>
        <w:t>login as: arcgisuser</w:t>
      </w:r>
    </w:p>
    <w:p w14:paraId="52217D57" w14:textId="77777777" w:rsidR="008A30C0" w:rsidRDefault="008A30C0" w:rsidP="00397DAF">
      <w:pPr>
        <w:pStyle w:val="Unix"/>
      </w:pPr>
      <w:r>
        <w:t>arcgisuser@species.jrc.org's password:</w:t>
      </w:r>
    </w:p>
    <w:p w14:paraId="69D24806" w14:textId="77777777" w:rsidR="008A30C0" w:rsidRDefault="008A30C0" w:rsidP="00397DAF">
      <w:pPr>
        <w:pStyle w:val="Unix"/>
      </w:pPr>
      <w:r>
        <w:t>Last login: Wed Aug 20 12:14:48 2014 from zetajones.jrc.it</w:t>
      </w:r>
    </w:p>
    <w:p w14:paraId="4321EAB7" w14:textId="77777777" w:rsidR="00470AD7" w:rsidRDefault="008A30C0" w:rsidP="00397DAF">
      <w:pPr>
        <w:pStyle w:val="Unix"/>
      </w:pPr>
      <w:r>
        <w:t>-bash-4.1$ cd especies_python_scripts/</w:t>
      </w:r>
      <w:r w:rsidRPr="009A1043">
        <w:t xml:space="preserve"> </w:t>
      </w:r>
    </w:p>
    <w:p w14:paraId="073654D6" w14:textId="77777777" w:rsidR="00464E48" w:rsidRDefault="00464E48" w:rsidP="00397DAF">
      <w:pPr>
        <w:pStyle w:val="Unix"/>
      </w:pPr>
      <w:r w:rsidRPr="009A1043">
        <w:t>-bash-4.1$ python redlist_wdpa_intersect.py</w:t>
      </w:r>
      <w:r>
        <w:t xml:space="preserve"> </w:t>
      </w:r>
    </w:p>
    <w:p w14:paraId="4A614DDD" w14:textId="77777777" w:rsidR="00A57612" w:rsidRDefault="00A57612" w:rsidP="003D4FE8">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2B1B41">
      <w:pPr>
        <w:pStyle w:val="Heading7"/>
      </w:pPr>
      <w:r>
        <w:t xml:space="preserve">Attempt 9 </w:t>
      </w:r>
      <w:r w:rsidR="00D63E1E">
        <w:t>8</w:t>
      </w:r>
      <w:r>
        <w:t>/10/14 Using the updated Red list for 2014</w:t>
      </w:r>
    </w:p>
    <w:p w14:paraId="7D1B070F" w14:textId="77777777" w:rsidR="002B1B41" w:rsidRPr="002B1B41" w:rsidRDefault="002B1B41" w:rsidP="003D4FE8">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92"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93" w:history="1">
        <w:r w:rsidR="00D63E1E" w:rsidRPr="008958DF">
          <w:rPr>
            <w:rStyle w:val="Hyperlink"/>
          </w:rPr>
          <w:t>repo</w:t>
        </w:r>
      </w:hyperlink>
      <w:r w:rsidR="00D63E1E">
        <w:t>.</w:t>
      </w:r>
    </w:p>
    <w:p w14:paraId="10EAD645" w14:textId="77777777" w:rsidR="007B5D60" w:rsidRDefault="007B5D60" w:rsidP="00324C76">
      <w:pPr>
        <w:pStyle w:val="Heading5"/>
      </w:pPr>
      <w:r>
        <w:t>Using Species Geometries from WFS</w:t>
      </w:r>
    </w:p>
    <w:p w14:paraId="1C2AC672" w14:textId="77777777" w:rsidR="00C76EEB" w:rsidRDefault="00C76EEB" w:rsidP="00A401BB">
      <w:pPr>
        <w:pStyle w:val="Heading6"/>
      </w:pPr>
      <w:r>
        <w:t>Requesting GML</w:t>
      </w:r>
    </w:p>
    <w:p w14:paraId="300BD1CA" w14:textId="77777777" w:rsidR="00D41882" w:rsidRPr="00D41882" w:rsidRDefault="00D41882" w:rsidP="00CB04D9">
      <w:pPr>
        <w:pStyle w:val="Heading7"/>
      </w:pPr>
      <w:r>
        <w:t>Using OGR</w:t>
      </w:r>
    </w:p>
    <w:p w14:paraId="507C0C12" w14:textId="77777777" w:rsidR="009F3A56" w:rsidRDefault="009F3A56" w:rsidP="009F3A5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397DAF">
      <w:pPr>
        <w:pStyle w:val="Code"/>
      </w:pPr>
      <w:r>
        <w:t xml:space="preserve">    conn = psycopg2.connect(DSN)</w:t>
      </w:r>
    </w:p>
    <w:p w14:paraId="7B3A66D8" w14:textId="77777777" w:rsidR="009F3A56" w:rsidRDefault="009F3A56" w:rsidP="00397DAF">
      <w:pPr>
        <w:pStyle w:val="Code"/>
      </w:pPr>
      <w:r>
        <w:t xml:space="preserve">    cursor = conn.cursor()</w:t>
      </w:r>
    </w:p>
    <w:p w14:paraId="0A886050" w14:textId="77777777" w:rsidR="009F3A56" w:rsidRDefault="009F3A56" w:rsidP="00397DAF">
      <w:pPr>
        <w:pStyle w:val="Code"/>
      </w:pPr>
      <w:r>
        <w:t xml:space="preserve">    wfs = ogr.Open("WFS:http://mapservices.iucnredlist.org/ArcGIS/services/Andrew/OrangUtan/MapServer/WFSServer?request=GetCapabilities&amp;service=WFS")</w:t>
      </w:r>
    </w:p>
    <w:p w14:paraId="2CE389A5" w14:textId="77777777" w:rsidR="009F3A56" w:rsidRDefault="009F3A56" w:rsidP="00397DAF">
      <w:pPr>
        <w:pStyle w:val="Code"/>
      </w:pPr>
      <w:r>
        <w:t xml:space="preserve">    layer = wfs.GetLayer(0) </w:t>
      </w:r>
    </w:p>
    <w:p w14:paraId="30245BB4" w14:textId="77777777" w:rsidR="009F3A56" w:rsidRDefault="009F3A56" w:rsidP="00397DAF">
      <w:pPr>
        <w:pStyle w:val="Code"/>
      </w:pPr>
      <w:r>
        <w:t xml:space="preserve">#    print layer.GetSpatialRef()    </w:t>
      </w:r>
    </w:p>
    <w:p w14:paraId="7DDEDD48" w14:textId="77777777" w:rsidR="009F3A56" w:rsidRDefault="009F3A56" w:rsidP="00397DAF">
      <w:pPr>
        <w:pStyle w:val="Code"/>
      </w:pPr>
      <w:r>
        <w:t xml:space="preserve">    for feature in layer:</w:t>
      </w:r>
    </w:p>
    <w:p w14:paraId="69DC0BA4" w14:textId="77777777" w:rsidR="009F3A56" w:rsidRDefault="009F3A56" w:rsidP="00397DAF">
      <w:pPr>
        <w:pStyle w:val="Code"/>
      </w:pPr>
      <w:r>
        <w:t xml:space="preserve">        geometry = feature.GetGeometryRef()</w:t>
      </w:r>
    </w:p>
    <w:p w14:paraId="39B76F6A" w14:textId="77777777" w:rsidR="009F3A56" w:rsidRDefault="009F3A56" w:rsidP="00397DAF">
      <w:pPr>
        <w:pStyle w:val="Code"/>
      </w:pPr>
      <w:r>
        <w:t xml:space="preserve">        geoWkt = geometry.ExportToWkt()</w:t>
      </w:r>
    </w:p>
    <w:p w14:paraId="4D3A115F" w14:textId="77777777" w:rsidR="009F3A56" w:rsidRDefault="009F3A56" w:rsidP="00397DAF">
      <w:pPr>
        <w:pStyle w:val="Code"/>
      </w:pPr>
      <w:r>
        <w:t xml:space="preserve">        cursor.execute("select wdpaid from wdpa where st_intersects(ST_GeometryFromText('" + geoWkt + "',3857), geom)")</w:t>
      </w:r>
    </w:p>
    <w:p w14:paraId="47B93783" w14:textId="77777777" w:rsidR="009F3A56" w:rsidRDefault="009F3A56" w:rsidP="00397DAF">
      <w:pPr>
        <w:pStyle w:val="Code"/>
      </w:pPr>
      <w:r>
        <w:t xml:space="preserve">        PAs = cursor.fetchall()</w:t>
      </w:r>
    </w:p>
    <w:p w14:paraId="279379CD" w14:textId="77777777" w:rsidR="009F3A56" w:rsidRDefault="009F3A56" w:rsidP="00397DAF">
      <w:pPr>
        <w:pStyle w:val="Code"/>
      </w:pPr>
      <w:r>
        <w:t xml:space="preserve">        for PA in PAs:</w:t>
      </w:r>
    </w:p>
    <w:p w14:paraId="5FB485D0" w14:textId="77777777" w:rsidR="009F3A56" w:rsidRDefault="009F3A56" w:rsidP="00397DAF">
      <w:pPr>
        <w:pStyle w:val="Code"/>
      </w:pPr>
      <w:r>
        <w:t xml:space="preserve">            print str(PA[0])</w:t>
      </w:r>
    </w:p>
    <w:p w14:paraId="2B7E5C53" w14:textId="77777777" w:rsidR="009F3A56" w:rsidRDefault="009F3A56" w:rsidP="00397DAF">
      <w:pPr>
        <w:pStyle w:val="Code"/>
      </w:pPr>
      <w:r>
        <w:t xml:space="preserve">    cursor.close()                                                      </w:t>
      </w:r>
    </w:p>
    <w:p w14:paraId="29A894E0" w14:textId="77777777" w:rsidR="009F3A56" w:rsidRDefault="009F3A56" w:rsidP="00397DAF">
      <w:pPr>
        <w:pStyle w:val="Code"/>
      </w:pPr>
      <w:r>
        <w:t xml:space="preserve">    conn.close()                                                        </w:t>
      </w:r>
    </w:p>
    <w:p w14:paraId="43641C1C" w14:textId="77777777" w:rsidR="009F3A56" w:rsidRDefault="009F3A56" w:rsidP="00397DAF">
      <w:pPr>
        <w:pStyle w:val="Code"/>
      </w:pPr>
      <w:r>
        <w:t xml:space="preserve">    return</w:t>
      </w:r>
    </w:p>
    <w:p w14:paraId="729723A1" w14:textId="77777777" w:rsidR="009F3A56" w:rsidRDefault="009F3A56" w:rsidP="003D4FE8">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3D4FE8">
      <w:pPr>
        <w:pStyle w:val="BodyText2"/>
      </w:pPr>
      <w:r>
        <w:lastRenderedPageBreak/>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9F3A56">
      <w:pPr>
        <w:pStyle w:val="BodyText"/>
      </w:pPr>
      <w:r>
        <w:t>The line ‘wfs = ogr.Open’ returns an object of type: &lt;osgeo.ogr.DataSource&gt;</w:t>
      </w:r>
    </w:p>
    <w:p w14:paraId="044D3440" w14:textId="77777777" w:rsidR="009F3A56" w:rsidRDefault="009F3A56" w:rsidP="009F3A56">
      <w:pPr>
        <w:pStyle w:val="BodyText"/>
      </w:pPr>
      <w:r>
        <w:t>The line ‘layer = wfs.GetLayer(0) ‘ returns an object of type: &lt;osgeo.ogr.Layer&gt;</w:t>
      </w:r>
    </w:p>
    <w:p w14:paraId="20DA3D90" w14:textId="77777777" w:rsidR="00A91A2A" w:rsidRDefault="00A91A2A" w:rsidP="00CB04D9">
      <w:pPr>
        <w:pStyle w:val="Heading7"/>
      </w:pPr>
      <w:bookmarkStart w:id="82" w:name="_Ref329674174"/>
      <w:r>
        <w:t>Using OWSLib</w:t>
      </w:r>
      <w:bookmarkEnd w:id="82"/>
    </w:p>
    <w:p w14:paraId="6F788DA2" w14:textId="77777777" w:rsidR="00516793" w:rsidRDefault="00516793" w:rsidP="003D4FE8">
      <w:pPr>
        <w:pStyle w:val="BodyText2"/>
      </w:pPr>
      <w:r>
        <w:t>Can we try using OWSlib? Installed on the cruise – so trying.</w:t>
      </w:r>
    </w:p>
    <w:p w14:paraId="7EDE7543" w14:textId="77777777" w:rsidR="00516793" w:rsidRDefault="00516793" w:rsidP="00397DAF">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516793">
      <w:pPr>
        <w:pStyle w:val="BodyText"/>
      </w:pPr>
      <w:r>
        <w:t>But error:</w:t>
      </w:r>
      <w:r w:rsidRPr="00C42C8B">
        <w:t xml:space="preserve"> </w:t>
      </w:r>
      <w:r>
        <w:t>self.type = self._root.find(nspath('Name')).text</w:t>
      </w:r>
    </w:p>
    <w:p w14:paraId="7FEABD8D" w14:textId="77777777" w:rsidR="00516793" w:rsidRDefault="00516793" w:rsidP="00516793">
      <w:pPr>
        <w:pStyle w:val="BodyText"/>
      </w:pPr>
      <w:r>
        <w:t>AttributeError: 'NoneType' object has no attribute 'find'</w:t>
      </w:r>
    </w:p>
    <w:p w14:paraId="6B76D86F" w14:textId="77777777" w:rsidR="00516793" w:rsidRDefault="00516793" w:rsidP="00516793">
      <w:pPr>
        <w:pStyle w:val="BodyText"/>
      </w:pPr>
      <w:r>
        <w:t>Try:</w:t>
      </w:r>
    </w:p>
    <w:p w14:paraId="495A113C" w14:textId="77777777" w:rsidR="00516793" w:rsidRDefault="00516793" w:rsidP="00397DAF">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3D4FE8">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3D4FE8">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3D4FE8">
      <w:pPr>
        <w:pStyle w:val="BodyText2"/>
      </w:pPr>
      <w:r>
        <w:t>Checking out the OWSLib code from ‘</w:t>
      </w:r>
      <w:r w:rsidRPr="000B5FD8">
        <w:t>https://owslib.svn.sourc</w:t>
      </w:r>
      <w:r>
        <w:t>eforge.net/svnroot/owslib’.</w:t>
      </w:r>
    </w:p>
    <w:p w14:paraId="4D54466F" w14:textId="77777777" w:rsidR="00516793" w:rsidRPr="005D7774" w:rsidRDefault="00516793" w:rsidP="00397DAF">
      <w:pPr>
        <w:pStyle w:val="Code"/>
      </w:pPr>
      <w:r w:rsidRPr="005D7774">
        <w:t>import sys</w:t>
      </w:r>
    </w:p>
    <w:p w14:paraId="351EF6D4" w14:textId="77777777" w:rsidR="00516793" w:rsidRPr="005D7774" w:rsidRDefault="00516793" w:rsidP="00397DAF">
      <w:pPr>
        <w:pStyle w:val="Code"/>
      </w:pPr>
      <w:r w:rsidRPr="005D7774">
        <w:t>import psycopg2</w:t>
      </w:r>
    </w:p>
    <w:p w14:paraId="7FEFE912" w14:textId="77777777" w:rsidR="00516793" w:rsidRPr="005D7774" w:rsidRDefault="00516793" w:rsidP="00397DAF">
      <w:pPr>
        <w:pStyle w:val="Code"/>
      </w:pPr>
      <w:r w:rsidRPr="005D7774">
        <w:t>DSN = "dbname='dev' user='appuser' host='species.jrc.it' password='5Ti5k9'"</w:t>
      </w:r>
    </w:p>
    <w:p w14:paraId="31CD5160" w14:textId="77777777" w:rsidR="00516793" w:rsidRPr="005D7774" w:rsidRDefault="00516793" w:rsidP="00397DAF">
      <w:pPr>
        <w:pStyle w:val="Code"/>
      </w:pPr>
      <w:r w:rsidRPr="005D7774">
        <w:t>sys.path.append('E:\\cottaan\\Aptana Studio 3\\Aptana Studio Workspace\\')</w:t>
      </w:r>
    </w:p>
    <w:p w14:paraId="2CB790D7" w14:textId="77777777" w:rsidR="00516793" w:rsidRPr="005D7774" w:rsidRDefault="00516793" w:rsidP="00397DAF">
      <w:pPr>
        <w:pStyle w:val="Code"/>
      </w:pPr>
      <w:r w:rsidRPr="005D7774">
        <w:t>from owslib.wfs import WebFeatureService</w:t>
      </w:r>
    </w:p>
    <w:p w14:paraId="193C4E17" w14:textId="77777777" w:rsidR="00516793" w:rsidRPr="005D7774" w:rsidRDefault="00516793" w:rsidP="00397DAF">
      <w:pPr>
        <w:pStyle w:val="Code"/>
      </w:pPr>
      <w:r w:rsidRPr="005D7774">
        <w:t>from xml.etree import ElementTree as ET</w:t>
      </w:r>
    </w:p>
    <w:p w14:paraId="398C94DC" w14:textId="77777777" w:rsidR="00516793" w:rsidRPr="005D7774" w:rsidRDefault="00516793" w:rsidP="00397DAF">
      <w:pPr>
        <w:pStyle w:val="Code"/>
      </w:pPr>
      <w:r w:rsidRPr="005D7774">
        <w:t>conn = psycopg2.connect(DSN)</w:t>
      </w:r>
    </w:p>
    <w:p w14:paraId="613780DB" w14:textId="77777777" w:rsidR="00516793" w:rsidRPr="005D7774" w:rsidRDefault="00516793" w:rsidP="00397DAF">
      <w:pPr>
        <w:pStyle w:val="Code"/>
      </w:pPr>
      <w:r w:rsidRPr="005D7774">
        <w:t>cursor = conn.cursor()</w:t>
      </w:r>
    </w:p>
    <w:p w14:paraId="29572F98" w14:textId="77777777" w:rsidR="00516793" w:rsidRPr="005D7774" w:rsidRDefault="00516793" w:rsidP="00397DAF">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397DAF">
      <w:pPr>
        <w:pStyle w:val="Code"/>
      </w:pPr>
      <w:r w:rsidRPr="005D7774">
        <w:t>stream = wfs.getfeature(typename=['Andrew_OrangUtan:OrangUtan'], maxfeatures=1000,propertyname=[])</w:t>
      </w:r>
    </w:p>
    <w:p w14:paraId="24D117D7" w14:textId="77777777" w:rsidR="00516793" w:rsidRPr="005D7774" w:rsidRDefault="00516793" w:rsidP="00397DAF">
      <w:pPr>
        <w:pStyle w:val="Code"/>
      </w:pPr>
      <w:r w:rsidRPr="005D7774">
        <w:t>elementTree = ET.parse(stream)</w:t>
      </w:r>
    </w:p>
    <w:p w14:paraId="048C4FF4" w14:textId="77777777" w:rsidR="00516793" w:rsidRPr="005D7774" w:rsidRDefault="00516793" w:rsidP="00397DAF">
      <w:pPr>
        <w:pStyle w:val="Code"/>
      </w:pPr>
      <w:r w:rsidRPr="005D7774">
        <w:t>iterator = elementTree.getiterator('{http://www.opengis.net/gml}Polygon')</w:t>
      </w:r>
    </w:p>
    <w:p w14:paraId="15E3E3A3" w14:textId="77777777" w:rsidR="00516793" w:rsidRPr="005D7774" w:rsidRDefault="00516793" w:rsidP="00397DAF">
      <w:pPr>
        <w:pStyle w:val="Code"/>
      </w:pPr>
      <w:r w:rsidRPr="005D7774">
        <w:t>for i in iterator:</w:t>
      </w:r>
    </w:p>
    <w:p w14:paraId="62A0AD31" w14:textId="77777777" w:rsidR="00516793" w:rsidRPr="005D7774" w:rsidRDefault="00516793" w:rsidP="00397DAF">
      <w:pPr>
        <w:pStyle w:val="Code"/>
      </w:pPr>
      <w:r w:rsidRPr="005D7774">
        <w:t xml:space="preserve">    sql = "select wdpaid from wdpa where st_intersects(ST_GeomFromGML('" + ET.tostring(i) + "',3857), geom)"</w:t>
      </w:r>
    </w:p>
    <w:p w14:paraId="49212DDB" w14:textId="77777777" w:rsidR="00516793" w:rsidRPr="005D7774" w:rsidRDefault="00516793" w:rsidP="00397DAF">
      <w:pPr>
        <w:pStyle w:val="Code"/>
      </w:pPr>
      <w:r w:rsidRPr="005D7774">
        <w:t xml:space="preserve">    cursor.execute(sql)</w:t>
      </w:r>
    </w:p>
    <w:p w14:paraId="18E90A78" w14:textId="77777777" w:rsidR="00516793" w:rsidRPr="005D7774" w:rsidRDefault="00516793" w:rsidP="00397DAF">
      <w:pPr>
        <w:pStyle w:val="Code"/>
      </w:pPr>
      <w:r w:rsidRPr="005D7774">
        <w:t xml:space="preserve">    PAs = cursor.fetchall()</w:t>
      </w:r>
    </w:p>
    <w:p w14:paraId="3F436440" w14:textId="77777777" w:rsidR="00516793" w:rsidRPr="005D7774" w:rsidRDefault="00516793" w:rsidP="00397DAF">
      <w:pPr>
        <w:pStyle w:val="Code"/>
      </w:pPr>
      <w:r w:rsidRPr="005D7774">
        <w:t xml:space="preserve">    for PA in PAs:</w:t>
      </w:r>
    </w:p>
    <w:p w14:paraId="1769D01B" w14:textId="77777777" w:rsidR="00516793" w:rsidRPr="005D7774" w:rsidRDefault="00516793" w:rsidP="00397DAF">
      <w:pPr>
        <w:pStyle w:val="Code"/>
      </w:pPr>
      <w:r w:rsidRPr="005D7774">
        <w:t xml:space="preserve">        print str(int(PA[0]))</w:t>
      </w:r>
    </w:p>
    <w:p w14:paraId="51616204" w14:textId="77777777" w:rsidR="00516793" w:rsidRPr="005D7774" w:rsidRDefault="00516793" w:rsidP="00397DAF">
      <w:pPr>
        <w:pStyle w:val="Code"/>
      </w:pPr>
      <w:r w:rsidRPr="005D7774">
        <w:t xml:space="preserve">cursor.close()                                                      </w:t>
      </w:r>
    </w:p>
    <w:p w14:paraId="1FFA14DD" w14:textId="77777777" w:rsidR="00516793" w:rsidRDefault="00516793" w:rsidP="00397DAF">
      <w:pPr>
        <w:pStyle w:val="Code"/>
        <w:rPr>
          <w:bCs/>
        </w:rPr>
      </w:pPr>
      <w:r w:rsidRPr="005D7774">
        <w:t xml:space="preserve">conn.close()                                                        </w:t>
      </w:r>
    </w:p>
    <w:p w14:paraId="57FF1ADB" w14:textId="77777777" w:rsidR="00516793" w:rsidRDefault="00516793" w:rsidP="00516793">
      <w:pPr>
        <w:pStyle w:val="BodyText"/>
      </w:pPr>
      <w:r>
        <w:t>This works only if you set propertyname=[] otherwise it just returns the attributes and not the geometry.</w:t>
      </w:r>
    </w:p>
    <w:p w14:paraId="70B622B7" w14:textId="77777777" w:rsidR="002B76DF" w:rsidRPr="00516793" w:rsidRDefault="002B76DF" w:rsidP="00516793">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A401BB">
      <w:pPr>
        <w:pStyle w:val="Heading6"/>
      </w:pPr>
      <w:r>
        <w:t>Getting unique species IDs</w:t>
      </w:r>
    </w:p>
    <w:p w14:paraId="4B274E45" w14:textId="77777777" w:rsidR="007F4ED1" w:rsidRDefault="007F4ED1" w:rsidP="00CB04D9">
      <w:pPr>
        <w:pStyle w:val="Heading7"/>
      </w:pPr>
      <w:r>
        <w:t>Using the WFS Specification</w:t>
      </w:r>
    </w:p>
    <w:p w14:paraId="3DF29CDC" w14:textId="77777777" w:rsidR="00D36A40" w:rsidRDefault="00D36A40" w:rsidP="003D4FE8">
      <w:pPr>
        <w:pStyle w:val="BodyText2"/>
      </w:pPr>
      <w:r>
        <w:t xml:space="preserve">How do we filter the full species data? </w:t>
      </w:r>
    </w:p>
    <w:p w14:paraId="1F787E10" w14:textId="77777777" w:rsidR="00D36A40" w:rsidRDefault="00D36A40" w:rsidP="003D4FE8">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94"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3D4FE8">
      <w:pPr>
        <w:pStyle w:val="BodyText2"/>
      </w:pPr>
      <w:r>
        <w:t>There is lots of information about accessing ArcGIS Server WFS Services in the ESRI Help (</w:t>
      </w:r>
      <w:hyperlink r:id="rId295"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3D4FE8">
      <w:pPr>
        <w:pStyle w:val="BodyText2"/>
      </w:pPr>
      <w:r>
        <w:t>To return just a single feature using the featureid parameter use &lt;FeatureTypeName&gt;.&lt;gml:id&gt; syntax:</w:t>
      </w:r>
    </w:p>
    <w:p w14:paraId="6EB2494B" w14:textId="77777777" w:rsidR="00D36A40" w:rsidRDefault="00082D6F" w:rsidP="003D4FE8">
      <w:pPr>
        <w:pStyle w:val="BodyText2"/>
      </w:pPr>
      <w:hyperlink r:id="rId296"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3D4FE8">
      <w:pPr>
        <w:pStyle w:val="BodyText2"/>
      </w:pPr>
      <w:r>
        <w:t xml:space="preserve">It seems that ArcGIS Server returns all properties regardless: </w:t>
      </w:r>
      <w:hyperlink r:id="rId297"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CB04D9">
      <w:pPr>
        <w:pStyle w:val="Heading7"/>
      </w:pPr>
      <w:r>
        <w:t>Using ArcGIS Server REST API</w:t>
      </w:r>
    </w:p>
    <w:p w14:paraId="4EB4111C" w14:textId="77777777" w:rsidR="000D273E" w:rsidRDefault="001D2FCB" w:rsidP="003D4FE8">
      <w:pPr>
        <w:pStyle w:val="BodyText2"/>
      </w:pPr>
      <w:r>
        <w:t xml:space="preserve">This returns the IDs: </w:t>
      </w:r>
    </w:p>
    <w:p w14:paraId="6D013676" w14:textId="77777777" w:rsidR="000D273E" w:rsidRDefault="00082D6F" w:rsidP="003D4FE8">
      <w:pPr>
        <w:pStyle w:val="BodyText2"/>
      </w:pPr>
      <w:hyperlink r:id="rId298"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3D4FE8">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D00707">
      <w:pPr>
        <w:pStyle w:val="ListBullet"/>
      </w:pPr>
      <w:r>
        <w:t>in my local FileGDB this is the feature with an objectID of 39</w:t>
      </w:r>
    </w:p>
    <w:p w14:paraId="1D1409C4" w14:textId="77777777" w:rsidR="00D00707" w:rsidRDefault="00D00707" w:rsidP="00D00707">
      <w:pPr>
        <w:pStyle w:val="ListBullet"/>
      </w:pPr>
      <w:r>
        <w:t>in the PostGIS 2 database the objectid=103255</w:t>
      </w:r>
    </w:p>
    <w:p w14:paraId="24C7749A" w14:textId="77777777" w:rsidR="001D2FCB" w:rsidRDefault="000D5EB1" w:rsidP="003D4FE8">
      <w:pPr>
        <w:pStyle w:val="BodyText2"/>
      </w:pPr>
      <w:r>
        <w:t>Here’s the finished code:</w:t>
      </w:r>
    </w:p>
    <w:p w14:paraId="12D10DF7" w14:textId="77777777" w:rsidR="000D5EB1" w:rsidRDefault="000D5EB1" w:rsidP="00397DAF">
      <w:pPr>
        <w:pStyle w:val="Code"/>
      </w:pPr>
      <w:r>
        <w:t>#imports</w:t>
      </w:r>
    </w:p>
    <w:p w14:paraId="79118449" w14:textId="77777777" w:rsidR="000D5EB1" w:rsidRDefault="000D5EB1" w:rsidP="00397DAF">
      <w:pPr>
        <w:pStyle w:val="Code"/>
      </w:pPr>
      <w:r>
        <w:t>import sys, psycopg2, urllib, json, datetime</w:t>
      </w:r>
    </w:p>
    <w:p w14:paraId="300CD045" w14:textId="77777777" w:rsidR="000D5EB1" w:rsidRDefault="000D5EB1" w:rsidP="00397DAF">
      <w:pPr>
        <w:pStyle w:val="Code"/>
      </w:pPr>
      <w:r>
        <w:t>from xml.etree import ElementTree as ET</w:t>
      </w:r>
    </w:p>
    <w:p w14:paraId="769EA255" w14:textId="77777777" w:rsidR="000D5EB1" w:rsidRDefault="000D5EB1" w:rsidP="00397DAF">
      <w:pPr>
        <w:pStyle w:val="Code"/>
      </w:pPr>
    </w:p>
    <w:p w14:paraId="3EC68AB8" w14:textId="77777777" w:rsidR="000D5EB1" w:rsidRDefault="000D5EB1" w:rsidP="00397DAF">
      <w:pPr>
        <w:pStyle w:val="Code"/>
      </w:pPr>
      <w:r>
        <w:t>#constants</w:t>
      </w:r>
    </w:p>
    <w:p w14:paraId="61C487CA" w14:textId="77777777" w:rsidR="000D5EB1" w:rsidRDefault="000D5EB1" w:rsidP="00397DAF">
      <w:pPr>
        <w:pStyle w:val="Code"/>
      </w:pPr>
      <w:r>
        <w:t>DSN = "dbname='dev' user='appuser' host='species.jrc.it' password='5Ti5k9'"</w:t>
      </w:r>
    </w:p>
    <w:p w14:paraId="4B9A2D25" w14:textId="77777777" w:rsidR="000D5EB1" w:rsidRDefault="000D5EB1" w:rsidP="00397DAF">
      <w:pPr>
        <w:pStyle w:val="Code"/>
      </w:pPr>
      <w:r>
        <w:t>IUCN_DOMAIN = "http://79.125.16.106/ArcGIS/"</w:t>
      </w:r>
    </w:p>
    <w:p w14:paraId="74C2B955" w14:textId="77777777" w:rsidR="000D5EB1" w:rsidRDefault="000D5EB1" w:rsidP="00397DAF">
      <w:pPr>
        <w:pStyle w:val="Code"/>
      </w:pPr>
      <w:r>
        <w:t>WFS_URL = IUCN_DOMAIN + "services/Andrew/SpeciesWFS/MapServer/WFSServer"</w:t>
      </w:r>
    </w:p>
    <w:p w14:paraId="6D4CEA5C" w14:textId="77777777" w:rsidR="000D5EB1" w:rsidRDefault="000D5EB1" w:rsidP="00397DAF">
      <w:pPr>
        <w:pStyle w:val="Code"/>
      </w:pPr>
      <w:r>
        <w:t>REST_URL = IUCN_DOMAIN + "rest/services/Andrew/SpeciesWFS/MapServer/0"</w:t>
      </w:r>
    </w:p>
    <w:p w14:paraId="3AC7CE9F" w14:textId="77777777" w:rsidR="000D5EB1" w:rsidRDefault="000D5EB1" w:rsidP="00397DAF">
      <w:pPr>
        <w:pStyle w:val="Code"/>
      </w:pPr>
    </w:p>
    <w:p w14:paraId="1E4E85B3" w14:textId="77777777" w:rsidR="000D5EB1" w:rsidRDefault="000D5EB1" w:rsidP="00397DAF">
      <w:pPr>
        <w:pStyle w:val="Code"/>
      </w:pPr>
      <w:r>
        <w:t>sys.path.append('E:\\cottaan\\Aptana Studio 3\\Aptana Studio Workspace\\')</w:t>
      </w:r>
    </w:p>
    <w:p w14:paraId="456BF8FF" w14:textId="77777777" w:rsidR="000D5EB1" w:rsidRDefault="000D5EB1" w:rsidP="00397DAF">
      <w:pPr>
        <w:pStyle w:val="Code"/>
      </w:pPr>
      <w:r>
        <w:t>from owslib.wfs import WebFeatureService</w:t>
      </w:r>
    </w:p>
    <w:p w14:paraId="5A3C27BA" w14:textId="77777777" w:rsidR="000D5EB1" w:rsidRDefault="000D5EB1" w:rsidP="00397DAF">
      <w:pPr>
        <w:pStyle w:val="Code"/>
      </w:pPr>
    </w:p>
    <w:p w14:paraId="50CCE349" w14:textId="77777777" w:rsidR="000D5EB1" w:rsidRDefault="000D5EB1" w:rsidP="00397DAF">
      <w:pPr>
        <w:pStyle w:val="Code"/>
      </w:pPr>
      <w:r>
        <w:t>#connect to db</w:t>
      </w:r>
    </w:p>
    <w:p w14:paraId="5F3843C1" w14:textId="77777777" w:rsidR="000D5EB1" w:rsidRDefault="000D5EB1" w:rsidP="00397DAF">
      <w:pPr>
        <w:pStyle w:val="Code"/>
      </w:pPr>
      <w:r>
        <w:t>conn = psycopg2.connect(DSN)                                                                # connect to PostGIS</w:t>
      </w:r>
    </w:p>
    <w:p w14:paraId="0C8C33F5" w14:textId="77777777" w:rsidR="000D5EB1" w:rsidRDefault="000D5EB1" w:rsidP="00397DAF">
      <w:pPr>
        <w:pStyle w:val="Code"/>
      </w:pPr>
      <w:r>
        <w:t>cursor = conn.cursor()                                                                      # get a cursor to PostGIS</w:t>
      </w:r>
    </w:p>
    <w:p w14:paraId="79B2069B" w14:textId="77777777" w:rsidR="000D5EB1" w:rsidRDefault="000D5EB1" w:rsidP="00397DAF">
      <w:pPr>
        <w:pStyle w:val="Code"/>
      </w:pPr>
    </w:p>
    <w:p w14:paraId="3DB468E3" w14:textId="77777777" w:rsidR="000D5EB1" w:rsidRDefault="000D5EB1" w:rsidP="00397DAF">
      <w:pPr>
        <w:pStyle w:val="Code"/>
      </w:pPr>
      <w:r>
        <w:t>#connect to the IUCN services and get the list of object ids to iterate through</w:t>
      </w:r>
    </w:p>
    <w:p w14:paraId="4D289A9D" w14:textId="77777777" w:rsidR="000D5EB1" w:rsidRDefault="000D5EB1" w:rsidP="00397DAF">
      <w:pPr>
        <w:pStyle w:val="Code"/>
      </w:pPr>
      <w:r>
        <w:t>wfs = WebFeatureService(WFS_URL + '?request=GetCapabilities', version='1.1.0')              # get the WFS Service Capabilities</w:t>
      </w:r>
    </w:p>
    <w:p w14:paraId="29C0642F" w14:textId="77777777" w:rsidR="000D5EB1" w:rsidRDefault="000D5EB1" w:rsidP="00397DAF">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397DAF">
      <w:pPr>
        <w:pStyle w:val="Code"/>
      </w:pPr>
      <w:r>
        <w:t>idlist = json.loads(ids)['objectIds']                                                       # convert the json ids to a python list</w:t>
      </w:r>
    </w:p>
    <w:p w14:paraId="51AE8B7E" w14:textId="77777777" w:rsidR="000D5EB1" w:rsidRDefault="000D5EB1" w:rsidP="00397DAF">
      <w:pPr>
        <w:pStyle w:val="Code"/>
      </w:pPr>
      <w:r>
        <w:t>f = open(r"E:\cottaan\My Documents\ArcGIS\wdpa_iucn.csv", 'a')</w:t>
      </w:r>
    </w:p>
    <w:p w14:paraId="302A38D1" w14:textId="77777777" w:rsidR="000D5EB1" w:rsidRDefault="000D5EB1" w:rsidP="00397DAF">
      <w:pPr>
        <w:pStyle w:val="Code"/>
      </w:pPr>
      <w:r>
        <w:t>count = 1</w:t>
      </w:r>
    </w:p>
    <w:p w14:paraId="5ED26DCF" w14:textId="77777777" w:rsidR="000D5EB1" w:rsidRDefault="000D5EB1" w:rsidP="00397DAF">
      <w:pPr>
        <w:pStyle w:val="Code"/>
      </w:pPr>
      <w:r>
        <w:t>#iterate through the species range features</w:t>
      </w:r>
    </w:p>
    <w:p w14:paraId="49CB8DC4" w14:textId="77777777" w:rsidR="000D5EB1" w:rsidRDefault="000D5EB1" w:rsidP="00397DAF">
      <w:pPr>
        <w:pStyle w:val="Code"/>
      </w:pPr>
      <w:r>
        <w:t>for OBJECTID in idlist:                                                                     # iterate through the OBJECTID values</w:t>
      </w:r>
    </w:p>
    <w:p w14:paraId="210A83CD" w14:textId="77777777" w:rsidR="000D5EB1" w:rsidRDefault="000D5EB1" w:rsidP="00397DAF">
      <w:pPr>
        <w:pStyle w:val="Code"/>
      </w:pPr>
      <w:r>
        <w:t xml:space="preserve">    print "Species " + str(count) + " of " + str(len(idlist)) + " (" + str(datetime.datetime.now()) + ")" # feedback                                        </w:t>
      </w:r>
    </w:p>
    <w:p w14:paraId="2B6F2305" w14:textId="77777777" w:rsidR="000D5EB1" w:rsidRDefault="000D5EB1" w:rsidP="00397DAF">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397DAF">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397DAF">
      <w:pPr>
        <w:pStyle w:val="Code"/>
      </w:pPr>
      <w:r>
        <w:t xml:space="preserve">    elementTree = ET.parse(stream)                                                          # load the gml into memory</w:t>
      </w:r>
    </w:p>
    <w:p w14:paraId="3F853921" w14:textId="77777777" w:rsidR="000D5EB1" w:rsidRDefault="000D5EB1" w:rsidP="00397DAF">
      <w:pPr>
        <w:pStyle w:val="Code"/>
      </w:pPr>
      <w:r>
        <w:t xml:space="preserve">    id_no = elementTree.getiterator('{' + WFS_URL + '}ID_NO')[0].text                       # get the species id_no </w:t>
      </w:r>
    </w:p>
    <w:p w14:paraId="74ED8E03" w14:textId="77777777" w:rsidR="000D5EB1" w:rsidRDefault="000D5EB1" w:rsidP="00397DAF">
      <w:pPr>
        <w:pStyle w:val="Code"/>
      </w:pPr>
      <w:r>
        <w:t xml:space="preserve">    iterator = elementTree.getiterator('{http://www.opengis.net/gml}Polygon')               # get all of the gml:polygon elements</w:t>
      </w:r>
    </w:p>
    <w:p w14:paraId="586DFFED" w14:textId="77777777" w:rsidR="000D5EB1" w:rsidRDefault="000D5EB1" w:rsidP="00397DAF">
      <w:pPr>
        <w:pStyle w:val="Code"/>
      </w:pPr>
      <w:r>
        <w:t xml:space="preserve">    for i in iterator:                                                                      # iterate through all of the species range polygons</w:t>
      </w:r>
    </w:p>
    <w:p w14:paraId="0F00043D" w14:textId="77777777" w:rsidR="000D5EB1" w:rsidRDefault="000D5EB1" w:rsidP="00397DAF">
      <w:pPr>
        <w:pStyle w:val="Code"/>
      </w:pPr>
      <w:r>
        <w:t xml:space="preserve">        </w:t>
      </w:r>
    </w:p>
    <w:p w14:paraId="0EAF432C" w14:textId="77777777" w:rsidR="000D5EB1" w:rsidRDefault="000D5EB1" w:rsidP="00397DAF">
      <w:pPr>
        <w:pStyle w:val="Code"/>
      </w:pPr>
      <w:r>
        <w:t xml:space="preserve">        # intersect the species range features with the PA features</w:t>
      </w:r>
    </w:p>
    <w:p w14:paraId="74B0AC7F" w14:textId="77777777" w:rsidR="000D5EB1" w:rsidRDefault="000D5EB1" w:rsidP="00397DAF">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397DAF">
      <w:pPr>
        <w:pStyle w:val="Code"/>
      </w:pPr>
      <w:r>
        <w:t xml:space="preserve">        cursor.execute(sql)                                                                 # execute the query</w:t>
      </w:r>
    </w:p>
    <w:p w14:paraId="195AA6E0" w14:textId="77777777" w:rsidR="000D5EB1" w:rsidRDefault="000D5EB1" w:rsidP="00397DAF">
      <w:pPr>
        <w:pStyle w:val="Code"/>
      </w:pPr>
      <w:r>
        <w:t xml:space="preserve">        PAs = cursor.fetchall()                                                             # get all of the records</w:t>
      </w:r>
    </w:p>
    <w:p w14:paraId="45C09313" w14:textId="77777777" w:rsidR="000D5EB1" w:rsidRDefault="000D5EB1" w:rsidP="00397DAF">
      <w:pPr>
        <w:pStyle w:val="Code"/>
      </w:pPr>
      <w:r>
        <w:t xml:space="preserve">        for PA in PAs:                                                                      # iterate through the PAs                                                                          </w:t>
      </w:r>
    </w:p>
    <w:p w14:paraId="07D7267C" w14:textId="77777777" w:rsidR="000D5EB1" w:rsidRDefault="000D5EB1" w:rsidP="00397DAF">
      <w:pPr>
        <w:pStyle w:val="Code"/>
      </w:pPr>
      <w:r>
        <w:lastRenderedPageBreak/>
        <w:t xml:space="preserve">            f.write(id_no + "," + str(int(PA[0])) + "\n")</w:t>
      </w:r>
    </w:p>
    <w:p w14:paraId="63EC09B5" w14:textId="77777777" w:rsidR="000D5EB1" w:rsidRDefault="000D5EB1" w:rsidP="00397DAF">
      <w:pPr>
        <w:pStyle w:val="Code"/>
      </w:pPr>
      <w:r>
        <w:t xml:space="preserve">    count += 1</w:t>
      </w:r>
    </w:p>
    <w:p w14:paraId="713D5A77" w14:textId="77777777" w:rsidR="000D5EB1" w:rsidRDefault="000D5EB1" w:rsidP="00397DAF">
      <w:pPr>
        <w:pStyle w:val="Code"/>
      </w:pPr>
      <w:r>
        <w:t>f.close()</w:t>
      </w:r>
    </w:p>
    <w:p w14:paraId="59C46EC8" w14:textId="77777777" w:rsidR="000D5EB1" w:rsidRDefault="000D5EB1" w:rsidP="00397DAF">
      <w:pPr>
        <w:pStyle w:val="Code"/>
      </w:pPr>
      <w:r>
        <w:t>cursor.close()                                                                              # close the cursor</w:t>
      </w:r>
    </w:p>
    <w:p w14:paraId="5FDAC9B1" w14:textId="77777777" w:rsidR="000D5EB1" w:rsidRDefault="000D5EB1" w:rsidP="00397DAF">
      <w:pPr>
        <w:pStyle w:val="Code"/>
      </w:pPr>
      <w:r>
        <w:t>conn.close()                                                                                # close the connection</w:t>
      </w:r>
    </w:p>
    <w:p w14:paraId="67787FBD" w14:textId="77777777" w:rsidR="00366ABA" w:rsidRPr="00366ABA" w:rsidRDefault="00366ABA" w:rsidP="00A401BB">
      <w:pPr>
        <w:pStyle w:val="Heading6"/>
      </w:pPr>
      <w:r>
        <w:t>Attempts</w:t>
      </w:r>
    </w:p>
    <w:p w14:paraId="14C959D8" w14:textId="77777777" w:rsidR="00366ABA" w:rsidRDefault="00366ABA" w:rsidP="00CB04D9">
      <w:pPr>
        <w:pStyle w:val="Heading7"/>
      </w:pPr>
      <w:r>
        <w:t>Attempt 1: 16/5/12</w:t>
      </w:r>
    </w:p>
    <w:p w14:paraId="0B886154" w14:textId="77777777" w:rsidR="00366ABA" w:rsidRDefault="00366ABA" w:rsidP="003D4FE8">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CB04D9">
      <w:pPr>
        <w:pStyle w:val="Heading7"/>
      </w:pPr>
      <w:bookmarkStart w:id="83" w:name="_Ref325698498"/>
      <w:r>
        <w:t>Attempt 2: 23/5/12</w:t>
      </w:r>
      <w:bookmarkEnd w:id="83"/>
    </w:p>
    <w:p w14:paraId="51DB0515" w14:textId="77777777" w:rsidR="00366ABA" w:rsidRDefault="00366ABA" w:rsidP="008A1C7A">
      <w:pPr>
        <w:pStyle w:val="Heading8"/>
      </w:pPr>
      <w:r>
        <w:t>Processing</w:t>
      </w:r>
    </w:p>
    <w:p w14:paraId="5A5ECF1E" w14:textId="77777777" w:rsidR="00366ABA" w:rsidRDefault="00366ABA" w:rsidP="003D4FE8">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8A1C7A">
      <w:pPr>
        <w:pStyle w:val="Heading8"/>
      </w:pPr>
      <w:r>
        <w:t>Unprocessed records</w:t>
      </w:r>
    </w:p>
    <w:p w14:paraId="6AC3610F" w14:textId="77777777" w:rsidR="00366ABA" w:rsidRDefault="00366ABA" w:rsidP="003D4FE8">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3D4FE8">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3D4FE8">
            <w:pPr>
              <w:pStyle w:val="BodyText2"/>
            </w:pPr>
            <w:r w:rsidRPr="008562E2">
              <w:t>id_no</w:t>
            </w:r>
          </w:p>
        </w:tc>
        <w:tc>
          <w:tcPr>
            <w:tcW w:w="1525" w:type="dxa"/>
          </w:tcPr>
          <w:p w14:paraId="3E0CD814"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3D4FE8">
            <w:pPr>
              <w:pStyle w:val="BodyText2"/>
            </w:pPr>
            <w:r w:rsidRPr="008562E2">
              <w:t>13006</w:t>
            </w:r>
          </w:p>
        </w:tc>
        <w:tc>
          <w:tcPr>
            <w:tcW w:w="1525" w:type="dxa"/>
          </w:tcPr>
          <w:p w14:paraId="6E873AF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3D4FE8">
            <w:pPr>
              <w:pStyle w:val="BodyText2"/>
            </w:pPr>
            <w:r w:rsidRPr="008562E2">
              <w:t>141454</w:t>
            </w:r>
          </w:p>
        </w:tc>
        <w:tc>
          <w:tcPr>
            <w:tcW w:w="1525" w:type="dxa"/>
          </w:tcPr>
          <w:p w14:paraId="18A5AB18" w14:textId="77777777" w:rsidR="00366ABA" w:rsidRPr="008562E2" w:rsidRDefault="00366ABA" w:rsidP="003D4FE8">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082D6F" w:rsidP="003D4FE8">
            <w:pPr>
              <w:pStyle w:val="BodyText2"/>
              <w:cnfStyle w:val="000000000000" w:firstRow="0" w:lastRow="0" w:firstColumn="0" w:lastColumn="0" w:oddVBand="0" w:evenVBand="0" w:oddHBand="0" w:evenHBand="0" w:firstRowFirstColumn="0" w:firstRowLastColumn="0" w:lastRowFirstColumn="0" w:lastRowLastColumn="0"/>
            </w:pPr>
            <w:hyperlink r:id="rId299"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3D4FE8">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A34DF">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fldChar w:fldCharType="separate"/>
      </w:r>
      <w:r w:rsidR="00EA3299">
        <w:t>OGC Support</w:t>
      </w:r>
    </w:p>
    <w:p w14:paraId="24004BCF" w14:textId="77777777" w:rsidR="00EA3299" w:rsidRDefault="00EA3299" w:rsidP="000A34DF">
      <w:pPr>
        <w:pStyle w:val="Heading7"/>
      </w:pPr>
      <w:r>
        <w:t>WFS</w:t>
      </w:r>
    </w:p>
    <w:p w14:paraId="3A690BFB" w14:textId="77777777" w:rsidR="00EA3299" w:rsidRDefault="00EA3299" w:rsidP="000A34DF">
      <w:pPr>
        <w:pStyle w:val="Heading8"/>
      </w:pPr>
      <w:r>
        <w:t>Coordinate order</w:t>
      </w:r>
    </w:p>
    <w:p w14:paraId="6AFD7678" w14:textId="77777777" w:rsidR="00EA3299" w:rsidRPr="00DF0B13" w:rsidRDefault="00EA3299"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A34DF">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3D4FE8">
      <w:pPr>
        <w:pStyle w:val="BodyText2"/>
      </w:pPr>
      <w:r>
        <w:t>Performance</w:t>
      </w:r>
      <w:r w:rsidR="00366ABA">
        <w:fldChar w:fldCharType="end"/>
      </w:r>
      <w:r w:rsidR="00366ABA">
        <w:t>.</w:t>
      </w:r>
    </w:p>
    <w:p w14:paraId="64D2E0CE" w14:textId="77777777" w:rsidR="00366ABA" w:rsidRDefault="00366ABA" w:rsidP="003D4FE8">
      <w:pPr>
        <w:pStyle w:val="BodyText2"/>
      </w:pPr>
      <w:r>
        <w:t>So in summary – this code is:</w:t>
      </w:r>
    </w:p>
    <w:p w14:paraId="09073E4B" w14:textId="77777777" w:rsidR="00366ABA" w:rsidRDefault="00082D6F" w:rsidP="003D4FE8">
      <w:pPr>
        <w:pStyle w:val="BodyText2"/>
      </w:pPr>
      <w:hyperlink r:id="rId300" w:history="1">
        <w:r w:rsidR="00366ABA">
          <w:rPr>
            <w:rStyle w:val="Hyperlink"/>
          </w:rPr>
          <w:t>https://github.com/andrewcottam/eSpecies-Preprocessing-Scripts/commit/e47cb0d2fa2c05a6a663efa976e3c3ff8c234b8e</w:t>
        </w:r>
      </w:hyperlink>
    </w:p>
    <w:p w14:paraId="75ED7598" w14:textId="77777777" w:rsidR="00366ABA" w:rsidRDefault="00366ABA" w:rsidP="003D4FE8">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397DAF">
      <w:pPr>
        <w:pStyle w:val="Code"/>
      </w:pPr>
      <w:r>
        <w:t>python overlay.py</w:t>
      </w:r>
    </w:p>
    <w:p w14:paraId="78D424D7" w14:textId="77777777" w:rsidR="00366ABA" w:rsidRDefault="00366ABA" w:rsidP="003D4FE8">
      <w:pPr>
        <w:pStyle w:val="BodyText2"/>
      </w:pPr>
      <w:r>
        <w:lastRenderedPageBreak/>
        <w:t>The resulting file is 660MB and too big to load into Notepad+. Looks fine in normal notepad though! Need to load it into PostGIS. Trying in FME.</w:t>
      </w:r>
    </w:p>
    <w:p w14:paraId="7D96420A" w14:textId="77777777" w:rsidR="00366ABA" w:rsidRDefault="00366ABA" w:rsidP="008A1C7A">
      <w:pPr>
        <w:pStyle w:val="Heading8"/>
      </w:pPr>
      <w:bookmarkStart w:id="84" w:name="_Ref331595766"/>
      <w:r>
        <w:t>Validation</w:t>
      </w:r>
      <w:bookmarkEnd w:id="84"/>
    </w:p>
    <w:p w14:paraId="0870763E" w14:textId="77777777" w:rsidR="00366ABA" w:rsidRDefault="00366ABA" w:rsidP="003D4FE8">
      <w:pPr>
        <w:pStyle w:val="BodyText2"/>
      </w:pPr>
      <w:r>
        <w:t>Validating the species list for Kinabalu 785:</w:t>
      </w:r>
    </w:p>
    <w:p w14:paraId="5D74DEB2" w14:textId="77777777" w:rsidR="00366ABA" w:rsidRDefault="00366ABA" w:rsidP="00424B7F">
      <w:pPr>
        <w:pStyle w:val="ListBullet2"/>
      </w:pPr>
      <w:r>
        <w:t>According to the overlay analysis there are 703 species</w:t>
      </w:r>
    </w:p>
    <w:p w14:paraId="67903904" w14:textId="77777777" w:rsidR="00366ABA" w:rsidRDefault="00366ABA" w:rsidP="00424B7F">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424B7F">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424B7F">
      <w:pPr>
        <w:pStyle w:val="ListBullet2"/>
      </w:pPr>
      <w:r>
        <w:t>Spatial join on this FC (1792 features) against Kinabalu Park (wdpaid=785) – same 793 species! Trying with id_no!=’ ‘ in the species layer – 785 features?!#%#$</w:t>
      </w:r>
    </w:p>
    <w:p w14:paraId="5FDE33FB" w14:textId="77777777" w:rsidR="00A60C2C" w:rsidRDefault="00A60C2C" w:rsidP="003D4FE8">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CB04D9">
      <w:pPr>
        <w:pStyle w:val="Heading7"/>
      </w:pPr>
      <w:bookmarkStart w:id="85" w:name="_Ref329953876"/>
      <w:r>
        <w:t>Attempt 3: 10/7/12 Including area</w:t>
      </w:r>
      <w:bookmarkEnd w:id="85"/>
    </w:p>
    <w:p w14:paraId="59E789CE" w14:textId="77777777" w:rsidR="00366ABA" w:rsidRDefault="00366ABA" w:rsidP="003D4FE8">
      <w:pPr>
        <w:pStyle w:val="BodyText2"/>
      </w:pPr>
      <w:r>
        <w:t xml:space="preserve">Updated the code to get the area of intersection as well. Using 8 processors on cruise. Very slow. Some OBJECTIDs take ages, e.g. a </w:t>
      </w:r>
      <w:hyperlink r:id="rId301"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CB04D9">
      <w:pPr>
        <w:pStyle w:val="Heading7"/>
      </w:pPr>
      <w:bookmarkStart w:id="86" w:name="_Ref332966170"/>
      <w:r>
        <w:t>Attempt 4: 1/8/12 dopa.wdpa_latest and SpeciesWFSLatLong</w:t>
      </w:r>
      <w:bookmarkEnd w:id="86"/>
    </w:p>
    <w:p w14:paraId="37397126" w14:textId="77777777" w:rsidR="001A2020" w:rsidRDefault="001A2020" w:rsidP="003D4FE8">
      <w:pPr>
        <w:pStyle w:val="BodyText2"/>
      </w:pPr>
      <w:r w:rsidRPr="00006478">
        <w:t>cottaan@cruise:~/code&gt; nohup python overlayWFS.py&gt; /dev/null 2&gt; /dev/null&lt;/dev/null</w:t>
      </w:r>
    </w:p>
    <w:p w14:paraId="31B681CB" w14:textId="77777777" w:rsidR="001A2020" w:rsidRPr="00006478" w:rsidRDefault="001A2020" w:rsidP="003D4FE8">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CB04D9">
      <w:pPr>
        <w:pStyle w:val="Heading7"/>
      </w:pPr>
      <w:r>
        <w:t>Attempt 5: 22/8/12 dopa.wdpa_latest and SpeciesWFSLatLong</w:t>
      </w:r>
    </w:p>
    <w:p w14:paraId="671B0EC5" w14:textId="77777777" w:rsidR="001A2020" w:rsidRDefault="001A2020" w:rsidP="003D4FE8">
      <w:pPr>
        <w:pStyle w:val="BodyText2"/>
      </w:pPr>
      <w:r w:rsidRPr="00006478">
        <w:t>cottaan@cruise:~/code&gt; nohup python overlayWFS.py&gt; /dev/null 2&gt; /dev/null&lt;/dev/null</w:t>
      </w:r>
    </w:p>
    <w:p w14:paraId="141290FB" w14:textId="77777777" w:rsidR="0098530E" w:rsidRPr="00006478" w:rsidRDefault="001A2020" w:rsidP="003D4FE8">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A81E95">
      <w:pPr>
        <w:pStyle w:val="Heading3"/>
      </w:pPr>
      <w:r>
        <w:t>Issues</w:t>
      </w:r>
    </w:p>
    <w:p w14:paraId="5ED0BB4B" w14:textId="77777777" w:rsidR="00A81E95" w:rsidRDefault="00A81E95" w:rsidP="00A81E95">
      <w:pPr>
        <w:pStyle w:val="Heading4"/>
      </w:pPr>
      <w:bookmarkStart w:id="87" w:name="_Ref333584356"/>
      <w:r>
        <w:t>High richness along the coasts</w:t>
      </w:r>
      <w:bookmarkEnd w:id="87"/>
    </w:p>
    <w:p w14:paraId="08AE1141" w14:textId="77777777" w:rsidR="00A81E95" w:rsidRDefault="00A81E95" w:rsidP="003D4FE8">
      <w:pPr>
        <w:pStyle w:val="BodyText2"/>
      </w:pPr>
      <w:r>
        <w:t>You can see this in the WebGL demo using the top 1000 most rich protected areas:</w:t>
      </w:r>
    </w:p>
    <w:p w14:paraId="18D89866" w14:textId="77777777" w:rsidR="00A81E95" w:rsidRDefault="00A81E95" w:rsidP="003D4FE8">
      <w:pPr>
        <w:pStyle w:val="BodyText2"/>
      </w:pPr>
      <w:r>
        <w:rPr>
          <w:noProof/>
          <w:lang w:bidi="ar-SA"/>
        </w:rPr>
        <w:lastRenderedPageBreak/>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3D4FE8">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587F0C">
      <w:pPr>
        <w:pStyle w:val="Heading2"/>
      </w:pPr>
      <w:r>
        <w:t>PA/GBIF Intersection</w:t>
      </w:r>
    </w:p>
    <w:p w14:paraId="240D3506" w14:textId="62BAD95D" w:rsidR="00587F0C" w:rsidRDefault="00587F0C" w:rsidP="00587F0C">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397DAF">
      <w:pPr>
        <w:pStyle w:val="Unix"/>
      </w:pPr>
      <w:r w:rsidRPr="00587F0C">
        <w:t>hive&gt; select st_point(decimallongitude,decimallatitude) from gbif_species_occurrences limit 100;</w:t>
      </w:r>
    </w:p>
    <w:p w14:paraId="61D72AAF" w14:textId="5E5EC93E" w:rsidR="00984531" w:rsidRDefault="00984531" w:rsidP="00984531">
      <w:pPr>
        <w:pStyle w:val="BodyText2"/>
      </w:pPr>
      <w:r>
        <w:t>Test query</w:t>
      </w:r>
      <w:r w:rsidR="00770635">
        <w:t xml:space="preserve"> returns 15,000 species</w:t>
      </w:r>
      <w:r>
        <w:t>:</w:t>
      </w:r>
    </w:p>
    <w:p w14:paraId="298A8FF4" w14:textId="6AB97EAA" w:rsidR="00587F0C" w:rsidRDefault="00984531" w:rsidP="00397DAF">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770635">
      <w:pPr>
        <w:pStyle w:val="BodyText2"/>
      </w:pPr>
      <w:r>
        <w:t>Importing the latest WDPA data from ArcGIS using the FeatureClassToAvro tool.</w:t>
      </w:r>
    </w:p>
    <w:p w14:paraId="454D0BD0" w14:textId="79D21D15" w:rsidR="00B33B58" w:rsidRDefault="00B33B58" w:rsidP="00397DAF">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ED184A">
      <w:pPr>
        <w:pStyle w:val="BodyText2"/>
      </w:pPr>
      <w:r>
        <w:t>This results in a Java Heap Space error on the reducer (all maps complete) – upping memory:</w:t>
      </w:r>
    </w:p>
    <w:p w14:paraId="75C1DE8E" w14:textId="77777777" w:rsidR="00ED184A" w:rsidRDefault="00ED184A" w:rsidP="00397DAF">
      <w:pPr>
        <w:pStyle w:val="Unix"/>
      </w:pPr>
      <w:r>
        <w:t>mapreduce.map.memory.mb=1024</w:t>
      </w:r>
    </w:p>
    <w:p w14:paraId="6E924BEB" w14:textId="2983D55D" w:rsidR="00ED184A" w:rsidRDefault="00ED184A" w:rsidP="00397DAF">
      <w:pPr>
        <w:pStyle w:val="Unix"/>
      </w:pPr>
      <w:r>
        <w:t>hive&gt; SET mapreduce.map.memory.mb=2048;</w:t>
      </w:r>
    </w:p>
    <w:p w14:paraId="681CF855" w14:textId="43483AB8" w:rsidR="00ED184A" w:rsidRDefault="003C7C5C" w:rsidP="00ED184A">
      <w:pPr>
        <w:pStyle w:val="BodyText2"/>
      </w:pPr>
      <w:r>
        <w:t>Still failed. Trying another setting:</w:t>
      </w:r>
    </w:p>
    <w:p w14:paraId="621FAC2B" w14:textId="77777777" w:rsidR="003C7C5C" w:rsidRDefault="003C7C5C" w:rsidP="00397DAF">
      <w:pPr>
        <w:pStyle w:val="Unix"/>
      </w:pPr>
      <w:r>
        <w:t>mapreduce.map.java.opts=-Djava.net.preferIPv4Stack=true -Xmx825955249</w:t>
      </w:r>
    </w:p>
    <w:p w14:paraId="148812DC" w14:textId="471736D4" w:rsidR="003C7C5C" w:rsidRDefault="003C7C5C" w:rsidP="00397DAF">
      <w:pPr>
        <w:pStyle w:val="Unix"/>
      </w:pPr>
      <w:r>
        <w:t>hive&gt; SET mapreduce.map.java.opts=-Djava.net.preferIPv4Stack=true –Xmx3400m;</w:t>
      </w:r>
    </w:p>
    <w:p w14:paraId="12026A2D" w14:textId="1F808696" w:rsidR="003C7C5C" w:rsidRDefault="003C7C5C" w:rsidP="003C7C5C">
      <w:pPr>
        <w:pStyle w:val="BodyText2"/>
      </w:pPr>
      <w:r>
        <w:t>Failed. Upping to Xmx2000m;</w:t>
      </w:r>
      <w:r w:rsidR="006F68DC">
        <w:t xml:space="preserve"> Nope. Trying this:</w:t>
      </w:r>
    </w:p>
    <w:p w14:paraId="7F712B08" w14:textId="77777777" w:rsidR="006F68DC" w:rsidRDefault="006F68DC" w:rsidP="00397DAF">
      <w:pPr>
        <w:pStyle w:val="Unix"/>
      </w:pPr>
      <w:r>
        <w:t>hive&gt; SET mapred.child.java.opts;</w:t>
      </w:r>
    </w:p>
    <w:p w14:paraId="338CD615" w14:textId="77777777" w:rsidR="006F68DC" w:rsidRDefault="006F68DC" w:rsidP="00397DAF">
      <w:pPr>
        <w:pStyle w:val="Unix"/>
      </w:pPr>
      <w:r>
        <w:t>mapred.child.java.opts=-Xmx200m</w:t>
      </w:r>
    </w:p>
    <w:p w14:paraId="1C5C644C" w14:textId="3CFDB287" w:rsidR="006F68DC" w:rsidRDefault="006F68DC" w:rsidP="00397DAF">
      <w:pPr>
        <w:pStyle w:val="Unix"/>
      </w:pPr>
      <w:r>
        <w:t>hive&gt; SET mapred.child.java.opts=-Xmx4G -XX:+UseConcMarkSweepGC;</w:t>
      </w:r>
    </w:p>
    <w:p w14:paraId="6BB6C925" w14:textId="53352EA0" w:rsidR="006F68DC" w:rsidRDefault="00C27328" w:rsidP="006F68DC">
      <w:pPr>
        <w:pStyle w:val="BodyText2"/>
      </w:pPr>
      <w:r>
        <w:t>Nope!</w:t>
      </w:r>
      <w:r w:rsidR="006B45AB">
        <w:t xml:space="preserve"> Resetting all settings:</w:t>
      </w:r>
    </w:p>
    <w:p w14:paraId="24F6386A" w14:textId="3026804B" w:rsidR="006B45AB" w:rsidRDefault="006B45AB" w:rsidP="00397DAF">
      <w:pPr>
        <w:pStyle w:val="Unix"/>
      </w:pPr>
      <w:r>
        <w:t>SET mapreduce.map.memory.mb=1024;</w:t>
      </w:r>
    </w:p>
    <w:p w14:paraId="1395FDDB" w14:textId="270341A5" w:rsidR="006B45AB" w:rsidRDefault="006B45AB" w:rsidP="00397DAF">
      <w:pPr>
        <w:pStyle w:val="Unix"/>
      </w:pPr>
      <w:r>
        <w:t>SET mapreduce.map.java.opts=-Djava.net.preferIPv4Stack=true -Xmx825955249;</w:t>
      </w:r>
    </w:p>
    <w:p w14:paraId="67DAE2A1" w14:textId="2DF4E508" w:rsidR="006B45AB" w:rsidRDefault="006B45AB" w:rsidP="00397DAF">
      <w:pPr>
        <w:pStyle w:val="Unix"/>
      </w:pPr>
      <w:r>
        <w:t>SET  mapred.child.java.opts=-Xmx200m;</w:t>
      </w:r>
    </w:p>
    <w:p w14:paraId="6753C723" w14:textId="140B8AD2" w:rsidR="00B2613B" w:rsidRDefault="00B2613B" w:rsidP="00B2613B">
      <w:pPr>
        <w:pStyle w:val="BodyText2"/>
      </w:pPr>
      <w:r>
        <w:t>The following fails too:</w:t>
      </w:r>
    </w:p>
    <w:p w14:paraId="0262FA4F" w14:textId="7FAF86C7" w:rsidR="00BA5179" w:rsidRPr="00587F0C" w:rsidRDefault="00BA5179" w:rsidP="00397DAF">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4350B9">
      <w:pPr>
        <w:pStyle w:val="Heading2"/>
      </w:pPr>
      <w:r>
        <w:t>P</w:t>
      </w:r>
      <w:r w:rsidR="009C5058">
        <w:t xml:space="preserve">rotection </w:t>
      </w:r>
      <w:r w:rsidR="004350B9">
        <w:t>Gap Analysis</w:t>
      </w:r>
    </w:p>
    <w:p w14:paraId="74377AA3" w14:textId="77777777" w:rsidR="001E4972" w:rsidRDefault="001E4972" w:rsidP="003D4FE8">
      <w:pPr>
        <w:pStyle w:val="BodyText2"/>
      </w:pPr>
      <w:r>
        <w:t>Main questions should be:</w:t>
      </w:r>
    </w:p>
    <w:p w14:paraId="0F68B06F" w14:textId="77777777" w:rsidR="001E4972" w:rsidRPr="001E4972" w:rsidRDefault="001E4972" w:rsidP="001E4972">
      <w:pPr>
        <w:pStyle w:val="ListBullet"/>
      </w:pPr>
      <w:r>
        <w:lastRenderedPageBreak/>
        <w:t>Which species have no protection? This is easy and isn’t affected by RL data quality</w:t>
      </w:r>
    </w:p>
    <w:p w14:paraId="3E45577C" w14:textId="77777777" w:rsidR="001E4972" w:rsidRDefault="001E4972" w:rsidP="001E4972">
      <w:pPr>
        <w:pStyle w:val="Heading3"/>
      </w:pPr>
      <w:bookmarkStart w:id="88" w:name="_Ref335985740"/>
      <w:r>
        <w:t>Species not protected</w:t>
      </w:r>
      <w:bookmarkEnd w:id="88"/>
    </w:p>
    <w:p w14:paraId="0539FCA1" w14:textId="77777777" w:rsidR="00FD32D2" w:rsidRDefault="00B74AFA" w:rsidP="003D4FE8">
      <w:pPr>
        <w:pStyle w:val="BodyText2"/>
      </w:pPr>
      <w:r>
        <w:t>We can easily get a lis</w:t>
      </w:r>
      <w:r w:rsidR="006167A2">
        <w:t>t of species with no protection.</w:t>
      </w:r>
    </w:p>
    <w:p w14:paraId="1C9D5208" w14:textId="77777777" w:rsidR="006167A2" w:rsidRDefault="006167A2" w:rsidP="006167A2">
      <w:pPr>
        <w:pStyle w:val="ListBullet"/>
      </w:pPr>
      <w:r>
        <w:t>Creat</w:t>
      </w:r>
      <w:r w:rsidR="002B3531">
        <w:t>e a table of unique species ids from the Nov 2011 list (127929 records)</w:t>
      </w:r>
    </w:p>
    <w:p w14:paraId="5A60B075" w14:textId="77777777" w:rsidR="00874FE5" w:rsidRPr="00456F2D" w:rsidRDefault="00874FE5" w:rsidP="00397DAF">
      <w:pPr>
        <w:pStyle w:val="sql"/>
      </w:pPr>
      <w:r w:rsidRPr="00456F2D">
        <w:t>drop table species_unique;</w:t>
      </w:r>
    </w:p>
    <w:p w14:paraId="4A5E5125" w14:textId="77777777" w:rsidR="00874FE5" w:rsidRDefault="00874FE5" w:rsidP="00397DAF">
      <w:pPr>
        <w:pStyle w:val="sql"/>
      </w:pPr>
      <w:r>
        <w:t>create table species_unique with oids as SELECT distinct speciesid::bigint FROM speciesll where speciesid is not null;</w:t>
      </w:r>
    </w:p>
    <w:p w14:paraId="1F5BCDB6" w14:textId="77777777" w:rsidR="009C5C5A" w:rsidRDefault="00874FE5" w:rsidP="00397DAF">
      <w:pPr>
        <w:pStyle w:val="sql"/>
      </w:pPr>
      <w:r>
        <w:t>CREATE INDEX su1 ON public.species_unique USING btree (speciesid);</w:t>
      </w:r>
    </w:p>
    <w:p w14:paraId="1FEF8DB8" w14:textId="77777777" w:rsidR="006167A2" w:rsidRDefault="006167A2" w:rsidP="006167A2">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397DAF">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397DAF">
      <w:pPr>
        <w:pStyle w:val="sql"/>
      </w:pPr>
      <w:r>
        <w:t>create index sga1 on species_gap_analysis using btree(speciesid);</w:t>
      </w:r>
    </w:p>
    <w:p w14:paraId="4492A1F8" w14:textId="77777777" w:rsidR="005166BD" w:rsidRDefault="005166BD" w:rsidP="00397DAF">
      <w:pPr>
        <w:pStyle w:val="sql"/>
      </w:pPr>
      <w:r>
        <w:t>create index sga2 on species_gap_analysis using btree(phylum);</w:t>
      </w:r>
    </w:p>
    <w:p w14:paraId="485C905E" w14:textId="77777777" w:rsidR="005166BD" w:rsidRDefault="005166BD" w:rsidP="00397DAF">
      <w:pPr>
        <w:pStyle w:val="sql"/>
      </w:pPr>
      <w:r>
        <w:t>create index sga3 on species_gap_analysis using btree(class);</w:t>
      </w:r>
    </w:p>
    <w:p w14:paraId="221B47DB" w14:textId="77777777" w:rsidR="005166BD" w:rsidRDefault="005166BD" w:rsidP="00397DAF">
      <w:pPr>
        <w:pStyle w:val="sql"/>
      </w:pPr>
      <w:r>
        <w:t>create index sga4 on species_gap_analysis using btree(order_);</w:t>
      </w:r>
    </w:p>
    <w:p w14:paraId="0BA07102" w14:textId="77777777" w:rsidR="005166BD" w:rsidRDefault="005166BD" w:rsidP="00397DAF">
      <w:pPr>
        <w:pStyle w:val="sql"/>
      </w:pPr>
      <w:r>
        <w:t>create index sga5 on species_gap_analysis using btree(family);</w:t>
      </w:r>
    </w:p>
    <w:p w14:paraId="251C020A" w14:textId="77777777" w:rsidR="005166BD" w:rsidRDefault="005166BD" w:rsidP="00397DAF">
      <w:pPr>
        <w:pStyle w:val="sql"/>
      </w:pPr>
      <w:r>
        <w:t>create index sga6 on species_gap_analysis using btree(friendly_n);</w:t>
      </w:r>
    </w:p>
    <w:p w14:paraId="3E8708D5" w14:textId="77777777" w:rsidR="00456F2D" w:rsidRDefault="005166BD" w:rsidP="00397DAF">
      <w:pPr>
        <w:pStyle w:val="sql"/>
      </w:pPr>
      <w:r>
        <w:t>create index sga7 on species_gap_analysis using btree(rl_categor);</w:t>
      </w:r>
    </w:p>
    <w:p w14:paraId="5D6AACFE" w14:textId="77777777" w:rsidR="006338AD" w:rsidRDefault="0026545E" w:rsidP="003D4FE8">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3D4FE8">
      <w:pPr>
        <w:pStyle w:val="BodyText2"/>
      </w:pPr>
      <w:r>
        <w:t>Examples of primates:</w:t>
      </w:r>
    </w:p>
    <w:p w14:paraId="7A6DA82B" w14:textId="77777777" w:rsidR="00E173AA" w:rsidRDefault="00E173AA" w:rsidP="0039053C">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39053C">
      <w:pPr>
        <w:pStyle w:val="BodyText"/>
      </w:pPr>
      <w:r>
        <w:t>39794</w:t>
      </w:r>
      <w:r>
        <w:tab/>
        <w:t>Macaca pagensis</w:t>
      </w:r>
    </w:p>
    <w:p w14:paraId="3F3ABB63" w14:textId="77777777" w:rsidR="0039053C" w:rsidRDefault="0039053C" w:rsidP="0039053C">
      <w:pPr>
        <w:pStyle w:val="BodyText"/>
      </w:pPr>
      <w:r>
        <w:t>11622</w:t>
      </w:r>
      <w:r>
        <w:tab/>
        <w:t>Lepilemur septentrionalis</w:t>
      </w:r>
    </w:p>
    <w:p w14:paraId="4B338900" w14:textId="77777777" w:rsidR="00C65C3F" w:rsidRDefault="00C65C3F" w:rsidP="003D4FE8">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3D4FE8">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3D4FE8">
      <w:pPr>
        <w:pStyle w:val="BodyText2"/>
      </w:pPr>
      <w:r>
        <w:rPr>
          <w:noProof/>
          <w:lang w:bidi="ar-SA"/>
        </w:rPr>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3"/>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3D4FE8">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1E4972">
      <w:pPr>
        <w:pStyle w:val="Heading3"/>
      </w:pPr>
      <w:r>
        <w:lastRenderedPageBreak/>
        <w:t>Percentage of range protected</w:t>
      </w:r>
    </w:p>
    <w:p w14:paraId="568B33F1" w14:textId="77777777" w:rsidR="009C5058" w:rsidRDefault="009C5058" w:rsidP="003D4FE8">
      <w:pPr>
        <w:pStyle w:val="BodyText2"/>
      </w:pPr>
      <w:r>
        <w:t xml:space="preserve">There are some issues with deriving statistics on how much of a species range lies within protected areas and there is some </w:t>
      </w:r>
      <w:hyperlink r:id="rId304"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9C5058">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F23B90">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fldChar w:fldCharType="separate"/>
      </w:r>
      <w:r w:rsidR="00EA3299">
        <w:t>Cleaning</w:t>
      </w:r>
    </w:p>
    <w:p w14:paraId="674D50DA" w14:textId="77777777" w:rsidR="00EA3299" w:rsidRDefault="00EA3299" w:rsidP="003D4FE8">
      <w:pPr>
        <w:pStyle w:val="BodyText2"/>
      </w:pPr>
      <w:r>
        <w:t>There are 249 topology errors. See Topology errors.</w:t>
      </w:r>
    </w:p>
    <w:p w14:paraId="1C23BA5A" w14:textId="77777777" w:rsidR="00EA3299" w:rsidRDefault="00EA3299" w:rsidP="00F23B90">
      <w:pPr>
        <w:pStyle w:val="BodyText"/>
      </w:pPr>
      <w:r>
        <w:t>Attempting to clean:</w:t>
      </w:r>
    </w:p>
    <w:p w14:paraId="21B0CB8A" w14:textId="77777777" w:rsidR="00EA3299" w:rsidRDefault="00EA3299" w:rsidP="00397DAF">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3D4FE8">
      <w:pPr>
        <w:pStyle w:val="BodyText2"/>
      </w:pPr>
      <w:r>
        <w:t>Took 6 hours to run but did remove all topology errors. Now to try to dissolve the data again (see In PostGIS).</w:t>
      </w:r>
    </w:p>
    <w:p w14:paraId="21AADE01" w14:textId="77777777" w:rsidR="009C5058" w:rsidRDefault="00EA3299" w:rsidP="009C5058">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9C5058">
      <w:pPr>
        <w:pStyle w:val="ListBullet"/>
      </w:pPr>
      <w:r>
        <w:t>Most sensible would be</w:t>
      </w:r>
      <w:r w:rsidR="004350B9">
        <w:t xml:space="preserve"> something like</w:t>
      </w:r>
      <w:r>
        <w:t xml:space="preserve"> IUCN Cat I, II and III</w:t>
      </w:r>
    </w:p>
    <w:p w14:paraId="12DEF5F2" w14:textId="77777777" w:rsidR="001E4972" w:rsidRDefault="005371F2" w:rsidP="003D4FE8">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EAD8BA5" w:rsidR="00B37D09" w:rsidRDefault="00C476E5" w:rsidP="00D36659">
      <w:pPr>
        <w:pStyle w:val="Heading2"/>
      </w:pPr>
      <w:r>
        <w:t>Species Charisma Index</w:t>
      </w:r>
      <w:bookmarkEnd w:id="78"/>
    </w:p>
    <w:p w14:paraId="7A0888C5" w14:textId="77777777" w:rsidR="003E1870" w:rsidRDefault="003E1870" w:rsidP="003D4FE8">
      <w:pPr>
        <w:pStyle w:val="BodyText2"/>
      </w:pPr>
      <w:r>
        <w:t xml:space="preserve">The species charisma index is based on the pa/species intersection analysis. </w:t>
      </w:r>
    </w:p>
    <w:p w14:paraId="3473E2AE" w14:textId="77777777" w:rsidR="00B37D09" w:rsidRDefault="00C476E5" w:rsidP="003D4FE8">
      <w:pPr>
        <w:pStyle w:val="BodyText2"/>
      </w:pPr>
      <w:r>
        <w:t>Using the google search apis have limits on the number of queries per day</w:t>
      </w:r>
    </w:p>
    <w:p w14:paraId="5CCC0374" w14:textId="77777777" w:rsidR="00B37D09" w:rsidRDefault="00C476E5" w:rsidP="00110E00">
      <w:pPr>
        <w:pStyle w:val="BodyText"/>
      </w:pPr>
      <w:r>
        <w:t xml:space="preserve">So trying PyBing and the Bing search API: </w:t>
      </w:r>
      <w:hyperlink r:id="rId305" w:history="1">
        <w:r w:rsidRPr="0077669C">
          <w:rPr>
            <w:rStyle w:val="Hyperlink"/>
          </w:rPr>
          <w:t>http://code.google.com/p/pybing/</w:t>
        </w:r>
      </w:hyperlink>
    </w:p>
    <w:p w14:paraId="19AD559B" w14:textId="77777777" w:rsidR="00B37D09" w:rsidRDefault="00C476E5" w:rsidP="00110E00">
      <w:pPr>
        <w:pStyle w:val="BodyText"/>
      </w:pPr>
      <w:r>
        <w:t xml:space="preserve">It needs easy_install - which i have installed from the windows exe </w:t>
      </w:r>
    </w:p>
    <w:p w14:paraId="29B9D455" w14:textId="77777777" w:rsidR="00B37D09" w:rsidRDefault="00C476E5" w:rsidP="00110E00">
      <w:pPr>
        <w:pStyle w:val="BodyText"/>
      </w:pPr>
      <w:r>
        <w:t>Then it says type: $ easy_install pybing - but this is UNIX???</w:t>
      </w:r>
    </w:p>
    <w:p w14:paraId="59137D1F" w14:textId="77777777" w:rsidR="00B37D09" w:rsidRDefault="00C476E5" w:rsidP="00110E00">
      <w:pPr>
        <w:pStyle w:val="BodyText"/>
      </w:pPr>
      <w:r>
        <w:t>python cmd line - type import easy_install - maybe - or is this unix</w:t>
      </w:r>
    </w:p>
    <w:p w14:paraId="5BB3E999" w14:textId="77777777" w:rsidR="00B37D09" w:rsidRDefault="00C476E5" w:rsidP="00110E00">
      <w:pPr>
        <w:pStyle w:val="BodyText"/>
      </w:pPr>
      <w:r>
        <w:t>In cmd prompt - tried easy_install - not found etc. tried easy_install.py - it says perhaps i havent got write permissions!</w:t>
      </w:r>
    </w:p>
    <w:p w14:paraId="20157C88" w14:textId="77777777" w:rsidR="00B37D09" w:rsidRDefault="00C476E5" w:rsidP="00110E00">
      <w:pPr>
        <w:pStyle w:val="BodyText"/>
      </w:pPr>
      <w:r>
        <w:t xml:space="preserve">Trying to get PyBing using svn - </w:t>
      </w:r>
      <w:hyperlink r:id="rId306"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110E00">
      <w:pPr>
        <w:pStyle w:val="BodyText"/>
      </w:pPr>
      <w:r>
        <w:t>installed subclipse and svn and checked out the pybing source into a new project</w:t>
      </w:r>
    </w:p>
    <w:p w14:paraId="75695829" w14:textId="77777777" w:rsidR="00B37D09" w:rsidRDefault="00C476E5" w:rsidP="00110E00">
      <w:pPr>
        <w:pStyle w:val="BodyText"/>
      </w:pPr>
      <w:r>
        <w:t xml:space="preserve">but when trying to run couldnt find pybing so renamed the import to bing and it found it </w:t>
      </w:r>
    </w:p>
    <w:p w14:paraId="6568154D" w14:textId="77777777" w:rsidR="00B37D09" w:rsidRDefault="00C476E5" w:rsidP="00110E00">
      <w:pPr>
        <w:pStyle w:val="BodyText"/>
      </w:pPr>
      <w:r>
        <w:t xml:space="preserve">then it cant find </w:t>
      </w:r>
      <w:hyperlink r:id="rId307" w:history="1">
        <w:r w:rsidRPr="0077669C">
          <w:rPr>
            <w:rStyle w:val="Hyperlink"/>
          </w:rPr>
          <w:t>httplib2 in the bing.py file</w:t>
        </w:r>
      </w:hyperlink>
    </w:p>
    <w:p w14:paraId="65062747" w14:textId="77777777" w:rsidR="00B37D09" w:rsidRDefault="00C476E5" w:rsidP="003D4FE8">
      <w:pPr>
        <w:pStyle w:val="BodyText2"/>
      </w:pPr>
      <w:r>
        <w:t xml:space="preserve">downloaded </w:t>
      </w:r>
      <w:hyperlink r:id="rId308" w:history="1">
        <w:r w:rsidRPr="0077669C">
          <w:rPr>
            <w:rStyle w:val="Hyperlink"/>
          </w:rPr>
          <w:t>httplib2, unzipped and pasted it into E:\cottaan\Aptana Studio 3\Aptana Studio Workspace - nope</w:t>
        </w:r>
      </w:hyperlink>
    </w:p>
    <w:p w14:paraId="381DB5BF" w14:textId="77777777" w:rsidR="00B37D09" w:rsidRDefault="00C476E5" w:rsidP="00110E00">
      <w:pPr>
        <w:pStyle w:val="BodyText"/>
      </w:pPr>
      <w:r>
        <w:t>E:\cottaan\My Documents\Downloads\</w:t>
      </w:r>
      <w:hyperlink r:id="rId309" w:history="1">
        <w:r w:rsidRPr="0077669C">
          <w:rPr>
            <w:rStyle w:val="Hyperlink"/>
          </w:rPr>
          <w:t>httplib2-0.7.1.zip\httplib2-0.7.1&gt;C:\Python26\ArcGIS10.0\python.exe setup.py install</w:t>
        </w:r>
      </w:hyperlink>
    </w:p>
    <w:p w14:paraId="66D229E4" w14:textId="77777777" w:rsidR="00BE3458" w:rsidRDefault="00C476E5" w:rsidP="00BE3458">
      <w:pPr>
        <w:pStyle w:val="BodyText"/>
      </w:pPr>
      <w:r>
        <w:t>THIS WORKS AND INSTALLS HTTPLIB2 - but you need to be logged on as admin</w:t>
      </w:r>
    </w:p>
    <w:p w14:paraId="279DF0F0" w14:textId="77777777" w:rsidR="00B37D09" w:rsidRDefault="00C476E5" w:rsidP="00110E00">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3D4FE8">
      <w:pPr>
        <w:pStyle w:val="BodyText2"/>
      </w:pPr>
      <w:r>
        <w:t>Sorted the encoding issue - set the encoding to 'iso-8859-15' in the json.loads call (results = json.loads(search_response.read(),'iso-8859-15') and it works fine</w:t>
      </w:r>
    </w:p>
    <w:p w14:paraId="7C976287" w14:textId="77777777" w:rsidR="00B37D09" w:rsidRDefault="00C476E5" w:rsidP="00110E00">
      <w:pPr>
        <w:pStyle w:val="BodyText"/>
      </w:pPr>
      <w:r>
        <w:t>The Bing API call is different from the web search online - 26 results as a pose to 26000! Blimey.</w:t>
      </w:r>
    </w:p>
    <w:p w14:paraId="56ABC7C2" w14:textId="77777777" w:rsidR="00B37D09" w:rsidRDefault="00C476E5" w:rsidP="00110E00">
      <w:pPr>
        <w:pStyle w:val="BodyText"/>
      </w:pPr>
      <w:r>
        <w:t>Tyring the Google API:</w:t>
      </w:r>
    </w:p>
    <w:p w14:paraId="171B3AEA" w14:textId="77777777" w:rsidR="00B37D09" w:rsidRDefault="00082D6F" w:rsidP="003D4FE8">
      <w:pPr>
        <w:pStyle w:val="BodyText2"/>
      </w:pPr>
      <w:hyperlink r:id="rId310"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110E00">
      <w:pPr>
        <w:pStyle w:val="BodyText"/>
      </w:pPr>
      <w:r>
        <w:t>Resorting to the old deprecated Google Search REST API - there are limits of 100 searches per day for web, but none for images. e.g.</w:t>
      </w:r>
    </w:p>
    <w:p w14:paraId="19ACA33A" w14:textId="77777777" w:rsidR="00B37D09" w:rsidRDefault="00082D6F" w:rsidP="003D4FE8">
      <w:pPr>
        <w:pStyle w:val="BodyText2"/>
      </w:pPr>
      <w:hyperlink r:id="rId311" w:history="1">
        <w:r w:rsidR="00C476E5" w:rsidRPr="0077669C">
          <w:rPr>
            <w:rStyle w:val="Hyperlink"/>
          </w:rPr>
          <w:t>https://ajax.googleapis.com/ajax/services/search/images?v=1.0&amp;q=Gorilla%20gorilla</w:t>
        </w:r>
      </w:hyperlink>
    </w:p>
    <w:p w14:paraId="0EFEA1EB" w14:textId="77777777" w:rsidR="001C4EFA" w:rsidRDefault="001C4EFA" w:rsidP="003D4FE8">
      <w:pPr>
        <w:pStyle w:val="BodyText2"/>
      </w:pPr>
      <w:r>
        <w:t>But according to the Google Code Playground you can use Google Search to search all websites and get the results:</w:t>
      </w:r>
    </w:p>
    <w:p w14:paraId="5996708A" w14:textId="77777777" w:rsidR="001C4EFA" w:rsidRDefault="00082D6F" w:rsidP="003D4FE8">
      <w:pPr>
        <w:pStyle w:val="BodyText2"/>
      </w:pPr>
      <w:hyperlink r:id="rId312" w:anchor="raw_search" w:history="1">
        <w:r w:rsidR="001C4EFA">
          <w:rPr>
            <w:rStyle w:val="Hyperlink"/>
          </w:rPr>
          <w:t>http://code.google.com/apis/ajax/playground/#raw_search</w:t>
        </w:r>
      </w:hyperlink>
    </w:p>
    <w:p w14:paraId="7B683280" w14:textId="77777777" w:rsidR="00D206E0" w:rsidRDefault="00D206E0" w:rsidP="003D4FE8">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017B1F">
      <w:pPr>
        <w:pStyle w:val="Heading3"/>
      </w:pPr>
      <w:r>
        <w:lastRenderedPageBreak/>
        <w:t>Search APIs</w:t>
      </w:r>
    </w:p>
    <w:p w14:paraId="59AE226F" w14:textId="77777777" w:rsidR="00BE3458" w:rsidRDefault="00BE3458" w:rsidP="00017B1F">
      <w:pPr>
        <w:pStyle w:val="Heading4"/>
      </w:pPr>
      <w:r>
        <w:t>Bing Search API</w:t>
      </w:r>
    </w:p>
    <w:p w14:paraId="086BDC89" w14:textId="77777777" w:rsidR="00D206E0" w:rsidRDefault="00B6531E" w:rsidP="003D4FE8">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424B7F">
      <w:pPr>
        <w:pStyle w:val="ListBullet2"/>
      </w:pPr>
      <w:r>
        <w:t>Create a Gmail</w:t>
      </w:r>
      <w:r w:rsidR="00356DA0">
        <w:t xml:space="preserve"> or Yahoo</w:t>
      </w:r>
      <w:r>
        <w:t xml:space="preserve"> Account</w:t>
      </w:r>
    </w:p>
    <w:p w14:paraId="4853DE8E" w14:textId="77777777" w:rsidR="00412C16" w:rsidRDefault="00412C16" w:rsidP="00424B7F">
      <w:pPr>
        <w:pStyle w:val="ListBullet2"/>
      </w:pPr>
      <w:r>
        <w:t>Creat</w:t>
      </w:r>
      <w:r w:rsidR="000E48D1">
        <w:t>e a Microsoft Account (Windows Live ID) with the e</w:t>
      </w:r>
      <w:r>
        <w:t>mail address</w:t>
      </w:r>
      <w:r w:rsidR="00356DA0">
        <w:t xml:space="preserve"> (</w:t>
      </w:r>
      <w:hyperlink r:id="rId313" w:history="1">
        <w:r w:rsidR="00356DA0" w:rsidRPr="00356DA0">
          <w:rPr>
            <w:rStyle w:val="Hyperlink"/>
          </w:rPr>
          <w:t>https://accountservices.passport.net/</w:t>
        </w:r>
      </w:hyperlink>
      <w:r w:rsidR="00356DA0">
        <w:t>)</w:t>
      </w:r>
    </w:p>
    <w:p w14:paraId="548DDBA8" w14:textId="77777777" w:rsidR="00412C16" w:rsidRDefault="00412C16" w:rsidP="00424B7F">
      <w:pPr>
        <w:pStyle w:val="ListBullet2"/>
      </w:pPr>
      <w:r>
        <w:t>Create a Microsoft Azure Marketplace account (</w:t>
      </w:r>
      <w:hyperlink r:id="rId314" w:history="1">
        <w:r w:rsidRPr="00412C16">
          <w:rPr>
            <w:rStyle w:val="Hyperlink"/>
          </w:rPr>
          <w:t>here</w:t>
        </w:r>
      </w:hyperlink>
      <w:r>
        <w:t>)</w:t>
      </w:r>
    </w:p>
    <w:p w14:paraId="61308F5A" w14:textId="77777777" w:rsidR="00412C16" w:rsidRDefault="00412C16" w:rsidP="00424B7F">
      <w:pPr>
        <w:pStyle w:val="ListBullet2"/>
      </w:pPr>
      <w:r>
        <w:t>S</w:t>
      </w:r>
      <w:r w:rsidR="002D69EB">
        <w:t>earch for Bing and Sign up to the Bing Search API</w:t>
      </w:r>
    </w:p>
    <w:p w14:paraId="1EF848F0" w14:textId="77777777" w:rsidR="00C80018" w:rsidRDefault="00C80018" w:rsidP="00424B7F">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424B7F">
      <w:pPr>
        <w:pStyle w:val="ListBullet2"/>
      </w:pPr>
      <w:r>
        <w:t>Monitor the number of credits on the My Data page</w:t>
      </w:r>
    </w:p>
    <w:p w14:paraId="0D141F52" w14:textId="77777777" w:rsidR="007F0955" w:rsidRDefault="007F0955" w:rsidP="003D4FE8">
      <w:pPr>
        <w:pStyle w:val="BodyText2"/>
      </w:pPr>
      <w:r>
        <w:t xml:space="preserve">Changed how I register so that I just get sequential Microsoft Hotmail accounts now starting with </w:t>
      </w:r>
      <w:hyperlink r:id="rId315" w:history="1">
        <w:r w:rsidR="00E53DEA" w:rsidRPr="00226724">
          <w:rPr>
            <w:rStyle w:val="Hyperlink"/>
          </w:rPr>
          <w:t>spechar7@hotmail.com</w:t>
        </w:r>
      </w:hyperlink>
      <w:r w:rsidR="001F6D8A">
        <w:t>.</w:t>
      </w:r>
      <w:r w:rsidR="00E53DEA">
        <w:t xml:space="preserve"> But there are </w:t>
      </w:r>
      <w:hyperlink r:id="rId316"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3D4FE8">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E65B54">
            <w:pPr>
              <w:pStyle w:val="TableTextHeader"/>
            </w:pPr>
            <w:r w:rsidRPr="001A5308">
              <w:t>Microsoft Account Email</w:t>
            </w:r>
          </w:p>
        </w:tc>
        <w:tc>
          <w:tcPr>
            <w:tcW w:w="1984" w:type="dxa"/>
          </w:tcPr>
          <w:p w14:paraId="60248D95" w14:textId="77777777" w:rsidR="00845548" w:rsidRPr="00806594" w:rsidRDefault="00845548" w:rsidP="00E65B54">
            <w:pPr>
              <w:pStyle w:val="TableTextHeader"/>
            </w:pPr>
            <w:r>
              <w:t>Microsoft Account Password</w:t>
            </w:r>
          </w:p>
        </w:tc>
        <w:tc>
          <w:tcPr>
            <w:tcW w:w="1560" w:type="dxa"/>
          </w:tcPr>
          <w:p w14:paraId="75588563" w14:textId="77777777" w:rsidR="00845548" w:rsidRDefault="00845548" w:rsidP="00E65B54">
            <w:pPr>
              <w:pStyle w:val="TableTextHeader"/>
            </w:pPr>
            <w:r>
              <w:t>Azure First name</w:t>
            </w:r>
          </w:p>
        </w:tc>
        <w:tc>
          <w:tcPr>
            <w:tcW w:w="1417" w:type="dxa"/>
          </w:tcPr>
          <w:p w14:paraId="60021542" w14:textId="77777777" w:rsidR="00845548" w:rsidRDefault="00845548" w:rsidP="00E65B54">
            <w:pPr>
              <w:pStyle w:val="TableTextHeader"/>
            </w:pPr>
            <w:r>
              <w:t>Azure Second name</w:t>
            </w:r>
          </w:p>
        </w:tc>
        <w:tc>
          <w:tcPr>
            <w:tcW w:w="1417" w:type="dxa"/>
          </w:tcPr>
          <w:p w14:paraId="4AF66D34" w14:textId="77777777" w:rsidR="00845548" w:rsidRDefault="00845548" w:rsidP="00E65B54">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082D6F" w:rsidP="00E65B54">
            <w:pPr>
              <w:pStyle w:val="TableText"/>
              <w:rPr>
                <w:b/>
              </w:rPr>
            </w:pPr>
            <w:hyperlink r:id="rId317"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E65B54">
            <w:pPr>
              <w:pStyle w:val="TableText"/>
            </w:pPr>
            <w:r w:rsidRPr="001A5308">
              <w:t>charasmatic</w:t>
            </w:r>
          </w:p>
        </w:tc>
        <w:tc>
          <w:tcPr>
            <w:tcW w:w="1560" w:type="dxa"/>
          </w:tcPr>
          <w:p w14:paraId="46E2350B" w14:textId="77777777" w:rsidR="00845548" w:rsidRPr="001A5308" w:rsidRDefault="00845548" w:rsidP="00E65B54">
            <w:pPr>
              <w:pStyle w:val="TableText"/>
            </w:pPr>
            <w:r w:rsidRPr="001A5308">
              <w:t>species</w:t>
            </w:r>
          </w:p>
        </w:tc>
        <w:tc>
          <w:tcPr>
            <w:tcW w:w="1417" w:type="dxa"/>
          </w:tcPr>
          <w:p w14:paraId="6F19D06B" w14:textId="77777777" w:rsidR="00845548" w:rsidRPr="001A5308" w:rsidRDefault="00845548" w:rsidP="00E65B54">
            <w:pPr>
              <w:pStyle w:val="TableText"/>
            </w:pPr>
            <w:r w:rsidRPr="001A5308">
              <w:t>charisma1</w:t>
            </w:r>
          </w:p>
        </w:tc>
        <w:tc>
          <w:tcPr>
            <w:tcW w:w="1417" w:type="dxa"/>
          </w:tcPr>
          <w:p w14:paraId="4C5D8884" w14:textId="77777777" w:rsidR="00845548" w:rsidRPr="001A5308" w:rsidRDefault="00845548" w:rsidP="00E65B54">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082D6F" w:rsidP="00E65B54">
            <w:pPr>
              <w:pStyle w:val="TableText"/>
              <w:rPr>
                <w:b/>
              </w:rPr>
            </w:pPr>
            <w:hyperlink r:id="rId318"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E65B54">
            <w:pPr>
              <w:pStyle w:val="TableText"/>
            </w:pPr>
            <w:r w:rsidRPr="001A5308">
              <w:t>charasmatic</w:t>
            </w:r>
          </w:p>
        </w:tc>
        <w:tc>
          <w:tcPr>
            <w:tcW w:w="1560" w:type="dxa"/>
          </w:tcPr>
          <w:p w14:paraId="62F3A011" w14:textId="77777777" w:rsidR="00845548" w:rsidRPr="001A5308" w:rsidRDefault="00C80018" w:rsidP="00E65B54">
            <w:pPr>
              <w:pStyle w:val="TableText"/>
            </w:pPr>
            <w:r w:rsidRPr="001A5308">
              <w:t>Species</w:t>
            </w:r>
          </w:p>
        </w:tc>
        <w:tc>
          <w:tcPr>
            <w:tcW w:w="1417" w:type="dxa"/>
          </w:tcPr>
          <w:p w14:paraId="37508C03" w14:textId="77777777" w:rsidR="00845548" w:rsidRPr="001A5308" w:rsidRDefault="00C80018" w:rsidP="00E65B54">
            <w:pPr>
              <w:pStyle w:val="TableText"/>
            </w:pPr>
            <w:r w:rsidRPr="001A5308">
              <w:t>charisma</w:t>
            </w:r>
          </w:p>
        </w:tc>
        <w:tc>
          <w:tcPr>
            <w:tcW w:w="1417" w:type="dxa"/>
          </w:tcPr>
          <w:p w14:paraId="28180EC8" w14:textId="77777777" w:rsidR="00845548" w:rsidRPr="001A5308" w:rsidRDefault="00C80018" w:rsidP="00E65B54">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082D6F" w:rsidP="00E65B54">
            <w:pPr>
              <w:pStyle w:val="TableText"/>
              <w:rPr>
                <w:b/>
              </w:rPr>
            </w:pPr>
            <w:hyperlink r:id="rId319"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E65B54">
            <w:pPr>
              <w:pStyle w:val="TableText"/>
            </w:pPr>
            <w:r w:rsidRPr="001A5308">
              <w:t>charasmatic</w:t>
            </w:r>
          </w:p>
        </w:tc>
        <w:tc>
          <w:tcPr>
            <w:tcW w:w="1560" w:type="dxa"/>
          </w:tcPr>
          <w:p w14:paraId="6FFFDF39" w14:textId="77777777" w:rsidR="00356DA0" w:rsidRPr="001A5308" w:rsidRDefault="00975CFA" w:rsidP="00E65B54">
            <w:pPr>
              <w:pStyle w:val="TableText"/>
            </w:pPr>
            <w:r w:rsidRPr="001A5308">
              <w:t>species</w:t>
            </w:r>
          </w:p>
        </w:tc>
        <w:tc>
          <w:tcPr>
            <w:tcW w:w="1417" w:type="dxa"/>
          </w:tcPr>
          <w:p w14:paraId="46237675" w14:textId="77777777" w:rsidR="00356DA0" w:rsidRPr="001A5308" w:rsidRDefault="00975CFA" w:rsidP="00E65B54">
            <w:pPr>
              <w:pStyle w:val="TableText"/>
            </w:pPr>
            <w:r w:rsidRPr="001A5308">
              <w:t>charisma4</w:t>
            </w:r>
          </w:p>
        </w:tc>
        <w:tc>
          <w:tcPr>
            <w:tcW w:w="1417" w:type="dxa"/>
          </w:tcPr>
          <w:p w14:paraId="59843DF2" w14:textId="77777777" w:rsidR="00356DA0" w:rsidRPr="001A5308" w:rsidRDefault="00975CFA" w:rsidP="00E65B54">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082D6F" w:rsidP="00E65B54">
            <w:pPr>
              <w:pStyle w:val="TableText"/>
              <w:rPr>
                <w:b/>
              </w:rPr>
            </w:pPr>
            <w:hyperlink r:id="rId320"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E65B54">
            <w:pPr>
              <w:pStyle w:val="TableText"/>
            </w:pPr>
            <w:r w:rsidRPr="001A5308">
              <w:t>charasmatic</w:t>
            </w:r>
          </w:p>
        </w:tc>
        <w:tc>
          <w:tcPr>
            <w:tcW w:w="1560" w:type="dxa"/>
          </w:tcPr>
          <w:p w14:paraId="0E1552BD" w14:textId="77777777" w:rsidR="00975CFA" w:rsidRPr="001A5308" w:rsidRDefault="002A60B3" w:rsidP="00E65B54">
            <w:pPr>
              <w:pStyle w:val="TableText"/>
            </w:pPr>
            <w:r w:rsidRPr="001A5308">
              <w:t>species</w:t>
            </w:r>
          </w:p>
        </w:tc>
        <w:tc>
          <w:tcPr>
            <w:tcW w:w="1417" w:type="dxa"/>
          </w:tcPr>
          <w:p w14:paraId="6313C977" w14:textId="77777777" w:rsidR="00975CFA" w:rsidRPr="001A5308" w:rsidRDefault="002A60B3" w:rsidP="00E65B54">
            <w:pPr>
              <w:pStyle w:val="TableText"/>
            </w:pPr>
            <w:r w:rsidRPr="001A5308">
              <w:t>charisma5</w:t>
            </w:r>
          </w:p>
        </w:tc>
        <w:tc>
          <w:tcPr>
            <w:tcW w:w="1417" w:type="dxa"/>
          </w:tcPr>
          <w:p w14:paraId="0924CBE6" w14:textId="77777777" w:rsidR="00975CFA" w:rsidRPr="001A5308" w:rsidRDefault="002A60B3" w:rsidP="00E65B54">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082D6F" w:rsidP="00E65B54">
            <w:pPr>
              <w:pStyle w:val="TableText"/>
              <w:rPr>
                <w:b/>
              </w:rPr>
            </w:pPr>
            <w:hyperlink r:id="rId321"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E65B54">
            <w:pPr>
              <w:pStyle w:val="TableText"/>
            </w:pPr>
            <w:r w:rsidRPr="001A5308">
              <w:t>Thargal88$</w:t>
            </w:r>
          </w:p>
        </w:tc>
        <w:tc>
          <w:tcPr>
            <w:tcW w:w="1560" w:type="dxa"/>
          </w:tcPr>
          <w:p w14:paraId="52CA16BC" w14:textId="77777777" w:rsidR="00CD06BD" w:rsidRPr="001A5308" w:rsidRDefault="00CD06BD" w:rsidP="00E65B54">
            <w:pPr>
              <w:pStyle w:val="TableText"/>
            </w:pPr>
            <w:r w:rsidRPr="001A5308">
              <w:t>species</w:t>
            </w:r>
          </w:p>
        </w:tc>
        <w:tc>
          <w:tcPr>
            <w:tcW w:w="1417" w:type="dxa"/>
          </w:tcPr>
          <w:p w14:paraId="2DD6FDEB" w14:textId="77777777" w:rsidR="00CD06BD" w:rsidRPr="001A5308" w:rsidRDefault="00CD06BD" w:rsidP="00E65B54">
            <w:pPr>
              <w:pStyle w:val="TableText"/>
            </w:pPr>
            <w:r w:rsidRPr="001A5308">
              <w:t>charisma6</w:t>
            </w:r>
          </w:p>
        </w:tc>
        <w:tc>
          <w:tcPr>
            <w:tcW w:w="1417" w:type="dxa"/>
          </w:tcPr>
          <w:p w14:paraId="2BD7EF1F" w14:textId="77777777" w:rsidR="00CD06BD" w:rsidRPr="001A5308" w:rsidRDefault="004B4804" w:rsidP="00E65B54">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082D6F" w:rsidP="00E65B54">
            <w:pPr>
              <w:pStyle w:val="TableText"/>
              <w:rPr>
                <w:b/>
              </w:rPr>
            </w:pPr>
            <w:hyperlink r:id="rId322"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E65B54">
            <w:pPr>
              <w:pStyle w:val="TableText"/>
            </w:pPr>
            <w:r w:rsidRPr="001A5308">
              <w:t>charismatic</w:t>
            </w:r>
          </w:p>
        </w:tc>
        <w:tc>
          <w:tcPr>
            <w:tcW w:w="1560" w:type="dxa"/>
          </w:tcPr>
          <w:p w14:paraId="6E16CC2B" w14:textId="77777777" w:rsidR="004B4804" w:rsidRPr="001A5308" w:rsidRDefault="004B4804" w:rsidP="00E65B54">
            <w:pPr>
              <w:pStyle w:val="TableText"/>
            </w:pPr>
            <w:r w:rsidRPr="001A5308">
              <w:t>species</w:t>
            </w:r>
          </w:p>
        </w:tc>
        <w:tc>
          <w:tcPr>
            <w:tcW w:w="1417" w:type="dxa"/>
          </w:tcPr>
          <w:p w14:paraId="7BA392D7" w14:textId="77777777" w:rsidR="004B4804" w:rsidRPr="001A5308" w:rsidRDefault="004B4804" w:rsidP="00E65B54">
            <w:pPr>
              <w:pStyle w:val="TableText"/>
            </w:pPr>
            <w:r w:rsidRPr="001A5308">
              <w:t>charisma7</w:t>
            </w:r>
          </w:p>
        </w:tc>
        <w:tc>
          <w:tcPr>
            <w:tcW w:w="1417" w:type="dxa"/>
          </w:tcPr>
          <w:p w14:paraId="4D4540CF" w14:textId="77777777" w:rsidR="004B4804" w:rsidRPr="001A5308" w:rsidRDefault="004B4804" w:rsidP="00E65B54">
            <w:pPr>
              <w:pStyle w:val="TableText"/>
            </w:pPr>
            <w:r w:rsidRPr="001A5308">
              <w:t>28/2/13</w:t>
            </w:r>
          </w:p>
        </w:tc>
      </w:tr>
    </w:tbl>
    <w:p w14:paraId="099D89F6" w14:textId="77777777" w:rsidR="00A223BC" w:rsidRDefault="00A223BC" w:rsidP="003D4FE8">
      <w:pPr>
        <w:pStyle w:val="BodyText2"/>
      </w:pPr>
    </w:p>
    <w:p w14:paraId="7BC26520" w14:textId="77777777" w:rsidR="00806594" w:rsidRDefault="00C26BE6" w:rsidP="003D4FE8">
      <w:pPr>
        <w:pStyle w:val="BodyText2"/>
      </w:pPr>
      <w:r>
        <w:t>Copying the data from the '</w:t>
      </w:r>
      <w:r w:rsidRPr="00C26BE6">
        <w:t>E:\cottaan\My Documents\ArcGIS\UniqueSpecies.gdb\SpeciesUnique</w:t>
      </w:r>
      <w:r>
        <w:t>' database to postgresql.</w:t>
      </w:r>
    </w:p>
    <w:p w14:paraId="6BAE76C1" w14:textId="77777777" w:rsidR="009137D5" w:rsidRDefault="009137D5" w:rsidP="003D4FE8">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23" w:history="1">
        <w:r w:rsidR="00A16C3F" w:rsidRPr="00A16C3F">
          <w:rPr>
            <w:rStyle w:val="Hyperlink"/>
          </w:rPr>
          <w:t>here</w:t>
        </w:r>
      </w:hyperlink>
      <w:r w:rsidR="00A16C3F">
        <w:t>.</w:t>
      </w:r>
      <w:r w:rsidR="001A19CB">
        <w:t xml:space="preserve"> You can explore the API and the parameters here using the </w:t>
      </w:r>
      <w:hyperlink r:id="rId324"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3D4FE8">
      <w:pPr>
        <w:pStyle w:val="BodyText2"/>
      </w:pPr>
      <w:r>
        <w:t>The Bing API includes Flickr images!</w:t>
      </w:r>
    </w:p>
    <w:p w14:paraId="15E75201" w14:textId="77777777" w:rsidR="00017B1F" w:rsidRDefault="00017B1F" w:rsidP="00017B1F">
      <w:pPr>
        <w:pStyle w:val="Heading4"/>
      </w:pPr>
      <w:r>
        <w:t>Flickr API</w:t>
      </w:r>
    </w:p>
    <w:p w14:paraId="66419EF7" w14:textId="77777777" w:rsidR="00017B1F" w:rsidRDefault="00017B1F" w:rsidP="003D4FE8">
      <w:pPr>
        <w:pStyle w:val="BodyText2"/>
      </w:pPr>
      <w:r>
        <w:t>This is really good as the limits are 5000 per hour so you can do all species much quicker. Wrote a Python module to get the data.</w:t>
      </w:r>
      <w:r w:rsidR="00847050">
        <w:t xml:space="preserve"> Heres the </w:t>
      </w:r>
      <w:hyperlink r:id="rId325"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3D4FE8">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E65B54">
            <w:pPr>
              <w:pStyle w:val="TableTextHeader"/>
            </w:pPr>
            <w:r>
              <w:t>search</w:t>
            </w:r>
          </w:p>
        </w:tc>
        <w:tc>
          <w:tcPr>
            <w:tcW w:w="654" w:type="dxa"/>
          </w:tcPr>
          <w:p w14:paraId="654A099E" w14:textId="77777777" w:rsidR="006661CA" w:rsidRDefault="006661CA" w:rsidP="00E65B54">
            <w:pPr>
              <w:pStyle w:val="TableTextHeader"/>
            </w:pPr>
            <w:r>
              <w:t>hits</w:t>
            </w:r>
          </w:p>
        </w:tc>
      </w:tr>
      <w:tr w:rsidR="006661CA" w14:paraId="4A670F0A" w14:textId="77777777" w:rsidTr="00832421">
        <w:trPr>
          <w:jc w:val="center"/>
        </w:trPr>
        <w:tc>
          <w:tcPr>
            <w:tcW w:w="3487" w:type="dxa"/>
          </w:tcPr>
          <w:p w14:paraId="4D9D8A21" w14:textId="77777777" w:rsidR="006661CA" w:rsidRDefault="00082D6F" w:rsidP="00E65B54">
            <w:pPr>
              <w:pStyle w:val="TableText"/>
            </w:pPr>
            <w:hyperlink r:id="rId326" w:history="1">
              <w:r w:rsidR="006661CA" w:rsidRPr="006661CA">
                <w:rPr>
                  <w:rStyle w:val="Hyperlink"/>
                  <w:b/>
                </w:rPr>
                <w:t>Hippocampus hippocampus</w:t>
              </w:r>
            </w:hyperlink>
          </w:p>
        </w:tc>
        <w:tc>
          <w:tcPr>
            <w:tcW w:w="654" w:type="dxa"/>
          </w:tcPr>
          <w:p w14:paraId="2FC8EE34" w14:textId="77777777" w:rsidR="006661CA" w:rsidRDefault="006661CA" w:rsidP="00E65B54">
            <w:pPr>
              <w:pStyle w:val="TableText"/>
            </w:pPr>
            <w:r>
              <w:t>7433</w:t>
            </w:r>
          </w:p>
        </w:tc>
      </w:tr>
      <w:tr w:rsidR="006661CA" w14:paraId="20B2F9B3" w14:textId="77777777" w:rsidTr="00832421">
        <w:trPr>
          <w:jc w:val="center"/>
        </w:trPr>
        <w:tc>
          <w:tcPr>
            <w:tcW w:w="3487" w:type="dxa"/>
          </w:tcPr>
          <w:p w14:paraId="6EB8DDC7" w14:textId="77777777" w:rsidR="006661CA" w:rsidRDefault="00082D6F" w:rsidP="00E65B54">
            <w:pPr>
              <w:pStyle w:val="TableText"/>
            </w:pPr>
            <w:hyperlink r:id="rId327" w:history="1">
              <w:r w:rsidR="006661CA" w:rsidRPr="006661CA">
                <w:rPr>
                  <w:rStyle w:val="Hyperlink"/>
                  <w:b/>
                </w:rPr>
                <w:t>‘Hippocampus hippocampus’</w:t>
              </w:r>
            </w:hyperlink>
          </w:p>
        </w:tc>
        <w:tc>
          <w:tcPr>
            <w:tcW w:w="654" w:type="dxa"/>
          </w:tcPr>
          <w:p w14:paraId="452111C1" w14:textId="77777777" w:rsidR="006661CA" w:rsidRDefault="006661CA" w:rsidP="00E65B54">
            <w:pPr>
              <w:pStyle w:val="TableText"/>
            </w:pPr>
            <w:r>
              <w:t>7433</w:t>
            </w:r>
          </w:p>
        </w:tc>
      </w:tr>
      <w:tr w:rsidR="006661CA" w14:paraId="1F6ACC9E" w14:textId="77777777" w:rsidTr="00832421">
        <w:trPr>
          <w:jc w:val="center"/>
        </w:trPr>
        <w:tc>
          <w:tcPr>
            <w:tcW w:w="3487" w:type="dxa"/>
          </w:tcPr>
          <w:p w14:paraId="0D2200AD" w14:textId="77777777" w:rsidR="006661CA" w:rsidRDefault="00082D6F" w:rsidP="00E65B54">
            <w:pPr>
              <w:pStyle w:val="TableText"/>
            </w:pPr>
            <w:hyperlink r:id="rId328" w:history="1">
              <w:r w:rsidR="006661CA" w:rsidRPr="006661CA">
                <w:rPr>
                  <w:rStyle w:val="Hyperlink"/>
                  <w:b/>
                </w:rPr>
                <w:t>"Hippocampus hippocampus"</w:t>
              </w:r>
            </w:hyperlink>
          </w:p>
        </w:tc>
        <w:tc>
          <w:tcPr>
            <w:tcW w:w="654" w:type="dxa"/>
          </w:tcPr>
          <w:p w14:paraId="6C80AC9C" w14:textId="77777777" w:rsidR="006661CA" w:rsidRDefault="006661CA" w:rsidP="00E65B54">
            <w:pPr>
              <w:pStyle w:val="TableText"/>
            </w:pPr>
            <w:r>
              <w:t>1496</w:t>
            </w:r>
          </w:p>
        </w:tc>
      </w:tr>
      <w:tr w:rsidR="006661CA" w14:paraId="0D4F63C2" w14:textId="77777777" w:rsidTr="00832421">
        <w:trPr>
          <w:jc w:val="center"/>
        </w:trPr>
        <w:tc>
          <w:tcPr>
            <w:tcW w:w="3487" w:type="dxa"/>
          </w:tcPr>
          <w:p w14:paraId="5F388B42" w14:textId="77777777" w:rsidR="006661CA" w:rsidRDefault="00082D6F" w:rsidP="00E65B54">
            <w:pPr>
              <w:pStyle w:val="TableText"/>
            </w:pPr>
            <w:hyperlink r:id="rId329" w:history="1">
              <w:r w:rsidR="006661CA" w:rsidRPr="006661CA">
                <w:rPr>
                  <w:rStyle w:val="Hyperlink"/>
                  <w:b/>
                </w:rPr>
                <w:t>"Hippocampus hippocampus" + sea</w:t>
              </w:r>
            </w:hyperlink>
          </w:p>
        </w:tc>
        <w:tc>
          <w:tcPr>
            <w:tcW w:w="654" w:type="dxa"/>
          </w:tcPr>
          <w:p w14:paraId="17435638" w14:textId="77777777" w:rsidR="006661CA" w:rsidRDefault="006661CA" w:rsidP="00E65B54">
            <w:pPr>
              <w:pStyle w:val="TableText"/>
            </w:pPr>
            <w:r>
              <w:t>191</w:t>
            </w:r>
          </w:p>
        </w:tc>
      </w:tr>
      <w:tr w:rsidR="006661CA" w14:paraId="0D4E3E6B" w14:textId="77777777" w:rsidTr="00832421">
        <w:trPr>
          <w:jc w:val="center"/>
        </w:trPr>
        <w:tc>
          <w:tcPr>
            <w:tcW w:w="3487" w:type="dxa"/>
          </w:tcPr>
          <w:p w14:paraId="39B2D2E8" w14:textId="77777777" w:rsidR="006661CA" w:rsidRPr="006661CA" w:rsidRDefault="00082D6F" w:rsidP="00E65B54">
            <w:pPr>
              <w:pStyle w:val="TableText"/>
            </w:pPr>
            <w:hyperlink r:id="rId330" w:history="1">
              <w:r w:rsidR="006661CA" w:rsidRPr="006661CA">
                <w:rPr>
                  <w:rStyle w:val="Hyperlink"/>
                  <w:b/>
                </w:rPr>
                <w:t>"Hippocampus hippocampus" + sea + horse</w:t>
              </w:r>
            </w:hyperlink>
          </w:p>
        </w:tc>
        <w:tc>
          <w:tcPr>
            <w:tcW w:w="654" w:type="dxa"/>
          </w:tcPr>
          <w:p w14:paraId="1C51E86C" w14:textId="77777777" w:rsidR="006661CA" w:rsidRDefault="006661CA" w:rsidP="00E65B54">
            <w:pPr>
              <w:pStyle w:val="TableText"/>
            </w:pPr>
            <w:r>
              <w:t>107</w:t>
            </w:r>
          </w:p>
        </w:tc>
      </w:tr>
      <w:tr w:rsidR="006661CA" w14:paraId="497AA67B" w14:textId="77777777" w:rsidTr="00832421">
        <w:trPr>
          <w:jc w:val="center"/>
        </w:trPr>
        <w:tc>
          <w:tcPr>
            <w:tcW w:w="3487" w:type="dxa"/>
          </w:tcPr>
          <w:p w14:paraId="0DBD57C8" w14:textId="77777777" w:rsidR="006661CA" w:rsidRDefault="00082D6F" w:rsidP="00E65B54">
            <w:pPr>
              <w:pStyle w:val="TableText"/>
            </w:pPr>
            <w:hyperlink r:id="rId331" w:history="1">
              <w:r w:rsidR="006661CA" w:rsidRPr="006661CA">
                <w:rPr>
                  <w:rStyle w:val="Hyperlink"/>
                  <w:b/>
                </w:rPr>
                <w:t>"Hippocampus hippocampus" + sea  horse</w:t>
              </w:r>
            </w:hyperlink>
          </w:p>
        </w:tc>
        <w:tc>
          <w:tcPr>
            <w:tcW w:w="654" w:type="dxa"/>
          </w:tcPr>
          <w:p w14:paraId="33DD3D05" w14:textId="77777777" w:rsidR="006661CA" w:rsidRDefault="006661CA" w:rsidP="00E65B54">
            <w:pPr>
              <w:pStyle w:val="TableText"/>
            </w:pPr>
            <w:r>
              <w:t>107</w:t>
            </w:r>
          </w:p>
        </w:tc>
      </w:tr>
      <w:tr w:rsidR="006661CA" w14:paraId="26087CA5" w14:textId="77777777" w:rsidTr="00832421">
        <w:trPr>
          <w:jc w:val="center"/>
        </w:trPr>
        <w:tc>
          <w:tcPr>
            <w:tcW w:w="3487" w:type="dxa"/>
          </w:tcPr>
          <w:p w14:paraId="0151A955" w14:textId="77777777" w:rsidR="006661CA" w:rsidRDefault="00082D6F" w:rsidP="00E65B54">
            <w:pPr>
              <w:pStyle w:val="TableText"/>
            </w:pPr>
            <w:hyperlink r:id="rId332" w:history="1">
              <w:r w:rsidR="006661CA" w:rsidRPr="006661CA">
                <w:rPr>
                  <w:rStyle w:val="Hyperlink"/>
                  <w:b/>
                </w:rPr>
                <w:t>"Hippocampus hippocampus" sea  horse</w:t>
              </w:r>
            </w:hyperlink>
          </w:p>
        </w:tc>
        <w:tc>
          <w:tcPr>
            <w:tcW w:w="654" w:type="dxa"/>
          </w:tcPr>
          <w:p w14:paraId="34D9E3E4" w14:textId="77777777" w:rsidR="006661CA" w:rsidRDefault="006661CA" w:rsidP="00E65B54">
            <w:pPr>
              <w:pStyle w:val="TableText"/>
            </w:pPr>
            <w:r>
              <w:t>107</w:t>
            </w:r>
          </w:p>
        </w:tc>
      </w:tr>
      <w:tr w:rsidR="006661CA" w14:paraId="70FECECA" w14:textId="77777777" w:rsidTr="00832421">
        <w:trPr>
          <w:jc w:val="center"/>
        </w:trPr>
        <w:tc>
          <w:tcPr>
            <w:tcW w:w="3487" w:type="dxa"/>
          </w:tcPr>
          <w:p w14:paraId="2EA28A9D" w14:textId="77777777" w:rsidR="006661CA" w:rsidRDefault="00082D6F" w:rsidP="00E65B54">
            <w:pPr>
              <w:pStyle w:val="TableText"/>
            </w:pPr>
            <w:hyperlink r:id="rId333" w:history="1">
              <w:r w:rsidR="00832421" w:rsidRPr="00832421">
                <w:rPr>
                  <w:rStyle w:val="Hyperlink"/>
                  <w:b/>
                </w:rPr>
                <w:t>"Hippocampus hippocampus" AND sea  horse</w:t>
              </w:r>
            </w:hyperlink>
          </w:p>
        </w:tc>
        <w:tc>
          <w:tcPr>
            <w:tcW w:w="654" w:type="dxa"/>
          </w:tcPr>
          <w:p w14:paraId="2CAC81DD" w14:textId="77777777" w:rsidR="006661CA" w:rsidRDefault="00832421" w:rsidP="00E65B54">
            <w:pPr>
              <w:pStyle w:val="TableText"/>
            </w:pPr>
            <w:r>
              <w:t>99</w:t>
            </w:r>
          </w:p>
        </w:tc>
      </w:tr>
      <w:tr w:rsidR="00832421" w14:paraId="74595C19" w14:textId="77777777" w:rsidTr="00832421">
        <w:trPr>
          <w:jc w:val="center"/>
        </w:trPr>
        <w:tc>
          <w:tcPr>
            <w:tcW w:w="3487" w:type="dxa"/>
          </w:tcPr>
          <w:p w14:paraId="7A501939" w14:textId="77777777" w:rsidR="00832421" w:rsidRDefault="00082D6F" w:rsidP="00E65B54">
            <w:pPr>
              <w:pStyle w:val="TableText"/>
            </w:pPr>
            <w:hyperlink r:id="rId334" w:history="1">
              <w:r w:rsidR="00832421" w:rsidRPr="00832421">
                <w:rPr>
                  <w:rStyle w:val="Hyperlink"/>
                  <w:b/>
                </w:rPr>
                <w:t>"Hippocampus hippocampus" AND sea  AND horse</w:t>
              </w:r>
            </w:hyperlink>
          </w:p>
        </w:tc>
        <w:tc>
          <w:tcPr>
            <w:tcW w:w="654" w:type="dxa"/>
          </w:tcPr>
          <w:p w14:paraId="6DE48F46" w14:textId="77777777" w:rsidR="00832421" w:rsidRDefault="00832421" w:rsidP="00E65B54">
            <w:pPr>
              <w:pStyle w:val="TableText"/>
            </w:pPr>
            <w:r>
              <w:t>107</w:t>
            </w:r>
          </w:p>
        </w:tc>
      </w:tr>
      <w:tr w:rsidR="00832421" w14:paraId="500C70F8" w14:textId="77777777" w:rsidTr="00832421">
        <w:trPr>
          <w:jc w:val="center"/>
        </w:trPr>
        <w:tc>
          <w:tcPr>
            <w:tcW w:w="3487" w:type="dxa"/>
          </w:tcPr>
          <w:p w14:paraId="232F2C09" w14:textId="77777777" w:rsidR="00832421" w:rsidRDefault="00082D6F" w:rsidP="00E65B54">
            <w:pPr>
              <w:pStyle w:val="TableText"/>
            </w:pPr>
            <w:hyperlink r:id="rId335" w:history="1">
              <w:r w:rsidR="00832421" w:rsidRPr="00832421">
                <w:rPr>
                  <w:rStyle w:val="Hyperlink"/>
                  <w:b/>
                </w:rPr>
                <w:t>"Hippocampus hippocampus"  + "sea horse"</w:t>
              </w:r>
            </w:hyperlink>
          </w:p>
        </w:tc>
        <w:tc>
          <w:tcPr>
            <w:tcW w:w="654" w:type="dxa"/>
          </w:tcPr>
          <w:p w14:paraId="63B91FF9" w14:textId="77777777" w:rsidR="00832421" w:rsidRDefault="00832421" w:rsidP="00E65B54">
            <w:pPr>
              <w:pStyle w:val="TableText"/>
            </w:pPr>
            <w:r>
              <w:t>99</w:t>
            </w:r>
          </w:p>
        </w:tc>
      </w:tr>
    </w:tbl>
    <w:p w14:paraId="0856A7F3" w14:textId="77777777" w:rsidR="009F6984" w:rsidRDefault="009F6984" w:rsidP="003D4FE8">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E65B54">
            <w:pPr>
              <w:pStyle w:val="TableTextHeader"/>
            </w:pPr>
            <w:r w:rsidRPr="00C8341F">
              <w:t>species_id</w:t>
            </w:r>
          </w:p>
        </w:tc>
        <w:tc>
          <w:tcPr>
            <w:tcW w:w="1134" w:type="dxa"/>
          </w:tcPr>
          <w:p w14:paraId="630E1805" w14:textId="77777777" w:rsidR="00273555" w:rsidRPr="009F6984" w:rsidRDefault="00273555" w:rsidP="00E65B54">
            <w:pPr>
              <w:pStyle w:val="TableTextHeader"/>
            </w:pPr>
            <w:r>
              <w:t>Binomial</w:t>
            </w:r>
          </w:p>
        </w:tc>
        <w:tc>
          <w:tcPr>
            <w:tcW w:w="1559" w:type="dxa"/>
          </w:tcPr>
          <w:p w14:paraId="2EBC56E7" w14:textId="77777777" w:rsidR="00273555" w:rsidRPr="009F6984" w:rsidRDefault="00273555" w:rsidP="00E65B54">
            <w:pPr>
              <w:pStyle w:val="TableTextHeader"/>
            </w:pPr>
            <w:r>
              <w:t>Common name</w:t>
            </w:r>
          </w:p>
        </w:tc>
        <w:tc>
          <w:tcPr>
            <w:tcW w:w="992" w:type="dxa"/>
          </w:tcPr>
          <w:p w14:paraId="0A5EA2A7" w14:textId="77777777" w:rsidR="00273555" w:rsidRPr="009F6984" w:rsidRDefault="00273555" w:rsidP="00E65B54">
            <w:pPr>
              <w:pStyle w:val="TableTextHeader"/>
            </w:pPr>
            <w:r>
              <w:t>Image count</w:t>
            </w:r>
          </w:p>
        </w:tc>
        <w:tc>
          <w:tcPr>
            <w:tcW w:w="2694" w:type="dxa"/>
          </w:tcPr>
          <w:p w14:paraId="6B92A620" w14:textId="77777777" w:rsidR="00273555" w:rsidRPr="009F6984" w:rsidRDefault="00273555" w:rsidP="00E65B54">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E65B54">
            <w:pPr>
              <w:pStyle w:val="TableText"/>
            </w:pPr>
            <w:r w:rsidRPr="00C8341F">
              <w:t>9404</w:t>
            </w:r>
          </w:p>
        </w:tc>
        <w:tc>
          <w:tcPr>
            <w:tcW w:w="1134" w:type="dxa"/>
          </w:tcPr>
          <w:p w14:paraId="61D6F8CD" w14:textId="77777777" w:rsidR="00273555" w:rsidRPr="009F6984" w:rsidRDefault="00273555" w:rsidP="00E65B54">
            <w:pPr>
              <w:pStyle w:val="TableText"/>
            </w:pPr>
            <w:r w:rsidRPr="009F6984">
              <w:t>Gorilla gorilla</w:t>
            </w:r>
          </w:p>
        </w:tc>
        <w:tc>
          <w:tcPr>
            <w:tcW w:w="1559" w:type="dxa"/>
          </w:tcPr>
          <w:p w14:paraId="0F13C01E" w14:textId="77777777" w:rsidR="00273555" w:rsidRPr="009F6984" w:rsidRDefault="00273555" w:rsidP="00E65B54">
            <w:pPr>
              <w:pStyle w:val="TableText"/>
            </w:pPr>
            <w:r w:rsidRPr="009F6984">
              <w:t>Lowland gorilla</w:t>
            </w:r>
          </w:p>
        </w:tc>
        <w:tc>
          <w:tcPr>
            <w:tcW w:w="992" w:type="dxa"/>
          </w:tcPr>
          <w:p w14:paraId="03BE0B1B" w14:textId="77777777" w:rsidR="00273555" w:rsidRPr="009F6984" w:rsidRDefault="00273555" w:rsidP="00E65B54">
            <w:pPr>
              <w:pStyle w:val="TableText"/>
            </w:pPr>
            <w:r w:rsidRPr="009F6984">
              <w:t>73123</w:t>
            </w:r>
          </w:p>
        </w:tc>
        <w:tc>
          <w:tcPr>
            <w:tcW w:w="2694" w:type="dxa"/>
          </w:tcPr>
          <w:p w14:paraId="2CBCB3DF" w14:textId="77777777" w:rsidR="00273555" w:rsidRPr="009F6984" w:rsidRDefault="00273555" w:rsidP="00E65B54">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E65B54">
            <w:pPr>
              <w:pStyle w:val="TableText"/>
            </w:pPr>
            <w:r w:rsidRPr="00C8341F">
              <w:t xml:space="preserve">150416         </w:t>
            </w:r>
          </w:p>
        </w:tc>
        <w:tc>
          <w:tcPr>
            <w:tcW w:w="1134" w:type="dxa"/>
          </w:tcPr>
          <w:p w14:paraId="22416ED8" w14:textId="77777777" w:rsidR="00273555" w:rsidRPr="00161455" w:rsidRDefault="00273555" w:rsidP="00E65B54">
            <w:pPr>
              <w:pStyle w:val="TableText"/>
            </w:pPr>
            <w:r w:rsidRPr="00161455">
              <w:t xml:space="preserve">Dives dives                   </w:t>
            </w:r>
          </w:p>
        </w:tc>
        <w:tc>
          <w:tcPr>
            <w:tcW w:w="1559" w:type="dxa"/>
          </w:tcPr>
          <w:p w14:paraId="43461701" w14:textId="77777777" w:rsidR="00273555" w:rsidRPr="00161455" w:rsidRDefault="00273555" w:rsidP="00E65B54">
            <w:pPr>
              <w:pStyle w:val="TableText"/>
            </w:pPr>
            <w:r w:rsidRPr="00161455">
              <w:t xml:space="preserve">Melodious blackbird                                         </w:t>
            </w:r>
          </w:p>
        </w:tc>
        <w:tc>
          <w:tcPr>
            <w:tcW w:w="992" w:type="dxa"/>
          </w:tcPr>
          <w:p w14:paraId="72ED6697" w14:textId="77777777" w:rsidR="00273555" w:rsidRPr="00161455" w:rsidRDefault="00273555" w:rsidP="00E65B54">
            <w:pPr>
              <w:pStyle w:val="TableText"/>
            </w:pPr>
            <w:r>
              <w:t>140</w:t>
            </w:r>
          </w:p>
        </w:tc>
        <w:tc>
          <w:tcPr>
            <w:tcW w:w="2694" w:type="dxa"/>
          </w:tcPr>
          <w:p w14:paraId="188597E8" w14:textId="77777777" w:rsidR="00273555" w:rsidRPr="00161455" w:rsidRDefault="00273555" w:rsidP="00E65B54">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E65B54">
            <w:pPr>
              <w:pStyle w:val="TableText"/>
            </w:pPr>
          </w:p>
        </w:tc>
        <w:tc>
          <w:tcPr>
            <w:tcW w:w="1134" w:type="dxa"/>
          </w:tcPr>
          <w:p w14:paraId="205A6406" w14:textId="77777777" w:rsidR="00273555" w:rsidRPr="00161455" w:rsidRDefault="00273555" w:rsidP="00E65B54">
            <w:pPr>
              <w:pStyle w:val="TableText"/>
            </w:pPr>
            <w:r>
              <w:t>Bison bison</w:t>
            </w:r>
          </w:p>
        </w:tc>
        <w:tc>
          <w:tcPr>
            <w:tcW w:w="1559" w:type="dxa"/>
          </w:tcPr>
          <w:p w14:paraId="46BBEE54" w14:textId="77777777" w:rsidR="00273555" w:rsidRPr="00161455" w:rsidRDefault="00273555" w:rsidP="00E65B54">
            <w:pPr>
              <w:pStyle w:val="TableText"/>
            </w:pPr>
            <w:r>
              <w:t>Bison</w:t>
            </w:r>
          </w:p>
        </w:tc>
        <w:tc>
          <w:tcPr>
            <w:tcW w:w="992" w:type="dxa"/>
          </w:tcPr>
          <w:p w14:paraId="32B2F68A" w14:textId="77777777" w:rsidR="00273555" w:rsidRDefault="00273555" w:rsidP="00E65B54">
            <w:pPr>
              <w:pStyle w:val="TableText"/>
            </w:pPr>
            <w:r>
              <w:t>45326</w:t>
            </w:r>
          </w:p>
        </w:tc>
        <w:tc>
          <w:tcPr>
            <w:tcW w:w="2694" w:type="dxa"/>
          </w:tcPr>
          <w:p w14:paraId="16A8E6CD" w14:textId="77777777" w:rsidR="00273555" w:rsidRPr="00161455" w:rsidRDefault="00273555" w:rsidP="00E65B54">
            <w:pPr>
              <w:pStyle w:val="TableText"/>
            </w:pPr>
          </w:p>
        </w:tc>
      </w:tr>
    </w:tbl>
    <w:p w14:paraId="01077F2E" w14:textId="77777777" w:rsidR="00634599" w:rsidRDefault="00634599" w:rsidP="00634599">
      <w:pPr>
        <w:pStyle w:val="BodyText"/>
      </w:pPr>
    </w:p>
    <w:p w14:paraId="17A6B3B2" w14:textId="77777777" w:rsidR="009F6984" w:rsidRDefault="00634599" w:rsidP="00634599">
      <w:pPr>
        <w:pStyle w:val="BodyText"/>
      </w:pPr>
      <w:r>
        <w:t>Flickr_count is a flickr search for &lt;binomial&gt;</w:t>
      </w:r>
    </w:p>
    <w:p w14:paraId="71487F0A" w14:textId="77777777" w:rsidR="00634599" w:rsidRDefault="00634599" w:rsidP="00634599">
      <w:pPr>
        <w:pStyle w:val="BodyText"/>
      </w:pPr>
      <w:r>
        <w:t>Flickr_count2 is a flickr search for &lt;binomial&gt; + common names for ‘bison bison’ etc</w:t>
      </w:r>
    </w:p>
    <w:p w14:paraId="053EA400" w14:textId="77777777" w:rsidR="00634599" w:rsidRDefault="00634599" w:rsidP="00634599">
      <w:pPr>
        <w:pStyle w:val="BodyText"/>
      </w:pPr>
      <w:r>
        <w:t>Flickr_count3 is a flickr search for “&lt;binomial&gt;” + common names for ‘bison bison’ etc</w:t>
      </w:r>
    </w:p>
    <w:p w14:paraId="4F264B85" w14:textId="77777777" w:rsidR="00634599" w:rsidRDefault="00634599" w:rsidP="00634599">
      <w:pPr>
        <w:pStyle w:val="BodyText"/>
      </w:pPr>
      <w:r>
        <w:lastRenderedPageBreak/>
        <w:t xml:space="preserve">Flickr_count4 is a flickr search for “&lt;commonname&gt;” </w:t>
      </w:r>
    </w:p>
    <w:p w14:paraId="0B2C1E03" w14:textId="77777777" w:rsidR="00221788" w:rsidRDefault="00221788" w:rsidP="00221788">
      <w:pPr>
        <w:pStyle w:val="Heading4"/>
      </w:pPr>
      <w:r>
        <w:t>Comparison</w:t>
      </w:r>
    </w:p>
    <w:p w14:paraId="368813C2" w14:textId="77777777" w:rsidR="00221788" w:rsidRDefault="00221788" w:rsidP="003D4FE8">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3D4FE8">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E65B54">
            <w:pPr>
              <w:pStyle w:val="TableTextHeader"/>
            </w:pPr>
            <w:r w:rsidRPr="00C323BB">
              <w:t>Binomial</w:t>
            </w:r>
          </w:p>
        </w:tc>
        <w:tc>
          <w:tcPr>
            <w:tcW w:w="1560" w:type="dxa"/>
          </w:tcPr>
          <w:p w14:paraId="14C7D5E7" w14:textId="77777777" w:rsidR="00D45188" w:rsidRPr="009F6984" w:rsidRDefault="00D45188" w:rsidP="00E65B54">
            <w:pPr>
              <w:pStyle w:val="TableTextHeader"/>
            </w:pPr>
            <w:r>
              <w:t>Common name</w:t>
            </w:r>
          </w:p>
        </w:tc>
        <w:tc>
          <w:tcPr>
            <w:tcW w:w="1225" w:type="dxa"/>
          </w:tcPr>
          <w:p w14:paraId="5165AB80" w14:textId="77777777" w:rsidR="00D45188" w:rsidRPr="009F6984" w:rsidRDefault="00D45188" w:rsidP="00E65B54">
            <w:pPr>
              <w:pStyle w:val="TableTextHeader"/>
            </w:pPr>
            <w:r>
              <w:t>Bing rank</w:t>
            </w:r>
          </w:p>
        </w:tc>
        <w:tc>
          <w:tcPr>
            <w:tcW w:w="1225" w:type="dxa"/>
          </w:tcPr>
          <w:p w14:paraId="44712A43" w14:textId="77777777" w:rsidR="00D45188" w:rsidRPr="009F6984" w:rsidRDefault="00D45188" w:rsidP="00E65B54">
            <w:pPr>
              <w:pStyle w:val="TableTextHeader"/>
            </w:pPr>
            <w:r>
              <w:t>Flickr rank</w:t>
            </w:r>
          </w:p>
        </w:tc>
        <w:tc>
          <w:tcPr>
            <w:tcW w:w="1225" w:type="dxa"/>
          </w:tcPr>
          <w:p w14:paraId="446F213C" w14:textId="77777777" w:rsidR="00D45188" w:rsidRPr="009F6984" w:rsidRDefault="00D45188" w:rsidP="00E65B54">
            <w:pPr>
              <w:pStyle w:val="TableTextHeader"/>
            </w:pPr>
            <w:r>
              <w:t>Bing count</w:t>
            </w:r>
          </w:p>
        </w:tc>
        <w:tc>
          <w:tcPr>
            <w:tcW w:w="1225" w:type="dxa"/>
          </w:tcPr>
          <w:p w14:paraId="765ACCEA" w14:textId="77777777" w:rsidR="00D45188" w:rsidRPr="009F6984" w:rsidRDefault="00D45188" w:rsidP="00E65B54">
            <w:pPr>
              <w:pStyle w:val="TableTextHeader"/>
            </w:pPr>
            <w:r>
              <w:t>Flickr count</w:t>
            </w:r>
          </w:p>
        </w:tc>
        <w:tc>
          <w:tcPr>
            <w:tcW w:w="1225" w:type="dxa"/>
          </w:tcPr>
          <w:p w14:paraId="14743036" w14:textId="77777777" w:rsidR="00D45188" w:rsidRDefault="00D45188" w:rsidP="00E65B54">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E65B54">
            <w:pPr>
              <w:pStyle w:val="TableText"/>
            </w:pPr>
            <w:r w:rsidRPr="00C323BB">
              <w:t>Capricornis sumatraensis</w:t>
            </w:r>
          </w:p>
        </w:tc>
        <w:tc>
          <w:tcPr>
            <w:tcW w:w="1560" w:type="dxa"/>
          </w:tcPr>
          <w:p w14:paraId="3D793FA8" w14:textId="77777777" w:rsidR="00D45188" w:rsidRPr="009F6984" w:rsidRDefault="00D45188" w:rsidP="00E65B54">
            <w:pPr>
              <w:pStyle w:val="TableText"/>
            </w:pPr>
            <w:r w:rsidRPr="00221788">
              <w:t>Serow</w:t>
            </w:r>
          </w:p>
        </w:tc>
        <w:tc>
          <w:tcPr>
            <w:tcW w:w="1225" w:type="dxa"/>
          </w:tcPr>
          <w:p w14:paraId="6F8BE8BE" w14:textId="77777777" w:rsidR="00D45188" w:rsidRPr="009F6984" w:rsidRDefault="00D45188" w:rsidP="00E65B54">
            <w:pPr>
              <w:pStyle w:val="TableText"/>
            </w:pPr>
            <w:r>
              <w:t>12</w:t>
            </w:r>
          </w:p>
        </w:tc>
        <w:tc>
          <w:tcPr>
            <w:tcW w:w="1225" w:type="dxa"/>
          </w:tcPr>
          <w:p w14:paraId="656CC39F" w14:textId="77777777" w:rsidR="00D45188" w:rsidRPr="009F6984" w:rsidRDefault="00D45188" w:rsidP="00E65B54">
            <w:pPr>
              <w:pStyle w:val="TableText"/>
            </w:pPr>
            <w:r>
              <w:t>359</w:t>
            </w:r>
          </w:p>
        </w:tc>
        <w:tc>
          <w:tcPr>
            <w:tcW w:w="1225" w:type="dxa"/>
          </w:tcPr>
          <w:p w14:paraId="18999BAE" w14:textId="77777777" w:rsidR="00D45188" w:rsidRPr="009F6984" w:rsidRDefault="00D45188" w:rsidP="00E65B54">
            <w:pPr>
              <w:pStyle w:val="TableText"/>
            </w:pPr>
            <w:r>
              <w:t>21300</w:t>
            </w:r>
          </w:p>
        </w:tc>
        <w:tc>
          <w:tcPr>
            <w:tcW w:w="1225" w:type="dxa"/>
          </w:tcPr>
          <w:p w14:paraId="57F631C9" w14:textId="77777777" w:rsidR="00D45188" w:rsidRPr="009F6984" w:rsidRDefault="00D45188" w:rsidP="00E65B54">
            <w:pPr>
              <w:pStyle w:val="TableText"/>
            </w:pPr>
            <w:r>
              <w:t>18</w:t>
            </w:r>
          </w:p>
        </w:tc>
        <w:tc>
          <w:tcPr>
            <w:tcW w:w="1225" w:type="dxa"/>
          </w:tcPr>
          <w:p w14:paraId="1AE0C21D" w14:textId="77777777" w:rsidR="00D45188" w:rsidRDefault="00D45188" w:rsidP="00E65B54">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E65B54">
            <w:pPr>
              <w:pStyle w:val="TableText"/>
            </w:pPr>
            <w:r w:rsidRPr="00C323BB">
              <w:t>Pygathrix nemaeus</w:t>
            </w:r>
          </w:p>
        </w:tc>
        <w:tc>
          <w:tcPr>
            <w:tcW w:w="1560" w:type="dxa"/>
          </w:tcPr>
          <w:p w14:paraId="36914EC2" w14:textId="77777777" w:rsidR="00D45188" w:rsidRPr="00221788" w:rsidRDefault="00D45188" w:rsidP="00E65B54">
            <w:pPr>
              <w:pStyle w:val="TableText"/>
            </w:pPr>
            <w:r w:rsidRPr="005848B4">
              <w:t>Red-shanked Douc</w:t>
            </w:r>
          </w:p>
        </w:tc>
        <w:tc>
          <w:tcPr>
            <w:tcW w:w="1225" w:type="dxa"/>
          </w:tcPr>
          <w:p w14:paraId="7F874ADB" w14:textId="77777777" w:rsidR="00D45188" w:rsidRDefault="00D45188" w:rsidP="00E65B54">
            <w:pPr>
              <w:pStyle w:val="TableText"/>
            </w:pPr>
            <w:r>
              <w:t>10</w:t>
            </w:r>
          </w:p>
        </w:tc>
        <w:tc>
          <w:tcPr>
            <w:tcW w:w="1225" w:type="dxa"/>
          </w:tcPr>
          <w:p w14:paraId="044FA05C" w14:textId="77777777" w:rsidR="00D45188" w:rsidRDefault="00D45188" w:rsidP="00E65B54">
            <w:pPr>
              <w:pStyle w:val="TableText"/>
            </w:pPr>
            <w:r>
              <w:t>220</w:t>
            </w:r>
          </w:p>
        </w:tc>
        <w:tc>
          <w:tcPr>
            <w:tcW w:w="1225" w:type="dxa"/>
          </w:tcPr>
          <w:p w14:paraId="7DC79301" w14:textId="77777777" w:rsidR="00D45188" w:rsidRDefault="00D45188" w:rsidP="00E65B54">
            <w:pPr>
              <w:pStyle w:val="TableText"/>
            </w:pPr>
            <w:r w:rsidRPr="005848B4">
              <w:t>26700</w:t>
            </w:r>
          </w:p>
        </w:tc>
        <w:tc>
          <w:tcPr>
            <w:tcW w:w="1225" w:type="dxa"/>
          </w:tcPr>
          <w:p w14:paraId="6C5F864C" w14:textId="77777777" w:rsidR="00D45188" w:rsidRDefault="00D45188" w:rsidP="00E65B54">
            <w:pPr>
              <w:pStyle w:val="TableText"/>
            </w:pPr>
            <w:r>
              <w:t>71</w:t>
            </w:r>
          </w:p>
        </w:tc>
        <w:tc>
          <w:tcPr>
            <w:tcW w:w="1225" w:type="dxa"/>
          </w:tcPr>
          <w:p w14:paraId="27AFF20B" w14:textId="77777777" w:rsidR="00D45188" w:rsidRDefault="00D45188" w:rsidP="00E65B54">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E65B54">
            <w:pPr>
              <w:pStyle w:val="TableText"/>
            </w:pPr>
            <w:r w:rsidRPr="00C323BB">
              <w:t>Chinchilla chinchilla</w:t>
            </w:r>
          </w:p>
        </w:tc>
        <w:tc>
          <w:tcPr>
            <w:tcW w:w="1560" w:type="dxa"/>
          </w:tcPr>
          <w:p w14:paraId="10D9A895" w14:textId="77777777" w:rsidR="00D45188" w:rsidRPr="005848B4" w:rsidRDefault="00D45188" w:rsidP="00E65B54">
            <w:pPr>
              <w:pStyle w:val="TableText"/>
            </w:pPr>
            <w:r w:rsidRPr="005848B4">
              <w:t>Short tailed Chinchilla</w:t>
            </w:r>
          </w:p>
        </w:tc>
        <w:tc>
          <w:tcPr>
            <w:tcW w:w="1225" w:type="dxa"/>
          </w:tcPr>
          <w:p w14:paraId="09252543" w14:textId="77777777" w:rsidR="00D45188" w:rsidRDefault="00D45188" w:rsidP="00E65B54">
            <w:pPr>
              <w:pStyle w:val="TableText"/>
            </w:pPr>
            <w:r>
              <w:t>31</w:t>
            </w:r>
          </w:p>
        </w:tc>
        <w:tc>
          <w:tcPr>
            <w:tcW w:w="1225" w:type="dxa"/>
          </w:tcPr>
          <w:p w14:paraId="7113399A" w14:textId="77777777" w:rsidR="00D45188" w:rsidRDefault="00D45188" w:rsidP="00E65B54">
            <w:pPr>
              <w:pStyle w:val="TableText"/>
            </w:pPr>
            <w:r>
              <w:t>6</w:t>
            </w:r>
          </w:p>
        </w:tc>
        <w:tc>
          <w:tcPr>
            <w:tcW w:w="1225" w:type="dxa"/>
          </w:tcPr>
          <w:p w14:paraId="0995C6FA" w14:textId="77777777" w:rsidR="00D45188" w:rsidRPr="005848B4" w:rsidRDefault="00D45188" w:rsidP="00E65B54">
            <w:pPr>
              <w:pStyle w:val="TableText"/>
            </w:pPr>
            <w:r w:rsidRPr="005848B4">
              <w:t>8490</w:t>
            </w:r>
          </w:p>
        </w:tc>
        <w:tc>
          <w:tcPr>
            <w:tcW w:w="1225" w:type="dxa"/>
          </w:tcPr>
          <w:p w14:paraId="51FF2C60" w14:textId="77777777" w:rsidR="00D45188" w:rsidRDefault="00D45188" w:rsidP="00E65B54">
            <w:pPr>
              <w:pStyle w:val="TableText"/>
            </w:pPr>
            <w:r>
              <w:t>7349</w:t>
            </w:r>
          </w:p>
        </w:tc>
        <w:tc>
          <w:tcPr>
            <w:tcW w:w="1225" w:type="dxa"/>
          </w:tcPr>
          <w:p w14:paraId="45564A9F" w14:textId="77777777" w:rsidR="00D45188" w:rsidRDefault="00D45188" w:rsidP="00E65B54">
            <w:pPr>
              <w:pStyle w:val="TableText"/>
            </w:pPr>
          </w:p>
        </w:tc>
      </w:tr>
      <w:tr w:rsidR="00D45188" w:rsidRPr="009F6984" w14:paraId="5704162C" w14:textId="77777777" w:rsidTr="00926867">
        <w:tc>
          <w:tcPr>
            <w:tcW w:w="1809" w:type="dxa"/>
          </w:tcPr>
          <w:p w14:paraId="45AC0B6D" w14:textId="77777777" w:rsidR="00D45188" w:rsidRPr="00C323BB" w:rsidRDefault="00D45188" w:rsidP="00E65B54">
            <w:pPr>
              <w:pStyle w:val="TableText"/>
            </w:pPr>
            <w:r w:rsidRPr="00C323BB">
              <w:t>Tapirus bairdii</w:t>
            </w:r>
          </w:p>
        </w:tc>
        <w:tc>
          <w:tcPr>
            <w:tcW w:w="1560" w:type="dxa"/>
          </w:tcPr>
          <w:p w14:paraId="743F2FA2" w14:textId="77777777" w:rsidR="00D45188" w:rsidRPr="005848B4" w:rsidRDefault="00D45188" w:rsidP="00E65B54">
            <w:pPr>
              <w:pStyle w:val="TableText"/>
            </w:pPr>
            <w:r w:rsidRPr="00D41975">
              <w:t>Central American tapir</w:t>
            </w:r>
          </w:p>
        </w:tc>
        <w:tc>
          <w:tcPr>
            <w:tcW w:w="1225" w:type="dxa"/>
          </w:tcPr>
          <w:p w14:paraId="37134E4A" w14:textId="77777777" w:rsidR="00D45188" w:rsidRDefault="00D45188" w:rsidP="00E65B54">
            <w:pPr>
              <w:pStyle w:val="TableText"/>
            </w:pPr>
            <w:r>
              <w:t>127</w:t>
            </w:r>
          </w:p>
        </w:tc>
        <w:tc>
          <w:tcPr>
            <w:tcW w:w="1225" w:type="dxa"/>
          </w:tcPr>
          <w:p w14:paraId="7AAF5135" w14:textId="77777777" w:rsidR="00D45188" w:rsidRDefault="00D45188" w:rsidP="00E65B54">
            <w:pPr>
              <w:pStyle w:val="TableText"/>
            </w:pPr>
            <w:r>
              <w:t>14</w:t>
            </w:r>
          </w:p>
        </w:tc>
        <w:tc>
          <w:tcPr>
            <w:tcW w:w="1225" w:type="dxa"/>
          </w:tcPr>
          <w:p w14:paraId="32CB66C6" w14:textId="77777777" w:rsidR="00D45188" w:rsidRPr="005848B4" w:rsidRDefault="00D45188" w:rsidP="00E65B54">
            <w:pPr>
              <w:pStyle w:val="TableText"/>
            </w:pPr>
            <w:r w:rsidRPr="00D41975">
              <w:t>3170</w:t>
            </w:r>
          </w:p>
        </w:tc>
        <w:tc>
          <w:tcPr>
            <w:tcW w:w="1225" w:type="dxa"/>
          </w:tcPr>
          <w:p w14:paraId="403291F9" w14:textId="77777777" w:rsidR="00D45188" w:rsidRDefault="00D45188" w:rsidP="00E65B54">
            <w:pPr>
              <w:pStyle w:val="TableText"/>
            </w:pPr>
            <w:r>
              <w:t>3163</w:t>
            </w:r>
          </w:p>
        </w:tc>
        <w:tc>
          <w:tcPr>
            <w:tcW w:w="1225" w:type="dxa"/>
          </w:tcPr>
          <w:p w14:paraId="6F16C157" w14:textId="77777777" w:rsidR="00D45188" w:rsidRDefault="00D45188" w:rsidP="00E65B54">
            <w:pPr>
              <w:pStyle w:val="TableText"/>
            </w:pPr>
          </w:p>
        </w:tc>
      </w:tr>
    </w:tbl>
    <w:p w14:paraId="52D381A8" w14:textId="77777777" w:rsidR="00087CEB" w:rsidRDefault="00CA1AB1" w:rsidP="00087CEB">
      <w:pPr>
        <w:pStyle w:val="Heading3"/>
      </w:pPr>
      <w:r>
        <w:t>Search term</w:t>
      </w:r>
    </w:p>
    <w:p w14:paraId="1721E48C" w14:textId="77777777" w:rsidR="00087CEB" w:rsidRDefault="00087CEB" w:rsidP="003D4FE8">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3D4FE8">
      <w:pPr>
        <w:pStyle w:val="BodyText2"/>
      </w:pPr>
      <w:r>
        <w:t xml:space="preserve">Common names do result in a lot more images, e.g. the Northern Cardinal </w:t>
      </w:r>
    </w:p>
    <w:p w14:paraId="4386D2FB" w14:textId="77777777" w:rsidR="0080098A" w:rsidRDefault="009E70C8" w:rsidP="009E70C8">
      <w:pPr>
        <w:pStyle w:val="Heading3"/>
      </w:pPr>
      <w:r>
        <w:t xml:space="preserve">Search </w:t>
      </w:r>
      <w:r w:rsidR="005E389D">
        <w:t xml:space="preserve">API </w:t>
      </w:r>
      <w:r>
        <w:t>issues</w:t>
      </w:r>
    </w:p>
    <w:p w14:paraId="2658B8C8" w14:textId="77777777" w:rsidR="0080506E" w:rsidRDefault="0080506E" w:rsidP="0080506E">
      <w:pPr>
        <w:pStyle w:val="Heading4"/>
      </w:pPr>
      <w:r>
        <w:t>Unusually high</w:t>
      </w:r>
    </w:p>
    <w:p w14:paraId="34B5A314" w14:textId="77777777" w:rsidR="0080506E" w:rsidRDefault="0080506E" w:rsidP="00324C76">
      <w:pPr>
        <w:pStyle w:val="Heading5"/>
      </w:pPr>
      <w:r>
        <w:t>Single species anomalies</w:t>
      </w:r>
    </w:p>
    <w:p w14:paraId="373E089D" w14:textId="77777777" w:rsidR="002B6179" w:rsidRPr="002B6179" w:rsidRDefault="0080506E" w:rsidP="003D4FE8">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36"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324C76">
      <w:pPr>
        <w:pStyle w:val="Heading5"/>
      </w:pPr>
      <w:r>
        <w:t>Binomials with the same Genus and Specific name</w:t>
      </w:r>
    </w:p>
    <w:p w14:paraId="7F16C401" w14:textId="77777777" w:rsidR="0080506E" w:rsidRDefault="0080506E" w:rsidP="003D4FE8">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37"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3D4FE8">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80506E">
      <w:pPr>
        <w:pStyle w:val="Heading4"/>
      </w:pPr>
      <w:r>
        <w:t>Not returning the right image</w:t>
      </w:r>
    </w:p>
    <w:p w14:paraId="1B0C8F5C" w14:textId="77777777" w:rsidR="0080506E" w:rsidRDefault="0080506E" w:rsidP="003D4FE8">
      <w:pPr>
        <w:pStyle w:val="BodyText2"/>
      </w:pPr>
      <w:r>
        <w:t xml:space="preserve">Generally Bing is poor at returning images that are relevant to the search term and Flickr is much better. Some images that are returned are not of the actual search term, e.g. </w:t>
      </w:r>
      <w:hyperlink r:id="rId338"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9E70C8">
      <w:pPr>
        <w:pStyle w:val="Heading4"/>
      </w:pPr>
      <w:r>
        <w:t xml:space="preserve">Bing: API </w:t>
      </w:r>
      <w:r w:rsidR="0054716A">
        <w:t>count different to Bing Image Search</w:t>
      </w:r>
    </w:p>
    <w:p w14:paraId="17604850" w14:textId="77777777" w:rsidR="00F6198B" w:rsidRDefault="00F6198B" w:rsidP="003D4FE8">
      <w:pPr>
        <w:pStyle w:val="BodyText2"/>
      </w:pPr>
      <w:r>
        <w:t xml:space="preserve">The following look like bugs with the </w:t>
      </w:r>
      <w:r w:rsidR="00DD4ABE">
        <w:t>API or at least with the python code.</w:t>
      </w:r>
    </w:p>
    <w:p w14:paraId="63C2E99F" w14:textId="77777777" w:rsidR="006661CA" w:rsidRDefault="006661CA" w:rsidP="003D4FE8">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E65B54">
            <w:pPr>
              <w:pStyle w:val="TableTextHeader"/>
            </w:pPr>
            <w:r w:rsidRPr="008C118F">
              <w:t>Scientific name</w:t>
            </w:r>
          </w:p>
        </w:tc>
        <w:tc>
          <w:tcPr>
            <w:tcW w:w="2126" w:type="dxa"/>
          </w:tcPr>
          <w:p w14:paraId="7B5AC24B" w14:textId="77777777" w:rsidR="00F6198B" w:rsidRPr="008C118F" w:rsidRDefault="00F6198B" w:rsidP="00E65B54">
            <w:pPr>
              <w:pStyle w:val="TableTextHeader"/>
            </w:pPr>
            <w:r w:rsidRPr="008C118F">
              <w:t>Common name</w:t>
            </w:r>
          </w:p>
        </w:tc>
        <w:tc>
          <w:tcPr>
            <w:tcW w:w="1417" w:type="dxa"/>
          </w:tcPr>
          <w:p w14:paraId="63DCB486" w14:textId="77777777" w:rsidR="00F6198B" w:rsidRPr="008C118F" w:rsidRDefault="00F6198B" w:rsidP="00E65B54">
            <w:pPr>
              <w:pStyle w:val="TableTextHeader"/>
            </w:pPr>
            <w:r w:rsidRPr="008C118F">
              <w:t>Bing Image Search</w:t>
            </w:r>
          </w:p>
        </w:tc>
        <w:tc>
          <w:tcPr>
            <w:tcW w:w="1701" w:type="dxa"/>
          </w:tcPr>
          <w:p w14:paraId="25066D7F" w14:textId="77777777" w:rsidR="00F6198B" w:rsidRPr="008C118F" w:rsidRDefault="00F6198B" w:rsidP="00E65B54">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E65B54">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E65B54">
            <w:pPr>
              <w:pStyle w:val="TableText"/>
            </w:pPr>
            <w:r w:rsidRPr="008C118F">
              <w:t>Psittacella madaraszi</w:t>
            </w:r>
          </w:p>
        </w:tc>
        <w:tc>
          <w:tcPr>
            <w:tcW w:w="2126" w:type="dxa"/>
          </w:tcPr>
          <w:p w14:paraId="4300241F" w14:textId="77777777" w:rsidR="00F6198B" w:rsidRDefault="00301B94" w:rsidP="00E65B54">
            <w:pPr>
              <w:pStyle w:val="TableText"/>
            </w:pPr>
            <w:r w:rsidRPr="00301B94">
              <w:t>Madarasz's Tiger Parrot</w:t>
            </w:r>
          </w:p>
        </w:tc>
        <w:tc>
          <w:tcPr>
            <w:tcW w:w="1417" w:type="dxa"/>
          </w:tcPr>
          <w:p w14:paraId="777694BF" w14:textId="77777777" w:rsidR="00F6198B" w:rsidRDefault="00301B94" w:rsidP="00E65B54">
            <w:pPr>
              <w:pStyle w:val="TableText"/>
            </w:pPr>
            <w:r>
              <w:t>70</w:t>
            </w:r>
          </w:p>
        </w:tc>
        <w:tc>
          <w:tcPr>
            <w:tcW w:w="1701" w:type="dxa"/>
          </w:tcPr>
          <w:p w14:paraId="1B355B46" w14:textId="77777777" w:rsidR="00F6198B" w:rsidRDefault="00301B94" w:rsidP="00E65B54">
            <w:pPr>
              <w:pStyle w:val="TableText"/>
            </w:pPr>
            <w:r w:rsidRPr="00301B94">
              <w:t>870000</w:t>
            </w:r>
          </w:p>
        </w:tc>
        <w:tc>
          <w:tcPr>
            <w:tcW w:w="2409" w:type="dxa"/>
          </w:tcPr>
          <w:p w14:paraId="68FB57E1" w14:textId="77777777" w:rsidR="00F6198B" w:rsidRDefault="0004391F" w:rsidP="00E65B54">
            <w:pPr>
              <w:pStyle w:val="TableText"/>
            </w:pPr>
            <w:r>
              <w:t>70</w:t>
            </w:r>
          </w:p>
        </w:tc>
      </w:tr>
      <w:tr w:rsidR="00F6198B" w14:paraId="6EDD2AD4" w14:textId="77777777" w:rsidTr="00DB5824">
        <w:tc>
          <w:tcPr>
            <w:tcW w:w="1668" w:type="dxa"/>
          </w:tcPr>
          <w:p w14:paraId="4F645F0B" w14:textId="77777777" w:rsidR="00F6198B" w:rsidRPr="008C118F" w:rsidRDefault="0050168B" w:rsidP="00E65B54">
            <w:pPr>
              <w:pStyle w:val="TableText"/>
            </w:pPr>
            <w:r w:rsidRPr="008C118F">
              <w:t>Glaucidium siju</w:t>
            </w:r>
          </w:p>
        </w:tc>
        <w:tc>
          <w:tcPr>
            <w:tcW w:w="2126" w:type="dxa"/>
          </w:tcPr>
          <w:p w14:paraId="589EFC04" w14:textId="77777777" w:rsidR="00F6198B" w:rsidRDefault="0050168B" w:rsidP="00E65B54">
            <w:pPr>
              <w:pStyle w:val="TableText"/>
            </w:pPr>
            <w:r w:rsidRPr="0050168B">
              <w:t>Cuban Pygmy-owl</w:t>
            </w:r>
          </w:p>
        </w:tc>
        <w:tc>
          <w:tcPr>
            <w:tcW w:w="1417" w:type="dxa"/>
          </w:tcPr>
          <w:p w14:paraId="6637092E" w14:textId="77777777" w:rsidR="00F6198B" w:rsidRDefault="0050168B" w:rsidP="00E65B54">
            <w:pPr>
              <w:pStyle w:val="TableText"/>
            </w:pPr>
            <w:r>
              <w:t>298</w:t>
            </w:r>
          </w:p>
        </w:tc>
        <w:tc>
          <w:tcPr>
            <w:tcW w:w="1701" w:type="dxa"/>
          </w:tcPr>
          <w:p w14:paraId="686820D8" w14:textId="77777777" w:rsidR="00F6198B" w:rsidRDefault="0050168B" w:rsidP="00E65B54">
            <w:pPr>
              <w:pStyle w:val="TableText"/>
            </w:pPr>
            <w:r>
              <w:t>905000</w:t>
            </w:r>
          </w:p>
        </w:tc>
        <w:tc>
          <w:tcPr>
            <w:tcW w:w="2409" w:type="dxa"/>
          </w:tcPr>
          <w:p w14:paraId="7DC0F753" w14:textId="77777777" w:rsidR="00F6198B" w:rsidRDefault="0004391F" w:rsidP="00E65B54">
            <w:pPr>
              <w:pStyle w:val="TableText"/>
            </w:pPr>
            <w:r>
              <w:t>298</w:t>
            </w:r>
          </w:p>
        </w:tc>
      </w:tr>
    </w:tbl>
    <w:p w14:paraId="35C0F4A3" w14:textId="77777777" w:rsidR="00D3287E" w:rsidRDefault="00D3287E" w:rsidP="003D4FE8">
      <w:pPr>
        <w:pStyle w:val="BodyText2"/>
      </w:pPr>
      <w:r>
        <w:t>This is what is being send in the Python API:</w:t>
      </w:r>
    </w:p>
    <w:p w14:paraId="4675E12A" w14:textId="77777777" w:rsidR="00D3287E" w:rsidRDefault="00D3287E" w:rsidP="00397DAF">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41200C">
      <w:pPr>
        <w:pStyle w:val="BodyText"/>
        <w:rPr>
          <w:lang w:bidi="ar-SA"/>
        </w:rPr>
      </w:pPr>
      <w:r>
        <w:rPr>
          <w:lang w:bidi="ar-SA"/>
        </w:rPr>
        <w:t>And the API Exporer url is this:</w:t>
      </w:r>
    </w:p>
    <w:p w14:paraId="0016D74D" w14:textId="77777777" w:rsidR="00D3287E" w:rsidRDefault="00C3197E" w:rsidP="00397DAF">
      <w:pPr>
        <w:pStyle w:val="Code"/>
      </w:pPr>
      <w:r w:rsidRPr="0004391F">
        <w:t>https://api.datamarket.azure.com/Bing/Search/v1/Composite?Sources=%27image%27&amp;Query=%27%2B%22Psittacella%20madaraszi%22%27</w:t>
      </w:r>
    </w:p>
    <w:p w14:paraId="074E681D" w14:textId="77777777" w:rsidR="00B52BD7" w:rsidRDefault="00C3197E" w:rsidP="0041200C">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3D4FE8">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FF0942">
      <w:pPr>
        <w:pStyle w:val="Heading4"/>
      </w:pPr>
      <w:r>
        <w:t>No images found</w:t>
      </w:r>
    </w:p>
    <w:p w14:paraId="2DF128A3" w14:textId="77777777" w:rsidR="00FF0942" w:rsidRDefault="00FF0942" w:rsidP="003D4FE8">
      <w:pPr>
        <w:pStyle w:val="BodyText2"/>
      </w:pPr>
      <w:r>
        <w:t xml:space="preserve">Because of naming issues, e.g. </w:t>
      </w:r>
      <w:r w:rsidRPr="00FF0942">
        <w:t>Eugenia sp. nov. 'metzdorfii'</w:t>
      </w:r>
    </w:p>
    <w:p w14:paraId="17B0C850" w14:textId="77777777" w:rsidR="004738D8" w:rsidRPr="006A4A3D" w:rsidRDefault="004738D8" w:rsidP="009E70C8">
      <w:pPr>
        <w:pStyle w:val="Heading4"/>
      </w:pPr>
      <w:r>
        <w:t>Biases</w:t>
      </w:r>
    </w:p>
    <w:p w14:paraId="74016965" w14:textId="77777777" w:rsidR="008902CA" w:rsidRDefault="00C00AA4" w:rsidP="003D4FE8">
      <w:pPr>
        <w:pStyle w:val="BodyText2"/>
      </w:pPr>
      <w:r>
        <w:t>The following table highlights some unusual image counts:</w:t>
      </w:r>
    </w:p>
    <w:p w14:paraId="75353AB4" w14:textId="77777777" w:rsidR="00C00AA4" w:rsidRDefault="00C00AA4" w:rsidP="003D4FE8">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E65B54">
            <w:pPr>
              <w:pStyle w:val="TableTextHeader"/>
            </w:pPr>
            <w:r w:rsidRPr="00520052">
              <w:t>Bias</w:t>
            </w:r>
          </w:p>
        </w:tc>
        <w:tc>
          <w:tcPr>
            <w:tcW w:w="1123" w:type="dxa"/>
          </w:tcPr>
          <w:p w14:paraId="7F3323DC" w14:textId="77777777" w:rsidR="00CD2FB5" w:rsidRPr="007227BE" w:rsidRDefault="00CD2FB5" w:rsidP="00E65B54">
            <w:pPr>
              <w:pStyle w:val="TableTextHeader"/>
            </w:pPr>
            <w:r w:rsidRPr="007227BE">
              <w:t>Direction</w:t>
            </w:r>
          </w:p>
        </w:tc>
        <w:tc>
          <w:tcPr>
            <w:tcW w:w="3708" w:type="dxa"/>
          </w:tcPr>
          <w:p w14:paraId="67F3B125" w14:textId="77777777" w:rsidR="00CD2FB5" w:rsidRPr="007227BE" w:rsidRDefault="00CD2FB5" w:rsidP="00E65B54">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E65B54">
            <w:pPr>
              <w:pStyle w:val="TableText"/>
            </w:pPr>
            <w:r w:rsidRPr="00520052">
              <w:t>Charismatic species</w:t>
            </w:r>
          </w:p>
        </w:tc>
        <w:tc>
          <w:tcPr>
            <w:tcW w:w="1123" w:type="dxa"/>
          </w:tcPr>
          <w:p w14:paraId="4BB9F07B" w14:textId="77777777" w:rsidR="003F24E2" w:rsidRDefault="003F24E2" w:rsidP="00E65B54">
            <w:pPr>
              <w:pStyle w:val="TableText"/>
            </w:pPr>
            <w:r>
              <w:t>Higher</w:t>
            </w:r>
          </w:p>
        </w:tc>
        <w:tc>
          <w:tcPr>
            <w:tcW w:w="3708" w:type="dxa"/>
          </w:tcPr>
          <w:p w14:paraId="374B7F31" w14:textId="77777777" w:rsidR="003F24E2" w:rsidRPr="0079109C" w:rsidRDefault="003F24E2" w:rsidP="00E65B54">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E65B54">
            <w:pPr>
              <w:pStyle w:val="TableText"/>
            </w:pPr>
            <w:r w:rsidRPr="00520052">
              <w:t>Pet species</w:t>
            </w:r>
          </w:p>
        </w:tc>
        <w:tc>
          <w:tcPr>
            <w:tcW w:w="1123" w:type="dxa"/>
          </w:tcPr>
          <w:p w14:paraId="24C92844" w14:textId="77777777" w:rsidR="00CD2FB5" w:rsidRPr="00522497" w:rsidRDefault="00361AB0" w:rsidP="00E65B54">
            <w:pPr>
              <w:pStyle w:val="TableText"/>
            </w:pPr>
            <w:r>
              <w:t>H</w:t>
            </w:r>
            <w:r w:rsidR="00CD2FB5" w:rsidRPr="00522497">
              <w:t>igh</w:t>
            </w:r>
            <w:r>
              <w:t>er</w:t>
            </w:r>
          </w:p>
        </w:tc>
        <w:tc>
          <w:tcPr>
            <w:tcW w:w="3708" w:type="dxa"/>
          </w:tcPr>
          <w:p w14:paraId="541A7DF0" w14:textId="77777777" w:rsidR="00CD2FB5" w:rsidRDefault="00CD2FB5" w:rsidP="00E65B54">
            <w:pPr>
              <w:pStyle w:val="TableText"/>
            </w:pPr>
            <w:r w:rsidRPr="0079109C">
              <w:rPr>
                <w:i/>
              </w:rPr>
              <w:t>Platycercus eximius</w:t>
            </w:r>
            <w:r>
              <w:t xml:space="preserve"> (</w:t>
            </w:r>
            <w:r w:rsidRPr="00522497">
              <w:t>Eastern Rosella Parrot</w:t>
            </w:r>
            <w:r>
              <w:t>)</w:t>
            </w:r>
          </w:p>
          <w:p w14:paraId="175E33BC" w14:textId="77777777" w:rsidR="0079109C" w:rsidRDefault="0079109C" w:rsidP="00E65B54">
            <w:pPr>
              <w:pStyle w:val="TableText"/>
            </w:pPr>
            <w:r w:rsidRPr="0079109C">
              <w:t>Pseudeos fuscata</w:t>
            </w:r>
            <w:r>
              <w:t xml:space="preserve"> (Dusky Lory)</w:t>
            </w:r>
          </w:p>
          <w:p w14:paraId="13F37B15" w14:textId="77777777" w:rsidR="00E40703" w:rsidRPr="0079109C" w:rsidRDefault="00E40703" w:rsidP="00E65B54">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E65B54">
            <w:pPr>
              <w:pStyle w:val="TableText"/>
            </w:pPr>
            <w:r w:rsidRPr="00520052">
              <w:t>Pest species</w:t>
            </w:r>
          </w:p>
        </w:tc>
        <w:tc>
          <w:tcPr>
            <w:tcW w:w="1123" w:type="dxa"/>
          </w:tcPr>
          <w:p w14:paraId="5D33D46A" w14:textId="77777777" w:rsidR="00CD2FB5" w:rsidRPr="00522497" w:rsidRDefault="00361AB0" w:rsidP="00E65B54">
            <w:pPr>
              <w:pStyle w:val="TableText"/>
            </w:pPr>
            <w:r>
              <w:t>H</w:t>
            </w:r>
            <w:r w:rsidR="00CD2FB5" w:rsidRPr="00522497">
              <w:t>igh</w:t>
            </w:r>
            <w:r>
              <w:t>er</w:t>
            </w:r>
          </w:p>
        </w:tc>
        <w:tc>
          <w:tcPr>
            <w:tcW w:w="3708" w:type="dxa"/>
          </w:tcPr>
          <w:p w14:paraId="2868DD6C" w14:textId="77777777" w:rsidR="00CD2FB5" w:rsidRPr="007227BE" w:rsidRDefault="00CD2FB5" w:rsidP="00E65B54">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E65B54">
            <w:pPr>
              <w:pStyle w:val="TableText"/>
            </w:pPr>
            <w:r w:rsidRPr="00520052">
              <w:t>Species in zoos</w:t>
            </w:r>
          </w:p>
        </w:tc>
        <w:tc>
          <w:tcPr>
            <w:tcW w:w="1123" w:type="dxa"/>
          </w:tcPr>
          <w:p w14:paraId="2B831403" w14:textId="77777777" w:rsidR="00CD2FB5" w:rsidRPr="00522497" w:rsidRDefault="00361AB0" w:rsidP="00E65B54">
            <w:pPr>
              <w:pStyle w:val="TableText"/>
            </w:pPr>
            <w:r>
              <w:t>H</w:t>
            </w:r>
            <w:r w:rsidR="00CD2FB5" w:rsidRPr="00522497">
              <w:t>igh</w:t>
            </w:r>
            <w:r>
              <w:t>er</w:t>
            </w:r>
          </w:p>
        </w:tc>
        <w:tc>
          <w:tcPr>
            <w:tcW w:w="3708" w:type="dxa"/>
          </w:tcPr>
          <w:p w14:paraId="5EA39187" w14:textId="77777777" w:rsidR="00CD2FB5" w:rsidRPr="007227BE" w:rsidRDefault="00CD2FB5" w:rsidP="00E65B54">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E65B54">
            <w:pPr>
              <w:pStyle w:val="TableText"/>
            </w:pPr>
            <w:r w:rsidRPr="00520052">
              <w:t>Conspicous or slow-moving</w:t>
            </w:r>
          </w:p>
        </w:tc>
        <w:tc>
          <w:tcPr>
            <w:tcW w:w="1123" w:type="dxa"/>
          </w:tcPr>
          <w:p w14:paraId="2F2581DF" w14:textId="77777777" w:rsidR="00CD2FB5" w:rsidRPr="00522497" w:rsidRDefault="00361AB0" w:rsidP="00E65B54">
            <w:pPr>
              <w:pStyle w:val="TableText"/>
            </w:pPr>
            <w:r>
              <w:t>H</w:t>
            </w:r>
            <w:r w:rsidR="00CD2FB5" w:rsidRPr="00522497">
              <w:t>igh</w:t>
            </w:r>
            <w:r>
              <w:t>er</w:t>
            </w:r>
          </w:p>
        </w:tc>
        <w:tc>
          <w:tcPr>
            <w:tcW w:w="3708" w:type="dxa"/>
          </w:tcPr>
          <w:p w14:paraId="4CF41DF4" w14:textId="77777777" w:rsidR="00CD2FB5" w:rsidRPr="007227BE" w:rsidRDefault="00CD2FB5" w:rsidP="00E65B54">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E65B54">
            <w:pPr>
              <w:pStyle w:val="TableText"/>
            </w:pPr>
            <w:r w:rsidRPr="00520052">
              <w:t>Nocturnal species</w:t>
            </w:r>
          </w:p>
        </w:tc>
        <w:tc>
          <w:tcPr>
            <w:tcW w:w="1123" w:type="dxa"/>
          </w:tcPr>
          <w:p w14:paraId="0491EA51" w14:textId="77777777" w:rsidR="00CD2FB5" w:rsidRPr="007227BE" w:rsidRDefault="00361AB0" w:rsidP="00E65B54">
            <w:pPr>
              <w:pStyle w:val="TableText"/>
            </w:pPr>
            <w:r>
              <w:t>L</w:t>
            </w:r>
            <w:r w:rsidR="00CD2FB5">
              <w:t>ow</w:t>
            </w:r>
            <w:r>
              <w:t>er</w:t>
            </w:r>
          </w:p>
        </w:tc>
        <w:tc>
          <w:tcPr>
            <w:tcW w:w="3708" w:type="dxa"/>
          </w:tcPr>
          <w:p w14:paraId="6CD6E87C" w14:textId="77777777" w:rsidR="00CD2FB5" w:rsidRPr="007227BE" w:rsidRDefault="00262402" w:rsidP="00E65B54">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E65B54">
            <w:pPr>
              <w:pStyle w:val="TableText"/>
            </w:pPr>
            <w:r>
              <w:t>Beached cetaceans</w:t>
            </w:r>
          </w:p>
        </w:tc>
        <w:tc>
          <w:tcPr>
            <w:tcW w:w="1123" w:type="dxa"/>
          </w:tcPr>
          <w:p w14:paraId="183FDA08" w14:textId="77777777" w:rsidR="000616B5" w:rsidRDefault="000616B5" w:rsidP="00E65B54">
            <w:pPr>
              <w:pStyle w:val="TableText"/>
            </w:pPr>
            <w:r>
              <w:t>Higher</w:t>
            </w:r>
          </w:p>
        </w:tc>
        <w:tc>
          <w:tcPr>
            <w:tcW w:w="3708" w:type="dxa"/>
          </w:tcPr>
          <w:p w14:paraId="649C24D1" w14:textId="77777777" w:rsidR="000616B5" w:rsidRPr="007227BE" w:rsidRDefault="000616B5" w:rsidP="00E65B54">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E65B54">
            <w:pPr>
              <w:pStyle w:val="TableText"/>
            </w:pPr>
            <w:r w:rsidRPr="00520052">
              <w:t>Restricted range</w:t>
            </w:r>
          </w:p>
        </w:tc>
        <w:tc>
          <w:tcPr>
            <w:tcW w:w="1123" w:type="dxa"/>
          </w:tcPr>
          <w:p w14:paraId="1488472D" w14:textId="77777777" w:rsidR="00CD2FB5" w:rsidRDefault="00361AB0" w:rsidP="00E65B54">
            <w:pPr>
              <w:pStyle w:val="TableText"/>
            </w:pPr>
            <w:r>
              <w:t>L</w:t>
            </w:r>
            <w:r w:rsidR="00CD2FB5">
              <w:t>ow</w:t>
            </w:r>
            <w:r>
              <w:t>er</w:t>
            </w:r>
          </w:p>
        </w:tc>
        <w:tc>
          <w:tcPr>
            <w:tcW w:w="3708" w:type="dxa"/>
          </w:tcPr>
          <w:p w14:paraId="4B1F4BF5" w14:textId="77777777" w:rsidR="00CD2FB5" w:rsidRPr="007227BE" w:rsidRDefault="00CD2FB5" w:rsidP="00E65B54">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E65B54">
            <w:pPr>
              <w:pStyle w:val="TableText"/>
            </w:pPr>
            <w:r w:rsidRPr="00520052">
              <w:t>Secretive or inconspicuous</w:t>
            </w:r>
          </w:p>
        </w:tc>
        <w:tc>
          <w:tcPr>
            <w:tcW w:w="1123" w:type="dxa"/>
          </w:tcPr>
          <w:p w14:paraId="556E8CAE" w14:textId="77777777" w:rsidR="00CD2FB5" w:rsidRDefault="00361AB0" w:rsidP="00E65B54">
            <w:pPr>
              <w:pStyle w:val="TableText"/>
            </w:pPr>
            <w:r>
              <w:t>L</w:t>
            </w:r>
            <w:r w:rsidR="00CD2FB5">
              <w:t>ow</w:t>
            </w:r>
            <w:r>
              <w:t>er</w:t>
            </w:r>
          </w:p>
        </w:tc>
        <w:tc>
          <w:tcPr>
            <w:tcW w:w="3708" w:type="dxa"/>
          </w:tcPr>
          <w:p w14:paraId="0D17CC80" w14:textId="77777777" w:rsidR="00CD2FB5" w:rsidRPr="007227BE" w:rsidRDefault="00CD2FB5" w:rsidP="00E65B54">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E65B54">
            <w:pPr>
              <w:pStyle w:val="TableText"/>
            </w:pPr>
            <w:r w:rsidRPr="00520052">
              <w:t>Size?</w:t>
            </w:r>
          </w:p>
        </w:tc>
        <w:tc>
          <w:tcPr>
            <w:tcW w:w="1123" w:type="dxa"/>
          </w:tcPr>
          <w:p w14:paraId="1623BA2F" w14:textId="77777777" w:rsidR="00CD2FB5" w:rsidRDefault="00CD2FB5" w:rsidP="00E65B54">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E65B54">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E65B54">
            <w:pPr>
              <w:pStyle w:val="TableText"/>
            </w:pPr>
            <w:r w:rsidRPr="00520052">
              <w:t>Red List Stauts</w:t>
            </w:r>
          </w:p>
        </w:tc>
        <w:tc>
          <w:tcPr>
            <w:tcW w:w="1123" w:type="dxa"/>
          </w:tcPr>
          <w:p w14:paraId="5C3FC0EF" w14:textId="77777777" w:rsidR="00361AB0" w:rsidRDefault="00361AB0" w:rsidP="00E65B54">
            <w:pPr>
              <w:pStyle w:val="TableText"/>
            </w:pPr>
            <w:r>
              <w:t>Higher or lower</w:t>
            </w:r>
          </w:p>
        </w:tc>
        <w:tc>
          <w:tcPr>
            <w:tcW w:w="3708" w:type="dxa"/>
          </w:tcPr>
          <w:p w14:paraId="14D9784E" w14:textId="77777777" w:rsidR="00361AB0" w:rsidRPr="00464D8F" w:rsidRDefault="00361AB0" w:rsidP="00E65B54">
            <w:pPr>
              <w:pStyle w:val="TableText"/>
            </w:pPr>
          </w:p>
        </w:tc>
      </w:tr>
    </w:tbl>
    <w:p w14:paraId="052E1674" w14:textId="77777777" w:rsidR="003435AA" w:rsidRDefault="003435AA" w:rsidP="000B2F59">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B2F59">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B2F59">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B2F59">
      <w:pPr>
        <w:pStyle w:val="ListNumber"/>
        <w:numPr>
          <w:ilvl w:val="0"/>
          <w:numId w:val="14"/>
        </w:numPr>
      </w:pPr>
      <w:r>
        <w:t>Conspicuous or slow moving species will have more, e.g. big land mammals, e.g. bison, foxes, giraffes</w:t>
      </w:r>
    </w:p>
    <w:p w14:paraId="42177F3C" w14:textId="77777777" w:rsidR="00236659" w:rsidRDefault="00D07D1F" w:rsidP="000B2F59">
      <w:pPr>
        <w:pStyle w:val="ListNumber"/>
        <w:numPr>
          <w:ilvl w:val="0"/>
          <w:numId w:val="14"/>
        </w:numPr>
      </w:pPr>
      <w:r>
        <w:t>Common pests will have more images, e.g. rats</w:t>
      </w:r>
      <w:r w:rsidR="00C05E97">
        <w:t xml:space="preserve">. </w:t>
      </w:r>
    </w:p>
    <w:p w14:paraId="1A790A99" w14:textId="77777777" w:rsidR="00C24A0F" w:rsidRDefault="002523A2" w:rsidP="000B2F59">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B2F59">
      <w:pPr>
        <w:pStyle w:val="ListNumber"/>
        <w:numPr>
          <w:ilvl w:val="0"/>
          <w:numId w:val="14"/>
        </w:numPr>
      </w:pPr>
      <w:r>
        <w:t xml:space="preserve">Multiple images for the same species on the same page, e.g. </w:t>
      </w:r>
      <w:hyperlink r:id="rId339" w:history="1">
        <w:r w:rsidRPr="00192482">
          <w:rPr>
            <w:rStyle w:val="Hyperlink"/>
          </w:rPr>
          <w:t>here</w:t>
        </w:r>
      </w:hyperlink>
    </w:p>
    <w:p w14:paraId="5F0EC890" w14:textId="77777777" w:rsidR="00152FBD" w:rsidRDefault="00152FBD" w:rsidP="00152FBD">
      <w:pPr>
        <w:pStyle w:val="Heading3"/>
      </w:pPr>
      <w:r>
        <w:t xml:space="preserve">Correcting for </w:t>
      </w:r>
      <w:r w:rsidR="00762DF0">
        <w:t>API search issues</w:t>
      </w:r>
    </w:p>
    <w:p w14:paraId="553133F9" w14:textId="77777777" w:rsidR="00762DF0" w:rsidRDefault="00762DF0" w:rsidP="00762DF0">
      <w:pPr>
        <w:pStyle w:val="Heading4"/>
      </w:pPr>
      <w:r>
        <w:t>Correcting for binomials with the same Genus and Specific name</w:t>
      </w:r>
    </w:p>
    <w:p w14:paraId="5BA3B45E" w14:textId="77777777" w:rsidR="0084794C" w:rsidRDefault="0084794C" w:rsidP="003D4FE8">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3D4FE8">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3D4FE8">
      <w:pPr>
        <w:pStyle w:val="BodyText2"/>
      </w:pPr>
      <w:r>
        <w:t>Still no way of correcting for ‘Bison bison’ as the common name is ‘Bison’!</w:t>
      </w:r>
    </w:p>
    <w:p w14:paraId="3BBFEA66" w14:textId="77777777" w:rsidR="009E7CB7" w:rsidRDefault="009E7CB7" w:rsidP="009E7CB7">
      <w:pPr>
        <w:pStyle w:val="Heading4"/>
      </w:pPr>
      <w:r>
        <w:lastRenderedPageBreak/>
        <w:t>Removing duplicate domain hits</w:t>
      </w:r>
    </w:p>
    <w:p w14:paraId="4C901FE0" w14:textId="77777777" w:rsidR="009E7CB7" w:rsidRDefault="009E7CB7" w:rsidP="003D4FE8">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2A4A09">
      <w:pPr>
        <w:pStyle w:val="Heading4"/>
      </w:pPr>
      <w:r>
        <w:t>Correcting for species range</w:t>
      </w:r>
      <w:r w:rsidR="00581EED">
        <w:t xml:space="preserve"> size</w:t>
      </w:r>
    </w:p>
    <w:p w14:paraId="01ABDF01" w14:textId="77777777" w:rsidR="00194C81" w:rsidRPr="00E71FCF" w:rsidRDefault="002A4A09" w:rsidP="003D4FE8">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3D4FE8">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194C81">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E65B54">
            <w:pPr>
              <w:pStyle w:val="TableTextHeader"/>
            </w:pPr>
            <w:r w:rsidRPr="00065CFF">
              <w:t>Red list status</w:t>
            </w:r>
          </w:p>
        </w:tc>
        <w:tc>
          <w:tcPr>
            <w:tcW w:w="1837" w:type="dxa"/>
          </w:tcPr>
          <w:p w14:paraId="37DDE0B5" w14:textId="77777777" w:rsidR="00194C81" w:rsidRPr="00F720D1" w:rsidRDefault="00194C81" w:rsidP="00E65B54">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E65B54">
            <w:pPr>
              <w:pStyle w:val="TableText"/>
            </w:pPr>
            <w:r w:rsidRPr="00065CFF">
              <w:t>LC</w:t>
            </w:r>
          </w:p>
        </w:tc>
        <w:tc>
          <w:tcPr>
            <w:tcW w:w="1837" w:type="dxa"/>
          </w:tcPr>
          <w:p w14:paraId="7BF3B353" w14:textId="77777777" w:rsidR="00194C81" w:rsidRPr="005921D0" w:rsidRDefault="00194C81" w:rsidP="00E65B54">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E65B54">
            <w:pPr>
              <w:pStyle w:val="TableText"/>
            </w:pPr>
            <w:r w:rsidRPr="00065CFF">
              <w:t>NT</w:t>
            </w:r>
          </w:p>
        </w:tc>
        <w:tc>
          <w:tcPr>
            <w:tcW w:w="1837" w:type="dxa"/>
          </w:tcPr>
          <w:p w14:paraId="6C4123AF" w14:textId="77777777" w:rsidR="00194C81" w:rsidRPr="005921D0" w:rsidRDefault="00194C81" w:rsidP="00E65B54">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E65B54">
            <w:pPr>
              <w:pStyle w:val="TableText"/>
            </w:pPr>
            <w:r w:rsidRPr="00065CFF">
              <w:t>VU</w:t>
            </w:r>
          </w:p>
        </w:tc>
        <w:tc>
          <w:tcPr>
            <w:tcW w:w="1837" w:type="dxa"/>
          </w:tcPr>
          <w:p w14:paraId="00ABC6E4" w14:textId="77777777" w:rsidR="00194C81" w:rsidRPr="005921D0" w:rsidRDefault="00194C81" w:rsidP="00E65B54">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E65B54">
            <w:pPr>
              <w:pStyle w:val="TableText"/>
            </w:pPr>
            <w:r w:rsidRPr="00065CFF">
              <w:t>DD</w:t>
            </w:r>
          </w:p>
        </w:tc>
        <w:tc>
          <w:tcPr>
            <w:tcW w:w="1837" w:type="dxa"/>
          </w:tcPr>
          <w:p w14:paraId="0E2FCF75" w14:textId="77777777" w:rsidR="00194C81" w:rsidRPr="005921D0" w:rsidRDefault="00194C81" w:rsidP="00E65B54">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E65B54">
            <w:pPr>
              <w:pStyle w:val="TableText"/>
            </w:pPr>
            <w:r w:rsidRPr="00065CFF">
              <w:t>EN</w:t>
            </w:r>
          </w:p>
        </w:tc>
        <w:tc>
          <w:tcPr>
            <w:tcW w:w="1837" w:type="dxa"/>
          </w:tcPr>
          <w:p w14:paraId="773DBB15" w14:textId="77777777" w:rsidR="00194C81" w:rsidRPr="005921D0" w:rsidRDefault="00194C81" w:rsidP="00E65B54">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E65B54">
            <w:pPr>
              <w:pStyle w:val="TableText"/>
            </w:pPr>
            <w:r w:rsidRPr="00065CFF">
              <w:t>CR</w:t>
            </w:r>
          </w:p>
        </w:tc>
        <w:tc>
          <w:tcPr>
            <w:tcW w:w="1837" w:type="dxa"/>
          </w:tcPr>
          <w:p w14:paraId="0DB82295" w14:textId="77777777" w:rsidR="00194C81" w:rsidRPr="005921D0" w:rsidRDefault="00194C81" w:rsidP="00E65B54">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E65B54">
            <w:pPr>
              <w:pStyle w:val="TableText"/>
            </w:pPr>
            <w:r w:rsidRPr="00065CFF">
              <w:t>EX</w:t>
            </w:r>
          </w:p>
        </w:tc>
        <w:tc>
          <w:tcPr>
            <w:tcW w:w="1837" w:type="dxa"/>
          </w:tcPr>
          <w:p w14:paraId="463F41A8" w14:textId="77777777" w:rsidR="00194C81" w:rsidRPr="005921D0" w:rsidRDefault="00194C81" w:rsidP="00E65B54">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E65B54">
            <w:pPr>
              <w:pStyle w:val="TableText"/>
            </w:pPr>
            <w:r w:rsidRPr="00065CFF">
              <w:t>EW</w:t>
            </w:r>
          </w:p>
        </w:tc>
        <w:tc>
          <w:tcPr>
            <w:tcW w:w="1837" w:type="dxa"/>
          </w:tcPr>
          <w:p w14:paraId="17FBA344" w14:textId="77777777" w:rsidR="00194C81" w:rsidRPr="005921D0" w:rsidRDefault="00194C81" w:rsidP="00E65B54">
            <w:pPr>
              <w:pStyle w:val="TableText"/>
            </w:pPr>
            <w:r w:rsidRPr="005921D0">
              <w:t>2305479652</w:t>
            </w:r>
          </w:p>
        </w:tc>
      </w:tr>
    </w:tbl>
    <w:p w14:paraId="11D2FDA0" w14:textId="77777777" w:rsidR="00630870" w:rsidRDefault="001859D1" w:rsidP="003D4FE8">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3D4FE8">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5B9BD5" w:themeColor="accent1"/>
            </w:tcBorders>
          </w:tcPr>
          <w:p w14:paraId="72B57FA9" w14:textId="77777777" w:rsidR="00630870" w:rsidRPr="00065CFF" w:rsidRDefault="00630870" w:rsidP="00E65B54">
            <w:pPr>
              <w:pStyle w:val="TableTextHeader"/>
            </w:pPr>
            <w:r w:rsidRPr="00065CFF">
              <w:t>species_id</w:t>
            </w:r>
          </w:p>
        </w:tc>
        <w:tc>
          <w:tcPr>
            <w:tcW w:w="1833" w:type="dxa"/>
            <w:tcBorders>
              <w:bottom w:val="single" w:sz="8" w:space="0" w:color="5B9BD5" w:themeColor="accent1"/>
            </w:tcBorders>
          </w:tcPr>
          <w:p w14:paraId="37EF7B65" w14:textId="77777777" w:rsidR="00630870" w:rsidRPr="00630870" w:rsidRDefault="00630870" w:rsidP="00E65B54">
            <w:pPr>
              <w:pStyle w:val="TableTextHeader"/>
            </w:pPr>
            <w:r>
              <w:t>Binomial</w:t>
            </w:r>
          </w:p>
        </w:tc>
        <w:tc>
          <w:tcPr>
            <w:tcW w:w="1984" w:type="dxa"/>
            <w:tcBorders>
              <w:bottom w:val="single" w:sz="8" w:space="0" w:color="5B9BD5" w:themeColor="accent1"/>
            </w:tcBorders>
          </w:tcPr>
          <w:p w14:paraId="795D950C" w14:textId="77777777" w:rsidR="00630870" w:rsidRPr="00630870" w:rsidRDefault="00630870" w:rsidP="00E65B54">
            <w:pPr>
              <w:pStyle w:val="TableTextHeader"/>
            </w:pPr>
            <w:r>
              <w:t>Common name</w:t>
            </w:r>
          </w:p>
        </w:tc>
        <w:tc>
          <w:tcPr>
            <w:tcW w:w="1281" w:type="dxa"/>
            <w:tcBorders>
              <w:bottom w:val="single" w:sz="8" w:space="0" w:color="5B9BD5" w:themeColor="accent1"/>
            </w:tcBorders>
          </w:tcPr>
          <w:p w14:paraId="162BF8E1" w14:textId="77777777" w:rsidR="00630870" w:rsidRPr="00630870" w:rsidRDefault="00630870" w:rsidP="00E65B54">
            <w:pPr>
              <w:pStyle w:val="TableTextHeader"/>
            </w:pPr>
            <w:r>
              <w:t>Range (Km2)</w:t>
            </w:r>
          </w:p>
        </w:tc>
        <w:tc>
          <w:tcPr>
            <w:tcW w:w="993" w:type="dxa"/>
            <w:tcBorders>
              <w:bottom w:val="single" w:sz="8" w:space="0" w:color="5B9BD5" w:themeColor="accent1"/>
            </w:tcBorders>
          </w:tcPr>
          <w:p w14:paraId="2FF78B9B" w14:textId="77777777" w:rsidR="00630870" w:rsidRPr="00630870" w:rsidRDefault="00630870" w:rsidP="00E65B54">
            <w:pPr>
              <w:pStyle w:val="TableTextHeader"/>
            </w:pPr>
            <w:r>
              <w:t>Image count</w:t>
            </w:r>
          </w:p>
        </w:tc>
        <w:tc>
          <w:tcPr>
            <w:tcW w:w="1134" w:type="dxa"/>
            <w:tcBorders>
              <w:bottom w:val="single" w:sz="8" w:space="0" w:color="5B9BD5" w:themeColor="accent1"/>
            </w:tcBorders>
          </w:tcPr>
          <w:p w14:paraId="46B3982B" w14:textId="77777777" w:rsidR="00630870" w:rsidRPr="00630870" w:rsidRDefault="00630870" w:rsidP="00E65B54">
            <w:pPr>
              <w:pStyle w:val="TableTextHeader"/>
            </w:pPr>
            <w:r>
              <w:t>Red list status</w:t>
            </w:r>
          </w:p>
        </w:tc>
      </w:tr>
      <w:tr w:rsidR="00630870" w:rsidRPr="00630870" w14:paraId="12412443" w14:textId="77777777" w:rsidTr="00AC7601">
        <w:trPr>
          <w:jc w:val="center"/>
        </w:trPr>
        <w:tc>
          <w:tcPr>
            <w:tcW w:w="701" w:type="dxa"/>
            <w:shd w:val="clear" w:color="auto" w:fill="E7E6E6" w:themeFill="background2"/>
          </w:tcPr>
          <w:p w14:paraId="503DDA62" w14:textId="77777777" w:rsidR="00630870" w:rsidRPr="00065CFF" w:rsidRDefault="00630870" w:rsidP="00E65B54">
            <w:pPr>
              <w:pStyle w:val="TableText"/>
            </w:pPr>
            <w:r w:rsidRPr="00065CFF">
              <w:t>19516</w:t>
            </w:r>
          </w:p>
        </w:tc>
        <w:tc>
          <w:tcPr>
            <w:tcW w:w="1833" w:type="dxa"/>
            <w:shd w:val="clear" w:color="auto" w:fill="E7E6E6" w:themeFill="background2"/>
          </w:tcPr>
          <w:p w14:paraId="6FEFC8ED" w14:textId="77777777" w:rsidR="00630870" w:rsidRPr="00630870" w:rsidRDefault="00630870" w:rsidP="00E65B54">
            <w:pPr>
              <w:pStyle w:val="TableText"/>
            </w:pPr>
            <w:r w:rsidRPr="00630870">
              <w:t>Rhinolophus euryale</w:t>
            </w:r>
          </w:p>
        </w:tc>
        <w:tc>
          <w:tcPr>
            <w:tcW w:w="1984" w:type="dxa"/>
            <w:shd w:val="clear" w:color="auto" w:fill="E7E6E6" w:themeFill="background2"/>
          </w:tcPr>
          <w:p w14:paraId="5CFC1871" w14:textId="77777777" w:rsidR="00630870" w:rsidRPr="00630870" w:rsidRDefault="00630870" w:rsidP="00E65B54">
            <w:pPr>
              <w:pStyle w:val="TableText"/>
            </w:pPr>
            <w:r w:rsidRPr="00630870">
              <w:t>Mediterranean horseshoe bat</w:t>
            </w:r>
          </w:p>
        </w:tc>
        <w:tc>
          <w:tcPr>
            <w:tcW w:w="1281" w:type="dxa"/>
            <w:shd w:val="clear" w:color="auto" w:fill="E7E6E6" w:themeFill="background2"/>
          </w:tcPr>
          <w:p w14:paraId="4E429A11" w14:textId="77777777" w:rsidR="00630870" w:rsidRPr="00630870" w:rsidRDefault="00630870" w:rsidP="00E65B54">
            <w:pPr>
              <w:pStyle w:val="TableText"/>
            </w:pPr>
            <w:r w:rsidRPr="00630870">
              <w:t>272610879488061</w:t>
            </w:r>
          </w:p>
        </w:tc>
        <w:tc>
          <w:tcPr>
            <w:tcW w:w="993" w:type="dxa"/>
            <w:shd w:val="clear" w:color="auto" w:fill="E7E6E6" w:themeFill="background2"/>
          </w:tcPr>
          <w:p w14:paraId="6C1D510B" w14:textId="77777777" w:rsidR="00630870" w:rsidRPr="00630870" w:rsidRDefault="00630870" w:rsidP="00E65B54">
            <w:pPr>
              <w:pStyle w:val="TableText"/>
            </w:pPr>
            <w:r w:rsidRPr="00630870">
              <w:t>10100</w:t>
            </w:r>
          </w:p>
        </w:tc>
        <w:tc>
          <w:tcPr>
            <w:tcW w:w="1134" w:type="dxa"/>
            <w:shd w:val="clear" w:color="auto" w:fill="E7E6E6" w:themeFill="background2"/>
          </w:tcPr>
          <w:p w14:paraId="3BBB0F27" w14:textId="77777777" w:rsidR="00630870" w:rsidRPr="00630870" w:rsidRDefault="00630870" w:rsidP="00E65B54">
            <w:pPr>
              <w:pStyle w:val="TableText"/>
            </w:pPr>
            <w:r w:rsidRPr="00630870">
              <w:t>NT</w:t>
            </w:r>
          </w:p>
        </w:tc>
      </w:tr>
      <w:tr w:rsidR="00AC7601" w:rsidRPr="00630870" w14:paraId="5817136A" w14:textId="77777777" w:rsidTr="00AC7601">
        <w:trPr>
          <w:jc w:val="center"/>
        </w:trPr>
        <w:tc>
          <w:tcPr>
            <w:tcW w:w="701" w:type="dxa"/>
            <w:tcBorders>
              <w:top w:val="single" w:sz="8" w:space="0" w:color="5B9BD5" w:themeColor="accent1"/>
              <w:bottom w:val="single" w:sz="8" w:space="0" w:color="5B9BD5" w:themeColor="accent1"/>
            </w:tcBorders>
            <w:shd w:val="clear" w:color="auto" w:fill="E7E6E6" w:themeFill="background2"/>
          </w:tcPr>
          <w:p w14:paraId="6818D0B1" w14:textId="77777777" w:rsidR="00630870" w:rsidRPr="00065CFF" w:rsidRDefault="00630870" w:rsidP="00E65B54">
            <w:pPr>
              <w:pStyle w:val="TableText"/>
            </w:pPr>
            <w:r w:rsidRPr="00065CFF">
              <w:t>21460</w:t>
            </w:r>
          </w:p>
        </w:tc>
        <w:tc>
          <w:tcPr>
            <w:tcW w:w="1833" w:type="dxa"/>
            <w:tcBorders>
              <w:top w:val="single" w:sz="8" w:space="0" w:color="5B9BD5" w:themeColor="accent1"/>
              <w:bottom w:val="single" w:sz="8" w:space="0" w:color="5B9BD5" w:themeColor="accent1"/>
            </w:tcBorders>
            <w:shd w:val="clear" w:color="auto" w:fill="E7E6E6" w:themeFill="background2"/>
          </w:tcPr>
          <w:p w14:paraId="1B0AF28A" w14:textId="77777777" w:rsidR="00630870" w:rsidRPr="00630870" w:rsidRDefault="00630870" w:rsidP="00E65B54">
            <w:pPr>
              <w:pStyle w:val="TableText"/>
            </w:pPr>
            <w:r w:rsidRPr="00630870">
              <w:t>Taphozous mauritianus</w:t>
            </w:r>
          </w:p>
        </w:tc>
        <w:tc>
          <w:tcPr>
            <w:tcW w:w="1984" w:type="dxa"/>
            <w:tcBorders>
              <w:top w:val="single" w:sz="8" w:space="0" w:color="5B9BD5" w:themeColor="accent1"/>
              <w:bottom w:val="single" w:sz="8" w:space="0" w:color="5B9BD5" w:themeColor="accent1"/>
            </w:tcBorders>
            <w:shd w:val="clear" w:color="auto" w:fill="E7E6E6" w:themeFill="background2"/>
          </w:tcPr>
          <w:p w14:paraId="0E07629D" w14:textId="77777777" w:rsidR="00630870" w:rsidRPr="00630870" w:rsidRDefault="00630870" w:rsidP="00E65B54">
            <w:pPr>
              <w:pStyle w:val="TableText"/>
            </w:pPr>
            <w:r w:rsidRPr="00630870">
              <w:t>Mauritian tomb bat</w:t>
            </w:r>
          </w:p>
        </w:tc>
        <w:tc>
          <w:tcPr>
            <w:tcW w:w="1281" w:type="dxa"/>
            <w:tcBorders>
              <w:top w:val="single" w:sz="8" w:space="0" w:color="5B9BD5" w:themeColor="accent1"/>
              <w:bottom w:val="single" w:sz="8" w:space="0" w:color="5B9BD5" w:themeColor="accent1"/>
            </w:tcBorders>
            <w:shd w:val="clear" w:color="auto" w:fill="E7E6E6" w:themeFill="background2"/>
          </w:tcPr>
          <w:p w14:paraId="4C5EE9A4" w14:textId="77777777" w:rsidR="00630870" w:rsidRPr="00630870" w:rsidRDefault="00630870" w:rsidP="00E65B54">
            <w:pPr>
              <w:pStyle w:val="TableText"/>
            </w:pPr>
            <w:r w:rsidRPr="00630870">
              <w:t>270008821494495</w:t>
            </w:r>
          </w:p>
        </w:tc>
        <w:tc>
          <w:tcPr>
            <w:tcW w:w="993" w:type="dxa"/>
            <w:tcBorders>
              <w:top w:val="single" w:sz="8" w:space="0" w:color="5B9BD5" w:themeColor="accent1"/>
              <w:bottom w:val="single" w:sz="8" w:space="0" w:color="5B9BD5" w:themeColor="accent1"/>
            </w:tcBorders>
            <w:shd w:val="clear" w:color="auto" w:fill="E7E6E6" w:themeFill="background2"/>
          </w:tcPr>
          <w:p w14:paraId="703612CA" w14:textId="77777777" w:rsidR="00630870" w:rsidRPr="00630870" w:rsidRDefault="00630870" w:rsidP="00E65B54">
            <w:pPr>
              <w:pStyle w:val="TableText"/>
            </w:pPr>
            <w:r w:rsidRPr="00630870">
              <w:t>135</w:t>
            </w:r>
          </w:p>
        </w:tc>
        <w:tc>
          <w:tcPr>
            <w:tcW w:w="1134" w:type="dxa"/>
            <w:tcBorders>
              <w:top w:val="single" w:sz="8" w:space="0" w:color="5B9BD5" w:themeColor="accent1"/>
              <w:bottom w:val="single" w:sz="8" w:space="0" w:color="5B9BD5" w:themeColor="accent1"/>
            </w:tcBorders>
            <w:shd w:val="clear" w:color="auto" w:fill="E7E6E6" w:themeFill="background2"/>
          </w:tcPr>
          <w:p w14:paraId="657BC3E5" w14:textId="77777777" w:rsidR="00630870" w:rsidRPr="00630870" w:rsidRDefault="00630870" w:rsidP="00E65B54">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E65B54">
            <w:pPr>
              <w:pStyle w:val="TableText"/>
            </w:pPr>
            <w:r w:rsidRPr="00065CFF">
              <w:t>8543</w:t>
            </w:r>
          </w:p>
        </w:tc>
        <w:tc>
          <w:tcPr>
            <w:tcW w:w="1833" w:type="dxa"/>
          </w:tcPr>
          <w:p w14:paraId="182D03CB" w14:textId="77777777" w:rsidR="00065CFF" w:rsidRPr="00630870" w:rsidRDefault="00065CFF" w:rsidP="00E65B54">
            <w:pPr>
              <w:pStyle w:val="TableText"/>
            </w:pPr>
            <w:r>
              <w:t>Felis silvestris</w:t>
            </w:r>
          </w:p>
        </w:tc>
        <w:tc>
          <w:tcPr>
            <w:tcW w:w="1984" w:type="dxa"/>
          </w:tcPr>
          <w:p w14:paraId="11F734CD" w14:textId="77777777" w:rsidR="00065CFF" w:rsidRPr="00630870" w:rsidRDefault="00065CFF" w:rsidP="00E65B54">
            <w:pPr>
              <w:pStyle w:val="TableText"/>
            </w:pPr>
            <w:r w:rsidRPr="00065CFF">
              <w:t>Wildcat</w:t>
            </w:r>
          </w:p>
        </w:tc>
        <w:tc>
          <w:tcPr>
            <w:tcW w:w="1281" w:type="dxa"/>
          </w:tcPr>
          <w:p w14:paraId="53B15CD6" w14:textId="77777777" w:rsidR="00065CFF" w:rsidRPr="00630870" w:rsidRDefault="00065CFF" w:rsidP="00E65B54">
            <w:pPr>
              <w:pStyle w:val="TableText"/>
            </w:pPr>
            <w:r w:rsidRPr="00065CFF">
              <w:t>383641615274766</w:t>
            </w:r>
          </w:p>
        </w:tc>
        <w:tc>
          <w:tcPr>
            <w:tcW w:w="993" w:type="dxa"/>
          </w:tcPr>
          <w:p w14:paraId="564358B4" w14:textId="77777777" w:rsidR="00065CFF" w:rsidRPr="00630870" w:rsidRDefault="00065CFF" w:rsidP="00E65B54">
            <w:pPr>
              <w:pStyle w:val="TableText"/>
            </w:pPr>
            <w:r w:rsidRPr="00065CFF">
              <w:t>47600</w:t>
            </w:r>
          </w:p>
        </w:tc>
        <w:tc>
          <w:tcPr>
            <w:tcW w:w="1134" w:type="dxa"/>
          </w:tcPr>
          <w:p w14:paraId="70AEDEDC" w14:textId="77777777" w:rsidR="00065CFF" w:rsidRPr="00630870" w:rsidRDefault="00065CFF" w:rsidP="00E65B54">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E65B54">
            <w:pPr>
              <w:pStyle w:val="TableText"/>
            </w:pPr>
            <w:r w:rsidRPr="00065CFF">
              <w:t>41606</w:t>
            </w:r>
          </w:p>
        </w:tc>
        <w:tc>
          <w:tcPr>
            <w:tcW w:w="1833" w:type="dxa"/>
          </w:tcPr>
          <w:p w14:paraId="3E1860F4" w14:textId="77777777" w:rsidR="00065CFF" w:rsidRDefault="00065CFF" w:rsidP="00E65B54">
            <w:pPr>
              <w:pStyle w:val="TableText"/>
            </w:pPr>
            <w:r w:rsidRPr="00065CFF">
              <w:t>Herpestes sanguineus</w:t>
            </w:r>
          </w:p>
        </w:tc>
        <w:tc>
          <w:tcPr>
            <w:tcW w:w="1984" w:type="dxa"/>
          </w:tcPr>
          <w:p w14:paraId="484C417D" w14:textId="77777777" w:rsidR="00065CFF" w:rsidRPr="00065CFF" w:rsidRDefault="00065CFF" w:rsidP="00E65B54">
            <w:pPr>
              <w:pStyle w:val="TableText"/>
            </w:pPr>
            <w:r w:rsidRPr="00065CFF">
              <w:t>Slender Mongoose</w:t>
            </w:r>
          </w:p>
        </w:tc>
        <w:tc>
          <w:tcPr>
            <w:tcW w:w="1281" w:type="dxa"/>
          </w:tcPr>
          <w:p w14:paraId="307931E0" w14:textId="77777777" w:rsidR="00065CFF" w:rsidRPr="00065CFF" w:rsidRDefault="00065CFF" w:rsidP="00E65B54">
            <w:pPr>
              <w:pStyle w:val="TableText"/>
            </w:pPr>
            <w:r w:rsidRPr="00065CFF">
              <w:t>370974922949547</w:t>
            </w:r>
          </w:p>
        </w:tc>
        <w:tc>
          <w:tcPr>
            <w:tcW w:w="993" w:type="dxa"/>
          </w:tcPr>
          <w:p w14:paraId="347B3392" w14:textId="77777777" w:rsidR="00065CFF" w:rsidRPr="00065CFF" w:rsidRDefault="00065CFF" w:rsidP="00E65B54">
            <w:pPr>
              <w:pStyle w:val="TableText"/>
            </w:pPr>
            <w:r>
              <w:t>72</w:t>
            </w:r>
          </w:p>
        </w:tc>
        <w:tc>
          <w:tcPr>
            <w:tcW w:w="1134" w:type="dxa"/>
          </w:tcPr>
          <w:p w14:paraId="75762FAB" w14:textId="77777777" w:rsidR="00065CFF" w:rsidRDefault="00065CFF" w:rsidP="00E65B54">
            <w:pPr>
              <w:pStyle w:val="TableText"/>
            </w:pPr>
            <w:r>
              <w:t>LC</w:t>
            </w:r>
          </w:p>
        </w:tc>
      </w:tr>
    </w:tbl>
    <w:p w14:paraId="3D59E02E" w14:textId="77777777" w:rsidR="00520052" w:rsidRDefault="00520052" w:rsidP="003D4FE8">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3D4FE8">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3D4FE8">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194C81">
      <w:pPr>
        <w:pStyle w:val="Heading4"/>
      </w:pPr>
      <w:r>
        <w:t>Correcting for pets</w:t>
      </w:r>
    </w:p>
    <w:p w14:paraId="71B9B90E" w14:textId="77777777" w:rsidR="00152FBD" w:rsidRPr="00DD4B54" w:rsidRDefault="009C2E20" w:rsidP="003D4FE8">
      <w:pPr>
        <w:pStyle w:val="BodyText2"/>
      </w:pPr>
      <w:r>
        <w:t>We can use a pet checklist but where from</w:t>
      </w:r>
      <w:r w:rsidR="00152FBD">
        <w:t>?</w:t>
      </w:r>
      <w:r w:rsidR="002E226B">
        <w:t xml:space="preserve"> Australian list </w:t>
      </w:r>
      <w:hyperlink r:id="rId340" w:history="1">
        <w:r w:rsidR="002E226B" w:rsidRPr="00236659">
          <w:rPr>
            <w:rStyle w:val="Hyperlink"/>
          </w:rPr>
          <w:t>here</w:t>
        </w:r>
      </w:hyperlink>
      <w:r w:rsidR="002E226B">
        <w:t>. CITES? Captive bred species?</w:t>
      </w:r>
    </w:p>
    <w:p w14:paraId="7CFD3974" w14:textId="77777777" w:rsidR="00194C81" w:rsidRDefault="009C2E20" w:rsidP="003D4FE8">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3D4FE8">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5B9BD5" w:themeColor="accent1"/>
            </w:tcBorders>
          </w:tcPr>
          <w:p w14:paraId="16458952" w14:textId="77777777" w:rsidR="00194C81" w:rsidRPr="00735F3C" w:rsidRDefault="00194C81" w:rsidP="00E65B54">
            <w:pPr>
              <w:pStyle w:val="TableTextHeader"/>
            </w:pPr>
            <w:r w:rsidRPr="00735F3C">
              <w:t>Latin</w:t>
            </w:r>
          </w:p>
        </w:tc>
        <w:tc>
          <w:tcPr>
            <w:tcW w:w="0" w:type="auto"/>
            <w:tcBorders>
              <w:bottom w:val="single" w:sz="8" w:space="0" w:color="5B9BD5" w:themeColor="accent1"/>
            </w:tcBorders>
          </w:tcPr>
          <w:p w14:paraId="04B1C471" w14:textId="77777777" w:rsidR="00194C81" w:rsidRPr="009307E1" w:rsidRDefault="00194C81" w:rsidP="00E65B54">
            <w:pPr>
              <w:pStyle w:val="TableTextHeader"/>
            </w:pPr>
            <w:r w:rsidRPr="009307E1">
              <w:t>Common</w:t>
            </w:r>
          </w:p>
        </w:tc>
        <w:tc>
          <w:tcPr>
            <w:tcW w:w="0" w:type="auto"/>
            <w:tcBorders>
              <w:bottom w:val="single" w:sz="8" w:space="0" w:color="5B9BD5" w:themeColor="accent1"/>
            </w:tcBorders>
          </w:tcPr>
          <w:p w14:paraId="32C9D8A0" w14:textId="77777777" w:rsidR="00194C81" w:rsidRPr="009307E1" w:rsidRDefault="00194C81" w:rsidP="00E65B54">
            <w:pPr>
              <w:pStyle w:val="TableTextHeader"/>
            </w:pPr>
            <w:r w:rsidRPr="009307E1">
              <w:t>RL Status</w:t>
            </w:r>
          </w:p>
        </w:tc>
        <w:tc>
          <w:tcPr>
            <w:tcW w:w="0" w:type="auto"/>
            <w:tcBorders>
              <w:bottom w:val="single" w:sz="8" w:space="0" w:color="5B9BD5" w:themeColor="accent1"/>
            </w:tcBorders>
          </w:tcPr>
          <w:p w14:paraId="04884719" w14:textId="77777777" w:rsidR="00194C81" w:rsidRPr="009307E1" w:rsidRDefault="00194C81" w:rsidP="00E65B54">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E65B54">
            <w:pPr>
              <w:pStyle w:val="TableText"/>
            </w:pPr>
            <w:r w:rsidRPr="00735F3C">
              <w:t>Chinchilla chinchilla</w:t>
            </w:r>
          </w:p>
        </w:tc>
        <w:tc>
          <w:tcPr>
            <w:tcW w:w="0" w:type="auto"/>
            <w:tcBorders>
              <w:bottom w:val="nil"/>
            </w:tcBorders>
          </w:tcPr>
          <w:p w14:paraId="4264523F" w14:textId="77777777" w:rsidR="00194C81" w:rsidRPr="009307E1" w:rsidRDefault="00194C81" w:rsidP="00E65B54">
            <w:pPr>
              <w:pStyle w:val="TableText"/>
            </w:pPr>
            <w:r w:rsidRPr="009307E1">
              <w:t>Chinchilla</w:t>
            </w:r>
          </w:p>
        </w:tc>
        <w:tc>
          <w:tcPr>
            <w:tcW w:w="0" w:type="auto"/>
            <w:tcBorders>
              <w:bottom w:val="nil"/>
            </w:tcBorders>
          </w:tcPr>
          <w:p w14:paraId="1DB4055E" w14:textId="77777777" w:rsidR="00194C81" w:rsidRPr="009307E1" w:rsidRDefault="00194C81" w:rsidP="00E65B54">
            <w:pPr>
              <w:pStyle w:val="TableText"/>
            </w:pPr>
            <w:r w:rsidRPr="009307E1">
              <w:t>CR</w:t>
            </w:r>
          </w:p>
        </w:tc>
        <w:tc>
          <w:tcPr>
            <w:tcW w:w="0" w:type="auto"/>
            <w:tcBorders>
              <w:bottom w:val="nil"/>
            </w:tcBorders>
          </w:tcPr>
          <w:p w14:paraId="1E3EAFC2" w14:textId="77777777" w:rsidR="00194C81" w:rsidRPr="009307E1" w:rsidRDefault="00194C81" w:rsidP="00E65B54">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E65B54">
            <w:pPr>
              <w:pStyle w:val="TableText"/>
            </w:pPr>
            <w:r w:rsidRPr="00735F3C">
              <w:t>Agapornis fischeri</w:t>
            </w:r>
          </w:p>
        </w:tc>
        <w:tc>
          <w:tcPr>
            <w:tcW w:w="0" w:type="auto"/>
            <w:tcBorders>
              <w:top w:val="nil"/>
              <w:bottom w:val="nil"/>
            </w:tcBorders>
          </w:tcPr>
          <w:p w14:paraId="6A2399E7" w14:textId="77777777" w:rsidR="00194C81" w:rsidRPr="009307E1" w:rsidRDefault="00194C81" w:rsidP="00E65B54">
            <w:pPr>
              <w:pStyle w:val="TableText"/>
            </w:pPr>
            <w:r w:rsidRPr="009307E1">
              <w:t>Fischer's lovebird</w:t>
            </w:r>
          </w:p>
        </w:tc>
        <w:tc>
          <w:tcPr>
            <w:tcW w:w="0" w:type="auto"/>
            <w:tcBorders>
              <w:top w:val="nil"/>
              <w:bottom w:val="nil"/>
            </w:tcBorders>
          </w:tcPr>
          <w:p w14:paraId="72D42960" w14:textId="77777777" w:rsidR="00194C81" w:rsidRPr="009307E1" w:rsidRDefault="00194C81" w:rsidP="00E65B54">
            <w:pPr>
              <w:pStyle w:val="TableText"/>
            </w:pPr>
            <w:r w:rsidRPr="009307E1">
              <w:t>NT</w:t>
            </w:r>
          </w:p>
        </w:tc>
        <w:tc>
          <w:tcPr>
            <w:tcW w:w="0" w:type="auto"/>
            <w:tcBorders>
              <w:top w:val="nil"/>
              <w:bottom w:val="nil"/>
            </w:tcBorders>
          </w:tcPr>
          <w:p w14:paraId="50444EBF" w14:textId="77777777" w:rsidR="00194C81" w:rsidRPr="009307E1" w:rsidRDefault="00194C81" w:rsidP="00E65B54">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E65B54">
            <w:pPr>
              <w:pStyle w:val="TableText"/>
            </w:pPr>
            <w:r w:rsidRPr="00735F3C">
              <w:t>Psittacus erithacus</w:t>
            </w:r>
          </w:p>
        </w:tc>
        <w:tc>
          <w:tcPr>
            <w:tcW w:w="0" w:type="auto"/>
            <w:tcBorders>
              <w:top w:val="nil"/>
              <w:bottom w:val="nil"/>
            </w:tcBorders>
          </w:tcPr>
          <w:p w14:paraId="3DD6260A" w14:textId="77777777" w:rsidR="00194C81" w:rsidRPr="009307E1" w:rsidRDefault="00194C81" w:rsidP="00E65B54">
            <w:pPr>
              <w:pStyle w:val="TableText"/>
            </w:pPr>
            <w:r w:rsidRPr="00ED700A">
              <w:t>African grey parrot</w:t>
            </w:r>
          </w:p>
        </w:tc>
        <w:tc>
          <w:tcPr>
            <w:tcW w:w="0" w:type="auto"/>
            <w:tcBorders>
              <w:top w:val="nil"/>
              <w:bottom w:val="nil"/>
            </w:tcBorders>
          </w:tcPr>
          <w:p w14:paraId="5B7E12DD" w14:textId="77777777" w:rsidR="00194C81" w:rsidRPr="009307E1" w:rsidRDefault="00194C81" w:rsidP="00E65B54">
            <w:pPr>
              <w:pStyle w:val="TableText"/>
            </w:pPr>
            <w:r>
              <w:t>NT</w:t>
            </w:r>
          </w:p>
        </w:tc>
        <w:tc>
          <w:tcPr>
            <w:tcW w:w="0" w:type="auto"/>
            <w:tcBorders>
              <w:top w:val="nil"/>
              <w:bottom w:val="nil"/>
            </w:tcBorders>
          </w:tcPr>
          <w:p w14:paraId="0EA6A232" w14:textId="77777777" w:rsidR="00194C81" w:rsidRDefault="00194C81" w:rsidP="00E65B54">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E65B54">
            <w:pPr>
              <w:pStyle w:val="TableText"/>
            </w:pPr>
            <w:r w:rsidRPr="00735F3C">
              <w:t>Kassina maculata</w:t>
            </w:r>
          </w:p>
        </w:tc>
        <w:tc>
          <w:tcPr>
            <w:tcW w:w="0" w:type="auto"/>
            <w:tcBorders>
              <w:top w:val="nil"/>
              <w:bottom w:val="nil"/>
            </w:tcBorders>
          </w:tcPr>
          <w:p w14:paraId="790CDD02" w14:textId="77777777" w:rsidR="00194C81" w:rsidRPr="00ED700A" w:rsidRDefault="00194C81" w:rsidP="00E65B54">
            <w:pPr>
              <w:pStyle w:val="TableText"/>
            </w:pPr>
          </w:p>
        </w:tc>
        <w:tc>
          <w:tcPr>
            <w:tcW w:w="0" w:type="auto"/>
            <w:tcBorders>
              <w:top w:val="nil"/>
              <w:bottom w:val="nil"/>
            </w:tcBorders>
          </w:tcPr>
          <w:p w14:paraId="7D877CC0" w14:textId="77777777" w:rsidR="00194C81" w:rsidRDefault="00194C81" w:rsidP="00E65B54">
            <w:pPr>
              <w:pStyle w:val="TableText"/>
            </w:pPr>
          </w:p>
        </w:tc>
        <w:tc>
          <w:tcPr>
            <w:tcW w:w="0" w:type="auto"/>
            <w:tcBorders>
              <w:top w:val="nil"/>
              <w:bottom w:val="nil"/>
            </w:tcBorders>
          </w:tcPr>
          <w:p w14:paraId="51C9C8A9" w14:textId="77777777" w:rsidR="00194C81" w:rsidRDefault="00194C81" w:rsidP="00E65B54">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E65B54">
            <w:pPr>
              <w:pStyle w:val="TableText"/>
            </w:pPr>
            <w:r w:rsidRPr="00104030">
              <w:t>Erythrura gouldiae</w:t>
            </w:r>
          </w:p>
        </w:tc>
        <w:tc>
          <w:tcPr>
            <w:tcW w:w="0" w:type="auto"/>
            <w:tcBorders>
              <w:top w:val="nil"/>
            </w:tcBorders>
          </w:tcPr>
          <w:p w14:paraId="6C90861C" w14:textId="77777777" w:rsidR="00194C81" w:rsidRPr="00ED700A" w:rsidRDefault="00194C81" w:rsidP="00E65B54">
            <w:pPr>
              <w:pStyle w:val="TableText"/>
            </w:pPr>
            <w:r>
              <w:t>Gouldian Finch</w:t>
            </w:r>
          </w:p>
        </w:tc>
        <w:tc>
          <w:tcPr>
            <w:tcW w:w="0" w:type="auto"/>
            <w:tcBorders>
              <w:top w:val="nil"/>
            </w:tcBorders>
          </w:tcPr>
          <w:p w14:paraId="7F75E158" w14:textId="77777777" w:rsidR="00194C81" w:rsidRDefault="00194C81" w:rsidP="00E65B54">
            <w:pPr>
              <w:pStyle w:val="TableText"/>
            </w:pPr>
          </w:p>
        </w:tc>
        <w:tc>
          <w:tcPr>
            <w:tcW w:w="0" w:type="auto"/>
            <w:tcBorders>
              <w:top w:val="nil"/>
            </w:tcBorders>
          </w:tcPr>
          <w:p w14:paraId="6852F2DD" w14:textId="77777777" w:rsidR="00194C81" w:rsidRDefault="00194C81" w:rsidP="00E65B54">
            <w:pPr>
              <w:pStyle w:val="TableText"/>
            </w:pPr>
            <w:r>
              <w:t>Pet bird and very bright</w:t>
            </w:r>
          </w:p>
        </w:tc>
      </w:tr>
    </w:tbl>
    <w:p w14:paraId="04C88FFC" w14:textId="77777777" w:rsidR="0058254B" w:rsidRDefault="0058254B" w:rsidP="0058254B">
      <w:pPr>
        <w:pStyle w:val="Heading3"/>
      </w:pPr>
      <w:r>
        <w:t>Data preparation and processing</w:t>
      </w:r>
    </w:p>
    <w:p w14:paraId="1D4876C3" w14:textId="77777777" w:rsidR="00752A24" w:rsidRDefault="0058254B" w:rsidP="003D4FE8">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3D4FE8">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C842AF">
      <w:pPr>
        <w:pStyle w:val="Heading3"/>
      </w:pPr>
      <w:r>
        <w:lastRenderedPageBreak/>
        <w:t>Uses of the Species Charisma Index</w:t>
      </w:r>
    </w:p>
    <w:p w14:paraId="570B4030" w14:textId="77777777" w:rsidR="00E7585B" w:rsidRDefault="00E7585B" w:rsidP="00E7585B">
      <w:pPr>
        <w:pStyle w:val="Heading4"/>
      </w:pPr>
      <w:r>
        <w:t>Ranking ecotourism potential for protected areas</w:t>
      </w:r>
    </w:p>
    <w:p w14:paraId="65AA5A1C" w14:textId="77777777" w:rsidR="00E7585B" w:rsidRPr="00E962D7" w:rsidRDefault="00E7585B" w:rsidP="00324C76">
      <w:pPr>
        <w:pStyle w:val="Heading5"/>
      </w:pPr>
      <w:r>
        <w:t>Which species do you include?</w:t>
      </w:r>
    </w:p>
    <w:p w14:paraId="534FDADC" w14:textId="77777777" w:rsidR="00E7585B" w:rsidRDefault="00E7585B" w:rsidP="003D4FE8">
      <w:pPr>
        <w:pStyle w:val="BodyText2"/>
      </w:pPr>
      <w:r>
        <w:t>Could we just do it for a single taxonomic group, like birds? Or have a table of number of species within each taxonomic group?</w:t>
      </w:r>
    </w:p>
    <w:p w14:paraId="398BF8F9" w14:textId="77777777" w:rsidR="00E7585B" w:rsidRDefault="00E7585B" w:rsidP="003D4FE8">
      <w:pPr>
        <w:pStyle w:val="BodyText2"/>
      </w:pPr>
      <w:r>
        <w:t>There are some problematic species:</w:t>
      </w:r>
    </w:p>
    <w:p w14:paraId="49DB3422" w14:textId="77777777" w:rsidR="00E7585B" w:rsidRDefault="00E7585B" w:rsidP="003D4FE8">
      <w:pPr>
        <w:pStyle w:val="BodyText2"/>
      </w:pPr>
      <w:r>
        <w:t xml:space="preserve">Problem of common species that are pretty – e.g. </w:t>
      </w:r>
      <w:hyperlink r:id="rId341"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3D4FE8">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3D4FE8">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A401BB">
      <w:pPr>
        <w:pStyle w:val="Heading6"/>
      </w:pPr>
      <w:r>
        <w:t>All species</w:t>
      </w:r>
    </w:p>
    <w:p w14:paraId="4EC30201" w14:textId="77777777" w:rsidR="00ED0EE8" w:rsidRDefault="00ED0EE8" w:rsidP="003D4FE8">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A401BB">
      <w:pPr>
        <w:pStyle w:val="Heading6"/>
      </w:pPr>
      <w:r>
        <w:t>All species except LC species</w:t>
      </w:r>
    </w:p>
    <w:p w14:paraId="2B44647A" w14:textId="77777777" w:rsidR="00ED0EE8" w:rsidRPr="00ED0EE8" w:rsidRDefault="00ED0EE8" w:rsidP="003D4FE8">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324C76">
      <w:pPr>
        <w:pStyle w:val="Heading5"/>
      </w:pPr>
      <w:r>
        <w:t>How do you summarise the image hit counts?</w:t>
      </w:r>
    </w:p>
    <w:p w14:paraId="24B5EE6F" w14:textId="77777777" w:rsidR="00E7585B" w:rsidRDefault="00E7585B" w:rsidP="003D4FE8">
      <w:pPr>
        <w:pStyle w:val="BodyText2"/>
      </w:pPr>
      <w:r>
        <w:t>Do we use the actual image hit counts?</w:t>
      </w:r>
    </w:p>
    <w:p w14:paraId="7288DE14" w14:textId="77777777" w:rsidR="00E7585B" w:rsidRDefault="00E7585B" w:rsidP="003D4FE8">
      <w:pPr>
        <w:pStyle w:val="BodyText2"/>
      </w:pPr>
      <w:r>
        <w:t>Could put CI scores into bins, e.g. 0-100 scores 1, 100-1000 2, 1000-10000 3 etc</w:t>
      </w:r>
    </w:p>
    <w:p w14:paraId="07BCA998" w14:textId="77777777" w:rsidR="006C6A52" w:rsidRDefault="006C6A52" w:rsidP="003D4FE8">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3D4FE8">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324C76">
      <w:pPr>
        <w:pStyle w:val="Heading5"/>
      </w:pPr>
      <w:r>
        <w:t>At what geographic scale do you rank?</w:t>
      </w:r>
    </w:p>
    <w:p w14:paraId="71FC4606" w14:textId="77777777" w:rsidR="00E7585B" w:rsidRPr="00152FBD" w:rsidRDefault="00E7585B" w:rsidP="003D4FE8">
      <w:pPr>
        <w:pStyle w:val="BodyText2"/>
      </w:pPr>
      <w:r>
        <w:t>How do you rank geographically – by continent, globally, country etc.</w:t>
      </w:r>
    </w:p>
    <w:p w14:paraId="7617531B" w14:textId="77777777" w:rsidR="005914F1" w:rsidRDefault="00265593" w:rsidP="00324C76">
      <w:pPr>
        <w:pStyle w:val="Heading5"/>
      </w:pPr>
      <w:r>
        <w:t>Global ranking sql</w:t>
      </w:r>
    </w:p>
    <w:p w14:paraId="77DC279E" w14:textId="77777777" w:rsidR="005914F1" w:rsidRPr="005914F1" w:rsidRDefault="00265593" w:rsidP="003D4FE8">
      <w:pPr>
        <w:pStyle w:val="BodyText2"/>
      </w:pPr>
      <w:r>
        <w:t>There are a set of queries that rank PAs globally for tourism potential – these are species_charisma_global*.</w:t>
      </w:r>
    </w:p>
    <w:p w14:paraId="53E8DF7E" w14:textId="77777777" w:rsidR="00A719C0" w:rsidRDefault="00A719C0" w:rsidP="00324C76">
      <w:pPr>
        <w:pStyle w:val="Heading5"/>
      </w:pPr>
      <w:r>
        <w:t>Statistics data</w:t>
      </w:r>
    </w:p>
    <w:p w14:paraId="27D2D1CC" w14:textId="77777777" w:rsidR="004B404F" w:rsidRPr="00A719C0" w:rsidRDefault="000152B6" w:rsidP="003D4FE8">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262402">
      <w:pPr>
        <w:pStyle w:val="Heading4"/>
      </w:pPr>
      <w:r>
        <w:t>Putting a value on biodiversity</w:t>
      </w:r>
    </w:p>
    <w:p w14:paraId="3F930327" w14:textId="77777777" w:rsidR="0067279D" w:rsidRDefault="0067279D" w:rsidP="003D4FE8">
      <w:pPr>
        <w:pStyle w:val="BodyText2"/>
      </w:pPr>
      <w:r>
        <w:t xml:space="preserve">Can be used by birdwatching tour operators to identify the most charismatic birds to sell to people. </w:t>
      </w:r>
    </w:p>
    <w:p w14:paraId="05ECD094" w14:textId="77777777" w:rsidR="0067279D" w:rsidRDefault="0067279D" w:rsidP="003D4FE8">
      <w:pPr>
        <w:pStyle w:val="BodyText2"/>
      </w:pPr>
      <w:r>
        <w:lastRenderedPageBreak/>
        <w:t>These values will be useful to Birdlife as well?</w:t>
      </w:r>
    </w:p>
    <w:p w14:paraId="690A7656" w14:textId="77777777" w:rsidR="00C842AF" w:rsidRDefault="00262402" w:rsidP="003D4FE8">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3D4FE8">
      <w:pPr>
        <w:pStyle w:val="BodyText2"/>
      </w:pPr>
      <w:r>
        <w:t>Most charismatic species within genera – e.g. the most charismatic cat species is – the Lion!</w:t>
      </w:r>
      <w:r w:rsidR="005F7924">
        <w:t xml:space="preserve"> Or whatever.</w:t>
      </w:r>
    </w:p>
    <w:p w14:paraId="02985D1F" w14:textId="77777777" w:rsidR="009016F0" w:rsidRDefault="009016F0" w:rsidP="003D4FE8">
      <w:pPr>
        <w:pStyle w:val="BodyText2"/>
      </w:pPr>
      <w:r>
        <w:t>Whats the most charismatic monkey – I would actually like to know!</w:t>
      </w:r>
    </w:p>
    <w:p w14:paraId="2A392F9A" w14:textId="77777777" w:rsidR="004F7F62" w:rsidRDefault="004F7F62" w:rsidP="004F7F62">
      <w:pPr>
        <w:pStyle w:val="Heading4"/>
      </w:pPr>
      <w:r>
        <w:t>Ordering species lists by the most familiar/charismatic</w:t>
      </w:r>
    </w:p>
    <w:p w14:paraId="6EE3E968" w14:textId="77777777" w:rsidR="004F7F62" w:rsidRPr="004F7F62" w:rsidRDefault="004F7F62" w:rsidP="003D4FE8">
      <w:pPr>
        <w:pStyle w:val="BodyText2"/>
      </w:pPr>
      <w:r>
        <w:t>The charisma index provides a good way to order species by how well known or charismatic they are.</w:t>
      </w:r>
    </w:p>
    <w:p w14:paraId="387E300B" w14:textId="77777777" w:rsidR="003E58D0" w:rsidRDefault="004B78C4" w:rsidP="003E58D0">
      <w:pPr>
        <w:pStyle w:val="Heading2"/>
      </w:pPr>
      <w:r>
        <w:t>S</w:t>
      </w:r>
      <w:r w:rsidR="003E58D0">
        <w:t xml:space="preserve">pecies </w:t>
      </w:r>
      <w:r>
        <w:t>R</w:t>
      </w:r>
      <w:r w:rsidR="003E58D0">
        <w:t>ichness</w:t>
      </w:r>
    </w:p>
    <w:p w14:paraId="5C05FA2D" w14:textId="77777777" w:rsidR="004A2AEA" w:rsidRDefault="004A2AEA" w:rsidP="004A2AEA">
      <w:pPr>
        <w:pStyle w:val="Heading3"/>
      </w:pPr>
      <w:r>
        <w:t>Regional</w:t>
      </w:r>
    </w:p>
    <w:p w14:paraId="6C5B6491" w14:textId="77777777" w:rsidR="004A2AEA" w:rsidRDefault="004A2AEA" w:rsidP="003D4FE8">
      <w:pPr>
        <w:pStyle w:val="BodyText2"/>
      </w:pPr>
      <w:r>
        <w:t xml:space="preserve">For Borneo trying to improve the richness map for birds by smoothing and contouring. </w:t>
      </w:r>
    </w:p>
    <w:p w14:paraId="092DEED0" w14:textId="77777777" w:rsidR="004A2AEA" w:rsidRDefault="004A2AEA" w:rsidP="004A2AEA">
      <w:pPr>
        <w:pStyle w:val="Heading4"/>
      </w:pPr>
      <w:r>
        <w:t>Smoothing</w:t>
      </w:r>
    </w:p>
    <w:p w14:paraId="422F56D6" w14:textId="77777777" w:rsidR="004A2AEA" w:rsidRDefault="004A2AEA" w:rsidP="003D4FE8">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3D4FE8">
      <w:pPr>
        <w:pStyle w:val="BodyText2"/>
      </w:pPr>
      <w:r>
        <w:rPr>
          <w:noProof/>
          <w:lang w:bidi="ar-SA"/>
        </w:rPr>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42"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43"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44"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4A2AEA">
      <w:pPr>
        <w:pStyle w:val="Heading4"/>
      </w:pPr>
      <w:r>
        <w:t>Reclassifying</w:t>
      </w:r>
    </w:p>
    <w:p w14:paraId="79EF39A9" w14:textId="77777777" w:rsidR="004A2AEA" w:rsidRDefault="004A2AEA" w:rsidP="003D4FE8">
      <w:pPr>
        <w:pStyle w:val="BodyText2"/>
      </w:pPr>
      <w:r>
        <w:t xml:space="preserve">Reclassifying the data also helps the visualisation. SEDAC have produced some good richness maps for amphibians like the example shown below which is classified into 8 classes (from </w:t>
      </w:r>
      <w:hyperlink r:id="rId345" w:anchor="species-v1" w:history="1">
        <w:r>
          <w:rPr>
            <w:rStyle w:val="Hyperlink"/>
          </w:rPr>
          <w:t>http://sedac.ciesin.columbia.edu/maps/services/wms#species-v1</w:t>
        </w:r>
      </w:hyperlink>
      <w:r>
        <w:t>):</w:t>
      </w:r>
    </w:p>
    <w:p w14:paraId="6983F2B7" w14:textId="77777777" w:rsidR="004A2AEA" w:rsidRDefault="004A2AEA" w:rsidP="003D4FE8">
      <w:pPr>
        <w:pStyle w:val="BodyText2"/>
      </w:pPr>
      <w:r>
        <w:rPr>
          <w:noProof/>
          <w:lang w:bidi="ar-SA"/>
        </w:rPr>
        <w:lastRenderedPageBreak/>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46"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47">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3D4FE8">
      <w:pPr>
        <w:pStyle w:val="BodyText2"/>
      </w:pPr>
      <w:r>
        <w:t>I could adopt a similar approach using my data and have the reclassification done in the client?</w:t>
      </w:r>
    </w:p>
    <w:p w14:paraId="47B159CD" w14:textId="77777777" w:rsidR="00616892" w:rsidRDefault="00616892" w:rsidP="00616892">
      <w:pPr>
        <w:pStyle w:val="Heading3"/>
      </w:pPr>
      <w:r>
        <w:t>Global</w:t>
      </w:r>
    </w:p>
    <w:p w14:paraId="79CEDD45" w14:textId="77777777" w:rsidR="003E58D0" w:rsidRDefault="003E58D0" w:rsidP="003D4FE8">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3D4FE8">
      <w:pPr>
        <w:pStyle w:val="BodyText2"/>
      </w:pPr>
      <w:r>
        <w:t>Using the GBIF analysis, the richest quad keys are:</w:t>
      </w:r>
    </w:p>
    <w:p w14:paraId="25E2CD57" w14:textId="77777777" w:rsidR="00B3688A" w:rsidRDefault="00B3688A" w:rsidP="003D4FE8">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3D4FE8">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3D4FE8">
      <w:pPr>
        <w:pStyle w:val="BodyText2"/>
      </w:pPr>
      <w:r>
        <w:t xml:space="preserve">The richness data is here: </w:t>
      </w:r>
    </w:p>
    <w:p w14:paraId="369FD49B" w14:textId="77777777" w:rsidR="000B492A" w:rsidRDefault="007A6E79" w:rsidP="00397DAF">
      <w:pPr>
        <w:pStyle w:val="Code"/>
      </w:pPr>
      <w:r>
        <w:t>\\h05</w:t>
      </w:r>
      <w:r w:rsidR="000B492A">
        <w:t>-dev-vm7\data\geoserver_data_dir\data\lrm\raster\global\species</w:t>
      </w:r>
    </w:p>
    <w:p w14:paraId="2CAC0A5D" w14:textId="77777777" w:rsidR="008C7905" w:rsidRDefault="008C7905" w:rsidP="00397DAF">
      <w:pPr>
        <w:pStyle w:val="Code"/>
      </w:pPr>
      <w:r w:rsidRPr="008C7905">
        <w:t>\\cruise\MONDE\DOPA\data\www</w:t>
      </w:r>
    </w:p>
    <w:p w14:paraId="5F165345" w14:textId="77777777" w:rsidR="00872D48" w:rsidRDefault="00872D48" w:rsidP="00872D48">
      <w:pPr>
        <w:pStyle w:val="Heading3"/>
      </w:pPr>
      <w:bookmarkStart w:id="89" w:name="_Toc315774593"/>
      <w:r>
        <w:t>Country</w:t>
      </w:r>
    </w:p>
    <w:p w14:paraId="768574D3" w14:textId="77777777" w:rsidR="006B33C9" w:rsidRPr="00872D48" w:rsidRDefault="00872D48" w:rsidP="003D4FE8">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866994">
      <w:pPr>
        <w:pStyle w:val="Heading3"/>
      </w:pPr>
      <w:r>
        <w:t>Uses</w:t>
      </w:r>
    </w:p>
    <w:p w14:paraId="3AB083D4" w14:textId="77777777" w:rsidR="00866994" w:rsidRPr="00866994" w:rsidRDefault="00866994" w:rsidP="003D4FE8">
      <w:pPr>
        <w:pStyle w:val="BodyText2"/>
      </w:pPr>
      <w:r>
        <w:t>Roxanne Leberger is doing an analysis of species richness patterns in forested areas in Africa using our 1Km data.</w:t>
      </w:r>
    </w:p>
    <w:p w14:paraId="20BE217A" w14:textId="77777777" w:rsidR="004604BC" w:rsidRDefault="004604BC" w:rsidP="004604BC">
      <w:pPr>
        <w:pStyle w:val="Heading2"/>
      </w:pPr>
      <w:r>
        <w:t>Custom area intersection</w:t>
      </w:r>
    </w:p>
    <w:p w14:paraId="39170768" w14:textId="77777777" w:rsidR="004604BC" w:rsidRDefault="004604BC" w:rsidP="003D4FE8">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570653">
      <w:pPr>
        <w:pStyle w:val="Heading3"/>
      </w:pPr>
      <w:r>
        <w:t>Using ArcGIS</w:t>
      </w:r>
    </w:p>
    <w:p w14:paraId="3A6329BA" w14:textId="77777777" w:rsidR="00570653" w:rsidRDefault="00570653" w:rsidP="00570653">
      <w:pPr>
        <w:pStyle w:val="Heading4"/>
      </w:pPr>
      <w:r>
        <w:t>Select By Location</w:t>
      </w:r>
    </w:p>
    <w:p w14:paraId="09448F21" w14:textId="77777777" w:rsidR="00C502D2" w:rsidRDefault="00C502D2" w:rsidP="003D4FE8">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3D4FE8">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 xml:space="preserve">should be </w:t>
      </w:r>
      <w:r>
        <w:lastRenderedPageBreak/>
        <w:t>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3D4FE8">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3D4FE8">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3D4FE8">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570653">
      <w:pPr>
        <w:pStyle w:val="Heading4"/>
      </w:pPr>
      <w:r>
        <w:t>Identify</w:t>
      </w:r>
    </w:p>
    <w:p w14:paraId="384290DD" w14:textId="77777777" w:rsidR="00570653" w:rsidRDefault="00570653" w:rsidP="003D4FE8">
      <w:pPr>
        <w:pStyle w:val="BodyText2"/>
      </w:pPr>
      <w:r>
        <w:t>Using ArcMap identify there were 126 features in about 5 minutes and it included Madagascar Sparrowhawk! But lots less than the PostGIS select.</w:t>
      </w:r>
    </w:p>
    <w:p w14:paraId="6CBC30BF" w14:textId="77777777" w:rsidR="00570653" w:rsidRDefault="00570653" w:rsidP="00570653">
      <w:pPr>
        <w:pStyle w:val="Heading3"/>
      </w:pPr>
      <w:r>
        <w:t>Using PostGIS</w:t>
      </w:r>
    </w:p>
    <w:p w14:paraId="0AA6EDA6" w14:textId="77777777" w:rsidR="00DA6687" w:rsidRDefault="00DA6687" w:rsidP="00DA6687">
      <w:pPr>
        <w:pStyle w:val="Heading4"/>
      </w:pPr>
      <w:r>
        <w:t>Using SQL queries</w:t>
      </w:r>
    </w:p>
    <w:p w14:paraId="40F7C043" w14:textId="77777777" w:rsidR="00450DBE" w:rsidRDefault="00570653" w:rsidP="003D4FE8">
      <w:pPr>
        <w:pStyle w:val="BodyText2"/>
      </w:pPr>
      <w:r>
        <w:t>For lat/long 0,0:</w:t>
      </w:r>
    </w:p>
    <w:p w14:paraId="7B97A4B3" w14:textId="77777777" w:rsidR="0005176B" w:rsidRDefault="0005176B" w:rsidP="00397DAF">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3D4FE8">
      <w:pPr>
        <w:pStyle w:val="BodyText2"/>
      </w:pPr>
      <w:r>
        <w:t xml:space="preserve">For </w:t>
      </w:r>
      <w:r w:rsidR="006F080F">
        <w:t xml:space="preserve">a point in </w:t>
      </w:r>
      <w:r>
        <w:t>Madagascar:</w:t>
      </w:r>
    </w:p>
    <w:p w14:paraId="3C59504D" w14:textId="77777777" w:rsidR="00DB406C" w:rsidRDefault="00DB406C" w:rsidP="00397DAF">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397DAF">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3D4FE8">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3D4FE8">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397DAF">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397DAF">
      <w:pPr>
        <w:pStyle w:val="sql"/>
      </w:pPr>
      <w:r>
        <w:t>5.140625,5.45343017578125 5.14520263671875,5.45892333984375 5.14697265625,5.46600341796875 5.14501953125))</w:t>
      </w:r>
    </w:p>
    <w:p w14:paraId="668CDE17" w14:textId="77777777" w:rsidR="004E250E" w:rsidRDefault="004E250E" w:rsidP="00397DAF">
      <w:pPr>
        <w:pStyle w:val="sql"/>
      </w:pPr>
      <w:r>
        <w:t>', 4326), species_distribution.species.geom)='t' ;</w:t>
      </w:r>
    </w:p>
    <w:p w14:paraId="45311363" w14:textId="77777777" w:rsidR="0080515B" w:rsidRDefault="0080515B" w:rsidP="003D4FE8">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4E250E">
      <w:pPr>
        <w:pStyle w:val="BodyText"/>
      </w:pPr>
      <w:r>
        <w:t>Central Africa:</w:t>
      </w:r>
      <w:r>
        <w:tab/>
      </w:r>
      <w:r w:rsidR="00290C14">
        <w:t>2921 rows</w:t>
      </w:r>
      <w:r w:rsidR="004C4BE2">
        <w:t xml:space="preserve"> (not unique)</w:t>
      </w:r>
    </w:p>
    <w:p w14:paraId="4D38DDB2" w14:textId="77777777" w:rsidR="004E250E" w:rsidRDefault="004E250E" w:rsidP="004E250E">
      <w:pPr>
        <w:pStyle w:val="BodyText"/>
      </w:pPr>
      <w:r>
        <w:t xml:space="preserve">West Africa: </w:t>
      </w:r>
      <w:r w:rsidR="00290C14">
        <w:tab/>
        <w:t>2014 rows</w:t>
      </w:r>
      <w:r w:rsidR="004C4BE2">
        <w:t xml:space="preserve"> (not unique)</w:t>
      </w:r>
    </w:p>
    <w:p w14:paraId="199DD068" w14:textId="77777777" w:rsidR="00E8275D" w:rsidRDefault="00E8275D" w:rsidP="003D4FE8">
      <w:pPr>
        <w:pStyle w:val="BodyText2"/>
      </w:pPr>
      <w:r>
        <w:t>Importing the data into Access.</w:t>
      </w:r>
    </w:p>
    <w:p w14:paraId="5650D7FB" w14:textId="77777777" w:rsidR="006A58D7" w:rsidRDefault="00DA6687" w:rsidP="00DA6687">
      <w:pPr>
        <w:pStyle w:val="Heading4"/>
      </w:pPr>
      <w:r>
        <w:t>Using Python and multiprocessing</w:t>
      </w:r>
    </w:p>
    <w:p w14:paraId="767AACD8" w14:textId="77777777" w:rsidR="00C747AB" w:rsidRDefault="00C747AB" w:rsidP="00324C76">
      <w:pPr>
        <w:pStyle w:val="Heading5"/>
      </w:pPr>
      <w:r>
        <w:lastRenderedPageBreak/>
        <w:t>Philipps European National Parks</w:t>
      </w:r>
    </w:p>
    <w:p w14:paraId="5B45D38D" w14:textId="77777777" w:rsidR="00D509A7" w:rsidRDefault="00D509A7" w:rsidP="00A401BB">
      <w:pPr>
        <w:pStyle w:val="Heading6"/>
      </w:pPr>
      <w:r>
        <w:t>First batch</w:t>
      </w:r>
    </w:p>
    <w:p w14:paraId="20D1B672" w14:textId="77777777" w:rsidR="00C747AB" w:rsidRDefault="004C478F" w:rsidP="003D4FE8">
      <w:pPr>
        <w:pStyle w:val="BodyText2"/>
      </w:pPr>
      <w:r>
        <w:t>Topology issues with Philipps park data.</w:t>
      </w:r>
    </w:p>
    <w:p w14:paraId="2850EE4F" w14:textId="77777777" w:rsidR="00CA627A" w:rsidRDefault="00CA627A" w:rsidP="00C12875">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8A4ABD">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8A4ABD">
      <w:pPr>
        <w:pStyle w:val="ListNumber2"/>
      </w:pPr>
      <w:r>
        <w:t xml:space="preserve">Then on the species </w:t>
      </w:r>
      <w:r w:rsidR="00DB083C">
        <w:t xml:space="preserve">database </w:t>
      </w:r>
      <w:r>
        <w:t>machine</w:t>
      </w:r>
    </w:p>
    <w:p w14:paraId="1892E221" w14:textId="77777777" w:rsidR="0017463D" w:rsidRDefault="0017463D" w:rsidP="00397DAF">
      <w:pPr>
        <w:pStyle w:val="Unix"/>
      </w:pPr>
      <w:r w:rsidRPr="0017463D">
        <w:t>-bash-</w:t>
      </w:r>
      <w:r>
        <w:t>4.1$ cd especies_python_scripts</w:t>
      </w:r>
    </w:p>
    <w:p w14:paraId="55F9D45E" w14:textId="77777777" w:rsidR="005D7D2E" w:rsidRDefault="00B2141A" w:rsidP="00397DAF">
      <w:pPr>
        <w:pStyle w:val="Unix"/>
      </w:pPr>
      <w:r w:rsidRPr="00B2141A">
        <w:t>-bash-4.1$ python redlist_intersect.py philipps_parks objectid False 8</w:t>
      </w:r>
    </w:p>
    <w:p w14:paraId="6C5505D1" w14:textId="77777777" w:rsidR="00881D35" w:rsidRDefault="00881D35" w:rsidP="00881D35">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C40357">
      <w:pPr>
        <w:pStyle w:val="BodyText"/>
      </w:pPr>
      <w:r>
        <w:t>There was another park (Hoge Kempen NP) which Philipp missed off the first list so repeated the process with this park.</w:t>
      </w:r>
    </w:p>
    <w:p w14:paraId="1CE35980" w14:textId="77777777" w:rsidR="00D509A7" w:rsidRDefault="00D509A7" w:rsidP="00A401BB">
      <w:pPr>
        <w:pStyle w:val="Heading6"/>
      </w:pPr>
      <w:r>
        <w:t>Second Batch</w:t>
      </w:r>
    </w:p>
    <w:p w14:paraId="58ED37CC" w14:textId="77777777" w:rsidR="006310B7" w:rsidRDefault="00B01444" w:rsidP="003D4FE8">
      <w:pPr>
        <w:pStyle w:val="BodyText2"/>
      </w:pPr>
      <w:r>
        <w:t>New set of sites split into 6 shapefiles</w:t>
      </w:r>
      <w:r w:rsidR="006310B7">
        <w:t>:</w:t>
      </w:r>
    </w:p>
    <w:p w14:paraId="1F828512" w14:textId="77777777" w:rsidR="00D509A7" w:rsidRDefault="006310B7" w:rsidP="006310B7">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6310B7">
      <w:pPr>
        <w:pStyle w:val="ListBullet"/>
      </w:pPr>
      <w:r>
        <w:t>Imported the allfeatureclass feature class into PostGIS using FME</w:t>
      </w:r>
      <w:r w:rsidR="00345061">
        <w:t xml:space="preserve"> (Philips_parks_16_05_13.fmw)</w:t>
      </w:r>
    </w:p>
    <w:p w14:paraId="121810B7" w14:textId="77777777" w:rsidR="006310B7" w:rsidRDefault="006310B7" w:rsidP="006310B7">
      <w:pPr>
        <w:pStyle w:val="ListBullet"/>
      </w:pPr>
      <w:r>
        <w:t>On the species machine:</w:t>
      </w:r>
    </w:p>
    <w:p w14:paraId="404607EF" w14:textId="77777777" w:rsidR="006310B7" w:rsidRDefault="006310B7" w:rsidP="00397DAF">
      <w:pPr>
        <w:pStyle w:val="Unix"/>
      </w:pPr>
      <w:r>
        <w:t>-bash-4.1$ cd especies_python_scripts</w:t>
      </w:r>
    </w:p>
    <w:p w14:paraId="59AB324A" w14:textId="77777777" w:rsidR="006310B7" w:rsidRDefault="006310B7" w:rsidP="00397DAF">
      <w:pPr>
        <w:pStyle w:val="Unix"/>
      </w:pPr>
      <w:r>
        <w:t>-bash-4.1$ python redlist_intersect.py philipps_parks objectid False 8</w:t>
      </w:r>
    </w:p>
    <w:p w14:paraId="17B53241" w14:textId="77777777" w:rsidR="00AE500C" w:rsidRDefault="004E5B49" w:rsidP="003D4FE8">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397DAF">
      <w:pPr>
        <w:pStyle w:val="Code"/>
      </w:pPr>
      <w:r w:rsidRPr="00525F04">
        <w:t>SELECT redlist_intersect(30395,'allfeatureclasses','objectid',false);</w:t>
      </w:r>
    </w:p>
    <w:p w14:paraId="7725FECB" w14:textId="77777777" w:rsidR="00690CD0" w:rsidRDefault="00690CD0" w:rsidP="00397DAF">
      <w:pPr>
        <w:pStyle w:val="Code"/>
      </w:pPr>
      <w:r>
        <w:t>ERROR:  GEOSIntersects: TopologyException: side location conflict at 18.965374137000026 47.639554476000058</w:t>
      </w:r>
    </w:p>
    <w:p w14:paraId="07ACA8E3" w14:textId="77777777" w:rsidR="00690CD0" w:rsidRDefault="00690CD0" w:rsidP="00397DAF">
      <w:pPr>
        <w:pStyle w:val="Code"/>
      </w:pPr>
      <w:r>
        <w:t>CONTEXT:  PL/pgSQL function "redlist_intersect" line 11 at RETURN QUERY</w:t>
      </w:r>
    </w:p>
    <w:p w14:paraId="05D7B8C0" w14:textId="77777777" w:rsidR="00690CD0" w:rsidRDefault="00690CD0" w:rsidP="00397DAF">
      <w:pPr>
        <w:pStyle w:val="Code"/>
      </w:pPr>
    </w:p>
    <w:p w14:paraId="3FD75EA3" w14:textId="77777777" w:rsidR="00690CD0" w:rsidRDefault="00690CD0" w:rsidP="00397DAF">
      <w:pPr>
        <w:pStyle w:val="Code"/>
      </w:pPr>
      <w:r>
        <w:t>********** Error **********</w:t>
      </w:r>
    </w:p>
    <w:p w14:paraId="44567898" w14:textId="77777777" w:rsidR="00690CD0" w:rsidRDefault="00690CD0" w:rsidP="00397DAF">
      <w:pPr>
        <w:pStyle w:val="Code"/>
      </w:pPr>
    </w:p>
    <w:p w14:paraId="445D2FD7" w14:textId="77777777" w:rsidR="00690CD0" w:rsidRDefault="00690CD0" w:rsidP="00397DAF">
      <w:pPr>
        <w:pStyle w:val="Code"/>
      </w:pPr>
      <w:r>
        <w:t>ERROR: GEOSIntersects: TopologyException: side location conflict at 18.965374137000026 47.639554476000058</w:t>
      </w:r>
    </w:p>
    <w:p w14:paraId="46013607" w14:textId="77777777" w:rsidR="00690CD0" w:rsidRDefault="00690CD0" w:rsidP="00397DAF">
      <w:pPr>
        <w:pStyle w:val="Code"/>
      </w:pPr>
      <w:r>
        <w:t>SQL state: XX000</w:t>
      </w:r>
    </w:p>
    <w:p w14:paraId="37828C1A" w14:textId="77777777" w:rsidR="00690CD0" w:rsidRDefault="00690CD0" w:rsidP="00397DAF">
      <w:pPr>
        <w:pStyle w:val="Code"/>
      </w:pPr>
      <w:r>
        <w:t>Context: PL/pgSQL function "redlist_intersect" line 11 at RETURN QUERY</w:t>
      </w:r>
    </w:p>
    <w:p w14:paraId="264587F4" w14:textId="77777777" w:rsidR="00AC4492" w:rsidRDefault="00AC4492" w:rsidP="00AC4492">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324C76">
      <w:pPr>
        <w:pStyle w:val="Heading5"/>
      </w:pPr>
      <w:r>
        <w:t>European Biogeoregions</w:t>
      </w:r>
      <w:r w:rsidR="00C306EA">
        <w:t xml:space="preserve"> (for Dario)</w:t>
      </w:r>
    </w:p>
    <w:p w14:paraId="6BA0A666" w14:textId="77777777" w:rsidR="00115A76" w:rsidRDefault="00115A76" w:rsidP="003D4FE8">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C12875">
      <w:pPr>
        <w:pStyle w:val="ListNumber2"/>
        <w:numPr>
          <w:ilvl w:val="0"/>
          <w:numId w:val="17"/>
        </w:numPr>
      </w:pPr>
      <w:r>
        <w:t>Imported the shapefile into a geodatabase and mapped - looks fine. Code field used as the id</w:t>
      </w:r>
    </w:p>
    <w:p w14:paraId="1829673F" w14:textId="77777777" w:rsidR="00B32F29" w:rsidRDefault="004F54DB" w:rsidP="005C0B11">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C16835">
      <w:pPr>
        <w:pStyle w:val="ListNumber2"/>
      </w:pPr>
      <w:r>
        <w:t>On the species database machine connected and run the following python</w:t>
      </w:r>
      <w:r w:rsidR="00DC45B0">
        <w:t xml:space="preserve"> (took 2hr 15min)</w:t>
      </w:r>
      <w:r>
        <w:t>:</w:t>
      </w:r>
    </w:p>
    <w:p w14:paraId="215AAE4F" w14:textId="77777777" w:rsidR="00C16835" w:rsidRDefault="00C16835" w:rsidP="00397DAF">
      <w:pPr>
        <w:pStyle w:val="Unix"/>
      </w:pPr>
      <w:r w:rsidRPr="00C16835">
        <w:t>-bash-4.1$ python redlist_intersect.py european_biogeoregions objectid False 16</w:t>
      </w:r>
    </w:p>
    <w:p w14:paraId="2EDDCBA4" w14:textId="77777777" w:rsidR="00C16835" w:rsidRDefault="00C16835" w:rsidP="005C6ED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324C76">
      <w:pPr>
        <w:pStyle w:val="Heading5"/>
      </w:pPr>
      <w:r>
        <w:lastRenderedPageBreak/>
        <w:t>European 10Km grid squares (for Dario)</w:t>
      </w:r>
    </w:p>
    <w:p w14:paraId="0379F27B" w14:textId="77777777" w:rsidR="00C306EA" w:rsidRDefault="00C306EA" w:rsidP="003D4FE8">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3D4FE8">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397DAF">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3D4FE8">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49"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324C76">
      <w:pPr>
        <w:pStyle w:val="Heading5"/>
      </w:pPr>
      <w:r>
        <w:t>Peruvian Concessions</w:t>
      </w:r>
    </w:p>
    <w:p w14:paraId="484D2D55" w14:textId="77777777" w:rsidR="00C306EA" w:rsidRDefault="00C306EA" w:rsidP="003D4FE8">
      <w:pPr>
        <w:pStyle w:val="BodyText2"/>
      </w:pPr>
      <w:r>
        <w:t>Using the data request for Peruvian concessions as a data request. Heres the process:</w:t>
      </w:r>
    </w:p>
    <w:p w14:paraId="53D0EFCB" w14:textId="77777777" w:rsidR="00C306EA" w:rsidRDefault="00C306EA" w:rsidP="00C12875">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C306EA">
      <w:pPr>
        <w:pStyle w:val="ListNumber2"/>
      </w:pPr>
      <w:r>
        <w:t>Mapped in ArcGIS to check it was OK – was fine after projecting to web mercator</w:t>
      </w:r>
    </w:p>
    <w:p w14:paraId="466A063C" w14:textId="77777777" w:rsidR="00C306EA" w:rsidRDefault="00C306EA" w:rsidP="00C306EA">
      <w:pPr>
        <w:pStyle w:val="ListNumber2"/>
      </w:pPr>
      <w:r>
        <w:t>On the species database machine connected and run the following python:</w:t>
      </w:r>
    </w:p>
    <w:p w14:paraId="6C7DFA65" w14:textId="77777777" w:rsidR="00C306EA" w:rsidRDefault="00C306EA" w:rsidP="00397DAF">
      <w:pPr>
        <w:pStyle w:val="Unix"/>
      </w:pPr>
      <w:r w:rsidRPr="00820750">
        <w:t>-bash-4.1$ pytho</w:t>
      </w:r>
      <w:r>
        <w:t>n redlist_intersect.py amazon fid False 16</w:t>
      </w:r>
    </w:p>
    <w:p w14:paraId="37FBE349" w14:textId="77777777" w:rsidR="00C306EA" w:rsidRDefault="00C306EA" w:rsidP="00C306EA">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324C76">
      <w:pPr>
        <w:pStyle w:val="Heading5"/>
      </w:pPr>
      <w:bookmarkStart w:id="90" w:name="_Ref406403858"/>
      <w:r>
        <w:t xml:space="preserve">WWF </w:t>
      </w:r>
      <w:r w:rsidR="004057A6">
        <w:t xml:space="preserve">Terrestrial </w:t>
      </w:r>
      <w:r>
        <w:t>Ecoregions</w:t>
      </w:r>
      <w:bookmarkEnd w:id="90"/>
    </w:p>
    <w:p w14:paraId="43ACB15E" w14:textId="77777777" w:rsidR="00286796" w:rsidRDefault="00286796" w:rsidP="003D4FE8">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397DAF">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3D4FE8">
      <w:pPr>
        <w:pStyle w:val="BodyText2"/>
      </w:pPr>
      <w:r>
        <w:t>There are some issues with the results:</w:t>
      </w:r>
    </w:p>
    <w:p w14:paraId="5C3C6DFE" w14:textId="77777777" w:rsidR="004057A6" w:rsidRDefault="004057A6" w:rsidP="004057A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810B30">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0E2C60">
      <w:pPr>
        <w:pStyle w:val="Heading3"/>
      </w:pPr>
      <w:r>
        <w:t>Using Hadoop</w:t>
      </w:r>
    </w:p>
    <w:p w14:paraId="205C0AF0" w14:textId="4A072B93" w:rsidR="000E2C60" w:rsidRPr="000E2C60" w:rsidRDefault="000E2C60" w:rsidP="000E2C60">
      <w:pPr>
        <w:pStyle w:val="BodyText2"/>
      </w:pPr>
      <w:r>
        <w:t>Doing the intersection on the ecoregions.</w:t>
      </w:r>
    </w:p>
    <w:p w14:paraId="6A4A3242" w14:textId="77777777" w:rsidR="006A3E1A" w:rsidRDefault="00D2126C" w:rsidP="00D2126C">
      <w:pPr>
        <w:pStyle w:val="Heading3"/>
      </w:pPr>
      <w:r>
        <w:t>Using MapOfLife Services</w:t>
      </w:r>
    </w:p>
    <w:p w14:paraId="3B770DF4" w14:textId="77777777" w:rsidR="00CB0A99" w:rsidRDefault="00CB0A99" w:rsidP="003D4FE8">
      <w:pPr>
        <w:pStyle w:val="BodyText2"/>
      </w:pPr>
      <w:r>
        <w:t>Map Of Life have implemented a fast 50Km species list tool:</w:t>
      </w:r>
    </w:p>
    <w:p w14:paraId="615F2CC5" w14:textId="77777777" w:rsidR="00CB0A99" w:rsidRDefault="00082D6F" w:rsidP="003D4FE8">
      <w:pPr>
        <w:pStyle w:val="BodyText2"/>
      </w:pPr>
      <w:hyperlink r:id="rId350" w:history="1">
        <w:r w:rsidR="00CB0A99">
          <w:rPr>
            <w:rStyle w:val="Hyperlink"/>
          </w:rPr>
          <w:t>https://github.com/MapofLife/MOL/blob/develop/app/js/mol.map.query.js</w:t>
        </w:r>
      </w:hyperlink>
    </w:p>
    <w:p w14:paraId="1B456752" w14:textId="77777777" w:rsidR="008B2D43" w:rsidRDefault="008B2D43" w:rsidP="003D4FE8">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3D4FE8">
      <w:pPr>
        <w:pStyle w:val="BodyText2"/>
      </w:pPr>
      <w:r>
        <w:t>The SQL that is used to query for a point is also there:</w:t>
      </w:r>
    </w:p>
    <w:p w14:paraId="2C18DE26" w14:textId="77777777" w:rsidR="00D3512F" w:rsidRDefault="00082D6F" w:rsidP="003D4FE8">
      <w:pPr>
        <w:pStyle w:val="BodyText2"/>
      </w:pPr>
      <w:hyperlink r:id="rId351"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3D4FE8">
      <w:pPr>
        <w:pStyle w:val="BodyText2"/>
      </w:pPr>
      <w:r>
        <w:t>Here is the url to their species list REST web service for a 1Km buffer</w:t>
      </w:r>
      <w:r w:rsidR="003E3EA8">
        <w:t xml:space="preserve"> (536ms)</w:t>
      </w:r>
      <w:r>
        <w:t>:</w:t>
      </w:r>
    </w:p>
    <w:p w14:paraId="4AA08A46" w14:textId="77777777" w:rsidR="00CB507A" w:rsidRDefault="00082D6F" w:rsidP="003D4FE8">
      <w:pPr>
        <w:pStyle w:val="BodyText2"/>
      </w:pPr>
      <w:hyperlink r:id="rId352"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397DAF">
      <w:pPr>
        <w:pStyle w:val="sql"/>
      </w:pPr>
      <w:r>
        <w:t>WHERE ST_DWithin(d.the_geom_webmercator,ST_Transform(ST_PointFromText(''POINT(8.79 45.58)'',4326),3857),1000/cos(radians(45.58)))</w:t>
      </w:r>
    </w:p>
    <w:p w14:paraId="7EC8CDF5" w14:textId="77777777" w:rsidR="009B0DD3" w:rsidRDefault="009B0DD3" w:rsidP="003D4FE8">
      <w:pPr>
        <w:pStyle w:val="BodyText2"/>
      </w:pPr>
      <w:r>
        <w:t>Produced a table of mammals excluding the ceteceans and ran the following again:</w:t>
      </w:r>
    </w:p>
    <w:p w14:paraId="78922BB5" w14:textId="77777777" w:rsidR="009B0DD3" w:rsidRDefault="003F6770" w:rsidP="00397DAF">
      <w:pPr>
        <w:pStyle w:val="sql"/>
      </w:pPr>
      <w:r w:rsidRPr="003F6770">
        <w:t>SELECT st_Intersects(ST_GeomFromText('POINT(8.79 45.58)',4326), tmp.geom) from tmp;</w:t>
      </w:r>
    </w:p>
    <w:p w14:paraId="1AA3BAC3" w14:textId="77777777" w:rsidR="009B0DD3" w:rsidRPr="00CB0A99" w:rsidRDefault="009B0DD3" w:rsidP="009B0DD3">
      <w:pPr>
        <w:pStyle w:val="BodyText"/>
      </w:pPr>
      <w:r>
        <w:t>Took 121 seconds – still miles from what they are getting on MapOfLife.</w:t>
      </w:r>
    </w:p>
    <w:p w14:paraId="164095FF" w14:textId="77777777" w:rsidR="00BE1029" w:rsidRDefault="00BE1029" w:rsidP="00BE1029">
      <w:pPr>
        <w:pStyle w:val="Heading2"/>
      </w:pPr>
      <w:r>
        <w:t>Species data for Valia</w:t>
      </w:r>
    </w:p>
    <w:p w14:paraId="46C7123B" w14:textId="77777777" w:rsidR="00F144DF" w:rsidRDefault="00F144DF" w:rsidP="003D4FE8">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3D4FE8">
      <w:pPr>
        <w:pStyle w:val="BodyText2"/>
      </w:pPr>
      <w:r>
        <w:t>Mangroves</w:t>
      </w:r>
      <w:r w:rsidR="003C51FC">
        <w:t xml:space="preserve">: </w:t>
      </w:r>
      <w:r>
        <w:t>Owner = 'GMSA Mangroves'</w:t>
      </w:r>
      <w:r w:rsidR="00DB311A">
        <w:t xml:space="preserve"> </w:t>
      </w:r>
    </w:p>
    <w:p w14:paraId="2314FB42" w14:textId="77777777" w:rsidR="008660B0" w:rsidRPr="008660B0" w:rsidRDefault="008660B0" w:rsidP="003D4FE8">
      <w:pPr>
        <w:pStyle w:val="BodyText2"/>
      </w:pPr>
      <w:r>
        <w:t>Coral reefs</w:t>
      </w:r>
      <w:r w:rsidR="003C51FC">
        <w:t xml:space="preserve">: </w:t>
      </w:r>
      <w:r>
        <w:t>Owner = 'GMSA</w:t>
      </w:r>
      <w:r w:rsidR="003C51FC">
        <w:t>_c</w:t>
      </w:r>
      <w:r>
        <w:t>oral'</w:t>
      </w:r>
    </w:p>
    <w:p w14:paraId="76F7DE6D" w14:textId="77777777" w:rsidR="008660B0" w:rsidRDefault="008660B0" w:rsidP="003D4FE8">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3D4FE8">
      <w:pPr>
        <w:pStyle w:val="BodyText2"/>
      </w:pPr>
      <w:r>
        <w:t>Seagrasses</w:t>
      </w:r>
    </w:p>
    <w:p w14:paraId="58735F1D" w14:textId="77777777" w:rsidR="003036D6" w:rsidRDefault="003036D6" w:rsidP="003036D6">
      <w:pPr>
        <w:pStyle w:val="Heading2"/>
      </w:pPr>
      <w:r>
        <w:t>Supervised Cluster Analysis</w:t>
      </w:r>
    </w:p>
    <w:p w14:paraId="5D14BC7E" w14:textId="77777777" w:rsidR="003036D6" w:rsidRDefault="003036D6" w:rsidP="003D4FE8">
      <w:pPr>
        <w:pStyle w:val="BodyText2"/>
      </w:pPr>
      <w:r>
        <w:t>We need to be able to partition pixel space in order to use Google Earth Engine to classify data. What are the clustering algoritms that we can use?</w:t>
      </w:r>
    </w:p>
    <w:p w14:paraId="7F900942" w14:textId="77777777" w:rsidR="003036D6" w:rsidRDefault="003036D6" w:rsidP="003036D6">
      <w:pPr>
        <w:pStyle w:val="Heading3"/>
      </w:pPr>
      <w:r>
        <w:t>K-Nearest neighbour</w:t>
      </w:r>
    </w:p>
    <w:p w14:paraId="53C020DC" w14:textId="77777777" w:rsidR="000B7DF5" w:rsidRPr="003036D6" w:rsidRDefault="003036D6" w:rsidP="003D4FE8">
      <w:pPr>
        <w:pStyle w:val="BodyText2"/>
      </w:pPr>
      <w:r>
        <w:t xml:space="preserve">Good description here </w:t>
      </w:r>
      <w:hyperlink r:id="rId353"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2016FC">
      <w:pPr>
        <w:pStyle w:val="Heading2"/>
      </w:pPr>
      <w:r>
        <w:t>Travel time to major cities</w:t>
      </w:r>
    </w:p>
    <w:p w14:paraId="44E5EE21" w14:textId="77777777" w:rsidR="002016FC" w:rsidRPr="002016FC" w:rsidRDefault="002016FC" w:rsidP="003D4FE8">
      <w:pPr>
        <w:pStyle w:val="BodyText2"/>
      </w:pPr>
    </w:p>
    <w:p w14:paraId="43ED32FE" w14:textId="77777777" w:rsidR="002016FC" w:rsidRDefault="002016FC" w:rsidP="002016FC">
      <w:pPr>
        <w:pStyle w:val="Heading3"/>
      </w:pPr>
      <w:r>
        <w:t>Website</w:t>
      </w:r>
    </w:p>
    <w:p w14:paraId="7DCA0D4A" w14:textId="77777777" w:rsidR="00970378" w:rsidRPr="00970378" w:rsidRDefault="00082D6F" w:rsidP="003D4FE8">
      <w:pPr>
        <w:pStyle w:val="BodyText2"/>
      </w:pPr>
      <w:hyperlink r:id="rId354" w:history="1">
        <w:r w:rsidR="00970378" w:rsidRPr="008913AD">
          <w:rPr>
            <w:rStyle w:val="Hyperlink"/>
          </w:rPr>
          <w:t>http://bioval.jrc.ec.europa.eu/products/gam/index.htm</w:t>
        </w:r>
      </w:hyperlink>
      <w:r w:rsidR="00970378">
        <w:t xml:space="preserve"> </w:t>
      </w:r>
    </w:p>
    <w:p w14:paraId="4B6CD9FA" w14:textId="77777777" w:rsidR="002016FC" w:rsidRDefault="002016FC" w:rsidP="002016FC">
      <w:pPr>
        <w:pStyle w:val="Heading3"/>
      </w:pPr>
      <w:r>
        <w:t>Data and documentation</w:t>
      </w:r>
    </w:p>
    <w:p w14:paraId="29F31CAB" w14:textId="77777777" w:rsidR="002016FC" w:rsidRPr="002016FC" w:rsidRDefault="00970378" w:rsidP="003D4FE8">
      <w:pPr>
        <w:pStyle w:val="BodyText2"/>
      </w:pPr>
      <w:r>
        <w:t xml:space="preserve">The data is here: </w:t>
      </w:r>
      <w:hyperlink r:id="rId355"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9A3C9D">
      <w:pPr>
        <w:pStyle w:val="Heading3"/>
      </w:pPr>
      <w:r>
        <w:t>Method implementation</w:t>
      </w:r>
    </w:p>
    <w:p w14:paraId="7DA040AF" w14:textId="77777777" w:rsidR="009A3C9D" w:rsidRDefault="009A3C9D" w:rsidP="009A3C9D">
      <w:pPr>
        <w:pStyle w:val="Heading4"/>
      </w:pPr>
      <w:r>
        <w:t>Computation of a Cost-Surface</w:t>
      </w:r>
    </w:p>
    <w:p w14:paraId="07DE67A6" w14:textId="77777777" w:rsidR="002542E6" w:rsidRDefault="009A3C9D" w:rsidP="003D4FE8">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56"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3D4FE8">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397DAF">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3D4FE8">
      <w:pPr>
        <w:pStyle w:val="BodyText2"/>
      </w:pPr>
      <w:r>
        <w:lastRenderedPageBreak/>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397DAF">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3D4FE8">
      <w:pPr>
        <w:pStyle w:val="BodyText2"/>
      </w:pPr>
    </w:p>
    <w:p w14:paraId="7AAA3A34" w14:textId="77777777" w:rsidR="00DD5D45" w:rsidRPr="009A3C9D" w:rsidRDefault="00DD5D45" w:rsidP="003D4FE8">
      <w:pPr>
        <w:pStyle w:val="BodyText2"/>
      </w:pPr>
      <w:r>
        <w:t xml:space="preserve">We need to flush cache </w:t>
      </w:r>
      <w:r w:rsidRPr="00DD5D45">
        <w:t>outBand.FlushCache()</w:t>
      </w:r>
      <w:r>
        <w:t xml:space="preserve"> see </w:t>
      </w:r>
      <w:hyperlink r:id="rId357" w:history="1">
        <w:r w:rsidRPr="00DD5D45">
          <w:rPr>
            <w:rStyle w:val="Hyperlink"/>
          </w:rPr>
          <w:t>here</w:t>
        </w:r>
      </w:hyperlink>
      <w:r>
        <w:t>.</w:t>
      </w:r>
    </w:p>
    <w:p w14:paraId="6F87DC7E" w14:textId="77777777" w:rsidR="009A3C9D" w:rsidRPr="009A3C9D" w:rsidRDefault="009A3C9D" w:rsidP="009A3C9D">
      <w:pPr>
        <w:pStyle w:val="Heading4"/>
      </w:pPr>
      <w:r>
        <w:t>Computation of a Cost-Distance</w:t>
      </w:r>
    </w:p>
    <w:p w14:paraId="4A22B480" w14:textId="77777777" w:rsidR="00B238A4" w:rsidRDefault="00B238A4" w:rsidP="00B238A4">
      <w:pPr>
        <w:pStyle w:val="Heading2"/>
      </w:pPr>
      <w:r>
        <w:t>Roadless areas</w:t>
      </w:r>
    </w:p>
    <w:p w14:paraId="30736D8A" w14:textId="77777777" w:rsidR="00B238A4" w:rsidRPr="00B238A4" w:rsidRDefault="00B238A4" w:rsidP="003D4FE8">
      <w:pPr>
        <w:pStyle w:val="BodyText2"/>
      </w:pPr>
      <w:r>
        <w:t xml:space="preserve">There is an excellent document describing gRoads available </w:t>
      </w:r>
      <w:hyperlink r:id="rId358" w:history="1">
        <w:r w:rsidRPr="00B238A4">
          <w:rPr>
            <w:rStyle w:val="Hyperlink"/>
          </w:rPr>
          <w:t>here</w:t>
        </w:r>
      </w:hyperlink>
      <w:r>
        <w:t xml:space="preserve">. This is a CIESIN </w:t>
      </w:r>
      <w:r w:rsidR="00BB137C">
        <w:t xml:space="preserve">initiative that is described </w:t>
      </w:r>
      <w:hyperlink r:id="rId359" w:history="1">
        <w:r w:rsidR="00BB137C" w:rsidRPr="00BB137C">
          <w:rPr>
            <w:rStyle w:val="Hyperlink"/>
          </w:rPr>
          <w:t>here</w:t>
        </w:r>
      </w:hyperlink>
      <w:r w:rsidR="00BB137C">
        <w:t>.</w:t>
      </w:r>
    </w:p>
    <w:p w14:paraId="573E1535" w14:textId="12DFFC60" w:rsidR="00B37D09" w:rsidRDefault="0093510D" w:rsidP="008F2FB2">
      <w:pPr>
        <w:pStyle w:val="Heading1"/>
      </w:pPr>
      <w:r>
        <w:t>Server Development</w:t>
      </w:r>
      <w:bookmarkEnd w:id="89"/>
    </w:p>
    <w:p w14:paraId="03C07670" w14:textId="77777777" w:rsidR="00FF083D" w:rsidRDefault="00FF083D" w:rsidP="0093510D">
      <w:pPr>
        <w:pStyle w:val="Heading2"/>
      </w:pPr>
      <w:bookmarkStart w:id="91" w:name="_Toc315774594"/>
      <w:r>
        <w:t>Python programming</w:t>
      </w:r>
      <w:bookmarkEnd w:id="91"/>
    </w:p>
    <w:p w14:paraId="098C548C" w14:textId="77777777" w:rsidR="00FF083D" w:rsidRDefault="00FF083D" w:rsidP="0093510D">
      <w:pPr>
        <w:pStyle w:val="Heading3"/>
      </w:pPr>
      <w:bookmarkStart w:id="92" w:name="_Toc315774595"/>
      <w:r>
        <w:t>Modules and packages</w:t>
      </w:r>
      <w:bookmarkEnd w:id="92"/>
    </w:p>
    <w:p w14:paraId="679438A1" w14:textId="77777777" w:rsidR="00FF083D" w:rsidRDefault="00082D6F" w:rsidP="00110E00">
      <w:pPr>
        <w:pStyle w:val="BodyText"/>
      </w:pPr>
      <w:hyperlink r:id="rId360" w:history="1">
        <w:r w:rsidR="00FF083D" w:rsidRPr="0077669C">
          <w:rPr>
            <w:rStyle w:val="Hyperlink"/>
          </w:rPr>
          <w:t>http://guide.python-distribute.org/introduction.html</w:t>
        </w:r>
      </w:hyperlink>
    </w:p>
    <w:p w14:paraId="3C4D540D" w14:textId="77777777" w:rsidR="00FF083D" w:rsidRDefault="00FF083D" w:rsidP="00110E00">
      <w:pPr>
        <w:pStyle w:val="BodyText"/>
      </w:pPr>
      <w:r>
        <w:t>The corresponding arcpy wrappers for the GP functions are in:</w:t>
      </w:r>
    </w:p>
    <w:p w14:paraId="7D9E4F36" w14:textId="77777777" w:rsidR="00FF083D" w:rsidRDefault="00FF083D" w:rsidP="00110E00">
      <w:pPr>
        <w:pStyle w:val="BodyText"/>
      </w:pPr>
      <w:r>
        <w:t>'C:\Program Files (x86)\ArcGIS\Desktop10.0\arcpy\arcpy'</w:t>
      </w:r>
    </w:p>
    <w:p w14:paraId="3D51B850" w14:textId="77777777" w:rsidR="00FF083D" w:rsidRDefault="00FF083D" w:rsidP="00110E00">
      <w:pPr>
        <w:pStyle w:val="BodyText"/>
      </w:pPr>
      <w:r>
        <w:t>So for example, if you want to find the source for the Python code:</w:t>
      </w:r>
    </w:p>
    <w:p w14:paraId="0318ABE9" w14:textId="77777777" w:rsidR="00FF083D" w:rsidRDefault="00FF083D" w:rsidP="00110E00">
      <w:pPr>
        <w:pStyle w:val="BodyText"/>
      </w:pPr>
      <w:r>
        <w:t>arcpy.PolygonToRaster_conversion(bla bla bla..)</w:t>
      </w:r>
    </w:p>
    <w:p w14:paraId="6487AAC3" w14:textId="77777777" w:rsidR="00FF083D" w:rsidRDefault="00FF083D" w:rsidP="00110E00">
      <w:pPr>
        <w:pStyle w:val="BodyText"/>
      </w:pPr>
      <w:r>
        <w:t>It will be in the file:</w:t>
      </w:r>
    </w:p>
    <w:p w14:paraId="43AEDF9F" w14:textId="77777777" w:rsidR="00FF083D" w:rsidRDefault="00FF083D" w:rsidP="00110E00">
      <w:pPr>
        <w:pStyle w:val="BodyText"/>
      </w:pPr>
      <w:r>
        <w:t>'C:\Program Files (x86)\ArcGIS\Desktop10.0\arcpy\arcpy\conversion.py'</w:t>
      </w:r>
    </w:p>
    <w:p w14:paraId="26C5AD02" w14:textId="77777777" w:rsidR="00FF083D" w:rsidRDefault="00FF083D" w:rsidP="00110E00">
      <w:pPr>
        <w:pStyle w:val="BodyText"/>
      </w:pPr>
      <w:r>
        <w:t>Sure enough:</w:t>
      </w:r>
    </w:p>
    <w:p w14:paraId="088ADBD4" w14:textId="77777777" w:rsidR="00FF083D" w:rsidRDefault="00FF083D" w:rsidP="00110E00">
      <w:pPr>
        <w:pStyle w:val="BodyText"/>
      </w:pPr>
      <w:r>
        <w:t>def PolygonToRaster(in_features=None, value_field=None, out_rasterdataset=None, cell_assignment=None, priority_field=None, cellsize=None):</w:t>
      </w:r>
    </w:p>
    <w:p w14:paraId="52200D09" w14:textId="77777777" w:rsidR="00FF083D" w:rsidRDefault="00FF083D" w:rsidP="00110E00">
      <w:pPr>
        <w:pStyle w:val="BodyText"/>
      </w:pPr>
      <w:r>
        <w:t xml:space="preserve">    """PolygonToRaster_conversion(in_features, value_field, out_rasterdataset, {cell_assignment}, {priority_field}, {cellsize})</w:t>
      </w:r>
    </w:p>
    <w:p w14:paraId="32A0F4E0" w14:textId="77777777" w:rsidR="00DD2C82" w:rsidRDefault="00DD2C82" w:rsidP="00DD2C82">
      <w:pPr>
        <w:pStyle w:val="Heading3"/>
      </w:pPr>
      <w:bookmarkStart w:id="93" w:name="_Toc315774598"/>
      <w:r>
        <w:t>Video Codec</w:t>
      </w:r>
    </w:p>
    <w:p w14:paraId="63DF10B6" w14:textId="77777777" w:rsidR="008F1185" w:rsidRDefault="008F1185" w:rsidP="008F1185">
      <w:pPr>
        <w:pStyle w:val="Heading4"/>
      </w:pPr>
      <w:r>
        <w:t>OpenCV</w:t>
      </w:r>
    </w:p>
    <w:p w14:paraId="7F910010" w14:textId="77777777" w:rsidR="00DD2C82" w:rsidRDefault="00DD2C82" w:rsidP="003D4FE8">
      <w:pPr>
        <w:pStyle w:val="BodyText2"/>
      </w:pPr>
      <w:r>
        <w:t xml:space="preserve">We need to be able to create videos of the Landsat scenes that have water detection in Python. For this, Monica has installed </w:t>
      </w:r>
      <w:hyperlink r:id="rId361" w:history="1">
        <w:r w:rsidRPr="00DD2C82">
          <w:rPr>
            <w:rStyle w:val="Hyperlink"/>
          </w:rPr>
          <w:t>OpenCV</w:t>
        </w:r>
      </w:hyperlink>
      <w:r>
        <w:t>.</w:t>
      </w:r>
      <w:r w:rsidR="004B197C">
        <w:t xml:space="preserve"> Here is a tutorial on how to create a video: </w:t>
      </w:r>
      <w:hyperlink r:id="rId362"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8F1185">
      <w:pPr>
        <w:pStyle w:val="Heading3"/>
      </w:pPr>
      <w:r>
        <w:t>ffMpeg</w:t>
      </w:r>
    </w:p>
    <w:p w14:paraId="6DB6C3CD" w14:textId="77777777" w:rsidR="008F1185" w:rsidRDefault="008F1185" w:rsidP="003D4FE8">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397DAF">
      <w:pPr>
        <w:pStyle w:val="Unix"/>
      </w:pPr>
      <w:r w:rsidRPr="00E929E3">
        <w:t>[webuser@schwarzy-vm6 images]$ ffmpeg -f image2 -i img%04d.png output2.mpg</w:t>
      </w:r>
    </w:p>
    <w:p w14:paraId="06B1F2E4" w14:textId="3CC4C455" w:rsidR="00B37D09" w:rsidRDefault="006F16DC" w:rsidP="0093510D">
      <w:pPr>
        <w:pStyle w:val="Heading2"/>
      </w:pPr>
      <w:r>
        <w:t xml:space="preserve">REST Service </w:t>
      </w:r>
      <w:r w:rsidR="000E4C4F">
        <w:t>Development</w:t>
      </w:r>
      <w:bookmarkEnd w:id="93"/>
    </w:p>
    <w:p w14:paraId="73BFD1AB" w14:textId="77777777" w:rsidR="00D07925" w:rsidRDefault="00D07925" w:rsidP="00D07925">
      <w:pPr>
        <w:pStyle w:val="Heading3"/>
      </w:pPr>
      <w:bookmarkStart w:id="94" w:name="_Toc315774599"/>
      <w:r>
        <w:t>Connecting to the dopa/eHabitat machine</w:t>
      </w:r>
      <w:bookmarkEnd w:id="94"/>
    </w:p>
    <w:p w14:paraId="20DB79D8" w14:textId="729CE34A" w:rsidR="00D07925" w:rsidRDefault="00D07925" w:rsidP="00D07925">
      <w:pPr>
        <w:pStyle w:val="Heading4"/>
      </w:pPr>
      <w:bookmarkStart w:id="95" w:name="_Toc315774600"/>
      <w:r>
        <w:t>Putty</w:t>
      </w:r>
      <w:bookmarkEnd w:id="95"/>
    </w:p>
    <w:p w14:paraId="1EDE1C87" w14:textId="77777777" w:rsidR="00D07925" w:rsidRDefault="00D07925" w:rsidP="00D07925">
      <w:pPr>
        <w:pStyle w:val="ListBullet"/>
      </w:pPr>
      <w:r>
        <w:t>Click on Session and enter a hostname</w:t>
      </w:r>
    </w:p>
    <w:p w14:paraId="49F91E57" w14:textId="77777777" w:rsidR="00D07925" w:rsidRDefault="00D07925" w:rsidP="00110E00">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110E00">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D07925">
      <w:pPr>
        <w:pStyle w:val="ListBullet"/>
      </w:pPr>
      <w:r>
        <w:lastRenderedPageBreak/>
        <w:t>Click Open</w:t>
      </w:r>
    </w:p>
    <w:p w14:paraId="2495A28A" w14:textId="77777777" w:rsidR="00D07925" w:rsidRDefault="00D07925" w:rsidP="00D07925">
      <w:pPr>
        <w:pStyle w:val="ListBullet"/>
      </w:pPr>
      <w:r>
        <w:t>This will connect to the UNIX machine</w:t>
      </w:r>
    </w:p>
    <w:p w14:paraId="1B89601A" w14:textId="77777777" w:rsidR="00D07925" w:rsidRDefault="00D07925" w:rsidP="00D07925">
      <w:pPr>
        <w:pStyle w:val="ListBullet"/>
      </w:pPr>
      <w:r>
        <w:t>To copy information from the current PuTTY window, simply highlight the text you want to copy, and it will be copied to the clipboard.</w:t>
      </w:r>
    </w:p>
    <w:p w14:paraId="0038825E" w14:textId="77777777" w:rsidR="00D07925" w:rsidRDefault="00D07925" w:rsidP="00D07925">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D07925">
      <w:pPr>
        <w:pStyle w:val="ListBullet"/>
      </w:pPr>
      <w:r>
        <w:t>To copy text from the current PuTTY window and paste it at the cursor's location, simply highlight the text and right-click.</w:t>
      </w:r>
    </w:p>
    <w:p w14:paraId="4E2DD865" w14:textId="77777777" w:rsidR="00D07925" w:rsidRDefault="00D07925" w:rsidP="00D07925">
      <w:pPr>
        <w:pStyle w:val="Heading4"/>
      </w:pPr>
      <w:bookmarkStart w:id="96" w:name="_Toc315774601"/>
      <w:r>
        <w:t>WinSCP</w:t>
      </w:r>
      <w:bookmarkEnd w:id="96"/>
    </w:p>
    <w:p w14:paraId="4FD38020" w14:textId="77777777" w:rsidR="00D07925" w:rsidRDefault="00D07925" w:rsidP="00D07925">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D07925">
      <w:pPr>
        <w:pStyle w:val="ListBullet"/>
      </w:pPr>
      <w:r>
        <w:t>logon to the server in the same way as PuTTY</w:t>
      </w:r>
    </w:p>
    <w:p w14:paraId="626CAE33" w14:textId="77777777" w:rsidR="00D07925" w:rsidRDefault="00D07925" w:rsidP="00D07925">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110E00">
      <w:pPr>
        <w:pStyle w:val="BodyText"/>
      </w:pPr>
      <w:r>
        <w:tab/>
        <w:t>- Open WinSCP and navigate to the local and remote folders that you want to keep in synch</w:t>
      </w:r>
    </w:p>
    <w:p w14:paraId="57694E00" w14:textId="77777777" w:rsidR="00D07925" w:rsidRDefault="00D07925" w:rsidP="00110E00">
      <w:pPr>
        <w:pStyle w:val="BodyText"/>
      </w:pPr>
      <w:r>
        <w:tab/>
        <w:t>- Click commands | keep remote directory up to date</w:t>
      </w:r>
    </w:p>
    <w:p w14:paraId="7DE24869" w14:textId="77777777" w:rsidR="00D07925" w:rsidRDefault="00D07925" w:rsidP="003D4FE8">
      <w:pPr>
        <w:pStyle w:val="BodyText2"/>
      </w:pPr>
      <w:r>
        <w:tab/>
        <w:t>- Click start</w:t>
      </w:r>
    </w:p>
    <w:p w14:paraId="6D00F25B" w14:textId="77777777" w:rsidR="00D07925" w:rsidRDefault="00D07925" w:rsidP="00110E00">
      <w:pPr>
        <w:pStyle w:val="BodyText"/>
      </w:pPr>
      <w:r>
        <w:t>On the eHabitat machine the web root is at:</w:t>
      </w:r>
    </w:p>
    <w:p w14:paraId="585E83F8" w14:textId="77777777" w:rsidR="00D07925" w:rsidRDefault="00D07925" w:rsidP="00110E00">
      <w:pPr>
        <w:pStyle w:val="BodyText"/>
      </w:pPr>
      <w:r>
        <w:t>root\srv\www\htdocs</w:t>
      </w:r>
    </w:p>
    <w:p w14:paraId="3CF9A520" w14:textId="77777777" w:rsidR="00D07925" w:rsidRDefault="00D07925" w:rsidP="00110E00">
      <w:pPr>
        <w:pStyle w:val="BodyText"/>
      </w:pPr>
      <w:r>
        <w:t>So if you put a file called 'index.php' on the server it will accessible from:</w:t>
      </w:r>
    </w:p>
    <w:p w14:paraId="504082E8" w14:textId="77777777" w:rsidR="00D07925" w:rsidRDefault="00082D6F" w:rsidP="003D4FE8">
      <w:pPr>
        <w:pStyle w:val="BodyText2"/>
      </w:pPr>
      <w:hyperlink r:id="rId363" w:history="1">
        <w:r w:rsidR="00D07925" w:rsidRPr="0077669C">
          <w:rPr>
            <w:rStyle w:val="Hyperlink"/>
          </w:rPr>
          <w:t>http://h03-dev-vm7/eSpecies-REST/index.php</w:t>
        </w:r>
      </w:hyperlink>
    </w:p>
    <w:p w14:paraId="55EAE6A8" w14:textId="08E275C6" w:rsidR="00D07925" w:rsidRDefault="00D07925" w:rsidP="0093510D">
      <w:pPr>
        <w:pStyle w:val="Heading3"/>
      </w:pPr>
      <w:bookmarkStart w:id="97" w:name="_Toc315774602"/>
      <w:r>
        <w:t>Service Implementation</w:t>
      </w:r>
      <w:bookmarkEnd w:id="97"/>
    </w:p>
    <w:p w14:paraId="2F9F95D8" w14:textId="77777777" w:rsidR="002D1594" w:rsidRDefault="002D1594" w:rsidP="002D1594">
      <w:pPr>
        <w:pStyle w:val="Heading4"/>
      </w:pPr>
      <w:bookmarkStart w:id="98" w:name="_Toc315774603"/>
      <w:r>
        <w:t>webpy</w:t>
      </w:r>
    </w:p>
    <w:p w14:paraId="18445F01" w14:textId="77777777" w:rsidR="002D1594" w:rsidRDefault="002D1594" w:rsidP="003D4FE8">
      <w:pPr>
        <w:pStyle w:val="BodyText2"/>
      </w:pPr>
      <w:r>
        <w:t>Creating a custom REST server by doing the following:</w:t>
      </w:r>
    </w:p>
    <w:p w14:paraId="11FD738C" w14:textId="77777777" w:rsidR="002D1594" w:rsidRDefault="002D1594" w:rsidP="002D1594">
      <w:pPr>
        <w:pStyle w:val="ListBullet"/>
      </w:pPr>
      <w:r>
        <w:t xml:space="preserve">Open a putty session to the UNIX machine </w:t>
      </w:r>
    </w:p>
    <w:p w14:paraId="43466E97" w14:textId="77777777" w:rsidR="002D1594" w:rsidRDefault="002D1594" w:rsidP="002D1594">
      <w:pPr>
        <w:pStyle w:val="ListBullet"/>
      </w:pPr>
      <w:r>
        <w:t>Navigate to the cgi-bin in the web server directory</w:t>
      </w:r>
    </w:p>
    <w:p w14:paraId="000D818F" w14:textId="77777777" w:rsidR="002D1594" w:rsidRDefault="002D1594" w:rsidP="002D1594">
      <w:pPr>
        <w:pStyle w:val="ListBullet"/>
      </w:pPr>
      <w:r>
        <w:t>Create a new file that will be your REST server, e.g. cat&gt;eSpecies</w:t>
      </w:r>
    </w:p>
    <w:p w14:paraId="212FF13D" w14:textId="77777777" w:rsidR="002D1594" w:rsidRDefault="002D1594" w:rsidP="002D1594">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2D1594">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082D6F" w:rsidP="002D1594">
      <w:pPr>
        <w:pStyle w:val="BodyText"/>
      </w:pPr>
      <w:hyperlink r:id="rId364" w:history="1">
        <w:r w:rsidR="002D1594" w:rsidRPr="0077669C">
          <w:rPr>
            <w:rStyle w:val="Hyperlink"/>
          </w:rPr>
          <w:t>http://webpy.org/cookbook/cgi-apache</w:t>
        </w:r>
      </w:hyperlink>
    </w:p>
    <w:p w14:paraId="084D6082" w14:textId="77777777" w:rsidR="002D1594" w:rsidRDefault="002D1594" w:rsidP="002D1594">
      <w:pPr>
        <w:pStyle w:val="BodyText"/>
      </w:pPr>
      <w:r>
        <w:t>You need to install both web.py and flup</w:t>
      </w:r>
    </w:p>
    <w:p w14:paraId="1B7C17FF" w14:textId="77777777" w:rsidR="002D1594" w:rsidRDefault="00082D6F" w:rsidP="002D1594">
      <w:pPr>
        <w:pStyle w:val="ListBullet"/>
      </w:pPr>
      <w:hyperlink r:id="rId365" w:history="1">
        <w:r w:rsidR="002D1594" w:rsidRPr="0077669C">
          <w:rPr>
            <w:rStyle w:val="Hyperlink"/>
          </w:rPr>
          <w:t>http://webpy.org/download</w:t>
        </w:r>
      </w:hyperlink>
    </w:p>
    <w:p w14:paraId="02B15108" w14:textId="77777777" w:rsidR="002D1594" w:rsidRDefault="00082D6F" w:rsidP="002D1594">
      <w:pPr>
        <w:pStyle w:val="ListBullet"/>
      </w:pPr>
      <w:hyperlink r:id="rId366" w:history="1">
        <w:r w:rsidR="002D1594" w:rsidRPr="0077669C">
          <w:rPr>
            <w:rStyle w:val="Hyperlink"/>
          </w:rPr>
          <w:t>http://pypi.python.org/pypi/flup/1.0.2</w:t>
        </w:r>
      </w:hyperlink>
    </w:p>
    <w:p w14:paraId="677E46A4" w14:textId="77777777" w:rsidR="002D1594" w:rsidRDefault="002D1594" w:rsidP="003D4FE8">
      <w:pPr>
        <w:pStyle w:val="BodyText2"/>
      </w:pPr>
      <w:r>
        <w:t>Both now installed.</w:t>
      </w:r>
    </w:p>
    <w:p w14:paraId="7268FE42" w14:textId="77777777" w:rsidR="002D1594" w:rsidRDefault="002D1594" w:rsidP="002D1594">
      <w:pPr>
        <w:pStyle w:val="BodyText"/>
      </w:pPr>
      <w:r>
        <w:t>Then follow the Tutorials:</w:t>
      </w:r>
    </w:p>
    <w:p w14:paraId="40EF2469" w14:textId="77777777" w:rsidR="002D1594" w:rsidRDefault="00082D6F" w:rsidP="002D1594">
      <w:pPr>
        <w:pStyle w:val="ListBullet"/>
      </w:pPr>
      <w:hyperlink r:id="rId367" w:history="1">
        <w:r w:rsidR="002D1594" w:rsidRPr="0077669C">
          <w:rPr>
            <w:rStyle w:val="Hyperlink"/>
          </w:rPr>
          <w:t>http://webpy.org/docs/0.3/tutorial</w:t>
        </w:r>
      </w:hyperlink>
    </w:p>
    <w:p w14:paraId="3154A27E" w14:textId="77777777" w:rsidR="002D1594" w:rsidRDefault="00082D6F" w:rsidP="002D1594">
      <w:pPr>
        <w:pStyle w:val="ListBullet"/>
      </w:pPr>
      <w:hyperlink r:id="rId368" w:history="1">
        <w:r w:rsidR="002D1594" w:rsidRPr="0077669C">
          <w:rPr>
            <w:rStyle w:val="Hyperlink"/>
          </w:rPr>
          <w:t>http://johnpaulett.com/2008/09/20/getting-restful-with-webpy/</w:t>
        </w:r>
      </w:hyperlink>
    </w:p>
    <w:p w14:paraId="16EA8727" w14:textId="77777777" w:rsidR="002D1594" w:rsidRDefault="002D1594" w:rsidP="002D1594">
      <w:pPr>
        <w:pStyle w:val="BodyText"/>
      </w:pPr>
      <w:r>
        <w:t xml:space="preserve">To configure web.py on unix running apache it will use cgi. You need to add in the following into the </w:t>
      </w:r>
      <w:hyperlink r:id="rId369" w:history="1">
        <w:r w:rsidRPr="0077669C">
          <w:rPr>
            <w:rStyle w:val="Hyperlink"/>
          </w:rPr>
          <w:t>httpd.conf or apache2.conf files:</w:t>
        </w:r>
      </w:hyperlink>
    </w:p>
    <w:p w14:paraId="3E4FB2AB" w14:textId="77777777" w:rsidR="002D1594" w:rsidRDefault="002D1594" w:rsidP="003D4FE8">
      <w:pPr>
        <w:pStyle w:val="BodyText2"/>
      </w:pPr>
      <w:r>
        <w:t xml:space="preserve">(see the help here: </w:t>
      </w:r>
      <w:hyperlink r:id="rId370" w:anchor="alias)" w:history="1">
        <w:r w:rsidRPr="0077669C">
          <w:rPr>
            <w:rStyle w:val="Hyperlink"/>
          </w:rPr>
          <w:t>http://httpd.apache.org/docs/current/mod/mod_alias.html#alias)</w:t>
        </w:r>
      </w:hyperlink>
    </w:p>
    <w:p w14:paraId="12861940" w14:textId="77777777" w:rsidR="002D1594" w:rsidRDefault="002D1594" w:rsidP="002D1594">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3D4FE8">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3D4FE8">
      <w:pPr>
        <w:pStyle w:val="BodyText2"/>
      </w:pPr>
      <w:r>
        <w:t>The script alias can also be created by putting a *.cgi file in the cgi-bin folder in root\srv\www which references the scripts</w:t>
      </w:r>
    </w:p>
    <w:p w14:paraId="53055269" w14:textId="77777777" w:rsidR="002D1594" w:rsidRDefault="002D1594" w:rsidP="002D1594">
      <w:pPr>
        <w:pStyle w:val="BodyText"/>
      </w:pPr>
      <w:r>
        <w:t xml:space="preserve">Tried running python code.py on the eHabitat machine using putty. </w:t>
      </w:r>
    </w:p>
    <w:p w14:paraId="0E3756D8" w14:textId="77777777" w:rsidR="002D1594" w:rsidRDefault="002D1594" w:rsidP="002D1594">
      <w:pPr>
        <w:pStyle w:val="ListBullet"/>
      </w:pPr>
      <w:r>
        <w:lastRenderedPageBreak/>
        <w:t xml:space="preserve">Got </w:t>
      </w:r>
      <w:hyperlink r:id="rId371" w:history="1">
        <w:r w:rsidRPr="0077669C">
          <w:rPr>
            <w:rStyle w:val="Hyperlink"/>
          </w:rPr>
          <w:t>http://0.0.0.0:8080 suggesting that the server was running</w:t>
        </w:r>
      </w:hyperlink>
    </w:p>
    <w:p w14:paraId="7C0B67FE" w14:textId="77777777" w:rsidR="002D1594" w:rsidRDefault="002D1594" w:rsidP="002D1594">
      <w:pPr>
        <w:pStyle w:val="ListBullet"/>
      </w:pPr>
      <w:r>
        <w:t>But cant open the browser to check it works</w:t>
      </w:r>
    </w:p>
    <w:p w14:paraId="5CA17F12" w14:textId="77777777" w:rsidR="002D1594" w:rsidRDefault="002D1594" w:rsidP="002D1594">
      <w:pPr>
        <w:pStyle w:val="BodyText"/>
      </w:pPr>
      <w:r>
        <w:t>Tried python code.py scgi</w:t>
      </w:r>
    </w:p>
    <w:p w14:paraId="3A94C2DC" w14:textId="77777777" w:rsidR="002D1594" w:rsidRDefault="002D1594" w:rsidP="002D1594">
      <w:pPr>
        <w:pStyle w:val="ListBullet"/>
      </w:pPr>
      <w:r>
        <w:t>Got 2011-10-13 17:50:47 : WSGIServer starting up</w:t>
      </w:r>
    </w:p>
    <w:p w14:paraId="78044C48" w14:textId="77777777" w:rsidR="002D1594" w:rsidRDefault="002D1594" w:rsidP="002D1594">
      <w:pPr>
        <w:pStyle w:val="ListBullet"/>
      </w:pPr>
      <w:r>
        <w:t xml:space="preserve">Tried refreshing </w:t>
      </w:r>
      <w:hyperlink r:id="rId372" w:history="1">
        <w:r w:rsidRPr="0077669C">
          <w:rPr>
            <w:rStyle w:val="Hyperlink"/>
          </w:rPr>
          <w:t>http://h03-dev-vm7/eSpecies/REST/ but Access Forbidden still</w:t>
        </w:r>
      </w:hyperlink>
    </w:p>
    <w:p w14:paraId="57EF689B" w14:textId="77777777" w:rsidR="002D1594" w:rsidRDefault="002D1594" w:rsidP="002D1594">
      <w:pPr>
        <w:pStyle w:val="BodyText"/>
      </w:pPr>
      <w:r>
        <w:t>When I rename the file in the cgi-bin it says someting about a missing header so Michael added the following to the file and it worked ok:</w:t>
      </w:r>
    </w:p>
    <w:p w14:paraId="168CE54B" w14:textId="77777777" w:rsidR="002D1594" w:rsidRDefault="002D1594" w:rsidP="002D1594">
      <w:pPr>
        <w:pStyle w:val="BodyText"/>
      </w:pPr>
      <w:r>
        <w:t xml:space="preserve">print "Content-Type: text/html"    </w:t>
      </w:r>
    </w:p>
    <w:p w14:paraId="36451FB3" w14:textId="77777777" w:rsidR="002D1594" w:rsidRDefault="002D1594" w:rsidP="003D4FE8">
      <w:pPr>
        <w:pStyle w:val="BodyText2"/>
      </w:pPr>
      <w:r>
        <w:t xml:space="preserve">print </w:t>
      </w:r>
    </w:p>
    <w:p w14:paraId="14DDEB60" w14:textId="77777777" w:rsidR="002D1594" w:rsidRDefault="002D1594" w:rsidP="003D4FE8">
      <w:pPr>
        <w:pStyle w:val="BodyText2"/>
      </w:pPr>
      <w:r>
        <w:t>The #!/usr/local/bin/python line in the code.py file tells the web server to use the python interpreter</w:t>
      </w:r>
    </w:p>
    <w:p w14:paraId="209B7115" w14:textId="77777777" w:rsidR="002D1594" w:rsidRDefault="002D1594" w:rsidP="002D1594">
      <w:pPr>
        <w:pStyle w:val="BodyText"/>
      </w:pPr>
      <w:r>
        <w:t>THE FOLLOWING CODE WORKED ON DAMON:</w:t>
      </w:r>
    </w:p>
    <w:p w14:paraId="064DF6BE" w14:textId="77777777" w:rsidR="002D1594" w:rsidRDefault="002D1594" w:rsidP="002D1594">
      <w:pPr>
        <w:pStyle w:val="BodyText"/>
      </w:pPr>
      <w:r>
        <w:t>&gt;&gt;&gt; import web</w:t>
      </w:r>
    </w:p>
    <w:p w14:paraId="77FF8EC4" w14:textId="77777777" w:rsidR="002D1594" w:rsidRDefault="002D1594" w:rsidP="002D1594">
      <w:pPr>
        <w:pStyle w:val="BodyText"/>
      </w:pPr>
      <w:r>
        <w:t>&gt;&gt;&gt; urls=("/test","test")</w:t>
      </w:r>
    </w:p>
    <w:p w14:paraId="2214FACD" w14:textId="77777777" w:rsidR="002D1594" w:rsidRDefault="002D1594" w:rsidP="002D1594">
      <w:pPr>
        <w:pStyle w:val="BodyText"/>
      </w:pPr>
      <w:r>
        <w:t>&gt;&gt;&gt; app=web.application(urls,globals())</w:t>
      </w:r>
    </w:p>
    <w:p w14:paraId="19E65F38" w14:textId="77777777" w:rsidR="002D1594" w:rsidRDefault="002D1594" w:rsidP="002D1594">
      <w:pPr>
        <w:pStyle w:val="BodyText"/>
      </w:pPr>
      <w:r>
        <w:t>&gt;&gt;&gt; class test:</w:t>
      </w:r>
    </w:p>
    <w:p w14:paraId="35DFAB88" w14:textId="77777777" w:rsidR="002D1594" w:rsidRDefault="002D1594" w:rsidP="002D1594">
      <w:pPr>
        <w:pStyle w:val="BodyText"/>
      </w:pPr>
      <w:r>
        <w:t>...    def GET(self): return "wibble"</w:t>
      </w:r>
    </w:p>
    <w:p w14:paraId="60C43F1F" w14:textId="77777777" w:rsidR="002D1594" w:rsidRDefault="002D1594" w:rsidP="002D1594">
      <w:pPr>
        <w:pStyle w:val="BodyText"/>
      </w:pPr>
      <w:r>
        <w:t>...</w:t>
      </w:r>
    </w:p>
    <w:p w14:paraId="63B6635F" w14:textId="77777777" w:rsidR="002D1594" w:rsidRDefault="002D1594" w:rsidP="002D1594">
      <w:pPr>
        <w:pStyle w:val="BodyText"/>
      </w:pPr>
      <w:r>
        <w:t>&gt;&gt;&gt; app.request("/test")</w:t>
      </w:r>
    </w:p>
    <w:p w14:paraId="670F2EEB" w14:textId="77777777" w:rsidR="002D1594" w:rsidRDefault="002D1594" w:rsidP="003D4FE8">
      <w:pPr>
        <w:pStyle w:val="BodyText2"/>
      </w:pPr>
      <w:r>
        <w:t>&lt;Storage {'status': '200 OK', 'headers': {}, 'header_items': [], 'data': 'wibble'}&gt;</w:t>
      </w:r>
    </w:p>
    <w:p w14:paraId="4C87CD6E" w14:textId="77777777" w:rsidR="002D1594" w:rsidRDefault="002D1594" w:rsidP="002D1594">
      <w:pPr>
        <w:pStyle w:val="BodyText"/>
      </w:pPr>
      <w:r>
        <w:t>But how do I call this from outside python:</w:t>
      </w:r>
    </w:p>
    <w:p w14:paraId="10E0C98F" w14:textId="77777777" w:rsidR="002D1594" w:rsidRDefault="002D1594" w:rsidP="002D1594">
      <w:pPr>
        <w:pStyle w:val="BodyText"/>
      </w:pPr>
      <w:r>
        <w:t>python ../../srv/www/cgi-bin/eSpecies.cgi</w:t>
      </w:r>
    </w:p>
    <w:p w14:paraId="1AA12933" w14:textId="77777777" w:rsidR="002D1594" w:rsidRDefault="00082D6F" w:rsidP="003D4FE8">
      <w:pPr>
        <w:pStyle w:val="BodyText2"/>
      </w:pPr>
      <w:hyperlink r:id="rId373" w:history="1">
        <w:r w:rsidR="002D1594" w:rsidRPr="0077669C">
          <w:rPr>
            <w:rStyle w:val="Hyperlink"/>
          </w:rPr>
          <w:t>http://0.0.0.0:8080/</w:t>
        </w:r>
      </w:hyperlink>
    </w:p>
    <w:p w14:paraId="33B6507C" w14:textId="77777777" w:rsidR="002D1594" w:rsidRDefault="002D1594" w:rsidP="003D4FE8">
      <w:pPr>
        <w:pStyle w:val="BodyText2"/>
      </w:pPr>
      <w:r>
        <w:t>This starts the app.</w:t>
      </w:r>
    </w:p>
    <w:p w14:paraId="743A7F68" w14:textId="77777777" w:rsidR="002D1594" w:rsidRDefault="002D1594" w:rsidP="002D1594">
      <w:pPr>
        <w:pStyle w:val="BodyText"/>
      </w:pPr>
      <w:r>
        <w:t>The following worked from '</w:t>
      </w:r>
      <w:hyperlink r:id="rId374" w:history="1">
        <w:r w:rsidRPr="0077669C">
          <w:rPr>
            <w:rStyle w:val="Hyperlink"/>
          </w:rPr>
          <w:t>http://h03-dev-vm7/cgi-bin/eSpecies.cgi/'</w:t>
        </w:r>
      </w:hyperlink>
    </w:p>
    <w:p w14:paraId="0336BB3C" w14:textId="77777777" w:rsidR="002D1594" w:rsidRDefault="002D1594" w:rsidP="00397DAF">
      <w:pPr>
        <w:pStyle w:val="Code"/>
      </w:pPr>
      <w:r>
        <w:t>#!/usr/bin/env python</w:t>
      </w:r>
    </w:p>
    <w:p w14:paraId="65B9A969" w14:textId="77777777" w:rsidR="002D1594" w:rsidRDefault="002D1594" w:rsidP="00397DAF">
      <w:pPr>
        <w:pStyle w:val="Code"/>
      </w:pPr>
      <w:r>
        <w:t>import web</w:t>
      </w:r>
    </w:p>
    <w:p w14:paraId="1EA51F54" w14:textId="77777777" w:rsidR="002D1594" w:rsidRDefault="002D1594" w:rsidP="00397DAF">
      <w:pPr>
        <w:pStyle w:val="Code"/>
      </w:pPr>
      <w:r>
        <w:t>urls = (</w:t>
      </w:r>
    </w:p>
    <w:p w14:paraId="3FAF9F80" w14:textId="77777777" w:rsidR="002D1594" w:rsidRDefault="002D1594" w:rsidP="00397DAF">
      <w:pPr>
        <w:pStyle w:val="Code"/>
      </w:pPr>
      <w:r>
        <w:t xml:space="preserve">  '/', 'test')</w:t>
      </w:r>
    </w:p>
    <w:p w14:paraId="4F86BE00" w14:textId="77777777" w:rsidR="002D1594" w:rsidRDefault="002D1594" w:rsidP="00397DAF">
      <w:pPr>
        <w:pStyle w:val="Code"/>
      </w:pPr>
      <w:r>
        <w:t>class test:</w:t>
      </w:r>
    </w:p>
    <w:p w14:paraId="7F33F14B" w14:textId="77777777" w:rsidR="002D1594" w:rsidRDefault="002D1594" w:rsidP="00397DAF">
      <w:pPr>
        <w:pStyle w:val="Code"/>
      </w:pPr>
      <w:r>
        <w:t xml:space="preserve">    def GET(self):</w:t>
      </w:r>
    </w:p>
    <w:p w14:paraId="06BCCEA6" w14:textId="77777777" w:rsidR="002D1594" w:rsidRDefault="002D1594" w:rsidP="00397DAF">
      <w:pPr>
        <w:pStyle w:val="Code"/>
      </w:pPr>
      <w:r>
        <w:t xml:space="preserve">        web.header('Content-Type', 'text/json')</w:t>
      </w:r>
    </w:p>
    <w:p w14:paraId="14506849" w14:textId="77777777" w:rsidR="002D1594" w:rsidRDefault="002D1594" w:rsidP="00397DAF">
      <w:pPr>
        <w:pStyle w:val="Code"/>
      </w:pPr>
      <w:r>
        <w:t xml:space="preserve">        return 'wibble'</w:t>
      </w:r>
    </w:p>
    <w:p w14:paraId="6BBD71EA" w14:textId="77777777" w:rsidR="002D1594" w:rsidRDefault="002D1594" w:rsidP="00397DAF">
      <w:pPr>
        <w:pStyle w:val="Code"/>
      </w:pPr>
      <w:r>
        <w:t>if __name__ == "__main__":</w:t>
      </w:r>
    </w:p>
    <w:p w14:paraId="5DC7FD17" w14:textId="77777777" w:rsidR="002D1594" w:rsidRDefault="002D1594" w:rsidP="00397DAF">
      <w:pPr>
        <w:pStyle w:val="Code"/>
      </w:pPr>
      <w:r>
        <w:t xml:space="preserve">     web.application(urls, globals()).run()</w:t>
      </w:r>
    </w:p>
    <w:p w14:paraId="5C454886" w14:textId="77777777" w:rsidR="002D1594" w:rsidRDefault="002D1594" w:rsidP="002D1594">
      <w:pPr>
        <w:pStyle w:val="BodyText"/>
      </w:pPr>
      <w:r>
        <w:t>url-pattern-match examples:</w:t>
      </w:r>
    </w:p>
    <w:p w14:paraId="68FC2F78" w14:textId="77777777" w:rsidR="002D1594" w:rsidRDefault="002D1594" w:rsidP="002D1594">
      <w:pPr>
        <w:pStyle w:val="BodyText"/>
      </w:pPr>
      <w:r>
        <w:t>"/qk/."</w:t>
      </w:r>
      <w:r>
        <w:tab/>
      </w:r>
      <w:r>
        <w:tab/>
        <w:t>-</w:t>
      </w:r>
      <w:r>
        <w:tab/>
        <w:t xml:space="preserve">matches qk/ and a single wildcard character, e.g. </w:t>
      </w:r>
      <w:hyperlink r:id="rId375" w:history="1">
        <w:r w:rsidRPr="0077669C">
          <w:rPr>
            <w:rStyle w:val="Hyperlink"/>
          </w:rPr>
          <w:t>http://h03-dev-vm7/cgi-bin/eSpecies.py/qk/3</w:t>
        </w:r>
      </w:hyperlink>
    </w:p>
    <w:p w14:paraId="2DB5F2ED" w14:textId="77777777" w:rsidR="002D1594" w:rsidRDefault="002D1594" w:rsidP="002D1594">
      <w:pPr>
        <w:pStyle w:val="BodyText"/>
      </w:pPr>
      <w:r>
        <w:t>"/qk/.."</w:t>
      </w:r>
      <w:r>
        <w:tab/>
        <w:t>-</w:t>
      </w:r>
      <w:r>
        <w:tab/>
        <w:t xml:space="preserve">matches qk/ and a two wildcard characters, e.g. </w:t>
      </w:r>
      <w:hyperlink r:id="rId376" w:history="1">
        <w:r w:rsidRPr="0077669C">
          <w:rPr>
            <w:rStyle w:val="Hyperlink"/>
          </w:rPr>
          <w:t>http://h03-dev-vm7/cgi-bin/eSpecies.py/qk/32</w:t>
        </w:r>
      </w:hyperlink>
    </w:p>
    <w:p w14:paraId="383529E4" w14:textId="77777777" w:rsidR="002D1594" w:rsidRDefault="002D1594" w:rsidP="002D1594">
      <w:pPr>
        <w:pStyle w:val="BodyText"/>
      </w:pPr>
      <w:r>
        <w:t>"/qk/.+"</w:t>
      </w:r>
      <w:r>
        <w:tab/>
        <w:t>-</w:t>
      </w:r>
      <w:r>
        <w:tab/>
        <w:t xml:space="preserve">matches qk/ and a any number of wildcard characters, e.g. </w:t>
      </w:r>
      <w:hyperlink r:id="rId377" w:history="1">
        <w:r w:rsidRPr="0077669C">
          <w:rPr>
            <w:rStyle w:val="Hyperlink"/>
          </w:rPr>
          <w:t>http://h03-dev-vm7/cgi-bin/eSpecies.py/qk/323r35</w:t>
        </w:r>
      </w:hyperlink>
    </w:p>
    <w:p w14:paraId="6A94E7B7" w14:textId="77777777" w:rsidR="002D1594" w:rsidRDefault="002D1594" w:rsidP="002D1594">
      <w:pPr>
        <w:pStyle w:val="BodyText"/>
      </w:pPr>
      <w:r>
        <w:t>"/qk/(.)"</w:t>
      </w:r>
      <w:r>
        <w:tab/>
        <w:t>-</w:t>
      </w:r>
      <w:r>
        <w:tab/>
        <w:t xml:space="preserve">matches qk/ and a single wildcard character, e.g. </w:t>
      </w:r>
      <w:hyperlink r:id="rId378" w:history="1">
        <w:r w:rsidRPr="0077669C">
          <w:rPr>
            <w:rStyle w:val="Hyperlink"/>
          </w:rPr>
          <w:t>http://h03-dev-vm7/cgi-bin/eSpecies.py/qk/3 and returns the variable as a parameter in the GET method</w:t>
        </w:r>
      </w:hyperlink>
    </w:p>
    <w:p w14:paraId="6D8A5A27" w14:textId="77777777" w:rsidR="002D1594" w:rsidRDefault="002D1594" w:rsidP="002D1594">
      <w:pPr>
        <w:pStyle w:val="BodyText"/>
      </w:pPr>
      <w:r>
        <w:tab/>
        <w:t xml:space="preserve"> </w:t>
      </w:r>
    </w:p>
    <w:p w14:paraId="6FB181FA" w14:textId="77777777" w:rsidR="002D1594" w:rsidRDefault="002D1594" w:rsidP="002D1594">
      <w:pPr>
        <w:pStyle w:val="BodyText"/>
      </w:pPr>
      <w:r>
        <w:t>#!/usr/bin/env python</w:t>
      </w:r>
    </w:p>
    <w:p w14:paraId="07D43EBF" w14:textId="77777777" w:rsidR="002D1594" w:rsidRDefault="002D1594" w:rsidP="002D1594">
      <w:pPr>
        <w:pStyle w:val="BodyText"/>
      </w:pPr>
      <w:r>
        <w:t>import web</w:t>
      </w:r>
    </w:p>
    <w:p w14:paraId="7477E0A7" w14:textId="77777777" w:rsidR="002D1594" w:rsidRDefault="002D1594" w:rsidP="002D1594">
      <w:pPr>
        <w:pStyle w:val="BodyText"/>
      </w:pPr>
      <w:r>
        <w:t>import json</w:t>
      </w:r>
    </w:p>
    <w:p w14:paraId="35F25A82" w14:textId="77777777" w:rsidR="002D1594" w:rsidRDefault="002D1594" w:rsidP="002D1594">
      <w:pPr>
        <w:pStyle w:val="BodyText"/>
      </w:pPr>
      <w:r>
        <w:t>import psycopg2</w:t>
      </w:r>
    </w:p>
    <w:p w14:paraId="2D87002C" w14:textId="77777777" w:rsidR="002D1594" w:rsidRDefault="002D1594" w:rsidP="002D1594">
      <w:pPr>
        <w:pStyle w:val="BodyText"/>
      </w:pPr>
      <w:r>
        <w:t>urls = (</w:t>
      </w:r>
    </w:p>
    <w:p w14:paraId="2F1E74BF" w14:textId="77777777" w:rsidR="002D1594" w:rsidRDefault="002D1594" w:rsidP="002D1594">
      <w:pPr>
        <w:pStyle w:val="BodyText"/>
      </w:pPr>
      <w:r>
        <w:t xml:space="preserve">  "/eSpecies/quadkey/(.+)/count", "count",</w:t>
      </w:r>
    </w:p>
    <w:p w14:paraId="3E719848" w14:textId="77777777" w:rsidR="002D1594" w:rsidRDefault="002D1594" w:rsidP="002D1594">
      <w:pPr>
        <w:pStyle w:val="BodyText"/>
      </w:pPr>
      <w:r>
        <w:t xml:space="preserve">  "/eSpecies/quadkey/(.+)/list", "list"</w:t>
      </w:r>
    </w:p>
    <w:p w14:paraId="26EBD448" w14:textId="77777777" w:rsidR="002D1594" w:rsidRDefault="002D1594" w:rsidP="002D1594">
      <w:pPr>
        <w:pStyle w:val="BodyText"/>
      </w:pPr>
      <w:r>
        <w:t xml:space="preserve">  )</w:t>
      </w:r>
    </w:p>
    <w:p w14:paraId="403B84A1" w14:textId="77777777" w:rsidR="002D1594" w:rsidRDefault="002D1594" w:rsidP="002D1594">
      <w:pPr>
        <w:pStyle w:val="BodyText"/>
      </w:pPr>
      <w:r>
        <w:t>class count:</w:t>
      </w:r>
    </w:p>
    <w:p w14:paraId="465BF05A" w14:textId="77777777" w:rsidR="002D1594" w:rsidRDefault="002D1594" w:rsidP="002D1594">
      <w:pPr>
        <w:pStyle w:val="BodyText"/>
      </w:pPr>
      <w:r>
        <w:t xml:space="preserve">    def GET(self,quadkey):</w:t>
      </w:r>
    </w:p>
    <w:p w14:paraId="50207AB2" w14:textId="77777777" w:rsidR="002D1594" w:rsidRDefault="002D1594" w:rsidP="002D1594">
      <w:pPr>
        <w:pStyle w:val="BodyText"/>
      </w:pPr>
      <w:r>
        <w:t xml:space="preserve">        web.header("Content-Type", "text/json")</w:t>
      </w:r>
    </w:p>
    <w:p w14:paraId="090FDBE1" w14:textId="77777777" w:rsidR="002D1594" w:rsidRDefault="002D1594" w:rsidP="002D1594">
      <w:pPr>
        <w:pStyle w:val="BodyText"/>
      </w:pPr>
      <w:r>
        <w:t xml:space="preserve">        conn  = psycopg2.connect(host="damon.jrc.it",database="dbespecies",user="usrespecies",password="gem2011")</w:t>
      </w:r>
    </w:p>
    <w:p w14:paraId="4072F8B7" w14:textId="77777777" w:rsidR="002D1594" w:rsidRDefault="002D1594" w:rsidP="002D1594">
      <w:pPr>
        <w:pStyle w:val="BodyText"/>
      </w:pPr>
      <w:r>
        <w:t xml:space="preserve">        cur = conn.cursor()</w:t>
      </w:r>
    </w:p>
    <w:p w14:paraId="15BC643E" w14:textId="77777777" w:rsidR="002D1594" w:rsidRDefault="002D1594" w:rsidP="002D1594">
      <w:pPr>
        <w:pStyle w:val="BodyText"/>
      </w:pPr>
      <w:r>
        <w:t xml:space="preserve">        cur.execute("SELECT * from public.pilotspeciesdatastatistics where quadkey='" + quadkey + "';")</w:t>
      </w:r>
    </w:p>
    <w:p w14:paraId="775E573E" w14:textId="77777777" w:rsidR="002D1594" w:rsidRDefault="002D1594" w:rsidP="002D1594">
      <w:pPr>
        <w:pStyle w:val="BodyText"/>
      </w:pPr>
      <w:r>
        <w:t xml:space="preserve">        results = cur.fetchone()</w:t>
      </w:r>
    </w:p>
    <w:p w14:paraId="7945D29E" w14:textId="77777777" w:rsidR="002D1594" w:rsidRDefault="002D1594" w:rsidP="002D1594">
      <w:pPr>
        <w:pStyle w:val="BodyText"/>
      </w:pPr>
      <w:r>
        <w:lastRenderedPageBreak/>
        <w:t xml:space="preserve">        return json.dumps({'speciescount':  results[3]})</w:t>
      </w:r>
    </w:p>
    <w:p w14:paraId="06ADE339" w14:textId="77777777" w:rsidR="002D1594" w:rsidRDefault="002D1594" w:rsidP="002D1594">
      <w:pPr>
        <w:pStyle w:val="BodyText"/>
      </w:pPr>
      <w:r>
        <w:t xml:space="preserve">        cur.close()</w:t>
      </w:r>
    </w:p>
    <w:p w14:paraId="57F2C3DE" w14:textId="77777777" w:rsidR="002D1594" w:rsidRDefault="002D1594" w:rsidP="003D4FE8">
      <w:pPr>
        <w:pStyle w:val="BodyText2"/>
      </w:pPr>
      <w:r>
        <w:t xml:space="preserve">        conn.close()</w:t>
      </w:r>
    </w:p>
    <w:p w14:paraId="17510467" w14:textId="77777777" w:rsidR="002D1594" w:rsidRDefault="002D1594" w:rsidP="002D1594">
      <w:pPr>
        <w:pStyle w:val="BodyText"/>
      </w:pPr>
      <w:r>
        <w:t>class list:</w:t>
      </w:r>
    </w:p>
    <w:p w14:paraId="1A229459" w14:textId="77777777" w:rsidR="002D1594" w:rsidRDefault="002D1594" w:rsidP="002D1594">
      <w:pPr>
        <w:pStyle w:val="BodyText"/>
      </w:pPr>
      <w:r>
        <w:t xml:space="preserve">    def GET(self,quadkey):</w:t>
      </w:r>
    </w:p>
    <w:p w14:paraId="3BA1E543" w14:textId="77777777" w:rsidR="002D1594" w:rsidRDefault="002D1594" w:rsidP="002D1594">
      <w:pPr>
        <w:pStyle w:val="BodyText"/>
      </w:pPr>
      <w:r>
        <w:t xml:space="preserve">        web.header("Content-Type", "text/json")</w:t>
      </w:r>
    </w:p>
    <w:p w14:paraId="4CE50764" w14:textId="77777777" w:rsidR="002D1594" w:rsidRDefault="002D1594" w:rsidP="002D1594">
      <w:pPr>
        <w:pStyle w:val="BodyText"/>
      </w:pPr>
      <w:r>
        <w:t xml:space="preserve">        conn  = psycopg2.connect(host="damon.jrc.it",database="dbespecies",user="usrespecies",password="gem2011")</w:t>
      </w:r>
    </w:p>
    <w:p w14:paraId="09596F2F" w14:textId="77777777" w:rsidR="002D1594" w:rsidRDefault="002D1594" w:rsidP="002D1594">
      <w:pPr>
        <w:pStyle w:val="BodyText"/>
      </w:pPr>
      <w:r>
        <w:t xml:space="preserve">        cur = conn.cursor()</w:t>
      </w:r>
    </w:p>
    <w:p w14:paraId="470B081C" w14:textId="77777777" w:rsidR="002D1594" w:rsidRDefault="002D1594" w:rsidP="002D1594">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2D1594">
      <w:pPr>
        <w:pStyle w:val="BodyText"/>
      </w:pPr>
      <w:r>
        <w:t xml:space="preserve">        species = []</w:t>
      </w:r>
    </w:p>
    <w:p w14:paraId="5C054F5B" w14:textId="77777777" w:rsidR="002D1594" w:rsidRDefault="002D1594" w:rsidP="002D1594">
      <w:pPr>
        <w:pStyle w:val="BodyText"/>
      </w:pPr>
      <w:r>
        <w:t xml:space="preserve">        for row in cur:</w:t>
      </w:r>
    </w:p>
    <w:p w14:paraId="52C241CE" w14:textId="77777777" w:rsidR="002D1594" w:rsidRDefault="002D1594" w:rsidP="002D1594">
      <w:pPr>
        <w:pStyle w:val="BodyText"/>
      </w:pPr>
      <w:r>
        <w:t xml:space="preserve">          species.append(row[0])</w:t>
      </w:r>
    </w:p>
    <w:p w14:paraId="01635D52" w14:textId="77777777" w:rsidR="002D1594" w:rsidRDefault="002D1594" w:rsidP="002D1594">
      <w:pPr>
        <w:pStyle w:val="BodyText"/>
      </w:pPr>
      <w:r>
        <w:t xml:space="preserve">        return json.dumps({'specieslist':  species})</w:t>
      </w:r>
    </w:p>
    <w:p w14:paraId="5BFFD254" w14:textId="77777777" w:rsidR="002D1594" w:rsidRDefault="002D1594" w:rsidP="002D1594">
      <w:pPr>
        <w:pStyle w:val="BodyText"/>
      </w:pPr>
      <w:r>
        <w:t xml:space="preserve">        cur.close()</w:t>
      </w:r>
    </w:p>
    <w:p w14:paraId="0034BB8F" w14:textId="77777777" w:rsidR="002D1594" w:rsidRDefault="002D1594" w:rsidP="003D4FE8">
      <w:pPr>
        <w:pStyle w:val="BodyText2"/>
      </w:pPr>
      <w:r>
        <w:t xml:space="preserve">        conn.close()        </w:t>
      </w:r>
    </w:p>
    <w:p w14:paraId="020C1021" w14:textId="77777777" w:rsidR="002D1594" w:rsidRDefault="002D1594" w:rsidP="002D1594">
      <w:pPr>
        <w:pStyle w:val="BodyText"/>
      </w:pPr>
      <w:r>
        <w:t>if __name__ == "__main__":</w:t>
      </w:r>
    </w:p>
    <w:p w14:paraId="23D377CA" w14:textId="77777777" w:rsidR="002D1594" w:rsidRDefault="002D1594" w:rsidP="002D1594">
      <w:pPr>
        <w:pStyle w:val="BodyText"/>
      </w:pPr>
      <w:r>
        <w:t xml:space="preserve">     web.application(urls, globals()).run()</w:t>
      </w:r>
    </w:p>
    <w:p w14:paraId="02A75246" w14:textId="77777777" w:rsidR="002D1594" w:rsidRDefault="002D1594" w:rsidP="002D1594">
      <w:pPr>
        <w:pStyle w:val="BodyText"/>
      </w:pPr>
      <w:r>
        <w:tab/>
        <w:t xml:space="preserve"> </w:t>
      </w:r>
    </w:p>
    <w:p w14:paraId="680BE91C" w14:textId="77777777" w:rsidR="002D1594" w:rsidRDefault="002D1594" w:rsidP="002D1594">
      <w:pPr>
        <w:pStyle w:val="BodyText"/>
      </w:pPr>
      <w:r>
        <w:t xml:space="preserve">This is what we want! (from </w:t>
      </w:r>
      <w:hyperlink r:id="rId379" w:history="1">
        <w:r w:rsidRPr="0077669C">
          <w:rPr>
            <w:rStyle w:val="Hyperlink"/>
          </w:rPr>
          <w:t>http://www.reddit.com/r/Python/comments/g3th5/best_python_framework_for_web_app_and_restful/)</w:t>
        </w:r>
      </w:hyperlink>
    </w:p>
    <w:p w14:paraId="2BFAB6AC" w14:textId="77777777" w:rsidR="002D1594" w:rsidRDefault="002D1594" w:rsidP="002D1594">
      <w:pPr>
        <w:pStyle w:val="BodyText"/>
      </w:pPr>
      <w:r>
        <w:t xml:space="preserve">@request.restful() </w:t>
      </w:r>
    </w:p>
    <w:p w14:paraId="4C3EAEF6" w14:textId="77777777" w:rsidR="002D1594" w:rsidRDefault="002D1594" w:rsidP="002D1594">
      <w:pPr>
        <w:pStyle w:val="BodyText"/>
      </w:pPr>
      <w:r>
        <w:t xml:space="preserve">def api(): </w:t>
      </w:r>
    </w:p>
    <w:p w14:paraId="1BCB0257" w14:textId="77777777" w:rsidR="002D1594" w:rsidRDefault="002D1594" w:rsidP="002D1594">
      <w:pPr>
        <w:pStyle w:val="BodyText"/>
      </w:pPr>
      <w:r>
        <w:t xml:space="preserve">    def GET(*args,**vars): </w:t>
      </w:r>
    </w:p>
    <w:p w14:paraId="56257774" w14:textId="77777777" w:rsidR="002D1594" w:rsidRDefault="002D1594" w:rsidP="002D1594">
      <w:pPr>
        <w:pStyle w:val="BodyText"/>
      </w:pPr>
      <w:r>
        <w:t xml:space="preserve">        patterns = [ </w:t>
      </w:r>
    </w:p>
    <w:p w14:paraId="766491A7" w14:textId="77777777" w:rsidR="002D1594" w:rsidRDefault="002D1594" w:rsidP="002D1594">
      <w:pPr>
        <w:pStyle w:val="BodyText"/>
      </w:pPr>
      <w:r>
        <w:t xml:space="preserve">          '/person-by-id/{person.id}', </w:t>
      </w:r>
    </w:p>
    <w:p w14:paraId="0B349ED2" w14:textId="77777777" w:rsidR="002D1594" w:rsidRDefault="002D1594" w:rsidP="002D1594">
      <w:pPr>
        <w:pStyle w:val="BodyText"/>
      </w:pPr>
      <w:r>
        <w:t xml:space="preserve">          '/person-by-id/{person.id}/:field', </w:t>
      </w:r>
    </w:p>
    <w:p w14:paraId="7CBD882C" w14:textId="77777777" w:rsidR="002D1594" w:rsidRDefault="002D1594" w:rsidP="002D1594">
      <w:pPr>
        <w:pStyle w:val="BodyText"/>
      </w:pPr>
      <w:r>
        <w:t xml:space="preserve">          '/person-by-id/{person.id}/pets[owner.person]', </w:t>
      </w:r>
    </w:p>
    <w:p w14:paraId="0E1DEE6F" w14:textId="77777777" w:rsidR="002D1594" w:rsidRDefault="002D1594" w:rsidP="002D1594">
      <w:pPr>
        <w:pStyle w:val="BodyText"/>
      </w:pPr>
      <w:r>
        <w:t xml:space="preserve">          '/person-by-id/{person.id}/pet[owner.person]/{pet.name.startswith}, </w:t>
      </w:r>
    </w:p>
    <w:p w14:paraId="2D50C1E9" w14:textId="77777777" w:rsidR="002D1594" w:rsidRDefault="002D1594" w:rsidP="002D1594">
      <w:pPr>
        <w:pStyle w:val="BodyText"/>
      </w:pPr>
      <w:r>
        <w:t xml:space="preserve">          '/person-by-id/{person.id}/pet[owner.person]/{pet.name.startswith}/:field', </w:t>
      </w:r>
    </w:p>
    <w:p w14:paraId="0E2BDA38" w14:textId="77777777" w:rsidR="002D1594" w:rsidRDefault="002D1594" w:rsidP="002D1594">
      <w:pPr>
        <w:pStyle w:val="BodyText"/>
      </w:pPr>
      <w:r>
        <w:t xml:space="preserve">          '/person-by-birthdate/{person.birthdate.year}', </w:t>
      </w:r>
    </w:p>
    <w:p w14:paraId="435F5043" w14:textId="77777777" w:rsidR="002D1594" w:rsidRDefault="002D1594" w:rsidP="002D1594">
      <w:pPr>
        <w:pStyle w:val="BodyText"/>
      </w:pPr>
      <w:r>
        <w:t xml:space="preserve">          '/person-by-birthdate/{person.birthdate.year}/{person.birthdate.month}', </w:t>
      </w:r>
    </w:p>
    <w:p w14:paraId="3A9703D7" w14:textId="77777777" w:rsidR="002D1594" w:rsidRDefault="002D1594" w:rsidP="002D1594">
      <w:pPr>
        <w:pStyle w:val="BodyText"/>
      </w:pPr>
      <w:r>
        <w:t xml:space="preserve">          '/person-by-birthdate/{person.birthdate.year}/{person.birthdate.month}/{person.bithdate.day}', </w:t>
      </w:r>
    </w:p>
    <w:p w14:paraId="4E7B1F5A" w14:textId="77777777" w:rsidR="002D1594" w:rsidRDefault="002D1594" w:rsidP="002D1594">
      <w:pPr>
        <w:pStyle w:val="BodyText"/>
      </w:pPr>
      <w:r>
        <w:t xml:space="preserve">        ] </w:t>
      </w:r>
    </w:p>
    <w:p w14:paraId="646EAE23" w14:textId="77777777" w:rsidR="002D1594" w:rsidRDefault="002D1594" w:rsidP="002D1594">
      <w:pPr>
        <w:pStyle w:val="BodyText"/>
      </w:pPr>
      <w:r>
        <w:t xml:space="preserve">        parser = db.parse_as_rest(patterns,args,vars) </w:t>
      </w:r>
    </w:p>
    <w:p w14:paraId="051B6AE1" w14:textId="77777777" w:rsidR="002D1594" w:rsidRDefault="002D1594" w:rsidP="002D1594">
      <w:pPr>
        <w:pStyle w:val="BodyText"/>
      </w:pPr>
      <w:r>
        <w:t xml:space="preserve">        if parser.status == 200: </w:t>
      </w:r>
    </w:p>
    <w:p w14:paraId="07DFFE60" w14:textId="77777777" w:rsidR="002D1594" w:rsidRDefault="002D1594" w:rsidP="002D1594">
      <w:pPr>
        <w:pStyle w:val="BodyText"/>
      </w:pPr>
      <w:r>
        <w:t xml:space="preserve">            return dict(content=parser.response) </w:t>
      </w:r>
    </w:p>
    <w:p w14:paraId="372E6B0A" w14:textId="77777777" w:rsidR="002D1594" w:rsidRDefault="002D1594" w:rsidP="002D1594">
      <w:pPr>
        <w:pStyle w:val="BodyText"/>
      </w:pPr>
      <w:r>
        <w:t xml:space="preserve">        else: </w:t>
      </w:r>
    </w:p>
    <w:p w14:paraId="0ACD2106" w14:textId="77777777" w:rsidR="002D1594" w:rsidRDefault="002D1594" w:rsidP="002D1594">
      <w:pPr>
        <w:pStyle w:val="BodyText"/>
      </w:pPr>
      <w:r>
        <w:t xml:space="preserve">            raise HTTP(parser.status,parser.error) </w:t>
      </w:r>
    </w:p>
    <w:p w14:paraId="7A78941B" w14:textId="77777777" w:rsidR="002D1594" w:rsidRDefault="002D1594" w:rsidP="002D1594">
      <w:pPr>
        <w:pStyle w:val="BodyText"/>
      </w:pPr>
      <w:r>
        <w:t xml:space="preserve">    return locals() </w:t>
      </w:r>
    </w:p>
    <w:p w14:paraId="7ED6C119" w14:textId="77777777" w:rsidR="002D1594" w:rsidRDefault="002D1594" w:rsidP="002D1594">
      <w:pPr>
        <w:pStyle w:val="BodyText"/>
      </w:pPr>
      <w:r>
        <w:t>(the above is a complete program, it does not need anything else) This exposes APIs like</w:t>
      </w:r>
    </w:p>
    <w:p w14:paraId="0FBACE80" w14:textId="77777777" w:rsidR="002D1594" w:rsidRDefault="00082D6F" w:rsidP="002D1594">
      <w:pPr>
        <w:pStyle w:val="BodyText"/>
      </w:pPr>
      <w:hyperlink r:id="rId380" w:history="1">
        <w:r w:rsidR="002D1594" w:rsidRPr="0077669C">
          <w:rPr>
            <w:rStyle w:val="Hyperlink"/>
          </w:rPr>
          <w:t>http://...api/person-by-id/1/pets</w:t>
        </w:r>
      </w:hyperlink>
    </w:p>
    <w:p w14:paraId="0C90C611" w14:textId="77777777" w:rsidR="002D1594" w:rsidRDefault="00082D6F" w:rsidP="002D1594">
      <w:pPr>
        <w:pStyle w:val="BodyText"/>
      </w:pPr>
      <w:hyperlink r:id="rId381" w:history="1">
        <w:r w:rsidR="002D1594" w:rsidRPr="0077669C">
          <w:rPr>
            <w:rStyle w:val="Hyperlink"/>
          </w:rPr>
          <w:t>http://...api/person-by-id/1/pets.json</w:t>
        </w:r>
      </w:hyperlink>
    </w:p>
    <w:p w14:paraId="290B2B2E" w14:textId="77777777" w:rsidR="002D1594" w:rsidRDefault="00082D6F" w:rsidP="002D1594">
      <w:pPr>
        <w:pStyle w:val="BodyText"/>
      </w:pPr>
      <w:hyperlink r:id="rId382" w:history="1">
        <w:r w:rsidR="002D1594" w:rsidRPr="0077669C">
          <w:rPr>
            <w:rStyle w:val="Hyperlink"/>
          </w:rPr>
          <w:t>http://...api/person-by-id/1/pets.xml</w:t>
        </w:r>
      </w:hyperlink>
    </w:p>
    <w:p w14:paraId="2C84559C" w14:textId="77777777" w:rsidR="002D1594" w:rsidRDefault="00082D6F" w:rsidP="002D1594">
      <w:pPr>
        <w:pStyle w:val="BodyText"/>
      </w:pPr>
      <w:hyperlink r:id="rId383" w:history="1">
        <w:r w:rsidR="002D1594" w:rsidRPr="0077669C">
          <w:rPr>
            <w:rStyle w:val="Hyperlink"/>
          </w:rPr>
          <w:t>http://...api/person-by-id/1/pet/Snoopy/info.json</w:t>
        </w:r>
      </w:hyperlink>
    </w:p>
    <w:p w14:paraId="6BD5099A" w14:textId="77777777" w:rsidR="002D1594" w:rsidRDefault="00082D6F" w:rsidP="003D4FE8">
      <w:pPr>
        <w:pStyle w:val="BodyText2"/>
      </w:pPr>
      <w:hyperlink r:id="rId384" w:history="1">
        <w:r w:rsidR="002D1594" w:rsidRPr="0077669C">
          <w:rPr>
            <w:rStyle w:val="Hyperlink"/>
          </w:rPr>
          <w:t>http://...api/person-by-birthdate/2005/3</w:t>
        </w:r>
      </w:hyperlink>
    </w:p>
    <w:p w14:paraId="66DE412B" w14:textId="77777777" w:rsidR="002D1594" w:rsidRDefault="002D1594" w:rsidP="002D1594">
      <w:pPr>
        <w:pStyle w:val="BodyText"/>
      </w:pPr>
      <w:r>
        <w:t>I need to update the REST services to return jsonp so that they can be called cross-domain. Read the article here:</w:t>
      </w:r>
    </w:p>
    <w:p w14:paraId="777701EF" w14:textId="77777777" w:rsidR="002D1594" w:rsidRDefault="00082D6F" w:rsidP="002D1594">
      <w:pPr>
        <w:pStyle w:val="BodyText"/>
      </w:pPr>
      <w:hyperlink r:id="rId385" w:history="1">
        <w:r w:rsidR="002D1594" w:rsidRPr="0077669C">
          <w:rPr>
            <w:rStyle w:val="Hyperlink"/>
          </w:rPr>
          <w:t>http://stackoverflow.com/questions/5481926/how-do-people-usually-implement-jsonp-in-python</w:t>
        </w:r>
      </w:hyperlink>
    </w:p>
    <w:p w14:paraId="2B921C92" w14:textId="77777777" w:rsidR="002D1594" w:rsidRDefault="002D1594" w:rsidP="002D1594">
      <w:pPr>
        <w:pStyle w:val="BodyText"/>
      </w:pPr>
      <w:r>
        <w:t>Returning as json or jsonp depending on whether the request contains a jsoncallback paramter:</w:t>
      </w:r>
    </w:p>
    <w:p w14:paraId="1F5ED280" w14:textId="77777777" w:rsidR="002D1594" w:rsidRDefault="00082D6F" w:rsidP="003D4FE8">
      <w:pPr>
        <w:pStyle w:val="BodyText2"/>
      </w:pPr>
      <w:hyperlink r:id="rId386" w:history="1">
        <w:r w:rsidR="002D1594" w:rsidRPr="0077669C">
          <w:rPr>
            <w:rStyle w:val="Hyperlink"/>
          </w:rPr>
          <w:t>http://www.in-nomine.org/2009/04/03/jsonp-with-werkzeug/</w:t>
        </w:r>
      </w:hyperlink>
    </w:p>
    <w:p w14:paraId="13BE3A97" w14:textId="77777777" w:rsidR="002D1594" w:rsidRDefault="002D1594" w:rsidP="002D1594">
      <w:pPr>
        <w:pStyle w:val="BodyText"/>
      </w:pPr>
      <w:r>
        <w:t>Here is the finished code:</w:t>
      </w:r>
    </w:p>
    <w:p w14:paraId="03DA6E47" w14:textId="77777777" w:rsidR="002D1594" w:rsidRDefault="002D1594" w:rsidP="002D1594">
      <w:pPr>
        <w:pStyle w:val="BodyText"/>
      </w:pPr>
      <w:r>
        <w:t>#!/usr/bin/env python</w:t>
      </w:r>
    </w:p>
    <w:p w14:paraId="6DC54ED7" w14:textId="77777777" w:rsidR="002D1594" w:rsidRDefault="002D1594" w:rsidP="002D1594">
      <w:pPr>
        <w:pStyle w:val="BodyText"/>
      </w:pPr>
      <w:r>
        <w:t>import web</w:t>
      </w:r>
    </w:p>
    <w:p w14:paraId="456E7F06" w14:textId="77777777" w:rsidR="002D1594" w:rsidRDefault="002D1594" w:rsidP="002D1594">
      <w:pPr>
        <w:pStyle w:val="BodyText"/>
      </w:pPr>
      <w:r>
        <w:t>import json</w:t>
      </w:r>
    </w:p>
    <w:p w14:paraId="3B0BD8D4" w14:textId="77777777" w:rsidR="002D1594" w:rsidRDefault="002D1594" w:rsidP="002D1594">
      <w:pPr>
        <w:pStyle w:val="BodyText"/>
      </w:pPr>
      <w:r>
        <w:t>import psycopg2</w:t>
      </w:r>
    </w:p>
    <w:p w14:paraId="508A1A13" w14:textId="77777777" w:rsidR="002D1594" w:rsidRDefault="002D1594" w:rsidP="002D1594">
      <w:pPr>
        <w:pStyle w:val="BodyText"/>
      </w:pPr>
      <w:r>
        <w:t>urls = (</w:t>
      </w:r>
    </w:p>
    <w:p w14:paraId="5D173BAB" w14:textId="77777777" w:rsidR="002D1594" w:rsidRDefault="002D1594" w:rsidP="002D1594">
      <w:pPr>
        <w:pStyle w:val="BodyText"/>
      </w:pPr>
      <w:r>
        <w:lastRenderedPageBreak/>
        <w:t xml:space="preserve">  "/eSpecies/quadkey/(.+)/count", "count",</w:t>
      </w:r>
    </w:p>
    <w:p w14:paraId="5F58F71F" w14:textId="77777777" w:rsidR="002D1594" w:rsidRDefault="002D1594" w:rsidP="002D1594">
      <w:pPr>
        <w:pStyle w:val="BodyText"/>
      </w:pPr>
      <w:r>
        <w:t xml:space="preserve">  "/eSpecies/quadkey/(.+)/list", "list",</w:t>
      </w:r>
    </w:p>
    <w:p w14:paraId="730D3E98" w14:textId="77777777" w:rsidR="002D1594" w:rsidRDefault="002D1594" w:rsidP="002D1594">
      <w:pPr>
        <w:pStyle w:val="BodyText"/>
      </w:pPr>
      <w:r>
        <w:t xml:space="preserve">  "/eHabitat/ibaspecies/(.+)/list", "ibaspecies"  </w:t>
      </w:r>
    </w:p>
    <w:p w14:paraId="5E27415B" w14:textId="77777777" w:rsidR="002D1594" w:rsidRDefault="002D1594" w:rsidP="002D1594">
      <w:pPr>
        <w:pStyle w:val="BodyText"/>
      </w:pPr>
      <w:r>
        <w:t xml:space="preserve"> </w:t>
      </w:r>
    </w:p>
    <w:p w14:paraId="23032EE1" w14:textId="77777777" w:rsidR="002D1594" w:rsidRDefault="002D1594" w:rsidP="002D1594">
      <w:pPr>
        <w:pStyle w:val="BodyText"/>
      </w:pPr>
      <w:r>
        <w:t xml:space="preserve">  )</w:t>
      </w:r>
    </w:p>
    <w:p w14:paraId="4C2A3A04" w14:textId="77777777" w:rsidR="002D1594" w:rsidRDefault="002D1594" w:rsidP="002D1594">
      <w:pPr>
        <w:pStyle w:val="BodyText"/>
      </w:pPr>
      <w:r>
        <w:t>class count:</w:t>
      </w:r>
    </w:p>
    <w:p w14:paraId="0B0081D9" w14:textId="77777777" w:rsidR="002D1594" w:rsidRDefault="002D1594" w:rsidP="002D1594">
      <w:pPr>
        <w:pStyle w:val="BodyText"/>
      </w:pPr>
      <w:r>
        <w:t xml:space="preserve">    def GET(self, quadkey):</w:t>
      </w:r>
    </w:p>
    <w:p w14:paraId="2D8225DE" w14:textId="77777777" w:rsidR="002D1594" w:rsidRDefault="002D1594" w:rsidP="002D1594">
      <w:pPr>
        <w:pStyle w:val="BodyText"/>
      </w:pPr>
      <w:r>
        <w:t xml:space="preserve">        web.header("Content-Type", "application/json")</w:t>
      </w:r>
    </w:p>
    <w:p w14:paraId="74F38CCA" w14:textId="77777777" w:rsidR="002D1594" w:rsidRDefault="002D1594" w:rsidP="002D1594">
      <w:pPr>
        <w:pStyle w:val="BodyText"/>
      </w:pPr>
      <w:r>
        <w:t xml:space="preserve">        conn = psycopg2.connect(host="damon.jrc.it", database="dbespecies", user="usrespecies", password="gem2011")</w:t>
      </w:r>
    </w:p>
    <w:p w14:paraId="3E6D04BD" w14:textId="77777777" w:rsidR="002D1594" w:rsidRDefault="002D1594" w:rsidP="002D1594">
      <w:pPr>
        <w:pStyle w:val="BodyText"/>
      </w:pPr>
      <w:r>
        <w:t xml:space="preserve">        cur = conn.cursor()</w:t>
      </w:r>
    </w:p>
    <w:p w14:paraId="775B9B1A" w14:textId="77777777" w:rsidR="002D1594" w:rsidRDefault="002D1594" w:rsidP="002D1594">
      <w:pPr>
        <w:pStyle w:val="BodyText"/>
      </w:pPr>
      <w:r>
        <w:t xml:space="preserve">        cur.execute("SELECT * from public.pilotspeciesdatastatistics where quadkey='" + quadkey + "';")</w:t>
      </w:r>
    </w:p>
    <w:p w14:paraId="105A297D" w14:textId="77777777" w:rsidR="002D1594" w:rsidRDefault="002D1594" w:rsidP="002D1594">
      <w:pPr>
        <w:pStyle w:val="BodyText"/>
      </w:pPr>
      <w:r>
        <w:t xml:space="preserve">        results = cur.fetchone()</w:t>
      </w:r>
    </w:p>
    <w:p w14:paraId="6DF64965" w14:textId="77777777" w:rsidR="002D1594" w:rsidRDefault="002D1594" w:rsidP="002D1594">
      <w:pPr>
        <w:pStyle w:val="BodyText"/>
      </w:pPr>
      <w:r>
        <w:t xml:space="preserve">        return json.dumps({'speciescount':  results[3]})</w:t>
      </w:r>
    </w:p>
    <w:p w14:paraId="1C6A8F3F" w14:textId="77777777" w:rsidR="002D1594" w:rsidRDefault="002D1594" w:rsidP="002D1594">
      <w:pPr>
        <w:pStyle w:val="BodyText"/>
      </w:pPr>
      <w:r>
        <w:t xml:space="preserve">        cur.close()</w:t>
      </w:r>
    </w:p>
    <w:p w14:paraId="3F061890" w14:textId="77777777" w:rsidR="002D1594" w:rsidRDefault="002D1594" w:rsidP="003D4FE8">
      <w:pPr>
        <w:pStyle w:val="BodyText2"/>
      </w:pPr>
      <w:r>
        <w:t xml:space="preserve">        conn.close()</w:t>
      </w:r>
    </w:p>
    <w:p w14:paraId="67E91A63" w14:textId="77777777" w:rsidR="002D1594" w:rsidRDefault="002D1594" w:rsidP="002D1594">
      <w:pPr>
        <w:pStyle w:val="BodyText"/>
      </w:pPr>
      <w:r>
        <w:t>class list:</w:t>
      </w:r>
    </w:p>
    <w:p w14:paraId="74A62C24" w14:textId="77777777" w:rsidR="002D1594" w:rsidRDefault="002D1594" w:rsidP="002D1594">
      <w:pPr>
        <w:pStyle w:val="BodyText"/>
      </w:pPr>
      <w:r>
        <w:t xml:space="preserve">    def GET(self, quadkey):</w:t>
      </w:r>
    </w:p>
    <w:p w14:paraId="25F85BAA" w14:textId="77777777" w:rsidR="002D1594" w:rsidRDefault="002D1594" w:rsidP="002D1594">
      <w:pPr>
        <w:pStyle w:val="BodyText"/>
      </w:pPr>
      <w:r>
        <w:t xml:space="preserve">        conn = psycopg2.connect(host="damon.jrc.it", database="dbespecies", user="usrespecies", password="gem2011")</w:t>
      </w:r>
    </w:p>
    <w:p w14:paraId="43E14287" w14:textId="77777777" w:rsidR="002D1594" w:rsidRDefault="002D1594" w:rsidP="002D1594">
      <w:pPr>
        <w:pStyle w:val="BodyText"/>
      </w:pPr>
      <w:r>
        <w:t xml:space="preserve">        cur = conn.cursor()</w:t>
      </w:r>
    </w:p>
    <w:p w14:paraId="33C2109B" w14:textId="77777777" w:rsidR="002D1594" w:rsidRDefault="002D1594" w:rsidP="002D1594">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2D1594">
      <w:pPr>
        <w:pStyle w:val="BodyText"/>
      </w:pPr>
      <w:r>
        <w:t xml:space="preserve">        species = []</w:t>
      </w:r>
    </w:p>
    <w:p w14:paraId="2B2099CE" w14:textId="77777777" w:rsidR="002D1594" w:rsidRDefault="002D1594" w:rsidP="002D1594">
      <w:pPr>
        <w:pStyle w:val="BodyText"/>
      </w:pPr>
      <w:r>
        <w:t xml:space="preserve">        for row in cur:</w:t>
      </w:r>
    </w:p>
    <w:p w14:paraId="1CB94AAE" w14:textId="77777777" w:rsidR="002D1594" w:rsidRDefault="002D1594" w:rsidP="002D1594">
      <w:pPr>
        <w:pStyle w:val="BodyText"/>
      </w:pPr>
      <w:r>
        <w:t xml:space="preserve">          dict = {'ID_NO':row[13],</w:t>
      </w:r>
    </w:p>
    <w:p w14:paraId="0B72BCB2" w14:textId="77777777" w:rsidR="002D1594" w:rsidRDefault="002D1594" w:rsidP="002D1594">
      <w:pPr>
        <w:pStyle w:val="BodyText"/>
      </w:pPr>
      <w:r>
        <w:t xml:space="preserve">            'kingdom':row[2],</w:t>
      </w:r>
    </w:p>
    <w:p w14:paraId="4BBDB714" w14:textId="77777777" w:rsidR="002D1594" w:rsidRDefault="002D1594" w:rsidP="002D1594">
      <w:pPr>
        <w:pStyle w:val="BodyText"/>
      </w:pPr>
      <w:r>
        <w:t xml:space="preserve">            'phylum':row[3],</w:t>
      </w:r>
    </w:p>
    <w:p w14:paraId="48255FDE" w14:textId="77777777" w:rsidR="002D1594" w:rsidRDefault="002D1594" w:rsidP="002D1594">
      <w:pPr>
        <w:pStyle w:val="BodyText"/>
      </w:pPr>
      <w:r>
        <w:t xml:space="preserve">            'class':row[4],</w:t>
      </w:r>
    </w:p>
    <w:p w14:paraId="5CDBAD2D" w14:textId="77777777" w:rsidR="002D1594" w:rsidRDefault="002D1594" w:rsidP="002D1594">
      <w:pPr>
        <w:pStyle w:val="BodyText"/>
      </w:pPr>
      <w:r>
        <w:t xml:space="preserve">            'order':row[5],</w:t>
      </w:r>
    </w:p>
    <w:p w14:paraId="728F75E8" w14:textId="77777777" w:rsidR="002D1594" w:rsidRDefault="002D1594" w:rsidP="002D1594">
      <w:pPr>
        <w:pStyle w:val="BodyText"/>
      </w:pPr>
      <w:r>
        <w:t xml:space="preserve">            'family':row[6],</w:t>
      </w:r>
    </w:p>
    <w:p w14:paraId="04AB27F7" w14:textId="77777777" w:rsidR="002D1594" w:rsidRDefault="002D1594" w:rsidP="002D1594">
      <w:pPr>
        <w:pStyle w:val="BodyText"/>
      </w:pPr>
      <w:r>
        <w:t xml:space="preserve">            'taxon':row[7],</w:t>
      </w:r>
    </w:p>
    <w:p w14:paraId="3528EAC0" w14:textId="77777777" w:rsidR="002D1594" w:rsidRDefault="002D1594" w:rsidP="002D1594">
      <w:pPr>
        <w:pStyle w:val="BodyText"/>
      </w:pPr>
      <w:r>
        <w:t xml:space="preserve">            'rl_status':row[8],</w:t>
      </w:r>
    </w:p>
    <w:p w14:paraId="7DC28E2E" w14:textId="77777777" w:rsidR="002D1594" w:rsidRDefault="002D1594" w:rsidP="002D1594">
      <w:pPr>
        <w:pStyle w:val="BodyText"/>
      </w:pPr>
      <w:r>
        <w:t xml:space="preserve">            'rl_status_date':row[10]}</w:t>
      </w:r>
    </w:p>
    <w:p w14:paraId="2BD57106" w14:textId="77777777" w:rsidR="002D1594" w:rsidRDefault="002D1594" w:rsidP="002D1594">
      <w:pPr>
        <w:pStyle w:val="BodyText"/>
      </w:pPr>
      <w:r>
        <w:t xml:space="preserve">          species.append(dict)</w:t>
      </w:r>
    </w:p>
    <w:p w14:paraId="365DC5D4" w14:textId="77777777" w:rsidR="002D1594" w:rsidRDefault="002D1594" w:rsidP="002D1594">
      <w:pPr>
        <w:pStyle w:val="BodyText"/>
      </w:pPr>
      <w:r>
        <w:t xml:space="preserve">        params = web.input()</w:t>
      </w:r>
    </w:p>
    <w:p w14:paraId="467B16E7" w14:textId="77777777" w:rsidR="002D1594" w:rsidRDefault="002D1594" w:rsidP="002D1594">
      <w:pPr>
        <w:pStyle w:val="BodyText"/>
      </w:pPr>
      <w:r>
        <w:t xml:space="preserve">        if params:</w:t>
      </w:r>
    </w:p>
    <w:p w14:paraId="7B2A814B" w14:textId="77777777" w:rsidR="002D1594" w:rsidRDefault="002D1594" w:rsidP="002D1594">
      <w:pPr>
        <w:pStyle w:val="BodyText"/>
      </w:pPr>
      <w:r>
        <w:t xml:space="preserve">            callback = params.jsoncallback #get the callback name from the querystring and wrap the json in it - this returns jsonp</w:t>
      </w:r>
    </w:p>
    <w:p w14:paraId="28AF113C" w14:textId="77777777" w:rsidR="002D1594" w:rsidRDefault="002D1594" w:rsidP="002D1594">
      <w:pPr>
        <w:pStyle w:val="BodyText"/>
      </w:pPr>
      <w:r>
        <w:t xml:space="preserve">            web.header("Content-Type", "application/javascript") #return content-type is a javascript function</w:t>
      </w:r>
    </w:p>
    <w:p w14:paraId="5F34EF5B" w14:textId="77777777" w:rsidR="002D1594" w:rsidRDefault="002D1594" w:rsidP="002D1594">
      <w:pPr>
        <w:pStyle w:val="BodyText"/>
      </w:pPr>
      <w:r>
        <w:t xml:space="preserve">            return callback + '(' + json.dumps({'species': species}) + ');'</w:t>
      </w:r>
    </w:p>
    <w:p w14:paraId="0CCF579E" w14:textId="77777777" w:rsidR="002D1594" w:rsidRDefault="002D1594" w:rsidP="002D1594">
      <w:pPr>
        <w:pStyle w:val="BodyText"/>
      </w:pPr>
      <w:r>
        <w:t xml:space="preserve">        else:</w:t>
      </w:r>
    </w:p>
    <w:p w14:paraId="09610EE9" w14:textId="77777777" w:rsidR="002D1594" w:rsidRDefault="002D1594" w:rsidP="002D1594">
      <w:pPr>
        <w:pStyle w:val="BodyText"/>
      </w:pPr>
      <w:r>
        <w:t xml:space="preserve">            web.header("Content-Type", "application/json") #return content-type is json</w:t>
      </w:r>
    </w:p>
    <w:p w14:paraId="6B85B132" w14:textId="77777777" w:rsidR="002D1594" w:rsidRDefault="002D1594" w:rsidP="002D1594">
      <w:pPr>
        <w:pStyle w:val="BodyText"/>
      </w:pPr>
      <w:r>
        <w:t xml:space="preserve">            return json.dumps({'species': species})</w:t>
      </w:r>
    </w:p>
    <w:p w14:paraId="02EBBFFB" w14:textId="77777777" w:rsidR="002D1594" w:rsidRDefault="002D1594" w:rsidP="002D1594">
      <w:pPr>
        <w:pStyle w:val="BodyText"/>
      </w:pPr>
      <w:r>
        <w:t xml:space="preserve">        cur.close()</w:t>
      </w:r>
    </w:p>
    <w:p w14:paraId="2930BA8E" w14:textId="77777777" w:rsidR="002D1594" w:rsidRDefault="002D1594" w:rsidP="003D4FE8">
      <w:pPr>
        <w:pStyle w:val="BodyText2"/>
      </w:pPr>
      <w:r>
        <w:t xml:space="preserve">        conn.close()        </w:t>
      </w:r>
    </w:p>
    <w:p w14:paraId="4D71A02C" w14:textId="77777777" w:rsidR="002D1594" w:rsidRDefault="002D1594" w:rsidP="002D1594">
      <w:pPr>
        <w:pStyle w:val="BodyText"/>
      </w:pPr>
      <w:r>
        <w:tab/>
      </w:r>
      <w:r>
        <w:tab/>
        <w:t>..</w:t>
      </w:r>
    </w:p>
    <w:p w14:paraId="1B1A8683" w14:textId="77777777" w:rsidR="002D1594" w:rsidRDefault="002D1594" w:rsidP="003D4FE8">
      <w:pPr>
        <w:pStyle w:val="BodyText2"/>
      </w:pPr>
      <w:r>
        <w:tab/>
      </w:r>
      <w:r>
        <w:tab/>
        <w:t>..</w:t>
      </w:r>
    </w:p>
    <w:p w14:paraId="63A710DA" w14:textId="77777777" w:rsidR="002D1594" w:rsidRDefault="002D1594" w:rsidP="002D1594">
      <w:pPr>
        <w:pStyle w:val="BodyText"/>
      </w:pPr>
      <w:r>
        <w:t>And the working client code is:</w:t>
      </w:r>
    </w:p>
    <w:p w14:paraId="1B3E5D0E" w14:textId="77777777" w:rsidR="002D1594" w:rsidRDefault="002D1594" w:rsidP="002D1594">
      <w:pPr>
        <w:pStyle w:val="BodyText"/>
      </w:pPr>
      <w:r>
        <w:tab/>
      </w:r>
      <w:r>
        <w:tab/>
      </w:r>
      <w:r>
        <w:tab/>
        <w:t>function getSpecies(evt) {</w:t>
      </w:r>
    </w:p>
    <w:p w14:paraId="42849E1B" w14:textId="77777777" w:rsidR="002D1594" w:rsidRDefault="002D1594" w:rsidP="002D1594">
      <w:pPr>
        <w:pStyle w:val="BodyText"/>
      </w:pPr>
      <w:r>
        <w:tab/>
      </w:r>
      <w:r>
        <w:tab/>
      </w:r>
      <w:r>
        <w:tab/>
      </w:r>
      <w:r>
        <w:tab/>
        <w:t>var mapPoint = evt.mapPoint;</w:t>
      </w:r>
    </w:p>
    <w:p w14:paraId="74B2383D" w14:textId="77777777" w:rsidR="002D1594" w:rsidRDefault="002D1594" w:rsidP="002D1594">
      <w:pPr>
        <w:pStyle w:val="BodyText"/>
      </w:pPr>
      <w:r>
        <w:tab/>
      </w:r>
      <w:r>
        <w:tab/>
      </w:r>
      <w:r>
        <w:tab/>
      </w:r>
      <w:r>
        <w:tab/>
        <w:t>var quadkey = getQuadkeyForPoint(mapPoint.x, mapPoint.y);</w:t>
      </w:r>
    </w:p>
    <w:p w14:paraId="74247278" w14:textId="77777777" w:rsidR="002D1594" w:rsidRDefault="002D1594" w:rsidP="002D1594">
      <w:pPr>
        <w:pStyle w:val="BodyText"/>
      </w:pPr>
      <w:r>
        <w:tab/>
      </w:r>
      <w:r>
        <w:tab/>
      </w:r>
      <w:r>
        <w:tab/>
      </w:r>
      <w:r>
        <w:tab/>
        <w:t>dojo.io.script.get({</w:t>
      </w:r>
    </w:p>
    <w:p w14:paraId="35485E9B" w14:textId="77777777" w:rsidR="002D1594" w:rsidRDefault="002D1594" w:rsidP="002D1594">
      <w:pPr>
        <w:pStyle w:val="BodyText"/>
      </w:pPr>
      <w:r>
        <w:tab/>
      </w:r>
      <w:r>
        <w:tab/>
      </w:r>
      <w:r>
        <w:tab/>
      </w:r>
      <w:r>
        <w:tab/>
      </w:r>
      <w:r>
        <w:tab/>
        <w:t>url : "/cgi-bin/REST/eSpecies/quadkey/" + quadkey + "/list?jsoncallback=speciesReturned"</w:t>
      </w:r>
    </w:p>
    <w:p w14:paraId="34622146" w14:textId="77777777" w:rsidR="002D1594" w:rsidRDefault="002D1594" w:rsidP="002D1594">
      <w:pPr>
        <w:pStyle w:val="BodyText"/>
      </w:pPr>
      <w:r>
        <w:tab/>
      </w:r>
      <w:r>
        <w:tab/>
      </w:r>
      <w:r>
        <w:tab/>
      </w:r>
      <w:r>
        <w:tab/>
        <w:t>});</w:t>
      </w:r>
    </w:p>
    <w:p w14:paraId="33A3406A" w14:textId="77777777" w:rsidR="002D1594" w:rsidRDefault="002D1594" w:rsidP="002D1594">
      <w:pPr>
        <w:pStyle w:val="BodyText"/>
      </w:pPr>
      <w:r>
        <w:tab/>
      </w:r>
      <w:r>
        <w:tab/>
      </w:r>
      <w:r>
        <w:tab/>
        <w:t>}</w:t>
      </w:r>
    </w:p>
    <w:p w14:paraId="18EAEF03" w14:textId="77777777" w:rsidR="002D1594" w:rsidRDefault="002D1594" w:rsidP="002D1594">
      <w:pPr>
        <w:pStyle w:val="BodyText"/>
      </w:pPr>
      <w:r>
        <w:tab/>
      </w:r>
      <w:r>
        <w:tab/>
      </w:r>
      <w:r>
        <w:tab/>
        <w:t>function speciesReturned(response){</w:t>
      </w:r>
    </w:p>
    <w:p w14:paraId="07E00B07" w14:textId="77777777" w:rsidR="002D1594" w:rsidRDefault="002D1594" w:rsidP="002D1594">
      <w:pPr>
        <w:pStyle w:val="BodyText"/>
      </w:pPr>
      <w:r>
        <w:tab/>
      </w:r>
      <w:r>
        <w:tab/>
      </w:r>
      <w:r>
        <w:tab/>
      </w:r>
      <w:r>
        <w:tab/>
        <w:t>alert(response);</w:t>
      </w:r>
    </w:p>
    <w:p w14:paraId="3913C337" w14:textId="77777777" w:rsidR="002D1594" w:rsidRDefault="002D1594" w:rsidP="003D4FE8">
      <w:pPr>
        <w:pStyle w:val="BodyText2"/>
      </w:pPr>
      <w:r>
        <w:lastRenderedPageBreak/>
        <w:tab/>
      </w:r>
      <w:r>
        <w:tab/>
      </w:r>
      <w:r>
        <w:tab/>
        <w:t>}</w:t>
      </w:r>
    </w:p>
    <w:p w14:paraId="4634ED3F" w14:textId="77777777" w:rsidR="002D1594" w:rsidRDefault="002D1594" w:rsidP="002D1594">
      <w:pPr>
        <w:pStyle w:val="BodyText"/>
      </w:pPr>
      <w:r>
        <w:t>The richness REST service creating a TIF on the server is:</w:t>
      </w:r>
    </w:p>
    <w:p w14:paraId="777E62AC" w14:textId="77777777" w:rsidR="002D1594" w:rsidRDefault="002D1594" w:rsidP="002D1594">
      <w:pPr>
        <w:pStyle w:val="BodyText"/>
      </w:pPr>
      <w:r>
        <w:t>class richness:</w:t>
      </w:r>
    </w:p>
    <w:p w14:paraId="469C6A0D" w14:textId="77777777" w:rsidR="002D1594" w:rsidRDefault="002D1594" w:rsidP="002D1594">
      <w:pPr>
        <w:pStyle w:val="BodyText"/>
      </w:pPr>
      <w:r>
        <w:t xml:space="preserve">    def GET(self, bbox):</w:t>
      </w:r>
    </w:p>
    <w:p w14:paraId="799D6171" w14:textId="77777777" w:rsidR="002D1594" w:rsidRDefault="002D1594" w:rsidP="002D1594">
      <w:pPr>
        <w:pStyle w:val="BodyText"/>
      </w:pPr>
      <w:r>
        <w:t xml:space="preserve">        CELLSIZE = 1222.9924525618553 #cell size at zoom 15</w:t>
      </w:r>
    </w:p>
    <w:p w14:paraId="25B01B65" w14:textId="77777777" w:rsidR="002D1594" w:rsidRDefault="002D1594" w:rsidP="002D1594">
      <w:pPr>
        <w:pStyle w:val="BodyText"/>
      </w:pPr>
      <w:r>
        <w:t xml:space="preserve">        OFFSET = 20037508.3428        #offset for the web mercator projection</w:t>
      </w:r>
    </w:p>
    <w:p w14:paraId="7017C888" w14:textId="77777777" w:rsidR="002D1594" w:rsidRDefault="002D1594" w:rsidP="002D1594">
      <w:pPr>
        <w:pStyle w:val="BodyText"/>
      </w:pPr>
      <w:r>
        <w:t xml:space="preserve">        conn = psycopg2.connect(host="durga.jrc.org", database="dbdopa", user="usrdopa", password="W25e12b")</w:t>
      </w:r>
    </w:p>
    <w:p w14:paraId="5B74F740" w14:textId="77777777" w:rsidR="002D1594" w:rsidRDefault="002D1594" w:rsidP="002D1594">
      <w:pPr>
        <w:pStyle w:val="BodyText"/>
      </w:pPr>
      <w:r>
        <w:t xml:space="preserve">        cur = conn.cursor()</w:t>
      </w:r>
    </w:p>
    <w:p w14:paraId="313E372E" w14:textId="77777777" w:rsidR="002D1594" w:rsidRDefault="002D1594" w:rsidP="002D1594">
      <w:pPr>
        <w:pStyle w:val="BodyText"/>
      </w:pPr>
      <w:r>
        <w:t xml:space="preserve">        cur.execute("SELECT tx,ty,z FROM public.pilotspeciesdata WHERE speciesid='17975'")</w:t>
      </w:r>
    </w:p>
    <w:p w14:paraId="3AD7ACE3" w14:textId="77777777" w:rsidR="002D1594" w:rsidRDefault="002D1594" w:rsidP="002D1594">
      <w:pPr>
        <w:pStyle w:val="BodyText"/>
      </w:pPr>
      <w:r>
        <w:t xml:space="preserve">        rows=cur.fetchall()</w:t>
      </w:r>
    </w:p>
    <w:p w14:paraId="7F105DBF" w14:textId="77777777" w:rsidR="002D1594" w:rsidRDefault="002D1594" w:rsidP="002D1594">
      <w:pPr>
        <w:pStyle w:val="BodyText"/>
      </w:pPr>
      <w:r>
        <w:t xml:space="preserve">        data3d=numpy.transpose(numpy.array(rows,dtype="int32")) </w:t>
      </w:r>
    </w:p>
    <w:p w14:paraId="31E96E0F" w14:textId="77777777" w:rsidR="002D1594" w:rsidRDefault="002D1594" w:rsidP="002D1594">
      <w:pPr>
        <w:pStyle w:val="BodyText"/>
      </w:pPr>
      <w:r>
        <w:t xml:space="preserve">        minx=min(data3d[0]) #get the minx value</w:t>
      </w:r>
    </w:p>
    <w:p w14:paraId="63301116" w14:textId="77777777" w:rsidR="002D1594" w:rsidRDefault="002D1594" w:rsidP="002D1594">
      <w:pPr>
        <w:pStyle w:val="BodyText"/>
      </w:pPr>
      <w:r>
        <w:t xml:space="preserve">        maxx=max(data3d[0]) #get the maxx value</w:t>
      </w:r>
    </w:p>
    <w:p w14:paraId="460C5873" w14:textId="77777777" w:rsidR="002D1594" w:rsidRDefault="002D1594" w:rsidP="002D1594">
      <w:pPr>
        <w:pStyle w:val="BodyText"/>
      </w:pPr>
      <w:r>
        <w:t xml:space="preserve">        miny=min(data3d[1]) #get the miny value</w:t>
      </w:r>
    </w:p>
    <w:p w14:paraId="62AA1D59" w14:textId="77777777" w:rsidR="002D1594" w:rsidRDefault="002D1594" w:rsidP="002D1594">
      <w:pPr>
        <w:pStyle w:val="BodyText"/>
      </w:pPr>
      <w:r>
        <w:t xml:space="preserve">        maxy=max(data3d[1]) #get the maxy value</w:t>
      </w:r>
    </w:p>
    <w:p w14:paraId="3334DCEA" w14:textId="77777777" w:rsidR="002D1594" w:rsidRDefault="002D1594" w:rsidP="002D1594">
      <w:pPr>
        <w:pStyle w:val="BodyText"/>
      </w:pPr>
      <w:r>
        <w:t xml:space="preserve">        width=maxx-minx+1   #get the width of the resulting image</w:t>
      </w:r>
    </w:p>
    <w:p w14:paraId="0E0BC0F9" w14:textId="77777777" w:rsidR="002D1594" w:rsidRDefault="002D1594" w:rsidP="002D1594">
      <w:pPr>
        <w:pStyle w:val="BodyText"/>
      </w:pPr>
      <w:r>
        <w:t xml:space="preserve">        height=maxy-miny+1  #get the height of the resulting image</w:t>
      </w:r>
    </w:p>
    <w:p w14:paraId="73F6BA44" w14:textId="77777777" w:rsidR="002D1594" w:rsidRDefault="002D1594" w:rsidP="002D1594">
      <w:pPr>
        <w:pStyle w:val="BodyText"/>
      </w:pPr>
      <w:r>
        <w:t xml:space="preserve">        data3d[0].__isub__(minx) #change the x values to be zero based by subtracting the minx value</w:t>
      </w:r>
    </w:p>
    <w:p w14:paraId="5B54AA2E" w14:textId="77777777" w:rsidR="002D1594" w:rsidRDefault="002D1594" w:rsidP="002D1594">
      <w:pPr>
        <w:pStyle w:val="BodyText"/>
      </w:pPr>
      <w:r>
        <w:t xml:space="preserve">        data3d[1].__imul__(-1)   #do the same with the y values using a different calculation</w:t>
      </w:r>
    </w:p>
    <w:p w14:paraId="5A117AB4" w14:textId="77777777" w:rsidR="002D1594" w:rsidRDefault="002D1594" w:rsidP="002D1594">
      <w:pPr>
        <w:pStyle w:val="BodyText"/>
      </w:pPr>
      <w:r>
        <w:t xml:space="preserve">        data3d[1].__iadd__(maxy)</w:t>
      </w:r>
    </w:p>
    <w:p w14:paraId="6B9D3CFB" w14:textId="77777777" w:rsidR="002D1594" w:rsidRDefault="002D1594" w:rsidP="002D1594">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2D1594">
      <w:pPr>
        <w:pStyle w:val="BodyText"/>
      </w:pPr>
      <w:r>
        <w:t xml:space="preserve">        image = Image.fromarray(pixels) #create the output tif from the pixel values</w:t>
      </w:r>
    </w:p>
    <w:p w14:paraId="53E9769D" w14:textId="77777777" w:rsidR="002D1594" w:rsidRDefault="002D1594" w:rsidP="002D1594">
      <w:pPr>
        <w:pStyle w:val="BodyText"/>
      </w:pPr>
      <w:r>
        <w:t xml:space="preserve">        imagefile="/tmp/ID17975.tif"</w:t>
      </w:r>
    </w:p>
    <w:p w14:paraId="3E783DE7" w14:textId="77777777" w:rsidR="002D1594" w:rsidRDefault="002D1594" w:rsidP="002D1594">
      <w:pPr>
        <w:pStyle w:val="BodyText"/>
      </w:pPr>
      <w:r>
        <w:t xml:space="preserve">        image.save(imagefile) #save the image to a file</w:t>
      </w:r>
    </w:p>
    <w:p w14:paraId="25EB8ABB" w14:textId="77777777" w:rsidR="002D1594" w:rsidRDefault="002D1594" w:rsidP="002D1594">
      <w:pPr>
        <w:pStyle w:val="BodyText"/>
      </w:pPr>
      <w:r>
        <w:t xml:space="preserve">        f = open(imagefile[:-3] + "tfw",'w') #open the tfw file to write the georeferencing coordinates in</w:t>
      </w:r>
    </w:p>
    <w:p w14:paraId="5835EA2B" w14:textId="77777777" w:rsidR="002D1594" w:rsidRDefault="002D1594" w:rsidP="002D1594">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2D1594">
      <w:pPr>
        <w:pStyle w:val="BodyText"/>
      </w:pPr>
      <w:r>
        <w:t xml:space="preserve">        topleftx=(minx*CELLSIZE)- OFFSET + (CELLSIZE/2) #get the top left x coordinate</w:t>
      </w:r>
    </w:p>
    <w:p w14:paraId="77A0D3C6" w14:textId="77777777" w:rsidR="002D1594" w:rsidRDefault="002D1594" w:rsidP="002D1594">
      <w:pPr>
        <w:pStyle w:val="BodyText"/>
      </w:pPr>
      <w:r>
        <w:t xml:space="preserve">        toplefty=(maxy*CELLSIZE)- OFFSET + (CELLSIZE/2) #get the top left y coordinate</w:t>
      </w:r>
    </w:p>
    <w:p w14:paraId="6FE94498" w14:textId="77777777" w:rsidR="002D1594" w:rsidRDefault="002D1594" w:rsidP="002D1594">
      <w:pPr>
        <w:pStyle w:val="BodyText"/>
      </w:pPr>
      <w:r>
        <w:t xml:space="preserve">        f.write(str(topleftx) + "\n")  #top left x coordinate</w:t>
      </w:r>
    </w:p>
    <w:p w14:paraId="62F96A30" w14:textId="77777777" w:rsidR="002D1594" w:rsidRDefault="002D1594" w:rsidP="002D1594">
      <w:pPr>
        <w:pStyle w:val="BodyText"/>
      </w:pPr>
      <w:r>
        <w:t xml:space="preserve">        f.write(str(toplefty) + "\n")  #top left y coordinate</w:t>
      </w:r>
    </w:p>
    <w:p w14:paraId="156B8DBB" w14:textId="77777777" w:rsidR="002D1594" w:rsidRDefault="002D1594" w:rsidP="002D1594">
      <w:pPr>
        <w:pStyle w:val="BodyText"/>
      </w:pPr>
      <w:r>
        <w:t xml:space="preserve">        f.close() #close the file</w:t>
      </w:r>
    </w:p>
    <w:p w14:paraId="5A28EDB0" w14:textId="77777777" w:rsidR="002D1594" w:rsidRDefault="002D1594" w:rsidP="002D1594">
      <w:pPr>
        <w:pStyle w:val="BodyText"/>
      </w:pPr>
      <w:r>
        <w:t xml:space="preserve">        web.header("Content-Type", "image/tiff")</w:t>
      </w:r>
    </w:p>
    <w:p w14:paraId="6F335FF6" w14:textId="77777777" w:rsidR="002D1594" w:rsidRDefault="002D1594" w:rsidP="002D1594">
      <w:pPr>
        <w:pStyle w:val="BodyText"/>
      </w:pPr>
      <w:r>
        <w:t xml:space="preserve">        return open(imagefile,"rb").read()</w:t>
      </w:r>
    </w:p>
    <w:p w14:paraId="20F55735" w14:textId="77777777" w:rsidR="002D1594" w:rsidRDefault="002D1594" w:rsidP="002D1594">
      <w:pPr>
        <w:pStyle w:val="BodyText"/>
      </w:pPr>
      <w:r>
        <w:tab/>
      </w:r>
      <w:r>
        <w:tab/>
      </w:r>
      <w:r>
        <w:tab/>
      </w:r>
    </w:p>
    <w:p w14:paraId="7F1F4306" w14:textId="77777777" w:rsidR="002D1594" w:rsidRDefault="002D1594" w:rsidP="002D1594">
      <w:pPr>
        <w:pStyle w:val="BodyText"/>
      </w:pPr>
      <w:r>
        <w:t># this row is not working for some reason - it works if you run it as python on the ehab machine</w:t>
      </w:r>
      <w:r>
        <w:tab/>
      </w:r>
      <w:r>
        <w:tab/>
      </w:r>
    </w:p>
    <w:p w14:paraId="6D5B34EA" w14:textId="77777777" w:rsidR="002D1594" w:rsidRDefault="002D1594" w:rsidP="002D1594">
      <w:pPr>
        <w:pStyle w:val="BodyText"/>
      </w:pPr>
      <w:r>
        <w:t xml:space="preserve">data3d=numpy.transpose(numpy.array(rows)) </w:t>
      </w:r>
    </w:p>
    <w:p w14:paraId="5F09D909" w14:textId="77777777" w:rsidR="002D1594" w:rsidRDefault="002D1594" w:rsidP="002D1594">
      <w:pPr>
        <w:pStyle w:val="BodyText"/>
      </w:pPr>
      <w:r>
        <w:t>But today (3/11/11) it is working fine for some reason.</w:t>
      </w:r>
    </w:p>
    <w:p w14:paraId="17D81AFE" w14:textId="77777777" w:rsidR="002D1594" w:rsidRDefault="002D1594" w:rsidP="002D1594">
      <w:pPr>
        <w:pStyle w:val="BodyText"/>
      </w:pPr>
      <w:r>
        <w:t>But the following line is not working on the eHab machine:</w:t>
      </w:r>
    </w:p>
    <w:p w14:paraId="58904B41" w14:textId="77777777" w:rsidR="002D1594" w:rsidRDefault="002D1594" w:rsidP="002D1594">
      <w:pPr>
        <w:pStyle w:val="BodyText"/>
      </w:pPr>
      <w:r>
        <w:t>image = Image.fromarray(pixels)</w:t>
      </w:r>
    </w:p>
    <w:p w14:paraId="32A3D34E" w14:textId="77777777" w:rsidR="002D1594" w:rsidRDefault="002D1594" w:rsidP="002D1594">
      <w:pPr>
        <w:pStyle w:val="BodyText"/>
      </w:pPr>
      <w:r>
        <w:t>Traceback (most recent call last):</w:t>
      </w:r>
    </w:p>
    <w:p w14:paraId="51EE373E" w14:textId="77777777" w:rsidR="002D1594" w:rsidRDefault="002D1594" w:rsidP="002D1594">
      <w:pPr>
        <w:pStyle w:val="BodyText"/>
      </w:pPr>
      <w:r>
        <w:t xml:space="preserve">  File "&lt;stdin&gt;", line 1, in &lt;module&gt;</w:t>
      </w:r>
    </w:p>
    <w:p w14:paraId="3ACA328B" w14:textId="77777777" w:rsidR="002D1594" w:rsidRDefault="002D1594" w:rsidP="002D1594">
      <w:pPr>
        <w:pStyle w:val="BodyText"/>
      </w:pPr>
      <w:r>
        <w:t xml:space="preserve">  File "/usr/lib64/python2.6/site-packages/PIL/Image.py", line 1886, in fromarray</w:t>
      </w:r>
    </w:p>
    <w:p w14:paraId="7A01E359" w14:textId="77777777" w:rsidR="002D1594" w:rsidRDefault="002D1594" w:rsidP="002D1594">
      <w:pPr>
        <w:pStyle w:val="BodyText"/>
      </w:pPr>
      <w:r>
        <w:t xml:space="preserve">    raise TypeError("Cannot handle this data type")</w:t>
      </w:r>
    </w:p>
    <w:p w14:paraId="357BB9E7" w14:textId="77777777" w:rsidR="002D1594" w:rsidRDefault="002D1594" w:rsidP="002D1594">
      <w:pPr>
        <w:pStyle w:val="BodyText"/>
      </w:pPr>
      <w:r>
        <w:t>TypeError: Cannot handle this data type</w:t>
      </w:r>
    </w:p>
    <w:p w14:paraId="6697B466" w14:textId="77777777" w:rsidR="002D1594" w:rsidRDefault="002D1594" w:rsidP="002D1594">
      <w:pPr>
        <w:pStyle w:val="BodyText"/>
      </w:pPr>
      <w:r>
        <w:t>But this works in Desktop. Why?</w:t>
      </w:r>
    </w:p>
    <w:p w14:paraId="64F092F5" w14:textId="77777777" w:rsidR="002D1594" w:rsidRDefault="002D1594" w:rsidP="002D1594">
      <w:pPr>
        <w:pStyle w:val="BodyText"/>
      </w:pPr>
      <w:r>
        <w:t>To get the version of the PIL Image library:</w:t>
      </w:r>
    </w:p>
    <w:p w14:paraId="7C429C0A" w14:textId="77777777" w:rsidR="002D1594" w:rsidRDefault="002D1594" w:rsidP="002D1594">
      <w:pPr>
        <w:pStyle w:val="BodyText"/>
      </w:pPr>
      <w:r>
        <w:t>&gt;&gt;&gt; Image.VERSION</w:t>
      </w:r>
    </w:p>
    <w:p w14:paraId="22692013" w14:textId="77777777" w:rsidR="002D1594" w:rsidRDefault="002D1594" w:rsidP="002D1594">
      <w:pPr>
        <w:pStyle w:val="BodyText"/>
      </w:pPr>
      <w:r>
        <w:t>'1.1.7' on eHab and Desktop</w:t>
      </w:r>
    </w:p>
    <w:p w14:paraId="360036DE" w14:textId="77777777" w:rsidR="002D1594" w:rsidRDefault="002D1594" w:rsidP="002D1594">
      <w:pPr>
        <w:pStyle w:val="BodyText"/>
      </w:pPr>
      <w:r>
        <w:t>On the eHab machine the pixels matrix is datatype int64 and on the Desktop it is int32</w:t>
      </w:r>
    </w:p>
    <w:p w14:paraId="4145C4CE" w14:textId="77777777" w:rsidR="002D1594" w:rsidRDefault="002D1594" w:rsidP="002D1594">
      <w:pPr>
        <w:pStyle w:val="BodyText"/>
      </w:pPr>
      <w:r>
        <w:t>Why?</w:t>
      </w:r>
    </w:p>
    <w:p w14:paraId="2C9BEABA" w14:textId="77777777" w:rsidR="002D1594" w:rsidRDefault="002D1594" w:rsidP="003D4FE8">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324C76">
      <w:pPr>
        <w:pStyle w:val="Heading5"/>
      </w:pPr>
      <w:r>
        <w:t>Asynchronous</w:t>
      </w:r>
    </w:p>
    <w:p w14:paraId="3CE9588D" w14:textId="77777777" w:rsidR="00D26186" w:rsidRDefault="00D26186" w:rsidP="003D4FE8">
      <w:pPr>
        <w:pStyle w:val="BodyText2"/>
      </w:pPr>
      <w:r>
        <w:lastRenderedPageBreak/>
        <w:t xml:space="preserve">Need to allow the server to return http calls asynchronously. When you run a long script on the server (e.g. </w:t>
      </w:r>
      <w:hyperlink r:id="rId387"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397DAF">
      <w:pPr>
        <w:pStyle w:val="Unix"/>
      </w:pPr>
      <w:r>
        <w:t>[Tue Jan 14 09:31:40 2014] [error] [client 139.191.147.152]   import md5, referer: http://ehabitat-wps.jrc.it/eSpecies/dopaAdmin.html</w:t>
      </w:r>
    </w:p>
    <w:p w14:paraId="3FA72337" w14:textId="77777777" w:rsidR="00D26186" w:rsidRDefault="00D26186" w:rsidP="00397DAF">
      <w:pPr>
        <w:pStyle w:val="Unix"/>
      </w:pPr>
      <w:r>
        <w:t xml:space="preserve">[Tue Jan 14 09:37:40 2014] [warn] [client 139.191.147.152] Timeout waiting for output from CGI script /srv/www/dopa-services/cgi-bin/services, referer: </w:t>
      </w:r>
      <w:hyperlink r:id="rId388" w:history="1">
        <w:r w:rsidRPr="006C013C">
          <w:rPr>
            <w:rStyle w:val="Hyperlink"/>
          </w:rPr>
          <w:t>http://ehabitat-wps.jrc.it/eSpecies/dopaAdmin.html</w:t>
        </w:r>
      </w:hyperlink>
    </w:p>
    <w:p w14:paraId="09FEBB7E" w14:textId="77777777" w:rsidR="00D26186" w:rsidRPr="00D26186" w:rsidRDefault="00D26186" w:rsidP="003D4FE8">
      <w:pPr>
        <w:pStyle w:val="BodyText2"/>
      </w:pPr>
      <w:r>
        <w:t>This will stop the Python script. The client script fails after 12 minutes for some reason.</w:t>
      </w:r>
    </w:p>
    <w:p w14:paraId="0C6B8155" w14:textId="77777777" w:rsidR="00D502D3" w:rsidRDefault="00D502D3" w:rsidP="00D502D3">
      <w:pPr>
        <w:pStyle w:val="Heading4"/>
      </w:pPr>
      <w:r>
        <w:t>Spatial data</w:t>
      </w:r>
    </w:p>
    <w:p w14:paraId="134D41F8" w14:textId="108A3749" w:rsidR="00593B42" w:rsidRDefault="00593B42" w:rsidP="00324C76">
      <w:pPr>
        <w:pStyle w:val="Heading5"/>
      </w:pPr>
      <w:bookmarkStart w:id="99" w:name="_Toc315774604"/>
      <w:bookmarkEnd w:id="98"/>
      <w:r>
        <w:t xml:space="preserve">Converting quadkey </w:t>
      </w:r>
      <w:r w:rsidR="003010B9">
        <w:t>data</w:t>
      </w:r>
      <w:r>
        <w:t xml:space="preserve"> to a raster</w:t>
      </w:r>
      <w:bookmarkEnd w:id="99"/>
    </w:p>
    <w:p w14:paraId="15E88164" w14:textId="77777777" w:rsidR="00593B42" w:rsidRPr="0077669C" w:rsidRDefault="00593B42" w:rsidP="00D502D3">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D502D3">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D502D3">
      <w:pPr>
        <w:pStyle w:val="ListBullet"/>
      </w:pPr>
      <w:r w:rsidRPr="0077669C">
        <w:rPr>
          <w:rStyle w:val="Hyperlink"/>
        </w:rPr>
        <w:t>LIDAR XYZ data to raster</w:t>
      </w:r>
      <w:r w:rsidR="00B21532">
        <w:fldChar w:fldCharType="end"/>
      </w:r>
    </w:p>
    <w:p w14:paraId="6DF032E7" w14:textId="77777777" w:rsidR="00593B42" w:rsidRDefault="00593B42" w:rsidP="00D502D3">
      <w:pPr>
        <w:pStyle w:val="ListBullet"/>
      </w:pPr>
      <w:r>
        <w:t>XYZ to DEM</w:t>
      </w:r>
    </w:p>
    <w:p w14:paraId="32DDAC79" w14:textId="77777777" w:rsidR="00593B42" w:rsidRDefault="00593B42" w:rsidP="00D502D3">
      <w:pPr>
        <w:pStyle w:val="ListBullet"/>
      </w:pPr>
      <w:r>
        <w:t>FME Desktop - RasterDEMGenerator</w:t>
      </w:r>
    </w:p>
    <w:p w14:paraId="7D2E6ECD" w14:textId="77777777" w:rsidR="00593B42" w:rsidRDefault="00593B42" w:rsidP="00D502D3">
      <w:pPr>
        <w:pStyle w:val="ListBullet"/>
      </w:pPr>
      <w:r>
        <w:t>gdal_grid</w:t>
      </w:r>
    </w:p>
    <w:p w14:paraId="795DAE4C" w14:textId="77777777" w:rsidR="00593B42" w:rsidRDefault="00593B42" w:rsidP="00D502D3">
      <w:pPr>
        <w:pStyle w:val="ListBullet"/>
      </w:pPr>
      <w:r>
        <w:t>c#</w:t>
      </w:r>
    </w:p>
    <w:p w14:paraId="19F49552" w14:textId="77777777" w:rsidR="00593B42" w:rsidRPr="0077669C" w:rsidRDefault="00593B42" w:rsidP="00424B7F">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424B7F">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D502D3">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D502D3">
      <w:pPr>
        <w:pStyle w:val="ListBullet"/>
      </w:pPr>
      <w:r>
        <w:t>Could create a full byte array and create an image directly</w:t>
      </w:r>
    </w:p>
    <w:p w14:paraId="52826793" w14:textId="77777777" w:rsidR="00593B42" w:rsidRDefault="00593B42" w:rsidP="00D502D3">
      <w:pPr>
        <w:pStyle w:val="ListBullet"/>
      </w:pPr>
      <w:r>
        <w:t>Could use ArcGIS Server: IMapServer2.ExportMapImage Method  to generate an image but first need to create a new layer type in ArcGIS Desktop</w:t>
      </w:r>
    </w:p>
    <w:p w14:paraId="6FCC438C" w14:textId="77777777" w:rsidR="00593B42" w:rsidRDefault="00593B42" w:rsidP="00D502D3">
      <w:pPr>
        <w:pStyle w:val="ListBullet"/>
      </w:pPr>
      <w:r>
        <w:t xml:space="preserve">Python Imaging Library: http://www.pythonware.com/products/pil/ </w:t>
      </w:r>
    </w:p>
    <w:p w14:paraId="0A484733" w14:textId="77777777" w:rsidR="00593B42" w:rsidRDefault="00593B42" w:rsidP="00424B7F">
      <w:pPr>
        <w:pStyle w:val="ListBullet2"/>
      </w:pPr>
      <w:r>
        <w:t xml:space="preserve">particularly the ImageDraw module: </w:t>
      </w:r>
      <w:hyperlink r:id="rId389" w:history="1">
        <w:r w:rsidRPr="0077669C">
          <w:rPr>
            <w:rStyle w:val="Hyperlink"/>
          </w:rPr>
          <w:t>http://www.pythonware.com/library/pil/handbook/imagedraw.htm</w:t>
        </w:r>
      </w:hyperlink>
      <w:r>
        <w:t xml:space="preserve"> </w:t>
      </w:r>
    </w:p>
    <w:p w14:paraId="11E03464" w14:textId="77777777" w:rsidR="00593B42" w:rsidRDefault="00593B42" w:rsidP="00424B7F">
      <w:pPr>
        <w:pStyle w:val="ListBullet2"/>
      </w:pPr>
      <w:r>
        <w:tab/>
      </w:r>
      <w:r>
        <w:tab/>
        <w:t>-</w:t>
      </w:r>
      <w:r>
        <w:tab/>
        <w:t>Methods: points - draws points from coordinates - but only with a single color</w:t>
      </w:r>
    </w:p>
    <w:p w14:paraId="61469108" w14:textId="77777777" w:rsidR="00593B42" w:rsidRPr="0077669C" w:rsidRDefault="00593B42" w:rsidP="00424B7F">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424B7F">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D502D3">
      <w:pPr>
        <w:pStyle w:val="BodyText"/>
      </w:pPr>
      <w:r>
        <w:t xml:space="preserve">This is how to create a dense matrix from COO arrays (from here: </w:t>
      </w:r>
      <w:hyperlink r:id="rId390"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D502D3">
      <w:pPr>
        <w:pStyle w:val="BodyText"/>
      </w:pPr>
      <w:r>
        <w:t>&gt;&gt;&gt; row  = array([0,3,1,0])</w:t>
      </w:r>
    </w:p>
    <w:p w14:paraId="2BEBBB3A" w14:textId="77777777" w:rsidR="00593B42" w:rsidRDefault="00593B42" w:rsidP="00D502D3">
      <w:pPr>
        <w:pStyle w:val="BodyText"/>
      </w:pPr>
      <w:r>
        <w:t>&gt;&gt;&gt; col  = array([0,3,1,2])</w:t>
      </w:r>
    </w:p>
    <w:p w14:paraId="0D7A672E" w14:textId="77777777" w:rsidR="00593B42" w:rsidRDefault="00593B42" w:rsidP="00D502D3">
      <w:pPr>
        <w:pStyle w:val="BodyText"/>
      </w:pPr>
      <w:r>
        <w:t>&gt;&gt;&gt; data = array([4,5,7,9])</w:t>
      </w:r>
    </w:p>
    <w:p w14:paraId="2BD511A6" w14:textId="77777777" w:rsidR="00593B42" w:rsidRDefault="00593B42" w:rsidP="00D502D3">
      <w:pPr>
        <w:pStyle w:val="BodyText"/>
      </w:pPr>
      <w:r>
        <w:t>&gt;&gt;&gt; coo_matrix( (data,(row,col)), shape=(4,4) ).todense()</w:t>
      </w:r>
    </w:p>
    <w:p w14:paraId="2812E127" w14:textId="77777777" w:rsidR="00593B42" w:rsidRDefault="00593B42" w:rsidP="00D502D3">
      <w:pPr>
        <w:pStyle w:val="BodyText"/>
      </w:pPr>
      <w:r>
        <w:t>matrix([[4, 0, 9, 0],</w:t>
      </w:r>
    </w:p>
    <w:p w14:paraId="77545275" w14:textId="77777777" w:rsidR="00593B42" w:rsidRDefault="00593B42" w:rsidP="00D502D3">
      <w:pPr>
        <w:pStyle w:val="BodyText"/>
      </w:pPr>
      <w:r>
        <w:t xml:space="preserve">        [0, 7, 0, 0],</w:t>
      </w:r>
    </w:p>
    <w:p w14:paraId="78EC42AB" w14:textId="77777777" w:rsidR="00593B42" w:rsidRDefault="00593B42" w:rsidP="00D502D3">
      <w:pPr>
        <w:pStyle w:val="BodyText"/>
      </w:pPr>
      <w:r>
        <w:t xml:space="preserve">        [0, 0, 0, 0],</w:t>
      </w:r>
    </w:p>
    <w:p w14:paraId="1AC6972E" w14:textId="77777777" w:rsidR="00593B42" w:rsidRDefault="00593B42" w:rsidP="00D502D3">
      <w:pPr>
        <w:pStyle w:val="BodyText"/>
      </w:pPr>
      <w:r>
        <w:t xml:space="preserve">        [0, 0, 0, 5]])</w:t>
      </w:r>
    </w:p>
    <w:p w14:paraId="4FA27955" w14:textId="77777777" w:rsidR="00593B42" w:rsidRDefault="00593B42" w:rsidP="00D502D3">
      <w:pPr>
        <w:pStyle w:val="BodyText"/>
      </w:pPr>
      <w:r>
        <w:t>NEED SCIPY!</w:t>
      </w:r>
    </w:p>
    <w:p w14:paraId="27157F82" w14:textId="77777777" w:rsidR="00593B42" w:rsidRDefault="00593B42" w:rsidP="00D502D3">
      <w:pPr>
        <w:pStyle w:val="BodyText"/>
      </w:pPr>
      <w:r>
        <w:t xml:space="preserve">Installed from </w:t>
      </w:r>
      <w:hyperlink r:id="rId391" w:history="1">
        <w:r w:rsidRPr="0077669C">
          <w:rPr>
            <w:rStyle w:val="Hyperlink"/>
          </w:rPr>
          <w:t>http://sourceforge.net/projects/scipy/files/scipy/0.10.0b2/scipy-0.10.0b2-win32-superpack-python2.6.exe/download</w:t>
        </w:r>
      </w:hyperlink>
    </w:p>
    <w:p w14:paraId="7EC95898" w14:textId="77777777" w:rsidR="00593B42" w:rsidRDefault="00593B42" w:rsidP="00D502D3">
      <w:pPr>
        <w:pStyle w:val="BodyText"/>
      </w:pPr>
      <w:r>
        <w:t>Installing on IUCN machine:</w:t>
      </w:r>
    </w:p>
    <w:p w14:paraId="0D58AC2B" w14:textId="77777777" w:rsidR="00593B42" w:rsidRDefault="00593B42" w:rsidP="00D502D3">
      <w:pPr>
        <w:pStyle w:val="BodyText"/>
      </w:pPr>
      <w:r>
        <w:t xml:space="preserve">Python path: </w:t>
      </w:r>
      <w:r>
        <w:tab/>
      </w:r>
      <w:r>
        <w:tab/>
      </w:r>
      <w:r>
        <w:tab/>
      </w:r>
      <w:r>
        <w:tab/>
        <w:t>C:\Python26\ArcGIS10.0\</w:t>
      </w:r>
    </w:p>
    <w:p w14:paraId="1DD1A54C" w14:textId="77777777" w:rsidR="00593B42" w:rsidRDefault="00593B42" w:rsidP="003D4FE8">
      <w:pPr>
        <w:pStyle w:val="BodyText2"/>
      </w:pPr>
      <w:r>
        <w:t xml:space="preserve">Installation directory: </w:t>
      </w:r>
      <w:r>
        <w:tab/>
        <w:t>C:\Python26\ArcGIS10.0\Lib\site-packages\</w:t>
      </w:r>
    </w:p>
    <w:p w14:paraId="0EBF0684" w14:textId="77777777" w:rsidR="00593B42" w:rsidRDefault="00593B42" w:rsidP="00D502D3">
      <w:pPr>
        <w:pStyle w:val="BodyText"/>
      </w:pPr>
      <w:r>
        <w:t>Got - so now we need to get the dimensions of the output array.</w:t>
      </w:r>
    </w:p>
    <w:p w14:paraId="5169A861" w14:textId="77777777" w:rsidR="00593B42" w:rsidRDefault="00593B42" w:rsidP="00D502D3">
      <w:pPr>
        <w:pStyle w:val="BodyText"/>
      </w:pPr>
      <w:r>
        <w:t>Going to use data=numpy.load(r"E:\cottaan\My Documents\SpeciesGridData\ID13417.npy")</w:t>
      </w:r>
    </w:p>
    <w:p w14:paraId="5D6D7471" w14:textId="77777777" w:rsidR="00593B42" w:rsidRDefault="00593B42" w:rsidP="00D502D3">
      <w:pPr>
        <w:pStyle w:val="BodyText"/>
      </w:pPr>
      <w:r>
        <w:t>as its small data</w:t>
      </w:r>
    </w:p>
    <w:p w14:paraId="4B18FFC5" w14:textId="77777777" w:rsidR="00593B42" w:rsidRDefault="00593B42" w:rsidP="00D502D3">
      <w:pPr>
        <w:pStyle w:val="BodyText"/>
      </w:pPr>
      <w:r>
        <w:t>&gt;&gt;&gt; data=numpy.load(r"E:\cottaan\My Documents\SpeciesGridData\ID13417.npy")</w:t>
      </w:r>
    </w:p>
    <w:p w14:paraId="191917EA" w14:textId="77777777" w:rsidR="00593B42" w:rsidRDefault="00593B42" w:rsidP="00D502D3">
      <w:pPr>
        <w:pStyle w:val="BodyText"/>
      </w:pPr>
      <w:r>
        <w:t>&gt;&gt;&gt; data3d=numpy.reshape(data,(3,len(data)/3)) #convert the numpy file to a 3d array ([x0,x1,xn],[y0,y1,yn],[z0,z1,zn])</w:t>
      </w:r>
    </w:p>
    <w:p w14:paraId="72B71C55" w14:textId="77777777" w:rsidR="00593B42" w:rsidRDefault="00593B42" w:rsidP="00D502D3">
      <w:pPr>
        <w:pStyle w:val="BodyText"/>
      </w:pPr>
      <w:r>
        <w:t>data3d:</w:t>
      </w:r>
    </w:p>
    <w:p w14:paraId="75C6EF26" w14:textId="77777777" w:rsidR="00593B42" w:rsidRDefault="00593B42" w:rsidP="00D502D3">
      <w:pPr>
        <w:pStyle w:val="BodyText"/>
      </w:pPr>
      <w:r>
        <w:t>array([[20525, 20524, 20524, 20524, 20523, 20523, 20523],</w:t>
      </w:r>
    </w:p>
    <w:p w14:paraId="6BD171D3" w14:textId="77777777" w:rsidR="00593B42" w:rsidRDefault="00593B42" w:rsidP="00D502D3">
      <w:pPr>
        <w:pStyle w:val="BodyText"/>
      </w:pPr>
      <w:r>
        <w:t xml:space="preserve">       [ 9983,  9982,  9983,  9984,  9982,  9983,  9984],</w:t>
      </w:r>
    </w:p>
    <w:p w14:paraId="5D089094" w14:textId="77777777" w:rsidR="00593B42" w:rsidRDefault="00593B42" w:rsidP="00D502D3">
      <w:pPr>
        <w:pStyle w:val="BodyText"/>
      </w:pPr>
      <w:r>
        <w:lastRenderedPageBreak/>
        <w:t xml:space="preserve">       [    1,     1,     1,     1,     1,     1,     1]])</w:t>
      </w:r>
    </w:p>
    <w:p w14:paraId="2C9F7162" w14:textId="77777777" w:rsidR="00593B42" w:rsidRDefault="00593B42" w:rsidP="00D502D3">
      <w:pPr>
        <w:pStyle w:val="BodyText"/>
      </w:pPr>
      <w:r>
        <w:t>This is a sparse array with:</w:t>
      </w:r>
    </w:p>
    <w:p w14:paraId="7BCD7A7D" w14:textId="77777777" w:rsidR="00593B42" w:rsidRDefault="00593B42" w:rsidP="00D502D3">
      <w:pPr>
        <w:pStyle w:val="BodyText"/>
      </w:pPr>
      <w:r>
        <w:t>x values from 20523 to 20525</w:t>
      </w:r>
    </w:p>
    <w:p w14:paraId="14E10EF7" w14:textId="77777777" w:rsidR="00593B42" w:rsidRDefault="00593B42" w:rsidP="003D4FE8">
      <w:pPr>
        <w:pStyle w:val="BodyText2"/>
      </w:pPr>
      <w:r>
        <w:t>y values from 9982  to 9984</w:t>
      </w:r>
    </w:p>
    <w:p w14:paraId="1907CF75" w14:textId="77777777" w:rsidR="00593B42" w:rsidRDefault="00593B42" w:rsidP="00D502D3">
      <w:pPr>
        <w:pStyle w:val="BodyText"/>
      </w:pPr>
      <w:r>
        <w:t>9984</w:t>
      </w:r>
      <w:r>
        <w:tab/>
        <w:t>x</w:t>
      </w:r>
      <w:r>
        <w:tab/>
      </w:r>
      <w:r>
        <w:tab/>
        <w:t>x</w:t>
      </w:r>
      <w:r>
        <w:tab/>
      </w:r>
      <w:r>
        <w:tab/>
      </w:r>
    </w:p>
    <w:p w14:paraId="5BAE780B" w14:textId="77777777" w:rsidR="00593B42" w:rsidRDefault="00593B42" w:rsidP="00D502D3">
      <w:pPr>
        <w:pStyle w:val="BodyText"/>
      </w:pPr>
      <w:r>
        <w:t>9983</w:t>
      </w:r>
      <w:r>
        <w:tab/>
        <w:t>x</w:t>
      </w:r>
      <w:r>
        <w:tab/>
      </w:r>
      <w:r>
        <w:tab/>
        <w:t>x</w:t>
      </w:r>
      <w:r>
        <w:tab/>
      </w:r>
      <w:r>
        <w:tab/>
        <w:t>x</w:t>
      </w:r>
    </w:p>
    <w:p w14:paraId="4F403535" w14:textId="77777777" w:rsidR="00593B42" w:rsidRDefault="00593B42" w:rsidP="00D502D3">
      <w:pPr>
        <w:pStyle w:val="BodyText"/>
      </w:pPr>
      <w:r>
        <w:t>9982</w:t>
      </w:r>
      <w:r>
        <w:tab/>
        <w:t>x</w:t>
      </w:r>
      <w:r>
        <w:tab/>
      </w:r>
      <w:r>
        <w:tab/>
        <w:t>x</w:t>
      </w:r>
      <w:r>
        <w:tab/>
      </w:r>
      <w:r>
        <w:tab/>
      </w:r>
    </w:p>
    <w:p w14:paraId="6D460BB7" w14:textId="77777777" w:rsidR="00593B42" w:rsidRDefault="00593B42" w:rsidP="003D4FE8">
      <w:pPr>
        <w:pStyle w:val="BodyText2"/>
      </w:pPr>
      <w:r>
        <w:tab/>
      </w:r>
      <w:r>
        <w:tab/>
        <w:t>20523</w:t>
      </w:r>
      <w:r>
        <w:tab/>
        <w:t>20524</w:t>
      </w:r>
      <w:r>
        <w:tab/>
        <w:t>20525</w:t>
      </w:r>
    </w:p>
    <w:p w14:paraId="333C670A" w14:textId="77777777" w:rsidR="00593B42" w:rsidRDefault="00593B42" w:rsidP="00D502D3">
      <w:pPr>
        <w:pStyle w:val="BodyText"/>
      </w:pPr>
      <w:r>
        <w:t>So the COO matrix needs to be 3x3:</w:t>
      </w:r>
    </w:p>
    <w:p w14:paraId="2F49B257" w14:textId="77777777" w:rsidR="00593B42" w:rsidRDefault="00593B42" w:rsidP="00D502D3">
      <w:pPr>
        <w:pStyle w:val="BodyText"/>
      </w:pPr>
      <w:r>
        <w:t>&gt;&gt;&gt;scipy.sparse.coo_matrix( (data3d[2],(data3d[1],data3d[0])), shape=(3,3) ).todense()</w:t>
      </w:r>
    </w:p>
    <w:p w14:paraId="394B86ED" w14:textId="77777777" w:rsidR="00593B42" w:rsidRDefault="00593B42" w:rsidP="00D502D3">
      <w:pPr>
        <w:pStyle w:val="BodyText"/>
      </w:pPr>
      <w:r>
        <w:t>Runtime error &lt;type 'exceptions.ValueError'&gt;: row index exceedes matrix dimensions</w:t>
      </w:r>
    </w:p>
    <w:p w14:paraId="21840B57" w14:textId="77777777" w:rsidR="00593B42" w:rsidRDefault="00593B42" w:rsidP="00D502D3">
      <w:pPr>
        <w:pStyle w:val="BodyText"/>
      </w:pPr>
      <w:r>
        <w:t>This is because the row indices should start at 0. So we need to take 20523 off in the x direction:</w:t>
      </w:r>
    </w:p>
    <w:p w14:paraId="61B3C8E4" w14:textId="77777777" w:rsidR="00593B42" w:rsidRDefault="00593B42" w:rsidP="00D502D3">
      <w:pPr>
        <w:pStyle w:val="BodyText"/>
      </w:pPr>
      <w:r>
        <w:t>data3d[0].__isub__(20523)</w:t>
      </w:r>
    </w:p>
    <w:p w14:paraId="492ECD30" w14:textId="77777777" w:rsidR="00593B42" w:rsidRDefault="00593B42" w:rsidP="00D502D3">
      <w:pPr>
        <w:pStyle w:val="BodyText"/>
      </w:pPr>
      <w:r>
        <w:t>and 9982 in the y direction:</w:t>
      </w:r>
    </w:p>
    <w:p w14:paraId="238275AB" w14:textId="77777777" w:rsidR="00593B42" w:rsidRDefault="00593B42" w:rsidP="00D502D3">
      <w:pPr>
        <w:pStyle w:val="BodyText"/>
      </w:pPr>
      <w:r>
        <w:t>data3d[1].__isub__(9982)</w:t>
      </w:r>
    </w:p>
    <w:p w14:paraId="5EE8E2AF" w14:textId="77777777" w:rsidR="00593B42" w:rsidRDefault="00593B42" w:rsidP="00D502D3">
      <w:pPr>
        <w:pStyle w:val="BodyText"/>
      </w:pPr>
      <w:r>
        <w:t>&gt;&gt;&gt; scipy.sparse.coo_matrix( (data3d[2],(data3d[1],data3d[0])), shape=(3,3) ).todense()</w:t>
      </w:r>
    </w:p>
    <w:p w14:paraId="274D2AF1" w14:textId="77777777" w:rsidR="00593B42" w:rsidRDefault="00593B42" w:rsidP="00D502D3">
      <w:pPr>
        <w:pStyle w:val="BodyText"/>
      </w:pPr>
      <w:r>
        <w:t>matrix([[1, 1, 0],</w:t>
      </w:r>
    </w:p>
    <w:p w14:paraId="56753172" w14:textId="77777777" w:rsidR="00593B42" w:rsidRDefault="00593B42" w:rsidP="00D502D3">
      <w:pPr>
        <w:pStyle w:val="BodyText"/>
      </w:pPr>
      <w:r>
        <w:t xml:space="preserve">        [1, 1, 1],</w:t>
      </w:r>
    </w:p>
    <w:p w14:paraId="68F6D0B5" w14:textId="77777777" w:rsidR="00593B42" w:rsidRDefault="00593B42" w:rsidP="00D502D3">
      <w:pPr>
        <w:pStyle w:val="BodyText"/>
      </w:pPr>
      <w:r>
        <w:t xml:space="preserve">        [1, 1, 0]])</w:t>
      </w:r>
    </w:p>
    <w:p w14:paraId="5FB197FA" w14:textId="77777777" w:rsidR="00593B42" w:rsidRDefault="00593B42" w:rsidP="00D502D3">
      <w:pPr>
        <w:pStyle w:val="BodyText"/>
      </w:pPr>
      <w:r>
        <w:t>WORKS!!!!!</w:t>
      </w:r>
    </w:p>
    <w:p w14:paraId="3B204510" w14:textId="77777777" w:rsidR="00593B42" w:rsidRDefault="00593B42" w:rsidP="00D502D3">
      <w:pPr>
        <w:pStyle w:val="BodyText"/>
      </w:pPr>
      <w:r>
        <w:t xml:space="preserve">Need to create an image from the matrix - information on the matrix class here: </w:t>
      </w:r>
      <w:hyperlink r:id="rId392" w:anchor="matrix-objects" w:history="1">
        <w:r w:rsidRPr="0077669C">
          <w:rPr>
            <w:rStyle w:val="Hyperlink"/>
          </w:rPr>
          <w:t>http://docs.scipy.org/doc/numpy/reference/arrays.classes.html#matrix-objects</w:t>
        </w:r>
      </w:hyperlink>
    </w:p>
    <w:p w14:paraId="60063839" w14:textId="77777777" w:rsidR="00593B42" w:rsidRDefault="00593B42" w:rsidP="00D502D3">
      <w:pPr>
        <w:pStyle w:val="BodyText"/>
      </w:pPr>
      <w:r>
        <w:t>How to create a matrix from scratch:</w:t>
      </w:r>
    </w:p>
    <w:p w14:paraId="69A7D27F" w14:textId="77777777" w:rsidR="00593B42" w:rsidRDefault="00593B42" w:rsidP="00D502D3">
      <w:pPr>
        <w:pStyle w:val="BodyText"/>
      </w:pPr>
      <w:r>
        <w:t>&gt;&gt;&gt; from numpy import matrix</w:t>
      </w:r>
    </w:p>
    <w:p w14:paraId="664352A3" w14:textId="77777777" w:rsidR="00593B42" w:rsidRDefault="00593B42" w:rsidP="003D4FE8">
      <w:pPr>
        <w:pStyle w:val="BodyText2"/>
      </w:pPr>
      <w:r>
        <w:t>&gt;&gt;&gt; a=matrix('1 2 3; 4 5 3')</w:t>
      </w:r>
    </w:p>
    <w:p w14:paraId="3FC624C3" w14:textId="77777777" w:rsidR="00593B42" w:rsidRDefault="00593B42" w:rsidP="00D502D3">
      <w:pPr>
        <w:pStyle w:val="BodyText"/>
      </w:pPr>
      <w:r>
        <w:t>FULL CODE:</w:t>
      </w:r>
    </w:p>
    <w:p w14:paraId="2F7D15BF" w14:textId="77777777" w:rsidR="00593B42" w:rsidRDefault="00593B42" w:rsidP="00D502D3">
      <w:pPr>
        <w:pStyle w:val="BodyText"/>
      </w:pPr>
      <w:r>
        <w:t>import numpy</w:t>
      </w:r>
    </w:p>
    <w:p w14:paraId="6CB8101C" w14:textId="77777777" w:rsidR="00593B42" w:rsidRDefault="00593B42" w:rsidP="00D502D3">
      <w:pPr>
        <w:pStyle w:val="BodyText"/>
      </w:pPr>
      <w:r>
        <w:t>import Image</w:t>
      </w:r>
    </w:p>
    <w:p w14:paraId="6C4EE633" w14:textId="77777777" w:rsidR="00593B42" w:rsidRDefault="00593B42" w:rsidP="00D502D3">
      <w:pPr>
        <w:pStyle w:val="BodyText"/>
      </w:pPr>
      <w:r>
        <w:t>from scipy.sparse import *</w:t>
      </w:r>
    </w:p>
    <w:p w14:paraId="29E21F40" w14:textId="77777777" w:rsidR="00593B42" w:rsidRDefault="00593B42" w:rsidP="00D502D3">
      <w:pPr>
        <w:pStyle w:val="BodyText"/>
      </w:pPr>
      <w:r>
        <w:t>def numpyToImage(numpyfile,imagefile):</w:t>
      </w:r>
    </w:p>
    <w:p w14:paraId="62D5A34E" w14:textId="77777777" w:rsidR="00593B42" w:rsidRDefault="00593B42" w:rsidP="00D502D3">
      <w:pPr>
        <w:pStyle w:val="BodyText"/>
      </w:pPr>
      <w:r>
        <w:tab/>
        <w:t>data=numpy.load(numpyfile)</w:t>
      </w:r>
    </w:p>
    <w:p w14:paraId="38E6C4FF" w14:textId="77777777" w:rsidR="00593B42" w:rsidRDefault="00593B42" w:rsidP="00D502D3">
      <w:pPr>
        <w:pStyle w:val="BodyText"/>
      </w:pPr>
      <w:r>
        <w:tab/>
        <w:t>data3d=numpy.reshape(data,(3,len(data)/3))</w:t>
      </w:r>
    </w:p>
    <w:p w14:paraId="0820466D" w14:textId="77777777" w:rsidR="00593B42" w:rsidRDefault="00593B42" w:rsidP="00D502D3">
      <w:pPr>
        <w:pStyle w:val="BodyText"/>
      </w:pPr>
      <w:r>
        <w:tab/>
        <w:t>minx=min(data3d[0])</w:t>
      </w:r>
    </w:p>
    <w:p w14:paraId="593A8AA1" w14:textId="77777777" w:rsidR="00593B42" w:rsidRDefault="00593B42" w:rsidP="00D502D3">
      <w:pPr>
        <w:pStyle w:val="BodyText"/>
      </w:pPr>
      <w:r>
        <w:tab/>
        <w:t>maxx=max(data3d[0])</w:t>
      </w:r>
    </w:p>
    <w:p w14:paraId="35E523D2" w14:textId="77777777" w:rsidR="00593B42" w:rsidRDefault="00593B42" w:rsidP="00D502D3">
      <w:pPr>
        <w:pStyle w:val="BodyText"/>
      </w:pPr>
      <w:r>
        <w:tab/>
        <w:t>miny=min(data3d[1])</w:t>
      </w:r>
    </w:p>
    <w:p w14:paraId="329C0742" w14:textId="77777777" w:rsidR="00593B42" w:rsidRDefault="00593B42" w:rsidP="00D502D3">
      <w:pPr>
        <w:pStyle w:val="BodyText"/>
      </w:pPr>
      <w:r>
        <w:tab/>
        <w:t>maxy=max(data3d[1])</w:t>
      </w:r>
    </w:p>
    <w:p w14:paraId="26CF2BE5" w14:textId="77777777" w:rsidR="00593B42" w:rsidRDefault="00593B42" w:rsidP="00D502D3">
      <w:pPr>
        <w:pStyle w:val="BodyText"/>
      </w:pPr>
      <w:r>
        <w:tab/>
        <w:t>arcpy.AddMessage("minx:" + str(minx) + " maxx:" + str(maxx) + " miny:" + str(miny) + " maxy:" + str(maxy))</w:t>
      </w:r>
    </w:p>
    <w:p w14:paraId="74D3BD84" w14:textId="77777777" w:rsidR="00593B42" w:rsidRDefault="00593B42" w:rsidP="00D502D3">
      <w:pPr>
        <w:pStyle w:val="BodyText"/>
      </w:pPr>
      <w:r>
        <w:tab/>
        <w:t>width=maxx-minx</w:t>
      </w:r>
    </w:p>
    <w:p w14:paraId="7A1A5C2C" w14:textId="77777777" w:rsidR="00593B42" w:rsidRDefault="00593B42" w:rsidP="00D502D3">
      <w:pPr>
        <w:pStyle w:val="BodyText"/>
      </w:pPr>
      <w:r>
        <w:tab/>
        <w:t>height=maxy-miny</w:t>
      </w:r>
    </w:p>
    <w:p w14:paraId="604F017D" w14:textId="77777777" w:rsidR="00593B42" w:rsidRDefault="00593B42" w:rsidP="00D502D3">
      <w:pPr>
        <w:pStyle w:val="BodyText"/>
      </w:pPr>
      <w:r>
        <w:tab/>
        <w:t>arcpy.AddMessage("width:" + str(width) + " height:" + str(height))</w:t>
      </w:r>
    </w:p>
    <w:p w14:paraId="51F8FBD7" w14:textId="77777777" w:rsidR="00593B42" w:rsidRDefault="00593B42" w:rsidP="00D502D3">
      <w:pPr>
        <w:pStyle w:val="BodyText"/>
      </w:pPr>
      <w:r>
        <w:tab/>
        <w:t>data3d[0].__isub__(minx)</w:t>
      </w:r>
    </w:p>
    <w:p w14:paraId="57E2425E" w14:textId="77777777" w:rsidR="00593B42" w:rsidRDefault="00593B42" w:rsidP="00D502D3">
      <w:pPr>
        <w:pStyle w:val="BodyText"/>
      </w:pPr>
      <w:r>
        <w:tab/>
        <w:t>data3d[1].__imul__(-1)</w:t>
      </w:r>
    </w:p>
    <w:p w14:paraId="1E18F322" w14:textId="77777777" w:rsidR="00593B42" w:rsidRDefault="00593B42" w:rsidP="00D502D3">
      <w:pPr>
        <w:pStyle w:val="BodyText"/>
      </w:pPr>
      <w:r>
        <w:tab/>
        <w:t>data3d[1].__iadd__(maxx)</w:t>
      </w:r>
    </w:p>
    <w:p w14:paraId="3E3410CE" w14:textId="77777777" w:rsidR="00593B42" w:rsidRDefault="00593B42" w:rsidP="00D502D3">
      <w:pPr>
        <w:pStyle w:val="BodyText"/>
      </w:pPr>
      <w:r>
        <w:tab/>
        <w:t>pixels=coo_matrix((data3d[2],(data3d[1],data3d[0])), shape=(width+1,height+1)).todense()</w:t>
      </w:r>
    </w:p>
    <w:p w14:paraId="6E75842D" w14:textId="77777777" w:rsidR="00593B42" w:rsidRDefault="00593B42" w:rsidP="00D502D3">
      <w:pPr>
        <w:pStyle w:val="BodyText"/>
      </w:pPr>
      <w:r>
        <w:tab/>
        <w:t>image = Image.fromarray(pixels)</w:t>
      </w:r>
    </w:p>
    <w:p w14:paraId="2D5CAE48" w14:textId="77777777" w:rsidR="00593B42" w:rsidRDefault="00593B42" w:rsidP="003D4FE8">
      <w:pPr>
        <w:pStyle w:val="BodyText2"/>
      </w:pPr>
      <w:r>
        <w:tab/>
        <w:t>image.save(imagefile)</w:t>
      </w:r>
    </w:p>
    <w:p w14:paraId="5796C46A" w14:textId="77777777" w:rsidR="00593B42" w:rsidRDefault="00593B42" w:rsidP="003D4FE8">
      <w:pPr>
        <w:pStyle w:val="BodyText2"/>
      </w:pPr>
      <w:r>
        <w:t>numpyToImage(r"E:\cottaan\My Documents\ArcGIS\ID13417.npy",r'E:\cottaan\My Documents\ArcGIS\ID13417.tif')</w:t>
      </w:r>
    </w:p>
    <w:p w14:paraId="4DFA028E" w14:textId="77777777" w:rsidR="00593B42" w:rsidRDefault="00593B42" w:rsidP="00D502D3">
      <w:pPr>
        <w:pStyle w:val="BodyText"/>
      </w:pPr>
      <w:r>
        <w:t>This works fine! But the image is upside down - the y values need some work.</w:t>
      </w:r>
    </w:p>
    <w:p w14:paraId="0B40D895" w14:textId="77777777" w:rsidR="00593B42" w:rsidRDefault="00593B42" w:rsidP="00D502D3">
      <w:pPr>
        <w:pStyle w:val="BodyText"/>
      </w:pPr>
      <w:r>
        <w:t>So for:</w:t>
      </w:r>
    </w:p>
    <w:p w14:paraId="51C17B2F" w14:textId="77777777" w:rsidR="00593B42" w:rsidRDefault="00593B42" w:rsidP="00D502D3">
      <w:pPr>
        <w:pStyle w:val="BodyText"/>
      </w:pPr>
      <w:r>
        <w:t>9984</w:t>
      </w:r>
      <w:r>
        <w:tab/>
        <w:t>x</w:t>
      </w:r>
      <w:r>
        <w:tab/>
      </w:r>
      <w:r>
        <w:tab/>
        <w:t>x</w:t>
      </w:r>
      <w:r>
        <w:tab/>
      </w:r>
      <w:r>
        <w:tab/>
      </w:r>
    </w:p>
    <w:p w14:paraId="069F969D" w14:textId="77777777" w:rsidR="00593B42" w:rsidRDefault="00593B42" w:rsidP="00D502D3">
      <w:pPr>
        <w:pStyle w:val="BodyText"/>
      </w:pPr>
      <w:r>
        <w:t>9983</w:t>
      </w:r>
      <w:r>
        <w:tab/>
        <w:t>x</w:t>
      </w:r>
      <w:r>
        <w:tab/>
      </w:r>
      <w:r>
        <w:tab/>
        <w:t>x</w:t>
      </w:r>
      <w:r>
        <w:tab/>
      </w:r>
      <w:r>
        <w:tab/>
        <w:t>x</w:t>
      </w:r>
    </w:p>
    <w:p w14:paraId="3361C506" w14:textId="77777777" w:rsidR="00593B42" w:rsidRDefault="00593B42" w:rsidP="00D502D3">
      <w:pPr>
        <w:pStyle w:val="BodyText"/>
      </w:pPr>
      <w:r>
        <w:t>9982</w:t>
      </w:r>
      <w:r>
        <w:tab/>
        <w:t>x</w:t>
      </w:r>
      <w:r>
        <w:tab/>
      </w:r>
      <w:r>
        <w:tab/>
        <w:t>x</w:t>
      </w:r>
      <w:r>
        <w:tab/>
      </w:r>
      <w:r>
        <w:tab/>
      </w:r>
    </w:p>
    <w:p w14:paraId="48D055AA" w14:textId="77777777" w:rsidR="00593B42" w:rsidRDefault="00593B42" w:rsidP="003D4FE8">
      <w:pPr>
        <w:pStyle w:val="BodyText2"/>
      </w:pPr>
      <w:r>
        <w:tab/>
      </w:r>
      <w:r>
        <w:tab/>
        <w:t>20523</w:t>
      </w:r>
      <w:r>
        <w:tab/>
        <w:t>20524</w:t>
      </w:r>
      <w:r>
        <w:tab/>
        <w:t>20525</w:t>
      </w:r>
    </w:p>
    <w:p w14:paraId="7B733677" w14:textId="77777777" w:rsidR="00593B42" w:rsidRDefault="00593B42" w:rsidP="00D502D3">
      <w:pPr>
        <w:pStyle w:val="BodyText"/>
      </w:pPr>
      <w:r>
        <w:t>This becomes:</w:t>
      </w:r>
    </w:p>
    <w:p w14:paraId="0DFD8006" w14:textId="77777777" w:rsidR="00593B42" w:rsidRDefault="00593B42" w:rsidP="00D502D3">
      <w:pPr>
        <w:pStyle w:val="BodyText"/>
      </w:pPr>
      <w:r>
        <w:lastRenderedPageBreak/>
        <w:t>2</w:t>
      </w:r>
      <w:r>
        <w:tab/>
      </w:r>
      <w:r>
        <w:tab/>
        <w:t>x</w:t>
      </w:r>
      <w:r>
        <w:tab/>
      </w:r>
      <w:r>
        <w:tab/>
        <w:t>x</w:t>
      </w:r>
      <w:r>
        <w:tab/>
      </w:r>
      <w:r>
        <w:tab/>
      </w:r>
    </w:p>
    <w:p w14:paraId="51252558" w14:textId="77777777" w:rsidR="00593B42" w:rsidRDefault="00593B42" w:rsidP="00D502D3">
      <w:pPr>
        <w:pStyle w:val="BodyText"/>
      </w:pPr>
      <w:r>
        <w:t>1</w:t>
      </w:r>
      <w:r>
        <w:tab/>
      </w:r>
      <w:r>
        <w:tab/>
        <w:t>x</w:t>
      </w:r>
      <w:r>
        <w:tab/>
      </w:r>
      <w:r>
        <w:tab/>
        <w:t>x</w:t>
      </w:r>
      <w:r>
        <w:tab/>
      </w:r>
      <w:r>
        <w:tab/>
        <w:t>x</w:t>
      </w:r>
    </w:p>
    <w:p w14:paraId="19167F88" w14:textId="77777777" w:rsidR="00593B42" w:rsidRDefault="00593B42" w:rsidP="00D502D3">
      <w:pPr>
        <w:pStyle w:val="BodyText"/>
      </w:pPr>
      <w:r>
        <w:t>0</w:t>
      </w:r>
      <w:r>
        <w:tab/>
      </w:r>
      <w:r>
        <w:tab/>
        <w:t>x</w:t>
      </w:r>
      <w:r>
        <w:tab/>
      </w:r>
      <w:r>
        <w:tab/>
        <w:t>x</w:t>
      </w:r>
      <w:r>
        <w:tab/>
      </w:r>
      <w:r>
        <w:tab/>
      </w:r>
    </w:p>
    <w:p w14:paraId="0F2740BA" w14:textId="77777777" w:rsidR="00593B42" w:rsidRDefault="00593B42" w:rsidP="003D4FE8">
      <w:pPr>
        <w:pStyle w:val="BodyText2"/>
      </w:pPr>
      <w:r>
        <w:tab/>
      </w:r>
      <w:r>
        <w:tab/>
        <w:t>0</w:t>
      </w:r>
      <w:r>
        <w:tab/>
      </w:r>
      <w:r>
        <w:tab/>
        <w:t>1</w:t>
      </w:r>
      <w:r>
        <w:tab/>
      </w:r>
      <w:r>
        <w:tab/>
        <w:t>2</w:t>
      </w:r>
    </w:p>
    <w:p w14:paraId="6FEADB83" w14:textId="77777777" w:rsidR="00593B42" w:rsidRDefault="00593B42" w:rsidP="00D502D3">
      <w:pPr>
        <w:pStyle w:val="BodyText"/>
      </w:pPr>
      <w:r>
        <w:t>But it should be:</w:t>
      </w:r>
    </w:p>
    <w:p w14:paraId="1FF4166B" w14:textId="77777777" w:rsidR="00593B42" w:rsidRDefault="00593B42" w:rsidP="00D502D3">
      <w:pPr>
        <w:pStyle w:val="BodyText"/>
      </w:pPr>
      <w:r>
        <w:t>0</w:t>
      </w:r>
      <w:r>
        <w:tab/>
      </w:r>
      <w:r>
        <w:tab/>
        <w:t>x</w:t>
      </w:r>
      <w:r>
        <w:tab/>
      </w:r>
      <w:r>
        <w:tab/>
        <w:t>x</w:t>
      </w:r>
      <w:r>
        <w:tab/>
      </w:r>
      <w:r>
        <w:tab/>
      </w:r>
    </w:p>
    <w:p w14:paraId="720CDB03" w14:textId="77777777" w:rsidR="00593B42" w:rsidRDefault="00593B42" w:rsidP="00D502D3">
      <w:pPr>
        <w:pStyle w:val="BodyText"/>
      </w:pPr>
      <w:r>
        <w:t>1</w:t>
      </w:r>
      <w:r>
        <w:tab/>
      </w:r>
      <w:r>
        <w:tab/>
        <w:t>x</w:t>
      </w:r>
      <w:r>
        <w:tab/>
      </w:r>
      <w:r>
        <w:tab/>
        <w:t>x</w:t>
      </w:r>
      <w:r>
        <w:tab/>
      </w:r>
      <w:r>
        <w:tab/>
        <w:t>x</w:t>
      </w:r>
    </w:p>
    <w:p w14:paraId="723B019D" w14:textId="77777777" w:rsidR="00593B42" w:rsidRDefault="00593B42" w:rsidP="00D502D3">
      <w:pPr>
        <w:pStyle w:val="BodyText"/>
      </w:pPr>
      <w:r>
        <w:t>2</w:t>
      </w:r>
      <w:r>
        <w:tab/>
      </w:r>
      <w:r>
        <w:tab/>
        <w:t>x</w:t>
      </w:r>
      <w:r>
        <w:tab/>
      </w:r>
      <w:r>
        <w:tab/>
        <w:t>x</w:t>
      </w:r>
      <w:r>
        <w:tab/>
      </w:r>
      <w:r>
        <w:tab/>
      </w:r>
    </w:p>
    <w:p w14:paraId="5CB9EA3B" w14:textId="77777777" w:rsidR="00593B42" w:rsidRDefault="00593B42" w:rsidP="00D502D3">
      <w:pPr>
        <w:pStyle w:val="BodyText"/>
      </w:pPr>
      <w:r>
        <w:tab/>
      </w:r>
      <w:r>
        <w:tab/>
        <w:t>0</w:t>
      </w:r>
      <w:r>
        <w:tab/>
      </w:r>
      <w:r>
        <w:tab/>
        <w:t>1</w:t>
      </w:r>
      <w:r>
        <w:tab/>
      </w:r>
      <w:r>
        <w:tab/>
        <w:t>2</w:t>
      </w:r>
      <w:r>
        <w:tab/>
      </w:r>
      <w:r>
        <w:tab/>
      </w:r>
    </w:p>
    <w:p w14:paraId="635BBF8F" w14:textId="77777777" w:rsidR="00593B42" w:rsidRDefault="00593B42" w:rsidP="003D4FE8">
      <w:pPr>
        <w:pStyle w:val="BodyText2"/>
      </w:pPr>
      <w:r>
        <w:t>So multiply by -1 and then add maxx</w:t>
      </w:r>
    </w:p>
    <w:p w14:paraId="51D0C0E4" w14:textId="77777777" w:rsidR="00593B42" w:rsidRDefault="00593B42" w:rsidP="00D502D3">
      <w:pPr>
        <w:pStyle w:val="BodyText"/>
      </w:pPr>
      <w:r>
        <w:t>Executing: NumpyFileToImage "D:\GIS Data\Andrew\ID17975.npy" "D:\GIS Data\Andrew\test.png"</w:t>
      </w:r>
    </w:p>
    <w:p w14:paraId="5084D2E7" w14:textId="77777777" w:rsidR="00593B42" w:rsidRDefault="00593B42" w:rsidP="00D502D3">
      <w:pPr>
        <w:pStyle w:val="BodyText"/>
      </w:pPr>
      <w:r>
        <w:t>Start Time: Thu Oct 06 16:15:44 2011</w:t>
      </w:r>
    </w:p>
    <w:p w14:paraId="129BCD39" w14:textId="77777777" w:rsidR="00593B42" w:rsidRDefault="00593B42" w:rsidP="00D502D3">
      <w:pPr>
        <w:pStyle w:val="BodyText"/>
      </w:pPr>
      <w:r>
        <w:t>Running script NumpyFileToImage...</w:t>
      </w:r>
    </w:p>
    <w:p w14:paraId="7E1CCD5C" w14:textId="77777777" w:rsidR="00593B42" w:rsidRDefault="00593B42" w:rsidP="00D502D3">
      <w:pPr>
        <w:pStyle w:val="BodyText"/>
      </w:pPr>
      <w:r>
        <w:t>minx:16061 maxx:16973 miny:26346 maxy:27211</w:t>
      </w:r>
    </w:p>
    <w:p w14:paraId="31FF3178" w14:textId="77777777" w:rsidR="00593B42" w:rsidRDefault="00593B42" w:rsidP="00D502D3">
      <w:pPr>
        <w:pStyle w:val="BodyText"/>
      </w:pPr>
      <w:r>
        <w:t>width:912 height:865</w:t>
      </w:r>
    </w:p>
    <w:p w14:paraId="26198390" w14:textId="77777777" w:rsidR="00593B42" w:rsidRDefault="00593B42" w:rsidP="003D4FE8">
      <w:pPr>
        <w:pStyle w:val="BodyText2"/>
      </w:pPr>
      <w:r>
        <w:t>Need to add in the georeferencing information.</w:t>
      </w:r>
    </w:p>
    <w:p w14:paraId="3BD90347" w14:textId="77777777" w:rsidR="00593B42" w:rsidRDefault="00593B42" w:rsidP="00D502D3">
      <w:pPr>
        <w:pStyle w:val="BodyText"/>
      </w:pPr>
      <w:r>
        <w:t>import scipy.sparse consistently crashes on windows!!!!!</w:t>
      </w:r>
    </w:p>
    <w:p w14:paraId="0F5F9E14" w14:textId="77777777" w:rsidR="00593B42" w:rsidRDefault="00593B42" w:rsidP="00D502D3">
      <w:pPr>
        <w:pStyle w:val="BodyText"/>
      </w:pPr>
      <w:r>
        <w:t>On the IUCN machine:</w:t>
      </w:r>
    </w:p>
    <w:p w14:paraId="62400C3A" w14:textId="77777777" w:rsidR="00593B42" w:rsidRDefault="00593B42" w:rsidP="00D502D3">
      <w:pPr>
        <w:pStyle w:val="BodyText"/>
      </w:pPr>
      <w:r>
        <w:t>&gt;&gt;&gt; import scipy</w:t>
      </w:r>
    </w:p>
    <w:p w14:paraId="4E21F84B" w14:textId="77777777" w:rsidR="00593B42" w:rsidRDefault="00593B42" w:rsidP="00D502D3">
      <w:pPr>
        <w:pStyle w:val="BodyText"/>
      </w:pPr>
      <w:r>
        <w:t>UserWarning: Numpy 1.5.0 or above is recommended for this version of scipy (detected version 1.3.0)</w:t>
      </w:r>
    </w:p>
    <w:p w14:paraId="083F2C51" w14:textId="77777777" w:rsidR="00593B42" w:rsidRDefault="00593B42" w:rsidP="00D502D3">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D502D3">
      <w:pPr>
        <w:pStyle w:val="BodyText"/>
      </w:pPr>
      <w:r>
        <w:t>i know that version 1.6.1 broke it on my machine so maybe i'll try 1.5.1</w:t>
      </w:r>
    </w:p>
    <w:p w14:paraId="14707532" w14:textId="77777777" w:rsidR="00593B42" w:rsidRDefault="00593B42" w:rsidP="00D502D3">
      <w:pPr>
        <w:pStyle w:val="BodyText"/>
      </w:pPr>
      <w:r>
        <w:t xml:space="preserve">Installing from </w:t>
      </w:r>
      <w:hyperlink r:id="rId393" w:history="1">
        <w:r w:rsidRPr="0077669C">
          <w:rPr>
            <w:rStyle w:val="Hyperlink"/>
          </w:rPr>
          <w:t>http://sourceforge.net/projects/numpy/files/NumPy/1.5.1/numpy-1.5.1-win32-superpack-python2.6.exe/download</w:t>
        </w:r>
      </w:hyperlink>
    </w:p>
    <w:p w14:paraId="394CBF87" w14:textId="77777777" w:rsidR="00593B42" w:rsidRDefault="00593B42" w:rsidP="00D502D3">
      <w:pPr>
        <w:pStyle w:val="BodyText"/>
      </w:pPr>
      <w:r>
        <w:t>Installed and the numpy array stuff is still working!!! version 1.5.1 is OK!!</w:t>
      </w:r>
    </w:p>
    <w:p w14:paraId="505C7901" w14:textId="77777777" w:rsidR="00593B42" w:rsidRDefault="00593B42" w:rsidP="00D502D3">
      <w:pPr>
        <w:pStyle w:val="BodyText"/>
      </w:pPr>
      <w:r>
        <w:t>Trying now. WORKS! import scipy.sparse works</w:t>
      </w:r>
    </w:p>
    <w:p w14:paraId="069B08D6" w14:textId="77777777" w:rsidR="00593B42" w:rsidRDefault="00593B42" w:rsidP="00D502D3">
      <w:pPr>
        <w:pStyle w:val="BodyText"/>
      </w:pPr>
      <w:r>
        <w:t>SO YOU NEED NUMPY 1.5.1 AND SCIPY 0.10.0b2</w:t>
      </w:r>
    </w:p>
    <w:p w14:paraId="04AEBBAF" w14:textId="77777777" w:rsidR="00593B42" w:rsidRDefault="00593B42" w:rsidP="003D4FE8">
      <w:pPr>
        <w:pStyle w:val="BodyText2"/>
      </w:pPr>
      <w:r>
        <w:t>Installed numpy 1.5.1 on my desktop - hope the numpy stuff still works - it does!</w:t>
      </w:r>
    </w:p>
    <w:p w14:paraId="3E62D60E" w14:textId="77777777" w:rsidR="00593B42" w:rsidRDefault="00593B42" w:rsidP="00D502D3">
      <w:pPr>
        <w:pStyle w:val="BodyText"/>
      </w:pPr>
      <w:r>
        <w:t>Shortened the script and now here are the metrics:</w:t>
      </w:r>
    </w:p>
    <w:p w14:paraId="70BABABD" w14:textId="77777777" w:rsidR="00593B42" w:rsidRDefault="00593B42" w:rsidP="00D502D3">
      <w:pPr>
        <w:pStyle w:val="BodyText"/>
      </w:pPr>
      <w:r>
        <w:t>Messages</w:t>
      </w:r>
    </w:p>
    <w:p w14:paraId="469AD4D4" w14:textId="77777777" w:rsidR="00593B42" w:rsidRDefault="00593B42" w:rsidP="00D502D3">
      <w:pPr>
        <w:pStyle w:val="BodyText"/>
      </w:pPr>
      <w:r>
        <w:t>Executing: TMSTableToTMSFile22 '60203'</w:t>
      </w:r>
    </w:p>
    <w:p w14:paraId="3CE39FB5" w14:textId="77777777" w:rsidR="00593B42" w:rsidRDefault="00593B42" w:rsidP="00D502D3">
      <w:pPr>
        <w:pStyle w:val="BodyText"/>
      </w:pPr>
      <w:r>
        <w:t>Start Time: Fri Oct 28 10:23:25 2011</w:t>
      </w:r>
    </w:p>
    <w:p w14:paraId="0372C2AB" w14:textId="77777777" w:rsidR="00593B42" w:rsidRDefault="00593B42" w:rsidP="00D502D3">
      <w:pPr>
        <w:pStyle w:val="BodyText"/>
      </w:pPr>
      <w:r>
        <w:t>Running script TMSTableToTMSFile22...</w:t>
      </w:r>
    </w:p>
    <w:p w14:paraId="64A2BA6A" w14:textId="77777777" w:rsidR="00593B42" w:rsidRDefault="00593B42" w:rsidP="00D502D3">
      <w:pPr>
        <w:pStyle w:val="BodyText"/>
      </w:pPr>
      <w:r>
        <w:t>Number records: 48121</w:t>
      </w:r>
    </w:p>
    <w:p w14:paraId="51D6595C" w14:textId="77777777" w:rsidR="00593B42" w:rsidRDefault="00593B42" w:rsidP="00D502D3">
      <w:pPr>
        <w:pStyle w:val="BodyText"/>
      </w:pPr>
      <w:r>
        <w:t>Records returned: 2.07500004768ms</w:t>
      </w:r>
    </w:p>
    <w:p w14:paraId="272F0AFF" w14:textId="77777777" w:rsidR="00593B42" w:rsidRDefault="00593B42" w:rsidP="00D502D3">
      <w:pPr>
        <w:pStyle w:val="BodyText"/>
      </w:pPr>
      <w:r>
        <w:t>Transposed: 4.47499990463ms</w:t>
      </w:r>
    </w:p>
    <w:p w14:paraId="52C593AE" w14:textId="77777777" w:rsidR="00593B42" w:rsidRDefault="00593B42" w:rsidP="00D502D3">
      <w:pPr>
        <w:pStyle w:val="BodyText"/>
      </w:pPr>
      <w:r>
        <w:t>Converted to dense matrix: 0.621000051498ms</w:t>
      </w:r>
    </w:p>
    <w:p w14:paraId="00BF5926" w14:textId="77777777" w:rsidR="00593B42" w:rsidRDefault="00593B42" w:rsidP="00D502D3">
      <w:pPr>
        <w:pStyle w:val="BodyText"/>
      </w:pPr>
      <w:r>
        <w:t>Created image: 0.0370001792908ms</w:t>
      </w:r>
    </w:p>
    <w:p w14:paraId="47CBBF9A" w14:textId="77777777" w:rsidR="00593B42" w:rsidRDefault="00593B42" w:rsidP="00D502D3">
      <w:pPr>
        <w:pStyle w:val="BodyText"/>
      </w:pPr>
      <w:r>
        <w:t>TOTAL TIME: 7.20900011063ms</w:t>
      </w:r>
    </w:p>
    <w:p w14:paraId="6E8244A5" w14:textId="77777777" w:rsidR="00593B42" w:rsidRDefault="00593B42" w:rsidP="00D502D3">
      <w:pPr>
        <w:pStyle w:val="BodyText"/>
      </w:pPr>
      <w:r>
        <w:t>Completed script TMSTableToTMSFile22...</w:t>
      </w:r>
    </w:p>
    <w:p w14:paraId="1690611C" w14:textId="77777777" w:rsidR="00593B42" w:rsidRDefault="00593B42" w:rsidP="003D4FE8">
      <w:pPr>
        <w:pStyle w:val="BodyText2"/>
      </w:pPr>
      <w:r>
        <w:t>Succeeded at Fri Oct 28 10:23:32 2011 (Elapsed Time: 7.00 seconds)</w:t>
      </w:r>
    </w:p>
    <w:p w14:paraId="3BEA29B1" w14:textId="77777777" w:rsidR="00593B42" w:rsidRDefault="00593B42" w:rsidP="00D502D3">
      <w:pPr>
        <w:pStyle w:val="BodyText"/>
      </w:pPr>
      <w:r>
        <w:t>How do we return the data to the web browser? Basically, 3 options:</w:t>
      </w:r>
    </w:p>
    <w:p w14:paraId="214E3FD2" w14:textId="77777777" w:rsidR="00593B42" w:rsidRDefault="00593B42" w:rsidP="00D502D3">
      <w:pPr>
        <w:pStyle w:val="BodyText"/>
      </w:pPr>
      <w:r>
        <w:t>1. Return it as an image that is rendered by my Python code</w:t>
      </w:r>
    </w:p>
    <w:p w14:paraId="51F330EE" w14:textId="77777777" w:rsidR="00593B42" w:rsidRDefault="00593B42" w:rsidP="00D502D3">
      <w:pPr>
        <w:pStyle w:val="BodyText"/>
      </w:pPr>
      <w:r>
        <w:t>2. Return it as an image that is rendered by GeoServer or equivalent</w:t>
      </w:r>
    </w:p>
    <w:p w14:paraId="79A90BE6" w14:textId="77777777" w:rsidR="00593B42" w:rsidRDefault="00593B42" w:rsidP="003D4FE8">
      <w:pPr>
        <w:pStyle w:val="BodyText2"/>
      </w:pPr>
      <w:r>
        <w:t xml:space="preserve">3. Return it as JSON for client side rendering (example here: </w:t>
      </w:r>
      <w:hyperlink r:id="rId394"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324C76">
      <w:pPr>
        <w:pStyle w:val="Heading5"/>
      </w:pPr>
      <w:bookmarkStart w:id="100" w:name="_Toc315774605"/>
      <w:r>
        <w:t xml:space="preserve">Creating </w:t>
      </w:r>
      <w:r w:rsidR="00D369B6">
        <w:t xml:space="preserve">dynamic </w:t>
      </w:r>
      <w:r>
        <w:t>image</w:t>
      </w:r>
      <w:r w:rsidR="00D369B6">
        <w:t>s</w:t>
      </w:r>
      <w:r>
        <w:t xml:space="preserve"> on the server</w:t>
      </w:r>
      <w:bookmarkEnd w:id="100"/>
    </w:p>
    <w:p w14:paraId="0EF081F8" w14:textId="77777777" w:rsidR="00B37D09" w:rsidRDefault="0093510D" w:rsidP="00D502D3">
      <w:pPr>
        <w:pStyle w:val="BodyText"/>
      </w:pPr>
      <w:r>
        <w:t>All browsers can handle png images so I am going to create png images for the extent. How do we control the colours in the image?</w:t>
      </w:r>
    </w:p>
    <w:p w14:paraId="3BB6B8D9" w14:textId="77777777" w:rsidR="00B37D09" w:rsidRDefault="0093510D" w:rsidP="00D502D3">
      <w:pPr>
        <w:pStyle w:val="BodyText"/>
      </w:pPr>
      <w:r>
        <w:lastRenderedPageBreak/>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D502D3">
      <w:pPr>
        <w:pStyle w:val="BodyText"/>
      </w:pPr>
      <w:r>
        <w:t>&gt;&gt;&gt; image.getcolors() - shows how many colours are in the image</w:t>
      </w:r>
    </w:p>
    <w:p w14:paraId="44A55005" w14:textId="77777777" w:rsidR="00B37D09" w:rsidRDefault="0093510D" w:rsidP="00D502D3">
      <w:pPr>
        <w:pStyle w:val="BodyText"/>
      </w:pPr>
      <w:r>
        <w:t>[(86079, 1), (703666, 0)]</w:t>
      </w:r>
    </w:p>
    <w:p w14:paraId="14FBBBF1" w14:textId="77777777" w:rsidR="00B37D09" w:rsidRDefault="0093510D" w:rsidP="00D502D3">
      <w:pPr>
        <w:pStyle w:val="BodyText"/>
      </w:pPr>
      <w:r>
        <w:t>&gt;&gt;&gt; image.mode</w:t>
      </w:r>
    </w:p>
    <w:p w14:paraId="1865C426" w14:textId="77777777" w:rsidR="00B37D09" w:rsidRDefault="0093510D" w:rsidP="00D502D3">
      <w:pPr>
        <w:pStyle w:val="BodyText"/>
      </w:pPr>
      <w:r>
        <w:t>'I' - this means 32-bit signed integer pixels</w:t>
      </w:r>
    </w:p>
    <w:p w14:paraId="1322B71B" w14:textId="77777777" w:rsidR="00B37D09" w:rsidRDefault="0093510D" w:rsidP="00D502D3">
      <w:pPr>
        <w:pStyle w:val="BodyText"/>
      </w:pPr>
      <w:r>
        <w:t>To convert to RGB use:</w:t>
      </w:r>
    </w:p>
    <w:p w14:paraId="35D73D5B" w14:textId="77777777" w:rsidR="00B37D09" w:rsidRDefault="0093510D" w:rsidP="00D502D3">
      <w:pPr>
        <w:pStyle w:val="BodyText"/>
      </w:pPr>
      <w:r>
        <w:t>image = Image.fromarray(pixels).convert('RGB')</w:t>
      </w:r>
    </w:p>
    <w:p w14:paraId="1D59AEE4" w14:textId="77777777" w:rsidR="00B37D09" w:rsidRDefault="0093510D" w:rsidP="00D502D3">
      <w:pPr>
        <w:pStyle w:val="BodyText"/>
      </w:pPr>
      <w:r>
        <w:t>or to use a palette:</w:t>
      </w:r>
    </w:p>
    <w:p w14:paraId="14972AB6" w14:textId="77777777" w:rsidR="00B37D09" w:rsidRDefault="0093510D" w:rsidP="00D502D3">
      <w:pPr>
        <w:pStyle w:val="BodyText"/>
      </w:pPr>
      <w:r>
        <w:t xml:space="preserve">image = Image.fromarray(pixels).convert('P') </w:t>
      </w:r>
    </w:p>
    <w:p w14:paraId="064E3F58" w14:textId="77777777" w:rsidR="00B37D09" w:rsidRDefault="0093510D" w:rsidP="00D502D3">
      <w:pPr>
        <w:pStyle w:val="BodyText"/>
      </w:pPr>
      <w:r>
        <w:tab/>
      </w:r>
    </w:p>
    <w:p w14:paraId="02E0C16E" w14:textId="77777777" w:rsidR="00B37D09" w:rsidRDefault="0093510D" w:rsidP="00D502D3">
      <w:pPr>
        <w:pStyle w:val="BodyText"/>
      </w:pPr>
      <w:r>
        <w:t>60203 is the slow one</w:t>
      </w:r>
      <w:r>
        <w:tab/>
      </w:r>
      <w:r>
        <w:tab/>
      </w:r>
    </w:p>
    <w:p w14:paraId="03693DC1" w14:textId="77777777" w:rsidR="00B37D09" w:rsidRDefault="00082D6F" w:rsidP="00D502D3">
      <w:pPr>
        <w:pStyle w:val="BodyText"/>
      </w:pPr>
      <w:hyperlink r:id="rId395" w:history="1">
        <w:r w:rsidR="0093510D" w:rsidRPr="0077669C">
          <w:rPr>
            <w:rStyle w:val="Hyperlink"/>
          </w:rPr>
          <w:t>http://h03-dev-vm7/cgi-bin/REST/eSpecies/bbox/60203/richness</w:t>
        </w:r>
      </w:hyperlink>
    </w:p>
    <w:p w14:paraId="7772CFB5" w14:textId="77777777" w:rsidR="00B37D09" w:rsidRDefault="0093510D" w:rsidP="00D502D3">
      <w:pPr>
        <w:pStyle w:val="BodyText"/>
      </w:pPr>
      <w:r>
        <w:t>Here are the timings:</w:t>
      </w:r>
    </w:p>
    <w:p w14:paraId="0A97453D" w14:textId="77777777" w:rsidR="00B37D09" w:rsidRDefault="0093510D" w:rsidP="00D502D3">
      <w:pPr>
        <w:pStyle w:val="BodyText"/>
      </w:pPr>
      <w:r>
        <w:t>Number records: 674913</w:t>
      </w:r>
    </w:p>
    <w:p w14:paraId="6847EE7A" w14:textId="77777777" w:rsidR="00B37D09" w:rsidRDefault="0093510D" w:rsidP="00D502D3">
      <w:pPr>
        <w:pStyle w:val="BodyText"/>
      </w:pPr>
      <w:r>
        <w:t>Records returned: 2.16999983788ms</w:t>
      </w:r>
    </w:p>
    <w:p w14:paraId="2A94BCCD" w14:textId="77777777" w:rsidR="00B37D09" w:rsidRDefault="0093510D" w:rsidP="00D502D3">
      <w:pPr>
        <w:pStyle w:val="BodyText"/>
      </w:pPr>
      <w:r>
        <w:t>Transposed: 0.193000078201ms</w:t>
      </w:r>
    </w:p>
    <w:p w14:paraId="271BCF54" w14:textId="77777777" w:rsidR="00B37D09" w:rsidRDefault="0093510D" w:rsidP="00D502D3">
      <w:pPr>
        <w:pStyle w:val="BodyText"/>
      </w:pPr>
      <w:r>
        <w:t>Converted to dense matrix: 0.632999897003ms</w:t>
      </w:r>
    </w:p>
    <w:p w14:paraId="70ED8E99" w14:textId="77777777" w:rsidR="00B37D09" w:rsidRDefault="0093510D" w:rsidP="00D502D3">
      <w:pPr>
        <w:pStyle w:val="BodyText"/>
      </w:pPr>
      <w:r>
        <w:t>Created image: 0.0310001373291ms</w:t>
      </w:r>
    </w:p>
    <w:p w14:paraId="64846F8D" w14:textId="77777777" w:rsidR="00B37D09" w:rsidRDefault="0093510D" w:rsidP="003D4FE8">
      <w:pPr>
        <w:pStyle w:val="BodyText2"/>
      </w:pPr>
      <w:r>
        <w:t>TOTAL TIME: 3.04799985886ms</w:t>
      </w:r>
    </w:p>
    <w:p w14:paraId="47B86AAF" w14:textId="77777777" w:rsidR="00B37D09" w:rsidRDefault="0093510D" w:rsidP="00D502D3">
      <w:pPr>
        <w:pStyle w:val="BodyText"/>
      </w:pPr>
      <w:r>
        <w:t>We need to be able to return an image for a bounding box, similar to a WMS GetMap call. Here is an example query:</w:t>
      </w:r>
    </w:p>
    <w:p w14:paraId="08E19C16" w14:textId="77777777" w:rsidR="00B37D09" w:rsidRDefault="0093510D" w:rsidP="00D502D3">
      <w:pPr>
        <w:pStyle w:val="BodyText"/>
      </w:pPr>
      <w:r>
        <w:t>select * From (SELECT tx,ty,z FROM public.pilotspeciesdata WHERE speciesid='17975') as rows where tx&gt;27024 and tx&lt;28025 and ty&gt;14973 and ty&lt;16974</w:t>
      </w:r>
    </w:p>
    <w:p w14:paraId="522DA9AB" w14:textId="77777777" w:rsidR="00B37D09" w:rsidRDefault="0093510D" w:rsidP="00D502D3">
      <w:pPr>
        <w:pStyle w:val="BodyText"/>
      </w:pPr>
      <w:r>
        <w:t>or as a url</w:t>
      </w:r>
    </w:p>
    <w:p w14:paraId="3CD2EF5F" w14:textId="77777777" w:rsidR="00B37D09" w:rsidRDefault="00082D6F" w:rsidP="003D4FE8">
      <w:pPr>
        <w:pStyle w:val="BodyText2"/>
      </w:pPr>
      <w:hyperlink r:id="rId396" w:history="1">
        <w:r w:rsidR="0093510D" w:rsidRPr="0077669C">
          <w:rPr>
            <w:rStyle w:val="Hyperlink"/>
          </w:rPr>
          <w:t>http://h03-dev-vm7/cgi-bin/REST/eSpecies/rangemap?minx=27024&amp;maxx=28025&amp;miny=14973&amp;maxy=16974</w:t>
        </w:r>
      </w:hyperlink>
    </w:p>
    <w:p w14:paraId="0335D8B8" w14:textId="77777777" w:rsidR="00B37D09" w:rsidRDefault="0093510D" w:rsidP="00D502D3">
      <w:pPr>
        <w:pStyle w:val="BodyText"/>
      </w:pPr>
      <w:r>
        <w:t>We can use the extent helper to help us get the initial extent:</w:t>
      </w:r>
    </w:p>
    <w:p w14:paraId="43C7D014" w14:textId="77777777" w:rsidR="00B37D09" w:rsidRDefault="00082D6F" w:rsidP="00D502D3">
      <w:pPr>
        <w:pStyle w:val="BodyText"/>
      </w:pPr>
      <w:hyperlink r:id="rId397" w:history="1">
        <w:r w:rsidR="0093510D" w:rsidRPr="0077669C">
          <w:rPr>
            <w:rStyle w:val="Hyperlink"/>
          </w:rPr>
          <w:t>http://help.arcgis.com/en/webapps/flexviewer/extenthelper/flexviewer_extenthelper.html</w:t>
        </w:r>
      </w:hyperlink>
    </w:p>
    <w:p w14:paraId="638662D0" w14:textId="77777777" w:rsidR="00B37D09" w:rsidRDefault="0093510D" w:rsidP="00D502D3">
      <w:pPr>
        <w:pStyle w:val="BodyText"/>
      </w:pPr>
      <w:r>
        <w:t>Using this extent:</w:t>
      </w:r>
    </w:p>
    <w:p w14:paraId="3589A459" w14:textId="77777777" w:rsidR="00B37D09" w:rsidRDefault="0093510D" w:rsidP="00D502D3">
      <w:pPr>
        <w:pStyle w:val="BodyText"/>
      </w:pPr>
      <w:r>
        <w:t>new esri.geometry.Extent({"xmin":10707000,"ymin":-1193000,"xmax":15403000,"ymax":1040000,"spatialReference":{"wkid":102100}});</w:t>
      </w:r>
    </w:p>
    <w:p w14:paraId="7C72BB8D" w14:textId="77777777" w:rsidR="00B37D09" w:rsidRDefault="0093510D" w:rsidP="00D502D3">
      <w:pPr>
        <w:pStyle w:val="BodyText"/>
      </w:pPr>
      <w:r>
        <w:t>I get the following bounding box parameters sent in the request:</w:t>
      </w:r>
    </w:p>
    <w:p w14:paraId="58920C87" w14:textId="77777777" w:rsidR="00B37D09" w:rsidRDefault="0093510D" w:rsidP="00D502D3">
      <w:pPr>
        <w:pStyle w:val="BodyText"/>
      </w:pPr>
      <w:r>
        <w:t>bbox:10550311.45715201,-1328844.2714239948,15559688.54284799,1175844.2714239948</w:t>
      </w:r>
    </w:p>
    <w:p w14:paraId="75F77E11" w14:textId="77777777" w:rsidR="00B37D09" w:rsidRDefault="0093510D" w:rsidP="00D502D3">
      <w:pPr>
        <w:pStyle w:val="BodyText"/>
      </w:pPr>
      <w:r>
        <w:t>These are translated into:</w:t>
      </w:r>
    </w:p>
    <w:p w14:paraId="32AC4903" w14:textId="77777777" w:rsidR="00B37D09" w:rsidRDefault="0093510D" w:rsidP="00D502D3">
      <w:pPr>
        <w:pStyle w:val="BodyText"/>
      </w:pPr>
      <w:r>
        <w:t>25010 15297 29106 17345</w:t>
      </w:r>
    </w:p>
    <w:p w14:paraId="1679D53B" w14:textId="77777777" w:rsidR="00B37D09" w:rsidRDefault="0093510D" w:rsidP="00D502D3">
      <w:pPr>
        <w:pStyle w:val="BodyText"/>
      </w:pPr>
      <w:r>
        <w:t>But the bounds of the actual data for Orang Utan are:</w:t>
      </w:r>
    </w:p>
    <w:p w14:paraId="5AF5E371" w14:textId="77777777" w:rsidR="00B37D09" w:rsidRDefault="0093510D" w:rsidP="003D4FE8">
      <w:pPr>
        <w:pStyle w:val="BodyText2"/>
      </w:pPr>
      <w:r>
        <w:t>26346 16061 27211 16973</w:t>
      </w:r>
    </w:p>
    <w:p w14:paraId="262349EF" w14:textId="77777777" w:rsidR="00B37D09" w:rsidRDefault="0093510D" w:rsidP="00D502D3">
      <w:pPr>
        <w:pStyle w:val="BodyText"/>
      </w:pPr>
      <w:r>
        <w:t>Using the extent for Sabah:</w:t>
      </w:r>
    </w:p>
    <w:p w14:paraId="32D80E2C" w14:textId="77777777" w:rsidR="00B37D09" w:rsidRDefault="0093510D" w:rsidP="00D502D3">
      <w:pPr>
        <w:pStyle w:val="BodyText"/>
      </w:pPr>
      <w:r>
        <w:t>new esri.geometry.Extent({"xmin":12569000,"ymin":325000,"xmax":13157000,"ymax":604000,"spatialReference":{"wkid":102100}});</w:t>
      </w:r>
    </w:p>
    <w:p w14:paraId="25A4783E" w14:textId="77777777" w:rsidR="00B37D09" w:rsidRDefault="0093510D" w:rsidP="00D502D3">
      <w:pPr>
        <w:pStyle w:val="BodyText"/>
      </w:pPr>
      <w:r>
        <w:t>I get the following bounding box parameters sent in the request:</w:t>
      </w:r>
    </w:p>
    <w:p w14:paraId="31A5963A" w14:textId="77777777" w:rsidR="00B37D09" w:rsidRDefault="0093510D" w:rsidP="00D502D3">
      <w:pPr>
        <w:pStyle w:val="BodyText"/>
      </w:pPr>
      <w:r>
        <w:t>bbox:12549913.932143934,307956.9660719667,13176086.067856066,621043.0339280333</w:t>
      </w:r>
    </w:p>
    <w:p w14:paraId="3880EF49" w14:textId="77777777" w:rsidR="00B37D09" w:rsidRDefault="0093510D" w:rsidP="00D502D3">
      <w:pPr>
        <w:pStyle w:val="BodyText"/>
      </w:pPr>
      <w:r>
        <w:t>These are translated into:</w:t>
      </w:r>
    </w:p>
    <w:p w14:paraId="4568908C" w14:textId="77777777" w:rsidR="00B37D09" w:rsidRDefault="0093510D" w:rsidP="00D502D3">
      <w:pPr>
        <w:pStyle w:val="BodyText"/>
      </w:pPr>
      <w:r>
        <w:t>26645 16635 27157 16891</w:t>
      </w:r>
    </w:p>
    <w:p w14:paraId="577E1A35" w14:textId="77777777" w:rsidR="00B37D09" w:rsidRDefault="0093510D" w:rsidP="00D502D3">
      <w:pPr>
        <w:pStyle w:val="BodyText"/>
      </w:pPr>
      <w:r>
        <w:t>width:</w:t>
      </w:r>
      <w:r>
        <w:tab/>
        <w:t>512</w:t>
      </w:r>
    </w:p>
    <w:p w14:paraId="1BC04ACF" w14:textId="77777777" w:rsidR="00B37D09" w:rsidRDefault="0093510D" w:rsidP="00D502D3">
      <w:pPr>
        <w:pStyle w:val="BodyText"/>
      </w:pPr>
      <w:r>
        <w:t>height:</w:t>
      </w:r>
      <w:r>
        <w:tab/>
        <w:t>256</w:t>
      </w:r>
    </w:p>
    <w:p w14:paraId="3B029BB9" w14:textId="77777777" w:rsidR="00B37D09" w:rsidRDefault="0093510D" w:rsidP="00D502D3">
      <w:pPr>
        <w:pStyle w:val="BodyText"/>
      </w:pPr>
      <w:r>
        <w:t>The bounds of the species data will depend on which features are within the extent, so now the bounds are:</w:t>
      </w:r>
    </w:p>
    <w:p w14:paraId="6E1CEEB5" w14:textId="77777777" w:rsidR="00B37D09" w:rsidRDefault="0093510D" w:rsidP="00D502D3">
      <w:pPr>
        <w:pStyle w:val="BodyText"/>
      </w:pPr>
      <w:r>
        <w:t>26927 16635 27155 16891</w:t>
      </w:r>
    </w:p>
    <w:p w14:paraId="66FE822C" w14:textId="77777777" w:rsidR="00B37D09" w:rsidRDefault="0093510D" w:rsidP="00D502D3">
      <w:pPr>
        <w:pStyle w:val="BodyText"/>
      </w:pPr>
      <w:r>
        <w:t>i.e. very different from the range</w:t>
      </w:r>
    </w:p>
    <w:p w14:paraId="4CD4CBE4" w14:textId="77777777" w:rsidR="00B37D09" w:rsidRDefault="0093510D" w:rsidP="00D502D3">
      <w:pPr>
        <w:pStyle w:val="BodyText"/>
      </w:pPr>
      <w:r>
        <w:t>So we need to pad the x and y coordinates with zeros by subtracting the necessary values to the x and y data.</w:t>
      </w:r>
    </w:p>
    <w:p w14:paraId="1A9ED7FA" w14:textId="77777777" w:rsidR="00B37D09" w:rsidRDefault="0093510D" w:rsidP="00D502D3">
      <w:pPr>
        <w:pStyle w:val="BodyText"/>
      </w:pPr>
      <w:r>
        <w:t>For the x data, we have:</w:t>
      </w:r>
    </w:p>
    <w:p w14:paraId="5AD045BF" w14:textId="77777777" w:rsidR="00B37D09" w:rsidRDefault="0093510D" w:rsidP="00D502D3">
      <w:pPr>
        <w:pStyle w:val="BodyText"/>
      </w:pPr>
      <w:r>
        <w:t>VIEWPORT:</w:t>
      </w:r>
      <w:r>
        <w:tab/>
        <w:t>mintx: 26645 minty: 16635 maxtx: 27157 maxty: 16891 widthTiles: 512 heightTiles: 256</w:t>
      </w:r>
    </w:p>
    <w:p w14:paraId="03108582" w14:textId="77777777" w:rsidR="00B37D09" w:rsidRDefault="0093510D" w:rsidP="00D502D3">
      <w:pPr>
        <w:pStyle w:val="BodyText"/>
      </w:pPr>
      <w:r>
        <w:t>DATA:</w:t>
      </w:r>
      <w:r>
        <w:tab/>
      </w:r>
      <w:r>
        <w:tab/>
        <w:t>minx:  26927 miny:  16635 maxx:  27155 maxy:  16891 widthData:  228 heightData:  256</w:t>
      </w:r>
    </w:p>
    <w:p w14:paraId="2BDE8CE4" w14:textId="77777777" w:rsidR="00B37D09" w:rsidRDefault="0093510D" w:rsidP="00D502D3">
      <w:pPr>
        <w:pStyle w:val="BodyText"/>
      </w:pPr>
      <w:r>
        <w:t>So the x data starts at 26927-26645 = 282 pixel</w:t>
      </w:r>
    </w:p>
    <w:p w14:paraId="13CFD74E" w14:textId="77777777" w:rsidR="00B37D09" w:rsidRDefault="0093510D" w:rsidP="003D4FE8">
      <w:pPr>
        <w:pStyle w:val="BodyText2"/>
      </w:pPr>
      <w:r>
        <w:t xml:space="preserve">       y data starts at 16635-16635 = 0 pixel</w:t>
      </w:r>
    </w:p>
    <w:p w14:paraId="278398F7" w14:textId="77777777" w:rsidR="00B37D09" w:rsidRDefault="0093510D" w:rsidP="00D502D3">
      <w:pPr>
        <w:pStyle w:val="BodyText"/>
      </w:pPr>
      <w:r>
        <w:lastRenderedPageBreak/>
        <w:t>So  if the viewport width in tiles &lt; viewport width in pixels then we need to query the data, create and expand the image to send back to the client</w:t>
      </w:r>
    </w:p>
    <w:p w14:paraId="7E8FF619" w14:textId="77777777" w:rsidR="00B37D09" w:rsidRDefault="0093510D" w:rsidP="00D502D3">
      <w:pPr>
        <w:pStyle w:val="BodyText"/>
      </w:pPr>
      <w:r>
        <w:tab/>
        <w:t>if the viewport width in tiles &gt; viewport width in pixels then we need to resample the data, create the image to send back to the client</w:t>
      </w:r>
    </w:p>
    <w:p w14:paraId="73E10A06" w14:textId="77777777" w:rsidR="00B37D09" w:rsidRDefault="0093510D" w:rsidP="00D502D3">
      <w:pPr>
        <w:pStyle w:val="BodyText"/>
      </w:pPr>
      <w:r>
        <w:tab/>
      </w:r>
    </w:p>
    <w:p w14:paraId="1B4A8C95" w14:textId="77777777" w:rsidR="00B37D09" w:rsidRDefault="0093510D" w:rsidP="00D502D3">
      <w:pPr>
        <w:pStyle w:val="BodyText"/>
      </w:pPr>
      <w:r>
        <w:t>Cant get it to work creating a COOMATRIX with x coordinates starting at 282, so trying a different method where we paste the image into another image</w:t>
      </w:r>
    </w:p>
    <w:p w14:paraId="15FFE21C" w14:textId="77777777" w:rsidR="00B37D09" w:rsidRDefault="0093510D" w:rsidP="00D502D3">
      <w:pPr>
        <w:pStyle w:val="BodyText"/>
      </w:pPr>
      <w:r>
        <w:t>newImage = Image.new("P",(1024,512),0)</w:t>
      </w:r>
    </w:p>
    <w:p w14:paraId="14920592" w14:textId="77777777" w:rsidR="00B37D09" w:rsidRDefault="0093510D" w:rsidP="003D4FE8">
      <w:pPr>
        <w:pStyle w:val="BodyText2"/>
      </w:pPr>
      <w:r>
        <w:t>newImage.paste(image,(0,0,229,257))</w:t>
      </w:r>
    </w:p>
    <w:p w14:paraId="40EC6AC3" w14:textId="77777777" w:rsidR="00B37D09" w:rsidRDefault="0093510D" w:rsidP="00D502D3">
      <w:pPr>
        <w:pStyle w:val="BodyText"/>
      </w:pPr>
      <w:r>
        <w:t>Looking into the rounding errors using the following extent:</w:t>
      </w:r>
    </w:p>
    <w:p w14:paraId="48C88192" w14:textId="77777777" w:rsidR="00B37D09" w:rsidRDefault="0093510D" w:rsidP="00D502D3">
      <w:pPr>
        <w:pStyle w:val="BodyText"/>
      </w:pPr>
      <w:r>
        <w:t>new esri.geometry.Extent({"xmin":12947800,"ymin":523800,"xmax":12984500,"ymax":541300,"spatialReference":{"wkid":102100}}); //test area for rounding areas</w:t>
      </w:r>
    </w:p>
    <w:p w14:paraId="4F1FA9DC" w14:textId="77777777" w:rsidR="00B37D09" w:rsidRDefault="0093510D" w:rsidP="00D502D3">
      <w:pPr>
        <w:pStyle w:val="BodyText"/>
      </w:pPr>
      <w:r>
        <w:t>Here are the calls when you left click 3 times:</w:t>
      </w:r>
    </w:p>
    <w:p w14:paraId="0CC44560" w14:textId="77777777" w:rsidR="00B37D09" w:rsidRDefault="0093510D" w:rsidP="00D502D3">
      <w:pPr>
        <w:pStyle w:val="BodyText"/>
      </w:pPr>
      <w:r>
        <w:t>load call:</w:t>
      </w:r>
      <w:r>
        <w:tab/>
        <w:t>bbox:12946582.120759021,522766.0603795106,12985717.879240979,542333.9396204894  minxt: 26969.9869</w:t>
      </w:r>
      <w:r>
        <w:tab/>
        <w:t>maxxt: 27001.9869</w:t>
      </w:r>
    </w:p>
    <w:p w14:paraId="60A62F4B" w14:textId="77777777" w:rsidR="00B37D09" w:rsidRDefault="0093510D" w:rsidP="00D502D3">
      <w:pPr>
        <w:pStyle w:val="BodyText"/>
      </w:pPr>
      <w:r>
        <w:t>Extent (t):</w:t>
      </w:r>
      <w:r>
        <w:tab/>
        <w:t>minx: 26969 miny: 16811 maxx: 27001 maxy: 16827 width: 33 height: 17 minxm: 12945375.1</w:t>
      </w:r>
    </w:p>
    <w:p w14:paraId="62712BA8" w14:textId="77777777" w:rsidR="00B37D09" w:rsidRDefault="0093510D" w:rsidP="003D4FE8">
      <w:pPr>
        <w:pStyle w:val="BodyText2"/>
      </w:pPr>
      <w:r>
        <w:t>Range (t):</w:t>
      </w:r>
      <w:r>
        <w:tab/>
        <w:t>minx: 26986 miny: 16811 maxx: 27001 maxy: 16827 width: 16 height: 17</w:t>
      </w:r>
    </w:p>
    <w:p w14:paraId="2AA4BCF3" w14:textId="77777777" w:rsidR="00B37D09" w:rsidRDefault="0093510D" w:rsidP="00D502D3">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D502D3">
      <w:pPr>
        <w:pStyle w:val="BodyText"/>
      </w:pPr>
      <w:r>
        <w:t>Extent (t):</w:t>
      </w:r>
      <w:r>
        <w:tab/>
        <w:t>minx: 26969 miny: 16811 maxx: 27001 maxy: 16827 width: 33 height: 17</w:t>
      </w:r>
    </w:p>
    <w:p w14:paraId="28A8D24A" w14:textId="77777777" w:rsidR="00B37D09" w:rsidRDefault="0093510D" w:rsidP="003D4FE8">
      <w:pPr>
        <w:pStyle w:val="BodyText2"/>
      </w:pPr>
      <w:r>
        <w:t>Range (t):</w:t>
      </w:r>
      <w:r>
        <w:tab/>
        <w:t>minx: 26986 miny: 16811 maxx: 27001 maxy: 16827 width: 16 height: 17</w:t>
      </w:r>
    </w:p>
    <w:p w14:paraId="6F982F68" w14:textId="77777777" w:rsidR="00B37D09" w:rsidRDefault="0093510D" w:rsidP="00D502D3">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D502D3">
      <w:pPr>
        <w:pStyle w:val="BodyText"/>
      </w:pPr>
      <w:r>
        <w:t>Extent (t):</w:t>
      </w:r>
      <w:r>
        <w:tab/>
        <w:t>minx: 26968 miny: 16811 maxx: 27000 maxy: 16827 width: 33 height: 17</w:t>
      </w:r>
    </w:p>
    <w:p w14:paraId="3933C7B7" w14:textId="77777777" w:rsidR="00B37D09" w:rsidRDefault="0093510D" w:rsidP="003D4FE8">
      <w:pPr>
        <w:pStyle w:val="BodyText2"/>
      </w:pPr>
      <w:r>
        <w:t>Range (t):</w:t>
      </w:r>
      <w:r>
        <w:tab/>
        <w:t>minx: 26986 miny: 16811 maxx: 27000 maxy: 16827 width: 15 height: 17</w:t>
      </w:r>
    </w:p>
    <w:p w14:paraId="12817A78" w14:textId="77777777" w:rsidR="00B37D09" w:rsidRDefault="0093510D" w:rsidP="00D502D3">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D502D3">
      <w:pPr>
        <w:pStyle w:val="BodyText"/>
      </w:pPr>
      <w:r>
        <w:t>Extent (t):</w:t>
      </w:r>
      <w:r>
        <w:tab/>
        <w:t>minx: 26968 miny: 16811 maxx: 27000 maxy: 16827 width: 33 height: 17</w:t>
      </w:r>
    </w:p>
    <w:p w14:paraId="2A23079B" w14:textId="77777777" w:rsidR="00B37D09" w:rsidRDefault="0093510D" w:rsidP="003D4FE8">
      <w:pPr>
        <w:pStyle w:val="BodyText2"/>
      </w:pPr>
      <w:r>
        <w:t>Range (t):</w:t>
      </w:r>
      <w:r>
        <w:tab/>
        <w:t>minx: 26986 miny: 16811 maxx: 27000 maxy: 16827 width: 15 height: 17</w:t>
      </w:r>
    </w:p>
    <w:p w14:paraId="1CE7945C" w14:textId="77777777" w:rsidR="00B37D09" w:rsidRDefault="0093510D" w:rsidP="00D502D3">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D502D3">
      <w:pPr>
        <w:pStyle w:val="BodyText"/>
      </w:pPr>
      <w:r>
        <w:t>Extent (t):</w:t>
      </w:r>
      <w:r>
        <w:tab/>
        <w:t>minx: 26967 miny: 16811 maxx: 26999 maxy: 16827 width: 33 height: 17</w:t>
      </w:r>
    </w:p>
    <w:p w14:paraId="7BEDFF73" w14:textId="77777777" w:rsidR="00B37D09" w:rsidRDefault="0093510D" w:rsidP="003D4FE8">
      <w:pPr>
        <w:pStyle w:val="BodyText2"/>
      </w:pPr>
      <w:r>
        <w:t>Range (t):</w:t>
      </w:r>
      <w:r>
        <w:tab/>
        <w:t>minx: 26986 miny: 16811 maxx: 26999 maxy: 16827 width: 14 height: 17</w:t>
      </w:r>
    </w:p>
    <w:p w14:paraId="746DEA37" w14:textId="77777777" w:rsidR="00B37D09" w:rsidRDefault="0093510D" w:rsidP="00D502D3">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D502D3">
      <w:pPr>
        <w:pStyle w:val="BodyText"/>
      </w:pPr>
      <w:r>
        <w:t>Extent (t):</w:t>
      </w:r>
      <w:r>
        <w:tab/>
        <w:t>minx: 26966 miny: 16811 maxx: 26998 maxy: 16827 width: 33 height: 17</w:t>
      </w:r>
    </w:p>
    <w:p w14:paraId="3F41DA7E" w14:textId="77777777" w:rsidR="00B37D09" w:rsidRDefault="0093510D" w:rsidP="003D4FE8">
      <w:pPr>
        <w:pStyle w:val="BodyText2"/>
      </w:pPr>
      <w:r>
        <w:t>Range (t):</w:t>
      </w:r>
      <w:r>
        <w:tab/>
        <w:t>minx: 26986 miny: 16811 maxx: 26998 maxy: 16827 width: 13 height: 17</w:t>
      </w:r>
    </w:p>
    <w:p w14:paraId="5C67F6AD" w14:textId="77777777" w:rsidR="00B37D09" w:rsidRDefault="0093510D" w:rsidP="003D4FE8">
      <w:pPr>
        <w:pStyle w:val="BodyText2"/>
      </w:pPr>
      <w:r>
        <w:t>So each time we are moving -764.3702828 to the left</w:t>
      </w:r>
    </w:p>
    <w:p w14:paraId="1B6F4210" w14:textId="77777777" w:rsidR="00B37D09" w:rsidRDefault="0093510D" w:rsidP="00D502D3">
      <w:pPr>
        <w:pStyle w:val="BodyText"/>
      </w:pPr>
      <w:r>
        <w:t>In Chrome the Preview window shows the images and each square represents 6 px in the actual image</w:t>
      </w:r>
    </w:p>
    <w:p w14:paraId="164612EB" w14:textId="77777777" w:rsidR="00B37D09" w:rsidRDefault="0093510D" w:rsidP="003D4FE8">
      <w:pPr>
        <w:pStyle w:val="BodyText2"/>
      </w:pPr>
      <w:r>
        <w:t>The extent is 32 tiles wide which is 512 px - so there are 14.2222222 px/tile</w:t>
      </w:r>
      <w:r w:rsidR="00134F30">
        <w:t>.</w:t>
      </w:r>
    </w:p>
    <w:p w14:paraId="19507034" w14:textId="77777777" w:rsidR="00134F30" w:rsidRDefault="00134F30" w:rsidP="00A401BB">
      <w:pPr>
        <w:pStyle w:val="Heading6"/>
      </w:pPr>
      <w:r>
        <w:t>Creating images to disk</w:t>
      </w:r>
    </w:p>
    <w:p w14:paraId="3DED4286" w14:textId="77777777" w:rsidR="00134F30" w:rsidRDefault="00134F30" w:rsidP="003D4FE8">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A401BB">
      <w:pPr>
        <w:pStyle w:val="Heading6"/>
      </w:pPr>
      <w:r>
        <w:t>Palettes</w:t>
      </w:r>
    </w:p>
    <w:p w14:paraId="5E689F44" w14:textId="77777777" w:rsidR="00382366" w:rsidRDefault="00382366" w:rsidP="003D4FE8">
      <w:pPr>
        <w:pStyle w:val="BodyText2"/>
      </w:pPr>
      <w:r>
        <w:lastRenderedPageBreak/>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D502D3">
      <w:pPr>
        <w:pStyle w:val="BodyText"/>
      </w:pPr>
      <w:r>
        <w:t>2</w:t>
      </w:r>
      <w:r>
        <w:tab/>
        <w:t>is</w:t>
      </w:r>
      <w:r>
        <w:tab/>
        <w:t>45,105,210</w:t>
      </w:r>
    </w:p>
    <w:p w14:paraId="5E6149B3" w14:textId="77777777" w:rsidR="00D21774" w:rsidRDefault="00D21774" w:rsidP="00D502D3">
      <w:pPr>
        <w:pStyle w:val="BodyText"/>
      </w:pPr>
      <w:r>
        <w:t>7</w:t>
      </w:r>
      <w:r>
        <w:tab/>
        <w:t>is</w:t>
      </w:r>
      <w:r>
        <w:tab/>
      </w:r>
      <w:r w:rsidR="004E42A6">
        <w:t>150,52,105</w:t>
      </w:r>
    </w:p>
    <w:p w14:paraId="555537DC" w14:textId="77777777" w:rsidR="00E41BC5" w:rsidRDefault="00E41BC5" w:rsidP="00D502D3">
      <w:pPr>
        <w:pStyle w:val="BodyText"/>
      </w:pPr>
      <w:r>
        <w:t>Palette is:</w:t>
      </w:r>
    </w:p>
    <w:p w14:paraId="414CD8F9" w14:textId="77777777" w:rsidR="00E41BC5" w:rsidRDefault="00CC2D5A" w:rsidP="00D502D3">
      <w:pPr>
        <w:pStyle w:val="BodyText"/>
      </w:pPr>
      <w:r>
        <w:t>0</w:t>
      </w:r>
      <w:r>
        <w:tab/>
      </w:r>
      <w:r w:rsidR="00E41BC5" w:rsidRPr="00E41BC5">
        <w:t xml:space="preserve">3, 126, 252, </w:t>
      </w:r>
    </w:p>
    <w:p w14:paraId="3C2CB16F" w14:textId="77777777" w:rsidR="00E41BC5" w:rsidRDefault="00CC2D5A" w:rsidP="00D502D3">
      <w:pPr>
        <w:pStyle w:val="BodyText"/>
      </w:pPr>
      <w:r>
        <w:t>1</w:t>
      </w:r>
      <w:r>
        <w:tab/>
      </w:r>
      <w:r w:rsidR="00E41BC5" w:rsidRPr="00E41BC5">
        <w:t xml:space="preserve">24, 115, 231, </w:t>
      </w:r>
    </w:p>
    <w:p w14:paraId="199FB529" w14:textId="77777777" w:rsidR="00E41BC5" w:rsidRDefault="00CC2D5A" w:rsidP="00D502D3">
      <w:pPr>
        <w:pStyle w:val="BodyText"/>
      </w:pPr>
      <w:r>
        <w:t>2</w:t>
      </w:r>
      <w:r>
        <w:tab/>
      </w:r>
      <w:r w:rsidR="00E41BC5" w:rsidRPr="00E41BC5">
        <w:t xml:space="preserve">45, 105, 210, </w:t>
      </w:r>
    </w:p>
    <w:p w14:paraId="1EF5A476" w14:textId="77777777" w:rsidR="00E41BC5" w:rsidRDefault="00CC2D5A" w:rsidP="00D502D3">
      <w:pPr>
        <w:pStyle w:val="BodyText"/>
      </w:pPr>
      <w:r>
        <w:t>3</w:t>
      </w:r>
      <w:r>
        <w:tab/>
      </w:r>
      <w:r w:rsidR="00E41BC5" w:rsidRPr="00E41BC5">
        <w:t xml:space="preserve">66, 94, 189, </w:t>
      </w:r>
    </w:p>
    <w:p w14:paraId="50B3100B" w14:textId="77777777" w:rsidR="00E41BC5" w:rsidRDefault="00CC2D5A" w:rsidP="00D502D3">
      <w:pPr>
        <w:pStyle w:val="BodyText"/>
      </w:pPr>
      <w:r>
        <w:t>4</w:t>
      </w:r>
      <w:r>
        <w:tab/>
      </w:r>
      <w:r w:rsidR="00E41BC5" w:rsidRPr="00E41BC5">
        <w:t xml:space="preserve">87, 84, 168, </w:t>
      </w:r>
    </w:p>
    <w:p w14:paraId="007B5349" w14:textId="77777777" w:rsidR="00E41BC5" w:rsidRDefault="00CC2D5A" w:rsidP="00D502D3">
      <w:pPr>
        <w:pStyle w:val="BodyText"/>
      </w:pPr>
      <w:r>
        <w:t>5</w:t>
      </w:r>
      <w:r>
        <w:tab/>
      </w:r>
      <w:r w:rsidR="00E41BC5" w:rsidRPr="00E41BC5">
        <w:t xml:space="preserve">108, 73, 147, </w:t>
      </w:r>
    </w:p>
    <w:p w14:paraId="1636D078" w14:textId="77777777" w:rsidR="00E41BC5" w:rsidRDefault="00CC2D5A" w:rsidP="00D502D3">
      <w:pPr>
        <w:pStyle w:val="BodyText"/>
      </w:pPr>
      <w:r>
        <w:t>6</w:t>
      </w:r>
      <w:r>
        <w:tab/>
      </w:r>
      <w:r w:rsidR="00E41BC5" w:rsidRPr="00E41BC5">
        <w:t xml:space="preserve">129, 63, 126, </w:t>
      </w:r>
    </w:p>
    <w:p w14:paraId="4FE840DE" w14:textId="77777777" w:rsidR="00E41BC5" w:rsidRDefault="00CC2D5A" w:rsidP="00D502D3">
      <w:pPr>
        <w:pStyle w:val="BodyText"/>
      </w:pPr>
      <w:r>
        <w:t>7</w:t>
      </w:r>
      <w:r>
        <w:tab/>
      </w:r>
      <w:r w:rsidR="00E41BC5" w:rsidRPr="00E41BC5">
        <w:t xml:space="preserve">150, 52, 105, </w:t>
      </w:r>
    </w:p>
    <w:p w14:paraId="1C0D6F9C" w14:textId="77777777" w:rsidR="00E41BC5" w:rsidRDefault="00CC2D5A" w:rsidP="00D502D3">
      <w:pPr>
        <w:pStyle w:val="BodyText"/>
      </w:pPr>
      <w:r>
        <w:t>8</w:t>
      </w:r>
      <w:r>
        <w:tab/>
      </w:r>
      <w:r w:rsidR="00E41BC5" w:rsidRPr="00E41BC5">
        <w:t xml:space="preserve">171, 42, 84, </w:t>
      </w:r>
    </w:p>
    <w:p w14:paraId="4A7F857E" w14:textId="77777777" w:rsidR="00E41BC5" w:rsidRDefault="00CC2D5A" w:rsidP="00D502D3">
      <w:pPr>
        <w:pStyle w:val="BodyText"/>
      </w:pPr>
      <w:r>
        <w:t>9</w:t>
      </w:r>
      <w:r>
        <w:tab/>
      </w:r>
      <w:r w:rsidR="00E41BC5" w:rsidRPr="00E41BC5">
        <w:t xml:space="preserve">192, 31, 63, </w:t>
      </w:r>
    </w:p>
    <w:p w14:paraId="19311A1A" w14:textId="77777777" w:rsidR="00E41BC5" w:rsidRDefault="00CC2D5A" w:rsidP="00D502D3">
      <w:pPr>
        <w:pStyle w:val="BodyText"/>
      </w:pPr>
      <w:r>
        <w:t>10</w:t>
      </w:r>
      <w:r>
        <w:tab/>
      </w:r>
      <w:r w:rsidR="00E41BC5" w:rsidRPr="00E41BC5">
        <w:t xml:space="preserve">213, 21, 42, </w:t>
      </w:r>
    </w:p>
    <w:p w14:paraId="0BC31D6F" w14:textId="77777777" w:rsidR="00E41BC5" w:rsidRDefault="00CC2D5A" w:rsidP="00D502D3">
      <w:pPr>
        <w:pStyle w:val="BodyText"/>
      </w:pPr>
      <w:r>
        <w:t>11</w:t>
      </w:r>
      <w:r>
        <w:tab/>
      </w:r>
      <w:r w:rsidR="00E41BC5" w:rsidRPr="00E41BC5">
        <w:t xml:space="preserve">234, 10, 21, </w:t>
      </w:r>
    </w:p>
    <w:p w14:paraId="574CD176" w14:textId="77777777" w:rsidR="00E41BC5" w:rsidRDefault="00CC2D5A" w:rsidP="00D502D3">
      <w:pPr>
        <w:pStyle w:val="BodyText"/>
      </w:pPr>
      <w:r>
        <w:t>12</w:t>
      </w:r>
      <w:r>
        <w:tab/>
      </w:r>
      <w:r w:rsidR="00E41BC5" w:rsidRPr="00E41BC5">
        <w:t>255, 0, 0,</w:t>
      </w:r>
    </w:p>
    <w:p w14:paraId="390C872A" w14:textId="77777777" w:rsidR="00B011AE" w:rsidRDefault="00B011AE" w:rsidP="00D502D3">
      <w:pPr>
        <w:pStyle w:val="BodyText"/>
      </w:pPr>
      <w:r>
        <w:t>13</w:t>
      </w:r>
      <w:r>
        <w:tab/>
      </w:r>
      <w:r w:rsidRPr="00B011AE">
        <w:t xml:space="preserve">13, 13, 13, </w:t>
      </w:r>
    </w:p>
    <w:p w14:paraId="30AA344B" w14:textId="77777777" w:rsidR="00B011AE" w:rsidRDefault="00B011AE" w:rsidP="00D502D3">
      <w:pPr>
        <w:pStyle w:val="BodyText"/>
      </w:pPr>
      <w:r>
        <w:t>14</w:t>
      </w:r>
      <w:r>
        <w:tab/>
      </w:r>
      <w:r w:rsidRPr="00B011AE">
        <w:t>14, 14, 14,</w:t>
      </w:r>
    </w:p>
    <w:p w14:paraId="0CA4F984" w14:textId="77777777" w:rsidR="00324674" w:rsidRDefault="00324674" w:rsidP="00397DAF">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397DAF">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397DAF">
      <w:pPr>
        <w:pStyle w:val="Code"/>
      </w:pPr>
      <w:r>
        <w:t xml:space="preserve">        if (minVal == maxVal):</w:t>
      </w:r>
    </w:p>
    <w:p w14:paraId="2F6EBEC6" w14:textId="77777777" w:rsidR="00324674" w:rsidRDefault="00324674" w:rsidP="00397DAF">
      <w:pPr>
        <w:pStyle w:val="Code"/>
      </w:pPr>
      <w:r>
        <w:t xml:space="preserve">            lut.extend([255, 0, 0])</w:t>
      </w:r>
    </w:p>
    <w:p w14:paraId="46997AE9" w14:textId="77777777" w:rsidR="00324674" w:rsidRDefault="00324674" w:rsidP="00397DAF">
      <w:pPr>
        <w:pStyle w:val="Code"/>
      </w:pPr>
      <w:r>
        <w:t xml:space="preserve">        else:</w:t>
      </w:r>
    </w:p>
    <w:p w14:paraId="090D1357" w14:textId="77777777" w:rsidR="00324674" w:rsidRDefault="00324674" w:rsidP="00397DAF">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397DAF">
      <w:pPr>
        <w:pStyle w:val="Code"/>
      </w:pPr>
      <w:r>
        <w:t xml:space="preserve">            if tmp &lt; 0: tmp = 0</w:t>
      </w:r>
    </w:p>
    <w:p w14:paraId="35AB60D4" w14:textId="77777777" w:rsidR="00324674" w:rsidRDefault="00324674" w:rsidP="00397DAF">
      <w:pPr>
        <w:pStyle w:val="Code"/>
      </w:pPr>
      <w:r>
        <w:t xml:space="preserve">            tmp2 = (scaling * (maxVal - i))</w:t>
      </w:r>
      <w:r w:rsidR="008C67DA">
        <w:tab/>
      </w:r>
      <w:r w:rsidR="008C67DA">
        <w:tab/>
      </w:r>
      <w:r w:rsidR="008C67DA">
        <w:tab/>
        <w:t>21*12 = 252</w:t>
      </w:r>
    </w:p>
    <w:p w14:paraId="0AAE6382" w14:textId="77777777" w:rsidR="00324674" w:rsidRDefault="00324674" w:rsidP="00397DAF">
      <w:pPr>
        <w:pStyle w:val="Code"/>
      </w:pPr>
      <w:r>
        <w:t xml:space="preserve">            if tmp2 &gt; 255: tmp2 = 255</w:t>
      </w:r>
    </w:p>
    <w:p w14:paraId="5F2C386F" w14:textId="77777777" w:rsidR="00324674" w:rsidRDefault="00324674" w:rsidP="00397DAF">
      <w:pPr>
        <w:pStyle w:val="Code"/>
      </w:pPr>
      <w:r>
        <w:t xml:space="preserve">            lut.extend([tmp, (scaling * (maxVal - i)) / 2, tmp2])</w:t>
      </w:r>
      <w:r w:rsidR="008C67DA">
        <w:t xml:space="preserve"> </w:t>
      </w:r>
      <w:r w:rsidR="008C67DA">
        <w:tab/>
        <w:t>3,126,252</w:t>
      </w:r>
    </w:p>
    <w:p w14:paraId="3E7DDBBB" w14:textId="77777777" w:rsidR="00E665F5" w:rsidRDefault="00E665F5" w:rsidP="003D4FE8">
      <w:pPr>
        <w:pStyle w:val="BodyText2"/>
      </w:pPr>
      <w:r>
        <w:t>Loading an image into Image:</w:t>
      </w:r>
    </w:p>
    <w:p w14:paraId="7D6373DD" w14:textId="77777777" w:rsidR="00E665F5" w:rsidRDefault="00E665F5" w:rsidP="00397DAF">
      <w:pPr>
        <w:pStyle w:val="Code"/>
      </w:pPr>
      <w:r>
        <w:t>&gt;&gt;&gt; file = "E:\\cottaan\\My Documents\\test.png"</w:t>
      </w:r>
    </w:p>
    <w:p w14:paraId="6B60EACE" w14:textId="77777777" w:rsidR="00E665F5" w:rsidRDefault="00E665F5" w:rsidP="00397DAF">
      <w:pPr>
        <w:pStyle w:val="Code"/>
      </w:pPr>
      <w:r>
        <w:t>&gt;&gt;&gt; file</w:t>
      </w:r>
    </w:p>
    <w:p w14:paraId="001CD50E" w14:textId="77777777" w:rsidR="00E665F5" w:rsidRDefault="00E665F5" w:rsidP="00397DAF">
      <w:pPr>
        <w:pStyle w:val="Code"/>
      </w:pPr>
      <w:r>
        <w:t>'E:\\cottaan\\My Documents\\test.png'</w:t>
      </w:r>
    </w:p>
    <w:p w14:paraId="6D262312" w14:textId="77777777" w:rsidR="00E665F5" w:rsidRDefault="00E665F5" w:rsidP="00397DAF">
      <w:pPr>
        <w:pStyle w:val="Code"/>
      </w:pPr>
      <w:r>
        <w:t xml:space="preserve">&gt;&gt;&gt; im = Image.open(file)  </w:t>
      </w:r>
    </w:p>
    <w:p w14:paraId="6B1C5117" w14:textId="77777777" w:rsidR="00E665F5" w:rsidRDefault="00E665F5" w:rsidP="00397DAF">
      <w:pPr>
        <w:pStyle w:val="Code"/>
      </w:pPr>
      <w:r>
        <w:t>&gt;&gt;&gt; im</w:t>
      </w:r>
    </w:p>
    <w:p w14:paraId="385FC8A1" w14:textId="77777777" w:rsidR="00E665F5" w:rsidRDefault="00E665F5" w:rsidP="00397DAF">
      <w:pPr>
        <w:pStyle w:val="Code"/>
      </w:pPr>
      <w:r>
        <w:t>&lt;PngImagePlugin.PngImageFile image mode=P size=1234x1225 at 0x2453D00&gt;</w:t>
      </w:r>
    </w:p>
    <w:p w14:paraId="4DA0AA45" w14:textId="77777777" w:rsidR="00E665F5" w:rsidRDefault="00E665F5" w:rsidP="00397DAF">
      <w:pPr>
        <w:pStyle w:val="Code"/>
      </w:pPr>
      <w:r>
        <w:t>&gt;&gt;&gt; im.palette</w:t>
      </w:r>
    </w:p>
    <w:p w14:paraId="27B0F47B" w14:textId="77777777" w:rsidR="00E665F5" w:rsidRDefault="00E665F5" w:rsidP="00397DAF">
      <w:pPr>
        <w:pStyle w:val="Code"/>
      </w:pPr>
      <w:r>
        <w:t>&lt;ImagePalette.ImagePalette instance at 0x02456238&gt;</w:t>
      </w:r>
    </w:p>
    <w:p w14:paraId="4A9FDD3D" w14:textId="77777777" w:rsidR="00E665F5" w:rsidRDefault="00E665F5" w:rsidP="00397DAF">
      <w:pPr>
        <w:pStyle w:val="Code"/>
      </w:pPr>
      <w:r>
        <w:t>&gt;&gt;&gt; vars(im)</w:t>
      </w:r>
    </w:p>
    <w:p w14:paraId="71F73CBB" w14:textId="77777777" w:rsidR="00E665F5" w:rsidRDefault="00E665F5" w:rsidP="00397DAF">
      <w:pPr>
        <w:pStyle w:val="Code"/>
      </w:pPr>
      <w:r>
        <w:t>{'info': {'transparency': 0}, 'category': 0, 'palette': &lt;ImagePalette.ImagePalette instance at 0x02456238&gt;, 'decoderconfig': (), 'text': {}, 'filename': 'E:\\cottaan\\My Documents\\test.png'</w:t>
      </w:r>
    </w:p>
    <w:p w14:paraId="34E1CE64" w14:textId="77777777" w:rsidR="00E665F5" w:rsidRDefault="00E665F5" w:rsidP="00397DAF">
      <w:pPr>
        <w:pStyle w:val="Code"/>
      </w:pPr>
      <w:r>
        <w:t>, 'fp': &lt;open file 'E:\cottaan\My Documents\test.png', mode 'rb' at 0x025845F8&gt;, 'readonly': 1, 'im': None, 'mode': 'P', 'decodermaxblock': 65536, 'tile': [('zip', (0, 0, 1234, 1225), 834L,</w:t>
      </w:r>
    </w:p>
    <w:p w14:paraId="55B7A0ED" w14:textId="77777777" w:rsidR="00E665F5" w:rsidRDefault="00E665F5" w:rsidP="00397DAF">
      <w:pPr>
        <w:pStyle w:val="Code"/>
      </w:pPr>
      <w:r>
        <w:t>'P')], '_PngImageFile__idat': 65536, 'png': &lt;PngImagePlugin.PngStream instance at 0x0246E288&gt;, 'size': (1234, 1225)}</w:t>
      </w:r>
    </w:p>
    <w:p w14:paraId="00A592B2" w14:textId="77777777" w:rsidR="00E665F5" w:rsidRDefault="00E665F5" w:rsidP="00397DAF">
      <w:pPr>
        <w:pStyle w:val="Code"/>
      </w:pPr>
      <w:r>
        <w:t>&gt;&gt;&gt;</w:t>
      </w:r>
    </w:p>
    <w:p w14:paraId="6AF96E09" w14:textId="77777777" w:rsidR="00E665F5" w:rsidRPr="00382366" w:rsidRDefault="00E72CE1" w:rsidP="003D4FE8">
      <w:pPr>
        <w:pStyle w:val="BodyText2"/>
      </w:pPr>
      <w:r>
        <w:t>So the image is 1234x1225 in size.</w:t>
      </w:r>
    </w:p>
    <w:p w14:paraId="7DFF3206" w14:textId="15D274E5" w:rsidR="00B37D09" w:rsidRDefault="005B7BEB" w:rsidP="00324C76">
      <w:pPr>
        <w:pStyle w:val="Heading5"/>
      </w:pPr>
      <w:bookmarkStart w:id="101" w:name="_Toc315774606"/>
      <w:r>
        <w:t>R</w:t>
      </w:r>
      <w:r w:rsidR="0093510D">
        <w:t>endering the data by resampling when zoomed out</w:t>
      </w:r>
      <w:bookmarkEnd w:id="101"/>
    </w:p>
    <w:p w14:paraId="422F04FE" w14:textId="77777777" w:rsidR="00B37D09" w:rsidRDefault="0093510D" w:rsidP="00D502D3">
      <w:pPr>
        <w:pStyle w:val="BodyText"/>
      </w:pPr>
      <w:r>
        <w:t>Here are the stats for the zoom window:</w:t>
      </w:r>
    </w:p>
    <w:p w14:paraId="20DF6502" w14:textId="77777777" w:rsidR="00B37D09" w:rsidRDefault="0093510D" w:rsidP="00D502D3">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D502D3">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D502D3">
      <w:pPr>
        <w:pStyle w:val="BodyText"/>
      </w:pPr>
      <w:r>
        <w:t>Output img size (px):</w:t>
      </w:r>
      <w:r>
        <w:tab/>
        <w:t>width:</w:t>
      </w:r>
      <w:r>
        <w:tab/>
        <w:t>1024</w:t>
      </w:r>
      <w:r>
        <w:tab/>
        <w:t>height:</w:t>
      </w:r>
      <w:r>
        <w:tab/>
        <w:t>512</w:t>
      </w:r>
    </w:p>
    <w:p w14:paraId="19648CD3" w14:textId="77777777" w:rsidR="00B37D09" w:rsidRDefault="0093510D" w:rsidP="00D502D3">
      <w:pPr>
        <w:pStyle w:val="BodyText"/>
      </w:pPr>
      <w:r>
        <w:t>ScaleFactor (px/tile):</w:t>
      </w:r>
      <w:r>
        <w:tab/>
        <w:t>0.5</w:t>
      </w:r>
    </w:p>
    <w:p w14:paraId="417B3552" w14:textId="77777777" w:rsidR="00B37D09" w:rsidRDefault="0093510D" w:rsidP="00D502D3">
      <w:pPr>
        <w:pStyle w:val="BodyText"/>
      </w:pPr>
      <w:r>
        <w:t>Scale (m/px):</w:t>
      </w:r>
      <w:r>
        <w:tab/>
      </w:r>
      <w:r>
        <w:tab/>
        <w:t>2445.98490512</w:t>
      </w:r>
    </w:p>
    <w:p w14:paraId="2EB96D3F" w14:textId="77777777" w:rsidR="00B37D09" w:rsidRDefault="0093510D" w:rsidP="003D4FE8">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D502D3">
      <w:pPr>
        <w:pStyle w:val="BodyText"/>
      </w:pPr>
      <w:r>
        <w:t>Instead of 170 ro</w:t>
      </w:r>
      <w:r w:rsidR="00B7567C">
        <w:t>ws in 61ms, there are now 100873</w:t>
      </w:r>
      <w:r>
        <w:t xml:space="preserve"> records in 421ms</w:t>
      </w:r>
    </w:p>
    <w:p w14:paraId="276FFDB6" w14:textId="77777777" w:rsidR="00B37D09" w:rsidRDefault="0093510D" w:rsidP="00D502D3">
      <w:pPr>
        <w:pStyle w:val="BodyText"/>
      </w:pPr>
      <w:r>
        <w:lastRenderedPageBreak/>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3D4FE8">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D502D3">
      <w:pPr>
        <w:pStyle w:val="BodyText"/>
      </w:pPr>
      <w:r>
        <w:t>Zooming out:</w:t>
      </w:r>
    </w:p>
    <w:p w14:paraId="1142684D" w14:textId="77777777" w:rsidR="00B37D09" w:rsidRDefault="0093510D" w:rsidP="00D502D3">
      <w:pPr>
        <w:pStyle w:val="BodyText"/>
      </w:pPr>
      <w:r>
        <w:t>Scale factor</w:t>
      </w:r>
      <w:r>
        <w:tab/>
        <w:t>1/scale factor</w:t>
      </w:r>
      <w:r>
        <w:tab/>
        <w:t>quadkey digit to use</w:t>
      </w:r>
      <w:r>
        <w:tab/>
      </w:r>
    </w:p>
    <w:p w14:paraId="3BA7FDBB" w14:textId="77777777" w:rsidR="00B37D09" w:rsidRDefault="0093510D" w:rsidP="00D502D3">
      <w:pPr>
        <w:pStyle w:val="BodyText"/>
      </w:pPr>
      <w:r>
        <w:t>1.0</w:t>
      </w:r>
      <w:r>
        <w:tab/>
      </w:r>
      <w:r>
        <w:tab/>
      </w:r>
      <w:r>
        <w:tab/>
      </w:r>
      <w:r>
        <w:tab/>
        <w:t>1</w:t>
      </w:r>
      <w:r>
        <w:tab/>
      </w:r>
      <w:r>
        <w:tab/>
      </w:r>
      <w:r>
        <w:tab/>
      </w:r>
      <w:r>
        <w:tab/>
        <w:t>15</w:t>
      </w:r>
    </w:p>
    <w:p w14:paraId="36BDCBC5" w14:textId="77777777" w:rsidR="00B37D09" w:rsidRDefault="0093510D" w:rsidP="00D502D3">
      <w:pPr>
        <w:pStyle w:val="BodyText"/>
      </w:pPr>
      <w:r>
        <w:t>0.5</w:t>
      </w:r>
      <w:r>
        <w:tab/>
      </w:r>
      <w:r>
        <w:tab/>
      </w:r>
      <w:r>
        <w:tab/>
      </w:r>
      <w:r>
        <w:tab/>
        <w:t>2</w:t>
      </w:r>
      <w:r>
        <w:tab/>
      </w:r>
      <w:r>
        <w:tab/>
      </w:r>
      <w:r>
        <w:tab/>
      </w:r>
      <w:r>
        <w:tab/>
        <w:t>14</w:t>
      </w:r>
    </w:p>
    <w:p w14:paraId="2A3F206E" w14:textId="77777777" w:rsidR="00B37D09" w:rsidRDefault="0093510D" w:rsidP="00D502D3">
      <w:pPr>
        <w:pStyle w:val="BodyText"/>
      </w:pPr>
      <w:r>
        <w:t>0.25</w:t>
      </w:r>
      <w:r>
        <w:tab/>
      </w:r>
      <w:r>
        <w:tab/>
      </w:r>
      <w:r>
        <w:tab/>
        <w:t>4</w:t>
      </w:r>
      <w:r>
        <w:tab/>
      </w:r>
      <w:r>
        <w:tab/>
      </w:r>
      <w:r>
        <w:tab/>
      </w:r>
      <w:r>
        <w:tab/>
        <w:t>13</w:t>
      </w:r>
    </w:p>
    <w:p w14:paraId="52CBE9F6" w14:textId="77777777" w:rsidR="00B37D09" w:rsidRDefault="0093510D" w:rsidP="00D502D3">
      <w:pPr>
        <w:pStyle w:val="BodyText"/>
      </w:pPr>
      <w:r>
        <w:t>0.125</w:t>
      </w:r>
      <w:r>
        <w:tab/>
      </w:r>
      <w:r>
        <w:tab/>
      </w:r>
      <w:r>
        <w:tab/>
        <w:t>8</w:t>
      </w:r>
      <w:r>
        <w:tab/>
      </w:r>
      <w:r>
        <w:tab/>
      </w:r>
      <w:r>
        <w:tab/>
      </w:r>
      <w:r>
        <w:tab/>
        <w:t>12</w:t>
      </w:r>
    </w:p>
    <w:p w14:paraId="73DB5F93" w14:textId="77777777" w:rsidR="00B37D09" w:rsidRDefault="0093510D" w:rsidP="00D502D3">
      <w:pPr>
        <w:pStyle w:val="BodyText"/>
      </w:pPr>
      <w:r>
        <w:tab/>
      </w:r>
      <w:r>
        <w:tab/>
      </w:r>
      <w:r>
        <w:tab/>
      </w:r>
      <w:r>
        <w:tab/>
        <w:t>16</w:t>
      </w:r>
      <w:r>
        <w:tab/>
      </w:r>
      <w:r>
        <w:tab/>
      </w:r>
      <w:r>
        <w:tab/>
      </w:r>
      <w:r>
        <w:tab/>
        <w:t>11</w:t>
      </w:r>
    </w:p>
    <w:p w14:paraId="41EE891B" w14:textId="77777777" w:rsidR="00B37D09" w:rsidRDefault="0093510D" w:rsidP="00D502D3">
      <w:pPr>
        <w:pStyle w:val="BodyText"/>
      </w:pPr>
      <w:r>
        <w:tab/>
      </w:r>
      <w:r>
        <w:tab/>
      </w:r>
      <w:r>
        <w:tab/>
      </w:r>
      <w:r>
        <w:tab/>
        <w:t>32</w:t>
      </w:r>
      <w:r>
        <w:tab/>
      </w:r>
      <w:r>
        <w:tab/>
      </w:r>
      <w:r>
        <w:tab/>
      </w:r>
      <w:r>
        <w:tab/>
        <w:t>10</w:t>
      </w:r>
    </w:p>
    <w:p w14:paraId="770EB0A4" w14:textId="77777777" w:rsidR="00B37D09" w:rsidRDefault="0093510D" w:rsidP="00D502D3">
      <w:pPr>
        <w:pStyle w:val="BodyText"/>
      </w:pPr>
      <w:r>
        <w:tab/>
      </w:r>
      <w:r>
        <w:tab/>
      </w:r>
      <w:r>
        <w:tab/>
      </w:r>
      <w:r>
        <w:tab/>
        <w:t>64</w:t>
      </w:r>
      <w:r>
        <w:tab/>
      </w:r>
      <w:r>
        <w:tab/>
      </w:r>
      <w:r>
        <w:tab/>
      </w:r>
      <w:r>
        <w:tab/>
        <w:t>9</w:t>
      </w:r>
    </w:p>
    <w:p w14:paraId="099B69A2" w14:textId="77777777" w:rsidR="00B37D09" w:rsidRDefault="0093510D" w:rsidP="00D502D3">
      <w:pPr>
        <w:pStyle w:val="BodyText"/>
      </w:pPr>
      <w:r>
        <w:tab/>
      </w:r>
      <w:r>
        <w:tab/>
      </w:r>
      <w:r>
        <w:tab/>
      </w:r>
      <w:r>
        <w:tab/>
        <w:t>128</w:t>
      </w:r>
      <w:r>
        <w:tab/>
      </w:r>
      <w:r>
        <w:tab/>
      </w:r>
      <w:r>
        <w:tab/>
      </w:r>
      <w:r>
        <w:tab/>
        <w:t>8</w:t>
      </w:r>
    </w:p>
    <w:p w14:paraId="2A302E9D" w14:textId="77777777" w:rsidR="00B37D09" w:rsidRDefault="0093510D" w:rsidP="00D502D3">
      <w:pPr>
        <w:pStyle w:val="BodyText"/>
      </w:pPr>
      <w:r>
        <w:tab/>
      </w:r>
      <w:r>
        <w:tab/>
      </w:r>
      <w:r>
        <w:tab/>
      </w:r>
      <w:r>
        <w:tab/>
        <w:t>256</w:t>
      </w:r>
      <w:r>
        <w:tab/>
      </w:r>
      <w:r>
        <w:tab/>
      </w:r>
      <w:r>
        <w:tab/>
      </w:r>
      <w:r>
        <w:tab/>
        <w:t>7</w:t>
      </w:r>
    </w:p>
    <w:p w14:paraId="157910CF" w14:textId="77777777" w:rsidR="00B37D09" w:rsidRDefault="0093510D" w:rsidP="00D502D3">
      <w:pPr>
        <w:pStyle w:val="BodyText"/>
      </w:pPr>
      <w:r>
        <w:tab/>
      </w:r>
      <w:r>
        <w:tab/>
      </w:r>
      <w:r>
        <w:tab/>
      </w:r>
      <w:r>
        <w:tab/>
        <w:t>512</w:t>
      </w:r>
      <w:r>
        <w:tab/>
      </w:r>
      <w:r>
        <w:tab/>
      </w:r>
      <w:r>
        <w:tab/>
      </w:r>
      <w:r>
        <w:tab/>
        <w:t>6</w:t>
      </w:r>
    </w:p>
    <w:p w14:paraId="60868B85" w14:textId="77777777" w:rsidR="00B37D09" w:rsidRDefault="0093510D" w:rsidP="00D502D3">
      <w:pPr>
        <w:pStyle w:val="BodyText"/>
      </w:pPr>
      <w:r>
        <w:tab/>
      </w:r>
      <w:r>
        <w:tab/>
      </w:r>
      <w:r>
        <w:tab/>
      </w:r>
      <w:r>
        <w:tab/>
        <w:t>1024</w:t>
      </w:r>
      <w:r>
        <w:tab/>
      </w:r>
      <w:r>
        <w:tab/>
      </w:r>
      <w:r>
        <w:tab/>
        <w:t>5</w:t>
      </w:r>
    </w:p>
    <w:p w14:paraId="24A3619B" w14:textId="77777777" w:rsidR="00B37D09" w:rsidRDefault="0093510D" w:rsidP="00D502D3">
      <w:pPr>
        <w:pStyle w:val="BodyText"/>
      </w:pPr>
      <w:r>
        <w:tab/>
      </w:r>
      <w:r>
        <w:tab/>
      </w:r>
      <w:r>
        <w:tab/>
      </w:r>
      <w:r>
        <w:tab/>
        <w:t>2048</w:t>
      </w:r>
      <w:r>
        <w:tab/>
      </w:r>
      <w:r>
        <w:tab/>
      </w:r>
      <w:r>
        <w:tab/>
        <w:t>4</w:t>
      </w:r>
    </w:p>
    <w:p w14:paraId="2AE44D8D" w14:textId="77777777" w:rsidR="00B37D09" w:rsidRDefault="0093510D" w:rsidP="00D502D3">
      <w:pPr>
        <w:pStyle w:val="BodyText"/>
      </w:pPr>
      <w:r>
        <w:tab/>
      </w:r>
      <w:r>
        <w:tab/>
      </w:r>
      <w:r>
        <w:tab/>
      </w:r>
      <w:r>
        <w:tab/>
        <w:t>4096</w:t>
      </w:r>
      <w:r>
        <w:tab/>
      </w:r>
      <w:r>
        <w:tab/>
      </w:r>
      <w:r>
        <w:tab/>
        <w:t>3</w:t>
      </w:r>
    </w:p>
    <w:p w14:paraId="137FF6B0" w14:textId="77777777" w:rsidR="00B37D09" w:rsidRDefault="0093510D" w:rsidP="00D502D3">
      <w:pPr>
        <w:pStyle w:val="BodyText"/>
      </w:pPr>
      <w:r>
        <w:tab/>
      </w:r>
      <w:r>
        <w:tab/>
      </w:r>
      <w:r>
        <w:tab/>
      </w:r>
      <w:r>
        <w:tab/>
        <w:t>8192</w:t>
      </w:r>
      <w:r>
        <w:tab/>
      </w:r>
      <w:r>
        <w:tab/>
      </w:r>
      <w:r>
        <w:tab/>
        <w:t>2</w:t>
      </w:r>
    </w:p>
    <w:p w14:paraId="2F2776F6" w14:textId="77777777" w:rsidR="00B37D09" w:rsidRDefault="0093510D" w:rsidP="003D4FE8">
      <w:pPr>
        <w:pStyle w:val="BodyText2"/>
      </w:pPr>
      <w:r>
        <w:tab/>
      </w:r>
      <w:r>
        <w:tab/>
      </w:r>
      <w:r>
        <w:tab/>
      </w:r>
      <w:r>
        <w:tab/>
        <w:t>16384</w:t>
      </w:r>
      <w:r>
        <w:tab/>
      </w:r>
      <w:r>
        <w:tab/>
      </w:r>
      <w:r>
        <w:tab/>
        <w:t>1</w:t>
      </w:r>
    </w:p>
    <w:p w14:paraId="180B779D" w14:textId="77777777" w:rsidR="00B37D09" w:rsidRDefault="0093510D" w:rsidP="003D4FE8">
      <w:pPr>
        <w:pStyle w:val="BodyText2"/>
      </w:pPr>
      <w:r>
        <w:t>So 2^-x = scale factor</w:t>
      </w:r>
    </w:p>
    <w:p w14:paraId="0AF87703" w14:textId="77777777" w:rsidR="00B37D09" w:rsidRDefault="0093510D" w:rsidP="003D4FE8">
      <w:pPr>
        <w:pStyle w:val="BodyText2"/>
      </w:pPr>
      <w:r>
        <w:t>or</w:t>
      </w:r>
    </w:p>
    <w:p w14:paraId="78FA71AC" w14:textId="77777777" w:rsidR="00B37D09" w:rsidRDefault="0093510D" w:rsidP="003D4FE8">
      <w:pPr>
        <w:pStyle w:val="BodyText2"/>
      </w:pPr>
      <w:r>
        <w:t>x = 15 - (ln(SF)/ln(2))*(-1)</w:t>
      </w:r>
    </w:p>
    <w:p w14:paraId="3AE7CD8B" w14:textId="77777777" w:rsidR="00B37D09" w:rsidRDefault="0093510D" w:rsidP="003D4FE8">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3D4FE8">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D502D3">
      <w:pPr>
        <w:pStyle w:val="BodyText"/>
      </w:pPr>
      <w:r>
        <w:t>Trying to make this more efficient:</w:t>
      </w:r>
    </w:p>
    <w:p w14:paraId="33FA974D" w14:textId="77777777" w:rsidR="00B37D09" w:rsidRDefault="0093510D" w:rsidP="00D502D3">
      <w:pPr>
        <w:pStyle w:val="BodyText"/>
      </w:pPr>
      <w:r>
        <w:t>154 rows</w:t>
      </w:r>
      <w:r>
        <w:tab/>
        <w:t>SELECT distinct quadkey FROM public.quadkeydata WHERE tx BETWEEN 26581 and 26591 and ty BETWEEN 16539 and 16552 order by 1</w:t>
      </w:r>
    </w:p>
    <w:p w14:paraId="2F8B4555" w14:textId="77777777" w:rsidR="00B37D09" w:rsidRDefault="0093510D" w:rsidP="003D4FE8">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D502D3">
      <w:pPr>
        <w:pStyle w:val="BodyText"/>
      </w:pPr>
      <w:r>
        <w:t>Creating a quadkey look up table:</w:t>
      </w:r>
    </w:p>
    <w:p w14:paraId="5EA66AAC" w14:textId="77777777" w:rsidR="00B37D09" w:rsidRDefault="0093510D" w:rsidP="00D502D3">
      <w:pPr>
        <w:pStyle w:val="BodyText"/>
      </w:pPr>
      <w:r>
        <w:t>CREATE TABLE public.quadkey</w:t>
      </w:r>
    </w:p>
    <w:p w14:paraId="3157374E" w14:textId="77777777" w:rsidR="00B37D09" w:rsidRDefault="0093510D" w:rsidP="00D502D3">
      <w:pPr>
        <w:pStyle w:val="BodyText"/>
      </w:pPr>
      <w:r>
        <w:t>(</w:t>
      </w:r>
    </w:p>
    <w:p w14:paraId="79F1779C" w14:textId="77777777" w:rsidR="00B37D09" w:rsidRDefault="0093510D" w:rsidP="00D502D3">
      <w:pPr>
        <w:pStyle w:val="BodyText"/>
      </w:pPr>
      <w:r>
        <w:t xml:space="preserve">  quadkey character(15) NOT NULL,</w:t>
      </w:r>
    </w:p>
    <w:p w14:paraId="3F86986E" w14:textId="77777777" w:rsidR="00B37D09" w:rsidRDefault="0093510D" w:rsidP="00D502D3">
      <w:pPr>
        <w:pStyle w:val="BodyText"/>
      </w:pPr>
      <w:r>
        <w:t xml:space="preserve">  tx smallint,</w:t>
      </w:r>
    </w:p>
    <w:p w14:paraId="29927813" w14:textId="77777777" w:rsidR="00B37D09" w:rsidRDefault="0093510D" w:rsidP="00D502D3">
      <w:pPr>
        <w:pStyle w:val="BodyText"/>
      </w:pPr>
      <w:r>
        <w:t xml:space="preserve">  ty smallint,</w:t>
      </w:r>
    </w:p>
    <w:p w14:paraId="731528A5" w14:textId="77777777" w:rsidR="00B37D09" w:rsidRDefault="0093510D" w:rsidP="00D502D3">
      <w:pPr>
        <w:pStyle w:val="BodyText"/>
      </w:pPr>
      <w:r>
        <w:t xml:space="preserve">  qk14min character(14),</w:t>
      </w:r>
    </w:p>
    <w:p w14:paraId="0DC5478B" w14:textId="77777777" w:rsidR="00B37D09" w:rsidRDefault="0093510D" w:rsidP="00D502D3">
      <w:pPr>
        <w:pStyle w:val="BodyText"/>
      </w:pPr>
      <w:r>
        <w:t xml:space="preserve">  qk14max character(14),</w:t>
      </w:r>
    </w:p>
    <w:p w14:paraId="64564DE0" w14:textId="77777777" w:rsidR="00B37D09" w:rsidRDefault="0093510D" w:rsidP="00D502D3">
      <w:pPr>
        <w:pStyle w:val="BodyText"/>
      </w:pPr>
      <w:r>
        <w:t xml:space="preserve">  qk13min character(13),</w:t>
      </w:r>
    </w:p>
    <w:p w14:paraId="5DF674EC" w14:textId="77777777" w:rsidR="00B37D09" w:rsidRDefault="0093510D" w:rsidP="00D502D3">
      <w:pPr>
        <w:pStyle w:val="BodyText"/>
      </w:pPr>
      <w:r>
        <w:t xml:space="preserve">  qk13max character(13),</w:t>
      </w:r>
    </w:p>
    <w:p w14:paraId="52F066D0" w14:textId="77777777" w:rsidR="00B37D09" w:rsidRDefault="0093510D" w:rsidP="00D502D3">
      <w:pPr>
        <w:pStyle w:val="BodyText"/>
      </w:pPr>
      <w:r>
        <w:t xml:space="preserve">  qk12min character(12),</w:t>
      </w:r>
    </w:p>
    <w:p w14:paraId="6BA514AC" w14:textId="77777777" w:rsidR="00B37D09" w:rsidRDefault="0093510D" w:rsidP="00D502D3">
      <w:pPr>
        <w:pStyle w:val="BodyText"/>
      </w:pPr>
      <w:r>
        <w:t xml:space="preserve">  qk12max character(12),</w:t>
      </w:r>
    </w:p>
    <w:p w14:paraId="371705E4" w14:textId="77777777" w:rsidR="00B37D09" w:rsidRDefault="0093510D" w:rsidP="00D502D3">
      <w:pPr>
        <w:pStyle w:val="BodyText"/>
      </w:pPr>
      <w:r>
        <w:t xml:space="preserve">  qk11min character(11),</w:t>
      </w:r>
    </w:p>
    <w:p w14:paraId="0949DBF7" w14:textId="77777777" w:rsidR="00B37D09" w:rsidRDefault="0093510D" w:rsidP="00D502D3">
      <w:pPr>
        <w:pStyle w:val="BodyText"/>
      </w:pPr>
      <w:r>
        <w:t xml:space="preserve">  qk11max character(11),</w:t>
      </w:r>
    </w:p>
    <w:p w14:paraId="718847ED" w14:textId="77777777" w:rsidR="00B37D09" w:rsidRDefault="0093510D" w:rsidP="00D502D3">
      <w:pPr>
        <w:pStyle w:val="BodyText"/>
      </w:pPr>
      <w:r>
        <w:t xml:space="preserve">  qk10min character(10),</w:t>
      </w:r>
    </w:p>
    <w:p w14:paraId="143C4DF4" w14:textId="77777777" w:rsidR="00B37D09" w:rsidRDefault="0093510D" w:rsidP="00D502D3">
      <w:pPr>
        <w:pStyle w:val="BodyText"/>
      </w:pPr>
      <w:r>
        <w:t xml:space="preserve">  qk10max character(10),</w:t>
      </w:r>
    </w:p>
    <w:p w14:paraId="6887510C" w14:textId="77777777" w:rsidR="00B37D09" w:rsidRDefault="0093510D" w:rsidP="00D502D3">
      <w:pPr>
        <w:pStyle w:val="BodyText"/>
      </w:pPr>
      <w:r>
        <w:t xml:space="preserve">  qk9min character(9),</w:t>
      </w:r>
    </w:p>
    <w:p w14:paraId="2A3D172C" w14:textId="77777777" w:rsidR="00B37D09" w:rsidRDefault="0093510D" w:rsidP="00D502D3">
      <w:pPr>
        <w:pStyle w:val="BodyText"/>
      </w:pPr>
      <w:r>
        <w:t xml:space="preserve">  qk9max character(9),</w:t>
      </w:r>
    </w:p>
    <w:p w14:paraId="04AEB659" w14:textId="77777777" w:rsidR="00B37D09" w:rsidRDefault="0093510D" w:rsidP="00D502D3">
      <w:pPr>
        <w:pStyle w:val="BodyText"/>
      </w:pPr>
      <w:r>
        <w:t xml:space="preserve">  qk8min character(8),</w:t>
      </w:r>
    </w:p>
    <w:p w14:paraId="3D96331F" w14:textId="77777777" w:rsidR="00B37D09" w:rsidRDefault="0093510D" w:rsidP="00D502D3">
      <w:pPr>
        <w:pStyle w:val="BodyText"/>
      </w:pPr>
      <w:r>
        <w:lastRenderedPageBreak/>
        <w:t xml:space="preserve">  qk8max character(8),</w:t>
      </w:r>
    </w:p>
    <w:p w14:paraId="46340E58" w14:textId="77777777" w:rsidR="00B37D09" w:rsidRDefault="0093510D" w:rsidP="00D502D3">
      <w:pPr>
        <w:pStyle w:val="BodyText"/>
      </w:pPr>
      <w:r>
        <w:t xml:space="preserve">  qk7min character(7),</w:t>
      </w:r>
    </w:p>
    <w:p w14:paraId="561716E4" w14:textId="77777777" w:rsidR="00B37D09" w:rsidRDefault="0093510D" w:rsidP="00D502D3">
      <w:pPr>
        <w:pStyle w:val="BodyText"/>
      </w:pPr>
      <w:r>
        <w:t xml:space="preserve">  qk7max character(7),</w:t>
      </w:r>
    </w:p>
    <w:p w14:paraId="4ED60943" w14:textId="77777777" w:rsidR="00B37D09" w:rsidRDefault="0093510D" w:rsidP="00D502D3">
      <w:pPr>
        <w:pStyle w:val="BodyText"/>
      </w:pPr>
      <w:r>
        <w:t xml:space="preserve">  qk6min character(6),</w:t>
      </w:r>
    </w:p>
    <w:p w14:paraId="042E206B" w14:textId="77777777" w:rsidR="00B37D09" w:rsidRDefault="0093510D" w:rsidP="00D502D3">
      <w:pPr>
        <w:pStyle w:val="BodyText"/>
      </w:pPr>
      <w:r>
        <w:t xml:space="preserve">  qk6max character(6),</w:t>
      </w:r>
    </w:p>
    <w:p w14:paraId="789E4A83" w14:textId="77777777" w:rsidR="00B37D09" w:rsidRDefault="0093510D" w:rsidP="00D502D3">
      <w:pPr>
        <w:pStyle w:val="BodyText"/>
      </w:pPr>
      <w:r>
        <w:t xml:space="preserve">  qk5min character(5),</w:t>
      </w:r>
    </w:p>
    <w:p w14:paraId="6B9D72C8" w14:textId="77777777" w:rsidR="00B37D09" w:rsidRDefault="0093510D" w:rsidP="00D502D3">
      <w:pPr>
        <w:pStyle w:val="BodyText"/>
      </w:pPr>
      <w:r>
        <w:t xml:space="preserve">  qk5max character(5),</w:t>
      </w:r>
    </w:p>
    <w:p w14:paraId="124951C7" w14:textId="77777777" w:rsidR="00B37D09" w:rsidRDefault="0093510D" w:rsidP="00D502D3">
      <w:pPr>
        <w:pStyle w:val="BodyText"/>
      </w:pPr>
      <w:r>
        <w:t xml:space="preserve">  qk4min character(4),</w:t>
      </w:r>
    </w:p>
    <w:p w14:paraId="21D30128" w14:textId="77777777" w:rsidR="00B37D09" w:rsidRDefault="0093510D" w:rsidP="00D502D3">
      <w:pPr>
        <w:pStyle w:val="BodyText"/>
      </w:pPr>
      <w:r>
        <w:t xml:space="preserve">  qk4max character(4),</w:t>
      </w:r>
    </w:p>
    <w:p w14:paraId="36E02869" w14:textId="77777777" w:rsidR="00B37D09" w:rsidRDefault="0093510D" w:rsidP="00D502D3">
      <w:pPr>
        <w:pStyle w:val="BodyText"/>
      </w:pPr>
      <w:r>
        <w:t xml:space="preserve">  qk3min character(3),</w:t>
      </w:r>
    </w:p>
    <w:p w14:paraId="507B058E" w14:textId="77777777" w:rsidR="00B37D09" w:rsidRDefault="0093510D" w:rsidP="00D502D3">
      <w:pPr>
        <w:pStyle w:val="BodyText"/>
      </w:pPr>
      <w:r>
        <w:t xml:space="preserve">  qk3max character(3),</w:t>
      </w:r>
    </w:p>
    <w:p w14:paraId="1A910862" w14:textId="77777777" w:rsidR="00B37D09" w:rsidRDefault="0093510D" w:rsidP="00D502D3">
      <w:pPr>
        <w:pStyle w:val="BodyText"/>
      </w:pPr>
      <w:r>
        <w:t xml:space="preserve">  qk2min character(2),</w:t>
      </w:r>
    </w:p>
    <w:p w14:paraId="48FB4B60" w14:textId="77777777" w:rsidR="00B37D09" w:rsidRDefault="0093510D" w:rsidP="00D502D3">
      <w:pPr>
        <w:pStyle w:val="BodyText"/>
      </w:pPr>
      <w:r>
        <w:t xml:space="preserve">  qk2max character(2),</w:t>
      </w:r>
    </w:p>
    <w:p w14:paraId="6B878F6B" w14:textId="77777777" w:rsidR="00B37D09" w:rsidRDefault="0093510D" w:rsidP="00D502D3">
      <w:pPr>
        <w:pStyle w:val="BodyText"/>
      </w:pPr>
      <w:r>
        <w:t xml:space="preserve">  qk1min character(1),</w:t>
      </w:r>
    </w:p>
    <w:p w14:paraId="4A95EB24" w14:textId="77777777" w:rsidR="00B37D09" w:rsidRDefault="0093510D" w:rsidP="00D502D3">
      <w:pPr>
        <w:pStyle w:val="BodyText"/>
      </w:pPr>
      <w:r>
        <w:t xml:space="preserve">  qk1max character(1),</w:t>
      </w:r>
    </w:p>
    <w:p w14:paraId="746A93E0" w14:textId="77777777" w:rsidR="00B37D09" w:rsidRDefault="0093510D" w:rsidP="00D502D3">
      <w:pPr>
        <w:pStyle w:val="BodyText"/>
      </w:pPr>
      <w:r>
        <w:t xml:space="preserve">  CONSTRAINT pk PRIMARY KEY (quadkey)</w:t>
      </w:r>
    </w:p>
    <w:p w14:paraId="37B7E360" w14:textId="77777777" w:rsidR="00B37D09" w:rsidRDefault="0093510D" w:rsidP="00D502D3">
      <w:pPr>
        <w:pStyle w:val="BodyText"/>
      </w:pPr>
      <w:r>
        <w:t>)</w:t>
      </w:r>
    </w:p>
    <w:p w14:paraId="249A9C0A" w14:textId="77777777" w:rsidR="00B37D09" w:rsidRDefault="0093510D" w:rsidP="00D502D3">
      <w:pPr>
        <w:pStyle w:val="BodyText"/>
      </w:pPr>
      <w:r>
        <w:t>WITH (</w:t>
      </w:r>
    </w:p>
    <w:p w14:paraId="5A60EE05" w14:textId="77777777" w:rsidR="00B37D09" w:rsidRDefault="0093510D" w:rsidP="00D502D3">
      <w:pPr>
        <w:pStyle w:val="BodyText"/>
      </w:pPr>
      <w:r>
        <w:t xml:space="preserve">  OIDS=FALSE</w:t>
      </w:r>
    </w:p>
    <w:p w14:paraId="53980D1B" w14:textId="77777777" w:rsidR="00B37D09" w:rsidRDefault="0093510D" w:rsidP="00D502D3">
      <w:pPr>
        <w:pStyle w:val="BodyText"/>
      </w:pPr>
      <w:r>
        <w:t>);</w:t>
      </w:r>
    </w:p>
    <w:p w14:paraId="0B3BB61B" w14:textId="77777777" w:rsidR="00B37D09" w:rsidRDefault="0093510D" w:rsidP="003D4FE8">
      <w:pPr>
        <w:pStyle w:val="BodyText2"/>
      </w:pPr>
      <w:r>
        <w:t>ALTER TABLE public.quadkey OWNER TO usrdopa;</w:t>
      </w:r>
    </w:p>
    <w:p w14:paraId="0CC5CF80" w14:textId="77777777" w:rsidR="00B37D09" w:rsidRDefault="0093510D" w:rsidP="003D4FE8">
      <w:pPr>
        <w:pStyle w:val="BodyText2"/>
      </w:pPr>
      <w:r>
        <w:t>-- Index: public.qk_i1</w:t>
      </w:r>
    </w:p>
    <w:p w14:paraId="1BB622FD" w14:textId="77777777" w:rsidR="00B37D09" w:rsidRDefault="0093510D" w:rsidP="003D4FE8">
      <w:pPr>
        <w:pStyle w:val="BodyText2"/>
      </w:pPr>
      <w:r>
        <w:t>-- DROP INDEX public.qk_i1;</w:t>
      </w:r>
    </w:p>
    <w:p w14:paraId="3569144F" w14:textId="77777777" w:rsidR="00B37D09" w:rsidRDefault="0093510D" w:rsidP="00D502D3">
      <w:pPr>
        <w:pStyle w:val="BodyText"/>
      </w:pPr>
      <w:r>
        <w:t>CREATE INDEX qk_i1</w:t>
      </w:r>
    </w:p>
    <w:p w14:paraId="1B3CF0B8" w14:textId="77777777" w:rsidR="00B37D09" w:rsidRDefault="0093510D" w:rsidP="00D502D3">
      <w:pPr>
        <w:pStyle w:val="BodyText"/>
      </w:pPr>
      <w:r>
        <w:t xml:space="preserve">  ON public.quadkey</w:t>
      </w:r>
    </w:p>
    <w:p w14:paraId="0BEB8A67" w14:textId="77777777" w:rsidR="00B37D09" w:rsidRDefault="0093510D" w:rsidP="00D502D3">
      <w:pPr>
        <w:pStyle w:val="BodyText"/>
      </w:pPr>
      <w:r>
        <w:t xml:space="preserve">  USING btree</w:t>
      </w:r>
    </w:p>
    <w:p w14:paraId="662956CD" w14:textId="77777777" w:rsidR="00B37D09" w:rsidRDefault="0093510D" w:rsidP="003D4FE8">
      <w:pPr>
        <w:pStyle w:val="BodyText2"/>
      </w:pPr>
      <w:r>
        <w:t xml:space="preserve">  (quadkey);</w:t>
      </w:r>
    </w:p>
    <w:p w14:paraId="5AF3D7F4" w14:textId="77777777" w:rsidR="00B37D09" w:rsidRDefault="0093510D" w:rsidP="003D4FE8">
      <w:pPr>
        <w:pStyle w:val="BodyText2"/>
      </w:pPr>
      <w:r>
        <w:t>-- Index: public.qk_i2</w:t>
      </w:r>
    </w:p>
    <w:p w14:paraId="57B0918B" w14:textId="77777777" w:rsidR="00B37D09" w:rsidRDefault="0093510D" w:rsidP="003D4FE8">
      <w:pPr>
        <w:pStyle w:val="BodyText2"/>
      </w:pPr>
      <w:r>
        <w:t>-- DROP INDEX public.qk_i2;</w:t>
      </w:r>
    </w:p>
    <w:p w14:paraId="2BCC5C89" w14:textId="77777777" w:rsidR="00B37D09" w:rsidRDefault="0093510D" w:rsidP="00D502D3">
      <w:pPr>
        <w:pStyle w:val="BodyText"/>
      </w:pPr>
      <w:r>
        <w:t>CREATE INDEX qk_i2</w:t>
      </w:r>
    </w:p>
    <w:p w14:paraId="5A06C1D8" w14:textId="77777777" w:rsidR="00B37D09" w:rsidRDefault="0093510D" w:rsidP="00D502D3">
      <w:pPr>
        <w:pStyle w:val="BodyText"/>
      </w:pPr>
      <w:r>
        <w:t xml:space="preserve">  ON public.quadkey</w:t>
      </w:r>
    </w:p>
    <w:p w14:paraId="50475FA6" w14:textId="77777777" w:rsidR="00B37D09" w:rsidRDefault="0093510D" w:rsidP="00D502D3">
      <w:pPr>
        <w:pStyle w:val="BodyText"/>
      </w:pPr>
      <w:r>
        <w:t xml:space="preserve">  USING btree</w:t>
      </w:r>
    </w:p>
    <w:p w14:paraId="5D2D3786" w14:textId="77777777" w:rsidR="00B37D09" w:rsidRDefault="0093510D" w:rsidP="003D4FE8">
      <w:pPr>
        <w:pStyle w:val="BodyText2"/>
      </w:pPr>
      <w:r>
        <w:t xml:space="preserve">  (tx);</w:t>
      </w:r>
    </w:p>
    <w:p w14:paraId="2AB7EFD0" w14:textId="77777777" w:rsidR="00B37D09" w:rsidRDefault="0093510D" w:rsidP="003D4FE8">
      <w:pPr>
        <w:pStyle w:val="BodyText2"/>
      </w:pPr>
      <w:r>
        <w:t>-- Index: public.qk_i3</w:t>
      </w:r>
    </w:p>
    <w:p w14:paraId="6D77DA1F" w14:textId="77777777" w:rsidR="00B37D09" w:rsidRDefault="0093510D" w:rsidP="003D4FE8">
      <w:pPr>
        <w:pStyle w:val="BodyText2"/>
      </w:pPr>
      <w:r>
        <w:t>-- DROP INDEX public.qk_i3;</w:t>
      </w:r>
    </w:p>
    <w:p w14:paraId="29F7D61E" w14:textId="77777777" w:rsidR="00B37D09" w:rsidRDefault="0093510D" w:rsidP="00D502D3">
      <w:pPr>
        <w:pStyle w:val="BodyText"/>
      </w:pPr>
      <w:r>
        <w:t>CREATE INDEX qk_i3</w:t>
      </w:r>
    </w:p>
    <w:p w14:paraId="23DE044F" w14:textId="77777777" w:rsidR="00B37D09" w:rsidRDefault="0093510D" w:rsidP="00D502D3">
      <w:pPr>
        <w:pStyle w:val="BodyText"/>
      </w:pPr>
      <w:r>
        <w:t xml:space="preserve">  ON public.quadkey</w:t>
      </w:r>
    </w:p>
    <w:p w14:paraId="17580226" w14:textId="77777777" w:rsidR="00B37D09" w:rsidRDefault="0093510D" w:rsidP="00D502D3">
      <w:pPr>
        <w:pStyle w:val="BodyText"/>
      </w:pPr>
      <w:r>
        <w:t xml:space="preserve">  USING btree</w:t>
      </w:r>
    </w:p>
    <w:p w14:paraId="26572F2B" w14:textId="77777777" w:rsidR="00B37D09" w:rsidRDefault="0093510D" w:rsidP="003D4FE8">
      <w:pPr>
        <w:pStyle w:val="BodyText2"/>
      </w:pPr>
      <w:r>
        <w:t xml:space="preserve">  (ty);</w:t>
      </w:r>
    </w:p>
    <w:p w14:paraId="79B94368" w14:textId="77777777" w:rsidR="00B37D09" w:rsidRDefault="0093510D" w:rsidP="00D502D3">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D502D3">
      <w:pPr>
        <w:pStyle w:val="BodyText"/>
      </w:pPr>
      <w:r>
        <w:t>(SELECT distinct quadkeydata.quadkey, tms_tiles.x, tms_tiles.y,</w:t>
      </w:r>
    </w:p>
    <w:p w14:paraId="09DB8312" w14:textId="77777777" w:rsidR="00B37D09" w:rsidRDefault="0093510D" w:rsidP="00D502D3">
      <w:pPr>
        <w:pStyle w:val="BodyText"/>
      </w:pPr>
      <w:r>
        <w:t>substring(quadkeydata.quadkey from 0 for 15) as qk14min,</w:t>
      </w:r>
    </w:p>
    <w:p w14:paraId="45400A94" w14:textId="77777777" w:rsidR="00B37D09" w:rsidRDefault="0093510D" w:rsidP="00D502D3">
      <w:pPr>
        <w:pStyle w:val="BodyText"/>
      </w:pPr>
      <w:r>
        <w:t>substring(quadkeydata.quadkey from 0 for 14) as qk13min,</w:t>
      </w:r>
    </w:p>
    <w:p w14:paraId="44E29CB8" w14:textId="77777777" w:rsidR="00B37D09" w:rsidRDefault="0093510D" w:rsidP="00D502D3">
      <w:pPr>
        <w:pStyle w:val="BodyText"/>
      </w:pPr>
      <w:r>
        <w:t>substring(quadkeydata.quadkey from 0 for 13) as qk12min,</w:t>
      </w:r>
    </w:p>
    <w:p w14:paraId="44A30739" w14:textId="77777777" w:rsidR="00B37D09" w:rsidRDefault="0093510D" w:rsidP="00D502D3">
      <w:pPr>
        <w:pStyle w:val="BodyText"/>
      </w:pPr>
      <w:r>
        <w:t>substring(quadkeydata.quadkey from 0 for 12) as qk11min,</w:t>
      </w:r>
    </w:p>
    <w:p w14:paraId="3D590161" w14:textId="77777777" w:rsidR="00B37D09" w:rsidRDefault="0093510D" w:rsidP="00D502D3">
      <w:pPr>
        <w:pStyle w:val="BodyText"/>
      </w:pPr>
      <w:r>
        <w:t>substring(quadkeydata.quadkey from 0 for 11) as qk10min,</w:t>
      </w:r>
    </w:p>
    <w:p w14:paraId="1A96C0C1" w14:textId="77777777" w:rsidR="00B37D09" w:rsidRDefault="0093510D" w:rsidP="00D502D3">
      <w:pPr>
        <w:pStyle w:val="BodyText"/>
      </w:pPr>
      <w:r>
        <w:t>substring(quadkeydata.quadkey from 0 for 10) as qk9min,</w:t>
      </w:r>
    </w:p>
    <w:p w14:paraId="246D6FC7" w14:textId="77777777" w:rsidR="00B37D09" w:rsidRDefault="0093510D" w:rsidP="00D502D3">
      <w:pPr>
        <w:pStyle w:val="BodyText"/>
      </w:pPr>
      <w:r>
        <w:t>substring(quadkeydata.quadkey from 0 for 9) as qk8min,</w:t>
      </w:r>
    </w:p>
    <w:p w14:paraId="1565D999" w14:textId="77777777" w:rsidR="00B37D09" w:rsidRDefault="0093510D" w:rsidP="00D502D3">
      <w:pPr>
        <w:pStyle w:val="BodyText"/>
      </w:pPr>
      <w:r>
        <w:t>substring(quadkeydata.quadkey from 0 for 8) as qk7min,</w:t>
      </w:r>
    </w:p>
    <w:p w14:paraId="7F596DD0" w14:textId="77777777" w:rsidR="00B37D09" w:rsidRDefault="0093510D" w:rsidP="00D502D3">
      <w:pPr>
        <w:pStyle w:val="BodyText"/>
      </w:pPr>
      <w:r>
        <w:t>substring(quadkeydata.quadkey from 0 for 7) as qk6min,</w:t>
      </w:r>
    </w:p>
    <w:p w14:paraId="24D6BD59" w14:textId="77777777" w:rsidR="00B37D09" w:rsidRDefault="0093510D" w:rsidP="00D502D3">
      <w:pPr>
        <w:pStyle w:val="BodyText"/>
      </w:pPr>
      <w:r>
        <w:lastRenderedPageBreak/>
        <w:t>substring(quadkeydata.quadkey from 0 for 6) as qk5min,</w:t>
      </w:r>
    </w:p>
    <w:p w14:paraId="5D2AD1AD" w14:textId="77777777" w:rsidR="00B37D09" w:rsidRDefault="0093510D" w:rsidP="00D502D3">
      <w:pPr>
        <w:pStyle w:val="BodyText"/>
      </w:pPr>
      <w:r>
        <w:t>substring(quadkeydata.quadkey from 0 for 5) as qk4min,</w:t>
      </w:r>
    </w:p>
    <w:p w14:paraId="4EBACB97" w14:textId="77777777" w:rsidR="00B37D09" w:rsidRDefault="0093510D" w:rsidP="00D502D3">
      <w:pPr>
        <w:pStyle w:val="BodyText"/>
      </w:pPr>
      <w:r>
        <w:t>substring(quadkeydata.quadkey from 0 for 4) as qk3min,</w:t>
      </w:r>
    </w:p>
    <w:p w14:paraId="6F212F5A" w14:textId="77777777" w:rsidR="00B37D09" w:rsidRDefault="0093510D" w:rsidP="00D502D3">
      <w:pPr>
        <w:pStyle w:val="BodyText"/>
      </w:pPr>
      <w:r>
        <w:t>substring(quadkeydata.quadkey from 0 for 3) as qk2min,</w:t>
      </w:r>
    </w:p>
    <w:p w14:paraId="6722852E" w14:textId="77777777" w:rsidR="00B37D09" w:rsidRDefault="0093510D" w:rsidP="00D502D3">
      <w:pPr>
        <w:pStyle w:val="BodyText"/>
      </w:pPr>
      <w:r>
        <w:t>substring(quadkeydata.quadkey from 0 for 2) as qk1min,</w:t>
      </w:r>
    </w:p>
    <w:p w14:paraId="325C2EB9" w14:textId="77777777" w:rsidR="00B37D09" w:rsidRDefault="0093510D" w:rsidP="00D502D3">
      <w:pPr>
        <w:pStyle w:val="BodyText"/>
      </w:pPr>
      <w:r>
        <w:t>(substring(quadkeydata.quadkey from 0 for 15)::bigint + 1) as qk14max,</w:t>
      </w:r>
    </w:p>
    <w:p w14:paraId="15793019" w14:textId="77777777" w:rsidR="00B37D09" w:rsidRDefault="0093510D" w:rsidP="00D502D3">
      <w:pPr>
        <w:pStyle w:val="BodyText"/>
      </w:pPr>
      <w:r>
        <w:t>(substring(quadkeydata.quadkey from 0 for 14)::bigint + 1) as qk13max,</w:t>
      </w:r>
    </w:p>
    <w:p w14:paraId="6536EE18" w14:textId="77777777" w:rsidR="00B37D09" w:rsidRDefault="0093510D" w:rsidP="00D502D3">
      <w:pPr>
        <w:pStyle w:val="BodyText"/>
      </w:pPr>
      <w:r>
        <w:t>(substring(quadkeydata.quadkey from 0 for 13)::bigint + 1) as qk12max,</w:t>
      </w:r>
    </w:p>
    <w:p w14:paraId="075905B5" w14:textId="77777777" w:rsidR="00B37D09" w:rsidRDefault="0093510D" w:rsidP="00D502D3">
      <w:pPr>
        <w:pStyle w:val="BodyText"/>
      </w:pPr>
      <w:r>
        <w:t>(substring(quadkeydata.quadkey from 0 for 12)::bigint + 1) as qk11max,</w:t>
      </w:r>
    </w:p>
    <w:p w14:paraId="7D3CB54F" w14:textId="77777777" w:rsidR="00B37D09" w:rsidRDefault="0093510D" w:rsidP="00D502D3">
      <w:pPr>
        <w:pStyle w:val="BodyText"/>
      </w:pPr>
      <w:r>
        <w:t>(substring(quadkeydata.quadkey from 0 for 11)::bigint + 1) as qk10max,</w:t>
      </w:r>
    </w:p>
    <w:p w14:paraId="1D049F9F" w14:textId="77777777" w:rsidR="00B37D09" w:rsidRDefault="0093510D" w:rsidP="00D502D3">
      <w:pPr>
        <w:pStyle w:val="BodyText"/>
      </w:pPr>
      <w:r>
        <w:t>(substring(quadkeydata.quadkey from 0 for 10)::bigint + 1) as qk9max,</w:t>
      </w:r>
    </w:p>
    <w:p w14:paraId="556C5D6B" w14:textId="77777777" w:rsidR="00B37D09" w:rsidRDefault="0093510D" w:rsidP="00D502D3">
      <w:pPr>
        <w:pStyle w:val="BodyText"/>
      </w:pPr>
      <w:r>
        <w:t>(substring(quadkeydata.quadkey from 0 for 9)::bigint + 1) as qk8max,</w:t>
      </w:r>
    </w:p>
    <w:p w14:paraId="3948B6BA" w14:textId="77777777" w:rsidR="00B37D09" w:rsidRDefault="0093510D" w:rsidP="00D502D3">
      <w:pPr>
        <w:pStyle w:val="BodyText"/>
      </w:pPr>
      <w:r>
        <w:t>(substring(quadkeydata.quadkey from 0 for 8)::bigint + 1) as qk7max,</w:t>
      </w:r>
    </w:p>
    <w:p w14:paraId="3596C3C7" w14:textId="77777777" w:rsidR="00B37D09" w:rsidRDefault="0093510D" w:rsidP="00D502D3">
      <w:pPr>
        <w:pStyle w:val="BodyText"/>
      </w:pPr>
      <w:r>
        <w:t>(substring(quadkeydata.quadkey from 0 for 7)::bigint + 1) as qk6max,</w:t>
      </w:r>
    </w:p>
    <w:p w14:paraId="73E18AB2" w14:textId="77777777" w:rsidR="00B37D09" w:rsidRDefault="0093510D" w:rsidP="00D502D3">
      <w:pPr>
        <w:pStyle w:val="BodyText"/>
      </w:pPr>
      <w:r>
        <w:t>(substring(quadkeydata.quadkey from 0 for 6)::bigint + 1) as qk5max,</w:t>
      </w:r>
    </w:p>
    <w:p w14:paraId="2E92D3F6" w14:textId="77777777" w:rsidR="00B37D09" w:rsidRDefault="0093510D" w:rsidP="00D502D3">
      <w:pPr>
        <w:pStyle w:val="BodyText"/>
      </w:pPr>
      <w:r>
        <w:t>(substring(quadkeydata.quadkey from 0 for 5)::bigint + 1) as qk4max,</w:t>
      </w:r>
    </w:p>
    <w:p w14:paraId="51DA639A" w14:textId="77777777" w:rsidR="00B37D09" w:rsidRDefault="0093510D" w:rsidP="00D502D3">
      <w:pPr>
        <w:pStyle w:val="BodyText"/>
      </w:pPr>
      <w:r>
        <w:t>(substring(quadkeydata.quadkey from 0 for 4)::bigint + 1) as qk3max,</w:t>
      </w:r>
    </w:p>
    <w:p w14:paraId="422BDF9D" w14:textId="77777777" w:rsidR="00B37D09" w:rsidRDefault="0093510D" w:rsidP="00D502D3">
      <w:pPr>
        <w:pStyle w:val="BodyText"/>
      </w:pPr>
      <w:r>
        <w:t>(substring(quadkeydata.quadkey from 0 for 3)::bigint + 1) as qk2max,</w:t>
      </w:r>
    </w:p>
    <w:p w14:paraId="282E6D9E" w14:textId="77777777" w:rsidR="00B37D09" w:rsidRDefault="0093510D" w:rsidP="00D502D3">
      <w:pPr>
        <w:pStyle w:val="BodyText"/>
      </w:pPr>
      <w:r>
        <w:t xml:space="preserve">(substring(quadkeydata.quadkey from 0 for 2)::bigint + 1) as qk1max </w:t>
      </w:r>
    </w:p>
    <w:p w14:paraId="1830093D" w14:textId="77777777" w:rsidR="00B37D09" w:rsidRDefault="0093510D" w:rsidP="003D4FE8">
      <w:pPr>
        <w:pStyle w:val="BodyText2"/>
      </w:pPr>
      <w:r>
        <w:t>from quadkeydata, tms_tiles WHERE quadkeydata.quadkey=tms_tiles.quadkey and tx BETWEEN 25728 and 27776 and ty BETWEEN 15496 and 17544)</w:t>
      </w:r>
    </w:p>
    <w:p w14:paraId="05DF1D8A" w14:textId="77777777" w:rsidR="00B37D09" w:rsidRDefault="0093510D" w:rsidP="00D502D3">
      <w:pPr>
        <w:pStyle w:val="BodyText"/>
      </w:pPr>
      <w:r>
        <w:t xml:space="preserve">started at 10:57 - failed after 2hours exactly! with </w:t>
      </w:r>
    </w:p>
    <w:p w14:paraId="5B7CE955" w14:textId="77777777" w:rsidR="00B37D09" w:rsidRDefault="0093510D" w:rsidP="00D502D3">
      <w:pPr>
        <w:pStyle w:val="BodyText"/>
      </w:pPr>
      <w:r>
        <w:t>********** Error **********</w:t>
      </w:r>
    </w:p>
    <w:p w14:paraId="6210568A" w14:textId="77777777" w:rsidR="00B37D09" w:rsidRDefault="0093510D" w:rsidP="00D502D3">
      <w:pPr>
        <w:pStyle w:val="BodyText"/>
      </w:pPr>
      <w:r>
        <w:t>In the Server.log file (E:\cottaan\My Documents\pgadmin.log) these are the records:</w:t>
      </w:r>
    </w:p>
    <w:p w14:paraId="27D4E538" w14:textId="77777777" w:rsidR="00B37D09" w:rsidRDefault="0093510D" w:rsidP="00D502D3">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D502D3">
      <w:pPr>
        <w:pStyle w:val="BodyText"/>
      </w:pPr>
      <w:r>
        <w:t xml:space="preserve">Which is exactly when the Error in pgadmin returned!! </w:t>
      </w:r>
    </w:p>
    <w:p w14:paraId="64864EC8" w14:textId="77777777" w:rsidR="00B37D09" w:rsidRDefault="0093510D" w:rsidP="003D4FE8">
      <w:pPr>
        <w:pStyle w:val="BodyText2"/>
      </w:pPr>
      <w:r>
        <w:t xml:space="preserve">This explains the issue: </w:t>
      </w:r>
      <w:hyperlink r:id="rId398" w:anchor="ConnDrop" w:history="1">
        <w:r w:rsidRPr="0077669C">
          <w:rPr>
            <w:rStyle w:val="Hyperlink"/>
          </w:rPr>
          <w:t>http://www.pgadmin.org/support/faq.php#ConnDrop</w:t>
        </w:r>
      </w:hyperlink>
    </w:p>
    <w:p w14:paraId="0F894605" w14:textId="77777777" w:rsidR="00B37D09" w:rsidRDefault="0093510D" w:rsidP="003D4FE8">
      <w:pPr>
        <w:pStyle w:val="BodyText2"/>
      </w:pPr>
      <w:r>
        <w:t>Also got an error: Can not wait for thread termination. The handle is invalid</w:t>
      </w:r>
    </w:p>
    <w:p w14:paraId="204FEEDB" w14:textId="77777777" w:rsidR="00B37D09" w:rsidRDefault="0093510D" w:rsidP="00D502D3">
      <w:pPr>
        <w:pStyle w:val="BodyText"/>
      </w:pPr>
      <w:r>
        <w:t>tx BETWEEN 26581 and 26591 and ty BETWEEN 16539 and 16544</w:t>
      </w:r>
    </w:p>
    <w:p w14:paraId="358B1483" w14:textId="77777777" w:rsidR="00B37D09" w:rsidRDefault="0093510D" w:rsidP="003D4FE8">
      <w:pPr>
        <w:pStyle w:val="BodyText2"/>
      </w:pPr>
      <w:r>
        <w:t>tx BETWEEN 25728 and 27776 and ty BETWEEN 15496 and 17544</w:t>
      </w:r>
    </w:p>
    <w:p w14:paraId="339EADF9" w14:textId="77777777" w:rsidR="00B37D09" w:rsidRDefault="0093510D" w:rsidP="003D4FE8">
      <w:pPr>
        <w:pStyle w:val="BodyText2"/>
      </w:pPr>
      <w:r>
        <w:t>-- Table: public.quadkey</w:t>
      </w:r>
    </w:p>
    <w:p w14:paraId="6984EEC3" w14:textId="77777777" w:rsidR="00B37D09" w:rsidRDefault="0093510D" w:rsidP="003D4FE8">
      <w:pPr>
        <w:pStyle w:val="BodyText2"/>
      </w:pPr>
      <w:r>
        <w:t>-- DROP TABLE public.quadkey;</w:t>
      </w:r>
    </w:p>
    <w:p w14:paraId="2BC8AFB8" w14:textId="77777777" w:rsidR="00B37D09" w:rsidRDefault="0093510D" w:rsidP="003D4FE8">
      <w:pPr>
        <w:pStyle w:val="BodyText2"/>
      </w:pPr>
      <w:r>
        <w:t>Creating a simpler quadkey lookup table:</w:t>
      </w:r>
    </w:p>
    <w:p w14:paraId="4D09E981" w14:textId="77777777" w:rsidR="00B37D09" w:rsidRDefault="0093510D" w:rsidP="00D502D3">
      <w:pPr>
        <w:pStyle w:val="BodyText"/>
      </w:pPr>
      <w:r>
        <w:t>CREATE TABLE public.quadkey</w:t>
      </w:r>
    </w:p>
    <w:p w14:paraId="104FD488" w14:textId="77777777" w:rsidR="00B37D09" w:rsidRDefault="0093510D" w:rsidP="00D502D3">
      <w:pPr>
        <w:pStyle w:val="BodyText"/>
      </w:pPr>
      <w:r>
        <w:t>(</w:t>
      </w:r>
    </w:p>
    <w:p w14:paraId="619910A3" w14:textId="77777777" w:rsidR="00B37D09" w:rsidRDefault="0093510D" w:rsidP="00D502D3">
      <w:pPr>
        <w:pStyle w:val="BodyText"/>
      </w:pPr>
      <w:r>
        <w:t xml:space="preserve">  quadkey character(15) NOT NULL,</w:t>
      </w:r>
    </w:p>
    <w:p w14:paraId="48203600" w14:textId="77777777" w:rsidR="00B37D09" w:rsidRDefault="0093510D" w:rsidP="00D502D3">
      <w:pPr>
        <w:pStyle w:val="BodyText"/>
      </w:pPr>
      <w:r>
        <w:t xml:space="preserve">  tx smallint,</w:t>
      </w:r>
    </w:p>
    <w:p w14:paraId="16C47059" w14:textId="77777777" w:rsidR="00B37D09" w:rsidRDefault="0093510D" w:rsidP="00D502D3">
      <w:pPr>
        <w:pStyle w:val="BodyText"/>
      </w:pPr>
      <w:r>
        <w:t xml:space="preserve">  ty smallint,</w:t>
      </w:r>
    </w:p>
    <w:p w14:paraId="0916D1B7" w14:textId="77777777" w:rsidR="00B37D09" w:rsidRDefault="0093510D" w:rsidP="00D502D3">
      <w:pPr>
        <w:pStyle w:val="BodyText"/>
      </w:pPr>
      <w:r>
        <w:t xml:space="preserve">  qk14 character(14),</w:t>
      </w:r>
    </w:p>
    <w:p w14:paraId="4B78029E" w14:textId="77777777" w:rsidR="00B37D09" w:rsidRDefault="0093510D" w:rsidP="00D502D3">
      <w:pPr>
        <w:pStyle w:val="BodyText"/>
      </w:pPr>
      <w:r>
        <w:t xml:space="preserve">  qk13 character(13),</w:t>
      </w:r>
    </w:p>
    <w:p w14:paraId="56093686" w14:textId="77777777" w:rsidR="00B37D09" w:rsidRDefault="0093510D" w:rsidP="00D502D3">
      <w:pPr>
        <w:pStyle w:val="BodyText"/>
      </w:pPr>
      <w:r>
        <w:t xml:space="preserve">  qk12 character(12),</w:t>
      </w:r>
    </w:p>
    <w:p w14:paraId="3A7D8554" w14:textId="77777777" w:rsidR="00B37D09" w:rsidRDefault="0093510D" w:rsidP="00D502D3">
      <w:pPr>
        <w:pStyle w:val="BodyText"/>
      </w:pPr>
      <w:r>
        <w:t xml:space="preserve">  qk11 character(11),</w:t>
      </w:r>
    </w:p>
    <w:p w14:paraId="7C70A866" w14:textId="77777777" w:rsidR="00B37D09" w:rsidRDefault="0093510D" w:rsidP="00D502D3">
      <w:pPr>
        <w:pStyle w:val="BodyText"/>
      </w:pPr>
      <w:r>
        <w:t xml:space="preserve">  qk10 character(10),</w:t>
      </w:r>
    </w:p>
    <w:p w14:paraId="08F95CCD" w14:textId="77777777" w:rsidR="00B37D09" w:rsidRDefault="0093510D" w:rsidP="00D502D3">
      <w:pPr>
        <w:pStyle w:val="BodyText"/>
      </w:pPr>
      <w:r>
        <w:t xml:space="preserve">  qk9 character(9),</w:t>
      </w:r>
    </w:p>
    <w:p w14:paraId="6169CECE" w14:textId="77777777" w:rsidR="00B37D09" w:rsidRDefault="0093510D" w:rsidP="00D502D3">
      <w:pPr>
        <w:pStyle w:val="BodyText"/>
      </w:pPr>
      <w:r>
        <w:t xml:space="preserve">  qk8 character(8),</w:t>
      </w:r>
    </w:p>
    <w:p w14:paraId="332FA6BA" w14:textId="77777777" w:rsidR="00B37D09" w:rsidRDefault="0093510D" w:rsidP="00D502D3">
      <w:pPr>
        <w:pStyle w:val="BodyText"/>
      </w:pPr>
      <w:r>
        <w:t xml:space="preserve">  qk7 character(7),</w:t>
      </w:r>
    </w:p>
    <w:p w14:paraId="461C0B01" w14:textId="77777777" w:rsidR="00B37D09" w:rsidRDefault="0093510D" w:rsidP="00D502D3">
      <w:pPr>
        <w:pStyle w:val="BodyText"/>
      </w:pPr>
      <w:r>
        <w:t xml:space="preserve">  qk6 character(6),</w:t>
      </w:r>
    </w:p>
    <w:p w14:paraId="3CDF129C" w14:textId="77777777" w:rsidR="00B37D09" w:rsidRDefault="0093510D" w:rsidP="00D502D3">
      <w:pPr>
        <w:pStyle w:val="BodyText"/>
      </w:pPr>
      <w:r>
        <w:t xml:space="preserve">  qk5 character(5),</w:t>
      </w:r>
    </w:p>
    <w:p w14:paraId="54D9BE11" w14:textId="77777777" w:rsidR="00B37D09" w:rsidRDefault="0093510D" w:rsidP="00D502D3">
      <w:pPr>
        <w:pStyle w:val="BodyText"/>
      </w:pPr>
      <w:r>
        <w:t xml:space="preserve">  qk4 character(4),</w:t>
      </w:r>
    </w:p>
    <w:p w14:paraId="405D7262" w14:textId="77777777" w:rsidR="00B37D09" w:rsidRDefault="0093510D" w:rsidP="00D502D3">
      <w:pPr>
        <w:pStyle w:val="BodyText"/>
      </w:pPr>
      <w:r>
        <w:t xml:space="preserve">  qk3 character(3),</w:t>
      </w:r>
    </w:p>
    <w:p w14:paraId="5BF9FC22" w14:textId="77777777" w:rsidR="00B37D09" w:rsidRDefault="0093510D" w:rsidP="00D502D3">
      <w:pPr>
        <w:pStyle w:val="BodyText"/>
      </w:pPr>
      <w:r>
        <w:t xml:space="preserve">  qk2 character(2),</w:t>
      </w:r>
    </w:p>
    <w:p w14:paraId="204A78B9" w14:textId="77777777" w:rsidR="00B37D09" w:rsidRDefault="0093510D" w:rsidP="00D502D3">
      <w:pPr>
        <w:pStyle w:val="BodyText"/>
      </w:pPr>
      <w:r>
        <w:t xml:space="preserve">  qk1 character(1),</w:t>
      </w:r>
    </w:p>
    <w:p w14:paraId="640618E9" w14:textId="77777777" w:rsidR="00B37D09" w:rsidRDefault="0093510D" w:rsidP="00D502D3">
      <w:pPr>
        <w:pStyle w:val="BodyText"/>
      </w:pPr>
      <w:r>
        <w:t xml:space="preserve">  CONSTRAINT pk PRIMARY KEY (quadkey)</w:t>
      </w:r>
    </w:p>
    <w:p w14:paraId="58F69C54" w14:textId="77777777" w:rsidR="00B37D09" w:rsidRDefault="0093510D" w:rsidP="00D502D3">
      <w:pPr>
        <w:pStyle w:val="BodyText"/>
      </w:pPr>
      <w:r>
        <w:t>)</w:t>
      </w:r>
    </w:p>
    <w:p w14:paraId="07D81BC2" w14:textId="77777777" w:rsidR="00B37D09" w:rsidRDefault="0093510D" w:rsidP="00D502D3">
      <w:pPr>
        <w:pStyle w:val="BodyText"/>
      </w:pPr>
      <w:r>
        <w:lastRenderedPageBreak/>
        <w:t>WITH (</w:t>
      </w:r>
    </w:p>
    <w:p w14:paraId="08ADA1C5" w14:textId="77777777" w:rsidR="00B37D09" w:rsidRDefault="0093510D" w:rsidP="00D502D3">
      <w:pPr>
        <w:pStyle w:val="BodyText"/>
      </w:pPr>
      <w:r>
        <w:t xml:space="preserve">  OIDS=FALSE</w:t>
      </w:r>
    </w:p>
    <w:p w14:paraId="0823B034" w14:textId="77777777" w:rsidR="00B37D09" w:rsidRDefault="0093510D" w:rsidP="00D502D3">
      <w:pPr>
        <w:pStyle w:val="BodyText"/>
      </w:pPr>
      <w:r>
        <w:t>);</w:t>
      </w:r>
    </w:p>
    <w:p w14:paraId="5C2B5FC1" w14:textId="77777777" w:rsidR="00B37D09" w:rsidRDefault="0093510D" w:rsidP="003D4FE8">
      <w:pPr>
        <w:pStyle w:val="BodyText2"/>
      </w:pPr>
      <w:r>
        <w:t>ALTER TABLE public.quadkey OWNER TO usrdopa;</w:t>
      </w:r>
    </w:p>
    <w:p w14:paraId="0705570B" w14:textId="77777777" w:rsidR="00B37D09" w:rsidRDefault="0093510D" w:rsidP="003D4FE8">
      <w:pPr>
        <w:pStyle w:val="BodyText2"/>
      </w:pPr>
      <w:r>
        <w:t>-- Index: public.qk_i1</w:t>
      </w:r>
    </w:p>
    <w:p w14:paraId="72E8F1FF" w14:textId="77777777" w:rsidR="00B37D09" w:rsidRDefault="0093510D" w:rsidP="003D4FE8">
      <w:pPr>
        <w:pStyle w:val="BodyText2"/>
      </w:pPr>
      <w:r>
        <w:t>-- DROP INDEX public.qk_i1;</w:t>
      </w:r>
    </w:p>
    <w:p w14:paraId="6D98BBE5" w14:textId="77777777" w:rsidR="00B37D09" w:rsidRDefault="0093510D" w:rsidP="00D502D3">
      <w:pPr>
        <w:pStyle w:val="BodyText"/>
      </w:pPr>
      <w:r>
        <w:t>CREATE INDEX qk_i1</w:t>
      </w:r>
    </w:p>
    <w:p w14:paraId="176D2E90" w14:textId="77777777" w:rsidR="00B37D09" w:rsidRDefault="0093510D" w:rsidP="00D502D3">
      <w:pPr>
        <w:pStyle w:val="BodyText"/>
      </w:pPr>
      <w:r>
        <w:t xml:space="preserve">  ON public.quadkey</w:t>
      </w:r>
    </w:p>
    <w:p w14:paraId="52A01338" w14:textId="77777777" w:rsidR="00B37D09" w:rsidRDefault="0093510D" w:rsidP="00D502D3">
      <w:pPr>
        <w:pStyle w:val="BodyText"/>
      </w:pPr>
      <w:r>
        <w:t xml:space="preserve">  USING btree</w:t>
      </w:r>
    </w:p>
    <w:p w14:paraId="620E1B11" w14:textId="77777777" w:rsidR="00B37D09" w:rsidRDefault="0093510D" w:rsidP="003D4FE8">
      <w:pPr>
        <w:pStyle w:val="BodyText2"/>
      </w:pPr>
      <w:r>
        <w:t xml:space="preserve">  (quadkey);</w:t>
      </w:r>
    </w:p>
    <w:p w14:paraId="52313F34" w14:textId="77777777" w:rsidR="00B37D09" w:rsidRDefault="0093510D" w:rsidP="003D4FE8">
      <w:pPr>
        <w:pStyle w:val="BodyText2"/>
      </w:pPr>
      <w:r>
        <w:t>-- Index: public.qk_i2</w:t>
      </w:r>
    </w:p>
    <w:p w14:paraId="46529A89" w14:textId="77777777" w:rsidR="00B37D09" w:rsidRDefault="0093510D" w:rsidP="003D4FE8">
      <w:pPr>
        <w:pStyle w:val="BodyText2"/>
      </w:pPr>
      <w:r>
        <w:t>-- DROP INDEX public.qk_i2;</w:t>
      </w:r>
    </w:p>
    <w:p w14:paraId="69FF6224" w14:textId="77777777" w:rsidR="00B37D09" w:rsidRDefault="0093510D" w:rsidP="00D502D3">
      <w:pPr>
        <w:pStyle w:val="BodyText"/>
      </w:pPr>
      <w:r>
        <w:t>CREATE INDEX qk_i2</w:t>
      </w:r>
    </w:p>
    <w:p w14:paraId="05650042" w14:textId="77777777" w:rsidR="00B37D09" w:rsidRDefault="0093510D" w:rsidP="00D502D3">
      <w:pPr>
        <w:pStyle w:val="BodyText"/>
      </w:pPr>
      <w:r>
        <w:t xml:space="preserve">  ON public.quadkey</w:t>
      </w:r>
    </w:p>
    <w:p w14:paraId="0EC79D26" w14:textId="77777777" w:rsidR="00B37D09" w:rsidRDefault="0093510D" w:rsidP="00D502D3">
      <w:pPr>
        <w:pStyle w:val="BodyText"/>
      </w:pPr>
      <w:r>
        <w:t xml:space="preserve">  USING btree</w:t>
      </w:r>
    </w:p>
    <w:p w14:paraId="1AE484FC" w14:textId="77777777" w:rsidR="00B37D09" w:rsidRDefault="0093510D" w:rsidP="003D4FE8">
      <w:pPr>
        <w:pStyle w:val="BodyText2"/>
      </w:pPr>
      <w:r>
        <w:t xml:space="preserve">  (tx);</w:t>
      </w:r>
    </w:p>
    <w:p w14:paraId="4BCE8AA4" w14:textId="77777777" w:rsidR="00B37D09" w:rsidRDefault="0093510D" w:rsidP="003D4FE8">
      <w:pPr>
        <w:pStyle w:val="BodyText2"/>
      </w:pPr>
      <w:r>
        <w:t>-- Index: public.qk_i3</w:t>
      </w:r>
    </w:p>
    <w:p w14:paraId="4DA9A047" w14:textId="77777777" w:rsidR="00B37D09" w:rsidRDefault="0093510D" w:rsidP="003D4FE8">
      <w:pPr>
        <w:pStyle w:val="BodyText2"/>
      </w:pPr>
      <w:r>
        <w:t>-- DROP INDEX public.qk_i3;</w:t>
      </w:r>
    </w:p>
    <w:p w14:paraId="7F769071" w14:textId="77777777" w:rsidR="00B37D09" w:rsidRDefault="0093510D" w:rsidP="00D502D3">
      <w:pPr>
        <w:pStyle w:val="BodyText"/>
      </w:pPr>
      <w:r>
        <w:t>CREATE INDEX qk_i3</w:t>
      </w:r>
    </w:p>
    <w:p w14:paraId="0290384A" w14:textId="77777777" w:rsidR="00B37D09" w:rsidRDefault="0093510D" w:rsidP="00D502D3">
      <w:pPr>
        <w:pStyle w:val="BodyText"/>
      </w:pPr>
      <w:r>
        <w:t xml:space="preserve">  ON public.quadkey</w:t>
      </w:r>
    </w:p>
    <w:p w14:paraId="71CC1E76" w14:textId="77777777" w:rsidR="00B37D09" w:rsidRDefault="0093510D" w:rsidP="00D502D3">
      <w:pPr>
        <w:pStyle w:val="BodyText"/>
      </w:pPr>
      <w:r>
        <w:t xml:space="preserve">  USING btree</w:t>
      </w:r>
    </w:p>
    <w:p w14:paraId="3EB97BD2" w14:textId="77777777" w:rsidR="00B37D09" w:rsidRDefault="0093510D" w:rsidP="00D502D3">
      <w:pPr>
        <w:pStyle w:val="BodyText"/>
      </w:pPr>
      <w:r>
        <w:t xml:space="preserve">  (ty);</w:t>
      </w:r>
    </w:p>
    <w:p w14:paraId="6CD007DF" w14:textId="77777777" w:rsidR="00B37D09" w:rsidRDefault="0093510D" w:rsidP="00D502D3">
      <w:pPr>
        <w:pStyle w:val="BodyText"/>
      </w:pPr>
      <w:r>
        <w:t xml:space="preserve">  </w:t>
      </w:r>
    </w:p>
    <w:p w14:paraId="03CAD506" w14:textId="77777777" w:rsidR="00B37D09" w:rsidRDefault="0093510D" w:rsidP="00D502D3">
      <w:pPr>
        <w:pStyle w:val="BodyText"/>
      </w:pPr>
      <w:r>
        <w:t>insert into public.quadkey (quadkey,tx,ty,qk14,qk13,qk12,qk11,qk10,qk9,qk8,qk7,qk6,qk5,qk4,qk3,qk2,qk1)</w:t>
      </w:r>
    </w:p>
    <w:p w14:paraId="175B06F2" w14:textId="77777777" w:rsidR="00B37D09" w:rsidRDefault="0093510D" w:rsidP="00D502D3">
      <w:pPr>
        <w:pStyle w:val="BodyText"/>
      </w:pPr>
      <w:r>
        <w:t>(SELECT quadkey, tx, ty,</w:t>
      </w:r>
    </w:p>
    <w:p w14:paraId="1A263B7F" w14:textId="77777777" w:rsidR="00B37D09" w:rsidRDefault="0093510D" w:rsidP="00D502D3">
      <w:pPr>
        <w:pStyle w:val="BodyText"/>
      </w:pPr>
      <w:r>
        <w:t>substring(quadkey from 0 for 15),</w:t>
      </w:r>
    </w:p>
    <w:p w14:paraId="47C538D9" w14:textId="77777777" w:rsidR="00B37D09" w:rsidRDefault="0093510D" w:rsidP="00D502D3">
      <w:pPr>
        <w:pStyle w:val="BodyText"/>
      </w:pPr>
      <w:r>
        <w:t>substring(quadkey from 0 for 14),</w:t>
      </w:r>
    </w:p>
    <w:p w14:paraId="7422C222" w14:textId="77777777" w:rsidR="00B37D09" w:rsidRDefault="0093510D" w:rsidP="00D502D3">
      <w:pPr>
        <w:pStyle w:val="BodyText"/>
      </w:pPr>
      <w:r>
        <w:t>substring(quadkey from 0 for 13),</w:t>
      </w:r>
    </w:p>
    <w:p w14:paraId="747E825E" w14:textId="77777777" w:rsidR="00B37D09" w:rsidRDefault="0093510D" w:rsidP="00D502D3">
      <w:pPr>
        <w:pStyle w:val="BodyText"/>
      </w:pPr>
      <w:r>
        <w:t>substring(quadkey from 0 for 12),</w:t>
      </w:r>
    </w:p>
    <w:p w14:paraId="345C3F45" w14:textId="77777777" w:rsidR="00B37D09" w:rsidRDefault="0093510D" w:rsidP="00D502D3">
      <w:pPr>
        <w:pStyle w:val="BodyText"/>
      </w:pPr>
      <w:r>
        <w:t>substring(quadkey from 0 for 11),</w:t>
      </w:r>
    </w:p>
    <w:p w14:paraId="51F3FBED" w14:textId="77777777" w:rsidR="00B37D09" w:rsidRDefault="0093510D" w:rsidP="00D502D3">
      <w:pPr>
        <w:pStyle w:val="BodyText"/>
      </w:pPr>
      <w:r>
        <w:t>substring(quadkey from 0 for 10),</w:t>
      </w:r>
    </w:p>
    <w:p w14:paraId="1814A657" w14:textId="77777777" w:rsidR="00B37D09" w:rsidRDefault="0093510D" w:rsidP="00D502D3">
      <w:pPr>
        <w:pStyle w:val="BodyText"/>
      </w:pPr>
      <w:r>
        <w:t>substring(quadkey from 0 for 9),</w:t>
      </w:r>
    </w:p>
    <w:p w14:paraId="6B3E1904" w14:textId="77777777" w:rsidR="00B37D09" w:rsidRDefault="0093510D" w:rsidP="00D502D3">
      <w:pPr>
        <w:pStyle w:val="BodyText"/>
      </w:pPr>
      <w:r>
        <w:t>substring(quadkey from 0 for 8),</w:t>
      </w:r>
    </w:p>
    <w:p w14:paraId="48529E3F" w14:textId="77777777" w:rsidR="00B37D09" w:rsidRDefault="0093510D" w:rsidP="00D502D3">
      <w:pPr>
        <w:pStyle w:val="BodyText"/>
      </w:pPr>
      <w:r>
        <w:t>substring(quadkey from 0 for 7),</w:t>
      </w:r>
    </w:p>
    <w:p w14:paraId="248DB107" w14:textId="77777777" w:rsidR="00B37D09" w:rsidRDefault="0093510D" w:rsidP="00D502D3">
      <w:pPr>
        <w:pStyle w:val="BodyText"/>
      </w:pPr>
      <w:r>
        <w:t>substring(quadkey from 0 for 6),</w:t>
      </w:r>
    </w:p>
    <w:p w14:paraId="6ACD20B9" w14:textId="77777777" w:rsidR="00B37D09" w:rsidRDefault="0093510D" w:rsidP="00D502D3">
      <w:pPr>
        <w:pStyle w:val="BodyText"/>
      </w:pPr>
      <w:r>
        <w:t>substring(quadkey from 0 for 5),</w:t>
      </w:r>
    </w:p>
    <w:p w14:paraId="5A6D4879" w14:textId="77777777" w:rsidR="00B37D09" w:rsidRDefault="0093510D" w:rsidP="00D502D3">
      <w:pPr>
        <w:pStyle w:val="BodyText"/>
      </w:pPr>
      <w:r>
        <w:t>substring(quadkey from 0 for 4),</w:t>
      </w:r>
    </w:p>
    <w:p w14:paraId="2D82401F" w14:textId="77777777" w:rsidR="00B37D09" w:rsidRDefault="0093510D" w:rsidP="00D502D3">
      <w:pPr>
        <w:pStyle w:val="BodyText"/>
      </w:pPr>
      <w:r>
        <w:t>substring(quadkey from 0 for 3),</w:t>
      </w:r>
    </w:p>
    <w:p w14:paraId="78E2A9E5" w14:textId="77777777" w:rsidR="00B37D09" w:rsidRDefault="0093510D" w:rsidP="00D502D3">
      <w:pPr>
        <w:pStyle w:val="BodyText"/>
      </w:pPr>
      <w:r>
        <w:t>substring(quadkey from 0 for 2)</w:t>
      </w:r>
    </w:p>
    <w:p w14:paraId="2A9C9EB8" w14:textId="77777777" w:rsidR="00B37D09" w:rsidRDefault="0093510D" w:rsidP="003D4FE8">
      <w:pPr>
        <w:pStyle w:val="BodyText2"/>
      </w:pPr>
      <w:r>
        <w:t>from tms_tiles WHERE tx BETWEEN 25728 and 27776 and ty BETWEEN 15496 and 17544)</w:t>
      </w:r>
    </w:p>
    <w:p w14:paraId="5581BB4E" w14:textId="77777777" w:rsidR="00B37D09" w:rsidRDefault="0093510D" w:rsidP="00D502D3">
      <w:pPr>
        <w:pStyle w:val="BodyText"/>
      </w:pPr>
      <w:r>
        <w:t>tx BETWEEN 26581 and 26591 and ty BETWEEN 16539 and 16544</w:t>
      </w:r>
    </w:p>
    <w:p w14:paraId="6CFB7D98" w14:textId="77777777" w:rsidR="00B37D09" w:rsidRDefault="0093510D" w:rsidP="00D502D3">
      <w:pPr>
        <w:pStyle w:val="BodyText"/>
      </w:pPr>
      <w:r>
        <w:t>tx BETWEEN 25728 and 27776 and ty BETWEEN 15496 and 17544</w:t>
      </w:r>
    </w:p>
    <w:p w14:paraId="070E1D65" w14:textId="77777777" w:rsidR="00B37D09" w:rsidRDefault="0093510D" w:rsidP="003D4FE8">
      <w:pPr>
        <w:pStyle w:val="BodyText2"/>
      </w:pPr>
      <w:r>
        <w:t>tx BETWEEN 18900 and 19000 and ty BETWEEN 13900 and 14000 - FOR AFRICA</w:t>
      </w:r>
    </w:p>
    <w:p w14:paraId="438A51D4" w14:textId="77777777" w:rsidR="00B37D09" w:rsidRDefault="0093510D" w:rsidP="003D4FE8">
      <w:pPr>
        <w:pStyle w:val="BodyText2"/>
      </w:pPr>
      <w:r>
        <w:t>Query returned successfully: 4198401 rows affected, 537566 ms execution time.</w:t>
      </w:r>
    </w:p>
    <w:p w14:paraId="2C721D51" w14:textId="77777777" w:rsidR="00B37D09" w:rsidRDefault="0093510D" w:rsidP="00D502D3">
      <w:pPr>
        <w:pStyle w:val="BodyText"/>
      </w:pPr>
      <w:r>
        <w:t>creating the statistics table:</w:t>
      </w:r>
    </w:p>
    <w:p w14:paraId="30DB6419" w14:textId="77777777" w:rsidR="00B37D09" w:rsidRDefault="0093510D" w:rsidP="00D502D3">
      <w:pPr>
        <w:pStyle w:val="BodyText"/>
      </w:pPr>
      <w:r>
        <w:t xml:space="preserve">insert into public.pilotspeciesdatastatistics (select </w:t>
      </w:r>
    </w:p>
    <w:p w14:paraId="6B9BEB58" w14:textId="77777777" w:rsidR="00B37D09" w:rsidRDefault="0093510D" w:rsidP="00D502D3">
      <w:pPr>
        <w:pStyle w:val="BodyText"/>
      </w:pPr>
      <w:r>
        <w:t xml:space="preserve">  pilotspeciesdata.tx, </w:t>
      </w:r>
    </w:p>
    <w:p w14:paraId="57A08E1F" w14:textId="77777777" w:rsidR="00B37D09" w:rsidRDefault="0093510D" w:rsidP="00D502D3">
      <w:pPr>
        <w:pStyle w:val="BodyText"/>
      </w:pPr>
      <w:r>
        <w:t xml:space="preserve">  pilotspeciesdata.ty, </w:t>
      </w:r>
    </w:p>
    <w:p w14:paraId="45791E8B" w14:textId="77777777" w:rsidR="00B37D09" w:rsidRDefault="0093510D" w:rsidP="00D502D3">
      <w:pPr>
        <w:pStyle w:val="BodyText"/>
      </w:pPr>
      <w:r>
        <w:t xml:space="preserve">  count(pilotspeciesdata.z) as z</w:t>
      </w:r>
    </w:p>
    <w:p w14:paraId="529587D2" w14:textId="77777777" w:rsidR="00B37D09" w:rsidRDefault="0093510D" w:rsidP="00D502D3">
      <w:pPr>
        <w:pStyle w:val="BodyText"/>
      </w:pPr>
      <w:r>
        <w:t xml:space="preserve">FROM </w:t>
      </w:r>
    </w:p>
    <w:p w14:paraId="4D886E83" w14:textId="77777777" w:rsidR="00B37D09" w:rsidRDefault="0093510D" w:rsidP="00D502D3">
      <w:pPr>
        <w:pStyle w:val="BodyText"/>
      </w:pPr>
      <w:r>
        <w:t xml:space="preserve">  public.pilotspeciesdata</w:t>
      </w:r>
    </w:p>
    <w:p w14:paraId="06046EA9" w14:textId="77777777" w:rsidR="00B37D09" w:rsidRDefault="0093510D" w:rsidP="00D502D3">
      <w:pPr>
        <w:pStyle w:val="BodyText"/>
      </w:pPr>
      <w:r>
        <w:t xml:space="preserve"> group by tx,ty)</w:t>
      </w:r>
    </w:p>
    <w:p w14:paraId="7315FF6A" w14:textId="77777777" w:rsidR="00B37D09" w:rsidRDefault="0093510D" w:rsidP="003D4FE8">
      <w:pPr>
        <w:pStyle w:val="BodyText2"/>
      </w:pPr>
      <w:r>
        <w:lastRenderedPageBreak/>
        <w:t>Query returned successfully: 62108937 rows affected, 9869543 ms execution time. - 2hrs 40mins</w:t>
      </w:r>
    </w:p>
    <w:p w14:paraId="2DF4844A" w14:textId="77777777" w:rsidR="00B37D09" w:rsidRDefault="0093510D" w:rsidP="00D502D3">
      <w:pPr>
        <w:pStyle w:val="BodyText"/>
      </w:pPr>
      <w:r>
        <w:t>insert into tmp (SELECT quadkey, x, y</w:t>
      </w:r>
    </w:p>
    <w:p w14:paraId="1883CB40" w14:textId="77777777" w:rsidR="00B37D09" w:rsidRDefault="0093510D" w:rsidP="00D502D3">
      <w:pPr>
        <w:pStyle w:val="BodyText"/>
      </w:pPr>
      <w:r>
        <w:t xml:space="preserve">  FROM public.tms_tiles where x BETWEEN 25728 and 27776 and </w:t>
      </w:r>
    </w:p>
    <w:p w14:paraId="13190ADA" w14:textId="77777777" w:rsidR="00B37D09" w:rsidRDefault="0093510D" w:rsidP="00D502D3">
      <w:pPr>
        <w:pStyle w:val="BodyText"/>
      </w:pPr>
      <w:r>
        <w:t xml:space="preserve">  y BETWEEN 15496 and 17544)</w:t>
      </w:r>
    </w:p>
    <w:p w14:paraId="42C2144D" w14:textId="77777777" w:rsidR="00B37D09" w:rsidRDefault="0093510D" w:rsidP="003D4FE8">
      <w:pPr>
        <w:pStyle w:val="BodyText2"/>
      </w:pPr>
      <w:r>
        <w:t>Query returned successfully: 4198401 rows affected, 889170 ms execution time.</w:t>
      </w:r>
    </w:p>
    <w:p w14:paraId="2A91B646" w14:textId="77777777" w:rsidR="00B37D09" w:rsidRDefault="0093510D" w:rsidP="00D502D3">
      <w:pPr>
        <w:pStyle w:val="BodyText"/>
      </w:pPr>
      <w:r>
        <w:t>UPDATE public.quadkey</w:t>
      </w:r>
    </w:p>
    <w:p w14:paraId="330A6F47" w14:textId="77777777" w:rsidR="00B37D09" w:rsidRDefault="0093510D" w:rsidP="00D502D3">
      <w:pPr>
        <w:pStyle w:val="BodyText"/>
      </w:pPr>
      <w:r>
        <w:t xml:space="preserve">   SET tx=tmp.tx , ty=tmp.ty</w:t>
      </w:r>
    </w:p>
    <w:p w14:paraId="325BB416" w14:textId="77777777" w:rsidR="00B37D09" w:rsidRDefault="0093510D" w:rsidP="00D502D3">
      <w:pPr>
        <w:pStyle w:val="BodyText"/>
      </w:pPr>
      <w:r>
        <w:t xml:space="preserve">   from tmp</w:t>
      </w:r>
    </w:p>
    <w:p w14:paraId="031879CD" w14:textId="77777777" w:rsidR="00B37D09" w:rsidRDefault="0093510D" w:rsidP="003D4FE8">
      <w:pPr>
        <w:pStyle w:val="BodyText2"/>
      </w:pPr>
      <w:r>
        <w:t xml:space="preserve"> WHERE quadkey.quadkey = tmp.quadkey</w:t>
      </w:r>
    </w:p>
    <w:p w14:paraId="5D055DBA" w14:textId="77777777" w:rsidR="00B37D09" w:rsidRDefault="0093510D" w:rsidP="00D502D3">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D502D3">
      <w:pPr>
        <w:pStyle w:val="BodyText"/>
      </w:pPr>
      <w:r>
        <w:t xml:space="preserve"> </w:t>
      </w:r>
    </w:p>
    <w:p w14:paraId="661A605F" w14:textId="77777777" w:rsidR="00B37D09" w:rsidRDefault="0093510D" w:rsidP="00D502D3">
      <w:pPr>
        <w:pStyle w:val="BodyText"/>
      </w:pPr>
      <w:r>
        <w:t xml:space="preserve">Performance tuning for the richness queries: </w:t>
      </w:r>
    </w:p>
    <w:p w14:paraId="1CEFF7ED" w14:textId="77777777" w:rsidR="00B37D09" w:rsidRDefault="0093510D" w:rsidP="00D502D3">
      <w:pPr>
        <w:pStyle w:val="BodyText"/>
      </w:pPr>
      <w:r>
        <w:t>SELECT min(public.quadkey.tx), min(public.quadkey.ty), count(objid)</w:t>
      </w:r>
    </w:p>
    <w:p w14:paraId="3D0709A7" w14:textId="77777777" w:rsidR="00B37D09" w:rsidRDefault="0093510D" w:rsidP="00D502D3">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3D4FE8">
      <w:pPr>
        <w:pStyle w:val="BodyText2"/>
      </w:pPr>
      <w:r>
        <w:t xml:space="preserve">  GROUP BY qk14;</w:t>
      </w:r>
    </w:p>
    <w:p w14:paraId="68C3EF9D" w14:textId="77777777" w:rsidR="00B37D09" w:rsidRDefault="0093510D" w:rsidP="003D4FE8">
      <w:pPr>
        <w:pStyle w:val="BodyText2"/>
      </w:pPr>
      <w:r>
        <w:t>Total query runtime: 593905 ms. 242456 rows retrieved. TOO SLOW.</w:t>
      </w:r>
    </w:p>
    <w:p w14:paraId="3FCC4EEC" w14:textId="77777777" w:rsidR="00B37D09" w:rsidRDefault="0093510D" w:rsidP="00D502D3">
      <w:pPr>
        <w:pStyle w:val="BodyText"/>
      </w:pPr>
      <w:r>
        <w:t>Running a Vacuum Analyse on the quadkey table</w:t>
      </w:r>
    </w:p>
    <w:p w14:paraId="1BFC9B5D" w14:textId="77777777" w:rsidR="00B37D09" w:rsidRDefault="0093510D" w:rsidP="00D502D3">
      <w:pPr>
        <w:pStyle w:val="BodyText"/>
      </w:pPr>
      <w:r>
        <w:t>WARNING:  skipping "pg_authid" --- only superuser can vacuum it</w:t>
      </w:r>
    </w:p>
    <w:p w14:paraId="44E0FA47" w14:textId="77777777" w:rsidR="00B37D09" w:rsidRDefault="0093510D" w:rsidP="00D502D3">
      <w:pPr>
        <w:pStyle w:val="BodyText"/>
      </w:pPr>
      <w:r>
        <w:t>WARNING:  skipping "pg_database" --- only superuser can vacuum it</w:t>
      </w:r>
    </w:p>
    <w:p w14:paraId="05EE582D" w14:textId="77777777" w:rsidR="00B37D09" w:rsidRDefault="0093510D" w:rsidP="00D502D3">
      <w:pPr>
        <w:pStyle w:val="BodyText"/>
      </w:pPr>
      <w:r>
        <w:t>WARNING:  skipping "pg_tablespace" --- only superuser can vacuum it</w:t>
      </w:r>
    </w:p>
    <w:p w14:paraId="23B97CC8" w14:textId="77777777" w:rsidR="00B37D09" w:rsidRDefault="0093510D" w:rsidP="00D502D3">
      <w:pPr>
        <w:pStyle w:val="BodyText"/>
      </w:pPr>
      <w:r>
        <w:t>WARNING:  skipping "pg_pltemplate" --- only superuser can vacuum it</w:t>
      </w:r>
    </w:p>
    <w:p w14:paraId="1DF4D49B" w14:textId="77777777" w:rsidR="00B37D09" w:rsidRDefault="0093510D" w:rsidP="00D502D3">
      <w:pPr>
        <w:pStyle w:val="BodyText"/>
      </w:pPr>
      <w:r>
        <w:t>WARNING:  skipping "pg_shdepend" --- only superuser can vacuum it</w:t>
      </w:r>
    </w:p>
    <w:p w14:paraId="548D10E1" w14:textId="77777777" w:rsidR="00B37D09" w:rsidRDefault="0093510D" w:rsidP="00D502D3">
      <w:pPr>
        <w:pStyle w:val="BodyText"/>
      </w:pPr>
      <w:r>
        <w:t>WARNING:  skipping "pg_shdescription" --- only superuser can vacuum it</w:t>
      </w:r>
    </w:p>
    <w:p w14:paraId="42CD6805" w14:textId="77777777" w:rsidR="00B37D09" w:rsidRDefault="0093510D" w:rsidP="00D502D3">
      <w:pPr>
        <w:pStyle w:val="BodyText"/>
      </w:pPr>
      <w:r>
        <w:t>WARNING:  skipping "pg_auth_members" --- only superuser can vacuum it</w:t>
      </w:r>
    </w:p>
    <w:p w14:paraId="5D1C7150" w14:textId="77777777" w:rsidR="00B37D09" w:rsidRDefault="0093510D" w:rsidP="00D502D3">
      <w:pPr>
        <w:pStyle w:val="BodyText"/>
      </w:pPr>
      <w:r>
        <w:t>NOTICE:   no notnull values, invalid stats</w:t>
      </w:r>
    </w:p>
    <w:p w14:paraId="273400AD" w14:textId="77777777" w:rsidR="00B37D09" w:rsidRDefault="0093510D" w:rsidP="00D502D3">
      <w:pPr>
        <w:pStyle w:val="BodyText"/>
      </w:pPr>
      <w:r>
        <w:t>NOTICE:   no notnull values, invalid stats</w:t>
      </w:r>
    </w:p>
    <w:p w14:paraId="110AB4EF" w14:textId="77777777" w:rsidR="00B37D09" w:rsidRDefault="0093510D" w:rsidP="003D4FE8">
      <w:pPr>
        <w:pStyle w:val="BodyText2"/>
      </w:pPr>
      <w:r>
        <w:t>Query returned successfully with no result in 1997880 ms.</w:t>
      </w:r>
    </w:p>
    <w:p w14:paraId="62CBDE42" w14:textId="77777777" w:rsidR="00B37D09" w:rsidRDefault="0093510D" w:rsidP="00D502D3">
      <w:pPr>
        <w:pStyle w:val="BodyText"/>
      </w:pPr>
      <w:r>
        <w:t>Try sub-queries? Views? Crosstab!</w:t>
      </w:r>
    </w:p>
    <w:p w14:paraId="421A74F9" w14:textId="77777777" w:rsidR="00B37D09" w:rsidRDefault="0093510D" w:rsidP="00D502D3">
      <w:pPr>
        <w:pStyle w:val="BodyText"/>
      </w:pPr>
      <w:r>
        <w:t>Tried a cross-tab in Access and it said too many column headers (792).</w:t>
      </w:r>
    </w:p>
    <w:p w14:paraId="0C065CFC" w14:textId="77777777" w:rsidR="00B37D09" w:rsidRDefault="0093510D" w:rsidP="00D502D3">
      <w:pPr>
        <w:pStyle w:val="BodyText"/>
      </w:pPr>
      <w:r>
        <w:t xml:space="preserve">But you can visualise the data in Access as a map, sort of: </w:t>
      </w:r>
    </w:p>
    <w:p w14:paraId="6B29F1EE" w14:textId="77777777" w:rsidR="00B37D09" w:rsidRDefault="0093510D" w:rsidP="00D502D3">
      <w:pPr>
        <w:pStyle w:val="BodyText"/>
      </w:pPr>
      <w:r>
        <w:t>TRANSFORM Min(public_quadkeydata.z) AS MinOfz</w:t>
      </w:r>
    </w:p>
    <w:p w14:paraId="4333351E" w14:textId="77777777" w:rsidR="00B37D09" w:rsidRDefault="0093510D" w:rsidP="00D502D3">
      <w:pPr>
        <w:pStyle w:val="BodyText"/>
      </w:pPr>
      <w:r>
        <w:t>SELECT public_quadkeydata.ty</w:t>
      </w:r>
    </w:p>
    <w:p w14:paraId="1E898AE7" w14:textId="77777777" w:rsidR="00B37D09" w:rsidRDefault="0093510D" w:rsidP="00D502D3">
      <w:pPr>
        <w:pStyle w:val="BodyText"/>
      </w:pPr>
      <w:r>
        <w:t>FROM public_quadkeydata</w:t>
      </w:r>
    </w:p>
    <w:p w14:paraId="1DA292F1" w14:textId="77777777" w:rsidR="00B37D09" w:rsidRDefault="0093510D" w:rsidP="00D502D3">
      <w:pPr>
        <w:pStyle w:val="BodyText"/>
      </w:pPr>
      <w:r>
        <w:t>WHERE (((public_quadkeydata.tx)&gt;26346 And (public_quadkeydata.tx)&lt;26513) AND ((public_quadkeydata.objid)=17975))</w:t>
      </w:r>
    </w:p>
    <w:p w14:paraId="00EBE4EC" w14:textId="77777777" w:rsidR="00B37D09" w:rsidRDefault="0093510D" w:rsidP="00D502D3">
      <w:pPr>
        <w:pStyle w:val="BodyText"/>
      </w:pPr>
      <w:r>
        <w:t>GROUP BY public_quadkeydata.objid, public_quadkeydata.ty</w:t>
      </w:r>
    </w:p>
    <w:p w14:paraId="74B9DC24" w14:textId="77777777" w:rsidR="00B37D09" w:rsidRDefault="0093510D" w:rsidP="00D502D3">
      <w:pPr>
        <w:pStyle w:val="BodyText"/>
      </w:pPr>
      <w:r>
        <w:t xml:space="preserve">ORDER BY public_quadkeydata.ty DESC </w:t>
      </w:r>
    </w:p>
    <w:p w14:paraId="193F49F1" w14:textId="77777777" w:rsidR="00B37D09" w:rsidRDefault="0093510D" w:rsidP="003D4FE8">
      <w:pPr>
        <w:pStyle w:val="BodyText2"/>
      </w:pPr>
      <w:r>
        <w:t>PIVOT public_quadkeydata.tx;</w:t>
      </w:r>
    </w:p>
    <w:p w14:paraId="2C04611E" w14:textId="77777777" w:rsidR="00B37D09" w:rsidRDefault="0093510D" w:rsidP="003D4FE8">
      <w:pPr>
        <w:pStyle w:val="BodyText2"/>
      </w:pPr>
      <w:r>
        <w:t>BUT, rows with no data are not shown so this is not a proper map.</w:t>
      </w:r>
    </w:p>
    <w:p w14:paraId="3F0E8913" w14:textId="77777777" w:rsidR="00B37D09" w:rsidRDefault="0093510D" w:rsidP="003D4FE8">
      <w:pPr>
        <w:pStyle w:val="BodyText2"/>
      </w:pPr>
      <w:r>
        <w:t>Trying to create a crosstab in postgis:</w:t>
      </w:r>
    </w:p>
    <w:p w14:paraId="2BAD7B31" w14:textId="77777777" w:rsidR="00B37D09" w:rsidRDefault="0093510D" w:rsidP="00D502D3">
      <w:pPr>
        <w:pStyle w:val="BodyText"/>
      </w:pPr>
      <w:r>
        <w:t>SELECT *</w:t>
      </w:r>
    </w:p>
    <w:p w14:paraId="395BBFBF" w14:textId="77777777" w:rsidR="00B37D09" w:rsidRDefault="0093510D" w:rsidP="00D502D3">
      <w:pPr>
        <w:pStyle w:val="BodyText"/>
      </w:pPr>
      <w:r>
        <w:t>FROM tablefunc.crosstab</w:t>
      </w:r>
    </w:p>
    <w:p w14:paraId="0FD7DE07" w14:textId="77777777" w:rsidR="00B37D09" w:rsidRDefault="0093510D" w:rsidP="00D502D3">
      <w:pPr>
        <w:pStyle w:val="BodyText"/>
      </w:pPr>
      <w:r>
        <w:t>('SELECT tx, ty, z</w:t>
      </w:r>
    </w:p>
    <w:p w14:paraId="676D6BA3" w14:textId="77777777" w:rsidR="00B37D09" w:rsidRDefault="0093510D" w:rsidP="00D502D3">
      <w:pPr>
        <w:pStyle w:val="BodyText"/>
      </w:pPr>
      <w:r>
        <w:t xml:space="preserve">  FROM public.quadkeydata where objid=17975 order by 1,2')</w:t>
      </w:r>
    </w:p>
    <w:p w14:paraId="6BC735C9" w14:textId="77777777" w:rsidR="00B37D09" w:rsidRDefault="0093510D" w:rsidP="003D4FE8">
      <w:pPr>
        <w:pStyle w:val="BodyText2"/>
      </w:pPr>
      <w:r>
        <w:t xml:space="preserve">  AS ct(row_name text, category_1 text, category_2 text, category_3 text);</w:t>
      </w:r>
    </w:p>
    <w:p w14:paraId="54675D99" w14:textId="77777777" w:rsidR="00B37D09" w:rsidRDefault="0093510D" w:rsidP="003D4FE8">
      <w:pPr>
        <w:pStyle w:val="BodyText2"/>
      </w:pPr>
      <w:r>
        <w:t xml:space="preserve">Tablefuncs dont exist! Getting gemit to install  </w:t>
      </w:r>
    </w:p>
    <w:p w14:paraId="1C7EA0E8" w14:textId="77777777" w:rsidR="00B37D09" w:rsidRDefault="0093510D" w:rsidP="00D502D3">
      <w:pPr>
        <w:pStyle w:val="BodyText"/>
      </w:pPr>
      <w:r>
        <w:t>SELECT *</w:t>
      </w:r>
    </w:p>
    <w:p w14:paraId="40EFB474" w14:textId="77777777" w:rsidR="00B37D09" w:rsidRDefault="0093510D" w:rsidP="00D502D3">
      <w:pPr>
        <w:pStyle w:val="BodyText"/>
      </w:pPr>
      <w:r>
        <w:t>FROM crosstab</w:t>
      </w:r>
    </w:p>
    <w:p w14:paraId="46EAAD9E" w14:textId="77777777" w:rsidR="00B37D09" w:rsidRDefault="0093510D" w:rsidP="00D502D3">
      <w:pPr>
        <w:pStyle w:val="BodyText"/>
      </w:pPr>
      <w:r>
        <w:t>('SELECT  ty::text,tx::text, z::text FROM public.quadkeydata where objid=17975 order by 1,2')</w:t>
      </w:r>
    </w:p>
    <w:p w14:paraId="34135A52" w14:textId="77777777" w:rsidR="00B37D09" w:rsidRDefault="0093510D" w:rsidP="00D502D3">
      <w:pPr>
        <w:pStyle w:val="BodyText"/>
      </w:pPr>
      <w:r>
        <w:lastRenderedPageBreak/>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D502D3">
      <w:pPr>
        <w:pStyle w:val="BodyText"/>
      </w:pPr>
      <w:r>
        <w:t xml:space="preserve">  </w:t>
      </w:r>
    </w:p>
    <w:p w14:paraId="7DE07867" w14:textId="77777777" w:rsidR="00B37D09" w:rsidRDefault="0093510D" w:rsidP="00D502D3">
      <w:pPr>
        <w:pStyle w:val="BodyText"/>
      </w:pPr>
      <w:r>
        <w:t>SELECT *</w:t>
      </w:r>
    </w:p>
    <w:p w14:paraId="277804C6" w14:textId="77777777" w:rsidR="00B37D09" w:rsidRDefault="0093510D" w:rsidP="00D502D3">
      <w:pPr>
        <w:pStyle w:val="BodyText"/>
      </w:pPr>
      <w:r>
        <w:t>FROM crosstab</w:t>
      </w:r>
    </w:p>
    <w:p w14:paraId="425BF56C" w14:textId="77777777" w:rsidR="00B37D09" w:rsidRDefault="0093510D" w:rsidP="00D502D3">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3D4FE8">
      <w:pPr>
        <w:pStyle w:val="BodyText2"/>
      </w:pPr>
      <w:r>
        <w:t>AS ct(ty text, col1 text);</w:t>
      </w:r>
    </w:p>
    <w:p w14:paraId="0E791BE5" w14:textId="77777777" w:rsidR="00B37D09" w:rsidRDefault="0093510D" w:rsidP="00D502D3">
      <w:pPr>
        <w:pStyle w:val="BodyText"/>
      </w:pPr>
      <w:r>
        <w:t>-- Executing query:</w:t>
      </w:r>
    </w:p>
    <w:p w14:paraId="572FD8B0" w14:textId="77777777" w:rsidR="00B37D09" w:rsidRDefault="0093510D" w:rsidP="00D502D3">
      <w:pPr>
        <w:pStyle w:val="BodyText"/>
      </w:pPr>
      <w:r>
        <w:t xml:space="preserve">select qk14 from quadkey </w:t>
      </w:r>
    </w:p>
    <w:p w14:paraId="6198B020" w14:textId="77777777" w:rsidR="00B37D09" w:rsidRDefault="0093510D" w:rsidP="00D502D3">
      <w:pPr>
        <w:pStyle w:val="BodyText"/>
      </w:pPr>
      <w:r>
        <w:t>where tx BETWEEN 25728 and 27776 and ty BETWEEN 15496 and 17544</w:t>
      </w:r>
    </w:p>
    <w:p w14:paraId="39A9B3D0" w14:textId="77777777" w:rsidR="00B37D09" w:rsidRDefault="0093510D" w:rsidP="00D502D3">
      <w:pPr>
        <w:pStyle w:val="BodyText"/>
      </w:pPr>
      <w:r>
        <w:t>Total query runtime: 14967 ms.</w:t>
      </w:r>
    </w:p>
    <w:p w14:paraId="3E63F387" w14:textId="77777777" w:rsidR="00B37D09" w:rsidRDefault="0093510D" w:rsidP="003D4FE8">
      <w:pPr>
        <w:pStyle w:val="BodyText2"/>
      </w:pPr>
      <w:r>
        <w:t>4198401 rows retrieved.</w:t>
      </w:r>
    </w:p>
    <w:p w14:paraId="1B824807" w14:textId="77777777" w:rsidR="00B37D09" w:rsidRDefault="0093510D" w:rsidP="00D502D3">
      <w:pPr>
        <w:pStyle w:val="BodyText"/>
      </w:pPr>
      <w:r>
        <w:t>-- Executing query:</w:t>
      </w:r>
    </w:p>
    <w:p w14:paraId="7012010B" w14:textId="77777777" w:rsidR="00B37D09" w:rsidRDefault="0093510D" w:rsidP="00D502D3">
      <w:pPr>
        <w:pStyle w:val="BodyText"/>
      </w:pPr>
      <w:r>
        <w:t xml:space="preserve">select distinct qk14 from quadkey </w:t>
      </w:r>
    </w:p>
    <w:p w14:paraId="7DBEEE4A" w14:textId="77777777" w:rsidR="00B37D09" w:rsidRDefault="0093510D" w:rsidP="00D502D3">
      <w:pPr>
        <w:pStyle w:val="BodyText"/>
      </w:pPr>
      <w:r>
        <w:t>where tx BETWEEN 25728 and 27776 and ty BETWEEN 15496 and 17544</w:t>
      </w:r>
    </w:p>
    <w:p w14:paraId="20C89149" w14:textId="77777777" w:rsidR="00B37D09" w:rsidRDefault="0093510D" w:rsidP="00D502D3">
      <w:pPr>
        <w:pStyle w:val="BodyText"/>
      </w:pPr>
      <w:r>
        <w:t>Total query runtime: 67003 ms.</w:t>
      </w:r>
    </w:p>
    <w:p w14:paraId="497A4F7F" w14:textId="77777777" w:rsidR="00B37D09" w:rsidRDefault="0093510D" w:rsidP="00D502D3">
      <w:pPr>
        <w:pStyle w:val="BodyText"/>
      </w:pPr>
      <w:r>
        <w:t>1050625 rows retrieved.</w:t>
      </w:r>
    </w:p>
    <w:p w14:paraId="74489AE4" w14:textId="77777777" w:rsidR="00B37D09" w:rsidRDefault="0093510D" w:rsidP="003D4FE8">
      <w:pPr>
        <w:pStyle w:val="BodyText2"/>
      </w:pPr>
      <w:r>
        <w:t>This was using a seq_scan for some reason!</w:t>
      </w:r>
    </w:p>
    <w:p w14:paraId="206B2247" w14:textId="77777777" w:rsidR="00B37D09" w:rsidRDefault="0093510D" w:rsidP="00D502D3">
      <w:pPr>
        <w:pStyle w:val="BodyText"/>
      </w:pPr>
      <w:r>
        <w:t>-- Executing query:</w:t>
      </w:r>
    </w:p>
    <w:p w14:paraId="490EC49A" w14:textId="77777777" w:rsidR="00B37D09" w:rsidRDefault="0093510D" w:rsidP="00D502D3">
      <w:pPr>
        <w:pStyle w:val="BodyText"/>
      </w:pPr>
      <w:r>
        <w:t>SELECT substring(quadkey from 0 for 15) as level,tx,ty,z FROM public.quadkeydata WHERE tx BETWEEN 25728 and 27776 and ty BETWEEN 15496 and 17544</w:t>
      </w:r>
    </w:p>
    <w:p w14:paraId="5699145F" w14:textId="77777777" w:rsidR="00B37D09" w:rsidRDefault="0093510D" w:rsidP="00D502D3">
      <w:pPr>
        <w:pStyle w:val="BodyText"/>
      </w:pPr>
      <w:r>
        <w:t>Total query runtime: 47171 ms.</w:t>
      </w:r>
    </w:p>
    <w:p w14:paraId="49AF64D7" w14:textId="77777777" w:rsidR="00B37D09" w:rsidRDefault="0093510D" w:rsidP="003D4FE8">
      <w:pPr>
        <w:pStyle w:val="BodyText2"/>
      </w:pPr>
      <w:r>
        <w:t>4208901 rows retrieved.</w:t>
      </w:r>
    </w:p>
    <w:p w14:paraId="68BC6E42" w14:textId="77777777" w:rsidR="00B37D09" w:rsidRDefault="0093510D" w:rsidP="00D502D3">
      <w:pPr>
        <w:pStyle w:val="BodyText"/>
      </w:pPr>
      <w:r>
        <w:t>Query timings:</w:t>
      </w:r>
    </w:p>
    <w:p w14:paraId="1FDED83C" w14:textId="77777777" w:rsidR="00B37D09" w:rsidRDefault="0093510D" w:rsidP="00D502D3">
      <w:pPr>
        <w:pStyle w:val="BodyText"/>
      </w:pPr>
      <w:r>
        <w:t>with composite index on tx and ty</w:t>
      </w:r>
    </w:p>
    <w:p w14:paraId="431A2BBF" w14:textId="77777777" w:rsidR="00B37D09" w:rsidRDefault="0093510D" w:rsidP="00D502D3">
      <w:pPr>
        <w:pStyle w:val="BodyText"/>
      </w:pPr>
      <w:r>
        <w:t>Time</w:t>
      </w:r>
      <w:r>
        <w:tab/>
      </w:r>
      <w:r>
        <w:tab/>
        <w:t>SQL</w:t>
      </w:r>
    </w:p>
    <w:p w14:paraId="5E0D0FD5" w14:textId="77777777" w:rsidR="00B37D09" w:rsidRDefault="0093510D" w:rsidP="003D4FE8">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D502D3">
      <w:pPr>
        <w:pStyle w:val="BodyText"/>
      </w:pPr>
      <w:r>
        <w:t>Common queries:</w:t>
      </w:r>
    </w:p>
    <w:p w14:paraId="4F7710A8" w14:textId="77777777" w:rsidR="00B37D09" w:rsidRDefault="0093510D" w:rsidP="00D502D3">
      <w:pPr>
        <w:pStyle w:val="BodyText"/>
      </w:pPr>
      <w:r>
        <w:t>1. What endangered mammals occur in the same place as the Orang Utan:</w:t>
      </w:r>
    </w:p>
    <w:p w14:paraId="25C6EE06" w14:textId="77777777" w:rsidR="00B37D09" w:rsidRDefault="0093510D" w:rsidP="00D502D3">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D502D3">
      <w:pPr>
        <w:pStyle w:val="BodyText"/>
      </w:pPr>
      <w:r>
        <w:t>Total query runtime: 21670 ms.</w:t>
      </w:r>
    </w:p>
    <w:p w14:paraId="11F4B52F" w14:textId="77777777" w:rsidR="00B37D09" w:rsidRDefault="0093510D" w:rsidP="003D4FE8">
      <w:pPr>
        <w:pStyle w:val="BodyText2"/>
      </w:pPr>
      <w:r>
        <w:t>14 rows retrieved.</w:t>
      </w:r>
    </w:p>
    <w:p w14:paraId="73D7749C" w14:textId="77777777" w:rsidR="00B37D09" w:rsidRDefault="0093510D" w:rsidP="00D502D3">
      <w:pPr>
        <w:pStyle w:val="BodyText"/>
      </w:pPr>
      <w:r>
        <w:t>6. What are the most important protected areas for Orang Utan?</w:t>
      </w:r>
    </w:p>
    <w:p w14:paraId="2BA168C7" w14:textId="77777777" w:rsidR="00B37D09" w:rsidRDefault="0093510D" w:rsidP="00D502D3">
      <w:pPr>
        <w:pStyle w:val="BodyText"/>
      </w:pPr>
      <w:r>
        <w:t>a) By percentage:</w:t>
      </w:r>
    </w:p>
    <w:p w14:paraId="6A3D678B" w14:textId="77777777" w:rsidR="00B37D09" w:rsidRDefault="0093510D" w:rsidP="00D502D3">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D502D3">
      <w:pPr>
        <w:pStyle w:val="BodyText"/>
      </w:pPr>
      <w:r>
        <w:t>Total query runtime: 2437 ms.</w:t>
      </w:r>
    </w:p>
    <w:p w14:paraId="0FFA57F1" w14:textId="77777777" w:rsidR="00B37D09" w:rsidRDefault="0093510D" w:rsidP="003D4FE8">
      <w:pPr>
        <w:pStyle w:val="BodyText2"/>
      </w:pPr>
      <w:r>
        <w:t>17 rows retrieved.</w:t>
      </w:r>
    </w:p>
    <w:p w14:paraId="120C6E34" w14:textId="77777777" w:rsidR="00B37D09" w:rsidRDefault="0093510D" w:rsidP="00D502D3">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D502D3">
      <w:pPr>
        <w:pStyle w:val="BodyText"/>
      </w:pPr>
      <w:r>
        <w:t>Total query runtime: 7421 ms.</w:t>
      </w:r>
    </w:p>
    <w:p w14:paraId="67898832" w14:textId="77777777" w:rsidR="00B37D09" w:rsidRDefault="0093510D" w:rsidP="003D4FE8">
      <w:pPr>
        <w:pStyle w:val="BodyText2"/>
      </w:pPr>
      <w:r>
        <w:t>17 rows retrieved.</w:t>
      </w:r>
    </w:p>
    <w:p w14:paraId="223AE59F" w14:textId="77777777" w:rsidR="00B37D09" w:rsidRDefault="0093510D" w:rsidP="00D502D3">
      <w:pPr>
        <w:pStyle w:val="BodyText"/>
      </w:pPr>
      <w:r>
        <w:t>b) By rank:</w:t>
      </w:r>
    </w:p>
    <w:p w14:paraId="4887CE1E" w14:textId="77777777" w:rsidR="00B37D09" w:rsidRDefault="0093510D" w:rsidP="00D502D3">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D502D3">
      <w:pPr>
        <w:pStyle w:val="BodyText"/>
      </w:pPr>
      <w:r>
        <w:lastRenderedPageBreak/>
        <w:t>Total query runtime: 2331 ms.</w:t>
      </w:r>
    </w:p>
    <w:p w14:paraId="6A3D05D7" w14:textId="77777777" w:rsidR="00B37D09" w:rsidRDefault="0093510D" w:rsidP="003D4FE8">
      <w:pPr>
        <w:pStyle w:val="BodyText2"/>
      </w:pPr>
      <w:r>
        <w:t>17 rows retrieved.</w:t>
      </w:r>
    </w:p>
    <w:p w14:paraId="4215F800" w14:textId="77777777" w:rsidR="00B37D09" w:rsidRDefault="0093510D" w:rsidP="00D502D3">
      <w:pPr>
        <w:pStyle w:val="BodyText"/>
      </w:pPr>
      <w:r>
        <w:t>c) By rank and percent:</w:t>
      </w:r>
    </w:p>
    <w:p w14:paraId="5FD7EB3E" w14:textId="77777777" w:rsidR="00B37D09" w:rsidRDefault="0093510D" w:rsidP="00D502D3">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D502D3">
      <w:pPr>
        <w:pStyle w:val="BodyText"/>
      </w:pPr>
      <w:r>
        <w:t>Total query runtime: 2278 ms.</w:t>
      </w:r>
    </w:p>
    <w:p w14:paraId="3E21C34E" w14:textId="77777777" w:rsidR="00B37D09" w:rsidRDefault="0093510D" w:rsidP="003D4FE8">
      <w:pPr>
        <w:pStyle w:val="BodyText2"/>
      </w:pPr>
      <w:r>
        <w:t>17 rows retrieved.</w:t>
      </w:r>
    </w:p>
    <w:p w14:paraId="304E5B08" w14:textId="77777777" w:rsidR="00B37D09" w:rsidRDefault="0093510D" w:rsidP="00D502D3">
      <w:pPr>
        <w:pStyle w:val="BodyText"/>
      </w:pPr>
      <w:r>
        <w:t>d) By rank, percent and with protected area name:</w:t>
      </w:r>
    </w:p>
    <w:p w14:paraId="490717A0" w14:textId="77777777" w:rsidR="00B37D09" w:rsidRDefault="0093510D" w:rsidP="00D502D3">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D502D3">
      <w:pPr>
        <w:pStyle w:val="BodyText"/>
      </w:pPr>
      <w:r>
        <w:t>Total query runtime: 2531 ms.</w:t>
      </w:r>
    </w:p>
    <w:p w14:paraId="294598DB" w14:textId="77777777" w:rsidR="00B37D09" w:rsidRDefault="0093510D" w:rsidP="003D4FE8">
      <w:pPr>
        <w:pStyle w:val="BodyText2"/>
      </w:pPr>
      <w:r>
        <w:t>17 rows retrieved.</w:t>
      </w:r>
    </w:p>
    <w:p w14:paraId="6E05C32D" w14:textId="77777777" w:rsidR="00B37D09" w:rsidRDefault="0093510D" w:rsidP="00D502D3">
      <w:pPr>
        <w:pStyle w:val="BodyText"/>
      </w:pPr>
      <w:r>
        <w:t>17975;8673;4071;1;"  37.0";"Betung Kerihun"</w:t>
      </w:r>
    </w:p>
    <w:p w14:paraId="6E1D8956" w14:textId="77777777" w:rsidR="00B37D09" w:rsidRDefault="0093510D" w:rsidP="00D502D3">
      <w:pPr>
        <w:pStyle w:val="BodyText"/>
      </w:pPr>
      <w:r>
        <w:t>17975;1490;2467;2;"  22.4";"Tanjung Puting"</w:t>
      </w:r>
    </w:p>
    <w:p w14:paraId="7E2A88F9" w14:textId="77777777" w:rsidR="00B37D09" w:rsidRDefault="0093510D" w:rsidP="00D502D3">
      <w:pPr>
        <w:pStyle w:val="BodyText"/>
      </w:pPr>
      <w:r>
        <w:t>17975;8796;832;3;"   7.6";"Taman Negara Banjaran Crocker"</w:t>
      </w:r>
    </w:p>
    <w:p w14:paraId="40D5A57A" w14:textId="77777777" w:rsidR="00B37D09" w:rsidRDefault="0093510D" w:rsidP="00D502D3">
      <w:pPr>
        <w:pStyle w:val="BodyText"/>
      </w:pPr>
      <w:r>
        <w:t>17975;62496;558;4;"   5.1";"Bukit Baka - Bukit Raya"</w:t>
      </w:r>
    </w:p>
    <w:p w14:paraId="5F3A1E3F" w14:textId="77777777" w:rsidR="00B37D09" w:rsidRDefault="0093510D" w:rsidP="00D502D3">
      <w:pPr>
        <w:pStyle w:val="BodyText"/>
      </w:pPr>
      <w:r>
        <w:t>17975;20378;540;5;"   4.9";"Gunung Palung"</w:t>
      </w:r>
    </w:p>
    <w:p w14:paraId="53A74A6D" w14:textId="77777777" w:rsidR="00B37D09" w:rsidRDefault="0093510D" w:rsidP="00D502D3">
      <w:pPr>
        <w:pStyle w:val="BodyText"/>
      </w:pPr>
      <w:r>
        <w:t>17975;8810;488;6;"   4.4";"Maliau Basin"</w:t>
      </w:r>
    </w:p>
    <w:p w14:paraId="53DF14E2" w14:textId="77777777" w:rsidR="00B37D09" w:rsidRDefault="0093510D" w:rsidP="00D502D3">
      <w:pPr>
        <w:pStyle w:val="BodyText"/>
      </w:pPr>
      <w:r>
        <w:t>17975;3468;376;7;"   3.4";"Ulu Kalumpang"</w:t>
      </w:r>
    </w:p>
    <w:p w14:paraId="30310169" w14:textId="77777777" w:rsidR="00B37D09" w:rsidRDefault="0093510D" w:rsidP="00D502D3">
      <w:pPr>
        <w:pStyle w:val="BodyText"/>
      </w:pPr>
      <w:r>
        <w:t>17975;10279;343;8;"   3.1";"Danum Valley"</w:t>
      </w:r>
    </w:p>
    <w:p w14:paraId="630FF4C8" w14:textId="77777777" w:rsidR="00B37D09" w:rsidRDefault="0093510D" w:rsidP="00D502D3">
      <w:pPr>
        <w:pStyle w:val="BodyText"/>
      </w:pPr>
      <w:r>
        <w:t>17975;1256;310;9;"   2.8";"Kutai"</w:t>
      </w:r>
    </w:p>
    <w:p w14:paraId="762E7C1D" w14:textId="77777777" w:rsidR="00B37D09" w:rsidRDefault="0093510D" w:rsidP="00D502D3">
      <w:pPr>
        <w:pStyle w:val="BodyText"/>
      </w:pPr>
      <w:r>
        <w:t>17975;785;285;10;"   2.6";"Kinabalu"</w:t>
      </w:r>
    </w:p>
    <w:p w14:paraId="705C4E1B" w14:textId="77777777" w:rsidR="00B37D09" w:rsidRDefault="0093510D" w:rsidP="00D502D3">
      <w:pPr>
        <w:pStyle w:val="BodyText"/>
      </w:pPr>
      <w:r>
        <w:t>17975;9882;254;11;"   2.3";"Sungai Imbak"</w:t>
      </w:r>
    </w:p>
    <w:p w14:paraId="202D5F77" w14:textId="77777777" w:rsidR="00B37D09" w:rsidRDefault="0093510D" w:rsidP="00D502D3">
      <w:pPr>
        <w:pStyle w:val="BodyText"/>
      </w:pPr>
      <w:r>
        <w:t>17975;12250;189;12;"   1.7";"Batang Ai"</w:t>
      </w:r>
    </w:p>
    <w:p w14:paraId="07B4233D" w14:textId="77777777" w:rsidR="00B37D09" w:rsidRDefault="0093510D" w:rsidP="00D502D3">
      <w:pPr>
        <w:pStyle w:val="BodyText"/>
      </w:pPr>
      <w:r>
        <w:t>17975;3462;183;13;"   1.7";"Tawai"</w:t>
      </w:r>
    </w:p>
    <w:p w14:paraId="24B887D2" w14:textId="77777777" w:rsidR="00B37D09" w:rsidRDefault="0093510D" w:rsidP="00D502D3">
      <w:pPr>
        <w:pStyle w:val="BodyText"/>
      </w:pPr>
      <w:r>
        <w:t>17975;9845;84;14;"   0.8";"Silabukan"</w:t>
      </w:r>
    </w:p>
    <w:p w14:paraId="563F40A8" w14:textId="77777777" w:rsidR="00B37D09" w:rsidRDefault="0093510D" w:rsidP="00D502D3">
      <w:pPr>
        <w:pStyle w:val="BodyText"/>
      </w:pPr>
      <w:r>
        <w:t>17975;1917;20;15;"   0.2";"Muara Kaman Sedulang"</w:t>
      </w:r>
    </w:p>
    <w:p w14:paraId="53A03DCE" w14:textId="77777777" w:rsidR="00B37D09" w:rsidRDefault="0093510D" w:rsidP="00D502D3">
      <w:pPr>
        <w:pStyle w:val="BodyText"/>
      </w:pPr>
      <w:r>
        <w:t>17975;795;3;16;"   0.0";"Tawau Hill Park"</w:t>
      </w:r>
    </w:p>
    <w:p w14:paraId="456FDA55" w14:textId="77777777" w:rsidR="00B37D09" w:rsidRDefault="0093510D" w:rsidP="003D4FE8">
      <w:pPr>
        <w:pStyle w:val="BodyText2"/>
      </w:pPr>
      <w:r>
        <w:t>17975;9842;2;17;"   0.0";"Gunung Lumaku"</w:t>
      </w:r>
    </w:p>
    <w:p w14:paraId="6F17C831" w14:textId="77777777" w:rsidR="00B37D09" w:rsidRDefault="0093510D" w:rsidP="00D502D3">
      <w:pPr>
        <w:pStyle w:val="BodyText"/>
      </w:pPr>
      <w:r>
        <w:t>Species Richness for taxonomic groups</w:t>
      </w:r>
    </w:p>
    <w:p w14:paraId="7E67ED6B" w14:textId="77777777" w:rsidR="00B37D09" w:rsidRDefault="0093510D" w:rsidP="00D502D3">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3D4FE8">
      <w:pPr>
        <w:pStyle w:val="BodyText2"/>
      </w:pPr>
      <w:r>
        <w:t>But cant query on richness for specific groups using this table - need to use the quadkeydata table</w:t>
      </w:r>
    </w:p>
    <w:p w14:paraId="0F0895B9" w14:textId="77777777" w:rsidR="00B37D09" w:rsidRDefault="0093510D" w:rsidP="00D502D3">
      <w:pPr>
        <w:pStyle w:val="BodyText"/>
      </w:pPr>
      <w:r>
        <w:t>SELECT quadkeydata.tx, quadkeydata.ty, count(quadkeydata.objid) AS CountOfobjid</w:t>
      </w:r>
    </w:p>
    <w:p w14:paraId="57649B2B" w14:textId="77777777" w:rsidR="00B37D09" w:rsidRDefault="0093510D" w:rsidP="00D502D3">
      <w:pPr>
        <w:pStyle w:val="BodyText"/>
      </w:pPr>
      <w:r>
        <w:t xml:space="preserve">FROM speciestaxonomy,quadkeydata </w:t>
      </w:r>
    </w:p>
    <w:p w14:paraId="49A1ACF8" w14:textId="77777777" w:rsidR="00B37D09" w:rsidRDefault="0093510D" w:rsidP="00D502D3">
      <w:pPr>
        <w:pStyle w:val="BodyText"/>
      </w:pPr>
      <w:r>
        <w:t>WHERE speciestaxonomy.tax_id=quadkeydata.objid</w:t>
      </w:r>
    </w:p>
    <w:p w14:paraId="5A757298" w14:textId="77777777" w:rsidR="00B37D09" w:rsidRDefault="0093510D" w:rsidP="00D502D3">
      <w:pPr>
        <w:pStyle w:val="BodyText"/>
      </w:pPr>
      <w:r>
        <w:t>GROUP BY quadkeydata.tx, quadkeydata.ty, speciestaxonomy.class</w:t>
      </w:r>
    </w:p>
    <w:p w14:paraId="66BA1C84" w14:textId="77777777" w:rsidR="00B37D09" w:rsidRDefault="0093510D" w:rsidP="00D502D3">
      <w:pPr>
        <w:pStyle w:val="BodyText"/>
      </w:pPr>
      <w:r>
        <w:t>HAVING (((quadkeydata.tx)&gt;18900 And (quadkeydata.tx)&lt;19000) And ((quadkeydata.ty)&gt;13900 And (quadkeydata.ty)&lt;14000) And ((speciestaxonomy.class)='MAMMALIA'));</w:t>
      </w:r>
    </w:p>
    <w:p w14:paraId="0CE4D1FE" w14:textId="77777777" w:rsidR="00B37D09" w:rsidRDefault="0093510D" w:rsidP="00D502D3">
      <w:pPr>
        <w:pStyle w:val="BodyText"/>
      </w:pPr>
      <w:r>
        <w:t xml:space="preserve">  </w:t>
      </w:r>
    </w:p>
    <w:p w14:paraId="4158AF2D" w14:textId="77777777" w:rsidR="00B37D09" w:rsidRDefault="0093510D" w:rsidP="00D502D3">
      <w:pPr>
        <w:pStyle w:val="BodyText"/>
      </w:pPr>
      <w:r>
        <w:t>TEST QUERY FOR RESAMPLING:</w:t>
      </w:r>
    </w:p>
    <w:p w14:paraId="02452A24" w14:textId="77777777" w:rsidR="00B37D09" w:rsidRDefault="0093510D" w:rsidP="00D502D3">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D502D3">
      <w:pPr>
        <w:pStyle w:val="BodyText"/>
      </w:pPr>
      <w:r>
        <w:tab/>
      </w:r>
      <w:r>
        <w:tab/>
      </w:r>
    </w:p>
    <w:p w14:paraId="4FFC1B18" w14:textId="77777777" w:rsidR="00525A3B" w:rsidRDefault="00525A3B" w:rsidP="00324C76">
      <w:pPr>
        <w:pStyle w:val="Heading5"/>
      </w:pPr>
      <w:bookmarkStart w:id="102" w:name="_Toc315774607"/>
      <w:r>
        <w:t>WMS Wrapper</w:t>
      </w:r>
    </w:p>
    <w:p w14:paraId="15A847B4" w14:textId="77777777" w:rsidR="00525A3B" w:rsidRDefault="00525A3B" w:rsidP="003D4FE8">
      <w:pPr>
        <w:pStyle w:val="BodyText2"/>
      </w:pPr>
      <w:r>
        <w:lastRenderedPageBreak/>
        <w:t xml:space="preserve">Here is a call to the </w:t>
      </w:r>
      <w:r w:rsidR="00BC7817">
        <w:t xml:space="preserve">old </w:t>
      </w:r>
      <w:r>
        <w:t>WMSServer:</w:t>
      </w:r>
    </w:p>
    <w:p w14:paraId="73D39203" w14:textId="77777777" w:rsidR="00525A3B" w:rsidRDefault="00082D6F" w:rsidP="003D4FE8">
      <w:pPr>
        <w:pStyle w:val="BodyText2"/>
      </w:pPr>
      <w:hyperlink r:id="rId399"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3D4FE8">
      <w:pPr>
        <w:pStyle w:val="BodyText2"/>
      </w:pPr>
      <w:r>
        <w:t>And here is the call to the new one:</w:t>
      </w:r>
    </w:p>
    <w:p w14:paraId="00FCEC19" w14:textId="77777777" w:rsidR="00BC7817" w:rsidRPr="00525A3B" w:rsidRDefault="00082D6F" w:rsidP="003D4FE8">
      <w:pPr>
        <w:pStyle w:val="BodyText2"/>
      </w:pPr>
      <w:hyperlink r:id="rId400"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2"/>
    <w:p w14:paraId="01FA3994" w14:textId="77777777" w:rsidR="00D502D3" w:rsidRDefault="00D502D3" w:rsidP="00D502D3">
      <w:pPr>
        <w:pStyle w:val="Heading4"/>
      </w:pPr>
      <w:r>
        <w:t>Non-spatial data</w:t>
      </w:r>
    </w:p>
    <w:p w14:paraId="777F829C" w14:textId="77777777" w:rsidR="00D502D3" w:rsidRDefault="00D502D3" w:rsidP="00324C76">
      <w:pPr>
        <w:pStyle w:val="Heading5"/>
      </w:pPr>
      <w:r>
        <w:t>JSON return</w:t>
      </w:r>
    </w:p>
    <w:p w14:paraId="71C28793" w14:textId="77777777" w:rsidR="00E60E0B" w:rsidRDefault="00E60E0B" w:rsidP="003D4FE8">
      <w:pPr>
        <w:pStyle w:val="BodyText2"/>
      </w:pPr>
      <w:r>
        <w:t>Easy to return in Python using the json library.</w:t>
      </w:r>
    </w:p>
    <w:p w14:paraId="4ED80F75" w14:textId="77777777" w:rsidR="00960B10" w:rsidRDefault="00960B10" w:rsidP="003D4FE8">
      <w:pPr>
        <w:pStyle w:val="BodyText2"/>
      </w:pPr>
      <w:r>
        <w:t>To return an objectid use the following:</w:t>
      </w:r>
    </w:p>
    <w:p w14:paraId="51D5DB7C" w14:textId="77777777" w:rsidR="00960B10" w:rsidRPr="00E60E0B" w:rsidRDefault="00960B10" w:rsidP="00397DAF">
      <w:pPr>
        <w:pStyle w:val="Code"/>
      </w:pPr>
      <w:r w:rsidRPr="00960B10">
        <w:t>CAST (row_number() over() AS int) as objectid,</w:t>
      </w:r>
    </w:p>
    <w:p w14:paraId="1452180A" w14:textId="77777777" w:rsidR="00D502D3" w:rsidRDefault="00D502D3" w:rsidP="00324C76">
      <w:pPr>
        <w:pStyle w:val="Heading5"/>
      </w:pPr>
      <w:r>
        <w:t>XML return</w:t>
      </w:r>
    </w:p>
    <w:p w14:paraId="2C70F201" w14:textId="77777777" w:rsidR="00DA0D14" w:rsidRDefault="00937D8D" w:rsidP="00DA0D14">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397DAF">
      <w:pPr>
        <w:pStyle w:val="Code"/>
      </w:pPr>
      <w:r w:rsidRPr="00C85F70">
        <w:t>import xml.etree.ElementTree as xml</w:t>
      </w:r>
    </w:p>
    <w:p w14:paraId="2F42DFCD" w14:textId="77777777" w:rsidR="00C85F70" w:rsidRDefault="00C85F70" w:rsidP="00397DAF">
      <w:pPr>
        <w:pStyle w:val="Code"/>
      </w:pPr>
      <w:r>
        <w:t>root = xml.Element('species</w:t>
      </w:r>
      <w:r w:rsidR="001F52FB">
        <w:t>List</w:t>
      </w:r>
      <w:r w:rsidRPr="00C85F70">
        <w:t>')</w:t>
      </w:r>
    </w:p>
    <w:p w14:paraId="339085CD" w14:textId="77777777" w:rsidR="001F52FB" w:rsidRDefault="001F52FB" w:rsidP="00397DAF">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397DAF">
      <w:pPr>
        <w:pStyle w:val="Code"/>
      </w:pPr>
      <w:r>
        <w:t>for child in children:</w:t>
      </w:r>
    </w:p>
    <w:p w14:paraId="5C563951" w14:textId="77777777" w:rsidR="004B274D" w:rsidRDefault="004B274D" w:rsidP="00397DAF">
      <w:pPr>
        <w:pStyle w:val="Code"/>
      </w:pPr>
      <w:r>
        <w:t xml:space="preserve">     root.append(child)</w:t>
      </w:r>
    </w:p>
    <w:p w14:paraId="72E1CC30" w14:textId="77777777" w:rsidR="001219B0" w:rsidRDefault="000D5359" w:rsidP="003D4FE8">
      <w:pPr>
        <w:pStyle w:val="BodyText2"/>
      </w:pPr>
      <w:r>
        <w:t>To see the xml as text, use</w:t>
      </w:r>
      <w:r w:rsidR="001219B0">
        <w:t>:</w:t>
      </w:r>
    </w:p>
    <w:p w14:paraId="5B633FA0" w14:textId="77777777" w:rsidR="000D5359" w:rsidRDefault="000D5359" w:rsidP="00397DAF">
      <w:pPr>
        <w:pStyle w:val="Code"/>
      </w:pPr>
      <w:r>
        <w:t>xml.tostring(root)</w:t>
      </w:r>
    </w:p>
    <w:p w14:paraId="098CD670" w14:textId="77777777" w:rsidR="00B07CB0" w:rsidRDefault="00B07CB0" w:rsidP="003D4FE8">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3D4FE8">
      <w:pPr>
        <w:pStyle w:val="BodyText2"/>
      </w:pPr>
      <w:r>
        <w:t>The content type of the xml data that is streamed back must be set to ‘text/xml’ in order for it to be understood properly in the client app, e.g. Excel.</w:t>
      </w:r>
    </w:p>
    <w:p w14:paraId="793349E2" w14:textId="23E4A661" w:rsidR="000B6543" w:rsidRDefault="000B6543" w:rsidP="00324C76">
      <w:pPr>
        <w:pStyle w:val="Heading5"/>
      </w:pPr>
      <w:bookmarkStart w:id="103" w:name="_Ref369693258"/>
      <w:r>
        <w:t>PDF return</w:t>
      </w:r>
      <w:bookmarkEnd w:id="103"/>
    </w:p>
    <w:p w14:paraId="3FA65BA9" w14:textId="77777777" w:rsidR="000B6543" w:rsidRDefault="000B6543" w:rsidP="003D4FE8">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082D6F" w:rsidP="003D4FE8">
      <w:pPr>
        <w:pStyle w:val="BodyText2"/>
      </w:pPr>
      <w:hyperlink r:id="rId401" w:history="1">
        <w:r w:rsidR="00BD09D2">
          <w:rPr>
            <w:rStyle w:val="Hyperlink"/>
          </w:rPr>
          <w:t>http://dopa-services.jrc.ec.europa.eu/services/especies/get_pa_species_list2?wdpa_id=785&amp;rlstatus=EN&amp;format=json</w:t>
        </w:r>
      </w:hyperlink>
    </w:p>
    <w:p w14:paraId="53EFCA23" w14:textId="77777777" w:rsidR="00BD09D2" w:rsidRDefault="00BD09D2" w:rsidP="003D4FE8">
      <w:pPr>
        <w:pStyle w:val="BodyText2"/>
      </w:pPr>
      <w:r>
        <w:t>works but</w:t>
      </w:r>
    </w:p>
    <w:p w14:paraId="312A9155" w14:textId="77777777" w:rsidR="00BD09D2" w:rsidRDefault="00082D6F" w:rsidP="003D4FE8">
      <w:pPr>
        <w:pStyle w:val="BodyText2"/>
      </w:pPr>
      <w:hyperlink r:id="rId402"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3D4FE8">
      <w:pPr>
        <w:pStyle w:val="BodyText2"/>
      </w:pPr>
      <w:r>
        <w:t>doesn’t because of this species:</w:t>
      </w:r>
    </w:p>
    <w:p w14:paraId="76395B20" w14:textId="77777777" w:rsidR="00FC008E" w:rsidRDefault="00FC008E" w:rsidP="00397DAF">
      <w:pPr>
        <w:pStyle w:val="Code"/>
      </w:pPr>
      <w:r>
        <w:t xml:space="preserve">   "iucn_species_id": 10551, </w:t>
      </w:r>
    </w:p>
    <w:p w14:paraId="1169CE05" w14:textId="77777777" w:rsidR="00FC008E" w:rsidRDefault="00FC008E" w:rsidP="00397DAF">
      <w:pPr>
        <w:pStyle w:val="Code"/>
      </w:pPr>
      <w:r>
        <w:t xml:space="preserve">   "taxon": "Hylobates muelleri", </w:t>
      </w:r>
    </w:p>
    <w:p w14:paraId="23113ECE" w14:textId="77777777" w:rsidR="00FC008E" w:rsidRDefault="00FC008E" w:rsidP="00397DAF">
      <w:pPr>
        <w:pStyle w:val="Code"/>
      </w:pPr>
      <w:r>
        <w:t xml:space="preserve">   "common_name": "M\u00fcller's Bornean Gibbon", </w:t>
      </w:r>
    </w:p>
    <w:p w14:paraId="67A32605" w14:textId="77777777" w:rsidR="000D66E4" w:rsidRDefault="00B67699" w:rsidP="003D4FE8">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324C76">
      <w:pPr>
        <w:pStyle w:val="Heading5"/>
      </w:pPr>
      <w:r>
        <w:t>Encoding issues</w:t>
      </w:r>
    </w:p>
    <w:p w14:paraId="25DB65AE" w14:textId="77777777" w:rsidR="00590029" w:rsidRDefault="00BE4ECC" w:rsidP="003D4FE8">
      <w:pPr>
        <w:pStyle w:val="BodyText2"/>
      </w:pPr>
      <w:r>
        <w:lastRenderedPageBreak/>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3D4FE8">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397DAF">
      <w:pPr>
        <w:pStyle w:val="sql"/>
      </w:pPr>
      <w:r w:rsidRPr="00C63794">
        <w:t>select * from especies.species_charisma where common_name like '%' || chr(65535) || '%'</w:t>
      </w:r>
    </w:p>
    <w:p w14:paraId="2CAE0B19" w14:textId="77777777" w:rsidR="00BE4ECC" w:rsidRDefault="00C345B6" w:rsidP="003D4FE8">
      <w:pPr>
        <w:pStyle w:val="BodyText2"/>
      </w:pPr>
      <w:r>
        <w:t xml:space="preserve">can be corrected </w:t>
      </w:r>
      <w:r w:rsidR="00BE4ECC">
        <w:t>them with:</w:t>
      </w:r>
    </w:p>
    <w:p w14:paraId="2BEC8411" w14:textId="77777777" w:rsidR="00BE4ECC" w:rsidRDefault="00BE4ECC" w:rsidP="00397DAF">
      <w:pPr>
        <w:pStyle w:val="sql"/>
      </w:pPr>
      <w:r w:rsidRPr="007E650A">
        <w:t>update species_charisma set common_name = null where common_name like '%' || chr(65535) || '%'</w:t>
      </w:r>
    </w:p>
    <w:p w14:paraId="2B934CAE" w14:textId="77777777" w:rsidR="00BE4ECC" w:rsidRDefault="00C345B6" w:rsidP="003D4FE8">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92C2E">
      <w:pPr>
        <w:pStyle w:val="Heading4"/>
      </w:pPr>
      <w:r>
        <w:t>Service metadata</w:t>
      </w:r>
    </w:p>
    <w:p w14:paraId="66018D79" w14:textId="77777777" w:rsidR="00792C2E" w:rsidRPr="00792C2E" w:rsidRDefault="00792C2E" w:rsidP="003D4FE8">
      <w:pPr>
        <w:pStyle w:val="BodyText2"/>
      </w:pPr>
      <w:r>
        <w:t xml:space="preserve">I like the metadata that is described </w:t>
      </w:r>
      <w:hyperlink r:id="rId403" w:anchor="!/api/Ext.data.JsonReader" w:history="1">
        <w:r w:rsidRPr="00792C2E">
          <w:rPr>
            <w:rStyle w:val="Hyperlink"/>
          </w:rPr>
          <w:t>here</w:t>
        </w:r>
      </w:hyperlink>
      <w:r>
        <w:t xml:space="preserve">. We </w:t>
      </w:r>
    </w:p>
    <w:p w14:paraId="06F078F0" w14:textId="77777777" w:rsidR="00775BEC" w:rsidRDefault="00775BEC" w:rsidP="00775BEC">
      <w:pPr>
        <w:pStyle w:val="Heading4"/>
      </w:pPr>
      <w:r>
        <w:t>REST Server Directory Queries</w:t>
      </w:r>
    </w:p>
    <w:p w14:paraId="525C4FA0" w14:textId="1D4CE26D" w:rsidR="00775BEC" w:rsidRPr="00775BEC" w:rsidRDefault="00775BEC" w:rsidP="00775BEC">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CE495F">
      <w:pPr>
        <w:pStyle w:val="Heading4"/>
      </w:pPr>
      <w:r>
        <w:t>Secure services</w:t>
      </w:r>
    </w:p>
    <w:p w14:paraId="0382A849" w14:textId="77777777" w:rsidR="00CE495F" w:rsidRDefault="00CE495F" w:rsidP="003D4FE8">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3D4FE8">
      <w:pPr>
        <w:pStyle w:val="BodyText2"/>
      </w:pPr>
      <w:r>
        <w:t xml:space="preserve">Looking into OAuth2 from this </w:t>
      </w:r>
      <w:hyperlink r:id="rId404"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3D4FE8">
      <w:pPr>
        <w:pStyle w:val="BodyText2"/>
      </w:pPr>
      <w:r>
        <w:t xml:space="preserve">Cant find an existing Python OAuth2 provider, although there is a good blog </w:t>
      </w:r>
      <w:hyperlink r:id="rId405"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06"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07" w:history="1">
        <w:r w:rsidR="00D27B10" w:rsidRPr="00D27B10">
          <w:rPr>
            <w:rStyle w:val="Hyperlink"/>
          </w:rPr>
          <w:t>here</w:t>
        </w:r>
      </w:hyperlink>
      <w:r w:rsidR="00D27B10">
        <w:t>.</w:t>
      </w:r>
    </w:p>
    <w:p w14:paraId="5AE78F6C" w14:textId="77777777" w:rsidR="00C553F2" w:rsidRDefault="00C553F2" w:rsidP="00397DAF">
      <w:pPr>
        <w:pStyle w:val="Code"/>
      </w:pPr>
      <w:r w:rsidRPr="00C553F2">
        <w:t>/etc/ssl/certs</w:t>
      </w:r>
      <w:r w:rsidR="00EB2F84">
        <w:t>/localhost.crt</w:t>
      </w:r>
    </w:p>
    <w:p w14:paraId="0075F8EE" w14:textId="77777777" w:rsidR="00C553F2" w:rsidRDefault="00C553F2" w:rsidP="00397DAF">
      <w:pPr>
        <w:pStyle w:val="Code"/>
      </w:pPr>
      <w:r w:rsidRPr="00C553F2">
        <w:t>/etc/pki/tls/private/localhost.key</w:t>
      </w:r>
    </w:p>
    <w:p w14:paraId="48DB7C01" w14:textId="77777777" w:rsidR="00780F23" w:rsidRDefault="00780F23" w:rsidP="003D4FE8">
      <w:pPr>
        <w:pStyle w:val="BodyText2"/>
      </w:pPr>
      <w:r>
        <w:t>Michael had a look and it looks like the map server machine is not listening on port 43 at all.</w:t>
      </w:r>
    </w:p>
    <w:p w14:paraId="27311F63" w14:textId="77777777" w:rsidR="00136024" w:rsidRDefault="00136024" w:rsidP="003D4FE8">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082D6F" w:rsidP="003D4FE8">
      <w:pPr>
        <w:pStyle w:val="BodyText2"/>
      </w:pPr>
      <w:hyperlink r:id="rId408"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3D4FE8">
      <w:pPr>
        <w:pStyle w:val="BodyText2"/>
      </w:pPr>
      <w:r>
        <w:t>Looking at the 'dopa_error_log'  on the h05-prod-vm3 machine, this is what we get:</w:t>
      </w:r>
    </w:p>
    <w:p w14:paraId="1EEC95CC" w14:textId="77777777" w:rsidR="00796B85" w:rsidRDefault="00796B85" w:rsidP="00397DAF">
      <w:pPr>
        <w:pStyle w:val="Unix"/>
      </w:pPr>
      <w:r>
        <w:t>[Fri Nov 15 14:39:04 2013] [error] [client 139.191.147.152] Traceback (most recent call last):</w:t>
      </w:r>
    </w:p>
    <w:p w14:paraId="753B7EA2" w14:textId="77777777" w:rsidR="00796B85" w:rsidRDefault="00796B85" w:rsidP="00397DAF">
      <w:pPr>
        <w:pStyle w:val="Unix"/>
      </w:pPr>
      <w:r>
        <w:t>[Fri Nov 15 14:39:04 2013] [error] [client 139.191.147.152]   File "/usr/lib/python2.6/site-packages/web.py-0.37-py2.6.egg/web/application.py", line 239, in process</w:t>
      </w:r>
    </w:p>
    <w:p w14:paraId="067610A7" w14:textId="77777777" w:rsidR="00796B85" w:rsidRDefault="00796B85" w:rsidP="00397DAF">
      <w:pPr>
        <w:pStyle w:val="Unix"/>
      </w:pPr>
      <w:r>
        <w:t>[Fri Nov 15 14:39:04 2013] [error] [client 139.191.147.152]     return self.handle()</w:t>
      </w:r>
    </w:p>
    <w:p w14:paraId="7A699D9F" w14:textId="77777777" w:rsidR="00796B85" w:rsidRDefault="00796B85" w:rsidP="00397DAF">
      <w:pPr>
        <w:pStyle w:val="Unix"/>
      </w:pPr>
      <w:r>
        <w:t>[Fri Nov 15 14:39:04 2013] [error] [client 139.191.147.152]   File "/usr/lib/python2.6/site-packages/web.py-0.37-py2.6.egg/web/application.py", line 230, in handle</w:t>
      </w:r>
    </w:p>
    <w:p w14:paraId="40D0DD7D" w14:textId="77777777" w:rsidR="00796B85" w:rsidRDefault="00796B85" w:rsidP="00397DAF">
      <w:pPr>
        <w:pStyle w:val="Unix"/>
      </w:pPr>
      <w:r>
        <w:t>[Fri Nov 15 14:39:04 2013] [error] [client 139.191.147.152]     return self._delegate(fn, self.fvars, args)</w:t>
      </w:r>
    </w:p>
    <w:p w14:paraId="27CDE0A6" w14:textId="77777777" w:rsidR="00796B85" w:rsidRDefault="00796B85" w:rsidP="00397DAF">
      <w:pPr>
        <w:pStyle w:val="Unix"/>
      </w:pPr>
      <w:r>
        <w:t>[Fri Nov 15 14:39:04 2013] [error] [client 139.191.147.152]   File "/usr/lib/python2.6/site-packages/web.py-0.37-py2.6.egg/web/application.py", line 420, in _delegate</w:t>
      </w:r>
    </w:p>
    <w:p w14:paraId="20300AC9" w14:textId="77777777" w:rsidR="00796B85" w:rsidRDefault="00796B85" w:rsidP="00397DAF">
      <w:pPr>
        <w:pStyle w:val="Unix"/>
      </w:pPr>
      <w:r>
        <w:t>[Fri Nov 15 14:39:04 2013] [error] [client 139.191.147.152]     return handle_class(cls)</w:t>
      </w:r>
    </w:p>
    <w:p w14:paraId="6E1A899F" w14:textId="77777777" w:rsidR="00796B85" w:rsidRDefault="00796B85" w:rsidP="00397DAF">
      <w:pPr>
        <w:pStyle w:val="Unix"/>
      </w:pPr>
      <w:r>
        <w:lastRenderedPageBreak/>
        <w:t>[Fri Nov 15 14:39:04 2013] [error] [client 139.191.147.152]   File "/usr/lib/python2.6/site-packages/web.py-0.37-py2.6.egg/web/application.py", line 396, in handle_class</w:t>
      </w:r>
    </w:p>
    <w:p w14:paraId="0B1E9958" w14:textId="77777777" w:rsidR="00796B85" w:rsidRDefault="00796B85" w:rsidP="00397DAF">
      <w:pPr>
        <w:pStyle w:val="Unix"/>
      </w:pPr>
      <w:r>
        <w:t>[Fri Nov 15 14:39:04 2013] [error] [client 139.191.147.152]     return tocall(*args)</w:t>
      </w:r>
    </w:p>
    <w:p w14:paraId="2FED6CC2" w14:textId="77777777" w:rsidR="00796B85" w:rsidRDefault="00796B85" w:rsidP="00397DAF">
      <w:pPr>
        <w:pStyle w:val="Unix"/>
      </w:pPr>
      <w:r>
        <w:t>[Fri Nov 15 14:39:04 2013] [error] [client 139.191.147.152]   File "/srv/www/dopa-services/cgi-bin/services", line 74, in GET</w:t>
      </w:r>
    </w:p>
    <w:p w14:paraId="42721343" w14:textId="77777777" w:rsidR="00796B85" w:rsidRDefault="00796B85" w:rsidP="00397DAF">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397DAF">
      <w:pPr>
        <w:pStyle w:val="Unix"/>
      </w:pPr>
      <w:r>
        <w:t>[Fri Nov 15 14:39:04 2013] [error] [client 139.191.147.152]   File "/srv/www/dopa-services/cgi-bin/services", line 155, in callservice</w:t>
      </w:r>
    </w:p>
    <w:p w14:paraId="675EC631" w14:textId="77777777" w:rsidR="00796B85" w:rsidRDefault="00796B85" w:rsidP="00397DAF">
      <w:pPr>
        <w:pStyle w:val="Unix"/>
      </w:pPr>
      <w:r>
        <w:t>[Fri Nov 15 14:39:04 2013] [error] [client 139.191.147.152]     vals = ecasAuthenticate(servicename, params)</w:t>
      </w:r>
    </w:p>
    <w:p w14:paraId="39E64435" w14:textId="77777777" w:rsidR="00796B85" w:rsidRDefault="00796B85" w:rsidP="00397DAF">
      <w:pPr>
        <w:pStyle w:val="Unix"/>
      </w:pPr>
      <w:r>
        <w:t>[Fri Nov 15 14:39:04 2013] [error] [client 139.191.147.152]   File "/srv/www/dopa-services/cgi-bin/services", line 396, in ecasAuthenticate</w:t>
      </w:r>
    </w:p>
    <w:p w14:paraId="51D36923" w14:textId="77777777" w:rsidR="00796B85" w:rsidRDefault="00796B85" w:rsidP="00397DAF">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397DAF">
      <w:pPr>
        <w:pStyle w:val="Unix"/>
      </w:pPr>
      <w:r>
        <w:t>[Fri Nov 15 14:39:04 2013] [error] [client 139.191.147.152]   File "/usr/lib/python2.6/site-packages/pycas.py", line 354, in login</w:t>
      </w:r>
    </w:p>
    <w:p w14:paraId="4E08DCC1" w14:textId="77777777" w:rsidR="00796B85" w:rsidRDefault="00796B85" w:rsidP="00397DAF">
      <w:pPr>
        <w:pStyle w:val="Unix"/>
      </w:pPr>
      <w:r>
        <w:t>[Fri Nov 15 14:39:04 2013] [error] [client 139.191.147.152]     ticket_status, id = get_ticket_status(cas_host,service_url,protocol,opt)</w:t>
      </w:r>
    </w:p>
    <w:p w14:paraId="4509ABA9" w14:textId="77777777" w:rsidR="00796B85" w:rsidRDefault="00796B85" w:rsidP="00397DAF">
      <w:pPr>
        <w:pStyle w:val="Unix"/>
      </w:pPr>
      <w:r>
        <w:t>[Fri Nov 15 14:39:04 2013] [error] [client 139.191.147.152]   File "/usr/lib/python2.6/site-packages/pycas.py", line 313, in get_ticket_status</w:t>
      </w:r>
    </w:p>
    <w:p w14:paraId="1F0B3A2E" w14:textId="77777777" w:rsidR="00796B85" w:rsidRDefault="00796B85" w:rsidP="00397DAF">
      <w:pPr>
        <w:pStyle w:val="Unix"/>
      </w:pPr>
      <w:r>
        <w:t>[Fri Nov 15 14:39:04 2013] [error] [client 139.191.147.152]     ticket_status, id = validate_cas_2(cas_host, service_url, ticket, opt)</w:t>
      </w:r>
    </w:p>
    <w:p w14:paraId="0CC3AAA4" w14:textId="77777777" w:rsidR="00796B85" w:rsidRDefault="00796B85" w:rsidP="00397DAF">
      <w:pPr>
        <w:pStyle w:val="Unix"/>
      </w:pPr>
      <w:r>
        <w:t>[Fri Nov 15 14:39:04 2013] [error] [client 139.191.147.152]   File "/usr/lib/python2.6/site-packages/pycas.py", line 272, in validate_cas_2</w:t>
      </w:r>
    </w:p>
    <w:p w14:paraId="49760455" w14:textId="77777777" w:rsidR="00796B85" w:rsidRDefault="00796B85" w:rsidP="00397DAF">
      <w:pPr>
        <w:pStyle w:val="Unix"/>
      </w:pPr>
      <w:r>
        <w:t>[Fri Nov 15 14:39:04 2013] [error] [client 139.191.147.152]     f_validate   = urllib.urlopen(cas_validate)</w:t>
      </w:r>
    </w:p>
    <w:p w14:paraId="4F9117E8" w14:textId="77777777" w:rsidR="00796B85" w:rsidRDefault="00796B85" w:rsidP="00397DAF">
      <w:pPr>
        <w:pStyle w:val="Unix"/>
      </w:pPr>
      <w:r>
        <w:t>[Fri Nov 15 14:39:04 2013] [error] [client 139.191.147.152]   File "/usr/lib64/python2.6/urllib.py", line 86, in urlopen</w:t>
      </w:r>
    </w:p>
    <w:p w14:paraId="0C4EEFC2" w14:textId="77777777" w:rsidR="00796B85" w:rsidRDefault="00796B85" w:rsidP="00397DAF">
      <w:pPr>
        <w:pStyle w:val="Unix"/>
      </w:pPr>
      <w:r>
        <w:t>[Fri Nov 15 14:39:04 2013] [error] [client 139.191.147.152]     return opener.open(url)</w:t>
      </w:r>
    </w:p>
    <w:p w14:paraId="4B509C19" w14:textId="77777777" w:rsidR="00796B85" w:rsidRDefault="00796B85" w:rsidP="00397DAF">
      <w:pPr>
        <w:pStyle w:val="Unix"/>
      </w:pPr>
      <w:r>
        <w:t>[Fri Nov 15 14:39:04 2013] [error] [client 139.191.147.152]   File "/usr/lib64/python2.6/urllib.py", line 207, in open</w:t>
      </w:r>
    </w:p>
    <w:p w14:paraId="6E8154E1" w14:textId="77777777" w:rsidR="00796B85" w:rsidRDefault="00796B85" w:rsidP="00397DAF">
      <w:pPr>
        <w:pStyle w:val="Unix"/>
      </w:pPr>
      <w:r>
        <w:t>[Fri Nov 15 14:39:04 2013] [error] [client 139.191.147.152]     return getattr(self, name)(url)</w:t>
      </w:r>
    </w:p>
    <w:p w14:paraId="72A227DB" w14:textId="77777777" w:rsidR="00796B85" w:rsidRDefault="00796B85" w:rsidP="00397DAF">
      <w:pPr>
        <w:pStyle w:val="Unix"/>
      </w:pPr>
      <w:r>
        <w:t>[Fri Nov 15 14:39:04 2013] [error] [client 139.191.147.152]   File "/usr/lib64/python2.6/urllib.py", line 441, in open_https</w:t>
      </w:r>
    </w:p>
    <w:p w14:paraId="51E000F5" w14:textId="77777777" w:rsidR="00796B85" w:rsidRDefault="00796B85" w:rsidP="00397DAF">
      <w:pPr>
        <w:pStyle w:val="Unix"/>
      </w:pPr>
      <w:r>
        <w:t>[Fri Nov 15 14:39:04 2013] [error] [client 139.191.147.152]     h.endheaders()</w:t>
      </w:r>
    </w:p>
    <w:p w14:paraId="19918F59" w14:textId="77777777" w:rsidR="00796B85" w:rsidRDefault="00796B85" w:rsidP="00397DAF">
      <w:pPr>
        <w:pStyle w:val="Unix"/>
      </w:pPr>
      <w:r>
        <w:t>[Fri Nov 15 14:39:04 2013] [error] [client 139.191.147.152]   File "/usr/lib64/python2.6/httplib.py", line 908, in endheaders</w:t>
      </w:r>
    </w:p>
    <w:p w14:paraId="003502BB" w14:textId="77777777" w:rsidR="00796B85" w:rsidRDefault="00796B85" w:rsidP="00397DAF">
      <w:pPr>
        <w:pStyle w:val="Unix"/>
      </w:pPr>
      <w:r>
        <w:t>[Fri Nov 15 14:39:04 2013] [error] [client 139.191.147.152]     self._send_output()</w:t>
      </w:r>
    </w:p>
    <w:p w14:paraId="0CB678A8" w14:textId="77777777" w:rsidR="00796B85" w:rsidRDefault="00796B85" w:rsidP="00397DAF">
      <w:pPr>
        <w:pStyle w:val="Unix"/>
      </w:pPr>
      <w:r>
        <w:t>[Fri Nov 15 14:39:04 2013] [error] [client 139.191.147.152]   File "/usr/lib64/python2.6/httplib.py", line 780, in _send_output</w:t>
      </w:r>
    </w:p>
    <w:p w14:paraId="4F3F8BC4" w14:textId="77777777" w:rsidR="00796B85" w:rsidRDefault="00796B85" w:rsidP="00397DAF">
      <w:pPr>
        <w:pStyle w:val="Unix"/>
      </w:pPr>
      <w:r>
        <w:t>[Fri Nov 15 14:39:04 2013] [error] [client 139.191.147.152]     self.send(msg)</w:t>
      </w:r>
    </w:p>
    <w:p w14:paraId="53E1B20A" w14:textId="77777777" w:rsidR="00796B85" w:rsidRDefault="00796B85" w:rsidP="00397DAF">
      <w:pPr>
        <w:pStyle w:val="Unix"/>
      </w:pPr>
      <w:r>
        <w:t>[Fri Nov 15 14:39:04 2013] [error] [client 139.191.147.152]   File "/usr/lib64/python2.6/httplib.py", line 739, in send</w:t>
      </w:r>
    </w:p>
    <w:p w14:paraId="1477FE01" w14:textId="77777777" w:rsidR="00796B85" w:rsidRDefault="00796B85" w:rsidP="00397DAF">
      <w:pPr>
        <w:pStyle w:val="Unix"/>
      </w:pPr>
      <w:r>
        <w:t>[Fri Nov 15 14:39:04 2013] [error] [client 139.191.147.152]     self.connect()</w:t>
      </w:r>
    </w:p>
    <w:p w14:paraId="5A583412" w14:textId="77777777" w:rsidR="00796B85" w:rsidRDefault="00796B85" w:rsidP="00397DAF">
      <w:pPr>
        <w:pStyle w:val="Unix"/>
      </w:pPr>
      <w:r>
        <w:t>[Fri Nov 15 14:39:04 2013] [error] [client 139.191.147.152]   File "/usr/lib64/python2.6/httplib.py", line 1112, in connect</w:t>
      </w:r>
    </w:p>
    <w:p w14:paraId="04D269DD" w14:textId="77777777" w:rsidR="00796B85" w:rsidRDefault="00796B85" w:rsidP="00397DAF">
      <w:pPr>
        <w:pStyle w:val="Unix"/>
      </w:pPr>
      <w:r>
        <w:t>[Fri Nov 15 14:39:04 2013] [error] [client 139.191.147.152]     sock = socket.create_connection((self.host, self.port), self.timeout)</w:t>
      </w:r>
    </w:p>
    <w:p w14:paraId="1733F62A" w14:textId="77777777" w:rsidR="00796B85" w:rsidRDefault="00796B85" w:rsidP="00397DAF">
      <w:pPr>
        <w:pStyle w:val="Unix"/>
      </w:pPr>
      <w:r>
        <w:t>[Fri Nov 15 14:39:04 2013] [error] [client 139.191.147.152]   File "/usr/lib64/python2.6/socket.py", line 553, in create_connection</w:t>
      </w:r>
    </w:p>
    <w:p w14:paraId="3F77698C" w14:textId="77777777" w:rsidR="00796B85" w:rsidRDefault="00796B85" w:rsidP="00397DAF">
      <w:pPr>
        <w:pStyle w:val="Unix"/>
      </w:pPr>
      <w:r>
        <w:t>[Fri Nov 15 14:39:04 2013] [error] [client 139.191.147.152]     for res in getaddrinfo(host, port, 0, SOCK_STREAM):</w:t>
      </w:r>
    </w:p>
    <w:p w14:paraId="6318F3DA" w14:textId="77777777" w:rsidR="00796B85" w:rsidRDefault="00796B85" w:rsidP="00397DAF">
      <w:pPr>
        <w:pStyle w:val="Unix"/>
      </w:pPr>
      <w:r>
        <w:t>[Fri Nov 15 14:39:04 2013] [error] [client 139.191.147.152] IOError: [Errno socket error] [Errno -2] Name or service not known</w:t>
      </w:r>
    </w:p>
    <w:p w14:paraId="4F4FE3C9" w14:textId="77777777" w:rsidR="007E51C4" w:rsidRDefault="007E51C4" w:rsidP="007E51C4">
      <w:pPr>
        <w:pStyle w:val="Heading4"/>
      </w:pPr>
      <w:r>
        <w:t>Google Earth Engine API-based services</w:t>
      </w:r>
    </w:p>
    <w:p w14:paraId="46E27DF2" w14:textId="77777777" w:rsidR="007E51C4" w:rsidRDefault="009C61F8" w:rsidP="003D4FE8">
      <w:pPr>
        <w:pStyle w:val="BodyText2"/>
      </w:pPr>
      <w:r>
        <w:t xml:space="preserve">Creating a REST-based interface to return images generated by the Google Earth Engine API. </w:t>
      </w:r>
    </w:p>
    <w:p w14:paraId="7A068447" w14:textId="77777777" w:rsidR="009C61F8" w:rsidRDefault="009C61F8" w:rsidP="00324C76">
      <w:pPr>
        <w:pStyle w:val="Heading5"/>
      </w:pPr>
      <w:r>
        <w:t>WMS wrapper</w:t>
      </w:r>
    </w:p>
    <w:p w14:paraId="0E5C3118" w14:textId="393ACF15" w:rsidR="0089063C" w:rsidRPr="009C61F8" w:rsidRDefault="006B1E4E" w:rsidP="003D4FE8">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E22C9C">
      <w:pPr>
        <w:pStyle w:val="Heading3"/>
      </w:pPr>
      <w:r>
        <w:t>REST API Documentation</w:t>
      </w:r>
    </w:p>
    <w:p w14:paraId="440A9FFA" w14:textId="77777777" w:rsidR="00E22C9C" w:rsidRPr="00E22C9C" w:rsidRDefault="00E22C9C" w:rsidP="00E22C9C">
      <w:pPr>
        <w:pStyle w:val="Heading4"/>
      </w:pPr>
      <w:r>
        <w:t>RESTx</w:t>
      </w:r>
    </w:p>
    <w:p w14:paraId="66A821F9" w14:textId="77777777" w:rsidR="00B37D09" w:rsidRDefault="0093510D" w:rsidP="00110E00">
      <w:pPr>
        <w:pStyle w:val="BodyText"/>
      </w:pPr>
      <w:r>
        <w:t xml:space="preserve">Here is the root of the resources on the eHabitat machine: </w:t>
      </w:r>
      <w:hyperlink r:id="rId409" w:history="1">
        <w:r w:rsidRPr="0077669C">
          <w:rPr>
            <w:rStyle w:val="Hyperlink"/>
          </w:rPr>
          <w:t>http://h03-dev-vm7:8001/</w:t>
        </w:r>
      </w:hyperlink>
    </w:p>
    <w:p w14:paraId="5B2C2A5E" w14:textId="77777777" w:rsidR="00B37D09" w:rsidRDefault="0093510D" w:rsidP="003D4FE8">
      <w:pPr>
        <w:pStyle w:val="BodyText2"/>
      </w:pPr>
      <w:r>
        <w:t xml:space="preserve">Following the doc to create you own component: </w:t>
      </w:r>
      <w:hyperlink r:id="rId410" w:history="1">
        <w:r w:rsidRPr="0077669C">
          <w:rPr>
            <w:rStyle w:val="Hyperlink"/>
          </w:rPr>
          <w:t>http://restx.mulesoft.org/writing-your-own-components:</w:t>
        </w:r>
      </w:hyperlink>
    </w:p>
    <w:p w14:paraId="48623AFB" w14:textId="77777777" w:rsidR="00B37D09" w:rsidRDefault="0093510D" w:rsidP="00110E00">
      <w:pPr>
        <w:pStyle w:val="BodyText"/>
      </w:pPr>
      <w:r>
        <w:t>1. Create the new component</w:t>
      </w:r>
    </w:p>
    <w:p w14:paraId="7B7D790F" w14:textId="77777777" w:rsidR="00B37D09" w:rsidRDefault="0093510D" w:rsidP="00110E00">
      <w:pPr>
        <w:pStyle w:val="BodyText"/>
      </w:pPr>
      <w:r>
        <w:t>webuser@h03-dev-vm7:~&gt; cd ../../usr/local/RESTx-0.9.4</w:t>
      </w:r>
    </w:p>
    <w:p w14:paraId="179A3867" w14:textId="77777777" w:rsidR="00B37D09" w:rsidRDefault="0093510D" w:rsidP="00110E00">
      <w:pPr>
        <w:pStyle w:val="BodyText"/>
      </w:pPr>
      <w:r>
        <w:t>webuser@h03-dev-vm7:/usr/local/RESTx-0.9.4&gt; ./restxctl component create ESpeciesServices python</w:t>
      </w:r>
    </w:p>
    <w:p w14:paraId="127275F4" w14:textId="77777777" w:rsidR="00B37D09" w:rsidRDefault="0093510D" w:rsidP="00110E00">
      <w:pPr>
        <w:pStyle w:val="BodyText"/>
      </w:pPr>
      <w:r>
        <w:t>=== Creating a new Python component template. Name: eSpecies</w:t>
      </w:r>
    </w:p>
    <w:p w14:paraId="4C23BD66" w14:textId="77777777" w:rsidR="00B37D09" w:rsidRDefault="0093510D" w:rsidP="00110E00">
      <w:pPr>
        <w:pStyle w:val="BodyText"/>
      </w:pPr>
      <w:r>
        <w:t>Created new component:           /usr/local/RESTx-0.9.4/src/python/restx/components/eSpecies.py</w:t>
      </w:r>
    </w:p>
    <w:p w14:paraId="1225CEE5" w14:textId="77777777" w:rsidR="00B37D09" w:rsidRDefault="0093510D" w:rsidP="00110E00">
      <w:pPr>
        <w:pStyle w:val="BodyText"/>
      </w:pPr>
      <w:r>
        <w:t>Module/package of the component: restx.components.eSpecies</w:t>
      </w:r>
    </w:p>
    <w:p w14:paraId="4F7EDCB1" w14:textId="77777777" w:rsidR="00B37D09" w:rsidRDefault="0093510D" w:rsidP="00110E00">
      <w:pPr>
        <w:pStyle w:val="BodyText"/>
      </w:pPr>
      <w:r>
        <w:t>A server restart is required to enable the component: restxctl restart</w:t>
      </w:r>
    </w:p>
    <w:p w14:paraId="50E5404D" w14:textId="77777777" w:rsidR="00B37D09" w:rsidRDefault="0093510D" w:rsidP="003D4FE8">
      <w:pPr>
        <w:pStyle w:val="BodyText2"/>
      </w:pPr>
      <w:r>
        <w:t>2. Edit the source - opened this in Aptana</w:t>
      </w:r>
    </w:p>
    <w:p w14:paraId="05E0A730" w14:textId="77777777" w:rsidR="00B37D09" w:rsidRDefault="0093510D" w:rsidP="00110E00">
      <w:pPr>
        <w:pStyle w:val="BodyText"/>
      </w:pPr>
      <w:r>
        <w:t>3. Restart the server:</w:t>
      </w:r>
    </w:p>
    <w:p w14:paraId="167A8E6B" w14:textId="77777777" w:rsidR="00B37D09" w:rsidRDefault="0093510D" w:rsidP="00110E00">
      <w:pPr>
        <w:pStyle w:val="BodyText"/>
      </w:pPr>
      <w:r>
        <w:t>./restxctl restart</w:t>
      </w:r>
    </w:p>
    <w:p w14:paraId="76B65843" w14:textId="77777777" w:rsidR="00B37D09" w:rsidRDefault="0093510D" w:rsidP="00110E00">
      <w:pPr>
        <w:pStyle w:val="BodyText"/>
      </w:pPr>
      <w:r>
        <w:t xml:space="preserve">4. To delete a component: </w:t>
      </w:r>
    </w:p>
    <w:p w14:paraId="4C6507C9" w14:textId="77777777" w:rsidR="00B37D09" w:rsidRDefault="0093510D" w:rsidP="00110E00">
      <w:pPr>
        <w:pStyle w:val="BodyText"/>
      </w:pPr>
      <w:r>
        <w:t>./restxctl component delete ESpeciesServices python</w:t>
      </w:r>
    </w:p>
    <w:p w14:paraId="5AE89730" w14:textId="77777777" w:rsidR="00E22C9C" w:rsidRDefault="00E22C9C" w:rsidP="00E22C9C">
      <w:pPr>
        <w:pStyle w:val="Heading4"/>
      </w:pPr>
      <w:r>
        <w:lastRenderedPageBreak/>
        <w:t>WADL</w:t>
      </w:r>
    </w:p>
    <w:p w14:paraId="27FCFF3B" w14:textId="77777777" w:rsidR="00E22C9C" w:rsidRPr="00E22C9C" w:rsidRDefault="00E22C9C" w:rsidP="00110E00">
      <w:pPr>
        <w:pStyle w:val="BodyText"/>
      </w:pPr>
      <w:r>
        <w:t>This looks more promising – basically a REST version of wsdl.</w:t>
      </w:r>
    </w:p>
    <w:p w14:paraId="2FD83867" w14:textId="77777777" w:rsidR="00DF40A9" w:rsidRDefault="00E54678" w:rsidP="00DF40A9">
      <w:pPr>
        <w:pStyle w:val="Heading4"/>
      </w:pPr>
      <w:bookmarkStart w:id="104" w:name="_Ref338922512"/>
      <w:bookmarkStart w:id="105" w:name="_Toc315774608"/>
      <w:r>
        <w:t>Using Introspection from PostGIS</w:t>
      </w:r>
      <w:bookmarkEnd w:id="104"/>
    </w:p>
    <w:p w14:paraId="14F88337" w14:textId="77777777" w:rsidR="00E54678" w:rsidRDefault="00E54678" w:rsidP="003D4FE8">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3D4FE8">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3D4FE8">
            <w:pPr>
              <w:pStyle w:val="Tiny"/>
            </w:pPr>
            <w:r w:rsidRPr="0072144B">
              <w:t>Function</w:t>
            </w:r>
          </w:p>
        </w:tc>
        <w:tc>
          <w:tcPr>
            <w:tcW w:w="3402" w:type="dxa"/>
          </w:tcPr>
          <w:p w14:paraId="53E05094" w14:textId="77777777" w:rsidR="00E54678" w:rsidRPr="0072144B" w:rsidRDefault="00E54678" w:rsidP="003D4FE8">
            <w:pPr>
              <w:pStyle w:val="Tiny"/>
            </w:pPr>
            <w:r w:rsidRPr="0072144B">
              <w:t>Description</w:t>
            </w:r>
          </w:p>
        </w:tc>
        <w:tc>
          <w:tcPr>
            <w:tcW w:w="5103" w:type="dxa"/>
          </w:tcPr>
          <w:p w14:paraId="5F80289D" w14:textId="77777777" w:rsidR="00E54678" w:rsidRPr="0072144B" w:rsidRDefault="00E54678" w:rsidP="003D4FE8">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3D4FE8">
            <w:pPr>
              <w:pStyle w:val="Tiny"/>
            </w:pPr>
            <w:r w:rsidRPr="0072144B">
              <w:t>Parameters</w:t>
            </w:r>
          </w:p>
        </w:tc>
        <w:tc>
          <w:tcPr>
            <w:tcW w:w="3402" w:type="dxa"/>
          </w:tcPr>
          <w:p w14:paraId="6B8AE7A7" w14:textId="77777777" w:rsidR="00E54678" w:rsidRPr="0072144B" w:rsidRDefault="00E54678" w:rsidP="003D4FE8">
            <w:pPr>
              <w:pStyle w:val="Tiny"/>
            </w:pPr>
            <w:r w:rsidRPr="0072144B">
              <w:t>Information about a functions parameters</w:t>
            </w:r>
          </w:p>
        </w:tc>
        <w:tc>
          <w:tcPr>
            <w:tcW w:w="5103" w:type="dxa"/>
          </w:tcPr>
          <w:p w14:paraId="4AE5EA01" w14:textId="77777777" w:rsidR="00E54678" w:rsidRPr="0072144B" w:rsidRDefault="00252140" w:rsidP="003D4FE8">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3D4FE8">
            <w:pPr>
              <w:pStyle w:val="Tiny"/>
            </w:pPr>
            <w:r w:rsidRPr="0072144B">
              <w:t>Routines</w:t>
            </w:r>
          </w:p>
        </w:tc>
        <w:tc>
          <w:tcPr>
            <w:tcW w:w="3402" w:type="dxa"/>
          </w:tcPr>
          <w:p w14:paraId="42AE1B99" w14:textId="77777777" w:rsidR="00E54678" w:rsidRPr="0072144B" w:rsidRDefault="00E54678" w:rsidP="003D4FE8">
            <w:pPr>
              <w:pStyle w:val="Tiny"/>
            </w:pPr>
            <w:r w:rsidRPr="0072144B">
              <w:t>Information about the functions in the database</w:t>
            </w:r>
          </w:p>
        </w:tc>
        <w:tc>
          <w:tcPr>
            <w:tcW w:w="5103" w:type="dxa"/>
          </w:tcPr>
          <w:p w14:paraId="2C65893C" w14:textId="77777777" w:rsidR="00E54678" w:rsidRPr="0072144B" w:rsidRDefault="00E54678" w:rsidP="003D4FE8">
            <w:pPr>
              <w:pStyle w:val="Tiny"/>
            </w:pPr>
            <w:r w:rsidRPr="0072144B">
              <w:t>SELECT * from information_schema.routines where routine_schema = 'especies';</w:t>
            </w:r>
          </w:p>
        </w:tc>
      </w:tr>
    </w:tbl>
    <w:p w14:paraId="37D096EA" w14:textId="77777777" w:rsidR="00AA169A" w:rsidRDefault="000D2045" w:rsidP="003D4FE8">
      <w:pPr>
        <w:pStyle w:val="BodyText2"/>
      </w:pPr>
      <w:r>
        <w:t>The PostgreSQL.pg_description table has all of the descriptions for the database objects.</w:t>
      </w:r>
      <w:r w:rsidR="00AA169A">
        <w:t xml:space="preserve"> There are comment information functions!! Here </w:t>
      </w:r>
      <w:hyperlink r:id="rId411"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3D4FE8">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3D4FE8">
            <w:pPr>
              <w:pStyle w:val="Tiny"/>
            </w:pPr>
            <w:r w:rsidRPr="00FA3E85">
              <w:t>SQL</w:t>
            </w:r>
          </w:p>
        </w:tc>
        <w:tc>
          <w:tcPr>
            <w:tcW w:w="2585" w:type="dxa"/>
          </w:tcPr>
          <w:p w14:paraId="74F98774" w14:textId="77777777" w:rsidR="001A0148" w:rsidRPr="00FA3E85" w:rsidRDefault="001A0148" w:rsidP="003D4FE8">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3D4FE8">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3D4FE8">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3D4FE8">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3D4FE8">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3D4FE8">
            <w:pPr>
              <w:pStyle w:val="Tiny"/>
            </w:pPr>
            <w:r w:rsidRPr="00FA3E85">
              <w:t>SELECT obj_description('especies.species_wdpa'::regclass, 'pg_class') ;</w:t>
            </w:r>
          </w:p>
        </w:tc>
        <w:tc>
          <w:tcPr>
            <w:tcW w:w="2585" w:type="dxa"/>
          </w:tcPr>
          <w:p w14:paraId="1992F426" w14:textId="77777777" w:rsidR="001A0148" w:rsidRPr="00FA3E85" w:rsidRDefault="00310484" w:rsidP="003D4FE8">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3D4FE8">
            <w:pPr>
              <w:pStyle w:val="Tiny"/>
            </w:pPr>
            <w:r w:rsidRPr="00FA3E85">
              <w:t>SELECT obj_description('especies.species_wdpa'::regclass);</w:t>
            </w:r>
          </w:p>
        </w:tc>
        <w:tc>
          <w:tcPr>
            <w:tcW w:w="2585" w:type="dxa"/>
          </w:tcPr>
          <w:p w14:paraId="283ACD73" w14:textId="77777777" w:rsidR="00FA3E85" w:rsidRPr="00FA3E85" w:rsidRDefault="00FA3E85" w:rsidP="003D4FE8">
            <w:pPr>
              <w:pStyle w:val="Tiny"/>
            </w:pPr>
            <w:r>
              <w:t>“</w:t>
            </w:r>
          </w:p>
        </w:tc>
      </w:tr>
      <w:tr w:rsidR="00020AC0" w:rsidRPr="00FA3E85" w14:paraId="3514045B" w14:textId="77777777" w:rsidTr="001A0148">
        <w:tc>
          <w:tcPr>
            <w:tcW w:w="5920" w:type="dxa"/>
          </w:tcPr>
          <w:p w14:paraId="5EB13533" w14:textId="77777777" w:rsidR="00020AC0" w:rsidRPr="00FA3E85" w:rsidRDefault="00FA3E85" w:rsidP="003D4FE8">
            <w:pPr>
              <w:pStyle w:val="Tiny"/>
            </w:pPr>
            <w:r w:rsidRPr="00FA3E85">
              <w:t>SELECT obj_description(301929987, 'pg_proc') ;</w:t>
            </w:r>
          </w:p>
        </w:tc>
        <w:tc>
          <w:tcPr>
            <w:tcW w:w="2585" w:type="dxa"/>
          </w:tcPr>
          <w:p w14:paraId="4F52C31D" w14:textId="77777777" w:rsidR="00020AC0" w:rsidRPr="00FA3E85" w:rsidRDefault="00020AC0" w:rsidP="003D4FE8">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3D4FE8">
            <w:pPr>
              <w:pStyle w:val="Tiny"/>
            </w:pPr>
            <w:r w:rsidRPr="0030438D">
              <w:t>SELECT 'especies.getpacount'::regproc;</w:t>
            </w:r>
          </w:p>
        </w:tc>
        <w:tc>
          <w:tcPr>
            <w:tcW w:w="2585" w:type="dxa"/>
          </w:tcPr>
          <w:p w14:paraId="4FAE1293" w14:textId="77777777" w:rsidR="00FA3E85" w:rsidRPr="00FA3E85" w:rsidRDefault="0030438D" w:rsidP="003D4FE8">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3D4FE8">
            <w:pPr>
              <w:pStyle w:val="Tiny"/>
            </w:pPr>
            <w:r w:rsidRPr="0030438D">
              <w:t>SELECT obj_description('especies.getpacount'::regproc, 'pg_proc');</w:t>
            </w:r>
          </w:p>
        </w:tc>
        <w:tc>
          <w:tcPr>
            <w:tcW w:w="2585" w:type="dxa"/>
          </w:tcPr>
          <w:p w14:paraId="0447A027" w14:textId="77777777" w:rsidR="0030438D" w:rsidRDefault="0030438D" w:rsidP="003D4FE8">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3D4FE8">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3D4FE8">
            <w:pPr>
              <w:pStyle w:val="Tiny"/>
            </w:pPr>
            <w:r>
              <w:t>Gets the function name and its description</w:t>
            </w:r>
          </w:p>
        </w:tc>
      </w:tr>
    </w:tbl>
    <w:p w14:paraId="1550F7CE" w14:textId="77777777" w:rsidR="001A0148" w:rsidRDefault="00020AC0" w:rsidP="003D4FE8">
      <w:pPr>
        <w:pStyle w:val="BodyText2"/>
      </w:pPr>
      <w:r>
        <w:t xml:space="preserve">The last method is the best and the system catalog parameter is specified </w:t>
      </w:r>
      <w:hyperlink r:id="rId412" w:history="1">
        <w:r w:rsidRPr="00020AC0">
          <w:rPr>
            <w:rStyle w:val="Hyperlink"/>
          </w:rPr>
          <w:t>here</w:t>
        </w:r>
      </w:hyperlink>
      <w:r>
        <w:t>.</w:t>
      </w:r>
    </w:p>
    <w:p w14:paraId="5E3F461E" w14:textId="77777777" w:rsidR="005F686F" w:rsidRDefault="005F686F" w:rsidP="003D4FE8">
      <w:pPr>
        <w:pStyle w:val="BodyText2"/>
      </w:pPr>
      <w:r>
        <w:t xml:space="preserve">The getclass is a way of getting the class OID for a table – there are different ways of getting OIDs for other types of objects, e.g. to get the OID for a procedure you use regprocedure (see </w:t>
      </w:r>
      <w:hyperlink r:id="rId413"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3D4FE8">
      <w:pPr>
        <w:pStyle w:val="BodyText2"/>
      </w:pPr>
      <w:r>
        <w:t xml:space="preserve">Looks like you cant put comments on a functions arguments </w:t>
      </w:r>
      <w:hyperlink r:id="rId414" w:history="1">
        <w:r w:rsidRPr="00451288">
          <w:rPr>
            <w:rStyle w:val="Hyperlink"/>
          </w:rPr>
          <w:t>boo</w:t>
        </w:r>
      </w:hyperlink>
      <w:r>
        <w:t xml:space="preserve"> </w:t>
      </w:r>
      <w:r>
        <w:sym w:font="Wingdings" w:char="F04C"/>
      </w:r>
      <w:r>
        <w:t>.</w:t>
      </w:r>
    </w:p>
    <w:p w14:paraId="75E49B2E" w14:textId="77777777" w:rsidR="00AD6080" w:rsidRDefault="00AD6080" w:rsidP="003D4FE8">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397DAF">
      <w:pPr>
        <w:pStyle w:val="Code"/>
      </w:pPr>
      <w:r>
        <w:tab/>
        <w:t>$if functions:</w:t>
      </w:r>
    </w:p>
    <w:p w14:paraId="5FCCD996" w14:textId="77777777" w:rsidR="00AD6080" w:rsidRDefault="00AD6080" w:rsidP="00397DAF">
      <w:pPr>
        <w:pStyle w:val="Code"/>
      </w:pPr>
      <w:r>
        <w:tab/>
      </w:r>
      <w:r>
        <w:tab/>
        <w:t>&lt;table&gt;&lt;tr&gt;&lt;th&gt;Service&lt;/th&gt;&lt;th colspan="3"&gt;Description&lt;/th&gt;&lt;/tr&gt;</w:t>
      </w:r>
    </w:p>
    <w:p w14:paraId="50C4310C" w14:textId="77777777" w:rsidR="00AD6080" w:rsidRDefault="00AD6080" w:rsidP="00397DAF">
      <w:pPr>
        <w:pStyle w:val="Code"/>
      </w:pPr>
      <w:r>
        <w:tab/>
      </w:r>
      <w:r>
        <w:tab/>
        <w:t>$for f in functions:</w:t>
      </w:r>
    </w:p>
    <w:p w14:paraId="119A863C" w14:textId="77777777" w:rsidR="00AD6080" w:rsidRDefault="00AD6080" w:rsidP="00397DAF">
      <w:pPr>
        <w:pStyle w:val="Code"/>
      </w:pPr>
      <w:r>
        <w:tab/>
      </w:r>
      <w:r>
        <w:tab/>
      </w:r>
      <w:r>
        <w:tab/>
        <w:t xml:space="preserve">$ params = [i for i in parameters if i[0]==f[0]] </w:t>
      </w:r>
    </w:p>
    <w:p w14:paraId="701C5C59" w14:textId="77777777" w:rsidR="00AD6080" w:rsidRDefault="00AD6080" w:rsidP="00397DAF">
      <w:pPr>
        <w:pStyle w:val="Code"/>
      </w:pPr>
      <w:r>
        <w:tab/>
      </w:r>
      <w:r>
        <w:tab/>
      </w:r>
      <w:r>
        <w:tab/>
        <w:t>$ callargs = ",".join(['17975' for i in params if (i[2]=='IN')])</w:t>
      </w:r>
    </w:p>
    <w:p w14:paraId="0B0FB726" w14:textId="77777777" w:rsidR="00AD6080" w:rsidRDefault="00AD6080" w:rsidP="00397DAF">
      <w:pPr>
        <w:pStyle w:val="Code"/>
      </w:pPr>
      <w:r>
        <w:tab/>
      </w:r>
      <w:r>
        <w:tab/>
      </w:r>
      <w:r>
        <w:tab/>
        <w:t>$if f[1][:3]=='get':</w:t>
      </w:r>
    </w:p>
    <w:p w14:paraId="74F1E72C" w14:textId="77777777" w:rsidR="00AD6080" w:rsidRDefault="00AD6080" w:rsidP="00397DAF">
      <w:pPr>
        <w:pStyle w:val="Code"/>
      </w:pPr>
      <w:r>
        <w:tab/>
      </w:r>
      <w:r>
        <w:tab/>
      </w:r>
      <w:r>
        <w:tab/>
      </w:r>
      <w:r>
        <w:tab/>
        <w:t>&lt;tr&gt;&lt;td&gt;&lt;a href='$f[1]?$callargs' target='__examplecall' title="Example call"&gt;$f[1]&lt;/td&gt;&lt;td colspan="3"&gt;$f[2]&lt;/a&gt;&lt;/td&gt;&lt;/tr&gt;</w:t>
      </w:r>
    </w:p>
    <w:p w14:paraId="7F3E6FED" w14:textId="77777777" w:rsidR="00AD6080" w:rsidRDefault="00AD6080" w:rsidP="00397DAF">
      <w:pPr>
        <w:pStyle w:val="Code"/>
      </w:pPr>
      <w:r>
        <w:tab/>
      </w:r>
      <w:r>
        <w:tab/>
      </w:r>
      <w:r>
        <w:tab/>
        <w:t>$else:</w:t>
      </w:r>
    </w:p>
    <w:p w14:paraId="1958DB80" w14:textId="77777777" w:rsidR="00AD6080" w:rsidRDefault="00AD6080" w:rsidP="00397DAF">
      <w:pPr>
        <w:pStyle w:val="Code"/>
      </w:pPr>
      <w:r>
        <w:tab/>
      </w:r>
      <w:r>
        <w:tab/>
      </w:r>
      <w:r>
        <w:tab/>
      </w:r>
      <w:r>
        <w:tab/>
        <w:t>&lt;tr&gt;&lt;td&gt;$f[1]&lt;/td&gt;&lt;td colspan="3"&gt;$f[2]&lt;/td&gt;&lt;/tr&gt;</w:t>
      </w:r>
    </w:p>
    <w:p w14:paraId="00E96F7B" w14:textId="77777777" w:rsidR="00AD6080" w:rsidRDefault="00AD6080" w:rsidP="00397DAF">
      <w:pPr>
        <w:pStyle w:val="Code"/>
      </w:pPr>
      <w:r>
        <w:tab/>
      </w:r>
      <w:r>
        <w:tab/>
      </w:r>
      <w:r>
        <w:tab/>
        <w:t>&lt;tr&gt;&lt;/tr&gt;</w:t>
      </w:r>
    </w:p>
    <w:p w14:paraId="16667B15" w14:textId="77777777" w:rsidR="00AD6080" w:rsidRDefault="00AD6080" w:rsidP="00397DAF">
      <w:pPr>
        <w:pStyle w:val="Code"/>
      </w:pPr>
      <w:r>
        <w:tab/>
      </w:r>
      <w:r>
        <w:tab/>
      </w:r>
      <w:r>
        <w:tab/>
        <w:t>$for p in params:</w:t>
      </w:r>
    </w:p>
    <w:p w14:paraId="748C8D59" w14:textId="77777777" w:rsidR="00AD6080" w:rsidRDefault="00AD6080" w:rsidP="00397DAF">
      <w:pPr>
        <w:pStyle w:val="Code"/>
      </w:pPr>
      <w:r>
        <w:tab/>
      </w:r>
      <w:r>
        <w:tab/>
      </w:r>
      <w:r>
        <w:tab/>
      </w:r>
      <w:r>
        <w:tab/>
        <w:t>&lt;tr&gt;&lt;td&gt;&lt;/td&gt;&lt;td class="param_mode"&gt;$p[2]&lt;/td&gt;&lt;td class="param_name"&gt;$p[3]&lt;/td&gt;&lt;td class="param_type"&gt;$p[4]&lt;/td&gt;&lt;/tr&gt;</w:t>
      </w:r>
    </w:p>
    <w:p w14:paraId="4F1787EE" w14:textId="77777777" w:rsidR="00AD6080" w:rsidRDefault="00AD6080" w:rsidP="00397DAF">
      <w:pPr>
        <w:pStyle w:val="Code"/>
      </w:pPr>
      <w:r>
        <w:tab/>
      </w:r>
      <w:r>
        <w:tab/>
      </w:r>
      <w:r>
        <w:tab/>
      </w:r>
      <w:r>
        <w:tab/>
        <w:t>&lt;tr&gt;&lt;/tr&gt;</w:t>
      </w:r>
    </w:p>
    <w:p w14:paraId="54C6899B" w14:textId="77777777" w:rsidR="00AD6080" w:rsidRDefault="00AD6080" w:rsidP="00397DAF">
      <w:pPr>
        <w:pStyle w:val="Code"/>
      </w:pPr>
      <w:r>
        <w:tab/>
      </w:r>
      <w:r>
        <w:tab/>
        <w:t>&lt;/table&gt;</w:t>
      </w:r>
    </w:p>
    <w:p w14:paraId="5F99D879" w14:textId="77777777" w:rsidR="00AD6080" w:rsidRDefault="00AD6080" w:rsidP="00397DAF">
      <w:pPr>
        <w:pStyle w:val="Code"/>
      </w:pPr>
      <w:r>
        <w:tab/>
        <w:t>$else:</w:t>
      </w:r>
    </w:p>
    <w:p w14:paraId="2C1279A4" w14:textId="77777777" w:rsidR="00AD6080" w:rsidRDefault="00AD6080" w:rsidP="00397DAF">
      <w:pPr>
        <w:pStyle w:val="Code"/>
      </w:pPr>
      <w:r>
        <w:tab/>
        <w:t xml:space="preserve">    No content</w:t>
      </w:r>
    </w:p>
    <w:p w14:paraId="5BD160B1" w14:textId="77777777" w:rsidR="000912E6" w:rsidRDefault="000912E6" w:rsidP="003D4FE8">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3D4FE8">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397DAF">
      <w:pPr>
        <w:pStyle w:val="sql"/>
      </w:pPr>
      <w:r w:rsidRPr="000F77F2">
        <w:t>SELECT pg_get_function_arguments(302020830);</w:t>
      </w:r>
    </w:p>
    <w:p w14:paraId="0C7D8B08" w14:textId="77777777" w:rsidR="000F77F2" w:rsidRDefault="000F77F2" w:rsidP="003D4FE8">
      <w:pPr>
        <w:pStyle w:val="BodyText2"/>
      </w:pPr>
      <w:r>
        <w:lastRenderedPageBreak/>
        <w:t>will return:</w:t>
      </w:r>
    </w:p>
    <w:p w14:paraId="474B5B91" w14:textId="77777777" w:rsidR="000F77F2" w:rsidRDefault="000F77F2" w:rsidP="00397DAF">
      <w:pPr>
        <w:pStyle w:val="sql"/>
      </w:pPr>
      <w:r w:rsidRPr="000F77F2">
        <w:t>country_id integer, presence_id integer[] DEFAULT '{1,2,3}'::integer[]</w:t>
      </w:r>
    </w:p>
    <w:p w14:paraId="3104A337" w14:textId="77777777" w:rsidR="00B053E1" w:rsidRDefault="00B053E1" w:rsidP="003D4FE8">
      <w:pPr>
        <w:pStyle w:val="BodyText2"/>
      </w:pPr>
      <w:r>
        <w:t>Here is the function to get the schema names:</w:t>
      </w:r>
    </w:p>
    <w:p w14:paraId="19F65125" w14:textId="77777777" w:rsidR="00A24C92" w:rsidRDefault="00A24C92" w:rsidP="00397DAF">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3D4FE8">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397DAF">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3D4FE8">
      <w:pPr>
        <w:pStyle w:val="BodyText2"/>
      </w:pPr>
      <w:r>
        <w:t>Here is the function to get the service parameters:</w:t>
      </w:r>
    </w:p>
    <w:p w14:paraId="2CDB3A95" w14:textId="77777777" w:rsidR="00B053E1" w:rsidRDefault="007F6996" w:rsidP="00397DAF">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324C76">
      <w:pPr>
        <w:pStyle w:val="Heading5"/>
      </w:pPr>
      <w:r>
        <w:t>Writing compliant functions</w:t>
      </w:r>
    </w:p>
    <w:p w14:paraId="078E5F49" w14:textId="77777777" w:rsidR="00386856" w:rsidRDefault="00386856" w:rsidP="003D4FE8">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3D4FE8">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324C76">
      <w:pPr>
        <w:pStyle w:val="Heading5"/>
      </w:pPr>
      <w:r>
        <w:t>With calls to Hadoop</w:t>
      </w:r>
    </w:p>
    <w:p w14:paraId="1E21C6A0" w14:textId="77777777" w:rsidR="00BC76AC" w:rsidRDefault="00BC76AC" w:rsidP="003D4FE8">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397DAF">
      <w:pPr>
        <w:pStyle w:val="sql"/>
      </w:pPr>
      <w:r>
        <w:t>CREATE OR REPLACE FUNCTION get_species_list_quadkey2(quadkey text)</w:t>
      </w:r>
    </w:p>
    <w:p w14:paraId="3BD1495E" w14:textId="77777777" w:rsidR="00BC76AC" w:rsidRDefault="00BC76AC" w:rsidP="00397DAF">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397DAF">
      <w:pPr>
        <w:pStyle w:val="sql"/>
      </w:pPr>
      <w:r>
        <w:t>$BODY$</w:t>
      </w:r>
    </w:p>
    <w:p w14:paraId="629ED73F" w14:textId="77777777" w:rsidR="00BC76AC" w:rsidRDefault="00BC76AC" w:rsidP="00397DAF">
      <w:pPr>
        <w:pStyle w:val="sql"/>
      </w:pPr>
      <w:r>
        <w:t>DECLARE</w:t>
      </w:r>
    </w:p>
    <w:p w14:paraId="02B47E88" w14:textId="77777777" w:rsidR="00BC76AC" w:rsidRDefault="00BC76AC" w:rsidP="00397DAF">
      <w:pPr>
        <w:pStyle w:val="sql"/>
      </w:pPr>
      <w:r>
        <w:t xml:space="preserve">  curtime timestamp := now();</w:t>
      </w:r>
    </w:p>
    <w:p w14:paraId="6166D76F" w14:textId="77777777" w:rsidR="00BC76AC" w:rsidRDefault="00BC76AC" w:rsidP="00397DAF">
      <w:pPr>
        <w:pStyle w:val="sql"/>
      </w:pPr>
      <w:r>
        <w:t xml:space="preserve">  jobid integer;</w:t>
      </w:r>
    </w:p>
    <w:p w14:paraId="4163A7BA" w14:textId="77777777" w:rsidR="00BC76AC" w:rsidRDefault="00BC76AC" w:rsidP="00397DAF">
      <w:pPr>
        <w:pStyle w:val="sql"/>
      </w:pPr>
      <w:r>
        <w:t>BEGIN</w:t>
      </w:r>
    </w:p>
    <w:p w14:paraId="2726525A" w14:textId="77777777" w:rsidR="00BC76AC" w:rsidRDefault="00BC76AC" w:rsidP="00397DAF">
      <w:pPr>
        <w:pStyle w:val="sql"/>
      </w:pPr>
      <w:r>
        <w:t xml:space="preserve">  INSERT INTO jobs(id,query_text,time_start) VALUES (DEFAULT,quadkey,curtime) RETURNING id INTO jobid;</w:t>
      </w:r>
    </w:p>
    <w:p w14:paraId="043220FD" w14:textId="77777777" w:rsidR="00BC76AC" w:rsidRDefault="00BC76AC" w:rsidP="00397DAF">
      <w:pPr>
        <w:pStyle w:val="sql"/>
      </w:pPr>
      <w:r>
        <w:t xml:space="preserve">  PERFORM pg_notify('job_request',jobid::text);</w:t>
      </w:r>
    </w:p>
    <w:p w14:paraId="122838AB" w14:textId="77777777" w:rsidR="00BC76AC" w:rsidRDefault="00BC76AC" w:rsidP="00397DAF">
      <w:pPr>
        <w:pStyle w:val="sql"/>
      </w:pPr>
      <w:r>
        <w:t>END;</w:t>
      </w:r>
    </w:p>
    <w:p w14:paraId="2C12B8C9" w14:textId="77777777" w:rsidR="00BC76AC" w:rsidRDefault="00BC76AC" w:rsidP="00397DAF">
      <w:pPr>
        <w:pStyle w:val="sql"/>
      </w:pPr>
    </w:p>
    <w:p w14:paraId="6547C77E" w14:textId="77777777" w:rsidR="00BC76AC" w:rsidRDefault="00BC76AC" w:rsidP="00397DAF">
      <w:pPr>
        <w:pStyle w:val="sql"/>
      </w:pPr>
      <w:r>
        <w:t>$BODY$</w:t>
      </w:r>
    </w:p>
    <w:p w14:paraId="0DBD09C3" w14:textId="77777777" w:rsidR="00BC76AC" w:rsidRDefault="00BC76AC" w:rsidP="00397DAF">
      <w:pPr>
        <w:pStyle w:val="sql"/>
      </w:pPr>
      <w:r>
        <w:t xml:space="preserve">  LANGUAGE plpgsql VOLATILE</w:t>
      </w:r>
    </w:p>
    <w:p w14:paraId="282C4147" w14:textId="77777777" w:rsidR="00BC76AC" w:rsidRDefault="00BC76AC" w:rsidP="00397DAF">
      <w:pPr>
        <w:pStyle w:val="sql"/>
      </w:pPr>
      <w:r>
        <w:t xml:space="preserve">  COST 100;</w:t>
      </w:r>
    </w:p>
    <w:p w14:paraId="44D1068D" w14:textId="77777777" w:rsidR="00BC76AC" w:rsidRDefault="00BC76AC" w:rsidP="00397DAF">
      <w:pPr>
        <w:pStyle w:val="sql"/>
      </w:pPr>
      <w:r>
        <w:t>ALTER FUNCTION get_species_list_quadkey2(text) OWNER TO especies;</w:t>
      </w:r>
    </w:p>
    <w:p w14:paraId="21F52D2F" w14:textId="77777777" w:rsidR="00BC76AC" w:rsidRPr="00BC76AC" w:rsidRDefault="00BC76AC" w:rsidP="00397DAF">
      <w:pPr>
        <w:pStyle w:val="sql"/>
      </w:pPr>
      <w:r>
        <w:t>COMMENT ON FUNCTION get_species_list_quadkey2(text) IS 'Test function';</w:t>
      </w:r>
    </w:p>
    <w:p w14:paraId="55D3355F" w14:textId="77777777" w:rsidR="00A30C14" w:rsidRDefault="00A30C14" w:rsidP="00324C76">
      <w:pPr>
        <w:pStyle w:val="Heading5"/>
      </w:pPr>
      <w:r>
        <w:t>REST Services Directory Interface</w:t>
      </w:r>
    </w:p>
    <w:p w14:paraId="22B35A6D" w14:textId="77777777" w:rsidR="00A30C14" w:rsidRDefault="00A30C14" w:rsidP="003D4FE8">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3D4FE8">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3D4FE8">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3D4FE8">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3D4FE8">
      <w:pPr>
        <w:pStyle w:val="BodyText2"/>
      </w:pPr>
      <w:r>
        <w:t>I have moved the Google Earth Engine code into a separate module that has no UI and calls will change from:</w:t>
      </w:r>
    </w:p>
    <w:p w14:paraId="0316A27E" w14:textId="77777777" w:rsidR="00A30C14" w:rsidRDefault="00082D6F" w:rsidP="003D4FE8">
      <w:pPr>
        <w:pStyle w:val="BodyText2"/>
      </w:pPr>
      <w:hyperlink r:id="rId415"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3D4FE8">
      <w:pPr>
        <w:pStyle w:val="BodyText2"/>
      </w:pPr>
      <w:r>
        <w:t xml:space="preserve">To </w:t>
      </w:r>
    </w:p>
    <w:p w14:paraId="271DCFA4" w14:textId="77777777" w:rsidR="00A30C14" w:rsidRPr="00A30C14" w:rsidRDefault="00082D6F" w:rsidP="003D4FE8">
      <w:pPr>
        <w:pStyle w:val="BodyText2"/>
      </w:pPr>
      <w:hyperlink r:id="rId416" w:history="1">
        <w:r w:rsidR="00A30C14" w:rsidRPr="00660CDF">
          <w:rPr>
            <w:rStyle w:val="Hyperlink"/>
          </w:rPr>
          <w:t>http://dopa-services.jrc.it/gee/getDatesForPoint?POINT=114,5&amp;CRS=EPSG:4326</w:t>
        </w:r>
      </w:hyperlink>
      <w:r w:rsidR="00A30C14">
        <w:t xml:space="preserve"> </w:t>
      </w:r>
    </w:p>
    <w:p w14:paraId="3DB388BE" w14:textId="2DA615F4" w:rsidR="00F45427" w:rsidRDefault="00D42332" w:rsidP="00C069F8">
      <w:pPr>
        <w:pStyle w:val="Heading3"/>
      </w:pPr>
      <w:r>
        <w:t>eSpecies</w:t>
      </w:r>
      <w:r w:rsidR="000248CA">
        <w:t xml:space="preserve"> API Specification</w:t>
      </w:r>
      <w:bookmarkEnd w:id="105"/>
    </w:p>
    <w:p w14:paraId="2B91A369" w14:textId="77777777" w:rsidR="00D42332" w:rsidRDefault="00D42332" w:rsidP="00D42332">
      <w:pPr>
        <w:pStyle w:val="Heading4"/>
      </w:pPr>
      <w:r>
        <w:lastRenderedPageBreak/>
        <w:t>REST API</w:t>
      </w:r>
    </w:p>
    <w:p w14:paraId="0D36CA70" w14:textId="77777777" w:rsidR="005564EB" w:rsidRPr="005564EB" w:rsidRDefault="005564EB" w:rsidP="00110E00">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324C76">
      <w:pPr>
        <w:pStyle w:val="Heading5"/>
      </w:pPr>
      <w:r>
        <w:t>By theme:</w:t>
      </w:r>
    </w:p>
    <w:p w14:paraId="61DB7A73" w14:textId="77777777" w:rsidR="006656D8" w:rsidRDefault="006656D8" w:rsidP="003D4FE8">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110E00">
      <w:pPr>
        <w:pStyle w:val="BodyText"/>
      </w:pPr>
      <w:r>
        <w:t>/species/map/{</w:t>
      </w:r>
      <w:r w:rsidR="007F48D2">
        <w:rPr>
          <w:color w:val="FF0000"/>
        </w:rPr>
        <w:t>species</w:t>
      </w:r>
      <w:r w:rsidRPr="00204498">
        <w:rPr>
          <w:color w:val="FF0000"/>
        </w:rPr>
        <w:t>id</w:t>
      </w:r>
      <w:r>
        <w:t>}</w:t>
      </w:r>
    </w:p>
    <w:p w14:paraId="52AE71E3" w14:textId="77777777" w:rsidR="003608E0" w:rsidRDefault="003608E0" w:rsidP="00110E00">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110E00">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833BA5">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833BA5">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110E00">
      <w:pPr>
        <w:pStyle w:val="BodyText"/>
      </w:pPr>
      <w:r>
        <w:t>/pa/map/{</w:t>
      </w:r>
      <w:r w:rsidRPr="00204498">
        <w:rPr>
          <w:color w:val="FF0000"/>
        </w:rPr>
        <w:t>wdpaid</w:t>
      </w:r>
      <w:r>
        <w:t>}</w:t>
      </w:r>
    </w:p>
    <w:p w14:paraId="103EA34E" w14:textId="77777777" w:rsidR="004D1BCC" w:rsidRDefault="004D1BCC" w:rsidP="00110E00">
      <w:pPr>
        <w:pStyle w:val="BodyText"/>
      </w:pPr>
      <w:r>
        <w:t>/pa/xyz/{</w:t>
      </w:r>
      <w:r w:rsidRPr="00204498">
        <w:rPr>
          <w:color w:val="FF0000"/>
        </w:rPr>
        <w:t>wdpaid</w:t>
      </w:r>
      <w:r>
        <w:t>}</w:t>
      </w:r>
    </w:p>
    <w:p w14:paraId="4E0B93C5" w14:textId="77777777" w:rsidR="00D81F04" w:rsidRDefault="00D81F04" w:rsidP="00110E00">
      <w:pPr>
        <w:pStyle w:val="BodyText"/>
      </w:pPr>
      <w:r>
        <w:t>/pa/</w:t>
      </w:r>
      <w:r w:rsidR="00752E5D">
        <w:t>species</w:t>
      </w:r>
      <w:r>
        <w:t>count/{</w:t>
      </w:r>
      <w:r w:rsidRPr="00204498">
        <w:rPr>
          <w:color w:val="FF0000"/>
        </w:rPr>
        <w:t>wdpaid</w:t>
      </w:r>
      <w:r>
        <w:t>}</w:t>
      </w:r>
    </w:p>
    <w:p w14:paraId="2D30BB64" w14:textId="77777777" w:rsidR="00204498" w:rsidRDefault="00204498" w:rsidP="00110E00">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110E00">
      <w:pPr>
        <w:pStyle w:val="BodyText"/>
      </w:pPr>
      <w:r>
        <w:t>/country/speciescount/{</w:t>
      </w:r>
      <w:r w:rsidRPr="00204498">
        <w:rPr>
          <w:color w:val="FF0000"/>
        </w:rPr>
        <w:t>countryid</w:t>
      </w:r>
      <w:r>
        <w:t>}</w:t>
      </w:r>
    </w:p>
    <w:p w14:paraId="10C44E9B" w14:textId="77777777" w:rsidR="00196B83" w:rsidRDefault="00196B83" w:rsidP="00110E00">
      <w:pPr>
        <w:pStyle w:val="BodyText"/>
      </w:pPr>
      <w:r>
        <w:t>/country/specieslist/{</w:t>
      </w:r>
      <w:r w:rsidRPr="00204498">
        <w:rPr>
          <w:color w:val="FF0000"/>
        </w:rPr>
        <w:t>countryid</w:t>
      </w:r>
      <w:r>
        <w:t>}</w:t>
      </w:r>
    </w:p>
    <w:p w14:paraId="56084DD3" w14:textId="77777777" w:rsidR="00196B83" w:rsidRDefault="00196B83" w:rsidP="00110E00">
      <w:pPr>
        <w:pStyle w:val="BodyText"/>
      </w:pPr>
      <w:r>
        <w:t>/country/pacount/{</w:t>
      </w:r>
      <w:r w:rsidRPr="00204498">
        <w:rPr>
          <w:color w:val="FF0000"/>
        </w:rPr>
        <w:t>countryid</w:t>
      </w:r>
      <w:r>
        <w:t>}</w:t>
      </w:r>
    </w:p>
    <w:p w14:paraId="179E765D" w14:textId="77777777" w:rsidR="00196B83" w:rsidRDefault="00196B83" w:rsidP="00110E00">
      <w:pPr>
        <w:pStyle w:val="BodyText"/>
      </w:pPr>
      <w:r>
        <w:t>/country/palist/{</w:t>
      </w:r>
      <w:r w:rsidRPr="00204498">
        <w:rPr>
          <w:color w:val="FF0000"/>
        </w:rPr>
        <w:t>countryid</w:t>
      </w:r>
      <w:r>
        <w:t>}</w:t>
      </w:r>
    </w:p>
    <w:p w14:paraId="352F980A" w14:textId="77777777" w:rsidR="00FF2858" w:rsidRDefault="00FF2858" w:rsidP="00110E00">
      <w:pPr>
        <w:pStyle w:val="BodyText"/>
      </w:pPr>
      <w:r>
        <w:t>/richness/map</w:t>
      </w:r>
      <w:r w:rsidR="007E2DB1">
        <w:t>/{</w:t>
      </w:r>
      <w:r w:rsidR="007E2DB1" w:rsidRPr="007E2DB1">
        <w:rPr>
          <w:color w:val="FF0000"/>
        </w:rPr>
        <w:t>taxongroupid</w:t>
      </w:r>
      <w:r w:rsidR="007E2DB1">
        <w:t>}</w:t>
      </w:r>
    </w:p>
    <w:p w14:paraId="7DE891B1" w14:textId="77777777" w:rsidR="00FF2858" w:rsidRDefault="00FF2858" w:rsidP="00110E00">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324C76">
      <w:pPr>
        <w:pStyle w:val="Heading5"/>
      </w:pPr>
      <w:r>
        <w:t xml:space="preserve">By </w:t>
      </w:r>
      <w:r w:rsidR="00952696">
        <w:t>Bounding box</w:t>
      </w:r>
    </w:p>
    <w:p w14:paraId="15EF57A1" w14:textId="77777777" w:rsidR="00587CB9" w:rsidRDefault="00587CB9" w:rsidP="003D4FE8">
      <w:pPr>
        <w:pStyle w:val="BodyText2"/>
      </w:pPr>
      <w:r>
        <w:t>The following REST services will return the information as either JSON or as a png image:</w:t>
      </w:r>
    </w:p>
    <w:p w14:paraId="1A016B72" w14:textId="77777777" w:rsidR="006D26D0" w:rsidRDefault="006D26D0" w:rsidP="00110E00">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110E00">
      <w:pPr>
        <w:pStyle w:val="BodyText"/>
      </w:pPr>
      <w:r>
        <w:t>/bbox/{</w:t>
      </w:r>
      <w:r w:rsidRPr="00204498">
        <w:t>minx,mminy,maxx,maxy</w:t>
      </w:r>
      <w:r>
        <w:t>}/pa/</w:t>
      </w:r>
      <w:r w:rsidR="00105F18">
        <w:t>map/</w:t>
      </w:r>
      <w:r>
        <w:t>{</w:t>
      </w:r>
      <w:r w:rsidRPr="00204498">
        <w:t>wdpaid</w:t>
      </w:r>
      <w:r>
        <w:t>}</w:t>
      </w:r>
    </w:p>
    <w:p w14:paraId="2E3C96F3" w14:textId="77777777" w:rsidR="003A1899" w:rsidRDefault="003A1899" w:rsidP="00110E00">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110E00">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110E00">
      <w:pPr>
        <w:pStyle w:val="BodyText"/>
      </w:pPr>
      <w:r>
        <w:t>/bbox/{</w:t>
      </w:r>
      <w:r w:rsidRPr="00204498">
        <w:t>minx,mminy,maxx,maxy</w:t>
      </w:r>
      <w:r w:rsidR="00881E92">
        <w:t>}/</w:t>
      </w:r>
      <w:r>
        <w:t>pa</w:t>
      </w:r>
      <w:r w:rsidR="00881E92">
        <w:t>count</w:t>
      </w:r>
    </w:p>
    <w:p w14:paraId="5648CB12" w14:textId="77777777" w:rsidR="000F695D" w:rsidRDefault="000F695D" w:rsidP="00110E00">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110E00">
      <w:pPr>
        <w:pStyle w:val="BodyText"/>
      </w:pPr>
      <w:r>
        <w:t>/bbox/{</w:t>
      </w:r>
      <w:r w:rsidRPr="00204498">
        <w:t>minx,mminy,maxx,maxy</w:t>
      </w:r>
      <w:r w:rsidR="00881E92">
        <w:t>}/</w:t>
      </w:r>
      <w:r>
        <w:t>pa</w:t>
      </w:r>
      <w:r w:rsidR="00881E92">
        <w:t>list</w:t>
      </w:r>
    </w:p>
    <w:p w14:paraId="2FEBC148" w14:textId="77777777" w:rsidR="001C2B5A" w:rsidRDefault="00775F61" w:rsidP="00324C76">
      <w:pPr>
        <w:pStyle w:val="Heading5"/>
      </w:pPr>
      <w:r>
        <w:t xml:space="preserve">By </w:t>
      </w:r>
      <w:r w:rsidR="00F71638">
        <w:t>Quadkey</w:t>
      </w:r>
    </w:p>
    <w:p w14:paraId="0262C545" w14:textId="77777777" w:rsidR="00235E7F" w:rsidRDefault="00235E7F" w:rsidP="003D4FE8">
      <w:pPr>
        <w:pStyle w:val="BodyText2"/>
      </w:pPr>
      <w:r>
        <w:t>The following REST services will return the information as JSON:</w:t>
      </w:r>
    </w:p>
    <w:p w14:paraId="2236A0F0" w14:textId="77777777" w:rsidR="0094263D" w:rsidRDefault="0094263D" w:rsidP="00110E00">
      <w:pPr>
        <w:pStyle w:val="BodyText"/>
      </w:pPr>
      <w:r>
        <w:t>/quadkey/{</w:t>
      </w:r>
      <w:r w:rsidRPr="00204498">
        <w:rPr>
          <w:color w:val="FF0000"/>
        </w:rPr>
        <w:t>quadkey</w:t>
      </w:r>
      <w:r>
        <w:t>}/species</w:t>
      </w:r>
      <w:r w:rsidR="00D92364">
        <w:t>count</w:t>
      </w:r>
    </w:p>
    <w:p w14:paraId="24C8EBDC" w14:textId="77777777" w:rsidR="00D119E3" w:rsidRDefault="00D119E3" w:rsidP="00110E00">
      <w:pPr>
        <w:pStyle w:val="BodyText"/>
      </w:pPr>
      <w:r>
        <w:t>/quadkey/{</w:t>
      </w:r>
      <w:r w:rsidRPr="00204498">
        <w:rPr>
          <w:color w:val="FF0000"/>
        </w:rPr>
        <w:t>quadkey</w:t>
      </w:r>
      <w:r w:rsidR="00242F4A">
        <w:t>}/species</w:t>
      </w:r>
      <w:r w:rsidR="00D92364">
        <w:t>list</w:t>
      </w:r>
    </w:p>
    <w:p w14:paraId="4B0D2B24" w14:textId="77777777" w:rsidR="0094263D" w:rsidRDefault="0094263D" w:rsidP="00110E00">
      <w:pPr>
        <w:pStyle w:val="BodyText"/>
      </w:pPr>
      <w:r>
        <w:t>/quadkey/{</w:t>
      </w:r>
      <w:r w:rsidRPr="00204498">
        <w:rPr>
          <w:color w:val="FF0000"/>
        </w:rPr>
        <w:t>quadkey</w:t>
      </w:r>
      <w:r w:rsidR="00242F4A">
        <w:t>}/pa</w:t>
      </w:r>
      <w:r w:rsidR="00D92364">
        <w:t>count</w:t>
      </w:r>
    </w:p>
    <w:p w14:paraId="533CE436" w14:textId="77777777" w:rsidR="0094263D" w:rsidRDefault="0094263D" w:rsidP="00110E00">
      <w:pPr>
        <w:pStyle w:val="BodyText"/>
      </w:pPr>
      <w:r>
        <w:t>/quadkey/{</w:t>
      </w:r>
      <w:r w:rsidRPr="00204498">
        <w:rPr>
          <w:color w:val="FF0000"/>
        </w:rPr>
        <w:t>quadkey</w:t>
      </w:r>
      <w:r w:rsidR="00242F4A">
        <w:t>}/pa</w:t>
      </w:r>
      <w:r w:rsidR="00D92364">
        <w:t>list</w:t>
      </w:r>
    </w:p>
    <w:p w14:paraId="620BC72E" w14:textId="77777777" w:rsidR="006656D8" w:rsidRDefault="0068280B" w:rsidP="00324C76">
      <w:pPr>
        <w:pStyle w:val="Heading5"/>
      </w:pPr>
      <w:r>
        <w:t>Speciality</w:t>
      </w:r>
    </w:p>
    <w:p w14:paraId="78E50833" w14:textId="77777777" w:rsidR="00E22064" w:rsidRDefault="000B1A12" w:rsidP="00110E00">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110E00">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A401BB">
      <w:pPr>
        <w:pStyle w:val="Heading6"/>
      </w:pPr>
      <w:r>
        <w:t>Richness for protected areas</w:t>
      </w:r>
    </w:p>
    <w:p w14:paraId="61F5EFB4" w14:textId="77777777" w:rsidR="00F84FA8" w:rsidRDefault="00F84FA8" w:rsidP="00110E00">
      <w:pPr>
        <w:pStyle w:val="BodyText"/>
      </w:pPr>
      <w:r>
        <w:t>The richness for protected areas REST call uses a query that is really slow. Need to speed it up.</w:t>
      </w:r>
    </w:p>
    <w:p w14:paraId="32F9B152" w14:textId="77777777" w:rsidR="0068280B" w:rsidRDefault="003F5962" w:rsidP="00110E00">
      <w:pPr>
        <w:pStyle w:val="BodyText"/>
      </w:pPr>
      <w:r>
        <w:t>/special/{</w:t>
      </w:r>
      <w:r w:rsidRPr="00204498">
        <w:rPr>
          <w:color w:val="FF0000"/>
        </w:rPr>
        <w:t>minx,mminy,maxx,maxy</w:t>
      </w:r>
      <w:r>
        <w:t>}/parichness</w:t>
      </w:r>
    </w:p>
    <w:p w14:paraId="301463F7" w14:textId="77777777" w:rsidR="00F84FA8" w:rsidRDefault="00F84FA8" w:rsidP="003D4FE8">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3D4FE8">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3D4FE8">
      <w:pPr>
        <w:pStyle w:val="BodyText2"/>
      </w:pPr>
      <w:r>
        <w:lastRenderedPageBreak/>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3D4FE8">
      <w:pPr>
        <w:pStyle w:val="BodyText2"/>
      </w:pPr>
      <w:r>
        <w:t>It is not the speed of the indices – IT IS THE VOLUME OF DATA THAT YOU ARE RETURNING IN YOUR QUERY!</w:t>
      </w:r>
    </w:p>
    <w:p w14:paraId="36C6DBC8" w14:textId="77777777" w:rsidR="00660195" w:rsidRDefault="00660195" w:rsidP="003D4FE8">
      <w:pPr>
        <w:pStyle w:val="BodyText2"/>
      </w:pPr>
      <w:r>
        <w:t>SELECT * FROM quadkeydata WHERE tx BETWEEN 26000 AND 27000 and ty BETWEEN 16000 AND 17000 (&gt;5min)</w:t>
      </w:r>
    </w:p>
    <w:p w14:paraId="05EA4B05" w14:textId="77777777" w:rsidR="00660195" w:rsidRDefault="00660195" w:rsidP="003D4FE8">
      <w:pPr>
        <w:pStyle w:val="BodyText2"/>
      </w:pPr>
      <w:r>
        <w:t>SELECT * FROM quadkeydata WHERE tx BETWEEN 26000 AND 27000 and ty BETWEEN 16000 AND 17000 LIMIT 10 (11ms)</w:t>
      </w:r>
    </w:p>
    <w:p w14:paraId="084CBD9C" w14:textId="77777777" w:rsidR="00F74F67" w:rsidRDefault="00F74F67" w:rsidP="003D4FE8">
      <w:pPr>
        <w:pStyle w:val="BodyText2"/>
      </w:pPr>
      <w:r>
        <w:t>LIMIT 100</w:t>
      </w:r>
      <w:r>
        <w:tab/>
        <w:t>10 ms</w:t>
      </w:r>
    </w:p>
    <w:p w14:paraId="0312C565" w14:textId="77777777" w:rsidR="00F74F67" w:rsidRDefault="00F74F67" w:rsidP="00110E00">
      <w:pPr>
        <w:pStyle w:val="BodyText"/>
      </w:pPr>
      <w:r>
        <w:t>LIMIT 1000</w:t>
      </w:r>
      <w:r>
        <w:tab/>
        <w:t>22 ms</w:t>
      </w:r>
    </w:p>
    <w:p w14:paraId="022B5E41" w14:textId="77777777" w:rsidR="00F74F67" w:rsidRDefault="00F74F67" w:rsidP="00110E00">
      <w:pPr>
        <w:pStyle w:val="BodyText"/>
      </w:pPr>
      <w:r>
        <w:t>LIMIT 10000</w:t>
      </w:r>
      <w:r>
        <w:tab/>
        <w:t>91 ms</w:t>
      </w:r>
    </w:p>
    <w:p w14:paraId="54CB9DAF" w14:textId="77777777" w:rsidR="00F74F67" w:rsidRDefault="00F74F67" w:rsidP="00110E00">
      <w:pPr>
        <w:pStyle w:val="BodyText"/>
      </w:pPr>
      <w:r>
        <w:t>LIMIT 100000</w:t>
      </w:r>
      <w:r>
        <w:tab/>
        <w:t>1322 ms</w:t>
      </w:r>
    </w:p>
    <w:p w14:paraId="226D2AA6" w14:textId="77777777" w:rsidR="00F74F67" w:rsidRDefault="00F74F67" w:rsidP="00110E00">
      <w:pPr>
        <w:pStyle w:val="BodyText"/>
      </w:pPr>
      <w:r>
        <w:t>LIMIT 1000000</w:t>
      </w:r>
      <w:r>
        <w:tab/>
        <w:t>36974 ms</w:t>
      </w:r>
    </w:p>
    <w:p w14:paraId="5109D99A" w14:textId="77777777" w:rsidR="006F2397" w:rsidRDefault="006F2397" w:rsidP="00324C76">
      <w:pPr>
        <w:pStyle w:val="Heading5"/>
      </w:pPr>
      <w:r>
        <w:t>Utility Functions</w:t>
      </w:r>
    </w:p>
    <w:p w14:paraId="01EDC4BD" w14:textId="77777777" w:rsidR="00936E6B" w:rsidRDefault="00936E6B" w:rsidP="00110E00">
      <w:pPr>
        <w:pStyle w:val="BodyText"/>
      </w:pPr>
      <w:r>
        <w:t xml:space="preserve">Get a quadkey for an x,y </w:t>
      </w:r>
      <w:r w:rsidR="00F524AD">
        <w:t xml:space="preserve">tile </w:t>
      </w:r>
      <w:r>
        <w:t>coordinate:</w:t>
      </w:r>
    </w:p>
    <w:p w14:paraId="19A12755" w14:textId="77777777" w:rsidR="006F2397" w:rsidRDefault="00082D6F" w:rsidP="00110E00">
      <w:pPr>
        <w:pStyle w:val="BodyText"/>
      </w:pPr>
      <w:hyperlink r:id="rId417" w:history="1">
        <w:r w:rsidR="00394CEC">
          <w:rPr>
            <w:rStyle w:val="Hyperlink"/>
          </w:rPr>
          <w:t>http://h03-dev-vm7/cgi-bin/eSpecies/getQuadkeyXY/27025,16972</w:t>
        </w:r>
      </w:hyperlink>
    </w:p>
    <w:p w14:paraId="566EA2D9" w14:textId="77777777" w:rsidR="00F524AD" w:rsidRDefault="00F524AD" w:rsidP="003D4FE8">
      <w:pPr>
        <w:pStyle w:val="BodyText2"/>
      </w:pPr>
      <w:r>
        <w:t>Get a quadkey for an eastings/northings coordinate:</w:t>
      </w:r>
    </w:p>
    <w:p w14:paraId="6D6A4DCC" w14:textId="77777777" w:rsidR="00F524AD" w:rsidRDefault="00082D6F" w:rsidP="00110E00">
      <w:pPr>
        <w:pStyle w:val="BodyText"/>
      </w:pPr>
      <w:hyperlink r:id="rId418" w:history="1">
        <w:r w:rsidR="00EE4094">
          <w:rPr>
            <w:rStyle w:val="Hyperlink"/>
          </w:rPr>
          <w:t>http://h03-dev-vm7/cgi-bin/eSpecies/getQuadkeyEastNorth/13013862.68772097,719119.5621069372</w:t>
        </w:r>
      </w:hyperlink>
    </w:p>
    <w:p w14:paraId="22378BB0" w14:textId="77777777" w:rsidR="005A46D9" w:rsidRDefault="005A46D9" w:rsidP="003D4FE8">
      <w:pPr>
        <w:pStyle w:val="BodyText2"/>
      </w:pPr>
      <w:r>
        <w:t>Get a quadkey for a lat/long coordinate:</w:t>
      </w:r>
    </w:p>
    <w:p w14:paraId="47F6AD16" w14:textId="77777777" w:rsidR="005A46D9" w:rsidRPr="006F2397" w:rsidRDefault="00082D6F" w:rsidP="00110E00">
      <w:pPr>
        <w:pStyle w:val="BodyText"/>
      </w:pPr>
      <w:hyperlink r:id="rId419" w:history="1">
        <w:r w:rsidR="00F84705">
          <w:rPr>
            <w:rStyle w:val="Hyperlink"/>
          </w:rPr>
          <w:t>http://h03-dev-vm7/cgi-bin/eSpecies/getQuadkeyLatLong/6.446317749457646,116.905517578125</w:t>
        </w:r>
      </w:hyperlink>
    </w:p>
    <w:p w14:paraId="5D5B1023" w14:textId="77777777" w:rsidR="006F2397" w:rsidRDefault="006F2397" w:rsidP="00324C76">
      <w:pPr>
        <w:pStyle w:val="Heading5"/>
      </w:pPr>
      <w:r>
        <w:t>Example calls</w:t>
      </w:r>
    </w:p>
    <w:p w14:paraId="0987052E" w14:textId="77777777" w:rsidR="00C82180" w:rsidRDefault="00C82180" w:rsidP="003D4FE8">
      <w:pPr>
        <w:pStyle w:val="BodyText2"/>
      </w:pPr>
      <w:r>
        <w:t>Here are some example calls:</w:t>
      </w:r>
    </w:p>
    <w:p w14:paraId="1BDE6FDC" w14:textId="77777777" w:rsidR="00C82180" w:rsidRDefault="00082D6F" w:rsidP="003D4FE8">
      <w:pPr>
        <w:pStyle w:val="BodyText2"/>
      </w:pPr>
      <w:hyperlink r:id="rId420" w:history="1">
        <w:r w:rsidR="00EB5668">
          <w:rPr>
            <w:rStyle w:val="Hyperlink"/>
          </w:rPr>
          <w:t>http://h03-dev-vm7/cgi-bin/eSpecies/species/map/17975</w:t>
        </w:r>
      </w:hyperlink>
    </w:p>
    <w:p w14:paraId="3F75FC9A" w14:textId="77777777" w:rsidR="00EB5668" w:rsidRDefault="00082D6F" w:rsidP="003D4FE8">
      <w:pPr>
        <w:pStyle w:val="BodyText2"/>
      </w:pPr>
      <w:hyperlink r:id="rId421" w:history="1">
        <w:r w:rsidR="00EB5668">
          <w:rPr>
            <w:rStyle w:val="Hyperlink"/>
          </w:rPr>
          <w:t>http://h03-dev-vm7/cgi-bin/eSpecies/species/xyz/17975</w:t>
        </w:r>
      </w:hyperlink>
    </w:p>
    <w:p w14:paraId="2C6863D5" w14:textId="77777777" w:rsidR="00EB5668" w:rsidRDefault="00082D6F" w:rsidP="003D4FE8">
      <w:pPr>
        <w:pStyle w:val="BodyText2"/>
      </w:pPr>
      <w:hyperlink r:id="rId422" w:history="1">
        <w:r w:rsidR="00EB5668">
          <w:rPr>
            <w:rStyle w:val="Hyperlink"/>
          </w:rPr>
          <w:t>http://h03-dev-vm7/cgi-bin/eSpecies/pa/map/785</w:t>
        </w:r>
      </w:hyperlink>
    </w:p>
    <w:p w14:paraId="3BCAAB96" w14:textId="77777777" w:rsidR="00EB5668" w:rsidRDefault="00082D6F" w:rsidP="003D4FE8">
      <w:pPr>
        <w:pStyle w:val="BodyText2"/>
      </w:pPr>
      <w:hyperlink r:id="rId423" w:history="1">
        <w:r w:rsidR="00EB5668" w:rsidRPr="00C22EDF">
          <w:rPr>
            <w:rStyle w:val="Hyperlink"/>
          </w:rPr>
          <w:t>http://h03-dev-vm7/cgi-bin/eSpecies/pa/xyz/785</w:t>
        </w:r>
      </w:hyperlink>
    </w:p>
    <w:p w14:paraId="69255EB9" w14:textId="77777777" w:rsidR="00EB5668" w:rsidRDefault="00082D6F" w:rsidP="003D4FE8">
      <w:pPr>
        <w:pStyle w:val="BodyText2"/>
      </w:pPr>
      <w:hyperlink r:id="rId424" w:history="1">
        <w:r w:rsidR="00EB5668">
          <w:rPr>
            <w:rStyle w:val="Hyperlink"/>
          </w:rPr>
          <w:t>http://h03-dev-vm7/cgi-bin/eSpecies/pa/speciescount/785</w:t>
        </w:r>
      </w:hyperlink>
    </w:p>
    <w:p w14:paraId="59AFD91D" w14:textId="77777777" w:rsidR="00EB5668" w:rsidRDefault="00082D6F" w:rsidP="003D4FE8">
      <w:pPr>
        <w:pStyle w:val="BodyText2"/>
      </w:pPr>
      <w:hyperlink r:id="rId425" w:history="1">
        <w:r w:rsidR="008676E5" w:rsidRPr="00C22EDF">
          <w:rPr>
            <w:rStyle w:val="Hyperlink"/>
          </w:rPr>
          <w:t>http://h03-dev-vm7/cgi-bin/eSpecies/pa/specieslist/785</w:t>
        </w:r>
      </w:hyperlink>
    </w:p>
    <w:p w14:paraId="4A291BAE" w14:textId="77777777" w:rsidR="00A86F21" w:rsidRDefault="00082D6F" w:rsidP="003D4FE8">
      <w:pPr>
        <w:pStyle w:val="BodyText2"/>
      </w:pPr>
      <w:hyperlink r:id="rId426" w:history="1">
        <w:r w:rsidR="00A86F21">
          <w:rPr>
            <w:rStyle w:val="Hyperlink"/>
          </w:rPr>
          <w:t>http://h03-dev-vm7/cgi-bin/eSpecies/richness/map/aves</w:t>
        </w:r>
      </w:hyperlink>
    </w:p>
    <w:p w14:paraId="2617BC80" w14:textId="77777777" w:rsidR="00D22686" w:rsidRDefault="00082D6F" w:rsidP="003D4FE8">
      <w:pPr>
        <w:pStyle w:val="BodyText2"/>
      </w:pPr>
      <w:hyperlink r:id="rId427" w:history="1">
        <w:r w:rsidR="00D22686">
          <w:rPr>
            <w:rStyle w:val="Hyperlink"/>
          </w:rPr>
          <w:t>http://h03-dev-vm7/cgi-bin/eSpecies/richness/xyz/aves</w:t>
        </w:r>
      </w:hyperlink>
    </w:p>
    <w:p w14:paraId="77A74F9E" w14:textId="77777777" w:rsidR="00B77447" w:rsidRDefault="00082D6F" w:rsidP="003D4FE8">
      <w:pPr>
        <w:pStyle w:val="BodyText2"/>
      </w:pPr>
      <w:hyperlink r:id="rId428" w:history="1">
        <w:r w:rsidR="00B77447">
          <w:rPr>
            <w:rStyle w:val="Hyperlink"/>
          </w:rPr>
          <w:t>http://h03-dev-vm7/cgi-bin/eSpecies/bbox/25728,16008,27776,17032/species/map/17975</w:t>
        </w:r>
      </w:hyperlink>
    </w:p>
    <w:p w14:paraId="68A6476C" w14:textId="77777777" w:rsidR="00B77447" w:rsidRDefault="00082D6F" w:rsidP="003D4FE8">
      <w:pPr>
        <w:pStyle w:val="BodyText2"/>
      </w:pPr>
      <w:hyperlink r:id="rId429" w:history="1">
        <w:r w:rsidR="00B77447">
          <w:rPr>
            <w:rStyle w:val="Hyperlink"/>
          </w:rPr>
          <w:t>http://h03-dev-vm7/cgi-bin/eSpecies/bbox/25728,16008,27776,17032/pa/map/785</w:t>
        </w:r>
      </w:hyperlink>
    </w:p>
    <w:p w14:paraId="4E0EF125" w14:textId="77777777" w:rsidR="00B77447" w:rsidRDefault="00082D6F" w:rsidP="003D4FE8">
      <w:pPr>
        <w:pStyle w:val="BodyText2"/>
      </w:pPr>
      <w:hyperlink r:id="rId430" w:history="1">
        <w:r w:rsidR="00B77447">
          <w:rPr>
            <w:rStyle w:val="Hyperlink"/>
          </w:rPr>
          <w:t>http://h03-dev-vm7/cgi-bin/eSpecies/bbox/25728,16008,27776,17032/richness/map/aves</w:t>
        </w:r>
      </w:hyperlink>
    </w:p>
    <w:p w14:paraId="2E45FC66" w14:textId="77777777" w:rsidR="008676E5" w:rsidRDefault="00082D6F" w:rsidP="003D4FE8">
      <w:pPr>
        <w:pStyle w:val="BodyText2"/>
      </w:pPr>
      <w:hyperlink r:id="rId431" w:history="1">
        <w:r w:rsidR="008676E5">
          <w:rPr>
            <w:rStyle w:val="Hyperlink"/>
          </w:rPr>
          <w:t>http://h03-dev-vm7/cgi-bin/eSpecies/bbox/25728,16008,27776,17032/speciescount</w:t>
        </w:r>
      </w:hyperlink>
    </w:p>
    <w:p w14:paraId="4DF0945E" w14:textId="77777777" w:rsidR="008676E5" w:rsidRDefault="00082D6F" w:rsidP="003D4FE8">
      <w:pPr>
        <w:pStyle w:val="BodyText2"/>
      </w:pPr>
      <w:hyperlink r:id="rId432" w:history="1">
        <w:r w:rsidR="008676E5">
          <w:rPr>
            <w:rStyle w:val="Hyperlink"/>
          </w:rPr>
          <w:t>http://h03-dev-vm7/cgi-bin/eSpecies/bbox/25728,16008,27776,17032/specieslist</w:t>
        </w:r>
      </w:hyperlink>
    </w:p>
    <w:p w14:paraId="2178C6A6" w14:textId="77777777" w:rsidR="00AE0ABD" w:rsidRDefault="00082D6F" w:rsidP="003D4FE8">
      <w:pPr>
        <w:pStyle w:val="BodyText2"/>
      </w:pPr>
      <w:hyperlink r:id="rId433" w:history="1">
        <w:r w:rsidR="00AE0ABD">
          <w:rPr>
            <w:rStyle w:val="Hyperlink"/>
          </w:rPr>
          <w:t>http://h03-dev-vm7/cgi-bin/eSpecies/bbox/25728,16008,27776,17032/pacount</w:t>
        </w:r>
      </w:hyperlink>
    </w:p>
    <w:p w14:paraId="31698262" w14:textId="77777777" w:rsidR="00AE0ABD" w:rsidRDefault="00082D6F" w:rsidP="003D4FE8">
      <w:pPr>
        <w:pStyle w:val="BodyText2"/>
      </w:pPr>
      <w:hyperlink r:id="rId434" w:history="1">
        <w:r w:rsidR="00AE0ABD">
          <w:rPr>
            <w:rStyle w:val="Hyperlink"/>
          </w:rPr>
          <w:t>http://h03-dev-vm7/cgi-bin/eSpecies/bbox/25728,16008,27776,17032/palist</w:t>
        </w:r>
      </w:hyperlink>
    </w:p>
    <w:p w14:paraId="37BBA64B" w14:textId="77777777" w:rsidR="00770EB7" w:rsidRDefault="00082D6F" w:rsidP="003D4FE8">
      <w:pPr>
        <w:pStyle w:val="BodyText2"/>
      </w:pPr>
      <w:hyperlink r:id="rId435" w:history="1">
        <w:r w:rsidR="00770EB7">
          <w:rPr>
            <w:rStyle w:val="Hyperlink"/>
          </w:rPr>
          <w:t>http://h03-dev-vm7/cgi-bin/eSpecies/quadkey/132320330232030/speciescount</w:t>
        </w:r>
      </w:hyperlink>
    </w:p>
    <w:p w14:paraId="34E76A08" w14:textId="77777777" w:rsidR="00770EB7" w:rsidRDefault="00082D6F" w:rsidP="003D4FE8">
      <w:pPr>
        <w:pStyle w:val="BodyText2"/>
      </w:pPr>
      <w:hyperlink r:id="rId436" w:history="1">
        <w:r w:rsidR="00770EB7">
          <w:rPr>
            <w:rStyle w:val="Hyperlink"/>
          </w:rPr>
          <w:t>http://h03-dev-vm7/cgi-bin/eSpecies/quadkey/132320330232030/specieslist</w:t>
        </w:r>
      </w:hyperlink>
    </w:p>
    <w:p w14:paraId="2CDB8621" w14:textId="77777777" w:rsidR="00D14E0A" w:rsidRDefault="00082D6F" w:rsidP="003D4FE8">
      <w:pPr>
        <w:pStyle w:val="BodyText2"/>
      </w:pPr>
      <w:hyperlink r:id="rId437" w:history="1">
        <w:r w:rsidR="00242F4A">
          <w:rPr>
            <w:rStyle w:val="Hyperlink"/>
          </w:rPr>
          <w:t>http://h03-dev-vm7/cgi-bin/eSpecies/quadkey/132320323113002/pacount</w:t>
        </w:r>
      </w:hyperlink>
      <w:r w:rsidR="00242F4A">
        <w:t xml:space="preserve"> </w:t>
      </w:r>
    </w:p>
    <w:p w14:paraId="7CB575ED" w14:textId="77777777" w:rsidR="00D14E0A" w:rsidRDefault="00082D6F" w:rsidP="003D4FE8">
      <w:pPr>
        <w:pStyle w:val="BodyText2"/>
      </w:pPr>
      <w:hyperlink r:id="rId438" w:history="1">
        <w:r w:rsidR="00242F4A">
          <w:rPr>
            <w:rStyle w:val="Hyperlink"/>
          </w:rPr>
          <w:t>http://h03-dev-vm7/cgi-bin/eSpecies/quadkey/132320323113002/palist</w:t>
        </w:r>
      </w:hyperlink>
    </w:p>
    <w:p w14:paraId="587A1269" w14:textId="77777777" w:rsidR="00E42111" w:rsidRDefault="00082D6F" w:rsidP="003D4FE8">
      <w:pPr>
        <w:pStyle w:val="BodyText2"/>
      </w:pPr>
      <w:hyperlink r:id="rId439" w:history="1">
        <w:r w:rsidR="00E42111">
          <w:rPr>
            <w:rStyle w:val="Hyperlink"/>
          </w:rPr>
          <w:t>http://h03-dev-vm7/cgi-bin/eSpecies/quadkeydata/map/1/17975</w:t>
        </w:r>
      </w:hyperlink>
    </w:p>
    <w:p w14:paraId="5E213629" w14:textId="77777777" w:rsidR="00B77447" w:rsidRDefault="00082D6F" w:rsidP="003D4FE8">
      <w:pPr>
        <w:pStyle w:val="BodyText2"/>
      </w:pPr>
      <w:hyperlink r:id="rId440" w:history="1">
        <w:r w:rsidR="00A305B6">
          <w:rPr>
            <w:rStyle w:val="Hyperlink"/>
          </w:rPr>
          <w:t>http://h03-dev-vm7/cgi-bin/eSpecies/quadkeydata/xyz/2/785</w:t>
        </w:r>
      </w:hyperlink>
    </w:p>
    <w:p w14:paraId="3B27B1F0" w14:textId="77777777" w:rsidR="00D42332" w:rsidRDefault="009163D3" w:rsidP="0068280B">
      <w:pPr>
        <w:pStyle w:val="Heading4"/>
      </w:pPr>
      <w:r>
        <w:lastRenderedPageBreak/>
        <w:t>OGC API</w:t>
      </w:r>
    </w:p>
    <w:p w14:paraId="7CE2255E" w14:textId="77777777" w:rsidR="00F45427" w:rsidRPr="00F45427" w:rsidRDefault="00F45427" w:rsidP="00110E00">
      <w:pPr>
        <w:pStyle w:val="BodyText"/>
      </w:pPr>
      <w:r w:rsidRPr="00F45427">
        <w:t xml:space="preserve"> </w:t>
      </w:r>
      <w:r w:rsidR="00D42332">
        <w:t>eSpecies/WMSServer</w:t>
      </w:r>
    </w:p>
    <w:p w14:paraId="0AC0778B" w14:textId="77777777" w:rsidR="00B05E51" w:rsidRDefault="00B05E51" w:rsidP="00B05E51">
      <w:pPr>
        <w:pStyle w:val="Heading3"/>
      </w:pPr>
      <w:bookmarkStart w:id="106" w:name="_Ref416944525"/>
      <w:bookmarkStart w:id="107" w:name="_Toc315774609"/>
      <w:r>
        <w:t>Configuring the services file</w:t>
      </w:r>
      <w:bookmarkEnd w:id="106"/>
    </w:p>
    <w:p w14:paraId="14B6D4A8" w14:textId="45E30E53" w:rsidR="00B05E51" w:rsidRDefault="00B05E51" w:rsidP="003D4FE8">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397DAF">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3D4FE8">
      <w:pPr>
        <w:pStyle w:val="BodyText2"/>
      </w:pPr>
      <w:r>
        <w:t>The documentroot simply tells apps to use the htdocs as the html root.</w:t>
      </w:r>
    </w:p>
    <w:p w14:paraId="07076BDE" w14:textId="77777777" w:rsidR="00FD247F" w:rsidRDefault="007F571C" w:rsidP="003D4FE8">
      <w:pPr>
        <w:pStyle w:val="BodyText2"/>
      </w:pPr>
      <w:r>
        <w:t xml:space="preserve">I added a </w:t>
      </w:r>
      <w:r w:rsidR="00FD247F">
        <w:t>a new one for ibex on 20/11/14:</w:t>
      </w:r>
    </w:p>
    <w:p w14:paraId="62F492A7" w14:textId="53271B04" w:rsidR="007F571C" w:rsidRDefault="00FD247F" w:rsidP="00397DAF">
      <w:pPr>
        <w:pStyle w:val="Code"/>
      </w:pPr>
      <w:r w:rsidRPr="00FD247F">
        <w:t>ScriptAlias /ibex /srv/www/dopa-services/cgi-bin/ibex</w:t>
      </w:r>
    </w:p>
    <w:p w14:paraId="76672939" w14:textId="1C25FD49" w:rsidR="00583443" w:rsidRDefault="00583443" w:rsidP="00583443">
      <w:pPr>
        <w:pStyle w:val="BodyText2"/>
      </w:pPr>
      <w:r>
        <w:t>Adding one on the SPREP Ubuntu Apache machine in the ‘</w:t>
      </w:r>
      <w:r w:rsidRPr="00583443">
        <w:t>etc/apache2/sites-available/000-default.conf</w:t>
      </w:r>
      <w:r>
        <w:t>’ file:</w:t>
      </w:r>
    </w:p>
    <w:p w14:paraId="289CA300" w14:textId="582DE398" w:rsidR="00583443" w:rsidRDefault="00F25D5A" w:rsidP="00397DAF">
      <w:pPr>
        <w:pStyle w:val="Code"/>
      </w:pPr>
      <w:r w:rsidRPr="00FD247F">
        <w:t>ScriptAlias /</w:t>
      </w:r>
      <w:r>
        <w:t xml:space="preserve">rest </w:t>
      </w:r>
      <w:r w:rsidRPr="00F25D5A">
        <w:t>/var/www/python-rest-server/cgi-bin/services</w:t>
      </w:r>
    </w:p>
    <w:p w14:paraId="6FA68250" w14:textId="77777777" w:rsidR="00582A53" w:rsidRDefault="00582A53" w:rsidP="00582A53">
      <w:pPr>
        <w:pStyle w:val="Heading3"/>
      </w:pPr>
      <w:r>
        <w:t>Creating a blackbox install for REST Server</w:t>
      </w:r>
    </w:p>
    <w:p w14:paraId="61E23610" w14:textId="77777777" w:rsidR="00582A53" w:rsidRDefault="00582A53" w:rsidP="003D4FE8">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3D4FE8">
      <w:pPr>
        <w:pStyle w:val="BodyText2"/>
      </w:pPr>
      <w:r>
        <w:t>All packages are installed and working now, but there is a Permission Error when you try to create a session.</w:t>
      </w:r>
    </w:p>
    <w:p w14:paraId="5E9766E2" w14:textId="77777777" w:rsidR="002807A2" w:rsidRDefault="002807A2" w:rsidP="00397DAF">
      <w:pPr>
        <w:pStyle w:val="Code"/>
      </w:pPr>
      <w:r w:rsidRPr="002807A2">
        <w:t>OSError: [Errno 13] Permission denied: '/srv/htdocs'</w:t>
      </w:r>
    </w:p>
    <w:p w14:paraId="7152D692" w14:textId="77777777" w:rsidR="002807A2" w:rsidRDefault="00AF4221" w:rsidP="003D4FE8">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F415EE">
      <w:pPr>
        <w:pStyle w:val="Heading4"/>
      </w:pPr>
      <w:r>
        <w:t>Database objects</w:t>
      </w:r>
    </w:p>
    <w:p w14:paraId="0C07B191" w14:textId="1E33C1F9" w:rsidR="00F210C0" w:rsidRDefault="00F210C0" w:rsidP="00324C76">
      <w:pPr>
        <w:pStyle w:val="Heading5"/>
      </w:pPr>
      <w:r>
        <w:t>REST Services Directory Functions</w:t>
      </w:r>
    </w:p>
    <w:p w14:paraId="58407D98" w14:textId="39A863C1" w:rsidR="00F415EE" w:rsidRDefault="00F415EE" w:rsidP="00F415EE">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E65B54">
            <w:pPr>
              <w:pStyle w:val="TableTextHeader"/>
            </w:pPr>
            <w:r>
              <w:t>Schema</w:t>
            </w:r>
          </w:p>
        </w:tc>
        <w:tc>
          <w:tcPr>
            <w:tcW w:w="2790" w:type="dxa"/>
          </w:tcPr>
          <w:p w14:paraId="4D541991" w14:textId="54F3F0CD"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F415EE">
            <w:pPr>
              <w:pStyle w:val="Tiny"/>
            </w:pPr>
            <w:r>
              <w:t>utils</w:t>
            </w:r>
          </w:p>
        </w:tc>
        <w:tc>
          <w:tcPr>
            <w:tcW w:w="2790" w:type="dxa"/>
          </w:tcPr>
          <w:p w14:paraId="1549338E" w14:textId="23D3F359" w:rsidR="00F210C0" w:rsidRDefault="00F210C0" w:rsidP="00F415EE">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F415EE">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F210C0">
            <w:pPr>
              <w:pStyle w:val="Tiny"/>
            </w:pPr>
            <w:r>
              <w:t>utils</w:t>
            </w:r>
          </w:p>
        </w:tc>
        <w:tc>
          <w:tcPr>
            <w:tcW w:w="2790" w:type="dxa"/>
          </w:tcPr>
          <w:p w14:paraId="7B2AA16B" w14:textId="342526CB"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F210C0">
            <w:pPr>
              <w:pStyle w:val="Tiny"/>
            </w:pPr>
            <w:r>
              <w:t>utils</w:t>
            </w:r>
          </w:p>
        </w:tc>
        <w:tc>
          <w:tcPr>
            <w:tcW w:w="2790" w:type="dxa"/>
          </w:tcPr>
          <w:p w14:paraId="40A45CE2" w14:textId="35EF2DCC"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F210C0">
            <w:pPr>
              <w:pStyle w:val="Tiny"/>
            </w:pPr>
            <w:r>
              <w:t>utils</w:t>
            </w:r>
          </w:p>
        </w:tc>
        <w:tc>
          <w:tcPr>
            <w:tcW w:w="2790" w:type="dxa"/>
          </w:tcPr>
          <w:p w14:paraId="6CDBD2FF" w14:textId="1E78BA5A" w:rsidR="001620DF" w:rsidRPr="00F415EE" w:rsidRDefault="001620DF" w:rsidP="00F210C0">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324C76">
      <w:pPr>
        <w:pStyle w:val="Heading5"/>
      </w:pPr>
      <w:r>
        <w:t>Schemas</w:t>
      </w:r>
    </w:p>
    <w:p w14:paraId="55BEED8B" w14:textId="18ABDDD1" w:rsidR="00F210C0" w:rsidRPr="00F210C0" w:rsidRDefault="00F210C0" w:rsidP="00F210C0">
      <w:pPr>
        <w:pStyle w:val="BodyText2"/>
      </w:pPr>
      <w:r>
        <w:t>Database schemas must have descriptions otherwise they will not be shown in the REST Services Directory.</w:t>
      </w:r>
    </w:p>
    <w:p w14:paraId="0D66B758" w14:textId="66FF4191" w:rsidR="00560002" w:rsidRDefault="00560002" w:rsidP="00560002">
      <w:pPr>
        <w:pStyle w:val="Heading3"/>
      </w:pPr>
      <w:r>
        <w:t>REST Server Issues</w:t>
      </w:r>
    </w:p>
    <w:p w14:paraId="7890D318" w14:textId="3BA73118" w:rsidR="00560002" w:rsidRDefault="00560002" w:rsidP="00560002">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397DAF">
      <w:pPr>
        <w:pStyle w:val="Unix"/>
      </w:pPr>
      <w:r>
        <w:t>[Fri Feb 27 10:12:51 2015] [error] [client 139.191.170.13] Traceback (most recent call last):, referer: http://testdelta.jrc.it/en/pa/873</w:t>
      </w:r>
    </w:p>
    <w:p w14:paraId="3EBA029D" w14:textId="77777777" w:rsidR="00D66533" w:rsidRDefault="00D66533" w:rsidP="00397DAF">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397DAF">
      <w:pPr>
        <w:pStyle w:val="Unix"/>
      </w:pPr>
      <w:r>
        <w:t>[Fri Feb 27 10:12:51 2015] [error] [client 139.191.170.13]     return p(lambda: process(processors)), referer: http://testdelta.jrc.it/en/pa/873</w:t>
      </w:r>
    </w:p>
    <w:p w14:paraId="6DBDC578" w14:textId="77777777" w:rsidR="00D66533" w:rsidRDefault="00D66533" w:rsidP="00397DAF">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397DAF">
      <w:pPr>
        <w:pStyle w:val="Unix"/>
      </w:pPr>
      <w:r>
        <w:t>[Fri Feb 27 10:12:51 2015] [error] [client 139.191.170.13]     self._cleanup(), referer: http://testdelta.jrc.it/en/pa/873</w:t>
      </w:r>
    </w:p>
    <w:p w14:paraId="4C0003C3" w14:textId="77777777" w:rsidR="00D66533" w:rsidRDefault="00D66533" w:rsidP="00397DAF">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397DAF">
      <w:pPr>
        <w:pStyle w:val="Unix"/>
      </w:pPr>
      <w:r>
        <w:t>[Fri Feb 27 10:12:51 2015] [error] [client 139.191.170.13]     self.store.cleanup(timeout), referer: http://testdelta.jrc.it/en/pa/873</w:t>
      </w:r>
    </w:p>
    <w:p w14:paraId="24D8D86D" w14:textId="77777777" w:rsidR="00D66533" w:rsidRDefault="00D66533" w:rsidP="00397DAF">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397DAF">
      <w:pPr>
        <w:pStyle w:val="Unix"/>
      </w:pPr>
      <w:r>
        <w:t>[Fri Feb 27 10:12:51 2015] [error] [client 139.191.170.13]     atime = os.stat(path).st_atime, referer: http://testdelta.jrc.it/en/pa/873</w:t>
      </w:r>
    </w:p>
    <w:p w14:paraId="7477475F" w14:textId="77777777" w:rsidR="00D66533" w:rsidRDefault="00D66533" w:rsidP="00397DAF">
      <w:pPr>
        <w:pStyle w:val="Unix"/>
      </w:pPr>
      <w:r>
        <w:lastRenderedPageBreak/>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397DAF">
      <w:pPr>
        <w:pStyle w:val="Unix"/>
      </w:pPr>
      <w:r>
        <w:t>[Fri Feb 27 10:12:51 2015] [error] [client 139.191.170.13] , referer: http://testdelta.jrc.it/en/pa/873</w:t>
      </w:r>
    </w:p>
    <w:p w14:paraId="74A246EC" w14:textId="5536FC39" w:rsidR="00560002" w:rsidRPr="00560002" w:rsidRDefault="00D66533" w:rsidP="00560002">
      <w:pPr>
        <w:pStyle w:val="BodyText2"/>
      </w:pPr>
      <w:r>
        <w:t xml:space="preserve">In my REST server I create a session variable by writing to disk (see </w:t>
      </w:r>
      <w:hyperlink r:id="rId441" w:anchor="L31" w:history="1">
        <w:r w:rsidRPr="00D66533">
          <w:rPr>
            <w:rStyle w:val="Hyperlink"/>
          </w:rPr>
          <w:t>here</w:t>
        </w:r>
      </w:hyperlink>
      <w:r>
        <w:t>). This could be failing for some reason.</w:t>
      </w:r>
    </w:p>
    <w:p w14:paraId="11FEA384" w14:textId="77777777" w:rsidR="00DF6C76" w:rsidRDefault="00DF6C76" w:rsidP="00DF6C76">
      <w:pPr>
        <w:pStyle w:val="Heading2"/>
      </w:pPr>
      <w:r>
        <w:t>Server Debugging</w:t>
      </w:r>
    </w:p>
    <w:p w14:paraId="70D3B7D2" w14:textId="77777777" w:rsidR="00DF6C76" w:rsidRDefault="00DF6C76" w:rsidP="003D4FE8">
      <w:pPr>
        <w:pStyle w:val="BodyText2"/>
      </w:pPr>
      <w:r>
        <w:t>There are some useful tools to help debug:</w:t>
      </w:r>
    </w:p>
    <w:p w14:paraId="053FEE53" w14:textId="77777777" w:rsidR="009B0F4B" w:rsidRDefault="00922D51" w:rsidP="009B0F4B">
      <w:pPr>
        <w:pStyle w:val="Heading3"/>
      </w:pPr>
      <w:r>
        <w:t>Error logs</w:t>
      </w:r>
    </w:p>
    <w:p w14:paraId="00A6A386" w14:textId="77777777" w:rsidR="009B0F4B" w:rsidRDefault="009B0F4B" w:rsidP="003D4FE8">
      <w:pPr>
        <w:pStyle w:val="BodyText2"/>
      </w:pPr>
      <w:r>
        <w:t>-f option to see updates</w:t>
      </w:r>
    </w:p>
    <w:p w14:paraId="13DBF618" w14:textId="77777777" w:rsidR="009B0F4B" w:rsidRDefault="009B0F4B" w:rsidP="003D4FE8">
      <w:pPr>
        <w:pStyle w:val="BodyText2"/>
      </w:pPr>
      <w:r>
        <w:t>-n 200 to see last 200 rows</w:t>
      </w:r>
    </w:p>
    <w:p w14:paraId="787CA2D9" w14:textId="77777777" w:rsidR="00DF6C76" w:rsidRDefault="00DF6C76" w:rsidP="003D4FE8">
      <w:pPr>
        <w:pStyle w:val="BodyText2"/>
      </w:pPr>
      <w:r>
        <w:t>On the map server machine</w:t>
      </w:r>
      <w:r w:rsidR="00B65C63">
        <w:t xml:space="preserve"> to get the apache error log for the REST Services Directory</w:t>
      </w:r>
      <w:r>
        <w:t>:</w:t>
      </w:r>
    </w:p>
    <w:p w14:paraId="60806A02" w14:textId="360BD628" w:rsidR="004661B1" w:rsidRDefault="008D068C" w:rsidP="00397DAF">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397DAF">
      <w:pPr>
        <w:pStyle w:val="Unix"/>
      </w:pPr>
      <w:r>
        <w:t>or</w:t>
      </w:r>
    </w:p>
    <w:p w14:paraId="10CCD8DC" w14:textId="77777777" w:rsidR="00DF6C76" w:rsidRDefault="008D068C" w:rsidP="00397DAF">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3D4FE8">
      <w:pPr>
        <w:pStyle w:val="BodyText2"/>
      </w:pPr>
      <w:r>
        <w:t>On the other machines:</w:t>
      </w:r>
    </w:p>
    <w:p w14:paraId="59AFEBB4" w14:textId="77777777" w:rsidR="00DF6C76" w:rsidRDefault="00DF6C76" w:rsidP="00397DAF">
      <w:pPr>
        <w:pStyle w:val="Unix"/>
      </w:pPr>
      <w:r w:rsidRPr="005D2C88">
        <w:t>webuser@h03-dev-vm7:/var/tmp/log&gt; tail -f server.log</w:t>
      </w:r>
    </w:p>
    <w:p w14:paraId="04D3B836" w14:textId="77777777" w:rsidR="00DF6C76" w:rsidRDefault="00DF6C76" w:rsidP="00397DAF">
      <w:pPr>
        <w:pStyle w:val="Unix"/>
      </w:pPr>
      <w:r>
        <w:t>webuser@h03-dev-vm7:</w:t>
      </w:r>
      <w:r w:rsidRPr="005D2C88">
        <w:t xml:space="preserve">&gt; tail -f </w:t>
      </w:r>
      <w:r>
        <w:t>../../var/tmp/log/</w:t>
      </w:r>
      <w:r w:rsidRPr="005D2C88">
        <w:t>server.log</w:t>
      </w:r>
    </w:p>
    <w:p w14:paraId="5E475591" w14:textId="0361EA49" w:rsidR="003E63B1" w:rsidRPr="006625C4" w:rsidRDefault="003E63B1" w:rsidP="00397DAF">
      <w:pPr>
        <w:pStyle w:val="Unix"/>
      </w:pPr>
      <w:r>
        <w:t>SPREP Ubuntu machine:</w:t>
      </w:r>
      <w:r>
        <w:tab/>
      </w:r>
      <w:r w:rsidR="001726DB">
        <w:t xml:space="preserve">sudo tail –f </w:t>
      </w:r>
      <w:r w:rsidRPr="003E63B1">
        <w:t>/var/log/apache2/error.log</w:t>
      </w:r>
    </w:p>
    <w:p w14:paraId="494E9575" w14:textId="77777777" w:rsidR="00DF6C76" w:rsidRDefault="00DF6C76" w:rsidP="003D4FE8">
      <w:pPr>
        <w:pStyle w:val="BodyText2"/>
      </w:pPr>
      <w:r>
        <w:t>This opens the server.log file interactively so that whenever you make a request it is shown automatically in the log.</w:t>
      </w:r>
    </w:p>
    <w:p w14:paraId="66C878ED" w14:textId="77777777" w:rsidR="00DF6C76" w:rsidRDefault="00DF6C76" w:rsidP="003D4FE8">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397DAF">
      <w:pPr>
        <w:pStyle w:val="Unix"/>
      </w:pPr>
      <w:r w:rsidRPr="008A5104">
        <w:t>webuser@h03-dev-vm7:/var/log/apache2 &gt; tail -f error_log</w:t>
      </w:r>
    </w:p>
    <w:p w14:paraId="68A8262A" w14:textId="77777777" w:rsidR="00DF6C76" w:rsidRDefault="00DF6C76" w:rsidP="00397DAF">
      <w:pPr>
        <w:pStyle w:val="Unix"/>
      </w:pPr>
      <w:r>
        <w:t>or</w:t>
      </w:r>
    </w:p>
    <w:p w14:paraId="15CD0023" w14:textId="77777777" w:rsidR="00DF6C76" w:rsidRDefault="00DF6C76" w:rsidP="00397DAF">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3D4FE8">
      <w:pPr>
        <w:pStyle w:val="BodyText2"/>
      </w:pPr>
      <w:r>
        <w:t>Press ctrl+C to exit file monitoring.</w:t>
      </w:r>
    </w:p>
    <w:p w14:paraId="13BBD97B" w14:textId="77777777" w:rsidR="00093F2E" w:rsidRDefault="00093F2E" w:rsidP="003D4FE8">
      <w:pPr>
        <w:pStyle w:val="BodyText2"/>
      </w:pPr>
      <w:r>
        <w:t>You can also debug all current request using netstat on the command line:</w:t>
      </w:r>
    </w:p>
    <w:p w14:paraId="28930672" w14:textId="77777777" w:rsidR="00093F2E" w:rsidRDefault="00093F2E" w:rsidP="00397DAF">
      <w:pPr>
        <w:pStyle w:val="Unix"/>
      </w:pPr>
      <w:r>
        <w:t>Netstat /f</w:t>
      </w:r>
    </w:p>
    <w:p w14:paraId="2B6B172F" w14:textId="77777777" w:rsidR="00093F2E" w:rsidRPr="00DF6C76" w:rsidRDefault="00093F2E" w:rsidP="003D4FE8">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0B0DEC">
      <w:pPr>
        <w:pStyle w:val="Heading3"/>
      </w:pPr>
      <w:r>
        <w:t xml:space="preserve">Monitoring </w:t>
      </w:r>
      <w:r w:rsidR="000B0DEC">
        <w:t>Processes</w:t>
      </w:r>
    </w:p>
    <w:p w14:paraId="35BF00C4" w14:textId="77777777" w:rsidR="000B0DEC" w:rsidRPr="000B0DEC" w:rsidRDefault="000B0DEC" w:rsidP="003D4FE8">
      <w:pPr>
        <w:pStyle w:val="BodyText2"/>
      </w:pPr>
      <w:r>
        <w:t xml:space="preserve">- ps -fax | grep python   </w:t>
      </w:r>
    </w:p>
    <w:p w14:paraId="7B8D3571" w14:textId="77777777" w:rsidR="00BC77BE" w:rsidRDefault="006813C3" w:rsidP="00BC77BE">
      <w:pPr>
        <w:pStyle w:val="Heading2"/>
      </w:pPr>
      <w:r>
        <w:t>Connecting the I</w:t>
      </w:r>
      <w:r w:rsidR="00BC77BE">
        <w:t>nternet to HBase</w:t>
      </w:r>
    </w:p>
    <w:p w14:paraId="734832DF" w14:textId="77777777" w:rsidR="00523ADB" w:rsidRDefault="00BC77BE" w:rsidP="003D4FE8">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523ADB">
      <w:pPr>
        <w:pStyle w:val="Heading3"/>
      </w:pPr>
      <w:r>
        <w:t>Polling from Hadoop</w:t>
      </w:r>
    </w:p>
    <w:p w14:paraId="7E47A6E5" w14:textId="77777777" w:rsidR="00BC77BE" w:rsidRDefault="00BC77BE" w:rsidP="003D4FE8">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3D4FE8">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A149F0">
      <w:pPr>
        <w:pStyle w:val="Heading3"/>
      </w:pPr>
      <w:r>
        <w:t>Listening using Listen/Notify channels</w:t>
      </w:r>
    </w:p>
    <w:p w14:paraId="5E5D4196" w14:textId="77777777" w:rsidR="00A149F0" w:rsidRDefault="00A149F0" w:rsidP="003D4FE8">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A149F0">
      <w:pPr>
        <w:pStyle w:val="ListBullet3"/>
      </w:pPr>
      <w:r>
        <w:t>Request to services module inserts a row into the jobs table</w:t>
      </w:r>
    </w:p>
    <w:p w14:paraId="278D39AB" w14:textId="77777777" w:rsidR="00A149F0" w:rsidRDefault="00A149F0" w:rsidP="00A149F0">
      <w:pPr>
        <w:pStyle w:val="ListBullet3"/>
      </w:pPr>
      <w:r>
        <w:t>Trigger on Insert sends a job_request Notification</w:t>
      </w:r>
    </w:p>
    <w:p w14:paraId="6FEA28F7" w14:textId="77777777" w:rsidR="00A149F0" w:rsidRDefault="00A149F0" w:rsidP="00A149F0">
      <w:pPr>
        <w:pStyle w:val="ListBullet3"/>
      </w:pPr>
      <w:r>
        <w:lastRenderedPageBreak/>
        <w:t>Python code on Hadoop is listening for this notification and runs some code to generate the results</w:t>
      </w:r>
    </w:p>
    <w:p w14:paraId="05326F64" w14:textId="77777777" w:rsidR="00A149F0" w:rsidRDefault="00A149F0" w:rsidP="00A149F0">
      <w:pPr>
        <w:pStyle w:val="ListBullet3"/>
      </w:pPr>
      <w:r>
        <w:t>Results are inserted into the jobs table</w:t>
      </w:r>
    </w:p>
    <w:p w14:paraId="7AE7F2EA" w14:textId="77777777" w:rsidR="00A149F0" w:rsidRDefault="00A149F0" w:rsidP="00A149F0">
      <w:pPr>
        <w:pStyle w:val="ListBullet3"/>
      </w:pPr>
      <w:r>
        <w:t>Trigger on Update sends a job_complete Notification</w:t>
      </w:r>
    </w:p>
    <w:p w14:paraId="2F5F05ED" w14:textId="77777777" w:rsidR="00A149F0" w:rsidRDefault="00A149F0" w:rsidP="00A149F0">
      <w:pPr>
        <w:pStyle w:val="ListBullet3"/>
      </w:pPr>
      <w:r>
        <w:t>Python code in services module processes the Notification payload, i.e. the results</w:t>
      </w:r>
    </w:p>
    <w:p w14:paraId="6B7325F1" w14:textId="77777777" w:rsidR="00A149F0" w:rsidRDefault="00A149F0" w:rsidP="003D4FE8">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397DAF">
      <w:pPr>
        <w:pStyle w:val="sql"/>
      </w:pPr>
      <w:r w:rsidRPr="006825CB">
        <w:t>sql = "NOTIFY job_complete,'{''id'' : ''" + str(jobid) + "'', ''query_text'' : ''" + quadkey + "'', ''query_results'' : ''" + json.dumps(list(uniqueitems)) + "''}';"</w:t>
      </w:r>
    </w:p>
    <w:p w14:paraId="40F9F495" w14:textId="77777777" w:rsidR="00A149F0" w:rsidRDefault="00A149F0" w:rsidP="003D4FE8">
      <w:pPr>
        <w:pStyle w:val="BodyText2"/>
      </w:pPr>
      <w:r>
        <w:t>Also updated the job_request notification so that it is made from the server code rather than the Postgresql trigger:</w:t>
      </w:r>
    </w:p>
    <w:p w14:paraId="5028CDB2" w14:textId="77777777" w:rsidR="00A149F0" w:rsidRDefault="00A149F0" w:rsidP="00397DAF">
      <w:pPr>
        <w:pStyle w:val="sql"/>
      </w:pPr>
      <w:r w:rsidRPr="00A149F0">
        <w:t>conn.cur.execute("NOTIFY job_request,'" + str(job_id) + "," + params['quadkey'] + "'")</w:t>
      </w:r>
    </w:p>
    <w:p w14:paraId="48681023" w14:textId="77777777" w:rsidR="00A149F0" w:rsidRDefault="00A149F0" w:rsidP="003D4FE8">
      <w:pPr>
        <w:pStyle w:val="BodyText2"/>
      </w:pPr>
      <w:r>
        <w:t>Here is the test url:</w:t>
      </w:r>
    </w:p>
    <w:p w14:paraId="5B3FECD3" w14:textId="77777777" w:rsidR="00A149F0" w:rsidRDefault="00082D6F" w:rsidP="00A149F0">
      <w:pPr>
        <w:pStyle w:val="BodyText"/>
        <w:rPr>
          <w:rStyle w:val="Hyperlink"/>
        </w:rPr>
      </w:pPr>
      <w:hyperlink r:id="rId442" w:history="1">
        <w:r w:rsidR="00A149F0">
          <w:rPr>
            <w:rStyle w:val="Hyperlink"/>
          </w:rPr>
          <w:t>http://dopa-services.jrc.it/services/especies/get_species_list_quadkey?quadkey=132320330230021&amp;ishadoop=true</w:t>
        </w:r>
      </w:hyperlink>
    </w:p>
    <w:p w14:paraId="3E6D39E3" w14:textId="77777777" w:rsidR="00A976AC" w:rsidRDefault="00A976AC" w:rsidP="00A149F0">
      <w:pPr>
        <w:pStyle w:val="BodyText"/>
        <w:rPr>
          <w:rStyle w:val="Hyperlink"/>
        </w:rPr>
      </w:pPr>
    </w:p>
    <w:p w14:paraId="7F528E21" w14:textId="77777777" w:rsidR="00A976AC" w:rsidRDefault="00A976AC" w:rsidP="003D4FE8">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397DAF">
      <w:pPr>
        <w:pStyle w:val="sql"/>
      </w:pPr>
      <w:r>
        <w:t>CREATE TABLE jobs</w:t>
      </w:r>
    </w:p>
    <w:p w14:paraId="78A240BB" w14:textId="77777777" w:rsidR="00A149F0" w:rsidRDefault="00A149F0" w:rsidP="00397DAF">
      <w:pPr>
        <w:pStyle w:val="sql"/>
      </w:pPr>
      <w:r>
        <w:t>(</w:t>
      </w:r>
    </w:p>
    <w:p w14:paraId="039A4E02" w14:textId="77777777" w:rsidR="00A149F0" w:rsidRDefault="00A149F0" w:rsidP="00397DAF">
      <w:pPr>
        <w:pStyle w:val="sql"/>
      </w:pPr>
      <w:r>
        <w:t xml:space="preserve">  query_text text,</w:t>
      </w:r>
    </w:p>
    <w:p w14:paraId="51AF50CF" w14:textId="77777777" w:rsidR="00A149F0" w:rsidRDefault="00A149F0" w:rsidP="00397DAF">
      <w:pPr>
        <w:pStyle w:val="sql"/>
      </w:pPr>
      <w:r>
        <w:t xml:space="preserve">  query_results text,</w:t>
      </w:r>
    </w:p>
    <w:p w14:paraId="4DBBE3E0" w14:textId="77777777" w:rsidR="00A149F0" w:rsidRDefault="00A149F0" w:rsidP="00397DAF">
      <w:pPr>
        <w:pStyle w:val="sql"/>
      </w:pPr>
      <w:r>
        <w:t xml:space="preserve">  time_start timestamp with time zone,</w:t>
      </w:r>
    </w:p>
    <w:p w14:paraId="3C21D793" w14:textId="77777777" w:rsidR="00A149F0" w:rsidRDefault="00A149F0" w:rsidP="00397DAF">
      <w:pPr>
        <w:pStyle w:val="sql"/>
      </w:pPr>
      <w:r>
        <w:t xml:space="preserve">  time_stop timestamp with time zone,</w:t>
      </w:r>
    </w:p>
    <w:p w14:paraId="7957FC03" w14:textId="77777777" w:rsidR="00A149F0" w:rsidRDefault="00A149F0" w:rsidP="00397DAF">
      <w:pPr>
        <w:pStyle w:val="sql"/>
      </w:pPr>
      <w:r>
        <w:t xml:space="preserve">  id serial NOT NULL,</w:t>
      </w:r>
    </w:p>
    <w:p w14:paraId="3F6C0895" w14:textId="77777777" w:rsidR="00A149F0" w:rsidRDefault="00A149F0" w:rsidP="00397DAF">
      <w:pPr>
        <w:pStyle w:val="sql"/>
      </w:pPr>
      <w:r>
        <w:t xml:space="preserve">  CONSTRAINT j_pk PRIMARY KEY (id)</w:t>
      </w:r>
    </w:p>
    <w:p w14:paraId="2E9221F5" w14:textId="77777777" w:rsidR="00A149F0" w:rsidRDefault="00A149F0" w:rsidP="00397DAF">
      <w:pPr>
        <w:pStyle w:val="sql"/>
      </w:pPr>
      <w:r>
        <w:t>)</w:t>
      </w:r>
    </w:p>
    <w:p w14:paraId="372D8813" w14:textId="77777777" w:rsidR="00A149F0" w:rsidRDefault="00A149F0" w:rsidP="00397DAF">
      <w:pPr>
        <w:pStyle w:val="sql"/>
      </w:pPr>
      <w:r>
        <w:t>WITH (</w:t>
      </w:r>
    </w:p>
    <w:p w14:paraId="68CA1319" w14:textId="77777777" w:rsidR="00A149F0" w:rsidRDefault="00A149F0" w:rsidP="00397DAF">
      <w:pPr>
        <w:pStyle w:val="sql"/>
      </w:pPr>
      <w:r>
        <w:t xml:space="preserve">  OIDS=FALSE</w:t>
      </w:r>
    </w:p>
    <w:p w14:paraId="2B4B89E3" w14:textId="77777777" w:rsidR="00A149F0" w:rsidRDefault="00A149F0" w:rsidP="00397DAF">
      <w:pPr>
        <w:pStyle w:val="sql"/>
      </w:pPr>
      <w:r>
        <w:t>);</w:t>
      </w:r>
    </w:p>
    <w:p w14:paraId="0BF5A136" w14:textId="77777777" w:rsidR="00A149F0" w:rsidRDefault="00A149F0" w:rsidP="00397DAF">
      <w:pPr>
        <w:pStyle w:val="sql"/>
      </w:pPr>
      <w:r>
        <w:t>ALTER TABLE jobs OWNER TO especies;</w:t>
      </w:r>
    </w:p>
    <w:p w14:paraId="69363CA0" w14:textId="77777777" w:rsidR="00A149F0" w:rsidRDefault="00A149F0" w:rsidP="00397DAF">
      <w:pPr>
        <w:pStyle w:val="sql"/>
      </w:pPr>
      <w:r>
        <w:t>COMMENT ON TABLE jobs IS 'Table that contains a list of jobs and results for the Hadoop cluster';</w:t>
      </w:r>
    </w:p>
    <w:p w14:paraId="60C0C62D" w14:textId="77777777" w:rsidR="00A149F0" w:rsidRDefault="00A149F0" w:rsidP="00397DAF">
      <w:pPr>
        <w:pStyle w:val="sql"/>
      </w:pPr>
      <w:r>
        <w:t>CREATE TRIGGER job_request_completed</w:t>
      </w:r>
    </w:p>
    <w:p w14:paraId="5E7F9672" w14:textId="77777777" w:rsidR="00A149F0" w:rsidRDefault="00A149F0" w:rsidP="00397DAF">
      <w:pPr>
        <w:pStyle w:val="sql"/>
      </w:pPr>
      <w:r>
        <w:t xml:space="preserve">  AFTER UPDATE OF query_results</w:t>
      </w:r>
    </w:p>
    <w:p w14:paraId="5FBB750B" w14:textId="77777777" w:rsidR="00A149F0" w:rsidRDefault="00A149F0" w:rsidP="00397DAF">
      <w:pPr>
        <w:pStyle w:val="sql"/>
      </w:pPr>
      <w:r>
        <w:t xml:space="preserve">  ON jobs</w:t>
      </w:r>
    </w:p>
    <w:p w14:paraId="35861AD6" w14:textId="77777777" w:rsidR="00A149F0" w:rsidRDefault="00A149F0" w:rsidP="00397DAF">
      <w:pPr>
        <w:pStyle w:val="sql"/>
      </w:pPr>
      <w:r>
        <w:t xml:space="preserve">  FOR EACH ROW</w:t>
      </w:r>
    </w:p>
    <w:p w14:paraId="74C05689" w14:textId="77777777" w:rsidR="00A149F0" w:rsidRDefault="00A149F0" w:rsidP="00397DAF">
      <w:pPr>
        <w:pStyle w:val="sql"/>
      </w:pPr>
      <w:r>
        <w:t xml:space="preserve">  EXECUTE PROCEDURE job_request_completed_function();</w:t>
      </w:r>
    </w:p>
    <w:p w14:paraId="11C4BAF6" w14:textId="77777777" w:rsidR="00A149F0" w:rsidRDefault="00A149F0" w:rsidP="00397DAF">
      <w:pPr>
        <w:pStyle w:val="sql"/>
      </w:pPr>
      <w:r>
        <w:t>CREATE TRIGGER job_request_received</w:t>
      </w:r>
    </w:p>
    <w:p w14:paraId="43452624" w14:textId="77777777" w:rsidR="00A149F0" w:rsidRDefault="00A149F0" w:rsidP="00397DAF">
      <w:pPr>
        <w:pStyle w:val="sql"/>
      </w:pPr>
      <w:r>
        <w:t xml:space="preserve">  AFTER INSERT</w:t>
      </w:r>
    </w:p>
    <w:p w14:paraId="4ED50473" w14:textId="77777777" w:rsidR="00A149F0" w:rsidRDefault="00A149F0" w:rsidP="00397DAF">
      <w:pPr>
        <w:pStyle w:val="sql"/>
      </w:pPr>
      <w:r>
        <w:t xml:space="preserve">  ON jobs</w:t>
      </w:r>
    </w:p>
    <w:p w14:paraId="5D1893A8" w14:textId="77777777" w:rsidR="00A149F0" w:rsidRDefault="00A149F0" w:rsidP="00397DAF">
      <w:pPr>
        <w:pStyle w:val="sql"/>
      </w:pPr>
      <w:r>
        <w:t xml:space="preserve">  FOR EACH ROW</w:t>
      </w:r>
    </w:p>
    <w:p w14:paraId="12E572BE" w14:textId="77777777" w:rsidR="00A149F0" w:rsidRDefault="00A149F0" w:rsidP="00397DAF">
      <w:pPr>
        <w:pStyle w:val="sql"/>
      </w:pPr>
      <w:r>
        <w:t xml:space="preserve">  EXECUTE PROCEDURE job_request_received_function();</w:t>
      </w:r>
    </w:p>
    <w:p w14:paraId="076FAD48" w14:textId="77777777" w:rsidR="00A149F0" w:rsidRDefault="00A149F0" w:rsidP="00397DAF">
      <w:pPr>
        <w:pStyle w:val="sql"/>
      </w:pPr>
    </w:p>
    <w:p w14:paraId="625756DB" w14:textId="77777777" w:rsidR="00A149F0" w:rsidRPr="00B47332" w:rsidRDefault="00A149F0" w:rsidP="00397DAF">
      <w:pPr>
        <w:pStyle w:val="sql"/>
      </w:pPr>
      <w:r w:rsidRPr="00B47332">
        <w:t>CREATE OR REPLACE FUNCTION job_request_received_function()</w:t>
      </w:r>
    </w:p>
    <w:p w14:paraId="4BABF623" w14:textId="77777777" w:rsidR="00A149F0" w:rsidRPr="00B47332" w:rsidRDefault="00A149F0" w:rsidP="00397DAF">
      <w:pPr>
        <w:pStyle w:val="sql"/>
      </w:pPr>
      <w:r w:rsidRPr="00B47332">
        <w:t>RETURNS trigger AS</w:t>
      </w:r>
    </w:p>
    <w:p w14:paraId="1F0E69BE" w14:textId="77777777" w:rsidR="00A149F0" w:rsidRPr="00B47332" w:rsidRDefault="00A149F0" w:rsidP="00397DAF">
      <w:pPr>
        <w:pStyle w:val="sql"/>
      </w:pPr>
      <w:r w:rsidRPr="00B47332">
        <w:t>$BODY$</w:t>
      </w:r>
    </w:p>
    <w:p w14:paraId="06FB6D60" w14:textId="77777777" w:rsidR="00A149F0" w:rsidRPr="00B47332" w:rsidRDefault="00A149F0" w:rsidP="00397DAF">
      <w:pPr>
        <w:pStyle w:val="sql"/>
      </w:pPr>
      <w:r w:rsidRPr="00B47332">
        <w:t>BEGIN</w:t>
      </w:r>
    </w:p>
    <w:p w14:paraId="769FBD0F" w14:textId="77777777" w:rsidR="00A149F0" w:rsidRPr="00B47332" w:rsidRDefault="00A149F0" w:rsidP="00397DAF">
      <w:pPr>
        <w:pStyle w:val="sql"/>
      </w:pPr>
      <w:r w:rsidRPr="00B47332">
        <w:t>PERFORM pg_notify('job_request',NEW.id::text || ',' || NEW.query_text);</w:t>
      </w:r>
    </w:p>
    <w:p w14:paraId="6924E9B3" w14:textId="77777777" w:rsidR="00A149F0" w:rsidRPr="00B47332" w:rsidRDefault="00A149F0" w:rsidP="00397DAF">
      <w:pPr>
        <w:pStyle w:val="sql"/>
      </w:pPr>
      <w:r w:rsidRPr="00B47332">
        <w:t>RETURN NULL;</w:t>
      </w:r>
    </w:p>
    <w:p w14:paraId="48265E9B" w14:textId="77777777" w:rsidR="00A149F0" w:rsidRPr="00B47332" w:rsidRDefault="00A149F0" w:rsidP="00397DAF">
      <w:pPr>
        <w:pStyle w:val="sql"/>
      </w:pPr>
      <w:r w:rsidRPr="00B47332">
        <w:t>END</w:t>
      </w:r>
    </w:p>
    <w:p w14:paraId="03082D57" w14:textId="77777777" w:rsidR="00A149F0" w:rsidRPr="00B47332" w:rsidRDefault="00A149F0" w:rsidP="00397DAF">
      <w:pPr>
        <w:pStyle w:val="sql"/>
      </w:pPr>
      <w:r w:rsidRPr="00B47332">
        <w:t>$BODY$</w:t>
      </w:r>
    </w:p>
    <w:p w14:paraId="6BC00B97" w14:textId="77777777" w:rsidR="00A149F0" w:rsidRPr="00B47332" w:rsidRDefault="00A149F0" w:rsidP="00397DAF">
      <w:pPr>
        <w:pStyle w:val="sql"/>
      </w:pPr>
      <w:r w:rsidRPr="00B47332">
        <w:t>LANGUAGE plpgsql VOLATILE</w:t>
      </w:r>
    </w:p>
    <w:p w14:paraId="41898769" w14:textId="77777777" w:rsidR="00A149F0" w:rsidRPr="00B47332" w:rsidRDefault="00A149F0" w:rsidP="00397DAF">
      <w:pPr>
        <w:pStyle w:val="sql"/>
      </w:pPr>
      <w:r w:rsidRPr="00B47332">
        <w:t>COST 100;</w:t>
      </w:r>
    </w:p>
    <w:p w14:paraId="541C92BF" w14:textId="77777777" w:rsidR="00A149F0" w:rsidRDefault="00A149F0" w:rsidP="00397DAF">
      <w:pPr>
        <w:pStyle w:val="sql"/>
      </w:pPr>
      <w:r w:rsidRPr="00B47332">
        <w:t>ALTER FUNCTION job_request_received_function() OWNER TO especies;</w:t>
      </w:r>
    </w:p>
    <w:p w14:paraId="67368DCA" w14:textId="77777777" w:rsidR="00A149F0" w:rsidRDefault="00A149F0" w:rsidP="00397DAF">
      <w:pPr>
        <w:pStyle w:val="sql"/>
      </w:pPr>
    </w:p>
    <w:p w14:paraId="32EA6782" w14:textId="77777777" w:rsidR="00A149F0" w:rsidRDefault="00A149F0" w:rsidP="00397DAF">
      <w:pPr>
        <w:pStyle w:val="sql"/>
      </w:pPr>
      <w:r>
        <w:t>CREATE OR REPLACE FUNCTION job_request_completed_function()</w:t>
      </w:r>
    </w:p>
    <w:p w14:paraId="6591B9FF" w14:textId="77777777" w:rsidR="00A149F0" w:rsidRDefault="00A149F0" w:rsidP="00397DAF">
      <w:pPr>
        <w:pStyle w:val="sql"/>
      </w:pPr>
      <w:r>
        <w:t>RETURNS trigger AS</w:t>
      </w:r>
    </w:p>
    <w:p w14:paraId="22994853" w14:textId="77777777" w:rsidR="00A149F0" w:rsidRDefault="00A149F0" w:rsidP="00397DAF">
      <w:pPr>
        <w:pStyle w:val="sql"/>
      </w:pPr>
      <w:r>
        <w:t>$BODY$</w:t>
      </w:r>
    </w:p>
    <w:p w14:paraId="6D786613" w14:textId="77777777" w:rsidR="00A149F0" w:rsidRDefault="00A149F0" w:rsidP="00397DAF">
      <w:pPr>
        <w:pStyle w:val="sql"/>
      </w:pPr>
      <w:r>
        <w:t>BEGIN</w:t>
      </w:r>
    </w:p>
    <w:p w14:paraId="3EF0E382" w14:textId="77777777" w:rsidR="00A149F0" w:rsidRDefault="00A149F0" w:rsidP="00397DAF">
      <w:pPr>
        <w:pStyle w:val="sql"/>
      </w:pPr>
      <w:r>
        <w:t>PERFORM pg_notify('job_complete',NEW::text);</w:t>
      </w:r>
    </w:p>
    <w:p w14:paraId="3A54CEC4" w14:textId="77777777" w:rsidR="00A149F0" w:rsidRDefault="00A149F0" w:rsidP="00397DAF">
      <w:pPr>
        <w:pStyle w:val="sql"/>
      </w:pPr>
      <w:r>
        <w:t>RETURN NULL;</w:t>
      </w:r>
    </w:p>
    <w:p w14:paraId="628CF531" w14:textId="77777777" w:rsidR="00A149F0" w:rsidRDefault="00A149F0" w:rsidP="00397DAF">
      <w:pPr>
        <w:pStyle w:val="sql"/>
      </w:pPr>
      <w:r>
        <w:t>END</w:t>
      </w:r>
    </w:p>
    <w:p w14:paraId="54A73749" w14:textId="77777777" w:rsidR="00A149F0" w:rsidRDefault="00A149F0" w:rsidP="00397DAF">
      <w:pPr>
        <w:pStyle w:val="sql"/>
      </w:pPr>
      <w:r>
        <w:t>$BODY$</w:t>
      </w:r>
    </w:p>
    <w:p w14:paraId="2E00C73C" w14:textId="77777777" w:rsidR="00A149F0" w:rsidRDefault="00A149F0" w:rsidP="00397DAF">
      <w:pPr>
        <w:pStyle w:val="sql"/>
      </w:pPr>
      <w:r>
        <w:t>LANGUAGE plpgsql VOLATILE</w:t>
      </w:r>
    </w:p>
    <w:p w14:paraId="6EE808DC" w14:textId="77777777" w:rsidR="00A149F0" w:rsidRDefault="00A149F0" w:rsidP="00397DAF">
      <w:pPr>
        <w:pStyle w:val="sql"/>
      </w:pPr>
      <w:r>
        <w:t>COST 100;</w:t>
      </w:r>
    </w:p>
    <w:p w14:paraId="56A8C560" w14:textId="77777777" w:rsidR="00A149F0" w:rsidRDefault="00A149F0" w:rsidP="00397DAF">
      <w:pPr>
        <w:pStyle w:val="sql"/>
      </w:pPr>
      <w:r>
        <w:t>ALTER FUNCTION job_request_completed_function() OWNER TO especies;</w:t>
      </w:r>
    </w:p>
    <w:p w14:paraId="72E7A4B6" w14:textId="6148F326" w:rsidR="008F416B" w:rsidRDefault="008F416B" w:rsidP="008F416B">
      <w:pPr>
        <w:pStyle w:val="Heading2"/>
      </w:pPr>
      <w:r>
        <w:t>Google Earth Engine OGC Wrapper</w:t>
      </w:r>
    </w:p>
    <w:p w14:paraId="72E549B1" w14:textId="252F820C" w:rsidR="008F416B" w:rsidRDefault="008F416B" w:rsidP="008F416B">
      <w:pPr>
        <w:pStyle w:val="BodyText2"/>
      </w:pPr>
      <w:r>
        <w:lastRenderedPageBreak/>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D34FC1">
      <w:pPr>
        <w:pStyle w:val="BodyText2"/>
        <w:jc w:val="both"/>
      </w:pPr>
      <w:r>
        <w:t xml:space="preserve">I have implemented a basic WMS service for Sentinel data </w:t>
      </w:r>
      <w:hyperlink r:id="rId443"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44" w:history="1">
        <w:r w:rsidR="00D34FC1" w:rsidRPr="00D34FC1">
          <w:rPr>
            <w:rStyle w:val="Hyperlink"/>
          </w:rPr>
          <w:t>here</w:t>
        </w:r>
      </w:hyperlink>
      <w:r w:rsidR="00D34FC1">
        <w:t>.</w:t>
      </w:r>
      <w:r w:rsidR="00BD6051">
        <w:t xml:space="preserve"> </w:t>
      </w:r>
    </w:p>
    <w:p w14:paraId="23A8CB9E" w14:textId="77777777" w:rsidR="00E053EF" w:rsidRDefault="00E053EF" w:rsidP="00E053EF">
      <w:pPr>
        <w:pStyle w:val="Heading1"/>
      </w:pPr>
      <w:r>
        <w:t xml:space="preserve">Publishing </w:t>
      </w:r>
      <w:r w:rsidR="00312E64">
        <w:t xml:space="preserve">and Sharing </w:t>
      </w:r>
      <w:r>
        <w:t>Services</w:t>
      </w:r>
    </w:p>
    <w:p w14:paraId="1D983AC7" w14:textId="77777777" w:rsidR="00683027" w:rsidRDefault="00683027" w:rsidP="00683027">
      <w:pPr>
        <w:pStyle w:val="Heading2"/>
      </w:pPr>
      <w:r>
        <w:t>Publishing</w:t>
      </w:r>
    </w:p>
    <w:p w14:paraId="7413979E" w14:textId="77777777" w:rsidR="00683027" w:rsidRPr="00683027" w:rsidRDefault="00683027" w:rsidP="003D4FE8">
      <w:pPr>
        <w:pStyle w:val="BodyText2"/>
      </w:pPr>
    </w:p>
    <w:p w14:paraId="2EAC7280" w14:textId="77777777" w:rsidR="00E053EF" w:rsidRDefault="00E053EF" w:rsidP="00683027">
      <w:pPr>
        <w:pStyle w:val="Heading3"/>
      </w:pPr>
      <w:r>
        <w:t>Our own servers</w:t>
      </w:r>
    </w:p>
    <w:p w14:paraId="28B153C5" w14:textId="77777777" w:rsidR="00683027" w:rsidRDefault="00683027" w:rsidP="00683027">
      <w:pPr>
        <w:pStyle w:val="Heading4"/>
      </w:pPr>
      <w:r>
        <w:t>ArcGIS Server</w:t>
      </w:r>
    </w:p>
    <w:p w14:paraId="35E77A0B" w14:textId="77777777" w:rsidR="00683027" w:rsidRDefault="00683027" w:rsidP="003D4FE8">
      <w:pPr>
        <w:pStyle w:val="BodyText2"/>
      </w:pPr>
      <w:r>
        <w:t>Don’t know where the instance is but we do have one.</w:t>
      </w:r>
    </w:p>
    <w:p w14:paraId="0C41CACC" w14:textId="77777777" w:rsidR="00E053EF" w:rsidRDefault="00E053EF" w:rsidP="00683027">
      <w:pPr>
        <w:pStyle w:val="Heading4"/>
      </w:pPr>
      <w:r>
        <w:t>Geonetwork</w:t>
      </w:r>
    </w:p>
    <w:p w14:paraId="530D9C92" w14:textId="77777777" w:rsidR="00E053EF" w:rsidRPr="000A1740" w:rsidRDefault="00082D6F" w:rsidP="003D4FE8">
      <w:pPr>
        <w:pStyle w:val="BodyText2"/>
      </w:pPr>
      <w:hyperlink r:id="rId445" w:history="1">
        <w:r w:rsidR="00E053EF">
          <w:rPr>
            <w:rStyle w:val="Hyperlink"/>
          </w:rPr>
          <w:t>http://h03-dev-vm15:8080/geonetwork/srv/en/main.home</w:t>
        </w:r>
      </w:hyperlink>
    </w:p>
    <w:p w14:paraId="4C3C6A2D" w14:textId="77777777" w:rsidR="00683027" w:rsidRDefault="00683027" w:rsidP="00683027">
      <w:pPr>
        <w:pStyle w:val="Heading4"/>
      </w:pPr>
      <w:r>
        <w:t>GeoServer</w:t>
      </w:r>
    </w:p>
    <w:p w14:paraId="5F48DFF7" w14:textId="77777777" w:rsidR="00EA3299" w:rsidRDefault="00C871EC" w:rsidP="00894DFA">
      <w:pPr>
        <w:pStyle w:val="Heading4"/>
      </w:pPr>
      <w:r>
        <w:t xml:space="preserve">This has been updated (see </w:t>
      </w:r>
      <w:r>
        <w:rPr>
          <w:szCs w:val="22"/>
        </w:rPr>
        <w:fldChar w:fldCharType="begin"/>
      </w:r>
      <w:r>
        <w:instrText xml:space="preserve"> REF _Ref440289491 \h </w:instrText>
      </w:r>
      <w:r>
        <w:rPr>
          <w:szCs w:val="22"/>
        </w:rPr>
        <w:fldChar w:fldCharType="separate"/>
      </w:r>
      <w:r w:rsidR="00EA3299">
        <w:t>Servers</w:t>
      </w:r>
    </w:p>
    <w:p w14:paraId="09C4E90A" w14:textId="77777777" w:rsidR="00EA3299" w:rsidRDefault="00EA3299" w:rsidP="00894DFA">
      <w:pPr>
        <w:pStyle w:val="BodyText2"/>
      </w:pPr>
      <w:r>
        <w:t xml:space="preserve">For developers: </w:t>
      </w:r>
      <w:r w:rsidRPr="00573BB7">
        <w:t>http://h05-dev-vm100.jrc.it:8080/geoserver/web/</w:t>
      </w:r>
      <w:r>
        <w:t xml:space="preserve"> u/p  Andrew/Changeme!1</w:t>
      </w:r>
    </w:p>
    <w:p w14:paraId="622CE418" w14:textId="77777777" w:rsidR="00EA3299" w:rsidRDefault="00EA3299" w:rsidP="00894DFA">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94DFA">
      <w:pPr>
        <w:pStyle w:val="BodyText2"/>
      </w:pPr>
      <w:r>
        <w:t xml:space="preserve">This is </w:t>
      </w:r>
      <w:r w:rsidRPr="00573BB7">
        <w:t>http://h05-prod-vm100.jrc.it:8080/geoserver/web/</w:t>
      </w:r>
    </w:p>
    <w:p w14:paraId="44C211B8" w14:textId="13BCDEF1" w:rsidR="004C7895" w:rsidRDefault="00EA3299" w:rsidP="003D4FE8">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46"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3D4FE8">
      <w:pPr>
        <w:pStyle w:val="BodyText2"/>
      </w:pPr>
      <w:r>
        <w:t>The geotiff files for species richness maps that are published in Geoserver are physically located here:</w:t>
      </w:r>
    </w:p>
    <w:p w14:paraId="6C4BCEEA" w14:textId="77777777" w:rsidR="00A410D3" w:rsidRDefault="00A410D3" w:rsidP="003D4FE8">
      <w:pPr>
        <w:pStyle w:val="BodyText2"/>
      </w:pPr>
      <w:r>
        <w:t>h05-dev-vm3</w:t>
      </w:r>
      <w:r w:rsidRPr="00A410D3">
        <w:t>/data/geoserver_data_dir/data/lrm-especies</w:t>
      </w:r>
      <w:r w:rsidR="007F05A3">
        <w:t>.</w:t>
      </w:r>
    </w:p>
    <w:p w14:paraId="334DD7A0" w14:textId="77777777" w:rsidR="0008256B" w:rsidRDefault="0008256B" w:rsidP="00683027">
      <w:pPr>
        <w:pStyle w:val="Heading4"/>
      </w:pPr>
      <w:r>
        <w:t>REST Services From PostGIS Functions</w:t>
      </w:r>
    </w:p>
    <w:p w14:paraId="4C55EF43" w14:textId="77777777" w:rsidR="0008256B" w:rsidRDefault="0008256B" w:rsidP="003D4FE8">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424B7F">
      <w:pPr>
        <w:pStyle w:val="ListBullet2"/>
      </w:pPr>
      <w:r>
        <w:t>Create the data that will be used within your function</w:t>
      </w:r>
    </w:p>
    <w:p w14:paraId="0D1C2F60" w14:textId="77777777" w:rsidR="0008256B" w:rsidRDefault="0008256B" w:rsidP="00424B7F">
      <w:pPr>
        <w:pStyle w:val="ListBullet2"/>
      </w:pPr>
      <w:r>
        <w:t>Create a function to access the data. There are 2 possible syntaxes:</w:t>
      </w:r>
    </w:p>
    <w:p w14:paraId="0D521F3D" w14:textId="77777777" w:rsidR="0008256B" w:rsidRDefault="0008256B" w:rsidP="00397DAF">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397DAF">
      <w:pPr>
        <w:pStyle w:val="sql"/>
      </w:pPr>
      <w:r>
        <w:t>language sql;</w:t>
      </w:r>
    </w:p>
    <w:p w14:paraId="68E29F4C" w14:textId="77777777" w:rsidR="0008256B" w:rsidRDefault="0008256B" w:rsidP="00683027">
      <w:pPr>
        <w:pStyle w:val="BodyText"/>
      </w:pPr>
      <w:r>
        <w:t>or</w:t>
      </w:r>
    </w:p>
    <w:p w14:paraId="59060EFC" w14:textId="77777777" w:rsidR="00C103DD" w:rsidRDefault="00C103DD" w:rsidP="00397DAF">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397DAF">
      <w:pPr>
        <w:pStyle w:val="sql"/>
      </w:pPr>
      <w:r>
        <w:t>language sql;</w:t>
      </w:r>
    </w:p>
    <w:p w14:paraId="50090CF4" w14:textId="77777777" w:rsidR="00C103DD" w:rsidRDefault="00C103DD" w:rsidP="003D4FE8">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397DAF">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254DC9">
      <w:pPr>
        <w:pStyle w:val="Heading5"/>
      </w:pPr>
      <w:r>
        <w:t>Using the JRC REST Services Directory</w:t>
      </w:r>
    </w:p>
    <w:p w14:paraId="002DA00B" w14:textId="29D6C777" w:rsidR="00254DC9" w:rsidRDefault="00254DC9" w:rsidP="00254DC9">
      <w:pPr>
        <w:pStyle w:val="BodyText2"/>
      </w:pPr>
      <w:r>
        <w:lastRenderedPageBreak/>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254DC9">
      <w:pPr>
        <w:pStyle w:val="ListBullet"/>
      </w:pPr>
      <w:r>
        <w:t>Create the function in PostGIS</w:t>
      </w:r>
    </w:p>
    <w:p w14:paraId="00721198" w14:textId="4374A482" w:rsidR="00254DC9" w:rsidRDefault="00254DC9" w:rsidP="00254DC9">
      <w:pPr>
        <w:pStyle w:val="ListBullet"/>
      </w:pPr>
      <w:r>
        <w:t>Goto the REST Services Directory and create a new service using the ‘Add a new Function’ button at the top</w:t>
      </w:r>
    </w:p>
    <w:p w14:paraId="11B40D73" w14:textId="3062F661" w:rsidR="00254DC9" w:rsidRDefault="00254DC9" w:rsidP="00254DC9">
      <w:pPr>
        <w:pStyle w:val="ListBullet"/>
      </w:pPr>
      <w:r>
        <w:t>Fill in the details of the function</w:t>
      </w:r>
    </w:p>
    <w:p w14:paraId="6CD7DDC0" w14:textId="177CA230" w:rsidR="00254DC9" w:rsidRDefault="00254DC9" w:rsidP="00254DC9">
      <w:pPr>
        <w:pStyle w:val="ListBullet"/>
      </w:pPr>
      <w:r>
        <w:t>Go back to the function and create the metadata to go with it.</w:t>
      </w:r>
    </w:p>
    <w:p w14:paraId="5F92A2CE" w14:textId="497F1AF4" w:rsidR="00254DC9" w:rsidRPr="00254DC9" w:rsidRDefault="00254DC9" w:rsidP="00254DC9">
      <w:pPr>
        <w:pStyle w:val="ListBullet"/>
      </w:pPr>
      <w:r>
        <w:t>From the Home page click on Access REST Services and go to the function to set it as intermediate and test it</w:t>
      </w:r>
    </w:p>
    <w:p w14:paraId="4E2C272B" w14:textId="77777777" w:rsidR="00683027" w:rsidRPr="00683027" w:rsidRDefault="00683027" w:rsidP="00683027">
      <w:pPr>
        <w:pStyle w:val="Heading3"/>
      </w:pPr>
      <w:r>
        <w:t>Hosted services</w:t>
      </w:r>
    </w:p>
    <w:p w14:paraId="0EE78753" w14:textId="77777777" w:rsidR="00E053EF" w:rsidRDefault="00E053EF" w:rsidP="00683027">
      <w:pPr>
        <w:pStyle w:val="Heading4"/>
      </w:pPr>
      <w:r>
        <w:t>Microsoft Azure Marketplace</w:t>
      </w:r>
    </w:p>
    <w:p w14:paraId="633F2170" w14:textId="77777777" w:rsidR="00E053EF" w:rsidRDefault="00E053EF" w:rsidP="003D4FE8">
      <w:pPr>
        <w:pStyle w:val="BodyText2"/>
      </w:pPr>
      <w:r>
        <w:t>We could publish our services in the Microsoft Azure Marketplace like UNDATA do.</w:t>
      </w:r>
    </w:p>
    <w:p w14:paraId="07F2BEED" w14:textId="77777777" w:rsidR="00683027" w:rsidRDefault="00683027" w:rsidP="00683027">
      <w:pPr>
        <w:pStyle w:val="Heading4"/>
      </w:pPr>
      <w:r>
        <w:t>Github</w:t>
      </w:r>
    </w:p>
    <w:p w14:paraId="06933988" w14:textId="77777777" w:rsidR="00683027" w:rsidRDefault="00683027" w:rsidP="003D4FE8">
      <w:pPr>
        <w:pStyle w:val="BodyText2"/>
      </w:pPr>
      <w:r>
        <w:t xml:space="preserve">You can publish data (including GeoJSON data) on Github and as GISTS: </w:t>
      </w:r>
      <w:hyperlink r:id="rId447" w:history="1">
        <w:r>
          <w:rPr>
            <w:rStyle w:val="Hyperlink"/>
          </w:rPr>
          <w:t>https://help.github.com/articles/mapping-geojson-files-on-github</w:t>
        </w:r>
      </w:hyperlink>
    </w:p>
    <w:p w14:paraId="5912C90E" w14:textId="77777777" w:rsidR="00683027" w:rsidRDefault="00683027" w:rsidP="003D4FE8">
      <w:pPr>
        <w:pStyle w:val="BodyText2"/>
      </w:pPr>
      <w:r>
        <w:t xml:space="preserve">Good article </w:t>
      </w:r>
      <w:hyperlink r:id="rId448"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397DAF">
      <w:pPr>
        <w:pStyle w:val="Code"/>
      </w:pPr>
      <w:r>
        <w:t>C:\Users\cottaan&gt;ogr2ogr -f GeoJSON kinabalu.geojson "E:\cottaan\My Documents\ArcGIS\Kinabalu.shp"</w:t>
      </w:r>
    </w:p>
    <w:p w14:paraId="71385C85" w14:textId="77777777" w:rsidR="00BC6765" w:rsidRDefault="00BC6765" w:rsidP="00397DAF">
      <w:pPr>
        <w:pStyle w:val="Code"/>
      </w:pPr>
      <w:r>
        <w:t>C:\Users\cottaan&gt;ogr2ogr -f GeoJSON borneo.geojson "E:\cottaan\My Documents\ArcGIS\Borneo_PA_Polygons.shp"</w:t>
      </w:r>
    </w:p>
    <w:p w14:paraId="1A424AC9" w14:textId="77777777" w:rsidR="00E13512" w:rsidRDefault="00E13512" w:rsidP="00397DAF">
      <w:pPr>
        <w:pStyle w:val="Code"/>
      </w:pPr>
      <w:r>
        <w:t>C:\Users\cottaan&gt;ogr2ogr -f GeoJSON SE_DRC.geojson "</w:t>
      </w:r>
      <w:r w:rsidRPr="00E13512">
        <w:t>E:\cottaan\My Documents\ArcGIS\SE_DRC_PAs.shp</w:t>
      </w:r>
      <w:r>
        <w:t>"</w:t>
      </w:r>
    </w:p>
    <w:p w14:paraId="7C3BCD38" w14:textId="77777777" w:rsidR="00683027" w:rsidRDefault="00683027" w:rsidP="003D4FE8">
      <w:pPr>
        <w:pStyle w:val="BodyText2"/>
      </w:pPr>
      <w:r>
        <w:t xml:space="preserve">The result is on Github </w:t>
      </w:r>
      <w:hyperlink r:id="rId449" w:history="1">
        <w:r w:rsidRPr="00BE1D5E">
          <w:rPr>
            <w:rStyle w:val="Hyperlink"/>
          </w:rPr>
          <w:t>here</w:t>
        </w:r>
      </w:hyperlink>
      <w:r>
        <w:t xml:space="preserve">.  You can then share that geoJson back using some Github specific HTML-embed code. </w:t>
      </w:r>
      <w:hyperlink r:id="rId450" w:history="1">
        <w:r w:rsidRPr="000B1C16">
          <w:rPr>
            <w:rStyle w:val="Hyperlink"/>
          </w:rPr>
          <w:t>Here</w:t>
        </w:r>
      </w:hyperlink>
      <w:r>
        <w:t xml:space="preserve"> is a quick demo. Here is the raw </w:t>
      </w:r>
      <w:hyperlink r:id="rId451" w:history="1">
        <w:r w:rsidRPr="000B1C16">
          <w:rPr>
            <w:rStyle w:val="Hyperlink"/>
          </w:rPr>
          <w:t>geojson</w:t>
        </w:r>
      </w:hyperlink>
      <w:r>
        <w:t xml:space="preserve">. You can also put the GeoJSON on Gist as a snippet of code which is great. Its available </w:t>
      </w:r>
      <w:hyperlink r:id="rId452" w:history="1">
        <w:r w:rsidRPr="00872D92">
          <w:rPr>
            <w:rStyle w:val="Hyperlink"/>
          </w:rPr>
          <w:t>here</w:t>
        </w:r>
      </w:hyperlink>
      <w:r>
        <w:t>.</w:t>
      </w:r>
    </w:p>
    <w:p w14:paraId="1D3CD322" w14:textId="77777777" w:rsidR="00461230" w:rsidRDefault="00683027" w:rsidP="003D4FE8">
      <w:pPr>
        <w:pStyle w:val="BodyText2"/>
      </w:pPr>
      <w:r>
        <w:t xml:space="preserve">However, you cant render it using the ESRI Javascript API as it only supports ESRIs JSON format and not GeoJSON. See </w:t>
      </w:r>
      <w:hyperlink r:id="rId453"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54" w:history="1">
        <w:r w:rsidRPr="00683027">
          <w:rPr>
            <w:rStyle w:val="Hyperlink"/>
          </w:rPr>
          <w:t>KOOP</w:t>
        </w:r>
      </w:hyperlink>
      <w:r>
        <w:t xml:space="preserve"> and a node.js implementation </w:t>
      </w:r>
      <w:hyperlink r:id="rId455" w:history="1">
        <w:r w:rsidRPr="00683027">
          <w:rPr>
            <w:rStyle w:val="Hyperlink"/>
          </w:rPr>
          <w:t>here</w:t>
        </w:r>
      </w:hyperlink>
      <w:r>
        <w:t xml:space="preserve">. </w:t>
      </w:r>
      <w:r w:rsidR="00791FF1">
        <w:t xml:space="preserve">Also </w:t>
      </w:r>
      <w:hyperlink r:id="rId456" w:history="1">
        <w:r w:rsidR="00791FF1" w:rsidRPr="00791FF1">
          <w:rPr>
            <w:rStyle w:val="Hyperlink"/>
          </w:rPr>
          <w:t>https://github.com/Esri/geojson-utils</w:t>
        </w:r>
      </w:hyperlink>
      <w:r w:rsidR="00791FF1">
        <w:t>.</w:t>
      </w:r>
    </w:p>
    <w:p w14:paraId="417C8782" w14:textId="77777777" w:rsidR="00213F0D" w:rsidRDefault="00213F0D" w:rsidP="003D4FE8">
      <w:pPr>
        <w:pStyle w:val="BodyText2"/>
      </w:pPr>
      <w:r>
        <w:t>You can convert json data on the fly to esri json to render in the JS API - I have done this in the geojsonEsri.html page.</w:t>
      </w:r>
    </w:p>
    <w:p w14:paraId="61675CFE" w14:textId="77777777" w:rsidR="00683027" w:rsidRDefault="00461230" w:rsidP="003D4FE8">
      <w:pPr>
        <w:pStyle w:val="BodyText2"/>
      </w:pPr>
      <w:r>
        <w:t xml:space="preserve">Chelm provides a repo called </w:t>
      </w:r>
      <w:hyperlink r:id="rId457"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58" w:history="1">
        <w:r w:rsidR="00683027" w:rsidRPr="00F1127E">
          <w:rPr>
            <w:rStyle w:val="Hyperlink"/>
          </w:rPr>
          <w:t>Leaflet</w:t>
        </w:r>
      </w:hyperlink>
      <w:r w:rsidR="00683027">
        <w:t xml:space="preserve">. </w:t>
      </w:r>
    </w:p>
    <w:p w14:paraId="55676326" w14:textId="77777777" w:rsidR="0018086D" w:rsidRPr="008C5AFB" w:rsidRDefault="0018086D" w:rsidP="003D4FE8">
      <w:pPr>
        <w:pStyle w:val="BodyText2"/>
      </w:pPr>
      <w:r>
        <w:t xml:space="preserve">There is a good GeoJSON repository on Github here: </w:t>
      </w:r>
      <w:hyperlink r:id="rId459" w:history="1">
        <w:r>
          <w:rPr>
            <w:rStyle w:val="Hyperlink"/>
          </w:rPr>
          <w:t>https://github.com/nvkelso/natural-earth-vector/tree/master/geojson</w:t>
        </w:r>
      </w:hyperlink>
      <w:r>
        <w:t xml:space="preserve"> with lots of goodies.</w:t>
      </w:r>
    </w:p>
    <w:p w14:paraId="7A5391B3" w14:textId="77777777" w:rsidR="00E053EF" w:rsidRDefault="00E053EF" w:rsidP="00E053EF">
      <w:pPr>
        <w:pStyle w:val="Heading2"/>
      </w:pPr>
      <w:r>
        <w:t>Sharing</w:t>
      </w:r>
    </w:p>
    <w:p w14:paraId="73098B9E" w14:textId="77777777" w:rsidR="00E053EF" w:rsidRDefault="00E053EF" w:rsidP="00E053EF">
      <w:pPr>
        <w:pStyle w:val="Heading3"/>
      </w:pPr>
      <w:r>
        <w:t>ArcGIS.com</w:t>
      </w:r>
    </w:p>
    <w:p w14:paraId="503E1586" w14:textId="77777777" w:rsidR="00E053EF" w:rsidRDefault="00E053EF" w:rsidP="00E053EF">
      <w:pPr>
        <w:pStyle w:val="Heading3"/>
      </w:pPr>
      <w:r>
        <w:t>Harvard WorldMap</w:t>
      </w:r>
    </w:p>
    <w:p w14:paraId="78CC8985" w14:textId="77777777" w:rsidR="00E053EF" w:rsidRDefault="00082D6F" w:rsidP="003D4FE8">
      <w:pPr>
        <w:pStyle w:val="BodyText2"/>
      </w:pPr>
      <w:hyperlink r:id="rId460" w:history="1">
        <w:r w:rsidR="00E053EF">
          <w:rPr>
            <w:rStyle w:val="Hyperlink"/>
          </w:rPr>
          <w:t>http://worldmap.harvard.edu</w:t>
        </w:r>
      </w:hyperlink>
    </w:p>
    <w:p w14:paraId="59C4BD55" w14:textId="77777777" w:rsidR="00E053EF" w:rsidRPr="008A57B8" w:rsidRDefault="00E053EF" w:rsidP="003D4FE8">
      <w:pPr>
        <w:pStyle w:val="BodyText2"/>
      </w:pPr>
      <w:r>
        <w:t>No creating your own Groups to share data to.</w:t>
      </w:r>
    </w:p>
    <w:p w14:paraId="6BA05632" w14:textId="14E72CC4" w:rsidR="00B37D09" w:rsidRDefault="0093510D" w:rsidP="008F2FB2">
      <w:pPr>
        <w:pStyle w:val="Heading1"/>
      </w:pPr>
      <w:r>
        <w:t xml:space="preserve">Client </w:t>
      </w:r>
      <w:r w:rsidR="00CA18EE">
        <w:t xml:space="preserve">Tool </w:t>
      </w:r>
      <w:r>
        <w:t>Development</w:t>
      </w:r>
      <w:bookmarkEnd w:id="107"/>
    </w:p>
    <w:p w14:paraId="0117A0B9" w14:textId="77777777" w:rsidR="00BC3EA3" w:rsidRPr="00BC3EA3" w:rsidRDefault="00BC3EA3" w:rsidP="003D4FE8">
      <w:pPr>
        <w:pStyle w:val="BodyText2"/>
      </w:pPr>
      <w:r>
        <w:t xml:space="preserve">There are lots of ecology tools here: </w:t>
      </w:r>
      <w:hyperlink r:id="rId461" w:history="1">
        <w:r w:rsidRPr="00F624A7">
          <w:rPr>
            <w:rStyle w:val="Hyperlink"/>
          </w:rPr>
          <w:t>http://www.ebmtoolsdatabase.org/tools</w:t>
        </w:r>
      </w:hyperlink>
      <w:r>
        <w:t xml:space="preserve"> </w:t>
      </w:r>
    </w:p>
    <w:p w14:paraId="548EB1C7" w14:textId="77777777" w:rsidR="00935317" w:rsidRDefault="00935317" w:rsidP="00935317">
      <w:pPr>
        <w:pStyle w:val="Heading2"/>
      </w:pPr>
      <w:bookmarkStart w:id="108" w:name="_Toc315774610"/>
      <w:r>
        <w:t>ArcGIS Desktop</w:t>
      </w:r>
    </w:p>
    <w:p w14:paraId="0147087F" w14:textId="77777777" w:rsidR="00935317" w:rsidRPr="00F54F00" w:rsidRDefault="00935317" w:rsidP="00935317">
      <w:pPr>
        <w:pStyle w:val="BodyText2"/>
      </w:pPr>
      <w:r>
        <w:t>Need to developed some extensions that use the DOPA services.</w:t>
      </w:r>
    </w:p>
    <w:p w14:paraId="50368A7D" w14:textId="77777777" w:rsidR="006D47D3" w:rsidRDefault="006D47D3" w:rsidP="006D47D3">
      <w:pPr>
        <w:pStyle w:val="Heading2"/>
      </w:pPr>
      <w:bookmarkStart w:id="109" w:name="_Toc315774614"/>
      <w:bookmarkEnd w:id="108"/>
      <w:r>
        <w:t>Zonation</w:t>
      </w:r>
    </w:p>
    <w:p w14:paraId="576BAA96" w14:textId="77777777" w:rsidR="006D47D3" w:rsidRPr="00DE7AC7" w:rsidRDefault="006D47D3" w:rsidP="003D4FE8">
      <w:pPr>
        <w:pStyle w:val="BodyText2"/>
      </w:pPr>
      <w:r>
        <w:t xml:space="preserve">Complementarity based software </w:t>
      </w:r>
      <w:hyperlink r:id="rId462" w:history="1">
        <w:r w:rsidRPr="00F624A7">
          <w:rPr>
            <w:rStyle w:val="Hyperlink"/>
          </w:rPr>
          <w:t>http://www.helsinki.fi/bioscience/consplan/software/Zonation/index.html</w:t>
        </w:r>
      </w:hyperlink>
    </w:p>
    <w:p w14:paraId="674D0CE3" w14:textId="11F44D6A" w:rsidR="006126B0" w:rsidRDefault="006126B0" w:rsidP="006126B0">
      <w:pPr>
        <w:pStyle w:val="Heading2"/>
      </w:pPr>
      <w:r>
        <w:lastRenderedPageBreak/>
        <w:t>Websites</w:t>
      </w:r>
    </w:p>
    <w:p w14:paraId="240C0B5C" w14:textId="77777777" w:rsidR="0041069A" w:rsidRDefault="0041069A" w:rsidP="0041069A">
      <w:pPr>
        <w:pStyle w:val="Heading3"/>
      </w:pPr>
      <w:r>
        <w:t>BioPAMA RIS</w:t>
      </w:r>
    </w:p>
    <w:p w14:paraId="4BCA5136" w14:textId="676C3B71" w:rsidR="00B80FAB" w:rsidRDefault="00B80FAB" w:rsidP="00B80FAB">
      <w:pPr>
        <w:pStyle w:val="Heading4"/>
      </w:pPr>
      <w:r>
        <w:t>Home Page</w:t>
      </w:r>
    </w:p>
    <w:p w14:paraId="63D1992C" w14:textId="77777777" w:rsidR="00455BE1" w:rsidRDefault="00455BE1" w:rsidP="00455BE1">
      <w:pPr>
        <w:pStyle w:val="Heading4"/>
      </w:pPr>
      <w:r>
        <w:t xml:space="preserve">Land Cover Change </w:t>
      </w:r>
    </w:p>
    <w:p w14:paraId="7AEE16DB" w14:textId="77777777" w:rsidR="00455BE1" w:rsidRDefault="00455BE1" w:rsidP="00455BE1">
      <w:pPr>
        <w:pStyle w:val="Heading5"/>
      </w:pPr>
      <w:r>
        <w:t>Landsat scenes</w:t>
      </w:r>
    </w:p>
    <w:p w14:paraId="1AEFC2A7" w14:textId="77777777" w:rsidR="00455BE1" w:rsidRDefault="00455BE1" w:rsidP="00455BE1">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63" w:history="1">
        <w:r w:rsidRPr="00E27DA2">
          <w:rPr>
            <w:rStyle w:val="Hyperlink"/>
          </w:rPr>
          <w:t>here</w:t>
        </w:r>
      </w:hyperlink>
      <w:r>
        <w:t>). The parallel one caused ‘Too Many Concurrent Agreggations’ error so I had to do it the slow way.</w:t>
      </w:r>
    </w:p>
    <w:p w14:paraId="7B0B3424" w14:textId="77777777" w:rsidR="00455BE1" w:rsidRDefault="00455BE1" w:rsidP="00455BE1">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64"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455BE1">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455BE1">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455BE1">
      <w:pPr>
        <w:pStyle w:val="Heading5"/>
      </w:pPr>
      <w:r>
        <w:t>PA Boundary</w:t>
      </w:r>
    </w:p>
    <w:p w14:paraId="57BACF13" w14:textId="77777777" w:rsidR="00455BE1" w:rsidRDefault="00455BE1" w:rsidP="00455BE1">
      <w:pPr>
        <w:pStyle w:val="BodyText2"/>
      </w:pPr>
      <w:r>
        <w:t>James is loading these separately.</w:t>
      </w:r>
    </w:p>
    <w:p w14:paraId="34A6E824" w14:textId="77777777" w:rsidR="00455BE1" w:rsidRDefault="00455BE1" w:rsidP="00455BE1">
      <w:pPr>
        <w:pStyle w:val="Heading5"/>
      </w:pPr>
      <w:r>
        <w:t>Validated Land Cover Segments</w:t>
      </w:r>
    </w:p>
    <w:p w14:paraId="02247790" w14:textId="77777777" w:rsidR="00455BE1" w:rsidRPr="004F4893" w:rsidRDefault="00455BE1" w:rsidP="00455BE1">
      <w:pPr>
        <w:pStyle w:val="BodyText2"/>
      </w:pPr>
      <w:r>
        <w:t xml:space="preserve">What are these? These are from ies-pgsql2.jrc.org/h05ibex/pais - </w:t>
      </w:r>
    </w:p>
    <w:p w14:paraId="4733CB7A" w14:textId="77777777" w:rsidR="00455BE1" w:rsidRDefault="00455BE1" w:rsidP="00455BE1">
      <w:pPr>
        <w:pStyle w:val="Heading4"/>
      </w:pPr>
      <w:r>
        <w:t>PA Page</w:t>
      </w:r>
    </w:p>
    <w:p w14:paraId="4C0B718E" w14:textId="3DE64788" w:rsidR="00455BE1" w:rsidRDefault="00455BE1" w:rsidP="00455BE1">
      <w:pPr>
        <w:pStyle w:val="BodyText2"/>
      </w:pPr>
      <w:r>
        <w:t>Added the PhotoViewer widget. Now adding the ImageController widget on 9/9/16.</w:t>
      </w:r>
      <w:r w:rsidR="00B80284">
        <w:t xml:space="preserve"> </w:t>
      </w:r>
    </w:p>
    <w:p w14:paraId="09FA478B" w14:textId="61975345" w:rsidR="009D013C" w:rsidRPr="00455BE1" w:rsidRDefault="009D013C" w:rsidP="00455BE1">
      <w:pPr>
        <w:pStyle w:val="BodyText2"/>
      </w:pPr>
      <w:r>
        <w:t xml:space="preserve">Click on the Edit Panel button for the </w:t>
      </w:r>
    </w:p>
    <w:p w14:paraId="62407D4F" w14:textId="4AFAA288" w:rsidR="00EF594B" w:rsidRDefault="00EF594B" w:rsidP="00EF594B">
      <w:pPr>
        <w:pStyle w:val="Heading4"/>
      </w:pPr>
      <w:r>
        <w:t>Protected Area Coverage Analysis</w:t>
      </w:r>
    </w:p>
    <w:p w14:paraId="70FD92EE" w14:textId="783F2F01" w:rsidR="00EF594B" w:rsidRDefault="00EF594B" w:rsidP="00EF594B">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65" w:history="1">
        <w:r w:rsidRPr="00325015">
          <w:rPr>
            <w:rStyle w:val="Hyperlink"/>
          </w:rPr>
          <w:t>\\BECKINSALE\export\WDPA_June_2016_FLAT</w:t>
        </w:r>
      </w:hyperlink>
      <w:r>
        <w:t>. This is Santiagos description of the process:</w:t>
      </w:r>
    </w:p>
    <w:p w14:paraId="2AFB4089" w14:textId="77777777" w:rsidR="00EF594B" w:rsidRDefault="00EF594B" w:rsidP="00EF594B">
      <w:pPr>
        <w:pStyle w:val="ListBullet2"/>
      </w:pPr>
      <w:r>
        <w:t xml:space="preserve">The public version of the </w:t>
      </w:r>
      <w:r w:rsidRPr="0019117D">
        <w:t>World Database on Protected Areas (WDPA)</w:t>
      </w:r>
      <w:r>
        <w:t xml:space="preserve"> for June 2016 was downloaded as a file geodatabase from Protected Planet (</w:t>
      </w:r>
      <w:hyperlink r:id="rId466" w:history="1">
        <w:r w:rsidRPr="001C11D2">
          <w:rPr>
            <w:rStyle w:val="Hyperlink"/>
          </w:rPr>
          <w:t>http://www.protectedplanet.net/</w:t>
        </w:r>
      </w:hyperlink>
      <w:r>
        <w:t>).</w:t>
      </w:r>
    </w:p>
    <w:p w14:paraId="03E79553" w14:textId="77777777" w:rsidR="00EF594B" w:rsidRDefault="00EF594B" w:rsidP="00EF594B">
      <w:pPr>
        <w:pStyle w:val="ListBullet2"/>
      </w:pPr>
      <w:r>
        <w:t>All the processing described next was done using ArcGIS 10.3.1.</w:t>
      </w:r>
    </w:p>
    <w:p w14:paraId="6658448D" w14:textId="77777777" w:rsidR="00EF594B" w:rsidRDefault="00EF594B" w:rsidP="00EF594B">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EF594B">
      <w:pPr>
        <w:pStyle w:val="ListBullet2"/>
      </w:pPr>
      <w:r w:rsidRPr="0019117D">
        <w:lastRenderedPageBreak/>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EF594B">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EF594B">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F594B">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F594B">
      <w:pPr>
        <w:pStyle w:val="BodyText2"/>
      </w:pPr>
      <w:r>
        <w:t>There are some issues with using this dissolved layer in the analysis:</w:t>
      </w:r>
    </w:p>
    <w:p w14:paraId="166A574E" w14:textId="77777777" w:rsidR="005C099F" w:rsidRDefault="005C099F" w:rsidP="005C099F">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5C099F">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F594B">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6126B0">
      <w:pPr>
        <w:pStyle w:val="Heading3"/>
      </w:pPr>
      <w:r>
        <w:t>Custom Layer types for ArcGIS Javascript API</w:t>
      </w:r>
    </w:p>
    <w:p w14:paraId="671012F4" w14:textId="77777777" w:rsidR="006126B0" w:rsidRDefault="006126B0" w:rsidP="006126B0">
      <w:pPr>
        <w:pStyle w:val="BodyText2"/>
      </w:pPr>
      <w:r>
        <w:t xml:space="preserve">All of the custom layers that were developed in ArcGIS Javascript API 2.7 need to be refactored to make use of the AMD Dojo model. See the documentation </w:t>
      </w:r>
      <w:hyperlink r:id="rId467"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6126B0">
      <w:pPr>
        <w:pStyle w:val="Heading4"/>
      </w:pPr>
      <w:r>
        <w:t>Constructors and inheritance</w:t>
      </w:r>
    </w:p>
    <w:p w14:paraId="0E31A53F" w14:textId="77777777" w:rsidR="006126B0" w:rsidRDefault="006126B0" w:rsidP="006126B0">
      <w:pPr>
        <w:pStyle w:val="BodyText2"/>
      </w:pPr>
      <w:r>
        <w:t>There is very little docs on inheritance in using dojo.declare so here is what I have discovered:</w:t>
      </w:r>
    </w:p>
    <w:p w14:paraId="219D2B3E" w14:textId="77777777" w:rsidR="006126B0" w:rsidRDefault="006126B0" w:rsidP="006126B0">
      <w:pPr>
        <w:pStyle w:val="ListBullet"/>
      </w:pPr>
      <w:r>
        <w:t>In dojo.declare you can include the following section which controls when the constructor is called in your class:</w:t>
      </w:r>
    </w:p>
    <w:p w14:paraId="2590BCB2" w14:textId="77777777" w:rsidR="006126B0" w:rsidRPr="00D70117" w:rsidRDefault="006126B0" w:rsidP="006126B0">
      <w:pPr>
        <w:pStyle w:val="Code"/>
      </w:pPr>
      <w:r w:rsidRPr="00D70117">
        <w:t>"-chains-" : {</w:t>
      </w:r>
    </w:p>
    <w:p w14:paraId="3CA3C3F8" w14:textId="77777777" w:rsidR="006126B0" w:rsidRPr="00D70117" w:rsidRDefault="006126B0" w:rsidP="006126B0">
      <w:pPr>
        <w:pStyle w:val="Code"/>
      </w:pPr>
      <w:r w:rsidRPr="00D70117">
        <w:t>constructor : "before"</w:t>
      </w:r>
    </w:p>
    <w:p w14:paraId="71A1C99F" w14:textId="77777777" w:rsidR="006126B0" w:rsidRPr="00D70117" w:rsidRDefault="006126B0" w:rsidP="006126B0">
      <w:pPr>
        <w:pStyle w:val="Code"/>
        <w:rPr>
          <w:sz w:val="20"/>
        </w:rPr>
      </w:pPr>
      <w:r w:rsidRPr="00D70117">
        <w:t>},</w:t>
      </w:r>
    </w:p>
    <w:p w14:paraId="66C0D25E" w14:textId="77777777" w:rsidR="006126B0" w:rsidRDefault="006126B0" w:rsidP="006126B0">
      <w:pPr>
        <w:pStyle w:val="ListBullet"/>
      </w:pPr>
      <w:r>
        <w:t>When you specify before your constructor is called before the superclasses constructor.</w:t>
      </w:r>
    </w:p>
    <w:p w14:paraId="0E5358DC" w14:textId="77777777" w:rsidR="006126B0" w:rsidRDefault="006126B0" w:rsidP="006126B0">
      <w:pPr>
        <w:pStyle w:val="ListBullet"/>
      </w:pPr>
      <w:r>
        <w:t>If you want to manually call the superclasses constructor then set constructor : “manual”</w:t>
      </w:r>
    </w:p>
    <w:p w14:paraId="2E84BB4D" w14:textId="77777777" w:rsidR="006126B0" w:rsidRPr="00B253B2" w:rsidRDefault="006126B0" w:rsidP="006126B0">
      <w:pPr>
        <w:pStyle w:val="ListBullet"/>
      </w:pPr>
      <w:r>
        <w:t>You must include a reference to the superclass javascript file in the html page</w:t>
      </w:r>
    </w:p>
    <w:p w14:paraId="35124879" w14:textId="77777777" w:rsidR="006126B0" w:rsidRDefault="006126B0" w:rsidP="006126B0">
      <w:pPr>
        <w:pStyle w:val="Heading4"/>
      </w:pPr>
      <w:r>
        <w:t>Accessing the layers image</w:t>
      </w:r>
    </w:p>
    <w:p w14:paraId="19731916" w14:textId="77777777" w:rsidR="006126B0" w:rsidRDefault="006126B0" w:rsidP="006126B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6126B0">
      <w:pPr>
        <w:pStyle w:val="Heading5"/>
      </w:pPr>
      <w:r>
        <w:t>Dealing with Cross-domain issues</w:t>
      </w:r>
    </w:p>
    <w:p w14:paraId="6A881DAE" w14:textId="77777777" w:rsidR="006126B0" w:rsidRPr="00A67AF6" w:rsidRDefault="006126B0" w:rsidP="006126B0">
      <w:pPr>
        <w:pStyle w:val="Heading6"/>
      </w:pPr>
      <w:r>
        <w:t>Using a proxy</w:t>
      </w:r>
    </w:p>
    <w:p w14:paraId="02E781BE" w14:textId="77777777" w:rsidR="006126B0" w:rsidRDefault="006126B0" w:rsidP="006126B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68" w:history="1">
        <w:r>
          <w:rPr>
            <w:rStyle w:val="Hyperlink"/>
          </w:rPr>
          <w:t>https://developer.mozilla.org/en/CORS_Enabled_Image</w:t>
        </w:r>
      </w:hyperlink>
      <w:r>
        <w:t>).</w:t>
      </w:r>
    </w:p>
    <w:p w14:paraId="06690E39" w14:textId="77777777" w:rsidR="006126B0" w:rsidRDefault="006126B0" w:rsidP="006126B0">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6126B0">
      <w:pPr>
        <w:pStyle w:val="Code"/>
      </w:pPr>
      <w:r>
        <w:t>i</w:t>
      </w:r>
      <w:r w:rsidRPr="00B14AAF">
        <w:t>nstance._img.src = response.url;</w:t>
      </w:r>
    </w:p>
    <w:p w14:paraId="2424A87B" w14:textId="77777777" w:rsidR="006126B0" w:rsidRDefault="006126B0" w:rsidP="006126B0">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469" w:history="1">
        <w:r>
          <w:rPr>
            <w:rStyle w:val="Hyperlink"/>
          </w:rPr>
          <w:t>http://help.arcgis.com/en/webapi/javascript/arcgis/help/jshelp_start.htm</w:t>
        </w:r>
      </w:hyperlink>
      <w:r>
        <w:t>.</w:t>
      </w:r>
    </w:p>
    <w:p w14:paraId="2D604430" w14:textId="77777777" w:rsidR="006126B0" w:rsidRDefault="006126B0" w:rsidP="006126B0">
      <w:pPr>
        <w:pStyle w:val="ListBullet"/>
      </w:pPr>
      <w:r>
        <w:t>Downloading the php page (</w:t>
      </w:r>
      <w:hyperlink r:id="rId470" w:history="1">
        <w:r w:rsidRPr="00FC1C17">
          <w:rPr>
            <w:rStyle w:val="Hyperlink"/>
          </w:rPr>
          <w:t>http://help.arcgis.com/en/webapi/javascript/arcgis/help/jshelp/proxypage_php.zip</w:t>
        </w:r>
      </w:hyperlink>
      <w:r>
        <w:t>)</w:t>
      </w:r>
    </w:p>
    <w:p w14:paraId="6124BFA6" w14:textId="77777777" w:rsidR="006126B0" w:rsidRDefault="006126B0" w:rsidP="006126B0">
      <w:pPr>
        <w:pStyle w:val="ListBullet"/>
      </w:pPr>
      <w:r>
        <w:t>Saved to ‘h03-dev-vm7</w:t>
      </w:r>
      <w:r w:rsidRPr="002137CF">
        <w:t>/srv/www/htdocs/proxy.php</w:t>
      </w:r>
      <w:r>
        <w:t>’</w:t>
      </w:r>
    </w:p>
    <w:p w14:paraId="59D937D1" w14:textId="77777777" w:rsidR="006126B0" w:rsidRDefault="006126B0" w:rsidP="006126B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6126B0">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6126B0">
      <w:pPr>
        <w:pStyle w:val="BodyText2"/>
      </w:pPr>
      <w:r>
        <w:t>Seemed to slow down loading of the tiles – also had to add the National Geographic Map too.</w:t>
      </w:r>
    </w:p>
    <w:p w14:paraId="0DCE3D96" w14:textId="77777777" w:rsidR="006126B0" w:rsidRDefault="006126B0" w:rsidP="006126B0">
      <w:pPr>
        <w:pStyle w:val="BodyText2"/>
      </w:pPr>
      <w:r>
        <w:t>This is the call I want to forward:</w:t>
      </w:r>
    </w:p>
    <w:p w14:paraId="3C1D5C37" w14:textId="77777777" w:rsidR="006126B0" w:rsidRDefault="00082D6F" w:rsidP="006126B0">
      <w:pPr>
        <w:pStyle w:val="BodyText2"/>
        <w:rPr>
          <w:rFonts w:ascii="Consolas" w:hAnsi="Consolas" w:cs="Consolas"/>
          <w:color w:val="000000"/>
          <w:sz w:val="13"/>
          <w:szCs w:val="13"/>
          <w:shd w:val="clear" w:color="auto" w:fill="FFFFFF"/>
        </w:rPr>
      </w:pPr>
      <w:hyperlink r:id="rId471"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6126B0">
      <w:pPr>
        <w:pStyle w:val="BodyText2"/>
      </w:pPr>
      <w:r>
        <w:t>In my client I add:</w:t>
      </w:r>
    </w:p>
    <w:p w14:paraId="145BE1F1" w14:textId="77777777" w:rsidR="006126B0" w:rsidRDefault="006126B0" w:rsidP="006126B0">
      <w:pPr>
        <w:pStyle w:val="Code"/>
      </w:pPr>
      <w:r>
        <w:t>esri.config.defaults.io.proxyUrl = "../proxy.php";</w:t>
      </w:r>
    </w:p>
    <w:p w14:paraId="23F79CA4" w14:textId="77777777" w:rsidR="006126B0" w:rsidRDefault="006126B0" w:rsidP="006126B0">
      <w:pPr>
        <w:pStyle w:val="Code"/>
      </w:pPr>
      <w:r>
        <w:t>esri.config.defaults.io.alwaysUseProxy = true;</w:t>
      </w:r>
    </w:p>
    <w:p w14:paraId="6D40FAFE" w14:textId="77777777" w:rsidR="006126B0" w:rsidRDefault="006126B0" w:rsidP="006126B0">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6126B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72"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6126B0">
      <w:pPr>
        <w:pStyle w:val="Heading6"/>
      </w:pPr>
      <w:r>
        <w:t>Updating the Server to support CORS</w:t>
      </w:r>
    </w:p>
    <w:p w14:paraId="10782072" w14:textId="77777777" w:rsidR="006126B0" w:rsidRDefault="006126B0" w:rsidP="006126B0">
      <w:pPr>
        <w:pStyle w:val="BodyText2"/>
      </w:pPr>
      <w:r>
        <w:t>Following instructions here:</w:t>
      </w:r>
    </w:p>
    <w:p w14:paraId="6B816C1C" w14:textId="77777777" w:rsidR="006126B0" w:rsidRDefault="00082D6F" w:rsidP="006126B0">
      <w:pPr>
        <w:pStyle w:val="BodyText2"/>
      </w:pPr>
      <w:hyperlink r:id="rId473" w:history="1">
        <w:r w:rsidR="006126B0">
          <w:rPr>
            <w:rStyle w:val="Hyperlink"/>
          </w:rPr>
          <w:t>http://enable-cors.org/</w:t>
        </w:r>
      </w:hyperlink>
    </w:p>
    <w:p w14:paraId="5F1D5EF0" w14:textId="77777777" w:rsidR="006126B0" w:rsidRDefault="006126B0" w:rsidP="006126B0">
      <w:pPr>
        <w:pStyle w:val="BodyText2"/>
      </w:pPr>
      <w:r>
        <w:t>So in theory you can enable you server to support cross-domain images. On the IUCN machine I update the REST web.config file to support CORS:</w:t>
      </w:r>
    </w:p>
    <w:p w14:paraId="04D00544" w14:textId="77777777" w:rsidR="006126B0" w:rsidRDefault="006126B0" w:rsidP="006126B0">
      <w:pPr>
        <w:pStyle w:val="ListBullet2"/>
      </w:pPr>
      <w:r>
        <w:t>Opened Notepad as an administrator</w:t>
      </w:r>
    </w:p>
    <w:p w14:paraId="3B66C0A5" w14:textId="77777777" w:rsidR="006126B0" w:rsidRDefault="006126B0" w:rsidP="006126B0">
      <w:pPr>
        <w:pStyle w:val="ListBullet2"/>
      </w:pPr>
      <w:r>
        <w:t>Opened ‘</w:t>
      </w:r>
      <w:r w:rsidRPr="00620DFF">
        <w:t>C:\inetpub\wwwroot\ArcGIS\rest</w:t>
      </w:r>
      <w:r>
        <w:t>\web.config’ and added:</w:t>
      </w:r>
    </w:p>
    <w:p w14:paraId="6FF94398" w14:textId="77777777" w:rsidR="006126B0" w:rsidRPr="00620DFF" w:rsidRDefault="006126B0" w:rsidP="006126B0">
      <w:pPr>
        <w:pStyle w:val="Code"/>
        <w:rPr>
          <w:lang w:eastAsia="en-GB" w:bidi="ar-SA"/>
        </w:rPr>
      </w:pPr>
      <w:r w:rsidRPr="00620DFF">
        <w:rPr>
          <w:lang w:eastAsia="en-GB" w:bidi="ar-SA"/>
        </w:rPr>
        <w:t>&lt;httpProtocol&gt;</w:t>
      </w:r>
    </w:p>
    <w:p w14:paraId="48A30D43" w14:textId="77777777" w:rsidR="006126B0" w:rsidRPr="00620DFF" w:rsidRDefault="006126B0" w:rsidP="006126B0">
      <w:pPr>
        <w:pStyle w:val="Code"/>
        <w:rPr>
          <w:lang w:eastAsia="en-GB" w:bidi="ar-SA"/>
        </w:rPr>
      </w:pPr>
      <w:r w:rsidRPr="00620DFF">
        <w:rPr>
          <w:lang w:eastAsia="en-GB" w:bidi="ar-SA"/>
        </w:rPr>
        <w:t xml:space="preserve">     &lt;customHeaders&gt;</w:t>
      </w:r>
    </w:p>
    <w:p w14:paraId="3240A4AC" w14:textId="77777777" w:rsidR="006126B0" w:rsidRPr="00620DFF" w:rsidRDefault="006126B0" w:rsidP="006126B0">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6126B0">
      <w:pPr>
        <w:pStyle w:val="Code"/>
        <w:rPr>
          <w:lang w:eastAsia="en-GB" w:bidi="ar-SA"/>
        </w:rPr>
      </w:pPr>
      <w:r w:rsidRPr="00620DFF">
        <w:rPr>
          <w:lang w:eastAsia="en-GB" w:bidi="ar-SA"/>
        </w:rPr>
        <w:t xml:space="preserve">     &lt;/customHeaders&gt;</w:t>
      </w:r>
    </w:p>
    <w:p w14:paraId="3D6E490F" w14:textId="77777777" w:rsidR="006126B0" w:rsidRPr="00620DFF" w:rsidRDefault="006126B0" w:rsidP="006126B0">
      <w:pPr>
        <w:pStyle w:val="Code"/>
        <w:rPr>
          <w:lang w:eastAsia="en-GB" w:bidi="ar-SA"/>
        </w:rPr>
      </w:pPr>
      <w:r w:rsidRPr="00620DFF">
        <w:rPr>
          <w:lang w:eastAsia="en-GB" w:bidi="ar-SA"/>
        </w:rPr>
        <w:t xml:space="preserve">   &lt;/httpProtocol&gt;</w:t>
      </w:r>
    </w:p>
    <w:p w14:paraId="4AF591DA" w14:textId="77777777" w:rsidR="006126B0" w:rsidRDefault="006126B0" w:rsidP="006126B0">
      <w:pPr>
        <w:pStyle w:val="ListBullet2"/>
      </w:pPr>
      <w:r>
        <w:t>Saved the file and checked to see if it made any difference</w:t>
      </w:r>
    </w:p>
    <w:p w14:paraId="49E92406" w14:textId="77777777" w:rsidR="006126B0" w:rsidRDefault="006126B0" w:rsidP="006126B0">
      <w:pPr>
        <w:pStyle w:val="ListBullet2"/>
      </w:pPr>
      <w:r>
        <w:t>Now when I request a page I see that the image has a header 'Access-Control-Allow-Origin: *’</w:t>
      </w:r>
    </w:p>
    <w:p w14:paraId="1017CD21" w14:textId="77777777" w:rsidR="006126B0" w:rsidRDefault="006126B0" w:rsidP="006126B0">
      <w:pPr>
        <w:pStyle w:val="BodyText2"/>
      </w:pPr>
      <w:r>
        <w:t>But I’m still getting security exceptions from the canvas saying its tainted. Even when I use the ERSI Javascript config to specify the server as CORS enabled- it still doesnt work (</w:t>
      </w:r>
      <w:hyperlink r:id="rId474" w:history="1">
        <w:r>
          <w:rPr>
            <w:rStyle w:val="Hyperlink"/>
          </w:rPr>
          <w:t>http://help.arcgis.com/en/webapi/javascript/arcgis/help/jsapi_start.htm</w:t>
        </w:r>
      </w:hyperlink>
      <w:r>
        <w:t xml:space="preserve"> - corsEnabledServers)</w:t>
      </w:r>
    </w:p>
    <w:p w14:paraId="7C252162" w14:textId="77777777" w:rsidR="006126B0" w:rsidRDefault="006126B0" w:rsidP="006126B0">
      <w:pPr>
        <w:pStyle w:val="Heading6"/>
      </w:pPr>
      <w:r>
        <w:t>Client CORS requests</w:t>
      </w:r>
    </w:p>
    <w:p w14:paraId="377EA7DC" w14:textId="77777777" w:rsidR="006126B0" w:rsidRDefault="006126B0" w:rsidP="006126B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6126B0">
      <w:pPr>
        <w:pStyle w:val="Code"/>
      </w:pPr>
      <w:r>
        <w:tab/>
      </w:r>
      <w:r>
        <w:tab/>
      </w:r>
      <w:r>
        <w:tab/>
        <w:t>}).then(lang.hitch(this, function(response) {</w:t>
      </w:r>
    </w:p>
    <w:p w14:paraId="736BE3B3" w14:textId="77777777" w:rsidR="006126B0" w:rsidRDefault="006126B0" w:rsidP="006126B0">
      <w:pPr>
        <w:pStyle w:val="Code"/>
      </w:pPr>
      <w:r>
        <w:tab/>
      </w:r>
      <w:r>
        <w:tab/>
      </w:r>
      <w:r>
        <w:tab/>
      </w:r>
      <w:r>
        <w:tab/>
        <w:t>this._img_loading.crossOrigin = "Anonymous";</w:t>
      </w:r>
    </w:p>
    <w:p w14:paraId="0D0B4823" w14:textId="77777777" w:rsidR="006126B0" w:rsidRDefault="006126B0" w:rsidP="006126B0">
      <w:pPr>
        <w:pStyle w:val="Code"/>
      </w:pPr>
      <w:r>
        <w:tab/>
      </w:r>
      <w:r>
        <w:tab/>
      </w:r>
      <w:r>
        <w:tab/>
      </w:r>
      <w:r>
        <w:tab/>
        <w:t>callback(response.url);</w:t>
      </w:r>
    </w:p>
    <w:p w14:paraId="04DB0ECE" w14:textId="77777777" w:rsidR="006126B0" w:rsidRDefault="006126B0" w:rsidP="006126B0">
      <w:pPr>
        <w:pStyle w:val="Code"/>
      </w:pPr>
      <w:r>
        <w:tab/>
      </w:r>
      <w:r>
        <w:tab/>
      </w:r>
      <w:r>
        <w:tab/>
        <w:t>}));</w:t>
      </w:r>
    </w:p>
    <w:p w14:paraId="62D3AF21" w14:textId="77777777" w:rsidR="006126B0" w:rsidRPr="00193E1E" w:rsidRDefault="006126B0" w:rsidP="006126B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6126B0">
      <w:pPr>
        <w:pStyle w:val="Heading4"/>
      </w:pPr>
      <w:r>
        <w:lastRenderedPageBreak/>
        <w:t>QuadkeyLayer class</w:t>
      </w:r>
    </w:p>
    <w:p w14:paraId="07FE67BE" w14:textId="77777777" w:rsidR="006126B0" w:rsidRDefault="006126B0" w:rsidP="006126B0">
      <w:pPr>
        <w:pStyle w:val="BodyText2"/>
      </w:pPr>
      <w:r>
        <w:t>According to the ESRI Javascript API (</w:t>
      </w:r>
      <w:hyperlink r:id="rId475" w:history="1">
        <w:r>
          <w:rPr>
            <w:rStyle w:val="Hyperlink"/>
          </w:rPr>
          <w:t>http://help.arcgis.com/en/webapi/javascript/arcgis/help/jshelp_start.htm</w:t>
        </w:r>
      </w:hyperlink>
      <w:r>
        <w:t>) there is no support for extending GraphicsLayer, but I have extended it to create the quadkeyLayer (</w:t>
      </w:r>
      <w:hyperlink r:id="rId476" w:history="1">
        <w:r>
          <w:rPr>
            <w:rStyle w:val="Hyperlink"/>
          </w:rPr>
          <w:t>https://github.com/andrewcottam/eSpecies-Client-Demo/blob/master/classes/QuadkeyLayer.js</w:t>
        </w:r>
      </w:hyperlink>
      <w:r>
        <w:t>). This shows the Quadkeys on top of a map.</w:t>
      </w:r>
    </w:p>
    <w:p w14:paraId="45DE879D" w14:textId="77777777" w:rsidR="006126B0" w:rsidRDefault="006126B0" w:rsidP="006126B0">
      <w:pPr>
        <w:pStyle w:val="Heading4"/>
      </w:pPr>
      <w:r>
        <w:t>ESpeciesDynamicMapServiceLayer class</w:t>
      </w:r>
    </w:p>
    <w:p w14:paraId="05057698" w14:textId="77777777" w:rsidR="006126B0" w:rsidRPr="003D69B3" w:rsidRDefault="006126B0" w:rsidP="006126B0">
      <w:pPr>
        <w:pStyle w:val="BodyText2"/>
      </w:pPr>
      <w:r>
        <w:t xml:space="preserve">The eSpecies layer extends the DynamicMapServiceLayer class to render the data from the eSpecies WMS services in the ArcGIS Javascript API. </w:t>
      </w:r>
      <w:hyperlink r:id="rId477" w:history="1">
        <w:r>
          <w:rPr>
            <w:rStyle w:val="Hyperlink"/>
          </w:rPr>
          <w:t>https://github.com/andrewcottam/eSpecies-Client-Demo/blob/master/classes/ESpeciesLayer.js</w:t>
        </w:r>
      </w:hyperlink>
    </w:p>
    <w:p w14:paraId="3DA34F8E" w14:textId="77777777" w:rsidR="006126B0" w:rsidRDefault="006126B0" w:rsidP="006126B0">
      <w:pPr>
        <w:pStyle w:val="Heading4"/>
      </w:pPr>
      <w:r>
        <w:t>Threshold Layer class</w:t>
      </w:r>
    </w:p>
    <w:p w14:paraId="3D2FC61D" w14:textId="77777777" w:rsidR="006126B0" w:rsidRDefault="006126B0" w:rsidP="006126B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78" w:history="1">
        <w:r>
          <w:rPr>
            <w:rStyle w:val="Hyperlink"/>
          </w:rPr>
          <w:t>https://github.com/andrewcottam/eSpecies-Client-Demo/blob/master/classes/ThresholdLayer.js</w:t>
        </w:r>
      </w:hyperlink>
    </w:p>
    <w:p w14:paraId="6CD023F8" w14:textId="77777777" w:rsidR="006126B0" w:rsidRDefault="006126B0" w:rsidP="006126B0">
      <w:pPr>
        <w:pStyle w:val="Heading4"/>
      </w:pPr>
      <w:r>
        <w:t>Google Earth Engine Layer</w:t>
      </w:r>
    </w:p>
    <w:p w14:paraId="0800CE58" w14:textId="77777777" w:rsidR="006126B0" w:rsidRDefault="006126B0" w:rsidP="006126B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6126B0">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6126B0">
      <w:pPr>
        <w:pStyle w:val="BodyText2"/>
      </w:pPr>
      <w:r>
        <w:t>_setMap</w:t>
      </w:r>
      <w:r>
        <w:tab/>
      </w:r>
      <w:r>
        <w:tab/>
      </w:r>
      <w:r>
        <w:tab/>
        <w:t>getImageUrl</w:t>
      </w:r>
      <w:r>
        <w:tab/>
        <w:t>With no canvas getImageUrl</w:t>
      </w:r>
      <w:r>
        <w:tab/>
      </w:r>
      <w:r>
        <w:tab/>
        <w:t>Mended!</w:t>
      </w:r>
    </w:p>
    <w:p w14:paraId="09FA9292" w14:textId="77777777" w:rsidR="006126B0" w:rsidRDefault="006126B0" w:rsidP="006126B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6126B0">
      <w:pPr>
        <w:pStyle w:val="BodyText2"/>
      </w:pPr>
      <w:r>
        <w:t>The following are some example options for the GEELayer:</w:t>
      </w:r>
    </w:p>
    <w:p w14:paraId="5979E7C5" w14:textId="77777777" w:rsidR="006126B0" w:rsidRDefault="006126B0" w:rsidP="006126B0">
      <w:pPr>
        <w:pStyle w:val="Code"/>
      </w:pPr>
      <w:r>
        <w:t>addGEELayer({</w:t>
      </w:r>
    </w:p>
    <w:p w14:paraId="34BD677B" w14:textId="77777777" w:rsidR="006126B0" w:rsidRDefault="006126B0" w:rsidP="006126B0">
      <w:pPr>
        <w:pStyle w:val="Code"/>
      </w:pPr>
      <w:r>
        <w:t>sceneid : selectedSceneId,</w:t>
      </w:r>
    </w:p>
    <w:p w14:paraId="61379746" w14:textId="77777777" w:rsidR="006126B0" w:rsidRDefault="006126B0" w:rsidP="006126B0">
      <w:pPr>
        <w:pStyle w:val="Code"/>
      </w:pPr>
      <w:r>
        <w:t>removeCloud : false,</w:t>
      </w:r>
    </w:p>
    <w:p w14:paraId="2CB33E1C" w14:textId="77777777" w:rsidR="006126B0" w:rsidRDefault="006126B0" w:rsidP="006126B0">
      <w:pPr>
        <w:pStyle w:val="Code"/>
      </w:pPr>
      <w:r>
        <w:t>removeIllumination : false,</w:t>
      </w:r>
    </w:p>
    <w:p w14:paraId="73627E4D" w14:textId="77777777" w:rsidR="006126B0" w:rsidRDefault="006126B0" w:rsidP="006126B0">
      <w:pPr>
        <w:pStyle w:val="Code"/>
      </w:pPr>
      <w:r>
        <w:t>redBand : "B4",</w:t>
      </w:r>
    </w:p>
    <w:p w14:paraId="249450C7" w14:textId="77777777" w:rsidR="006126B0" w:rsidRDefault="006126B0" w:rsidP="006126B0">
      <w:pPr>
        <w:pStyle w:val="Code"/>
      </w:pPr>
      <w:r>
        <w:t>greenBand : "B3",</w:t>
      </w:r>
    </w:p>
    <w:p w14:paraId="68EB9F0F" w14:textId="77777777" w:rsidR="006126B0" w:rsidRDefault="006126B0" w:rsidP="006126B0">
      <w:pPr>
        <w:pStyle w:val="Code"/>
      </w:pPr>
      <w:r>
        <w:t>blueBand : "B2"</w:t>
      </w:r>
    </w:p>
    <w:p w14:paraId="3241E834" w14:textId="77777777" w:rsidR="006126B0" w:rsidRDefault="006126B0" w:rsidP="006126B0">
      <w:pPr>
        <w:pStyle w:val="Code"/>
      </w:pPr>
      <w:r>
        <w:t>});</w:t>
      </w:r>
    </w:p>
    <w:p w14:paraId="2575DFFE" w14:textId="77777777" w:rsidR="006126B0" w:rsidRDefault="006126B0" w:rsidP="006126B0">
      <w:pPr>
        <w:pStyle w:val="Code"/>
      </w:pPr>
      <w:r>
        <w:t>addGEELayer({</w:t>
      </w:r>
    </w:p>
    <w:p w14:paraId="361EE997" w14:textId="77777777" w:rsidR="006126B0" w:rsidRDefault="006126B0" w:rsidP="006126B0">
      <w:pPr>
        <w:pStyle w:val="Code"/>
      </w:pPr>
      <w:r>
        <w:tab/>
        <w:t>sceneid : selectedSceneId,</w:t>
      </w:r>
    </w:p>
    <w:p w14:paraId="5AF42949" w14:textId="77777777" w:rsidR="006126B0" w:rsidRDefault="006126B0" w:rsidP="006126B0">
      <w:pPr>
        <w:pStyle w:val="Code"/>
      </w:pPr>
      <w:r>
        <w:tab/>
        <w:t>hsv : true</w:t>
      </w:r>
    </w:p>
    <w:p w14:paraId="63E0B0C8" w14:textId="77777777" w:rsidR="006126B0" w:rsidRPr="007C0D68" w:rsidRDefault="006126B0" w:rsidP="006126B0">
      <w:pPr>
        <w:pStyle w:val="Code"/>
      </w:pPr>
      <w:r>
        <w:t>});</w:t>
      </w:r>
    </w:p>
    <w:p w14:paraId="49EBC7BF" w14:textId="77777777" w:rsidR="006126B0" w:rsidRDefault="006126B0" w:rsidP="006126B0">
      <w:pPr>
        <w:pStyle w:val="Heading3"/>
      </w:pPr>
      <w:r>
        <w:t>eSpecies Pilot website</w:t>
      </w:r>
    </w:p>
    <w:p w14:paraId="755ABE87" w14:textId="77777777" w:rsidR="006126B0" w:rsidRDefault="006126B0" w:rsidP="006126B0">
      <w:pPr>
        <w:pStyle w:val="BodyText"/>
      </w:pPr>
      <w:r>
        <w:t>The live production machine is:</w:t>
      </w:r>
    </w:p>
    <w:p w14:paraId="354C4092" w14:textId="77777777" w:rsidR="006126B0" w:rsidRDefault="00082D6F" w:rsidP="006126B0">
      <w:pPr>
        <w:pStyle w:val="BodyText"/>
      </w:pPr>
      <w:hyperlink r:id="rId483" w:history="1">
        <w:r w:rsidR="006126B0" w:rsidRPr="0077669C">
          <w:rPr>
            <w:rStyle w:val="Hyperlink"/>
          </w:rPr>
          <w:t>http://ehabitat-wps.jrc.ec.europa.eu/</w:t>
        </w:r>
      </w:hyperlink>
    </w:p>
    <w:p w14:paraId="495600DF" w14:textId="77777777" w:rsidR="006126B0" w:rsidRDefault="006126B0" w:rsidP="006126B0">
      <w:pPr>
        <w:pStyle w:val="BodyText"/>
      </w:pPr>
      <w:r>
        <w:t>so the REST services are at:</w:t>
      </w:r>
    </w:p>
    <w:p w14:paraId="036C5111" w14:textId="77777777" w:rsidR="006126B0" w:rsidRDefault="00082D6F" w:rsidP="006126B0">
      <w:pPr>
        <w:pStyle w:val="BodyText2"/>
      </w:pPr>
      <w:hyperlink r:id="rId484" w:history="1">
        <w:r w:rsidR="006126B0" w:rsidRPr="0077669C">
          <w:rPr>
            <w:rStyle w:val="Hyperlink"/>
          </w:rPr>
          <w:t>http://ehabitat-wps.jrc.ec.europa.eu/cgi-bin/REST/eSpecies</w:t>
        </w:r>
      </w:hyperlink>
    </w:p>
    <w:p w14:paraId="6D6EBBC9" w14:textId="77777777" w:rsidR="006126B0" w:rsidRDefault="006126B0" w:rsidP="006126B0">
      <w:pPr>
        <w:pStyle w:val="BodyText"/>
      </w:pPr>
      <w:r>
        <w:t>Good example species for Borneo:</w:t>
      </w:r>
    </w:p>
    <w:p w14:paraId="4C26FA37" w14:textId="77777777" w:rsidR="006126B0" w:rsidRDefault="006126B0" w:rsidP="006126B0">
      <w:pPr>
        <w:pStyle w:val="BodyText2"/>
      </w:pPr>
      <w:r>
        <w:t>4649 - Sumatran water shrew - this species has a really small distribution (about 1km2) and doesnt map properly!</w:t>
      </w:r>
    </w:p>
    <w:p w14:paraId="0E59F4EA" w14:textId="77777777" w:rsidR="006126B0" w:rsidRDefault="006126B0" w:rsidP="006126B0">
      <w:pPr>
        <w:pStyle w:val="BodyText"/>
      </w:pPr>
      <w:r>
        <w:t>146530</w:t>
      </w:r>
      <w:r>
        <w:tab/>
        <w:t>Bornean Whistler</w:t>
      </w:r>
    </w:p>
    <w:p w14:paraId="2C155BD2" w14:textId="77777777" w:rsidR="006126B0" w:rsidRDefault="006126B0" w:rsidP="006126B0">
      <w:pPr>
        <w:pStyle w:val="BodyText"/>
      </w:pPr>
      <w:r>
        <w:t>143510</w:t>
      </w:r>
      <w:r>
        <w:tab/>
        <w:t>Ruddy Cuckoo-Dove</w:t>
      </w:r>
    </w:p>
    <w:p w14:paraId="4A706493" w14:textId="77777777" w:rsidR="006126B0" w:rsidRDefault="006126B0" w:rsidP="006126B0">
      <w:pPr>
        <w:pStyle w:val="BodyText"/>
      </w:pPr>
      <w:r>
        <w:t>143650</w:t>
      </w:r>
      <w:r>
        <w:tab/>
        <w:t>Jambu Fruit Dove - has 2 statuses - the red is not mapped</w:t>
      </w:r>
    </w:p>
    <w:p w14:paraId="54CF3AB6" w14:textId="77777777" w:rsidR="006126B0" w:rsidRDefault="006126B0" w:rsidP="006126B0">
      <w:pPr>
        <w:pStyle w:val="BodyText"/>
      </w:pPr>
      <w:r>
        <w:t>148015</w:t>
      </w:r>
      <w:r>
        <w:tab/>
        <w:t>Puff-backed Bulbul - has 2 statuses - the red is not mapped - better</w:t>
      </w:r>
    </w:p>
    <w:p w14:paraId="2D0C33C2" w14:textId="77777777" w:rsidR="006126B0" w:rsidRDefault="006126B0" w:rsidP="006126B0">
      <w:pPr>
        <w:pStyle w:val="BodyText"/>
      </w:pPr>
      <w:r>
        <w:t>144097</w:t>
      </w:r>
      <w:r>
        <w:tab/>
        <w:t>Little Ringed Plover - only in Kalimantan</w:t>
      </w:r>
    </w:p>
    <w:p w14:paraId="482A5292" w14:textId="77777777" w:rsidR="006126B0" w:rsidRDefault="006126B0" w:rsidP="006126B0">
      <w:pPr>
        <w:pStyle w:val="BodyText"/>
      </w:pPr>
      <w:r>
        <w:lastRenderedPageBreak/>
        <w:t>144317</w:t>
      </w:r>
      <w:r>
        <w:tab/>
        <w:t>Besra</w:t>
      </w:r>
      <w:r>
        <w:tab/>
      </w:r>
    </w:p>
    <w:p w14:paraId="1AAE949E" w14:textId="77777777" w:rsidR="006126B0" w:rsidRDefault="006126B0" w:rsidP="006126B0">
      <w:pPr>
        <w:pStyle w:val="BodyText"/>
      </w:pPr>
      <w:r>
        <w:t>144517</w:t>
      </w:r>
      <w:r>
        <w:tab/>
        <w:t xml:space="preserve">Wallace's Hawk-eagle - lowland only FAVORITE – the actual IUCN ID is now </w:t>
      </w:r>
      <w:r w:rsidRPr="00E148DD">
        <w:t>106003557</w:t>
      </w:r>
    </w:p>
    <w:p w14:paraId="36882241" w14:textId="77777777" w:rsidR="006126B0" w:rsidRDefault="006126B0" w:rsidP="006126B0">
      <w:pPr>
        <w:pStyle w:val="BodyText2"/>
      </w:pPr>
      <w:r>
        <w:t>144240</w:t>
      </w:r>
      <w:r>
        <w:tab/>
        <w:t>Greater Crested Tern - marine and coastal</w:t>
      </w:r>
    </w:p>
    <w:p w14:paraId="1F96DB93" w14:textId="77777777" w:rsidR="006126B0" w:rsidRDefault="006126B0" w:rsidP="006126B0">
      <w:pPr>
        <w:pStyle w:val="BodyText"/>
      </w:pPr>
      <w:r>
        <w:t>Test wdpa:</w:t>
      </w:r>
    </w:p>
    <w:p w14:paraId="79726693" w14:textId="77777777" w:rsidR="006126B0" w:rsidRDefault="006126B0" w:rsidP="006126B0">
      <w:pPr>
        <w:pStyle w:val="BodyText"/>
      </w:pPr>
      <w:r>
        <w:t xml:space="preserve">785 </w:t>
      </w:r>
      <w:r>
        <w:tab/>
        <w:t>Kinabalu National Park</w:t>
      </w:r>
    </w:p>
    <w:p w14:paraId="34D5FCE1" w14:textId="77777777" w:rsidR="006126B0" w:rsidRDefault="006126B0" w:rsidP="006126B0">
      <w:pPr>
        <w:pStyle w:val="BodyText2"/>
      </w:pPr>
      <w:r>
        <w:t xml:space="preserve">1357 </w:t>
      </w:r>
      <w:r>
        <w:tab/>
        <w:t>Suikerbosrand Provincial Nature Reserve in South Africa</w:t>
      </w:r>
    </w:p>
    <w:p w14:paraId="105317BC" w14:textId="77777777" w:rsidR="006126B0" w:rsidRDefault="006126B0" w:rsidP="006126B0">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6126B0">
      <w:pPr>
        <w:pStyle w:val="BodyText"/>
      </w:pPr>
      <w:r>
        <w:t>Validating vector data against raster data:</w:t>
      </w:r>
    </w:p>
    <w:p w14:paraId="5FE4C69B" w14:textId="77777777" w:rsidR="006126B0" w:rsidRDefault="006126B0" w:rsidP="006126B0">
      <w:pPr>
        <w:pStyle w:val="BodyText"/>
      </w:pPr>
      <w:r>
        <w:t>174097</w:t>
      </w:r>
    </w:p>
    <w:p w14:paraId="66A3FFAC" w14:textId="77777777" w:rsidR="006126B0" w:rsidRDefault="006126B0" w:rsidP="006126B0">
      <w:pPr>
        <w:pStyle w:val="BodyText"/>
      </w:pPr>
      <w:r>
        <w:t>5228</w:t>
      </w:r>
    </w:p>
    <w:p w14:paraId="3C9461BF" w14:textId="77777777" w:rsidR="006126B0" w:rsidRDefault="006126B0" w:rsidP="006126B0">
      <w:pPr>
        <w:pStyle w:val="BodyText2"/>
      </w:pPr>
      <w:r>
        <w:t>176801</w:t>
      </w:r>
    </w:p>
    <w:p w14:paraId="2376A452" w14:textId="77777777" w:rsidR="006126B0" w:rsidRDefault="006126B0" w:rsidP="006126B0">
      <w:pPr>
        <w:pStyle w:val="BodyText2"/>
      </w:pPr>
      <w:r>
        <w:t xml:space="preserve">Here is an example of using the HTML5 canvas in the Javascript API: </w:t>
      </w:r>
      <w:hyperlink r:id="rId485" w:history="1">
        <w:r w:rsidRPr="0077669C">
          <w:rPr>
            <w:rStyle w:val="Hyperlink"/>
          </w:rPr>
          <w:t>http://help.arcgis.com/en/webapi/javascript/arcgis/help/jssamples_start.htm</w:t>
        </w:r>
      </w:hyperlink>
    </w:p>
    <w:p w14:paraId="198A9FA7" w14:textId="77777777" w:rsidR="006126B0" w:rsidRDefault="006126B0" w:rsidP="006126B0">
      <w:pPr>
        <w:pStyle w:val="BodyText"/>
      </w:pPr>
      <w:r>
        <w:t>SOEs</w:t>
      </w:r>
    </w:p>
    <w:p w14:paraId="761B968B" w14:textId="77777777" w:rsidR="006126B0" w:rsidRDefault="006126B0" w:rsidP="006126B0">
      <w:pPr>
        <w:pStyle w:val="BodyText"/>
      </w:pPr>
      <w:r>
        <w:t>1. Built a new SOE template called eSpeciesSOE</w:t>
      </w:r>
    </w:p>
    <w:p w14:paraId="1B6B3A46" w14:textId="77777777" w:rsidR="006126B0" w:rsidRDefault="006126B0" w:rsidP="006126B0">
      <w:pPr>
        <w:pStyle w:val="BodyText"/>
      </w:pPr>
      <w:r>
        <w:t>2. Signed the project with eSpecies as the key</w:t>
      </w:r>
    </w:p>
    <w:p w14:paraId="7BA758EE" w14:textId="77777777" w:rsidR="006126B0" w:rsidRDefault="006126B0" w:rsidP="006126B0">
      <w:pPr>
        <w:pStyle w:val="BodyText"/>
      </w:pPr>
      <w:r>
        <w:t>3. Saved the project and rebuilt</w:t>
      </w:r>
    </w:p>
    <w:p w14:paraId="5E0BA9EE" w14:textId="77777777" w:rsidR="006126B0" w:rsidRDefault="006126B0" w:rsidP="006126B0">
      <w:pPr>
        <w:pStyle w:val="BodyText"/>
      </w:pPr>
      <w:r>
        <w:t>4. Registered the dll with COM (running cmd as the administrator)</w:t>
      </w:r>
    </w:p>
    <w:p w14:paraId="0082F8E4" w14:textId="77777777" w:rsidR="006126B0" w:rsidRDefault="006126B0" w:rsidP="006126B0">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6126B0">
      <w:pPr>
        <w:pStyle w:val="BodyText"/>
      </w:pPr>
      <w:r>
        <w:t>5. Gave the SOC account permission for the project folder</w:t>
      </w:r>
    </w:p>
    <w:p w14:paraId="0D849C98" w14:textId="77777777" w:rsidR="006126B0" w:rsidRDefault="006126B0" w:rsidP="006126B0">
      <w:pPr>
        <w:pStyle w:val="BodyText2"/>
      </w:pPr>
      <w:r>
        <w:t>6. Added the RegisterSimpleRESTSOE project and changed all CLSIDs to eSpeciesSOE. Set as startup project and ran. Registered ok.</w:t>
      </w:r>
    </w:p>
    <w:p w14:paraId="337827BF" w14:textId="77777777" w:rsidR="006126B0" w:rsidRDefault="006126B0" w:rsidP="006126B0">
      <w:pPr>
        <w:pStyle w:val="Heading4"/>
      </w:pPr>
      <w:bookmarkStart w:id="110" w:name="_Toc315774611"/>
      <w:r>
        <w:t>Development on the eHabitat machine</w:t>
      </w:r>
      <w:bookmarkEnd w:id="110"/>
    </w:p>
    <w:p w14:paraId="23998A87" w14:textId="77777777" w:rsidR="006126B0" w:rsidRDefault="006126B0" w:rsidP="006126B0">
      <w:pPr>
        <w:pStyle w:val="BodyText2"/>
      </w:pPr>
      <w:r>
        <w:t>You need to be in the Remote System Explorer perspective to be able to create files in Aptana.</w:t>
      </w:r>
    </w:p>
    <w:p w14:paraId="5464231A" w14:textId="77777777" w:rsidR="006126B0" w:rsidRDefault="006126B0" w:rsidP="006126B0">
      <w:pPr>
        <w:pStyle w:val="BodyText2"/>
      </w:pPr>
      <w:r>
        <w:t xml:space="preserve">Content Assist for the ESRI Javascript API is not available through Windows | References in Aptana 3 - the content assist has changed - see here: </w:t>
      </w:r>
      <w:hyperlink r:id="rId486" w:history="1">
        <w:r w:rsidRPr="0077669C">
          <w:rPr>
            <w:rStyle w:val="Hyperlink"/>
          </w:rPr>
          <w:t>http://wiki.appcelerator.org/display/tis/Migrating+from+Aptana+Studio+2+to+Aptana+Studio+3</w:t>
        </w:r>
      </w:hyperlink>
    </w:p>
    <w:p w14:paraId="20A36FEB" w14:textId="77777777" w:rsidR="006126B0" w:rsidRDefault="006126B0" w:rsidP="006126B0">
      <w:pPr>
        <w:pStyle w:val="BodyText2"/>
      </w:pPr>
      <w:r>
        <w:t>And from the ESRI forum:</w:t>
      </w:r>
    </w:p>
    <w:p w14:paraId="39094B2F" w14:textId="77777777" w:rsidR="006126B0" w:rsidRDefault="00082D6F" w:rsidP="006126B0">
      <w:pPr>
        <w:pStyle w:val="BodyText2"/>
      </w:pPr>
      <w:hyperlink r:id="rId487" w:history="1">
        <w:r w:rsidR="006126B0" w:rsidRPr="0077669C">
          <w:rPr>
            <w:rStyle w:val="Hyperlink"/>
          </w:rPr>
          <w:t>http://forums.arcgis.com/threads/29384-Aptana-3.0-JSAPI-code-assist</w:t>
        </w:r>
      </w:hyperlink>
    </w:p>
    <w:p w14:paraId="3496287C" w14:textId="77777777" w:rsidR="006126B0" w:rsidRDefault="006126B0" w:rsidP="006126B0">
      <w:pPr>
        <w:pStyle w:val="BodyText"/>
      </w:pPr>
      <w:r>
        <w:t>If you put callbackParamName: "callback", into the dojo get it doesnt call the load. How do you get the returned data?</w:t>
      </w:r>
    </w:p>
    <w:p w14:paraId="7F9BF1CA" w14:textId="77777777" w:rsidR="006126B0" w:rsidRDefault="006126B0" w:rsidP="006126B0">
      <w:pPr>
        <w:pStyle w:val="BodyText2"/>
      </w:pPr>
      <w:r>
        <w:t>Cant get it to consume the REST service that I have set up!!! Something to do with the callbackparamname and jsonp</w:t>
      </w:r>
    </w:p>
    <w:p w14:paraId="1C97BCEF" w14:textId="77777777" w:rsidR="006126B0" w:rsidRDefault="006126B0" w:rsidP="006126B0">
      <w:pPr>
        <w:pStyle w:val="BodyText2"/>
      </w:pPr>
      <w:r>
        <w:t>Dijit.byId("grid") isnt working in my code and i had to copy the header code from the ArcGIS samples to make it work - not sure what the difference is.</w:t>
      </w:r>
    </w:p>
    <w:p w14:paraId="0437DBB1" w14:textId="77777777" w:rsidR="006126B0" w:rsidRDefault="006126B0" w:rsidP="006126B0">
      <w:pPr>
        <w:pStyle w:val="BodyText"/>
      </w:pPr>
      <w:r>
        <w:t>Something is happening with the tiled images from ArcGIS Online - they are not loading in some cases</w:t>
      </w:r>
    </w:p>
    <w:p w14:paraId="6DF3D7FC" w14:textId="77777777" w:rsidR="006126B0" w:rsidRDefault="006126B0" w:rsidP="006126B0">
      <w:pPr>
        <w:pStyle w:val="BodyText"/>
      </w:pPr>
      <w:r>
        <w:t xml:space="preserve">the last number (e.g. 25,26,27) is the easting so 5/14/27 means zoom/y/x </w:t>
      </w:r>
    </w:p>
    <w:p w14:paraId="3EB1D1B6" w14:textId="77777777" w:rsidR="006126B0" w:rsidRDefault="00082D6F" w:rsidP="006126B0">
      <w:pPr>
        <w:pStyle w:val="BodyText2"/>
      </w:pPr>
      <w:hyperlink r:id="rId488"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6126B0">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6126B0">
      <w:pPr>
        <w:pStyle w:val="Heading4"/>
      </w:pPr>
      <w:bookmarkStart w:id="111" w:name="_Toc315774613"/>
      <w:r>
        <w:t>Getting quadkeys for a search polygon</w:t>
      </w:r>
      <w:bookmarkEnd w:id="111"/>
    </w:p>
    <w:p w14:paraId="4E547BF5" w14:textId="77777777" w:rsidR="006126B0" w:rsidRDefault="006126B0" w:rsidP="006126B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6126B0">
      <w:pPr>
        <w:pStyle w:val="BodyText2"/>
      </w:pPr>
      <w:r>
        <w:t>Getting the quadkeys for a box:</w:t>
      </w:r>
    </w:p>
    <w:p w14:paraId="7F3B8A66" w14:textId="77777777" w:rsidR="006126B0" w:rsidRDefault="006126B0" w:rsidP="006126B0">
      <w:pPr>
        <w:pStyle w:val="BodyText"/>
      </w:pPr>
      <w:r>
        <w:t>This is the pixel resolution when i test on my monitor with a map width of 900 pixels:</w:t>
      </w:r>
    </w:p>
    <w:p w14:paraId="2A397107" w14:textId="77777777" w:rsidR="006126B0" w:rsidRDefault="006126B0" w:rsidP="006126B0">
      <w:pPr>
        <w:pStyle w:val="BodyText"/>
      </w:pPr>
      <w:r>
        <w:t>zoom    resolution (m)</w:t>
      </w:r>
      <w:r>
        <w:tab/>
      </w:r>
      <w:r>
        <w:tab/>
        <w:t>resampling?</w:t>
      </w:r>
    </w:p>
    <w:p w14:paraId="78B1EAB0" w14:textId="77777777" w:rsidR="006126B0" w:rsidRDefault="006126B0" w:rsidP="006126B0">
      <w:pPr>
        <w:pStyle w:val="BodyText"/>
      </w:pPr>
      <w:r>
        <w:t>0       156543</w:t>
      </w:r>
      <w:r>
        <w:tab/>
      </w:r>
      <w:r>
        <w:tab/>
      </w:r>
      <w:r>
        <w:tab/>
      </w:r>
      <w:r>
        <w:tab/>
        <w:t>yes</w:t>
      </w:r>
    </w:p>
    <w:p w14:paraId="5C855746" w14:textId="77777777" w:rsidR="006126B0" w:rsidRDefault="006126B0" w:rsidP="006126B0">
      <w:pPr>
        <w:pStyle w:val="BodyText"/>
      </w:pPr>
      <w:r>
        <w:t xml:space="preserve">1       78271   (default) </w:t>
      </w:r>
      <w:r>
        <w:tab/>
        <w:t>yes</w:t>
      </w:r>
    </w:p>
    <w:p w14:paraId="027203A8" w14:textId="77777777" w:rsidR="006126B0" w:rsidRDefault="006126B0" w:rsidP="006126B0">
      <w:pPr>
        <w:pStyle w:val="BodyText"/>
      </w:pPr>
      <w:r>
        <w:lastRenderedPageBreak/>
        <w:t>2       39135</w:t>
      </w:r>
      <w:r>
        <w:tab/>
      </w:r>
      <w:r>
        <w:tab/>
      </w:r>
      <w:r>
        <w:tab/>
      </w:r>
      <w:r>
        <w:tab/>
        <w:t>yes</w:t>
      </w:r>
    </w:p>
    <w:p w14:paraId="6B02F4BB" w14:textId="77777777" w:rsidR="006126B0" w:rsidRDefault="006126B0" w:rsidP="006126B0">
      <w:pPr>
        <w:pStyle w:val="BodyText"/>
      </w:pPr>
      <w:r>
        <w:t>3       19567</w:t>
      </w:r>
      <w:r>
        <w:tab/>
      </w:r>
      <w:r>
        <w:tab/>
      </w:r>
      <w:r>
        <w:tab/>
      </w:r>
      <w:r>
        <w:tab/>
        <w:t>yes</w:t>
      </w:r>
    </w:p>
    <w:p w14:paraId="6B73ACAF" w14:textId="77777777" w:rsidR="006126B0" w:rsidRDefault="006126B0" w:rsidP="006126B0">
      <w:pPr>
        <w:pStyle w:val="BodyText"/>
      </w:pPr>
      <w:r>
        <w:t>4</w:t>
      </w:r>
      <w:r>
        <w:tab/>
      </w:r>
      <w:r>
        <w:tab/>
        <w:t>9784</w:t>
      </w:r>
      <w:r>
        <w:tab/>
      </w:r>
      <w:r>
        <w:tab/>
      </w:r>
      <w:r>
        <w:tab/>
      </w:r>
      <w:r>
        <w:tab/>
        <w:t>yes</w:t>
      </w:r>
    </w:p>
    <w:p w14:paraId="4FB4A4FE" w14:textId="77777777" w:rsidR="006126B0" w:rsidRDefault="006126B0" w:rsidP="006126B0">
      <w:pPr>
        <w:pStyle w:val="BodyText"/>
      </w:pPr>
      <w:r>
        <w:t>5</w:t>
      </w:r>
      <w:r>
        <w:tab/>
      </w:r>
      <w:r>
        <w:tab/>
        <w:t>4892</w:t>
      </w:r>
      <w:r>
        <w:tab/>
      </w:r>
      <w:r>
        <w:tab/>
      </w:r>
      <w:r>
        <w:tab/>
      </w:r>
      <w:r>
        <w:tab/>
        <w:t>yes</w:t>
      </w:r>
    </w:p>
    <w:p w14:paraId="602A8202" w14:textId="77777777" w:rsidR="006126B0" w:rsidRDefault="006126B0" w:rsidP="006126B0">
      <w:pPr>
        <w:pStyle w:val="BodyText"/>
      </w:pPr>
      <w:r>
        <w:t>6</w:t>
      </w:r>
      <w:r>
        <w:tab/>
      </w:r>
      <w:r>
        <w:tab/>
        <w:t>2446</w:t>
      </w:r>
      <w:r>
        <w:tab/>
      </w:r>
      <w:r>
        <w:tab/>
      </w:r>
      <w:r>
        <w:tab/>
      </w:r>
      <w:r>
        <w:tab/>
        <w:t>yes</w:t>
      </w:r>
    </w:p>
    <w:p w14:paraId="59CA697B" w14:textId="77777777" w:rsidR="006126B0" w:rsidRDefault="006126B0" w:rsidP="006126B0">
      <w:pPr>
        <w:pStyle w:val="BodyText"/>
      </w:pPr>
      <w:r>
        <w:t>7</w:t>
      </w:r>
      <w:r>
        <w:tab/>
      </w:r>
      <w:r>
        <w:tab/>
        <w:t>1223</w:t>
      </w:r>
      <w:r>
        <w:tab/>
      </w:r>
      <w:r>
        <w:tab/>
      </w:r>
      <w:r>
        <w:tab/>
      </w:r>
      <w:r>
        <w:tab/>
        <w:t>no</w:t>
      </w:r>
    </w:p>
    <w:p w14:paraId="453D7CF5" w14:textId="77777777" w:rsidR="006126B0" w:rsidRDefault="006126B0" w:rsidP="006126B0">
      <w:pPr>
        <w:pStyle w:val="BodyText"/>
      </w:pPr>
      <w:r>
        <w:t>8</w:t>
      </w:r>
      <w:r>
        <w:tab/>
      </w:r>
      <w:r>
        <w:tab/>
        <w:t>611</w:t>
      </w:r>
      <w:r>
        <w:tab/>
      </w:r>
      <w:r>
        <w:tab/>
      </w:r>
      <w:r>
        <w:tab/>
      </w:r>
      <w:r>
        <w:tab/>
      </w:r>
      <w:r>
        <w:tab/>
        <w:t>no</w:t>
      </w:r>
    </w:p>
    <w:p w14:paraId="62EFA4B5" w14:textId="77777777" w:rsidR="006126B0" w:rsidRDefault="006126B0" w:rsidP="006126B0">
      <w:pPr>
        <w:pStyle w:val="BodyText"/>
      </w:pPr>
      <w:r>
        <w:t>9</w:t>
      </w:r>
      <w:r>
        <w:tab/>
      </w:r>
      <w:r>
        <w:tab/>
        <w:t>306</w:t>
      </w:r>
      <w:r>
        <w:tab/>
      </w:r>
      <w:r>
        <w:tab/>
      </w:r>
      <w:r>
        <w:tab/>
      </w:r>
      <w:r>
        <w:tab/>
      </w:r>
      <w:r>
        <w:tab/>
        <w:t>no</w:t>
      </w:r>
    </w:p>
    <w:p w14:paraId="1E8EAE90" w14:textId="77777777" w:rsidR="006126B0" w:rsidRDefault="006126B0" w:rsidP="006126B0">
      <w:pPr>
        <w:pStyle w:val="BodyText"/>
      </w:pPr>
      <w:r>
        <w:t>10</w:t>
      </w:r>
      <w:r>
        <w:tab/>
      </w:r>
      <w:r>
        <w:tab/>
        <w:t>153</w:t>
      </w:r>
      <w:r>
        <w:tab/>
      </w:r>
      <w:r>
        <w:tab/>
      </w:r>
      <w:r>
        <w:tab/>
      </w:r>
      <w:r>
        <w:tab/>
      </w:r>
      <w:r>
        <w:tab/>
        <w:t>no</w:t>
      </w:r>
    </w:p>
    <w:p w14:paraId="62CB98FC" w14:textId="77777777" w:rsidR="006126B0" w:rsidRDefault="006126B0" w:rsidP="006126B0">
      <w:pPr>
        <w:pStyle w:val="BodyText"/>
      </w:pPr>
      <w:r>
        <w:t>11</w:t>
      </w:r>
      <w:r>
        <w:tab/>
      </w:r>
      <w:r>
        <w:tab/>
        <w:t>76</w:t>
      </w:r>
      <w:r>
        <w:tab/>
      </w:r>
      <w:r>
        <w:tab/>
      </w:r>
      <w:r>
        <w:tab/>
      </w:r>
      <w:r>
        <w:tab/>
      </w:r>
      <w:r>
        <w:tab/>
        <w:t>no</w:t>
      </w:r>
    </w:p>
    <w:p w14:paraId="37B8F11C" w14:textId="77777777" w:rsidR="006126B0" w:rsidRDefault="006126B0" w:rsidP="006126B0">
      <w:pPr>
        <w:pStyle w:val="BodyText"/>
      </w:pPr>
      <w:r>
        <w:t>12</w:t>
      </w:r>
      <w:r>
        <w:tab/>
      </w:r>
      <w:r>
        <w:tab/>
        <w:t>38</w:t>
      </w:r>
      <w:r>
        <w:tab/>
      </w:r>
      <w:r>
        <w:tab/>
      </w:r>
      <w:r>
        <w:tab/>
      </w:r>
      <w:r>
        <w:tab/>
      </w:r>
      <w:r>
        <w:tab/>
        <w:t>no</w:t>
      </w:r>
    </w:p>
    <w:p w14:paraId="4D0698C9" w14:textId="77777777" w:rsidR="006126B0" w:rsidRDefault="006126B0" w:rsidP="006126B0">
      <w:pPr>
        <w:pStyle w:val="BodyText"/>
      </w:pPr>
      <w:r>
        <w:t>13</w:t>
      </w:r>
      <w:r>
        <w:tab/>
      </w:r>
      <w:r>
        <w:tab/>
        <w:t>19</w:t>
      </w:r>
      <w:r>
        <w:tab/>
      </w:r>
      <w:r>
        <w:tab/>
      </w:r>
      <w:r>
        <w:tab/>
      </w:r>
      <w:r>
        <w:tab/>
      </w:r>
      <w:r>
        <w:tab/>
        <w:t>no</w:t>
      </w:r>
    </w:p>
    <w:p w14:paraId="11203A27" w14:textId="77777777" w:rsidR="006126B0" w:rsidRDefault="006126B0" w:rsidP="006126B0">
      <w:pPr>
        <w:pStyle w:val="BodyText"/>
      </w:pPr>
      <w:r>
        <w:t>14</w:t>
      </w:r>
      <w:r>
        <w:tab/>
      </w:r>
      <w:r>
        <w:tab/>
        <w:t>9.5</w:t>
      </w:r>
      <w:r>
        <w:tab/>
      </w:r>
      <w:r>
        <w:tab/>
      </w:r>
      <w:r>
        <w:tab/>
      </w:r>
      <w:r>
        <w:tab/>
      </w:r>
      <w:r>
        <w:tab/>
        <w:t>no</w:t>
      </w:r>
    </w:p>
    <w:p w14:paraId="1C63A98F" w14:textId="77777777" w:rsidR="006126B0" w:rsidRDefault="006126B0" w:rsidP="006126B0">
      <w:pPr>
        <w:pStyle w:val="BodyText"/>
      </w:pPr>
      <w:r>
        <w:t>15</w:t>
      </w:r>
      <w:r>
        <w:tab/>
      </w:r>
      <w:r>
        <w:tab/>
        <w:t>4.8</w:t>
      </w:r>
      <w:r>
        <w:tab/>
      </w:r>
      <w:r>
        <w:tab/>
      </w:r>
      <w:r>
        <w:tab/>
      </w:r>
      <w:r>
        <w:tab/>
      </w:r>
      <w:r>
        <w:tab/>
        <w:t>no</w:t>
      </w:r>
    </w:p>
    <w:p w14:paraId="366CA00D" w14:textId="77777777" w:rsidR="006126B0" w:rsidRDefault="006126B0" w:rsidP="006126B0">
      <w:pPr>
        <w:pStyle w:val="BodyText"/>
      </w:pPr>
      <w:r>
        <w:tab/>
      </w:r>
    </w:p>
    <w:p w14:paraId="0044E90B" w14:textId="77777777" w:rsidR="006126B0" w:rsidRDefault="006126B0" w:rsidP="006126B0">
      <w:pPr>
        <w:pStyle w:val="BodyText"/>
      </w:pPr>
      <w:r>
        <w:t>e.g. for the island of borneo</w:t>
      </w:r>
    </w:p>
    <w:p w14:paraId="6EAD080F" w14:textId="77777777" w:rsidR="006126B0" w:rsidRDefault="006126B0" w:rsidP="006126B0">
      <w:pPr>
        <w:pStyle w:val="BodyText"/>
      </w:pPr>
      <w:r>
        <w:t>this is a problem because borneo spans the equator and so the only quadtree that covers the whole island is at zoom 0!</w:t>
      </w:r>
    </w:p>
    <w:p w14:paraId="7F1B2913" w14:textId="77777777" w:rsidR="006126B0" w:rsidRDefault="006126B0" w:rsidP="006126B0">
      <w:pPr>
        <w:pStyle w:val="Heading4"/>
      </w:pPr>
      <w:bookmarkStart w:id="112" w:name="_Ref333584309"/>
      <w:r>
        <w:t>Pixel manipulation with HTML5 canvas element</w:t>
      </w:r>
      <w:bookmarkEnd w:id="112"/>
    </w:p>
    <w:p w14:paraId="5003AF45" w14:textId="77777777" w:rsidR="006126B0" w:rsidRPr="005D0AAB" w:rsidRDefault="006126B0" w:rsidP="006126B0">
      <w:pPr>
        <w:pStyle w:val="BodyText"/>
      </w:pPr>
    </w:p>
    <w:p w14:paraId="3867BD2A" w14:textId="77777777" w:rsidR="006126B0" w:rsidRDefault="006126B0" w:rsidP="006126B0">
      <w:pPr>
        <w:pStyle w:val="BodyText"/>
      </w:pPr>
      <w:r>
        <w:t>Basing my pixel manipulator on Simons VisualRaster (</w:t>
      </w:r>
      <w:hyperlink r:id="rId489"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6126B0">
      <w:pPr>
        <w:pStyle w:val="BodyText"/>
      </w:pPr>
      <w:r>
        <w:t>Working on Chrome, Firefox but not IE8 at work.</w:t>
      </w:r>
    </w:p>
    <w:p w14:paraId="28466BDF" w14:textId="77777777" w:rsidR="006126B0" w:rsidRDefault="006126B0" w:rsidP="006126B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6126B0">
      <w:pPr>
        <w:pStyle w:val="BodyText2"/>
      </w:pPr>
      <w:r>
        <w:t xml:space="preserve">You can use the </w:t>
      </w:r>
      <w:hyperlink r:id="rId490"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91"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6126B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6126B0">
            <w:pPr>
              <w:pStyle w:val="Tiny"/>
            </w:pPr>
            <w:r w:rsidRPr="00496CBB">
              <w:t>Operator</w:t>
            </w:r>
          </w:p>
        </w:tc>
        <w:tc>
          <w:tcPr>
            <w:tcW w:w="1780" w:type="dxa"/>
          </w:tcPr>
          <w:p w14:paraId="62AA6C34"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6126B0">
            <w:pPr>
              <w:pStyle w:val="Tiny"/>
            </w:pPr>
            <w:r w:rsidRPr="00496CBB">
              <w:t>A over B</w:t>
            </w:r>
          </w:p>
        </w:tc>
        <w:tc>
          <w:tcPr>
            <w:tcW w:w="1780" w:type="dxa"/>
          </w:tcPr>
          <w:p w14:paraId="10EACA6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6126B0">
            <w:pPr>
              <w:pStyle w:val="Tiny"/>
            </w:pPr>
            <w:r>
              <w:t>A in B</w:t>
            </w:r>
          </w:p>
        </w:tc>
        <w:tc>
          <w:tcPr>
            <w:tcW w:w="1780" w:type="dxa"/>
          </w:tcPr>
          <w:p w14:paraId="0467B9E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6126B0">
            <w:pPr>
              <w:pStyle w:val="Tiny"/>
            </w:pPr>
            <w:r>
              <w:t>A out B</w:t>
            </w:r>
          </w:p>
        </w:tc>
        <w:tc>
          <w:tcPr>
            <w:tcW w:w="1780" w:type="dxa"/>
          </w:tcPr>
          <w:p w14:paraId="3FB2766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6126B0">
            <w:pPr>
              <w:pStyle w:val="Tiny"/>
            </w:pPr>
            <w:r>
              <w:t>A atop B</w:t>
            </w:r>
          </w:p>
        </w:tc>
        <w:tc>
          <w:tcPr>
            <w:tcW w:w="1780" w:type="dxa"/>
          </w:tcPr>
          <w:p w14:paraId="46E3601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6126B0">
            <w:pPr>
              <w:pStyle w:val="Tiny"/>
            </w:pPr>
            <w:r>
              <w:t>B over A</w:t>
            </w:r>
          </w:p>
        </w:tc>
        <w:tc>
          <w:tcPr>
            <w:tcW w:w="1780" w:type="dxa"/>
          </w:tcPr>
          <w:p w14:paraId="0BC6E38C"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6126B0">
            <w:pPr>
              <w:pStyle w:val="Tiny"/>
            </w:pPr>
            <w:r>
              <w:t>B in A</w:t>
            </w:r>
          </w:p>
        </w:tc>
        <w:tc>
          <w:tcPr>
            <w:tcW w:w="1780" w:type="dxa"/>
          </w:tcPr>
          <w:p w14:paraId="02BC1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6126B0">
            <w:pPr>
              <w:pStyle w:val="Tiny"/>
            </w:pPr>
            <w:r>
              <w:t>B out A</w:t>
            </w:r>
          </w:p>
        </w:tc>
        <w:tc>
          <w:tcPr>
            <w:tcW w:w="1780" w:type="dxa"/>
          </w:tcPr>
          <w:p w14:paraId="6E91B61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6126B0">
            <w:pPr>
              <w:pStyle w:val="Tiny"/>
            </w:pPr>
            <w:r>
              <w:t>B atop A</w:t>
            </w:r>
          </w:p>
        </w:tc>
        <w:tc>
          <w:tcPr>
            <w:tcW w:w="1780" w:type="dxa"/>
          </w:tcPr>
          <w:p w14:paraId="719C8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6126B0">
            <w:pPr>
              <w:pStyle w:val="Tiny"/>
            </w:pPr>
            <w:r>
              <w:t>A plus B</w:t>
            </w:r>
          </w:p>
        </w:tc>
        <w:tc>
          <w:tcPr>
            <w:tcW w:w="1780" w:type="dxa"/>
          </w:tcPr>
          <w:p w14:paraId="6115104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6126B0">
            <w:pPr>
              <w:pStyle w:val="Tiny"/>
            </w:pPr>
            <w:r w:rsidRPr="00496CBB">
              <w:t>A</w:t>
            </w:r>
            <w:r>
              <w:t xml:space="preserve"> minus B</w:t>
            </w:r>
          </w:p>
        </w:tc>
        <w:tc>
          <w:tcPr>
            <w:tcW w:w="1780" w:type="dxa"/>
          </w:tcPr>
          <w:p w14:paraId="1D467D88"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6126B0">
            <w:pPr>
              <w:pStyle w:val="Tiny"/>
            </w:pPr>
            <w:r>
              <w:t>A xor B</w:t>
            </w:r>
          </w:p>
        </w:tc>
        <w:tc>
          <w:tcPr>
            <w:tcW w:w="1780" w:type="dxa"/>
          </w:tcPr>
          <w:p w14:paraId="7194A2E2"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6126B0">
            <w:pPr>
              <w:pStyle w:val="Tiny"/>
            </w:pPr>
            <w:r>
              <w:t>A</w:t>
            </w:r>
          </w:p>
        </w:tc>
        <w:tc>
          <w:tcPr>
            <w:tcW w:w="1780" w:type="dxa"/>
          </w:tcPr>
          <w:p w14:paraId="49211C4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6126B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6126B0">
      <w:pPr>
        <w:pStyle w:val="BodyText2"/>
      </w:pPr>
      <w:r>
        <w:t xml:space="preserve">Hooray, after lots of messing around (mainly with buggy firefox) I’ve got a workable solution: </w:t>
      </w:r>
    </w:p>
    <w:p w14:paraId="47A2AE0D" w14:textId="77777777" w:rsidR="006126B0" w:rsidRDefault="006126B0" w:rsidP="006126B0">
      <w:pPr>
        <w:pStyle w:val="Code"/>
      </w:pPr>
      <w:r>
        <w:tab/>
      </w:r>
      <w:r>
        <w:tab/>
      </w:r>
      <w:r>
        <w:tab/>
        <w:t>this._context.clearRect(0, 0, this._mapWidth, this._mapHeight);</w:t>
      </w:r>
    </w:p>
    <w:p w14:paraId="46FC10CC" w14:textId="77777777" w:rsidR="006126B0" w:rsidRDefault="006126B0" w:rsidP="006126B0">
      <w:pPr>
        <w:pStyle w:val="Code"/>
      </w:pPr>
      <w:r>
        <w:tab/>
      </w:r>
      <w:r>
        <w:tab/>
      </w:r>
      <w:r>
        <w:tab/>
        <w:t>this._context.globalCompositeOperation = "source-over";</w:t>
      </w:r>
    </w:p>
    <w:p w14:paraId="4F1D4769" w14:textId="77777777" w:rsidR="006126B0" w:rsidRDefault="006126B0" w:rsidP="006126B0">
      <w:pPr>
        <w:pStyle w:val="Code"/>
      </w:pPr>
      <w:r>
        <w:tab/>
      </w:r>
      <w:r>
        <w:tab/>
      </w:r>
      <w:r>
        <w:tab/>
        <w:t>this._context.drawImage(this.overlayLayerImage, 0, 0);</w:t>
      </w:r>
    </w:p>
    <w:p w14:paraId="3149772A" w14:textId="77777777" w:rsidR="006126B0" w:rsidRDefault="006126B0" w:rsidP="006126B0">
      <w:pPr>
        <w:pStyle w:val="Code"/>
      </w:pPr>
      <w:r>
        <w:tab/>
      </w:r>
      <w:r>
        <w:tab/>
      </w:r>
      <w:r>
        <w:tab/>
        <w:t>this._context.globalCompositeOperation = “source-atop”;</w:t>
      </w:r>
    </w:p>
    <w:p w14:paraId="6A6D4EF0" w14:textId="77777777" w:rsidR="006126B0" w:rsidRDefault="006126B0" w:rsidP="006126B0">
      <w:pPr>
        <w:pStyle w:val="Code"/>
      </w:pPr>
      <w:r>
        <w:tab/>
      </w:r>
      <w:r>
        <w:tab/>
      </w:r>
      <w:r>
        <w:tab/>
        <w:t>this._context.drawImage(this.baseLayerImage, 0, 0);</w:t>
      </w:r>
    </w:p>
    <w:p w14:paraId="7E7A2E5E" w14:textId="77777777" w:rsidR="006126B0" w:rsidRDefault="006126B0" w:rsidP="006126B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6126B0">
      <w:pPr>
        <w:pStyle w:val="BodyText2"/>
      </w:pPr>
      <w:r>
        <w:lastRenderedPageBreak/>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6126B0">
      <w:pPr>
        <w:pStyle w:val="Heading3"/>
      </w:pPr>
      <w:r>
        <w:t>ESRI Javascript API</w:t>
      </w:r>
    </w:p>
    <w:p w14:paraId="18E16A77" w14:textId="77777777" w:rsidR="006126B0" w:rsidRDefault="006126B0" w:rsidP="006126B0">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082D6F" w:rsidP="006126B0">
      <w:pPr>
        <w:pStyle w:val="BodyText2"/>
      </w:pPr>
      <w:hyperlink r:id="rId492" w:history="1">
        <w:r w:rsidR="006126B0">
          <w:rPr>
            <w:rStyle w:val="Hyperlink"/>
          </w:rPr>
          <w:t>http://ajax.googleapis.com/ajax/libs/dojo/1.8.1/dijit//form/Select.js</w:t>
        </w:r>
      </w:hyperlink>
    </w:p>
    <w:p w14:paraId="072F191F" w14:textId="77777777" w:rsidR="006126B0" w:rsidRDefault="00082D6F" w:rsidP="006126B0">
      <w:pPr>
        <w:pStyle w:val="BodyText"/>
      </w:pPr>
      <w:hyperlink r:id="rId493" w:history="1">
        <w:r w:rsidR="006126B0">
          <w:rPr>
            <w:rStyle w:val="Hyperlink"/>
          </w:rPr>
          <w:t>http://serverapi.arcgisonline.com/jsapi/arcgis/3.4/js/dojo/dijit/form/Select.js</w:t>
        </w:r>
      </w:hyperlink>
    </w:p>
    <w:p w14:paraId="34E362CD" w14:textId="77777777" w:rsidR="006126B0" w:rsidRDefault="006126B0" w:rsidP="006126B0">
      <w:pPr>
        <w:pStyle w:val="BodyText2"/>
      </w:pPr>
      <w:r>
        <w:t>I get: dojo/parser::parse() error TypeError – when I load with 2, but not with 1.</w:t>
      </w:r>
    </w:p>
    <w:p w14:paraId="12521037" w14:textId="77777777" w:rsidR="006126B0" w:rsidRDefault="006126B0" w:rsidP="006126B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94" w:history="1">
        <w:r w:rsidRPr="00757DD0">
          <w:rPr>
            <w:rStyle w:val="Hyperlink"/>
          </w:rPr>
          <w:t>here</w:t>
        </w:r>
      </w:hyperlink>
      <w:r>
        <w:t>.</w:t>
      </w:r>
    </w:p>
    <w:p w14:paraId="13E71AD8" w14:textId="77777777" w:rsidR="006126B0" w:rsidRDefault="006126B0" w:rsidP="006126B0">
      <w:pPr>
        <w:pStyle w:val="Heading3"/>
      </w:pPr>
      <w:r>
        <w:t>Google Earth Spectral Library Building Tool</w:t>
      </w:r>
    </w:p>
    <w:p w14:paraId="23FD85AB" w14:textId="77777777" w:rsidR="006126B0" w:rsidRDefault="006126B0" w:rsidP="006126B0">
      <w:pPr>
        <w:pStyle w:val="Heading4"/>
      </w:pPr>
      <w:r>
        <w:t xml:space="preserve">Getting an SVG image </w:t>
      </w:r>
    </w:p>
    <w:p w14:paraId="4FFDC99C" w14:textId="77777777" w:rsidR="006126B0" w:rsidRDefault="006126B0" w:rsidP="006126B0">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6126B0">
      <w:pPr>
        <w:pStyle w:val="Heading4"/>
      </w:pPr>
      <w:r>
        <w:t>Calculating the expression for an algorithm</w:t>
      </w:r>
    </w:p>
    <w:p w14:paraId="7D8713FD" w14:textId="77777777" w:rsidR="006126B0" w:rsidRDefault="006126B0" w:rsidP="006126B0">
      <w:pPr>
        <w:pStyle w:val="BodyText2"/>
      </w:pPr>
      <w:r>
        <w:t>The following works in Javascript using the polygon.js code:</w:t>
      </w:r>
    </w:p>
    <w:p w14:paraId="4216BEC1" w14:textId="77777777" w:rsidR="006126B0" w:rsidRDefault="006126B0" w:rsidP="006126B0">
      <w:pPr>
        <w:pStyle w:val="Code"/>
      </w:pPr>
      <w:r w:rsidRPr="00934C85">
        <w:t>POLYGON.tessellate([new vec2(100,250),new vec2(0.2,124),new vec2(0.3,124),new vec2(320,300),new vec2(370,260),new vec2(330,200),new vec2(210,200),new vec2(260,260)], []);</w:t>
      </w:r>
    </w:p>
    <w:p w14:paraId="7DA0D70A" w14:textId="77777777" w:rsidR="006126B0" w:rsidRDefault="006126B0" w:rsidP="006126B0">
      <w:pPr>
        <w:pStyle w:val="BodyText2"/>
      </w:pPr>
      <w:r>
        <w:t>But the following do:</w:t>
      </w:r>
    </w:p>
    <w:p w14:paraId="1E668E2D" w14:textId="77777777" w:rsidR="006126B0" w:rsidRDefault="006126B0" w:rsidP="006126B0">
      <w:pPr>
        <w:pStyle w:val="Code"/>
      </w:pPr>
      <w:r w:rsidRPr="00934C85">
        <w:t>POLYGON.tessellate([new vec2(100,250),new vec2(0.2,124),new vec2(0.3,125),new vec2(320,300),new vec2(370,260),new vec2(330,200),new vec2(210,200),new vec2(260,260)], []);</w:t>
      </w:r>
    </w:p>
    <w:p w14:paraId="5F690B6B" w14:textId="77777777" w:rsidR="006126B0" w:rsidRDefault="006126B0" w:rsidP="006126B0">
      <w:pPr>
        <w:pStyle w:val="Code"/>
      </w:pPr>
      <w:r w:rsidRPr="00934C85">
        <w:t>POLYGON.tessellate([new vec2(162,324),new vec2(324,324),new vec2(322,188),new vec2(162,188)], []);</w:t>
      </w:r>
    </w:p>
    <w:p w14:paraId="5BE7F51D" w14:textId="77777777" w:rsidR="006126B0" w:rsidRDefault="006126B0" w:rsidP="006126B0">
      <w:pPr>
        <w:pStyle w:val="BodyText2"/>
      </w:pPr>
      <w:r>
        <w:t xml:space="preserve">Seems to be to do with a point having the same x coordinate as the previous point. But this is unreliable. There are other librarys for polygon triangulation. The </w:t>
      </w:r>
      <w:hyperlink r:id="rId495" w:history="1">
        <w:r w:rsidRPr="008913AD">
          <w:rPr>
            <w:rStyle w:val="Hyperlink"/>
          </w:rPr>
          <w:t>https://github.com/r3mi/poly2tri.js</w:t>
        </w:r>
      </w:hyperlink>
      <w:r>
        <w:t xml:space="preserve"> library works!!</w:t>
      </w:r>
    </w:p>
    <w:p w14:paraId="6CB3534B" w14:textId="77777777" w:rsidR="006126B0" w:rsidRPr="00F813A0" w:rsidRDefault="00082D6F" w:rsidP="006126B0">
      <w:pPr>
        <w:pStyle w:val="BodyText2"/>
      </w:pPr>
      <w:hyperlink r:id="rId496" w:history="1">
        <w:r w:rsidR="006126B0" w:rsidRPr="008913AD">
          <w:rPr>
            <w:rStyle w:val="Hyperlink"/>
          </w:rPr>
          <w:t>https://github.com/r3mi/poly2tri.js</w:t>
        </w:r>
      </w:hyperlink>
      <w:r w:rsidR="006126B0">
        <w:t xml:space="preserve"> and </w:t>
      </w:r>
      <w:hyperlink r:id="rId497" w:history="1">
        <w:r w:rsidR="006126B0" w:rsidRPr="008913AD">
          <w:rPr>
            <w:rStyle w:val="Hyperlink"/>
          </w:rPr>
          <w:t>http://cecchi.me/portfolio/triangulation</w:t>
        </w:r>
      </w:hyperlink>
      <w:r w:rsidR="006126B0">
        <w:t xml:space="preserve"> </w:t>
      </w:r>
    </w:p>
    <w:p w14:paraId="368F4474" w14:textId="77777777" w:rsidR="006126B0" w:rsidRDefault="006126B0" w:rsidP="006126B0">
      <w:pPr>
        <w:pStyle w:val="Heading4"/>
      </w:pPr>
      <w:r>
        <w:t>Creating new landcover classes</w:t>
      </w:r>
    </w:p>
    <w:p w14:paraId="3141F8AC" w14:textId="77777777" w:rsidR="006126B0" w:rsidRDefault="006126B0" w:rsidP="006126B0">
      <w:pPr>
        <w:pStyle w:val="ListBullet2"/>
      </w:pPr>
      <w:r>
        <w:t>Create new landcover classes in the database in the glc2000_categories</w:t>
      </w:r>
    </w:p>
    <w:p w14:paraId="4AEDB2DA" w14:textId="77777777" w:rsidR="006126B0" w:rsidRDefault="006126B0" w:rsidP="006126B0">
      <w:pPr>
        <w:pStyle w:val="ListBullet2"/>
      </w:pPr>
      <w:r>
        <w:t>Create the rules in the Geoserver style editor</w:t>
      </w:r>
    </w:p>
    <w:p w14:paraId="1BF34344" w14:textId="77777777" w:rsidR="006126B0" w:rsidRPr="00633FE1" w:rsidRDefault="006126B0" w:rsidP="006126B0">
      <w:pPr>
        <w:pStyle w:val="ListBullet2"/>
      </w:pPr>
      <w:r>
        <w:t>These new rules are automatically updated in any layers that reference them without having to re-save</w:t>
      </w:r>
    </w:p>
    <w:p w14:paraId="5E685B06" w14:textId="77777777" w:rsidR="006126B0" w:rsidRDefault="006126B0" w:rsidP="006126B0">
      <w:pPr>
        <w:pStyle w:val="Heading4"/>
      </w:pPr>
      <w:r>
        <w:t>Creating the GeoServer gee_spectral_data service</w:t>
      </w:r>
    </w:p>
    <w:p w14:paraId="6478CE6B" w14:textId="77777777" w:rsidR="006126B0" w:rsidRDefault="006126B0" w:rsidP="006126B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6126B0">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6126B0">
      <w:pPr>
        <w:pStyle w:val="BodyText2"/>
      </w:pPr>
      <w:r>
        <w:t xml:space="preserve">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t>
      </w:r>
      <w:r>
        <w:lastRenderedPageBreak/>
        <w:t>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6126B0">
      <w:pPr>
        <w:pStyle w:val="Heading3"/>
      </w:pPr>
      <w:r>
        <w:t>Roadless Areas Validation Tool</w:t>
      </w:r>
    </w:p>
    <w:p w14:paraId="644A9307" w14:textId="6723D178" w:rsidR="006126B0" w:rsidRDefault="006126B0" w:rsidP="006126B0">
      <w:pPr>
        <w:pStyle w:val="Heading4"/>
      </w:pPr>
      <w:r>
        <w:t>Database development</w:t>
      </w:r>
    </w:p>
    <w:p w14:paraId="5FB035C4" w14:textId="7E0C1D20" w:rsidR="000B493D" w:rsidRDefault="000B493D" w:rsidP="000B493D">
      <w:pPr>
        <w:pStyle w:val="Heading5"/>
      </w:pPr>
      <w:r>
        <w:t>Africa</w:t>
      </w:r>
    </w:p>
    <w:p w14:paraId="1BF6CFC5" w14:textId="77777777" w:rsidR="000B493D" w:rsidRDefault="000B493D" w:rsidP="000B493D">
      <w:pPr>
        <w:pStyle w:val="BodyText2"/>
      </w:pPr>
      <w:r>
        <w:t xml:space="preserve">Christelle has produced a set of validation sites for the roadless areas project and they are here: </w:t>
      </w:r>
    </w:p>
    <w:p w14:paraId="668D7ACD" w14:textId="77777777" w:rsidR="000B493D" w:rsidRDefault="000B493D" w:rsidP="000B493D">
      <w:pPr>
        <w:pStyle w:val="BodyText2"/>
      </w:pPr>
      <w:r w:rsidRPr="006126B0">
        <w:t>E:\cottaan\My Documents\ArcGIS\roadless\AllStrata_250firstMOD_dates.shp</w:t>
      </w:r>
    </w:p>
    <w:p w14:paraId="5CACFA30" w14:textId="77777777" w:rsidR="000B493D" w:rsidRDefault="000B493D" w:rsidP="000B493D">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B493D">
      <w:pPr>
        <w:pStyle w:val="ListBullet2"/>
      </w:pPr>
      <w:r>
        <w:t>Adding a new field FID_ and populating it with the FID field (which is of type ObjectID as is not exported).</w:t>
      </w:r>
    </w:p>
    <w:p w14:paraId="6E23A7C2" w14:textId="77777777" w:rsidR="000B493D" w:rsidRDefault="000B493D" w:rsidP="000B493D">
      <w:pPr>
        <w:pStyle w:val="ListBullet2"/>
      </w:pPr>
      <w:r>
        <w:t>Exporting to GML using Google Earth Pro as it preserves fields – But it rounds the double data types! So exporting using FME</w:t>
      </w:r>
    </w:p>
    <w:p w14:paraId="68E7AC71" w14:textId="77777777" w:rsidR="000B493D" w:rsidRDefault="000B493D" w:rsidP="000B493D">
      <w:pPr>
        <w:pStyle w:val="ListBullet2"/>
      </w:pPr>
      <w:r>
        <w:t xml:space="preserve">Importing to </w:t>
      </w:r>
      <w:hyperlink r:id="rId498" w:history="1">
        <w:r w:rsidRPr="00734C58">
          <w:rPr>
            <w:rStyle w:val="Hyperlink"/>
          </w:rPr>
          <w:t>GFT</w:t>
        </w:r>
      </w:hyperlink>
    </w:p>
    <w:p w14:paraId="1ACF6BB5" w14:textId="77777777" w:rsidR="000B493D" w:rsidRDefault="000B493D" w:rsidP="000B493D">
      <w:pPr>
        <w:pStyle w:val="ListBullet2"/>
      </w:pPr>
      <w:r>
        <w:t>Changing data types for Year1, Year2, Year3 from Date/Time to Text</w:t>
      </w:r>
    </w:p>
    <w:p w14:paraId="2263AD83" w14:textId="77777777" w:rsidR="000B493D" w:rsidRDefault="000B493D" w:rsidP="000B493D">
      <w:pPr>
        <w:pStyle w:val="ListBullet2"/>
      </w:pPr>
      <w:r>
        <w:t>Deleted name and description column</w:t>
      </w:r>
    </w:p>
    <w:p w14:paraId="65043B40" w14:textId="77777777" w:rsidR="000B493D" w:rsidRDefault="000B493D" w:rsidP="000B493D">
      <w:pPr>
        <w:pStyle w:val="ListBullet2"/>
      </w:pPr>
      <w:r>
        <w:t>Creating GEE project called ‘Roadless Areas/Populate SceneIDs’ to populate the sceneids</w:t>
      </w:r>
    </w:p>
    <w:p w14:paraId="6E61FD15" w14:textId="77777777" w:rsidR="000B493D" w:rsidRDefault="000B493D" w:rsidP="000B493D">
      <w:pPr>
        <w:pStyle w:val="ListBullet2"/>
      </w:pPr>
      <w:r>
        <w:t>There are some missing sceneids for Year1</w:t>
      </w:r>
    </w:p>
    <w:p w14:paraId="403711FB" w14:textId="77777777" w:rsidR="000B493D" w:rsidRDefault="000B493D" w:rsidP="000B493D">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082D6F" w:rsidP="000B493D">
      <w:pPr>
        <w:pStyle w:val="ListBullet2"/>
      </w:pPr>
      <w:hyperlink r:id="rId499" w:history="1">
        <w:r w:rsidR="000B493D" w:rsidRPr="009A285E">
          <w:rPr>
            <w:rStyle w:val="Hyperlink"/>
          </w:rPr>
          <w:t>Exported</w:t>
        </w:r>
      </w:hyperlink>
      <w:r w:rsidR="000B493D">
        <w:t xml:space="preserve"> from Access to Postgresql and ran </w:t>
      </w:r>
      <w:hyperlink r:id="rId500"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0B493D">
      <w:pPr>
        <w:pStyle w:val="BodyText2"/>
      </w:pPr>
      <w:r>
        <w:t>23/8/16 Updated the GEE project so that validation points do not occur where there is no data in the image (e.g. for L7 in SLC areas).</w:t>
      </w:r>
    </w:p>
    <w:p w14:paraId="4931802B" w14:textId="77777777" w:rsidR="000B493D" w:rsidRDefault="000B493D" w:rsidP="000B493D">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B493D">
      <w:pPr>
        <w:pStyle w:val="GoogleEarthEngineError"/>
      </w:pPr>
      <w:r w:rsidRPr="008724E0">
        <w:t>Image.load: Image asset 'LANDSAT/LT5_L1T_TOA/LT51990552011035MPS00' not found.</w:t>
      </w:r>
    </w:p>
    <w:p w14:paraId="5066EDA3" w14:textId="77777777" w:rsidR="000B493D" w:rsidRDefault="000B493D" w:rsidP="000B493D">
      <w:pPr>
        <w:pStyle w:val="BodyText2"/>
      </w:pPr>
      <w:r>
        <w:t xml:space="preserve">Not sure why, but checking other sceneids. There are 8 in total that no longer exist and have probably been renamed: </w:t>
      </w:r>
    </w:p>
    <w:p w14:paraId="17B75471" w14:textId="77777777" w:rsidR="000B493D" w:rsidRDefault="000B493D" w:rsidP="000B493D">
      <w:pPr>
        <w:pStyle w:val="BodyText2"/>
      </w:pPr>
      <w:r>
        <w:t>LANDSAT/LT5_L1T_TOA/LT51990552011035MPS00 does not exist</w:t>
      </w:r>
    </w:p>
    <w:p w14:paraId="6F2F3ECD" w14:textId="77777777" w:rsidR="000B493D" w:rsidRDefault="000B493D" w:rsidP="000B493D">
      <w:pPr>
        <w:pStyle w:val="BodyText2"/>
      </w:pPr>
      <w:r>
        <w:t>LANDSAT/LT5_L1T_TOA/LT51990552011051MPS00 does not exist</w:t>
      </w:r>
    </w:p>
    <w:p w14:paraId="028930D1" w14:textId="77777777" w:rsidR="000B493D" w:rsidRDefault="000B493D" w:rsidP="000B493D">
      <w:pPr>
        <w:pStyle w:val="BodyText2"/>
      </w:pPr>
      <w:r>
        <w:t>LANDSAT/LT5_L1T_TOA/LT51740632008140JSA01 does not exist</w:t>
      </w:r>
    </w:p>
    <w:p w14:paraId="64227C98" w14:textId="77777777" w:rsidR="000B493D" w:rsidRDefault="000B493D" w:rsidP="000B493D">
      <w:pPr>
        <w:pStyle w:val="BodyText2"/>
      </w:pPr>
      <w:r>
        <w:t>LANDSAT/LT5_L1T_TOA/LT51990552011035MPS00 does not exist</w:t>
      </w:r>
    </w:p>
    <w:p w14:paraId="1A12B5AE" w14:textId="77777777" w:rsidR="000B493D" w:rsidRDefault="000B493D" w:rsidP="000B493D">
      <w:pPr>
        <w:pStyle w:val="BodyText2"/>
      </w:pPr>
      <w:r>
        <w:t>LANDSAT/LT5_L1T_TOA/LT51990552011035MPS00 does not exist</w:t>
      </w:r>
    </w:p>
    <w:p w14:paraId="5AD09240" w14:textId="77777777" w:rsidR="000B493D" w:rsidRDefault="000B493D" w:rsidP="000B493D">
      <w:pPr>
        <w:pStyle w:val="BodyText2"/>
      </w:pPr>
      <w:r>
        <w:t>LANDSAT/LT5_L1T_TOA/LT51990552011051MPS00 does not exist</w:t>
      </w:r>
    </w:p>
    <w:p w14:paraId="0E878A61" w14:textId="77777777" w:rsidR="000B493D" w:rsidRDefault="000B493D" w:rsidP="000B493D">
      <w:pPr>
        <w:pStyle w:val="BodyText2"/>
      </w:pPr>
      <w:r>
        <w:t>LANDSAT/LT5_L1T_TOA/LT51740632008140JSA01 does not exist</w:t>
      </w:r>
    </w:p>
    <w:p w14:paraId="00D458A6" w14:textId="77777777" w:rsidR="000B493D" w:rsidRDefault="000B493D" w:rsidP="000B493D">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B493D">
      <w:pPr>
        <w:pStyle w:val="Heading5"/>
      </w:pPr>
      <w:r>
        <w:t>Asia</w:t>
      </w:r>
    </w:p>
    <w:p w14:paraId="00DAB38C" w14:textId="2A226F47" w:rsidR="00356EF5" w:rsidRDefault="000B493D" w:rsidP="000B493D">
      <w:pPr>
        <w:pStyle w:val="BodyText2"/>
      </w:pPr>
      <w:r>
        <w:t>12/1/17</w:t>
      </w:r>
      <w:r>
        <w:tab/>
      </w:r>
      <w:r w:rsidR="00356EF5">
        <w:t xml:space="preserve">Pre-processing data – similar </w:t>
      </w:r>
      <w:r w:rsidR="00CB5593">
        <w:t>to for Africa but simplified.</w:t>
      </w:r>
    </w:p>
    <w:p w14:paraId="5B171176" w14:textId="7762D6CD" w:rsidR="000B493D" w:rsidRDefault="00CB5593" w:rsidP="00356EF5">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01"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741A43">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0B12BEB0" w:rsidR="003F30F4" w:rsidRDefault="00070F88" w:rsidP="00553448">
      <w:pPr>
        <w:pStyle w:val="ListBullet2"/>
      </w:pPr>
      <w:r>
        <w:t>Downloaded the csv and i</w:t>
      </w:r>
      <w:r w:rsidR="00881259">
        <w:t xml:space="preserve">mported to Postgresql using </w:t>
      </w:r>
      <w:hyperlink r:id="rId502" w:history="1">
        <w:r w:rsidR="00881259" w:rsidRPr="00881259">
          <w:rPr>
            <w:rStyle w:val="Hyperlink"/>
          </w:rPr>
          <w:t>FME</w:t>
        </w:r>
      </w:hyperlink>
    </w:p>
    <w:p w14:paraId="692A0CD3" w14:textId="104CAABE" w:rsidR="00D04FE8" w:rsidRPr="000B493D" w:rsidRDefault="00D04FE8" w:rsidP="00553448">
      <w:pPr>
        <w:pStyle w:val="ListBullet2"/>
      </w:pPr>
      <w:r>
        <w:t xml:space="preserve">Ran </w:t>
      </w:r>
      <w:hyperlink r:id="rId503" w:history="1">
        <w:r w:rsidRPr="009A285E">
          <w:rPr>
            <w:rStyle w:val="Hyperlink"/>
          </w:rPr>
          <w:t>query</w:t>
        </w:r>
      </w:hyperlink>
      <w:r>
        <w:t xml:space="preserve"> in Postgresql to create the validation table fields</w:t>
      </w:r>
    </w:p>
    <w:p w14:paraId="05ED8639" w14:textId="1499EDB3" w:rsidR="00E16A65" w:rsidRDefault="00E16A65" w:rsidP="00E16A65">
      <w:pPr>
        <w:pStyle w:val="Heading4"/>
      </w:pPr>
      <w:r>
        <w:lastRenderedPageBreak/>
        <w:t>Creating the website</w:t>
      </w:r>
    </w:p>
    <w:p w14:paraId="0442E00C" w14:textId="38A6618D" w:rsidR="00E16A65" w:rsidRDefault="00E16A65" w:rsidP="00E16A65">
      <w:pPr>
        <w:pStyle w:val="BodyText2"/>
      </w:pPr>
      <w:r>
        <w:t xml:space="preserve">Cloning a copy of my SWDB_Validation_Tool by following </w:t>
      </w:r>
      <w:hyperlink r:id="rId504"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9B4392">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9B4392">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6126B0">
      <w:pPr>
        <w:pStyle w:val="Heading3"/>
      </w:pPr>
      <w:r>
        <w:t>WebGL Globe</w:t>
      </w:r>
    </w:p>
    <w:p w14:paraId="38C72656" w14:textId="77777777" w:rsidR="006126B0" w:rsidRPr="000C69D3" w:rsidRDefault="006126B0" w:rsidP="006126B0">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A219EA">
      <w:pPr>
        <w:pStyle w:val="Heading3"/>
      </w:pPr>
      <w:r>
        <w:t>Canopies Validation Tool</w:t>
      </w:r>
    </w:p>
    <w:p w14:paraId="070CC357" w14:textId="77777777" w:rsidR="00A219EA" w:rsidRDefault="00A219EA" w:rsidP="00A219EA">
      <w:pPr>
        <w:pStyle w:val="BodyText2"/>
      </w:pPr>
      <w:r>
        <w:t>Jorges website is here:</w:t>
      </w:r>
    </w:p>
    <w:p w14:paraId="5A43780B" w14:textId="0FAE86E6" w:rsidR="00A219EA" w:rsidRDefault="00082D6F" w:rsidP="00A219EA">
      <w:pPr>
        <w:pStyle w:val="BodyText2"/>
      </w:pPr>
      <w:hyperlink r:id="rId505" w:history="1">
        <w:r w:rsidR="00A219EA" w:rsidRPr="00707B3F">
          <w:rPr>
            <w:rStyle w:val="Hyperlink"/>
          </w:rPr>
          <w:t>http://fise.jrc.ec.europa.eu/canhemon/slippy_map_ol2/</w:t>
        </w:r>
      </w:hyperlink>
      <w:r w:rsidR="00A219EA">
        <w:t xml:space="preserve"> </w:t>
      </w:r>
    </w:p>
    <w:p w14:paraId="3579D210" w14:textId="4D1E6453" w:rsidR="00A219EA" w:rsidRDefault="00A219EA" w:rsidP="00A219EA">
      <w:pPr>
        <w:pStyle w:val="BodyText2"/>
      </w:pPr>
      <w:r>
        <w:t>Using the WMS service:</w:t>
      </w:r>
    </w:p>
    <w:p w14:paraId="1D7C859C" w14:textId="329CD4D4" w:rsidR="00A219EA" w:rsidRPr="00A219EA" w:rsidRDefault="001D64BF" w:rsidP="00A219EA">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5727368C" w:rsidR="00B37D09" w:rsidRDefault="0093510D" w:rsidP="008F2FB2">
      <w:pPr>
        <w:pStyle w:val="Heading1"/>
      </w:pPr>
      <w:r>
        <w:t>Technologies</w:t>
      </w:r>
      <w:bookmarkEnd w:id="109"/>
    </w:p>
    <w:p w14:paraId="4DABE962" w14:textId="77777777" w:rsidR="004B461D" w:rsidRDefault="004B461D" w:rsidP="004B461D">
      <w:pPr>
        <w:pStyle w:val="Heading2"/>
      </w:pPr>
      <w:bookmarkStart w:id="113" w:name="_Ref372531615"/>
      <w:bookmarkStart w:id="114" w:name="_Toc315774615"/>
      <w:r>
        <w:t>Authentication</w:t>
      </w:r>
      <w:bookmarkEnd w:id="113"/>
    </w:p>
    <w:p w14:paraId="57254059" w14:textId="77777777" w:rsidR="004B461D" w:rsidRDefault="004B461D" w:rsidP="003D4FE8">
      <w:pPr>
        <w:pStyle w:val="BodyText2"/>
      </w:pPr>
      <w:r>
        <w:t xml:space="preserve">CAS protocol here </w:t>
      </w:r>
      <w:hyperlink r:id="rId506" w:history="1">
        <w:r>
          <w:rPr>
            <w:rStyle w:val="Hyperlink"/>
          </w:rPr>
          <w:t>http://www.jasig.org/cas/protocol</w:t>
        </w:r>
      </w:hyperlink>
    </w:p>
    <w:p w14:paraId="4B2277D0" w14:textId="77777777" w:rsidR="004B461D" w:rsidRDefault="004B461D" w:rsidP="003D4FE8">
      <w:pPr>
        <w:pStyle w:val="BodyText2"/>
      </w:pPr>
      <w:r>
        <w:t xml:space="preserve">Walkthrough here </w:t>
      </w:r>
      <w:hyperlink r:id="rId507" w:history="1">
        <w:r>
          <w:rPr>
            <w:rStyle w:val="Hyperlink"/>
          </w:rPr>
          <w:t>https://wiki.jasig.org/display/CAS/Proxy+CAS+Walkthrough</w:t>
        </w:r>
      </w:hyperlink>
      <w:r>
        <w:t xml:space="preserve"> </w:t>
      </w:r>
    </w:p>
    <w:p w14:paraId="045B4C78" w14:textId="77777777" w:rsidR="004B461D" w:rsidRDefault="004B461D" w:rsidP="003D4FE8">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3D4FE8">
      <w:pPr>
        <w:pStyle w:val="BodyText2"/>
      </w:pPr>
      <w:r>
        <w:t xml:space="preserve">CAS_SERVER = </w:t>
      </w:r>
      <w:hyperlink r:id="rId509" w:history="1">
        <w:r w:rsidRPr="00EC2620">
          <w:rPr>
            <w:rStyle w:val="Hyperlink"/>
          </w:rPr>
          <w:t>https://intragate.ec.europa.eu/cas/login</w:t>
        </w:r>
      </w:hyperlink>
    </w:p>
    <w:p w14:paraId="0A27C125" w14:textId="77777777" w:rsidR="004B461D" w:rsidRDefault="004B461D" w:rsidP="003D4FE8">
      <w:pPr>
        <w:pStyle w:val="BodyText2"/>
      </w:pPr>
      <w:r>
        <w:t xml:space="preserve">step1: </w:t>
      </w:r>
    </w:p>
    <w:p w14:paraId="32296642" w14:textId="77777777" w:rsidR="004B461D" w:rsidRDefault="00082D6F" w:rsidP="003D4FE8">
      <w:pPr>
        <w:pStyle w:val="BodyText2"/>
      </w:pPr>
      <w:hyperlink r:id="rId510"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3D4FE8">
      <w:pPr>
        <w:pStyle w:val="BodyText2"/>
      </w:pPr>
      <w:r>
        <w:t>Enter u/p</w:t>
      </w:r>
    </w:p>
    <w:p w14:paraId="5E744C4C" w14:textId="77777777" w:rsidR="004B461D" w:rsidRDefault="004B461D" w:rsidP="003D4FE8">
      <w:pPr>
        <w:pStyle w:val="BodyText2"/>
      </w:pPr>
      <w:r>
        <w:t xml:space="preserve">step2: redirected to </w:t>
      </w:r>
    </w:p>
    <w:p w14:paraId="2E9FDB40" w14:textId="77777777" w:rsidR="004B461D" w:rsidRDefault="00082D6F" w:rsidP="003D4FE8">
      <w:pPr>
        <w:pStyle w:val="BodyText2"/>
      </w:pPr>
      <w:hyperlink r:id="rId511"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3D4FE8">
      <w:pPr>
        <w:pStyle w:val="BodyText2"/>
      </w:pPr>
      <w:r>
        <w:t>step3: validate ticket and get user</w:t>
      </w:r>
    </w:p>
    <w:p w14:paraId="47471C8B" w14:textId="77777777" w:rsidR="004B461D" w:rsidRDefault="00082D6F" w:rsidP="003D4FE8">
      <w:pPr>
        <w:pStyle w:val="BodyText2"/>
      </w:pPr>
      <w:hyperlink r:id="rId512"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3D4FE8">
      <w:pPr>
        <w:pStyle w:val="BodyText2"/>
      </w:pPr>
      <w:r>
        <w:t>returns:</w:t>
      </w:r>
    </w:p>
    <w:p w14:paraId="50464B71" w14:textId="77777777" w:rsidR="004B461D" w:rsidRDefault="004B461D" w:rsidP="00397DAF">
      <w:pPr>
        <w:pStyle w:val="Code"/>
      </w:pPr>
      <w:r>
        <w:t>&lt;cas:serviceResponse server="ECAS PRODUCTION version 3.5.2.13389 - 17/10/2013 - 12:25" date="2013-11-14T13:23:06.767+01:00" xmlns:cas="https://ecas.ec.europa.eu/cas/schemas"&gt;</w:t>
      </w:r>
    </w:p>
    <w:p w14:paraId="33C8FE3A" w14:textId="77777777" w:rsidR="004B461D" w:rsidRDefault="004B461D" w:rsidP="00397DAF">
      <w:pPr>
        <w:pStyle w:val="Code"/>
      </w:pPr>
      <w:r>
        <w:t>&lt;cas:authenticationSuccess&gt;</w:t>
      </w:r>
    </w:p>
    <w:p w14:paraId="40CDB82F" w14:textId="77777777" w:rsidR="004B461D" w:rsidRDefault="004B461D" w:rsidP="00397DAF">
      <w:pPr>
        <w:pStyle w:val="Code"/>
      </w:pPr>
      <w:r>
        <w:t>&lt;cas:user&gt;cottaan&lt;/cas:user&gt;</w:t>
      </w:r>
    </w:p>
    <w:p w14:paraId="2F1FB6FF" w14:textId="77777777" w:rsidR="004B461D" w:rsidRDefault="004B461D" w:rsidP="00397DAF">
      <w:pPr>
        <w:pStyle w:val="Code"/>
      </w:pPr>
      <w:r>
        <w:t>&lt;cas:strength&gt;STRONG&lt;/cas:strength&gt;</w:t>
      </w:r>
    </w:p>
    <w:p w14:paraId="6EBC18E5" w14:textId="77777777" w:rsidR="004B461D" w:rsidRDefault="004B461D" w:rsidP="00397DAF">
      <w:pPr>
        <w:pStyle w:val="Code"/>
      </w:pPr>
      <w:r>
        <w:t>&lt;cas:authenticationFactors number="1"&gt;</w:t>
      </w:r>
    </w:p>
    <w:p w14:paraId="4113F53D" w14:textId="77777777" w:rsidR="004B461D" w:rsidRDefault="004B461D" w:rsidP="00397DAF">
      <w:pPr>
        <w:pStyle w:val="Code"/>
      </w:pPr>
      <w:r>
        <w:t>&lt;cas:moniker&gt;andrew.cottam@jrc.ec.europa.eu&lt;/cas:moniker&gt;</w:t>
      </w:r>
    </w:p>
    <w:p w14:paraId="35B3FC4D" w14:textId="77777777" w:rsidR="004B461D" w:rsidRDefault="004B461D" w:rsidP="00397DAF">
      <w:pPr>
        <w:pStyle w:val="Code"/>
      </w:pPr>
      <w:r>
        <w:t>&lt;/cas:authenticationFactors&gt;</w:t>
      </w:r>
    </w:p>
    <w:p w14:paraId="54E2F954" w14:textId="77777777" w:rsidR="004B461D" w:rsidRDefault="004B461D" w:rsidP="00397DAF">
      <w:pPr>
        <w:pStyle w:val="Code"/>
      </w:pPr>
      <w:r>
        <w:t>&lt;cas:loginDate&gt;2013-11-14T13:20:21.703+01:00&lt;/cas:loginDate&gt;</w:t>
      </w:r>
    </w:p>
    <w:p w14:paraId="2283DFD0" w14:textId="77777777" w:rsidR="004B461D" w:rsidRDefault="004B461D" w:rsidP="00397DAF">
      <w:pPr>
        <w:pStyle w:val="Code"/>
      </w:pPr>
      <w:r>
        <w:t>&lt;cas:ticketType&gt;SERVICE&lt;/cas:ticketType&gt;</w:t>
      </w:r>
    </w:p>
    <w:p w14:paraId="382DEF4D" w14:textId="77777777" w:rsidR="004B461D" w:rsidRDefault="004B461D" w:rsidP="00397DAF">
      <w:pPr>
        <w:pStyle w:val="Code"/>
      </w:pPr>
      <w:r>
        <w:t>&lt;/cas:authenticationSuccess&gt;</w:t>
      </w:r>
    </w:p>
    <w:p w14:paraId="5542346A" w14:textId="77777777" w:rsidR="004B461D" w:rsidRDefault="004B461D" w:rsidP="00397DAF">
      <w:pPr>
        <w:pStyle w:val="Code"/>
      </w:pPr>
      <w:r>
        <w:t>&lt;/cas:serviceResponse&gt;</w:t>
      </w:r>
    </w:p>
    <w:p w14:paraId="67E19F5F" w14:textId="77777777" w:rsidR="004B461D" w:rsidRDefault="004B461D" w:rsidP="003D4FE8">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3D4FE8">
      <w:pPr>
        <w:pStyle w:val="BodyText2"/>
      </w:pPr>
      <w:r>
        <w:t xml:space="preserve">For the DOPA REST Services Directory the Python services module is the application that is authenticating with ECAS. It can login, get a ticket and authenticate (e.g. via </w:t>
      </w:r>
      <w:hyperlink r:id="rId513" w:history="1">
        <w:r w:rsidRPr="00EC2620">
          <w:rPr>
            <w:rStyle w:val="Hyperlink"/>
          </w:rPr>
          <w:t>http://dopa-services.jrc.ec.europa.eu/services</w:t>
        </w:r>
      </w:hyperlink>
      <w:r>
        <w:t xml:space="preserve"> ). However, if you want another application (e.g. </w:t>
      </w:r>
      <w:hyperlink r:id="rId514"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9A2838">
      <w:pPr>
        <w:pStyle w:val="Heading3"/>
      </w:pPr>
      <w:r>
        <w:t>Walkthrough in a browser</w:t>
      </w:r>
    </w:p>
    <w:p w14:paraId="4D55D2B4" w14:textId="77777777" w:rsidR="009A2838" w:rsidRDefault="002B4584" w:rsidP="003D4FE8">
      <w:pPr>
        <w:pStyle w:val="BodyText2"/>
      </w:pPr>
      <w:r>
        <w:t>Enter a request to login to ECAS with a ficticious service:</w:t>
      </w:r>
    </w:p>
    <w:p w14:paraId="7081168F" w14:textId="77777777" w:rsidR="002B4584" w:rsidRDefault="00082D6F" w:rsidP="00397DAF">
      <w:pPr>
        <w:pStyle w:val="Code"/>
      </w:pPr>
      <w:hyperlink r:id="rId515" w:history="1">
        <w:r w:rsidR="002E4F85" w:rsidRPr="008913AD">
          <w:rPr>
            <w:rStyle w:val="Hyperlink"/>
          </w:rPr>
          <w:t>https://intragate.ec.europa.eu/cas/login?service=http://localhost/bling</w:t>
        </w:r>
      </w:hyperlink>
    </w:p>
    <w:p w14:paraId="234B5D9E" w14:textId="77777777" w:rsidR="002E4F85" w:rsidRDefault="002E4F85" w:rsidP="003D4FE8">
      <w:pPr>
        <w:pStyle w:val="BodyText2"/>
      </w:pPr>
      <w:r>
        <w:t>Take the tcket that is returned and append it to the serviceValidate method:</w:t>
      </w:r>
    </w:p>
    <w:p w14:paraId="1D533F02" w14:textId="77777777" w:rsidR="002E4F85" w:rsidRDefault="00082D6F" w:rsidP="00397DAF">
      <w:pPr>
        <w:pStyle w:val="Code"/>
      </w:pPr>
      <w:hyperlink r:id="rId516"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3D4FE8">
      <w:pPr>
        <w:pStyle w:val="BodyText2"/>
      </w:pPr>
      <w:r>
        <w:t>This will give you the following:</w:t>
      </w:r>
    </w:p>
    <w:p w14:paraId="59BB72EA" w14:textId="77777777" w:rsidR="004F7ED9" w:rsidRDefault="004F7ED9" w:rsidP="00397DAF">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397DAF">
      <w:pPr>
        <w:pStyle w:val="Code"/>
      </w:pPr>
      <w:r>
        <w:t>&lt;cas:authenticationSuccess&gt;</w:t>
      </w:r>
    </w:p>
    <w:p w14:paraId="003FDCA2" w14:textId="77777777" w:rsidR="004F7ED9" w:rsidRDefault="004F7ED9" w:rsidP="00397DAF">
      <w:pPr>
        <w:pStyle w:val="Code"/>
      </w:pPr>
      <w:r>
        <w:t>&lt;cas:user&gt;cottaan&lt;/cas:user&gt;</w:t>
      </w:r>
    </w:p>
    <w:p w14:paraId="2CFFECFF" w14:textId="77777777" w:rsidR="004F7ED9" w:rsidRDefault="004F7ED9" w:rsidP="00397DAF">
      <w:pPr>
        <w:pStyle w:val="Code"/>
      </w:pPr>
      <w:r>
        <w:t>&lt;cas:strength&gt;STRONG&lt;/cas:strength&gt;</w:t>
      </w:r>
    </w:p>
    <w:p w14:paraId="7133CAAD" w14:textId="77777777" w:rsidR="004F7ED9" w:rsidRDefault="004F7ED9" w:rsidP="00397DAF">
      <w:pPr>
        <w:pStyle w:val="Code"/>
      </w:pPr>
      <w:r>
        <w:t>&lt;cas:authenticationFactors number="1"&gt;</w:t>
      </w:r>
    </w:p>
    <w:p w14:paraId="6AF3477B" w14:textId="77777777" w:rsidR="004F7ED9" w:rsidRDefault="004F7ED9" w:rsidP="00397DAF">
      <w:pPr>
        <w:pStyle w:val="Code"/>
      </w:pPr>
      <w:r>
        <w:t>&lt;cas:moniker&gt;andrew.cottam@jrc.ec.europa.eu&lt;/cas:moniker&gt;</w:t>
      </w:r>
    </w:p>
    <w:p w14:paraId="120A249C" w14:textId="77777777" w:rsidR="004F7ED9" w:rsidRDefault="004F7ED9" w:rsidP="00397DAF">
      <w:pPr>
        <w:pStyle w:val="Code"/>
      </w:pPr>
      <w:r>
        <w:t>&lt;/cas:authenticationFactors&gt;</w:t>
      </w:r>
    </w:p>
    <w:p w14:paraId="2A2B2FF1" w14:textId="77777777" w:rsidR="004F7ED9" w:rsidRDefault="004F7ED9" w:rsidP="00397DAF">
      <w:pPr>
        <w:pStyle w:val="Code"/>
      </w:pPr>
      <w:r>
        <w:t>&lt;cas:loginDate&gt;2014-03-11T15:06:54.323+01:00&lt;/cas:loginDate&gt;</w:t>
      </w:r>
    </w:p>
    <w:p w14:paraId="55DAFE07" w14:textId="77777777" w:rsidR="004F7ED9" w:rsidRDefault="004F7ED9" w:rsidP="00397DAF">
      <w:pPr>
        <w:pStyle w:val="Code"/>
      </w:pPr>
      <w:r>
        <w:t>&lt;cas:ticketType&gt;SERVICE&lt;/cas:ticketType&gt;</w:t>
      </w:r>
    </w:p>
    <w:p w14:paraId="4D502557" w14:textId="77777777" w:rsidR="004F7ED9" w:rsidRDefault="004F7ED9" w:rsidP="00397DAF">
      <w:pPr>
        <w:pStyle w:val="Code"/>
      </w:pPr>
      <w:r>
        <w:t>&lt;/cas:authenticationSuccess&gt;</w:t>
      </w:r>
    </w:p>
    <w:p w14:paraId="16B5496F" w14:textId="77777777" w:rsidR="004F7ED9" w:rsidRDefault="004F7ED9" w:rsidP="00397DAF">
      <w:pPr>
        <w:pStyle w:val="Code"/>
      </w:pPr>
      <w:r>
        <w:t>&lt;/cas:serviceResponse&gt;</w:t>
      </w:r>
    </w:p>
    <w:p w14:paraId="43CEDE19" w14:textId="77777777" w:rsidR="004F7ED9" w:rsidRDefault="004F7ED9" w:rsidP="003D4FE8">
      <w:pPr>
        <w:pStyle w:val="BodyText2"/>
      </w:pPr>
      <w:r>
        <w:t>For a proxy request, enter a pgtUrl:</w:t>
      </w:r>
    </w:p>
    <w:p w14:paraId="722B3674" w14:textId="77777777" w:rsidR="004F7ED9" w:rsidRDefault="00082D6F" w:rsidP="00397DAF">
      <w:pPr>
        <w:pStyle w:val="Code"/>
      </w:pPr>
      <w:hyperlink r:id="rId517"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3D4FE8">
      <w:pPr>
        <w:pStyle w:val="BodyText2"/>
      </w:pPr>
      <w:r>
        <w:t>This will return:</w:t>
      </w:r>
    </w:p>
    <w:p w14:paraId="483C729A" w14:textId="77777777" w:rsidR="004F7ED9" w:rsidRDefault="004F7ED9" w:rsidP="00397DAF">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397DAF">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397DAF">
      <w:pPr>
        <w:pStyle w:val="Code"/>
      </w:pPr>
      <w:r>
        <w:t>&lt;/cas:serviceResponse&gt;</w:t>
      </w:r>
    </w:p>
    <w:p w14:paraId="7E71B727" w14:textId="77777777" w:rsidR="004F7ED9" w:rsidRDefault="004F7ED9" w:rsidP="003D4FE8">
      <w:pPr>
        <w:pStyle w:val="BodyText2"/>
      </w:pPr>
      <w:r>
        <w:t>Try again with https:</w:t>
      </w:r>
    </w:p>
    <w:p w14:paraId="6B8C4369" w14:textId="77777777" w:rsidR="004F7ED9" w:rsidRDefault="004F7ED9" w:rsidP="00397DAF">
      <w:pPr>
        <w:pStyle w:val="Code"/>
      </w:pPr>
      <w:r>
        <w:lastRenderedPageBreak/>
        <w:t>&lt;cas:serviceResponse server="ECAS PRODUCTION_EXODUS version 3.6.3.15018 - 05/03/2014 - 18:03" date="2014-03-11T15:30:44.951+01:00" version="3.6" xmlns:cas="https://ecas.ec.europa.eu/cas/schemas"&gt;</w:t>
      </w:r>
    </w:p>
    <w:p w14:paraId="7F02F0E0" w14:textId="77777777" w:rsidR="004F7ED9" w:rsidRDefault="004F7ED9" w:rsidP="00397DAF">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397DAF">
      <w:pPr>
        <w:pStyle w:val="Code"/>
      </w:pPr>
      <w:r>
        <w:t>&lt;/cas:serviceResponse&gt;</w:t>
      </w:r>
    </w:p>
    <w:p w14:paraId="5A6B0CFE" w14:textId="77777777" w:rsidR="004F7ED9" w:rsidRDefault="004F7ED9" w:rsidP="00397DAF">
      <w:pPr>
        <w:pStyle w:val="Code"/>
      </w:pPr>
      <w:r>
        <w:t>This is because the it domain cant be accessed externally! Need to do it on the ec.europa.eu domain.</w:t>
      </w:r>
    </w:p>
    <w:p w14:paraId="57DE50D3" w14:textId="77777777" w:rsidR="00A510B7" w:rsidRDefault="00A510B7" w:rsidP="00A510B7">
      <w:pPr>
        <w:pStyle w:val="Heading3"/>
      </w:pPr>
      <w:r>
        <w:t>Walkthrough on the REST Server</w:t>
      </w:r>
    </w:p>
    <w:p w14:paraId="06CFA5B8" w14:textId="77777777" w:rsidR="00A510B7" w:rsidRDefault="00A510B7" w:rsidP="003D4FE8">
      <w:pPr>
        <w:pStyle w:val="BodyText2"/>
      </w:pPr>
      <w:r>
        <w:t>I have created a number of service end points to logon to ECAS and authenticate to secure services.</w:t>
      </w:r>
    </w:p>
    <w:p w14:paraId="67152902" w14:textId="77777777" w:rsidR="00A510B7" w:rsidRDefault="00A510B7" w:rsidP="003D4FE8">
      <w:pPr>
        <w:pStyle w:val="BodyText2"/>
      </w:pPr>
      <w:r>
        <w:t>For example, if we try and log on to the following service, we get an authentication error:</w:t>
      </w:r>
    </w:p>
    <w:p w14:paraId="31D30F2A" w14:textId="77777777" w:rsidR="00A510B7" w:rsidRDefault="00082D6F" w:rsidP="003D4FE8">
      <w:pPr>
        <w:pStyle w:val="BodyText2"/>
      </w:pPr>
      <w:hyperlink r:id="rId518"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3D4FE8">
      <w:pPr>
        <w:pStyle w:val="BodyText2"/>
      </w:pPr>
      <w:r>
        <w:t>But, if we authenticate with ECAS using the following url then we can reload the service and it will work. This sets a number of webpy sessions variables:</w:t>
      </w:r>
    </w:p>
    <w:p w14:paraId="67758979" w14:textId="77777777" w:rsidR="007159F2" w:rsidRDefault="00082D6F" w:rsidP="003D4FE8">
      <w:pPr>
        <w:pStyle w:val="BodyText2"/>
      </w:pPr>
      <w:hyperlink r:id="rId519" w:history="1">
        <w:r w:rsidR="007159F2" w:rsidRPr="008913AD">
          <w:rPr>
            <w:rStyle w:val="Hyperlink"/>
          </w:rPr>
          <w:t>http://dopa-services.jrc.it/services/ecasLogin</w:t>
        </w:r>
      </w:hyperlink>
      <w:r w:rsidR="007159F2">
        <w:t xml:space="preserve"> </w:t>
      </w:r>
    </w:p>
    <w:p w14:paraId="2327C72B" w14:textId="77777777" w:rsidR="00A510B7" w:rsidRDefault="007159F2" w:rsidP="003D4FE8">
      <w:pPr>
        <w:pStyle w:val="BodyText2"/>
      </w:pPr>
      <w:r>
        <w:t>Then at the end of the session, we need to kill the webpy session using the following:</w:t>
      </w:r>
    </w:p>
    <w:p w14:paraId="481078CA" w14:textId="77777777" w:rsidR="007159F2" w:rsidRDefault="00082D6F" w:rsidP="003D4FE8">
      <w:pPr>
        <w:pStyle w:val="BodyText2"/>
      </w:pPr>
      <w:hyperlink r:id="rId520" w:history="1">
        <w:r w:rsidR="007159F2" w:rsidRPr="008913AD">
          <w:rPr>
            <w:rStyle w:val="Hyperlink"/>
          </w:rPr>
          <w:t>http://dopa-services.jrc.it/services/endSession</w:t>
        </w:r>
      </w:hyperlink>
      <w:r w:rsidR="007159F2">
        <w:t xml:space="preserve"> </w:t>
      </w:r>
    </w:p>
    <w:p w14:paraId="3AF6B1C1" w14:textId="77777777" w:rsidR="007159F2" w:rsidRDefault="003A00B6" w:rsidP="003D4FE8">
      <w:pPr>
        <w:pStyle w:val="BodyText2"/>
      </w:pPr>
      <w:r>
        <w:t>There is an additional url to logout of ECAS:</w:t>
      </w:r>
    </w:p>
    <w:p w14:paraId="250E00D2" w14:textId="77777777" w:rsidR="003A00B6" w:rsidRDefault="00082D6F" w:rsidP="003D4FE8">
      <w:pPr>
        <w:pStyle w:val="BodyText2"/>
      </w:pPr>
      <w:hyperlink r:id="rId521" w:history="1">
        <w:r w:rsidR="003A00B6" w:rsidRPr="008913AD">
          <w:rPr>
            <w:rStyle w:val="Hyperlink"/>
          </w:rPr>
          <w:t>http://dopa-services.jrc.it/services/ecasLogout</w:t>
        </w:r>
      </w:hyperlink>
    </w:p>
    <w:p w14:paraId="25424B9C" w14:textId="77777777" w:rsidR="003A00B6" w:rsidRPr="00A510B7" w:rsidRDefault="003A00B6" w:rsidP="003D4FE8">
      <w:pPr>
        <w:pStyle w:val="BodyText2"/>
      </w:pPr>
      <w:r>
        <w:t xml:space="preserve">This will log you out from your ECAS session on the intragate address. </w:t>
      </w:r>
    </w:p>
    <w:p w14:paraId="7B5B78E8" w14:textId="77777777" w:rsidR="005F4FCD" w:rsidRDefault="005F4FCD" w:rsidP="005F4FCD">
      <w:pPr>
        <w:pStyle w:val="Heading3"/>
      </w:pPr>
      <w:r>
        <w:t>GUI-less implementation</w:t>
      </w:r>
    </w:p>
    <w:p w14:paraId="7F3A694B" w14:textId="77777777" w:rsidR="005F4FCD" w:rsidRDefault="005F4FCD" w:rsidP="003D4FE8">
      <w:pPr>
        <w:pStyle w:val="BodyText2"/>
      </w:pPr>
      <w:r>
        <w:t>This is supposed to be a GUI-less implementation:</w:t>
      </w:r>
    </w:p>
    <w:p w14:paraId="7EE65CC0" w14:textId="77777777" w:rsidR="005F4FCD" w:rsidRPr="005F4FCD" w:rsidRDefault="00082D6F" w:rsidP="003D4FE8">
      <w:pPr>
        <w:pStyle w:val="BodyText2"/>
      </w:pPr>
      <w:hyperlink r:id="rId522"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CD403A">
      <w:pPr>
        <w:pStyle w:val="Heading2"/>
      </w:pPr>
      <w:r>
        <w:t xml:space="preserve">Cloud </w:t>
      </w:r>
      <w:r w:rsidR="006B4B9A">
        <w:t>Services</w:t>
      </w:r>
    </w:p>
    <w:p w14:paraId="53994445" w14:textId="77777777" w:rsidR="00C24856" w:rsidRDefault="00C24856" w:rsidP="00C24856">
      <w:pPr>
        <w:pStyle w:val="Heading3"/>
      </w:pPr>
      <w:r>
        <w:t>Climate</w:t>
      </w:r>
    </w:p>
    <w:p w14:paraId="39DCEAC0" w14:textId="77777777" w:rsidR="00C24856" w:rsidRPr="00DF5E54" w:rsidRDefault="00C24856" w:rsidP="00C24856">
      <w:pPr>
        <w:pStyle w:val="BodyText2"/>
      </w:pPr>
      <w:r>
        <w:t xml:space="preserve">There is a developer API for the forecast.io project </w:t>
      </w:r>
      <w:hyperlink r:id="rId523" w:history="1">
        <w:r w:rsidRPr="00DF5E54">
          <w:rPr>
            <w:rStyle w:val="Hyperlink"/>
          </w:rPr>
          <w:t>http://forecast.io/</w:t>
        </w:r>
      </w:hyperlink>
      <w:r>
        <w:t>.</w:t>
      </w:r>
    </w:p>
    <w:p w14:paraId="519047B7" w14:textId="639368BA" w:rsidR="00E0003B" w:rsidRDefault="00E0003B" w:rsidP="00E0003B">
      <w:pPr>
        <w:pStyle w:val="Heading3"/>
      </w:pPr>
      <w:r>
        <w:t>Developer Tools</w:t>
      </w:r>
    </w:p>
    <w:p w14:paraId="33B722C0" w14:textId="71BCCA42" w:rsidR="00E0003B" w:rsidRDefault="00E0003B" w:rsidP="00E0003B">
      <w:pPr>
        <w:pStyle w:val="Heading4"/>
      </w:pPr>
      <w:r>
        <w:t>Cloud9</w:t>
      </w:r>
    </w:p>
    <w:p w14:paraId="72A845B0" w14:textId="23E248FC" w:rsidR="00E0003B" w:rsidRDefault="00E0003B" w:rsidP="00E0003B">
      <w:hyperlink r:id="rId524" w:history="1">
        <w:r w:rsidRPr="00E0003B">
          <w:rPr>
            <w:rStyle w:val="Hyperlink"/>
          </w:rPr>
          <w:t>Here</w:t>
        </w:r>
      </w:hyperlink>
      <w:r>
        <w:t xml:space="preserve">. </w:t>
      </w:r>
      <w:hyperlink r:id="rId525" w:history="1">
        <w:r w:rsidRPr="00540B56">
          <w:rPr>
            <w:rStyle w:val="Hyperlink"/>
          </w:rPr>
          <w:t>A.cottam@gmail.com</w:t>
        </w:r>
      </w:hyperlink>
      <w:r>
        <w:t>, blishten</w:t>
      </w:r>
      <w:r w:rsidR="00672077">
        <w:t>. Created a new Workspace on 25/1/17 – it took 8 mins to create.</w:t>
      </w:r>
    </w:p>
    <w:p w14:paraId="2C3AE2E6" w14:textId="4A7FC8D4" w:rsidR="00E172D2" w:rsidRDefault="00E172D2" w:rsidP="00B01B9E">
      <w:pPr>
        <w:pStyle w:val="Heading5"/>
      </w:pPr>
      <w:r>
        <w:t>Issues</w:t>
      </w:r>
    </w:p>
    <w:p w14:paraId="7B39F6CE" w14:textId="77777777" w:rsidR="003C7BC6" w:rsidRDefault="003C7BC6" w:rsidP="003C7BC6">
      <w:pPr>
        <w:pStyle w:val="Heading6"/>
      </w:pPr>
      <w:r>
        <w:t>Cloning from GitHub</w:t>
      </w:r>
    </w:p>
    <w:p w14:paraId="23483B51" w14:textId="56C61DB3" w:rsidR="00E172D2" w:rsidRDefault="00E172D2" w:rsidP="00E172D2">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E172D2">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2E1A56">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5F23C6">
      <w:pPr>
        <w:pStyle w:val="BodyText2"/>
      </w:pPr>
      <w:r>
        <w:t>This time al</w:t>
      </w:r>
      <w:r w:rsidR="000F23E1">
        <w:t xml:space="preserve">l the files were shown properly and I could run the *.html pages using the Cloud9 Apache httpd server at the following address </w:t>
      </w:r>
      <w:hyperlink r:id="rId526" w:history="1">
        <w:r w:rsidR="000F23E1" w:rsidRPr="00540B56">
          <w:rPr>
            <w:rStyle w:val="Hyperlink"/>
          </w:rPr>
          <w:t>https://leaflet-map-blishten.c9users.io/index.html</w:t>
        </w:r>
      </w:hyperlink>
      <w:r w:rsidR="000F23E1">
        <w:t xml:space="preserve"> </w:t>
      </w:r>
    </w:p>
    <w:p w14:paraId="27B5E30F" w14:textId="77777777" w:rsidR="003C7BC6" w:rsidRDefault="003C7BC6" w:rsidP="005F23C6">
      <w:pPr>
        <w:pStyle w:val="BodyText2"/>
      </w:pPr>
    </w:p>
    <w:p w14:paraId="4F7599F3" w14:textId="3C4D252D" w:rsidR="000F23E1" w:rsidRDefault="003C7BC6" w:rsidP="003C7BC6">
      <w:pPr>
        <w:pStyle w:val="Heading6"/>
      </w:pPr>
      <w:r>
        <w:lastRenderedPageBreak/>
        <w:t>Connecting to Google Cloud Platform</w:t>
      </w:r>
    </w:p>
    <w:p w14:paraId="7697F1E2" w14:textId="30E021ED" w:rsidR="003C7BC6" w:rsidRPr="003C7BC6" w:rsidRDefault="003C7BC6" w:rsidP="003C7BC6">
      <w:r>
        <w:t>I had lots of issues trying to connect Cloud9 to GCP and never succeeded in getting it working.</w:t>
      </w:r>
    </w:p>
    <w:p w14:paraId="1D996883" w14:textId="314BAD7F" w:rsidR="00467EBA" w:rsidRDefault="00467EBA" w:rsidP="00467EBA">
      <w:pPr>
        <w:pStyle w:val="Heading6"/>
      </w:pPr>
      <w:r>
        <w:t>Debugging Python code</w:t>
      </w:r>
    </w:p>
    <w:p w14:paraId="3F4BBBA7" w14:textId="0AAE3321" w:rsidR="00467EBA" w:rsidRDefault="00467EBA" w:rsidP="00467EBA">
      <w:r>
        <w:t>When I tried to debug Python code I got an error:</w:t>
      </w:r>
    </w:p>
    <w:p w14:paraId="4B6D4B17" w14:textId="77777777" w:rsidR="00467EBA" w:rsidRPr="00467EBA" w:rsidRDefault="00467EBA" w:rsidP="00467EBA">
      <w:pPr>
        <w:pStyle w:val="Cloud9Console"/>
      </w:pPr>
      <w:r w:rsidRPr="00467EBA">
        <w:t>/usr/bin/python2: No module named ikpdb</w:t>
      </w:r>
    </w:p>
    <w:p w14:paraId="394BB0C7" w14:textId="77777777" w:rsidR="00467EBA" w:rsidRPr="00467EBA" w:rsidRDefault="00467EBA" w:rsidP="00467EBA">
      <w:pPr>
        <w:pStyle w:val="Cloud9Console"/>
      </w:pPr>
      <w:r w:rsidRPr="00467EBA">
        <w:t xml:space="preserve">    To use python debugger install ikpdb by running: </w:t>
      </w:r>
    </w:p>
    <w:p w14:paraId="27C98CC6" w14:textId="77777777" w:rsidR="00467EBA" w:rsidRPr="00467EBA" w:rsidRDefault="00467EBA" w:rsidP="00467EBA">
      <w:pPr>
        <w:pStyle w:val="Cloud9Console"/>
      </w:pPr>
      <w:r w:rsidRPr="00467EBA">
        <w:t xml:space="preserve">        sudo apt-get update;</w:t>
      </w:r>
    </w:p>
    <w:p w14:paraId="7A2A5088" w14:textId="77777777" w:rsidR="00467EBA" w:rsidRPr="00467EBA" w:rsidRDefault="00467EBA" w:rsidP="00467EBA">
      <w:pPr>
        <w:pStyle w:val="Cloud9Console"/>
      </w:pPr>
      <w:r w:rsidRPr="00467EBA">
        <w:t xml:space="preserve">        sudo apt-get install python-dev;</w:t>
      </w:r>
    </w:p>
    <w:p w14:paraId="57EC20B3" w14:textId="2A94F563" w:rsidR="00467EBA" w:rsidRDefault="00467EBA" w:rsidP="00467EBA">
      <w:pPr>
        <w:pStyle w:val="Cloud9Console"/>
      </w:pPr>
      <w:r w:rsidRPr="00467EBA">
        <w:t xml:space="preserve">        sudo pip install ikpdb;</w:t>
      </w:r>
    </w:p>
    <w:p w14:paraId="2F96A9B0" w14:textId="78BCAB11" w:rsidR="00ED6360" w:rsidRPr="00467EBA" w:rsidRDefault="00ED6360" w:rsidP="00ED6360">
      <w:pPr>
        <w:pStyle w:val="BodyText2"/>
      </w:pPr>
      <w:r>
        <w:t>Ran these in the bash window.</w:t>
      </w:r>
      <w:r w:rsidR="007440C9">
        <w:t xml:space="preserve"> Now debugging works fine!</w:t>
      </w:r>
    </w:p>
    <w:p w14:paraId="1C3FB8A8" w14:textId="677C7254" w:rsidR="00B01B9E" w:rsidRDefault="00B01B9E" w:rsidP="00B01B9E">
      <w:pPr>
        <w:pStyle w:val="Heading5"/>
      </w:pPr>
      <w:r>
        <w:t>Tips</w:t>
      </w:r>
    </w:p>
    <w:p w14:paraId="2B14B28F" w14:textId="68483B0B" w:rsidR="00B01B9E" w:rsidRPr="00B01B9E" w:rsidRDefault="00B01B9E" w:rsidP="004E68DE">
      <w:pPr>
        <w:pStyle w:val="ListBullet"/>
      </w:pPr>
      <w:r>
        <w:t>To change the default editor associated with a file, click on the language specifier in the bottom right of the code editor and change it to what you want.</w:t>
      </w:r>
    </w:p>
    <w:p w14:paraId="48477EF8" w14:textId="16D1F406" w:rsidR="00E61960" w:rsidRDefault="00E61960" w:rsidP="00E61960">
      <w:pPr>
        <w:pStyle w:val="Heading5"/>
      </w:pPr>
      <w:r>
        <w:t>Python REST Server</w:t>
      </w:r>
    </w:p>
    <w:p w14:paraId="0F8B3A10" w14:textId="1B4C4814" w:rsidR="00E61960" w:rsidRDefault="00E61960" w:rsidP="00E61960">
      <w:r>
        <w:t xml:space="preserve">Setting this up with help from </w:t>
      </w:r>
      <w:hyperlink r:id="rId527" w:history="1">
        <w:r w:rsidRPr="00E61960">
          <w:rPr>
            <w:rStyle w:val="Hyperlink"/>
          </w:rPr>
          <w:t>this</w:t>
        </w:r>
      </w:hyperlink>
      <w:r>
        <w:t xml:space="preserve"> blog. Couple of things not mentioned in the blog:</w:t>
      </w:r>
    </w:p>
    <w:p w14:paraId="5875FA06" w14:textId="0E676D34" w:rsidR="00E61960" w:rsidRDefault="00CA673B" w:rsidP="00AF70FC">
      <w:pPr>
        <w:pStyle w:val="ListBullet2"/>
      </w:pPr>
      <w:r>
        <w:t xml:space="preserve">In the vi editor, </w:t>
      </w:r>
      <w:r w:rsidR="00AF70FC">
        <w:t xml:space="preserve">type INSERT to go into insert mode and </w:t>
      </w:r>
      <w:r>
        <w:t xml:space="preserve">edit the text </w:t>
      </w:r>
      <w:r w:rsidR="00AF70FC">
        <w:t>to something like ‘</w:t>
      </w:r>
      <w:r w:rsidR="00AF70FC" w:rsidRPr="00AF70FC">
        <w:t>/home/ubuntu/workspace/</w:t>
      </w:r>
      <w:r w:rsidR="00AF70FC">
        <w:t xml:space="preserve">python-rest-server/cgi-bin’ </w:t>
      </w:r>
      <w:r>
        <w:t xml:space="preserve">and then type </w:t>
      </w:r>
      <w:r w:rsidR="00767AF9">
        <w:t xml:space="preserve">ESC then </w:t>
      </w:r>
      <w:r>
        <w:t>: then x then RETURN</w:t>
      </w:r>
    </w:p>
    <w:p w14:paraId="0854FD55" w14:textId="7703CEBE" w:rsidR="00AF70FC" w:rsidRPr="00E61960" w:rsidRDefault="00AF70FC" w:rsidP="00AF70FC">
      <w:pPr>
        <w:pStyle w:val="ListBullet2"/>
      </w:pPr>
      <w:r w:rsidRPr="00AF70FC">
        <w:t>chmod +x -R /home/ubuntu/workspace/</w:t>
      </w:r>
      <w:r>
        <w:t>python-rest-server</w:t>
      </w:r>
      <w:r>
        <w:t>/</w:t>
      </w:r>
      <w:r w:rsidRPr="00AF70FC">
        <w:t>cgi-bin</w:t>
      </w:r>
    </w:p>
    <w:p w14:paraId="1F6D831D" w14:textId="090EEDC5" w:rsidR="005D2021" w:rsidRDefault="005D2021" w:rsidP="005D2021">
      <w:pPr>
        <w:pStyle w:val="Heading5"/>
      </w:pPr>
      <w:r>
        <w:t>Postgresql</w:t>
      </w:r>
    </w:p>
    <w:p w14:paraId="1CC461A1" w14:textId="0B267075" w:rsidR="005D2021" w:rsidRDefault="005D2021" w:rsidP="005D2021">
      <w:r>
        <w:t xml:space="preserve">Follow instructions </w:t>
      </w:r>
      <w:hyperlink r:id="rId528" w:history="1">
        <w:r w:rsidRPr="005D2021">
          <w:rPr>
            <w:rStyle w:val="Hyperlink"/>
          </w:rPr>
          <w:t>here</w:t>
        </w:r>
      </w:hyperlink>
      <w:r>
        <w:t>.</w:t>
      </w:r>
      <w:r w:rsidR="005C0503">
        <w:t xml:space="preserve"> Also:</w:t>
      </w:r>
    </w:p>
    <w:p w14:paraId="3DD1E1DF" w14:textId="6D7E9B6C" w:rsidR="00BD1FA2" w:rsidRDefault="00BD1FA2" w:rsidP="005C0503">
      <w:pPr>
        <w:pStyle w:val="Unix"/>
      </w:pPr>
      <w:r>
        <w:t xml:space="preserve">blishten:~/workspace (master) $ </w:t>
      </w:r>
      <w:r w:rsidRPr="00BD1FA2">
        <w:t xml:space="preserve">sudo service postgresql start </w:t>
      </w:r>
    </w:p>
    <w:p w14:paraId="09B9C5A1" w14:textId="708F202A" w:rsidR="005C0503" w:rsidRDefault="005C0503" w:rsidP="005C0503">
      <w:pPr>
        <w:pStyle w:val="Unix"/>
      </w:pPr>
      <w:r>
        <w:t>blishten:~/workspace (master) $ sudo sudo -u postgres psql</w:t>
      </w:r>
    </w:p>
    <w:p w14:paraId="36DF70E1" w14:textId="77777777" w:rsidR="005C0503" w:rsidRDefault="005C0503" w:rsidP="005C0503">
      <w:pPr>
        <w:pStyle w:val="Unix"/>
      </w:pPr>
      <w:r>
        <w:t>postgres=# \password postgres</w:t>
      </w:r>
    </w:p>
    <w:p w14:paraId="34FA34D7" w14:textId="77777777" w:rsidR="005C0503" w:rsidRDefault="005C0503" w:rsidP="005C0503">
      <w:pPr>
        <w:pStyle w:val="Unix"/>
      </w:pPr>
      <w:r>
        <w:t>Enter new password:</w:t>
      </w:r>
    </w:p>
    <w:p w14:paraId="7DC9F26B" w14:textId="77777777" w:rsidR="005C0503" w:rsidRDefault="005C0503" w:rsidP="005C0503">
      <w:pPr>
        <w:pStyle w:val="Unix"/>
      </w:pPr>
      <w:r>
        <w:t>Enter it again:</w:t>
      </w:r>
    </w:p>
    <w:p w14:paraId="4765FCAA" w14:textId="77777777" w:rsidR="005C0503" w:rsidRDefault="005C0503" w:rsidP="005C0503">
      <w:pPr>
        <w:pStyle w:val="Unix"/>
      </w:pPr>
      <w:r>
        <w:t>postgres=# \q</w:t>
      </w:r>
    </w:p>
    <w:p w14:paraId="2E9AE119" w14:textId="491EDB6C" w:rsidR="005C0503" w:rsidRDefault="005C0503" w:rsidP="005C0503">
      <w:pPr>
        <w:pStyle w:val="Unix"/>
      </w:pPr>
    </w:p>
    <w:p w14:paraId="254B8C11" w14:textId="77777777" w:rsidR="004D67CF" w:rsidRDefault="004D67CF" w:rsidP="004D67CF">
      <w:pPr>
        <w:pStyle w:val="Unix"/>
      </w:pPr>
      <w:r>
        <w:t>blishten:~ $ psql -U postgres -h localhost -d sprep_ris</w:t>
      </w:r>
    </w:p>
    <w:p w14:paraId="5E494084" w14:textId="77777777" w:rsidR="004D67CF" w:rsidRDefault="004D67CF" w:rsidP="004D67CF">
      <w:pPr>
        <w:pStyle w:val="Unix"/>
      </w:pPr>
      <w:r>
        <w:t xml:space="preserve">Password for user postgres: </w:t>
      </w:r>
    </w:p>
    <w:p w14:paraId="3B3CE7B6" w14:textId="77777777" w:rsidR="004D67CF" w:rsidRDefault="004D67CF" w:rsidP="004D67CF">
      <w:pPr>
        <w:pStyle w:val="Unix"/>
      </w:pPr>
      <w:r>
        <w:t>psql (9.3.14)</w:t>
      </w:r>
    </w:p>
    <w:p w14:paraId="2A921034" w14:textId="77777777" w:rsidR="004D67CF" w:rsidRDefault="004D67CF" w:rsidP="004D67CF">
      <w:pPr>
        <w:pStyle w:val="Unix"/>
      </w:pPr>
      <w:r>
        <w:t>SSL connection (cipher: DHE-RSA-AES256-GCM-SHA384, bits: 256)</w:t>
      </w:r>
    </w:p>
    <w:p w14:paraId="408461A0" w14:textId="77777777" w:rsidR="004D67CF" w:rsidRDefault="004D67CF" w:rsidP="004D67CF">
      <w:pPr>
        <w:pStyle w:val="Unix"/>
      </w:pPr>
      <w:r>
        <w:t>Type "help" for help.</w:t>
      </w:r>
    </w:p>
    <w:p w14:paraId="3FD48CD6" w14:textId="54CE4366" w:rsidR="004D67CF" w:rsidRDefault="004D67CF" w:rsidP="004D67CF">
      <w:pPr>
        <w:pStyle w:val="Unix"/>
      </w:pPr>
      <w:r>
        <w:t>sprep_ris=#</w:t>
      </w:r>
      <w:r w:rsidR="00FE5A27">
        <w:t xml:space="preserve"> \dt</w:t>
      </w:r>
    </w:p>
    <w:p w14:paraId="07FC8403" w14:textId="5A0EA40D" w:rsidR="00FE5A27" w:rsidRDefault="00FE5A27" w:rsidP="004D67CF">
      <w:pPr>
        <w:pStyle w:val="Unix"/>
      </w:pPr>
      <w:r>
        <w:t xml:space="preserve">sprep_ris=# </w:t>
      </w:r>
      <w:r w:rsidRPr="00FE5A27">
        <w:t>SELECT * FROM pg_catalog.pg_tables</w:t>
      </w:r>
    </w:p>
    <w:p w14:paraId="3760F3FA" w14:textId="5073F8D3" w:rsidR="00BB42BF" w:rsidRDefault="00BB42BF" w:rsidP="00BB42BF">
      <w:pPr>
        <w:pStyle w:val="Heading3"/>
      </w:pPr>
      <w:r>
        <w:t>Google App Engine</w:t>
      </w:r>
    </w:p>
    <w:p w14:paraId="1D7C9BDC" w14:textId="2B04FD47" w:rsidR="00BB42BF" w:rsidRDefault="00BB42BF" w:rsidP="00BB42BF">
      <w:pPr>
        <w:pStyle w:val="BodyText2"/>
      </w:pPr>
      <w:r>
        <w:t xml:space="preserve">We can use Google App Engine to build a web application that communicates with GEE. Following the instructions from </w:t>
      </w:r>
      <w:hyperlink r:id="rId529" w:history="1">
        <w:r w:rsidRPr="00BB42BF">
          <w:rPr>
            <w:rStyle w:val="Hyperlink"/>
          </w:rPr>
          <w:t>here</w:t>
        </w:r>
      </w:hyperlink>
      <w:r>
        <w:t xml:space="preserve">. </w:t>
      </w:r>
    </w:p>
    <w:p w14:paraId="35C7173F" w14:textId="1B59727C" w:rsidR="00632484" w:rsidRDefault="00632484" w:rsidP="00BB42BF">
      <w:pPr>
        <w:pStyle w:val="BodyText2"/>
      </w:pPr>
      <w:r>
        <w:t>Creating a Service Account so we can serve images from GEE:</w:t>
      </w:r>
    </w:p>
    <w:p w14:paraId="0EBEE704" w14:textId="77777777" w:rsidR="007574F7" w:rsidRDefault="007574F7" w:rsidP="007574F7">
      <w:pPr>
        <w:pStyle w:val="Heading4"/>
      </w:pPr>
      <w:r>
        <w:t xml:space="preserve">Google Cloud Platform </w:t>
      </w:r>
    </w:p>
    <w:p w14:paraId="4CB13D06" w14:textId="09EB29DC" w:rsidR="007574F7" w:rsidRPr="007574F7" w:rsidRDefault="007574F7" w:rsidP="007574F7">
      <w:pPr>
        <w:pStyle w:val="BodyText2"/>
      </w:pPr>
      <w:r>
        <w:t xml:space="preserve">The </w:t>
      </w:r>
      <w:hyperlink r:id="rId530" w:history="1">
        <w:r w:rsidRPr="007574F7">
          <w:rPr>
            <w:rStyle w:val="Hyperlink"/>
          </w:rPr>
          <w:t>Google Cloud Platform</w:t>
        </w:r>
      </w:hyperlink>
      <w:r>
        <w:t xml:space="preserve"> is used to manage all App Engine projects.</w:t>
      </w:r>
    </w:p>
    <w:p w14:paraId="1DB1A275" w14:textId="483DEA9C" w:rsidR="007574F7" w:rsidRDefault="007574F7" w:rsidP="00324C76">
      <w:pPr>
        <w:pStyle w:val="Heading5"/>
      </w:pPr>
      <w:r>
        <w:t>Permissions</w:t>
      </w:r>
    </w:p>
    <w:p w14:paraId="42B22B8F" w14:textId="7F201ED7" w:rsidR="007574F7" w:rsidRPr="007574F7" w:rsidRDefault="007574F7" w:rsidP="007574F7">
      <w:pPr>
        <w:pStyle w:val="BodyText2"/>
      </w:pPr>
      <w:r>
        <w:t>To add someone to a specific App Engine project, click on the top left icon (Products and Services) and click on permissions. Added James to the geeimageserver App Engine project as an owner 16/3/2016).</w:t>
      </w:r>
    </w:p>
    <w:p w14:paraId="55139CC9" w14:textId="64F56DEA" w:rsidR="00A32C98" w:rsidRDefault="00BE250B" w:rsidP="00A32C98">
      <w:pPr>
        <w:pStyle w:val="Heading4"/>
      </w:pPr>
      <w:r>
        <w:t>Getting S</w:t>
      </w:r>
      <w:r w:rsidR="00A32C98">
        <w:t>tarted</w:t>
      </w:r>
    </w:p>
    <w:p w14:paraId="66BE7516" w14:textId="6B306B7E" w:rsidR="00A32C98" w:rsidRDefault="00A32C98" w:rsidP="00324C76">
      <w:pPr>
        <w:pStyle w:val="Heading5"/>
      </w:pPr>
      <w:bookmarkStart w:id="115" w:name="_Ref448923250"/>
      <w:r>
        <w:lastRenderedPageBreak/>
        <w:t>Creating a new project and service account</w:t>
      </w:r>
      <w:bookmarkEnd w:id="115"/>
    </w:p>
    <w:p w14:paraId="761EE6D5" w14:textId="77777777" w:rsidR="00A32C98" w:rsidRDefault="00A32C98" w:rsidP="00A32C98">
      <w:pPr>
        <w:pStyle w:val="ListBullet"/>
      </w:pPr>
      <w:r>
        <w:t xml:space="preserve">Went to the Google Credentials Page </w:t>
      </w:r>
      <w:hyperlink r:id="rId531" w:history="1">
        <w:r w:rsidRPr="00632484">
          <w:rPr>
            <w:rStyle w:val="Hyperlink"/>
          </w:rPr>
          <w:t>here</w:t>
        </w:r>
      </w:hyperlink>
    </w:p>
    <w:p w14:paraId="1A8A69A0" w14:textId="77777777" w:rsidR="00A32C98" w:rsidRDefault="00A32C98" w:rsidP="00A32C98">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4B02D67F" w14:textId="77777777" w:rsidR="00A32C98" w:rsidRDefault="00A32C98" w:rsidP="00A32C98">
      <w:pPr>
        <w:pStyle w:val="BodyText2"/>
      </w:pPr>
      <w:r>
        <w:rPr>
          <w:noProof/>
          <w:lang w:bidi="ar-SA"/>
        </w:rPr>
        <w:drawing>
          <wp:inline distT="0" distB="0" distL="0" distR="0" wp14:anchorId="7A31F326" wp14:editId="6949F39C">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46EBA8E4" w14:textId="77777777" w:rsidR="00A32C98" w:rsidRDefault="00A32C98" w:rsidP="00A32C98">
      <w:pPr>
        <w:pStyle w:val="ListBullet"/>
      </w:pPr>
      <w:r>
        <w:t>p12 file here: ‘</w:t>
      </w:r>
      <w:r w:rsidRPr="00BF60AF">
        <w:t>E:\cottaan\My Documents\Downloads</w:t>
      </w:r>
      <w:r>
        <w:t>\</w:t>
      </w:r>
      <w:r w:rsidRPr="00BF60AF">
        <w:t>geeImageServer-d008159c5a32.p12</w:t>
      </w:r>
      <w:r>
        <w:t>’</w:t>
      </w:r>
    </w:p>
    <w:p w14:paraId="59BB1C1A" w14:textId="77777777" w:rsidR="00A32C98" w:rsidRDefault="00A32C98" w:rsidP="00A32C98">
      <w:pPr>
        <w:pStyle w:val="ListBullet"/>
      </w:pPr>
      <w:r>
        <w:t>Requested whitelisting for this service account to the GEE API and Tyler granted it</w:t>
      </w:r>
    </w:p>
    <w:p w14:paraId="339EB91D" w14:textId="049E83EF" w:rsidR="00A32C98" w:rsidRDefault="00A32C98" w:rsidP="00324C76">
      <w:pPr>
        <w:pStyle w:val="Heading5"/>
      </w:pPr>
      <w:r>
        <w:t>Creating the private key</w:t>
      </w:r>
    </w:p>
    <w:p w14:paraId="349DC121" w14:textId="11F677BA" w:rsidR="00A32C98" w:rsidRDefault="00A32C98" w:rsidP="00A32C98">
      <w:pPr>
        <w:pStyle w:val="ListBullet"/>
      </w:pPr>
      <w:r>
        <w:t>Created the pem file (password is notasecret) from the p12 file:</w:t>
      </w:r>
    </w:p>
    <w:p w14:paraId="2306D6D9" w14:textId="77777777" w:rsidR="00A32C98" w:rsidRDefault="00A32C98" w:rsidP="00397DAF">
      <w:pPr>
        <w:pStyle w:val="Unix"/>
      </w:pPr>
      <w:r>
        <w:t>[webuser@h05-dev-vm3 python]$ openssl pkcs12 -in geeImageServer-d008159c5a32.p12 -nodes -nocerts &gt; geeImageServer-d008159c5a32.pem</w:t>
      </w:r>
    </w:p>
    <w:p w14:paraId="586CFDB9" w14:textId="77777777" w:rsidR="00A32C98" w:rsidRDefault="00A32C98" w:rsidP="00397DAF">
      <w:pPr>
        <w:pStyle w:val="Unix"/>
      </w:pPr>
      <w:r>
        <w:t>Enter Import Password:</w:t>
      </w:r>
    </w:p>
    <w:p w14:paraId="56EBF188" w14:textId="2A663714" w:rsidR="00A32C98" w:rsidRPr="00A32C98" w:rsidRDefault="00A32C98" w:rsidP="00397DAF">
      <w:pPr>
        <w:pStyle w:val="Unix"/>
      </w:pPr>
      <w:r>
        <w:t>MAC verified OK</w:t>
      </w:r>
    </w:p>
    <w:p w14:paraId="002A0449" w14:textId="77777777" w:rsidR="005A5FCD" w:rsidRDefault="005A5FCD" w:rsidP="005A5FCD">
      <w:pPr>
        <w:pStyle w:val="Heading4"/>
      </w:pPr>
      <w:r>
        <w:t>Google Cloud SDK</w:t>
      </w:r>
    </w:p>
    <w:p w14:paraId="66F31A51" w14:textId="77777777" w:rsidR="005A5FCD" w:rsidRDefault="005A5FCD" w:rsidP="00324C76">
      <w:pPr>
        <w:pStyle w:val="Heading5"/>
      </w:pPr>
      <w:r>
        <w:t>Installing</w:t>
      </w:r>
    </w:p>
    <w:p w14:paraId="17457F4E" w14:textId="77777777" w:rsidR="005A5FCD" w:rsidRDefault="005A5FCD" w:rsidP="005A5FCD">
      <w:pPr>
        <w:pStyle w:val="Heading6"/>
      </w:pPr>
      <w:r>
        <w:t>On Windows</w:t>
      </w:r>
    </w:p>
    <w:p w14:paraId="60318815" w14:textId="7F4CE728" w:rsidR="005A5FCD" w:rsidRPr="00655F08" w:rsidRDefault="005A5FCD" w:rsidP="005A5FCD">
      <w:pPr>
        <w:pStyle w:val="BodyText2"/>
      </w:pPr>
      <w:r>
        <w:t xml:space="preserve">Download from this page </w:t>
      </w:r>
      <w:hyperlink r:id="rId533" w:history="1">
        <w:r w:rsidRPr="001A261E">
          <w:rPr>
            <w:rStyle w:val="Hyperlink"/>
          </w:rPr>
          <w:t>https://cloud.google.com/sdk/</w:t>
        </w:r>
      </w:hyperlink>
      <w:r w:rsidR="00586A95">
        <w:t xml:space="preserve"> and running the installer</w:t>
      </w:r>
      <w:r>
        <w:t xml:space="preserve"> (which does not require Admin rights). By default the SDK is installed here: </w:t>
      </w:r>
      <w:r w:rsidRPr="00655F08">
        <w:t>C:\Users\cottaan\AppData\Local\Google\Cloud SDK</w:t>
      </w:r>
      <w:r>
        <w:t>.</w:t>
      </w:r>
    </w:p>
    <w:p w14:paraId="673E8909" w14:textId="77777777" w:rsidR="005A5FCD" w:rsidRDefault="005A5FCD" w:rsidP="00324C76">
      <w:pPr>
        <w:pStyle w:val="Heading5"/>
      </w:pPr>
      <w:r>
        <w:t>Using</w:t>
      </w:r>
    </w:p>
    <w:p w14:paraId="651BFE53" w14:textId="77777777" w:rsidR="005A5FCD" w:rsidRDefault="005A5FCD" w:rsidP="005A5FCD">
      <w:pPr>
        <w:pStyle w:val="BodyText2"/>
      </w:pPr>
      <w:r>
        <w:t>After the install a command window opens up with the following:</w:t>
      </w:r>
    </w:p>
    <w:p w14:paraId="7DF8B11B" w14:textId="77777777" w:rsidR="005A5FCD" w:rsidRDefault="005A5FCD" w:rsidP="00397DAF">
      <w:pPr>
        <w:pStyle w:val="Unix"/>
      </w:pPr>
      <w:r>
        <w:t>Welcome to the Google Cloud SDK! Run "gcloud -h" to get the list of available commands.</w:t>
      </w:r>
    </w:p>
    <w:p w14:paraId="48AF5BC8" w14:textId="77777777" w:rsidR="005A5FCD" w:rsidRDefault="005A5FCD" w:rsidP="00397DAF">
      <w:pPr>
        <w:pStyle w:val="Unix"/>
      </w:pPr>
      <w:r>
        <w:t>---</w:t>
      </w:r>
    </w:p>
    <w:p w14:paraId="0A60F4FB" w14:textId="77777777" w:rsidR="005A5FCD" w:rsidRDefault="005A5FCD" w:rsidP="00397DAF">
      <w:pPr>
        <w:pStyle w:val="Unix"/>
      </w:pPr>
    </w:p>
    <w:p w14:paraId="3AA4E829" w14:textId="387FD71E" w:rsidR="005A5FCD" w:rsidRPr="00213A45" w:rsidRDefault="005A5FCD" w:rsidP="00397DAF">
      <w:pPr>
        <w:pStyle w:val="Unix"/>
      </w:pPr>
      <w:r>
        <w:t>C:\Users\cottaan\AppData\Local\Google\Cloud SDK&gt;</w:t>
      </w:r>
    </w:p>
    <w:p w14:paraId="538CBC0C" w14:textId="54E769CF" w:rsidR="00BD631A" w:rsidRDefault="00BD631A" w:rsidP="00BD631A">
      <w:pPr>
        <w:pStyle w:val="Heading4"/>
      </w:pPr>
      <w:r>
        <w:t>Google App Engine SDK for Python</w:t>
      </w:r>
    </w:p>
    <w:p w14:paraId="4CD319FE" w14:textId="5998FF69" w:rsidR="00655F08" w:rsidRDefault="00655F08" w:rsidP="00324C76">
      <w:pPr>
        <w:pStyle w:val="Heading5"/>
      </w:pPr>
      <w:r>
        <w:t>Installing</w:t>
      </w:r>
    </w:p>
    <w:p w14:paraId="740C44DA" w14:textId="71AA21FE" w:rsidR="00655F08" w:rsidRPr="00655F08" w:rsidRDefault="00655F08" w:rsidP="00655F08">
      <w:pPr>
        <w:pStyle w:val="Heading6"/>
      </w:pPr>
      <w:r>
        <w:t>on Linux</w:t>
      </w:r>
    </w:p>
    <w:p w14:paraId="243966DE" w14:textId="636B4FCC" w:rsidR="00BD631A" w:rsidRDefault="00BD631A" w:rsidP="00BD631A">
      <w:pPr>
        <w:pStyle w:val="BodyText2"/>
      </w:pPr>
      <w:r>
        <w:t>Google no longer include</w:t>
      </w:r>
      <w:r w:rsidR="005A5FCD">
        <w:t>s</w:t>
      </w:r>
      <w:r>
        <w:t xml:space="preserve"> the Google App Engine SDK for Python as part of the Google Cloud SDK so downloading it from this page </w:t>
      </w:r>
      <w:hyperlink r:id="rId534" w:history="1">
        <w:r w:rsidRPr="00BD631A">
          <w:rPr>
            <w:rStyle w:val="Hyperlink"/>
          </w:rPr>
          <w:t>here</w:t>
        </w:r>
      </w:hyperlink>
      <w:r>
        <w:t>.</w:t>
      </w:r>
    </w:p>
    <w:p w14:paraId="25606177" w14:textId="5ABA6E0A" w:rsidR="00BD631A" w:rsidRDefault="00BD631A" w:rsidP="00397DAF">
      <w:pPr>
        <w:pStyle w:val="Unix"/>
      </w:pPr>
      <w:r w:rsidRPr="00BD631A">
        <w:t>[webuser@h05-dev-vm3 ~]$ wget https://storage.googleapis.com/appengine-sdks/featured/google_appengine_1.9.26.zip -O google_appengine_1.9.26.zip --no-check-certificat</w:t>
      </w:r>
      <w:r>
        <w:t>e</w:t>
      </w:r>
    </w:p>
    <w:p w14:paraId="3D1C5CF6" w14:textId="34FB1E9C" w:rsidR="00BD631A" w:rsidRDefault="00BD631A" w:rsidP="00397DAF">
      <w:pPr>
        <w:pStyle w:val="Unix"/>
      </w:pPr>
      <w:r w:rsidRPr="00BD631A">
        <w:t>[webuser@h05-dev-vm3 ~]$ unzip google_appengine_1.9.26.zip</w:t>
      </w:r>
    </w:p>
    <w:p w14:paraId="20D205B0" w14:textId="3ECFFE06" w:rsidR="00BD631A" w:rsidRDefault="00BD631A" w:rsidP="00BD631A">
      <w:pPr>
        <w:pStyle w:val="BodyText2"/>
      </w:pPr>
      <w:r>
        <w:t>This created a couple of new folders in the webuser/home directory.</w:t>
      </w:r>
      <w:r w:rsidR="008D2853">
        <w:t xml:space="preserve"> Now add the google_appengine directory to the PATH:</w:t>
      </w:r>
    </w:p>
    <w:p w14:paraId="5356AA4C" w14:textId="5B3B2ACB" w:rsidR="008D2853" w:rsidRDefault="008D2853" w:rsidP="00397DAF">
      <w:pPr>
        <w:pStyle w:val="Unix"/>
      </w:pPr>
      <w:r w:rsidRPr="008D2853">
        <w:t>[webuser@h05-dev-vm3 server-auth]$ export PATH=$PATH:/home/webuser/google_appengine/</w:t>
      </w:r>
    </w:p>
    <w:p w14:paraId="07E59EE4" w14:textId="0DE5D21F" w:rsidR="008D2853" w:rsidRDefault="00B821BB" w:rsidP="008D2853">
      <w:pPr>
        <w:pStyle w:val="BodyText2"/>
      </w:pPr>
      <w:r>
        <w:t>But:</w:t>
      </w:r>
    </w:p>
    <w:p w14:paraId="095EC18C" w14:textId="77777777" w:rsidR="00B821BB" w:rsidRDefault="00B821BB" w:rsidP="00397DAF">
      <w:pPr>
        <w:pStyle w:val="Unix"/>
      </w:pPr>
      <w:r>
        <w:t>[webuser@h05-dev-vm3 server-auth]$ /usr/bin/env python -V</w:t>
      </w:r>
    </w:p>
    <w:p w14:paraId="1333E09E" w14:textId="77777777" w:rsidR="00B821BB" w:rsidRDefault="00B821BB" w:rsidP="00397DAF">
      <w:pPr>
        <w:pStyle w:val="Unix"/>
      </w:pPr>
      <w:r>
        <w:t>Python 2.6.6</w:t>
      </w:r>
    </w:p>
    <w:p w14:paraId="483CCF2F" w14:textId="77777777" w:rsidR="00B821BB" w:rsidRDefault="00B821BB" w:rsidP="00397DAF">
      <w:pPr>
        <w:pStyle w:val="Unix"/>
      </w:pPr>
      <w:r>
        <w:lastRenderedPageBreak/>
        <w:t>[webuser@h05-dev-vm3 server-auth]$ dev_appserver.py ./</w:t>
      </w:r>
    </w:p>
    <w:p w14:paraId="47A1311C" w14:textId="5FE52A58" w:rsidR="00B821BB" w:rsidRDefault="00B821BB" w:rsidP="00397DAF">
      <w:pPr>
        <w:pStyle w:val="Unix"/>
      </w:pPr>
      <w:r>
        <w:t>Error: Python 2.6 is not supported. Please use version 2.7.</w:t>
      </w:r>
    </w:p>
    <w:p w14:paraId="1B0D5C56" w14:textId="0023A75F" w:rsidR="00DD0B10" w:rsidRDefault="00DD0B10" w:rsidP="00DD0B10">
      <w:pPr>
        <w:pStyle w:val="Heading6"/>
      </w:pPr>
      <w:r>
        <w:t>On Windows</w:t>
      </w:r>
    </w:p>
    <w:p w14:paraId="6A9C1021" w14:textId="07A35218" w:rsidR="00DD0B10" w:rsidRPr="00DD0B10" w:rsidRDefault="00DD0B10" w:rsidP="00DD0B10">
      <w:pPr>
        <w:pStyle w:val="BodyText2"/>
      </w:pPr>
      <w:r>
        <w:t xml:space="preserve">Downloading from this page </w:t>
      </w:r>
      <w:hyperlink r:id="rId535" w:history="1">
        <w:r w:rsidRPr="001A261E">
          <w:rPr>
            <w:rStyle w:val="Hyperlink"/>
          </w:rPr>
          <w:t>https://cloud.google.com/appengine/downloads</w:t>
        </w:r>
      </w:hyperlink>
      <w:r>
        <w:t xml:space="preserve"> and installing (need</w:t>
      </w:r>
      <w:r w:rsidR="00B11091">
        <w:t>s</w:t>
      </w:r>
      <w:r>
        <w:t xml:space="preserve"> Admin rights).</w:t>
      </w:r>
      <w:r w:rsidR="005A5FCD">
        <w:t xml:space="preserve"> By default it installs here: </w:t>
      </w:r>
      <w:r w:rsidR="005A5FCD" w:rsidRPr="005A5FCD">
        <w:t>C:\Program Files (x86)\Google\google_appengine\</w:t>
      </w:r>
      <w:r w:rsidR="005A5FCD">
        <w:t xml:space="preserve">. </w:t>
      </w:r>
    </w:p>
    <w:p w14:paraId="69AE4DE4" w14:textId="1324482C" w:rsidR="00D17568" w:rsidRDefault="00D17568" w:rsidP="00324C76">
      <w:pPr>
        <w:pStyle w:val="Heading5"/>
      </w:pPr>
      <w:r>
        <w:t>Using</w:t>
      </w:r>
    </w:p>
    <w:p w14:paraId="5EEF0875" w14:textId="54A9BDA1" w:rsidR="00D17568" w:rsidRPr="00D17568" w:rsidRDefault="00D17568" w:rsidP="00D17568">
      <w:pPr>
        <w:pStyle w:val="BodyText2"/>
      </w:pPr>
      <w:r>
        <w:t xml:space="preserve">The documentation is available </w:t>
      </w:r>
      <w:hyperlink r:id="rId536" w:history="1">
        <w:r w:rsidRPr="00D17568">
          <w:rPr>
            <w:rStyle w:val="Hyperlink"/>
          </w:rPr>
          <w:t>here</w:t>
        </w:r>
      </w:hyperlink>
      <w:r>
        <w:t>.</w:t>
      </w:r>
    </w:p>
    <w:p w14:paraId="7B49C53D" w14:textId="443B8472" w:rsidR="005D27FC" w:rsidRDefault="00BE250B" w:rsidP="00324C76">
      <w:pPr>
        <w:pStyle w:val="Heading5"/>
      </w:pPr>
      <w:r>
        <w:t xml:space="preserve">Walkthrough: </w:t>
      </w:r>
      <w:r w:rsidR="005D27FC" w:rsidRPr="00D00BF9">
        <w:t>Earth Engine Demo: Server-Side Authentication</w:t>
      </w:r>
    </w:p>
    <w:p w14:paraId="5820A327" w14:textId="77777777" w:rsidR="005D27FC" w:rsidRDefault="005D27FC" w:rsidP="005D27FC">
      <w:pPr>
        <w:pStyle w:val="BodyText2"/>
      </w:pPr>
      <w:r>
        <w:t xml:space="preserve">Following the instructions here </w:t>
      </w:r>
      <w:hyperlink r:id="rId537" w:history="1">
        <w:r w:rsidRPr="001A261E">
          <w:rPr>
            <w:rStyle w:val="Hyperlink"/>
          </w:rPr>
          <w:t>https://github.com/google/earthengine-api/tree/master/demos/server-auth</w:t>
        </w:r>
      </w:hyperlink>
      <w:r>
        <w:t xml:space="preserve"> </w:t>
      </w:r>
    </w:p>
    <w:p w14:paraId="7644C561" w14:textId="567E2818" w:rsidR="005D27FC" w:rsidRDefault="005D27FC" w:rsidP="00BE250B">
      <w:pPr>
        <w:pStyle w:val="Heading6"/>
      </w:pPr>
      <w:r>
        <w:t>On Unix</w:t>
      </w:r>
    </w:p>
    <w:p w14:paraId="772001E1" w14:textId="77777777" w:rsidR="005D27FC" w:rsidRDefault="005D27FC" w:rsidP="00BE250B">
      <w:pPr>
        <w:pStyle w:val="ListBullet"/>
      </w:pPr>
      <w:r>
        <w:t xml:space="preserve">On h05-dev-vm3: </w:t>
      </w:r>
    </w:p>
    <w:p w14:paraId="21F51877" w14:textId="77777777" w:rsidR="005D27FC" w:rsidRDefault="005D27FC" w:rsidP="00397DAF">
      <w:pPr>
        <w:pStyle w:val="Unix"/>
      </w:pPr>
      <w:r>
        <w:t>[webuser@h05-dev-vm3 python]$ git clone https://github.com/google/earthengine-api.git</w:t>
      </w:r>
    </w:p>
    <w:p w14:paraId="52B84D4B" w14:textId="77777777" w:rsidR="005D27FC" w:rsidRDefault="005D27FC" w:rsidP="00397DAF">
      <w:pPr>
        <w:pStyle w:val="Unix"/>
      </w:pPr>
      <w:r>
        <w:t>Initialized empty Git repository in /home/webuser/python/earthengine-api/.git/</w:t>
      </w:r>
    </w:p>
    <w:p w14:paraId="037A1BB4" w14:textId="77777777" w:rsidR="005D27FC" w:rsidRDefault="005D27FC" w:rsidP="00397DAF">
      <w:pPr>
        <w:pStyle w:val="Unix"/>
      </w:pPr>
      <w:r>
        <w:t>remote: Counting objects: 2071, done.</w:t>
      </w:r>
    </w:p>
    <w:p w14:paraId="7E85799D" w14:textId="77777777" w:rsidR="005D27FC" w:rsidRDefault="005D27FC" w:rsidP="00397DAF">
      <w:pPr>
        <w:pStyle w:val="Unix"/>
      </w:pPr>
      <w:r>
        <w:t>remote: Total 2071 (delta 0), reused 0 (delta 0), pack-reused 2071</w:t>
      </w:r>
    </w:p>
    <w:p w14:paraId="61978933" w14:textId="77777777" w:rsidR="005D27FC" w:rsidRDefault="005D27FC" w:rsidP="00397DAF">
      <w:pPr>
        <w:pStyle w:val="Unix"/>
      </w:pPr>
      <w:r>
        <w:t>Receiving objects: 100% (2071/2071), 2.89 MiB | 2.27 MiB/s, done.</w:t>
      </w:r>
    </w:p>
    <w:p w14:paraId="0D774B76" w14:textId="77777777" w:rsidR="005D27FC" w:rsidRDefault="005D27FC" w:rsidP="00397DAF">
      <w:pPr>
        <w:pStyle w:val="Unix"/>
      </w:pPr>
      <w:r>
        <w:t>Resolving deltas: 100% (1353/1353), done.</w:t>
      </w:r>
    </w:p>
    <w:p w14:paraId="3496B0DB" w14:textId="77777777" w:rsidR="005D27FC" w:rsidRDefault="005D27FC" w:rsidP="00BE250B">
      <w:pPr>
        <w:pStyle w:val="ListBullet"/>
      </w:pPr>
      <w:r>
        <w:t>Updated the first line of the app.yaml file to ‘</w:t>
      </w:r>
      <w:r w:rsidRPr="0021557F">
        <w:t>application: geeimageserver</w:t>
      </w:r>
      <w:r>
        <w:t>’</w:t>
      </w:r>
    </w:p>
    <w:p w14:paraId="140B83E0" w14:textId="77777777" w:rsidR="005D27FC" w:rsidRDefault="005D27FC" w:rsidP="00BE250B">
      <w:pPr>
        <w:pStyle w:val="ListBullet"/>
      </w:pPr>
      <w:r w:rsidRPr="00BB0E42">
        <w:t>Update</w:t>
      </w:r>
      <w:r>
        <w:t>d</w:t>
      </w:r>
      <w:r w:rsidRPr="00BB0E42">
        <w:t xml:space="preserve"> config.py file with </w:t>
      </w:r>
      <w:r>
        <w:t>my</w:t>
      </w:r>
      <w:r w:rsidRPr="00BB0E42">
        <w:t xml:space="preserve"> service account email address</w:t>
      </w:r>
    </w:p>
    <w:p w14:paraId="18CED256" w14:textId="77777777" w:rsidR="005D27FC" w:rsidRDefault="005D27FC" w:rsidP="00BE250B">
      <w:pPr>
        <w:pStyle w:val="ListBullet"/>
      </w:pPr>
      <w:r>
        <w:t>Build the app:</w:t>
      </w:r>
    </w:p>
    <w:p w14:paraId="5167FC4A" w14:textId="77777777" w:rsidR="005D27FC" w:rsidRDefault="005D27FC" w:rsidP="00397DAF">
      <w:pPr>
        <w:pStyle w:val="Unix"/>
      </w:pPr>
      <w:r w:rsidRPr="00E46E98">
        <w:t>. ./build.sh</w:t>
      </w:r>
    </w:p>
    <w:p w14:paraId="1D4694ED" w14:textId="77777777" w:rsidR="005D27FC" w:rsidRDefault="005D27FC" w:rsidP="00BE250B">
      <w:pPr>
        <w:pStyle w:val="BodyText2"/>
      </w:pPr>
      <w:r>
        <w:t>After lots of messages, this:</w:t>
      </w:r>
    </w:p>
    <w:p w14:paraId="37CC0D1C" w14:textId="77777777" w:rsidR="005D27FC" w:rsidRDefault="005D27FC" w:rsidP="00397DAF">
      <w:pPr>
        <w:pStyle w:val="Unix"/>
      </w:pPr>
      <w:r>
        <w:t>Modify profile to update your $PATH and enable shell command</w:t>
      </w:r>
    </w:p>
    <w:p w14:paraId="2A1FA9D0" w14:textId="77777777" w:rsidR="005D27FC" w:rsidRDefault="005D27FC" w:rsidP="00397DAF">
      <w:pPr>
        <w:pStyle w:val="Unix"/>
      </w:pPr>
      <w:r>
        <w:t>completion? (Y/n)?  Y</w:t>
      </w:r>
    </w:p>
    <w:p w14:paraId="1BC264B6" w14:textId="77777777" w:rsidR="005D27FC" w:rsidRDefault="005D27FC" w:rsidP="00397DAF">
      <w:pPr>
        <w:pStyle w:val="Unix"/>
      </w:pPr>
    </w:p>
    <w:p w14:paraId="0B9E4CEC" w14:textId="77777777" w:rsidR="005D27FC" w:rsidRDefault="005D27FC" w:rsidP="00397DAF">
      <w:pPr>
        <w:pStyle w:val="Unix"/>
      </w:pPr>
      <w:r>
        <w:t>The Google Cloud SDK installer will now prompt you to update an rc</w:t>
      </w:r>
    </w:p>
    <w:p w14:paraId="52F9B30E" w14:textId="77777777" w:rsidR="005D27FC" w:rsidRDefault="005D27FC" w:rsidP="00397DAF">
      <w:pPr>
        <w:pStyle w:val="Unix"/>
      </w:pPr>
      <w:r>
        <w:t>file to bring the Google Cloud CLIs into your environment.</w:t>
      </w:r>
    </w:p>
    <w:p w14:paraId="5056F833" w14:textId="77777777" w:rsidR="005D27FC" w:rsidRDefault="005D27FC" w:rsidP="00397DAF">
      <w:pPr>
        <w:pStyle w:val="Unix"/>
      </w:pPr>
    </w:p>
    <w:p w14:paraId="337CADBF" w14:textId="77777777" w:rsidR="005D27FC" w:rsidRDefault="005D27FC" w:rsidP="00397DAF">
      <w:pPr>
        <w:pStyle w:val="Unix"/>
      </w:pPr>
      <w:r>
        <w:t>Enter a path to an rc file to update, or leave blank to use</w:t>
      </w:r>
    </w:p>
    <w:p w14:paraId="51223D78" w14:textId="77777777" w:rsidR="005D27FC" w:rsidRDefault="005D27FC" w:rsidP="00397DAF">
      <w:pPr>
        <w:pStyle w:val="Unix"/>
      </w:pPr>
      <w:r>
        <w:t>[/home/webuser/.bashrc]:</w:t>
      </w:r>
    </w:p>
    <w:p w14:paraId="299D1091" w14:textId="77777777" w:rsidR="005D27FC" w:rsidRDefault="005D27FC" w:rsidP="00397DAF">
      <w:pPr>
        <w:pStyle w:val="Unix"/>
      </w:pPr>
      <w:r>
        <w:t>Backing up [/home/webuser/.bashrc] to [/home/webuser/.bashrc.backup].</w:t>
      </w:r>
    </w:p>
    <w:p w14:paraId="09915AB4" w14:textId="77777777" w:rsidR="005D27FC" w:rsidRDefault="005D27FC" w:rsidP="00397DAF">
      <w:pPr>
        <w:pStyle w:val="Unix"/>
      </w:pPr>
      <w:r>
        <w:t>[/home/webuser/.bashrc] has been updated.</w:t>
      </w:r>
    </w:p>
    <w:p w14:paraId="28515E92" w14:textId="77777777" w:rsidR="005D27FC" w:rsidRDefault="005D27FC" w:rsidP="00397DAF">
      <w:pPr>
        <w:pStyle w:val="Unix"/>
      </w:pPr>
      <w:r>
        <w:t xml:space="preserve">Start a new shell for the changes to take effect. </w:t>
      </w:r>
    </w:p>
    <w:p w14:paraId="54A5BCD6" w14:textId="77777777" w:rsidR="005D27FC" w:rsidRDefault="005D27FC" w:rsidP="00397DAF">
      <w:pPr>
        <w:pStyle w:val="Unix"/>
      </w:pPr>
    </w:p>
    <w:p w14:paraId="754A479D" w14:textId="77777777" w:rsidR="005D27FC" w:rsidRDefault="005D27FC" w:rsidP="00397DAF">
      <w:pPr>
        <w:pStyle w:val="Unix"/>
      </w:pPr>
      <w:r>
        <w:t>WARNING: Component [gae-python] no longer exists.</w:t>
      </w:r>
    </w:p>
    <w:p w14:paraId="3DAA4520" w14:textId="77777777" w:rsidR="005D27FC" w:rsidRDefault="005D27FC" w:rsidP="00397DAF">
      <w:pPr>
        <w:pStyle w:val="Unix"/>
      </w:pPr>
      <w:r>
        <w:t>WARNING: The standalone App Engine SDKs are no longer distributed through the Cloud SDK</w:t>
      </w:r>
    </w:p>
    <w:p w14:paraId="482AB677" w14:textId="77777777" w:rsidR="005D27FC" w:rsidRDefault="005D27FC" w:rsidP="00397DAF">
      <w:pPr>
        <w:pStyle w:val="Unix"/>
      </w:pPr>
      <w:r>
        <w:t>(however, the appcfg and dev_appserver commands remain the official and</w:t>
      </w:r>
    </w:p>
    <w:p w14:paraId="29A6C4E7" w14:textId="77777777" w:rsidR="005D27FC" w:rsidRDefault="005D27FC" w:rsidP="00397DAF">
      <w:pPr>
        <w:pStyle w:val="Unix"/>
      </w:pPr>
      <w:r>
        <w:t>supported way of using App Engine from the command line).  If you want to</w:t>
      </w:r>
    </w:p>
    <w:p w14:paraId="7DDCAB4E" w14:textId="77777777" w:rsidR="005D27FC" w:rsidRDefault="005D27FC" w:rsidP="00397DAF">
      <w:pPr>
        <w:pStyle w:val="Unix"/>
      </w:pPr>
      <w:r>
        <w:t>continue using these tools, they are available for download from the official</w:t>
      </w:r>
    </w:p>
    <w:p w14:paraId="15A4C3ED" w14:textId="77777777" w:rsidR="005D27FC" w:rsidRDefault="005D27FC" w:rsidP="00397DAF">
      <w:pPr>
        <w:pStyle w:val="Unix"/>
      </w:pPr>
      <w:r>
        <w:t>App Engine download page here:</w:t>
      </w:r>
    </w:p>
    <w:p w14:paraId="6CFD26D9" w14:textId="77777777" w:rsidR="005D27FC" w:rsidRDefault="005D27FC" w:rsidP="00397DAF">
      <w:pPr>
        <w:pStyle w:val="Unix"/>
      </w:pPr>
      <w:r>
        <w:t xml:space="preserve">    https://cloud.google.com/appengine/downloads</w:t>
      </w:r>
    </w:p>
    <w:p w14:paraId="46C8452C" w14:textId="77777777" w:rsidR="005D27FC" w:rsidRDefault="005D27FC" w:rsidP="00397DAF">
      <w:pPr>
        <w:pStyle w:val="Unix"/>
      </w:pPr>
    </w:p>
    <w:p w14:paraId="0C128A05" w14:textId="77777777" w:rsidR="005D27FC" w:rsidRDefault="005D27FC" w:rsidP="00397DAF">
      <w:pPr>
        <w:pStyle w:val="Unix"/>
      </w:pPr>
      <w:r>
        <w:t>All components are up to date.</w:t>
      </w:r>
    </w:p>
    <w:p w14:paraId="3E459DE9" w14:textId="77777777" w:rsidR="005D27FC" w:rsidRDefault="005D27FC" w:rsidP="00BE250B">
      <w:pPr>
        <w:pStyle w:val="BodyText2"/>
      </w:pPr>
      <w:r>
        <w:t xml:space="preserve">But when I try to run </w:t>
      </w:r>
      <w:r w:rsidRPr="003C4315">
        <w:t>dev_appserver.py ./</w:t>
      </w:r>
      <w:r>
        <w:t xml:space="preserve"> I get the error</w:t>
      </w:r>
    </w:p>
    <w:p w14:paraId="0FC7C10C" w14:textId="77777777" w:rsidR="005D27FC" w:rsidRDefault="005D27FC" w:rsidP="00397DAF">
      <w:pPr>
        <w:pStyle w:val="Unix"/>
      </w:pPr>
      <w:r>
        <w:t>-</w:t>
      </w:r>
      <w:r w:rsidRPr="003C4315">
        <w:t>bash: dev_appserver.py: command not found</w:t>
      </w:r>
    </w:p>
    <w:p w14:paraId="7D45B52F" w14:textId="66F9B73E" w:rsidR="005D27FC" w:rsidRDefault="005D27FC" w:rsidP="00BE250B">
      <w:pPr>
        <w:pStyle w:val="BodyText2"/>
      </w:pPr>
      <w:r>
        <w:t>This was because the Google App Engine SDK for Python is not installed with the Cloud SDK. But in the end it needed Python 2.7 which is not installed on the  h05-dev-vm3 machine but is on my Windows machine.</w:t>
      </w:r>
    </w:p>
    <w:p w14:paraId="458052EA" w14:textId="14F7B65E" w:rsidR="005D27FC" w:rsidRDefault="005D27FC" w:rsidP="00BE250B">
      <w:pPr>
        <w:pStyle w:val="Heading6"/>
      </w:pPr>
      <w:r>
        <w:t>On Windows</w:t>
      </w:r>
    </w:p>
    <w:p w14:paraId="7722DBE9" w14:textId="0F5B7CB3" w:rsidR="00BC6F11" w:rsidRDefault="00BC6F11" w:rsidP="00BE250B">
      <w:pPr>
        <w:pStyle w:val="Heading7"/>
      </w:pPr>
      <w:r>
        <w:t>Building the app</w:t>
      </w:r>
    </w:p>
    <w:p w14:paraId="7E1BFCC0" w14:textId="7DA90D40" w:rsidR="005D27FC" w:rsidRDefault="009556F7" w:rsidP="00BE250B">
      <w:pPr>
        <w:pStyle w:val="BodyText2"/>
      </w:pPr>
      <w:r>
        <w:t xml:space="preserve">I am up to the line where you </w:t>
      </w:r>
      <w:hyperlink r:id="rId538"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w:t>
      </w:r>
      <w:r w:rsidR="007A5A0C">
        <w:t xml:space="preserve"> But when I run it it fails to find ee </w:t>
      </w:r>
      <w:r w:rsidR="00B93097">
        <w:t xml:space="preserve">- this is cloned from Github when you run the build.sh command. However, this is a shell command for UNIX and </w:t>
      </w:r>
      <w:r w:rsidR="00B93097">
        <w:lastRenderedPageBreak/>
        <w:t>many of the commands have no equivalents in Windows so I will have to manually copy the necessary cloned repos into the Apps.</w:t>
      </w:r>
      <w:r w:rsidR="00E70D71">
        <w:t xml:space="preserve"> Doing this means I no longer have to run the build.sh comman</w:t>
      </w:r>
      <w:r w:rsidR="0088570A">
        <w:t>d</w:t>
      </w:r>
      <w:r w:rsidR="00E70D71">
        <w:t>.</w:t>
      </w:r>
    </w:p>
    <w:p w14:paraId="4972D22F" w14:textId="21F9674B" w:rsidR="00B93097" w:rsidRDefault="00B93097" w:rsidP="008A1C7A">
      <w:pPr>
        <w:pStyle w:val="Heading8"/>
      </w:pPr>
      <w:r>
        <w:t>Google Earth Engine API (ee)</w:t>
      </w:r>
    </w:p>
    <w:p w14:paraId="5F6AC4C0" w14:textId="7104D2AB" w:rsidR="00B93097" w:rsidRDefault="00B93097" w:rsidP="00BE250B">
      <w:pPr>
        <w:pStyle w:val="BodyText2"/>
      </w:pPr>
      <w:r>
        <w:t xml:space="preserve">This is available from this repo </w:t>
      </w:r>
      <w:hyperlink r:id="rId539" w:history="1">
        <w:r w:rsidRPr="001A261E">
          <w:rPr>
            <w:rStyle w:val="Hyperlink"/>
          </w:rPr>
          <w:t>https://github.com/google/earthengine-api</w:t>
        </w:r>
      </w:hyperlink>
      <w:r>
        <w:t xml:space="preserve"> and once it is cloned copy the earthengine-api\python\ee folder into the App folder (e.g. server-auth).</w:t>
      </w:r>
    </w:p>
    <w:p w14:paraId="5D64F6CE" w14:textId="055D2909" w:rsidR="008F0B96" w:rsidRDefault="008F0B96" w:rsidP="008A1C7A">
      <w:pPr>
        <w:pStyle w:val="Heading8"/>
      </w:pPr>
      <w:r>
        <w:t>oauth2client</w:t>
      </w:r>
    </w:p>
    <w:p w14:paraId="61FBFCD5" w14:textId="5C99D780" w:rsidR="008F0B96" w:rsidRPr="008F0B96" w:rsidRDefault="008F0B96" w:rsidP="00BE250B">
      <w:pPr>
        <w:pStyle w:val="BodyText2"/>
      </w:pPr>
      <w:r>
        <w:t xml:space="preserve">This is available from </w:t>
      </w:r>
      <w:hyperlink r:id="rId540" w:history="1">
        <w:r w:rsidRPr="001A261E">
          <w:rPr>
            <w:rStyle w:val="Hyperlink"/>
          </w:rPr>
          <w:t>https://github.com/google/oauth2client.git</w:t>
        </w:r>
      </w:hyperlink>
      <w:r>
        <w:t xml:space="preserve"> and once it is cloned </w:t>
      </w:r>
    </w:p>
    <w:p w14:paraId="14ED2F55" w14:textId="5407B5B0" w:rsidR="008F0B96" w:rsidRDefault="008F0B96" w:rsidP="008A1C7A">
      <w:pPr>
        <w:pStyle w:val="Heading8"/>
      </w:pPr>
      <w:r>
        <w:t>six</w:t>
      </w:r>
    </w:p>
    <w:p w14:paraId="6A3D7D95" w14:textId="370F5D86" w:rsidR="008F0B96" w:rsidRDefault="008F0B96" w:rsidP="00BE250B">
      <w:pPr>
        <w:pStyle w:val="BodyText2"/>
      </w:pPr>
      <w:r>
        <w:t xml:space="preserve">Is in </w:t>
      </w:r>
      <w:r w:rsidRPr="008F0B96">
        <w:t>C:\Anaconda\lib\site-packages</w:t>
      </w:r>
      <w:r w:rsidR="002A5A65">
        <w:t>\six.py</w:t>
      </w:r>
    </w:p>
    <w:p w14:paraId="0E4458CB" w14:textId="6F0F2B73" w:rsidR="00787534" w:rsidRDefault="00787534" w:rsidP="008A1C7A">
      <w:pPr>
        <w:pStyle w:val="Heading8"/>
      </w:pPr>
      <w:r>
        <w:t>httplib2</w:t>
      </w:r>
    </w:p>
    <w:p w14:paraId="3402D476" w14:textId="5C17B1AE" w:rsidR="00787534" w:rsidRPr="00787534" w:rsidRDefault="00787534" w:rsidP="00BE250B">
      <w:pPr>
        <w:pStyle w:val="BodyText2"/>
      </w:pPr>
      <w:r>
        <w:t xml:space="preserve">Is here </w:t>
      </w:r>
      <w:r w:rsidRPr="00787534">
        <w:t>'C:\Anaconda\lib\site-packages\httplib2</w:t>
      </w:r>
      <w:r>
        <w:t>’</w:t>
      </w:r>
    </w:p>
    <w:p w14:paraId="14084C30" w14:textId="3C7D35E3" w:rsidR="00787534" w:rsidRDefault="00787534" w:rsidP="008A1C7A">
      <w:pPr>
        <w:pStyle w:val="Heading8"/>
      </w:pPr>
      <w:r>
        <w:t>No crypto library available</w:t>
      </w:r>
    </w:p>
    <w:p w14:paraId="79768C23" w14:textId="1607B496" w:rsidR="00787534" w:rsidRDefault="00787534" w:rsidP="00397DAF">
      <w:pPr>
        <w:pStyle w:val="Unix"/>
      </w:pPr>
      <w:r>
        <w:t>raise CryptoUnavailableError('No crypto library available')</w:t>
      </w:r>
    </w:p>
    <w:p w14:paraId="4ECA2869" w14:textId="53EB2675" w:rsidR="00787534" w:rsidRDefault="00787534" w:rsidP="00397DAF">
      <w:pPr>
        <w:pStyle w:val="Unix"/>
      </w:pPr>
      <w:r>
        <w:t>CryptoUnavailableError: No crypto library available</w:t>
      </w:r>
    </w:p>
    <w:p w14:paraId="048AAE00" w14:textId="2766FB7D" w:rsidR="00787534" w:rsidRDefault="00787534" w:rsidP="00BE250B">
      <w:pPr>
        <w:pStyle w:val="BodyText2"/>
      </w:pPr>
      <w:r>
        <w:t>This is because there is no Python ssl library installed.</w:t>
      </w:r>
      <w:r w:rsidR="009155E7">
        <w:t xml:space="preserve"> Need to install pycrypto</w:t>
      </w:r>
      <w:r w:rsidR="003F29BC">
        <w:t xml:space="preserve"> and PyOpenSSL</w:t>
      </w:r>
      <w:r w:rsidR="00765EC0">
        <w:t>:</w:t>
      </w:r>
    </w:p>
    <w:p w14:paraId="2D219557" w14:textId="200EDC3E" w:rsidR="00765EC0" w:rsidRDefault="00765EC0" w:rsidP="00397DAF">
      <w:pPr>
        <w:pStyle w:val="Unix"/>
      </w:pPr>
      <w:r w:rsidRPr="00765EC0">
        <w:t>E:\cottaan\My Documents\github repos\earthengine-api\demos\server-auth&gt;conda install pycrypto</w:t>
      </w:r>
    </w:p>
    <w:p w14:paraId="61E8DC25" w14:textId="7B1835B1" w:rsidR="003F29BC" w:rsidRDefault="003F29BC" w:rsidP="00397DAF">
      <w:pPr>
        <w:pStyle w:val="Unix"/>
      </w:pPr>
      <w:r w:rsidRPr="00765EC0">
        <w:t xml:space="preserve">E:\cottaan\My Documents\github repos\earthengine-api\demos\server-auth&gt;conda install </w:t>
      </w:r>
      <w:r>
        <w:t>PyOpenSSL</w:t>
      </w:r>
    </w:p>
    <w:p w14:paraId="742024E8" w14:textId="5E83D994" w:rsidR="00044B9C" w:rsidRPr="00787534" w:rsidRDefault="00044B9C" w:rsidP="00BE250B">
      <w:pPr>
        <w:pStyle w:val="BodyText2"/>
      </w:pPr>
      <w:r>
        <w:t xml:space="preserve">Then pycryto is actually from the Crypto library </w:t>
      </w:r>
      <w:r w:rsidRPr="00044B9C">
        <w:t>C:\Anaconda\Lib\site-packages</w:t>
      </w:r>
      <w:r>
        <w:t>\Crypto.</w:t>
      </w:r>
      <w:r w:rsidR="00E65E8C">
        <w:t xml:space="preserve"> IT WORKED!!!!</w:t>
      </w:r>
    </w:p>
    <w:p w14:paraId="24D9B461" w14:textId="7614A3A3" w:rsidR="00EF3C80" w:rsidRDefault="00EF3C80" w:rsidP="008A1C7A">
      <w:pPr>
        <w:pStyle w:val="Heading8"/>
      </w:pPr>
      <w:r>
        <w:t>webpy</w:t>
      </w:r>
    </w:p>
    <w:p w14:paraId="4EE9B013" w14:textId="10D6A326" w:rsidR="00EF3C80" w:rsidRPr="00EF3C80" w:rsidRDefault="00EF3C80" w:rsidP="00BE250B">
      <w:pPr>
        <w:pStyle w:val="BodyText2"/>
      </w:pPr>
      <w:r>
        <w:t>I need this for simply returning stuff.</w:t>
      </w:r>
    </w:p>
    <w:p w14:paraId="43CB86AA" w14:textId="71FA04F7" w:rsidR="00BC6F11" w:rsidRDefault="00BC6F11" w:rsidP="00BE250B">
      <w:pPr>
        <w:pStyle w:val="Heading7"/>
      </w:pPr>
      <w:r>
        <w:t>Running the app</w:t>
      </w:r>
    </w:p>
    <w:p w14:paraId="0044BDB9" w14:textId="69C86E3F" w:rsidR="00D23C38" w:rsidRDefault="00D23C38" w:rsidP="00BE250B">
      <w:pPr>
        <w:pStyle w:val="BodyText2"/>
      </w:pPr>
      <w:r>
        <w:t>Now I need to run the application using the built in server. In Windows at the cmd prompt type the following:</w:t>
      </w:r>
    </w:p>
    <w:p w14:paraId="682F1CB9" w14:textId="7D1B4661" w:rsidR="00D23C38" w:rsidRDefault="00F00AB3" w:rsidP="00397DAF">
      <w:pPr>
        <w:pStyle w:val="Unix"/>
      </w:pPr>
      <w:r w:rsidRPr="00F00AB3">
        <w:t>C:\Users\cottaan&gt;</w:t>
      </w:r>
      <w:r w:rsidR="00D23C38" w:rsidRPr="00D23C38">
        <w:t>"C:\Program Files (x86)\Google\google_appengine\dev_appserver.py" "E:\cottaan\My Documents\github repos\</w:t>
      </w:r>
      <w:r>
        <w:t>geeImageServer</w:t>
      </w:r>
      <w:r w:rsidR="00D23C38" w:rsidRPr="00D23C38">
        <w:t>"</w:t>
      </w:r>
    </w:p>
    <w:p w14:paraId="493A5CE6" w14:textId="141DE06F" w:rsidR="00D23C38" w:rsidRDefault="00D23C38" w:rsidP="00BE250B">
      <w:pPr>
        <w:pStyle w:val="BodyText2"/>
      </w:pPr>
      <w:r>
        <w:t xml:space="preserve">Go to </w:t>
      </w:r>
      <w:hyperlink r:id="rId541" w:history="1">
        <w:r w:rsidRPr="001A261E">
          <w:rPr>
            <w:rStyle w:val="Hyperlink"/>
          </w:rPr>
          <w:t>http://localhost:8080/</w:t>
        </w:r>
      </w:hyperlink>
      <w:r>
        <w:t xml:space="preserve"> to see the page. But I get missing libraries: ee.</w:t>
      </w:r>
    </w:p>
    <w:p w14:paraId="1F9D7670" w14:textId="15B403EE" w:rsidR="00BC6F11" w:rsidRDefault="000B7221" w:rsidP="00BE250B">
      <w:pPr>
        <w:pStyle w:val="Heading7"/>
      </w:pPr>
      <w:r>
        <w:t>Deploying</w:t>
      </w:r>
      <w:r w:rsidR="00BC6F11">
        <w:t xml:space="preserve"> the app</w:t>
      </w:r>
    </w:p>
    <w:p w14:paraId="76D56028" w14:textId="1FFCF7F6" w:rsidR="00BC6F11" w:rsidRDefault="00BC6F11" w:rsidP="00BE250B">
      <w:pPr>
        <w:pStyle w:val="BodyText2"/>
      </w:pPr>
      <w:r>
        <w:t>Run the following command</w:t>
      </w:r>
      <w:r w:rsidR="0072549F">
        <w:t xml:space="preserve"> (NOTE: the project ID is case sensitive)</w:t>
      </w:r>
      <w:r>
        <w:t>:</w:t>
      </w:r>
    </w:p>
    <w:p w14:paraId="4824A6FF" w14:textId="7A53F3DA" w:rsidR="00627BC7" w:rsidRDefault="00627BC7" w:rsidP="00397DAF">
      <w:pPr>
        <w:pStyle w:val="Unix"/>
      </w:pPr>
      <w:r w:rsidRPr="00627BC7">
        <w:t>"C:\Program Files (x86)\Google\google_appengine\appcfg.py" -A geeimageserver</w:t>
      </w:r>
      <w:r>
        <w:t xml:space="preserve"> </w:t>
      </w:r>
      <w:r w:rsidRPr="00627BC7">
        <w:t>update "E:\cottaan\My Documents\github repos\</w:t>
      </w:r>
      <w:r w:rsidR="0067204A">
        <w:t>geeImageServer</w:t>
      </w:r>
      <w:r w:rsidRPr="00627BC7">
        <w:t>"</w:t>
      </w:r>
    </w:p>
    <w:p w14:paraId="5DCF63D7" w14:textId="5057B37B" w:rsidR="00627BC7" w:rsidRDefault="00627BC7" w:rsidP="00BE250B">
      <w:pPr>
        <w:pStyle w:val="BodyText2"/>
      </w:pPr>
      <w:r>
        <w:t>When this runs you will see a web page where it asks you to grant permission to Google App Engine appcfg to:</w:t>
      </w:r>
    </w:p>
    <w:p w14:paraId="6C1081FD" w14:textId="3764BDE0" w:rsidR="00627BC7" w:rsidRDefault="00627BC7" w:rsidP="00BE250B">
      <w:pPr>
        <w:pStyle w:val="ListBullet2"/>
      </w:pPr>
      <w:r w:rsidRPr="00627BC7">
        <w:t>View and manage your applications deployed on Google App Engine</w:t>
      </w:r>
    </w:p>
    <w:p w14:paraId="2ED5042E" w14:textId="7D91CA46" w:rsidR="00627BC7" w:rsidRDefault="00627BC7" w:rsidP="00BE250B">
      <w:pPr>
        <w:pStyle w:val="ListBullet2"/>
      </w:pPr>
      <w:r w:rsidRPr="00627BC7">
        <w:t>View and manage your data across Google Cloud Platform services</w:t>
      </w:r>
    </w:p>
    <w:p w14:paraId="5D09EDCB" w14:textId="799CA836" w:rsidR="00627BC7" w:rsidRDefault="00A6336B" w:rsidP="00BE250B">
      <w:pPr>
        <w:pStyle w:val="BodyText2"/>
      </w:pPr>
      <w:r>
        <w:t>The authentication flow is then completed.</w:t>
      </w:r>
    </w:p>
    <w:p w14:paraId="3F0C0EF0" w14:textId="1460406C" w:rsidR="007A5A0C" w:rsidRDefault="007A5A0C" w:rsidP="00BE250B">
      <w:pPr>
        <w:pStyle w:val="Heading7"/>
      </w:pPr>
      <w:r>
        <w:t>Viewing your app</w:t>
      </w:r>
    </w:p>
    <w:p w14:paraId="4CA5EC1F" w14:textId="56D39EFC" w:rsidR="007A5A0C" w:rsidRPr="007A5A0C" w:rsidRDefault="007A5A0C" w:rsidP="00BE250B">
      <w:pPr>
        <w:pStyle w:val="BodyText2"/>
      </w:pPr>
      <w:r w:rsidRPr="007A5A0C">
        <w:t xml:space="preserve">The full URL for your application is </w:t>
      </w:r>
      <w:hyperlink r:id="rId542" w:history="1">
        <w:r w:rsidRPr="001A261E">
          <w:rPr>
            <w:rStyle w:val="Hyperlink"/>
          </w:rPr>
          <w:t>http://geeimageserver.appspot.com/</w:t>
        </w:r>
      </w:hyperlink>
      <w:r>
        <w:t xml:space="preserve"> </w:t>
      </w:r>
    </w:p>
    <w:p w14:paraId="6C2583E2" w14:textId="1FB29A9D" w:rsidR="00D0442D" w:rsidRDefault="00D0442D" w:rsidP="00D0442D">
      <w:pPr>
        <w:pStyle w:val="Heading4"/>
      </w:pPr>
      <w:r>
        <w:t>Google App Engine in Pydev</w:t>
      </w:r>
    </w:p>
    <w:p w14:paraId="072E8BB7" w14:textId="080E0BB6" w:rsidR="00D0442D" w:rsidRDefault="00C278B4" w:rsidP="00D0442D">
      <w:pPr>
        <w:pStyle w:val="BodyText2"/>
      </w:pPr>
      <w:r>
        <w:t>In Pydev,</w:t>
      </w:r>
      <w:r w:rsidR="00D0442D">
        <w:t xml:space="preserve"> Google App Engine project</w:t>
      </w:r>
      <w:r>
        <w:t>s are built in</w:t>
      </w:r>
      <w:r w:rsidR="00D0442D">
        <w:t>:</w:t>
      </w:r>
    </w:p>
    <w:p w14:paraId="21E2362E" w14:textId="2FCBDC77" w:rsidR="00D0442D" w:rsidRDefault="00D0442D" w:rsidP="00D0442D">
      <w:pPr>
        <w:pStyle w:val="ListBullet"/>
      </w:pPr>
      <w:r>
        <w:t>Project name geeImageServer_gaa</w:t>
      </w:r>
    </w:p>
    <w:p w14:paraId="417E92A0" w14:textId="3AAC9A7B" w:rsidR="00D0442D" w:rsidRDefault="00D0442D" w:rsidP="00D0442D">
      <w:pPr>
        <w:pStyle w:val="ListBullet"/>
      </w:pPr>
      <w:r>
        <w:t>Google App Engine Directory is where the SDK is (‘</w:t>
      </w:r>
      <w:r w:rsidRPr="00D0442D">
        <w:t>C:\Program Files (x86)\Google\google_appengine</w:t>
      </w:r>
      <w:r>
        <w:t>’)</w:t>
      </w:r>
    </w:p>
    <w:p w14:paraId="0AAF343B" w14:textId="7E738336" w:rsidR="00D0442D" w:rsidRDefault="00D0442D" w:rsidP="00D0442D">
      <w:pPr>
        <w:pStyle w:val="ListBullet"/>
      </w:pPr>
      <w:r>
        <w:t>After adding this it adds in lots of libraries</w:t>
      </w:r>
    </w:p>
    <w:p w14:paraId="5A758E36" w14:textId="4C892E8D" w:rsidR="000038AC" w:rsidRDefault="000038AC" w:rsidP="00D0442D">
      <w:pPr>
        <w:pStyle w:val="ListBullet"/>
      </w:pPr>
      <w:r>
        <w:t>You can run the App using Run | Run As Google App Run – and then open the url in a browser</w:t>
      </w:r>
    </w:p>
    <w:p w14:paraId="05453EDC" w14:textId="31AAEC1E" w:rsidR="000038AC" w:rsidRDefault="000038AC" w:rsidP="00D0442D">
      <w:pPr>
        <w:pStyle w:val="ListBullet"/>
      </w:pPr>
      <w:r>
        <w:t>You can deploy using Google App Engine | Upload</w:t>
      </w:r>
    </w:p>
    <w:p w14:paraId="0491B87B" w14:textId="655F0000" w:rsidR="00DA6640" w:rsidRPr="00D0442D" w:rsidRDefault="00DA6640" w:rsidP="00D0442D">
      <w:pPr>
        <w:pStyle w:val="ListBullet"/>
      </w:pPr>
      <w:r>
        <w:t>Works perfectly!</w:t>
      </w:r>
    </w:p>
    <w:p w14:paraId="404241CE" w14:textId="5512973E" w:rsidR="00341B8D" w:rsidRDefault="00341B8D" w:rsidP="00324C76">
      <w:pPr>
        <w:pStyle w:val="Heading5"/>
      </w:pPr>
      <w:r>
        <w:lastRenderedPageBreak/>
        <w:t>Creating a Google Earth Engine App</w:t>
      </w:r>
    </w:p>
    <w:p w14:paraId="40A33D99" w14:textId="38057106" w:rsidR="00341B8D" w:rsidRDefault="00341B8D" w:rsidP="00341B8D">
      <w:pPr>
        <w:pStyle w:val="BodyText2"/>
      </w:pPr>
      <w:r>
        <w:t xml:space="preserve">Following instructions </w:t>
      </w:r>
      <w:hyperlink r:id="rId543" w:anchor="2-set-up-credentials" w:history="1">
        <w:r w:rsidRPr="00341B8D">
          <w:rPr>
            <w:rStyle w:val="Hyperlink"/>
          </w:rPr>
          <w:t>here</w:t>
        </w:r>
      </w:hyperlink>
      <w:r>
        <w:t>.</w:t>
      </w:r>
    </w:p>
    <w:p w14:paraId="5F39A075" w14:textId="2D264DA8" w:rsidR="00743967" w:rsidRDefault="00743967" w:rsidP="00743967">
      <w:pPr>
        <w:pStyle w:val="Heading6"/>
      </w:pPr>
      <w:r>
        <w:t>Using the Eclipse Project wizard</w:t>
      </w:r>
    </w:p>
    <w:p w14:paraId="48E35A78" w14:textId="669624E7" w:rsidR="00341B8D" w:rsidRDefault="00341B8D" w:rsidP="00341B8D">
      <w:pPr>
        <w:pStyle w:val="ListBullet"/>
      </w:pPr>
      <w:r>
        <w:t>In Eclipse creating a new Google App Engine project (called geeServer)</w:t>
      </w:r>
      <w:r w:rsidR="00074F3E">
        <w:t xml:space="preserve"> </w:t>
      </w:r>
    </w:p>
    <w:p w14:paraId="3857E038" w14:textId="6ABF840F" w:rsidR="00154F7F" w:rsidRDefault="00154F7F" w:rsidP="00154F7F">
      <w:pPr>
        <w:pStyle w:val="ListBullet"/>
      </w:pPr>
      <w:r>
        <w:t>Entered ‘</w:t>
      </w:r>
      <w:r w:rsidRPr="00154F7F">
        <w:t>C:\Program Files (x86)\Google\google_appengine</w:t>
      </w:r>
      <w:r>
        <w:t>’ for the Google App Engine Directory</w:t>
      </w:r>
    </w:p>
    <w:p w14:paraId="2912B173" w14:textId="3AD16E53" w:rsidR="00074F3E" w:rsidRDefault="00C7567B" w:rsidP="00341B8D">
      <w:pPr>
        <w:pStyle w:val="ListBullet"/>
      </w:pPr>
      <w:r>
        <w:t>T</w:t>
      </w:r>
      <w:r w:rsidR="00074F3E">
        <w:t>icked all the referenced Python libraries and selected a HelloWorld sample</w:t>
      </w:r>
    </w:p>
    <w:p w14:paraId="503A2F61" w14:textId="48A2C202" w:rsidR="00154F7F" w:rsidRDefault="00154F7F" w:rsidP="00341B8D">
      <w:pPr>
        <w:pStyle w:val="ListBullet"/>
      </w:pPr>
      <w:r>
        <w:t xml:space="preserve">Entered </w:t>
      </w:r>
      <w:r w:rsidR="006B6EF4">
        <w:t>geeimageserver</w:t>
      </w:r>
      <w:r>
        <w:t xml:space="preserve"> as the application id registered for this project</w:t>
      </w:r>
    </w:p>
    <w:p w14:paraId="0A51DA4F" w14:textId="50CADC4F" w:rsidR="00154F7F" w:rsidRDefault="00154F7F" w:rsidP="00341B8D">
      <w:pPr>
        <w:pStyle w:val="ListBullet"/>
      </w:pPr>
      <w:r>
        <w:t>Chose the ‘Hello Webapp World’ template</w:t>
      </w:r>
    </w:p>
    <w:p w14:paraId="317DF48F" w14:textId="481BD336" w:rsidR="00743967" w:rsidRDefault="00743967" w:rsidP="00743967">
      <w:pPr>
        <w:pStyle w:val="Heading6"/>
      </w:pPr>
      <w:r>
        <w:t>Configuring the project</w:t>
      </w:r>
    </w:p>
    <w:p w14:paraId="105C3775" w14:textId="3CC84BCF" w:rsidR="00154F7F" w:rsidRDefault="00154F7F" w:rsidP="00341B8D">
      <w:pPr>
        <w:pStyle w:val="ListBullet"/>
      </w:pPr>
      <w:r>
        <w:t>Renamed HelloWorld.py to server.py</w:t>
      </w:r>
    </w:p>
    <w:p w14:paraId="11729067" w14:textId="78D964F4" w:rsidR="00154F7F" w:rsidRDefault="00154F7F" w:rsidP="00341B8D">
      <w:pPr>
        <w:pStyle w:val="ListBullet"/>
      </w:pPr>
      <w:r>
        <w:t>Updated the yaml file</w:t>
      </w:r>
      <w:r w:rsidR="00ED0ABE">
        <w:t>:</w:t>
      </w:r>
    </w:p>
    <w:p w14:paraId="2E3FB173" w14:textId="77777777" w:rsidR="00ED0ABE" w:rsidRDefault="00ED0ABE" w:rsidP="00397DAF">
      <w:pPr>
        <w:pStyle w:val="Code"/>
      </w:pPr>
      <w:r>
        <w:t>application: geeimageserver</w:t>
      </w:r>
    </w:p>
    <w:p w14:paraId="5C876769" w14:textId="77777777" w:rsidR="00ED0ABE" w:rsidRDefault="00ED0ABE" w:rsidP="00397DAF">
      <w:pPr>
        <w:pStyle w:val="Code"/>
      </w:pPr>
      <w:r>
        <w:t>version: 1</w:t>
      </w:r>
    </w:p>
    <w:p w14:paraId="519710CB" w14:textId="77777777" w:rsidR="00ED0ABE" w:rsidRDefault="00ED0ABE" w:rsidP="00397DAF">
      <w:pPr>
        <w:pStyle w:val="Code"/>
      </w:pPr>
      <w:r>
        <w:t>runtime: python27</w:t>
      </w:r>
    </w:p>
    <w:p w14:paraId="2B6C19EF" w14:textId="77777777" w:rsidR="00ED0ABE" w:rsidRDefault="00ED0ABE" w:rsidP="00397DAF">
      <w:pPr>
        <w:pStyle w:val="Code"/>
      </w:pPr>
      <w:r>
        <w:t>api_version: 1</w:t>
      </w:r>
    </w:p>
    <w:p w14:paraId="6D2BA5A9" w14:textId="77777777" w:rsidR="00ED0ABE" w:rsidRDefault="00ED0ABE" w:rsidP="00397DAF">
      <w:pPr>
        <w:pStyle w:val="Code"/>
      </w:pPr>
      <w:r>
        <w:t>threadsafe: false</w:t>
      </w:r>
    </w:p>
    <w:p w14:paraId="3E7F3B4E" w14:textId="77777777" w:rsidR="00ED0ABE" w:rsidRDefault="00ED0ABE" w:rsidP="00397DAF">
      <w:pPr>
        <w:pStyle w:val="Code"/>
      </w:pPr>
    </w:p>
    <w:p w14:paraId="3213035E" w14:textId="77777777" w:rsidR="00ED0ABE" w:rsidRDefault="00ED0ABE" w:rsidP="00397DAF">
      <w:pPr>
        <w:pStyle w:val="Code"/>
      </w:pPr>
      <w:r>
        <w:t>handlers:</w:t>
      </w:r>
    </w:p>
    <w:p w14:paraId="1E74F36F" w14:textId="77777777" w:rsidR="00ED0ABE" w:rsidRDefault="00ED0ABE" w:rsidP="00397DAF">
      <w:pPr>
        <w:pStyle w:val="Code"/>
      </w:pPr>
      <w:r>
        <w:t>- url: /.*</w:t>
      </w:r>
    </w:p>
    <w:p w14:paraId="679177FA" w14:textId="07ABAB57" w:rsidR="00ED0ABE" w:rsidRDefault="00ED0ABE" w:rsidP="00397DAF">
      <w:pPr>
        <w:pStyle w:val="Code"/>
      </w:pPr>
      <w:r>
        <w:t xml:space="preserve">  script: server.py</w:t>
      </w:r>
    </w:p>
    <w:p w14:paraId="6E82A079" w14:textId="24A5E41D" w:rsidR="00743967" w:rsidRDefault="00743967" w:rsidP="00743967">
      <w:pPr>
        <w:pStyle w:val="Heading6"/>
      </w:pPr>
      <w:r>
        <w:t>Running the project</w:t>
      </w:r>
    </w:p>
    <w:p w14:paraId="24532457" w14:textId="7B892390" w:rsidR="00743967" w:rsidRDefault="00743967" w:rsidP="00743967">
      <w:pPr>
        <w:pStyle w:val="BodyText2"/>
      </w:pPr>
      <w:r>
        <w:t>Right click the project and select Run As | Google App Run</w:t>
      </w:r>
    </w:p>
    <w:p w14:paraId="2EC94C84" w14:textId="572653AE" w:rsidR="00743967" w:rsidRDefault="00743967" w:rsidP="00743967">
      <w:pPr>
        <w:pStyle w:val="Heading6"/>
      </w:pPr>
      <w:r>
        <w:t>Deploying</w:t>
      </w:r>
    </w:p>
    <w:p w14:paraId="74652A87" w14:textId="35C6D6B3" w:rsidR="00743967" w:rsidRDefault="00743967" w:rsidP="00743967">
      <w:pPr>
        <w:pStyle w:val="BodyText2"/>
      </w:pPr>
      <w:r>
        <w:t>Right click the project and select Pydev: Google App Engine | Upload</w:t>
      </w:r>
      <w:r w:rsidR="00700EFC">
        <w:t>. This is being blocked by the JRC proxy on 29/7/16.</w:t>
      </w:r>
      <w:r w:rsidR="004129D5">
        <w:t xml:space="preserve"> See </w:t>
      </w:r>
      <w:r w:rsidR="004129D5">
        <w:fldChar w:fldCharType="begin"/>
      </w:r>
      <w:r w:rsidR="004129D5">
        <w:instrText xml:space="preserve"> REF _Ref457547926 \h </w:instrText>
      </w:r>
      <w:r w:rsidR="004129D5">
        <w:fldChar w:fldCharType="separate"/>
      </w:r>
      <w:r w:rsidR="00EA3299">
        <w:t>Setting a Proxy in Python</w:t>
      </w:r>
      <w:r w:rsidR="004129D5">
        <w:fldChar w:fldCharType="end"/>
      </w:r>
      <w:r w:rsidR="004129D5">
        <w:t>).</w:t>
      </w:r>
    </w:p>
    <w:p w14:paraId="4A35FB6E" w14:textId="25EE1961" w:rsidR="00743967" w:rsidRDefault="00743967" w:rsidP="00FA604F">
      <w:pPr>
        <w:pStyle w:val="Heading6"/>
      </w:pPr>
      <w:r>
        <w:t>Adding third-party libraries</w:t>
      </w:r>
    </w:p>
    <w:p w14:paraId="6FFCE62E" w14:textId="54175B76" w:rsidR="00FA604F" w:rsidRDefault="00FA604F" w:rsidP="00FA604F">
      <w:pPr>
        <w:pStyle w:val="Heading7"/>
      </w:pPr>
      <w:r>
        <w:t>Using the GAE recommended way</w:t>
      </w:r>
    </w:p>
    <w:p w14:paraId="051059A0" w14:textId="77777777" w:rsidR="009D3597" w:rsidRDefault="009D3597" w:rsidP="009D3597">
      <w:pPr>
        <w:pStyle w:val="BodyText2"/>
      </w:pPr>
      <w:r>
        <w:t xml:space="preserve">Follow the instructions </w:t>
      </w:r>
      <w:hyperlink r:id="rId544" w:anchor="vendoring" w:history="1">
        <w:r w:rsidRPr="00AA1F04">
          <w:rPr>
            <w:rStyle w:val="Hyperlink"/>
          </w:rPr>
          <w:t>here</w:t>
        </w:r>
      </w:hyperlink>
      <w:r>
        <w:t xml:space="preserve">. </w:t>
      </w:r>
    </w:p>
    <w:p w14:paraId="5F4B02AD" w14:textId="77777777" w:rsidR="009D3597" w:rsidRDefault="009D3597" w:rsidP="009D3597">
      <w:pPr>
        <w:pStyle w:val="ListBullet"/>
      </w:pPr>
      <w:r>
        <w:t>Creating a new folder called lib</w:t>
      </w:r>
    </w:p>
    <w:p w14:paraId="6A0590A8" w14:textId="5CC94CE5" w:rsidR="00341B8D" w:rsidRDefault="00341B8D" w:rsidP="00341B8D">
      <w:pPr>
        <w:pStyle w:val="ListBullet"/>
      </w:pPr>
      <w:r>
        <w:t>In the cmd line</w:t>
      </w:r>
      <w:r w:rsidR="009D3597">
        <w:t xml:space="preserve"> install</w:t>
      </w:r>
      <w:r>
        <w:t xml:space="preserve"> the gee api:</w:t>
      </w:r>
    </w:p>
    <w:p w14:paraId="33CF3CC2" w14:textId="473A77A0" w:rsidR="00341B8D" w:rsidRDefault="00341B8D" w:rsidP="00397DAF">
      <w:pPr>
        <w:pStyle w:val="Unix"/>
      </w:pPr>
      <w:r>
        <w:t>E:\cottaan\My Documents\github repos\geeServer&gt;pip</w:t>
      </w:r>
      <w:r w:rsidR="00842AA3">
        <w:t xml:space="preserve"> install -t lib earthengine-api</w:t>
      </w:r>
    </w:p>
    <w:p w14:paraId="654B6A30" w14:textId="4F3368D9" w:rsidR="00842AA3" w:rsidRDefault="00842AA3" w:rsidP="00842AA3">
      <w:pPr>
        <w:pStyle w:val="ListBullet"/>
      </w:pPr>
      <w:r>
        <w:t>Created a file called and added this:</w:t>
      </w:r>
    </w:p>
    <w:p w14:paraId="126A23A0" w14:textId="77777777" w:rsidR="00842AA3" w:rsidRDefault="00842AA3" w:rsidP="00397DAF">
      <w:pPr>
        <w:pStyle w:val="Code"/>
      </w:pPr>
      <w:r>
        <w:t>from google.appengine.ext import vendor</w:t>
      </w:r>
    </w:p>
    <w:p w14:paraId="0CE562CE" w14:textId="77777777" w:rsidR="00842AA3" w:rsidRDefault="00842AA3" w:rsidP="00397DAF">
      <w:pPr>
        <w:pStyle w:val="Code"/>
      </w:pPr>
    </w:p>
    <w:p w14:paraId="570C3CB8" w14:textId="77777777" w:rsidR="00842AA3" w:rsidRDefault="00842AA3" w:rsidP="00397DAF">
      <w:pPr>
        <w:pStyle w:val="Code"/>
      </w:pPr>
      <w:r>
        <w:t># Add any libraries installed in the "lib" folder.</w:t>
      </w:r>
    </w:p>
    <w:p w14:paraId="1863FED1" w14:textId="0B824E6A" w:rsidR="00842AA3" w:rsidRDefault="00842AA3" w:rsidP="00397DAF">
      <w:pPr>
        <w:pStyle w:val="Code"/>
      </w:pPr>
      <w:r>
        <w:t>vendor.add('lib')</w:t>
      </w:r>
    </w:p>
    <w:p w14:paraId="1A690306" w14:textId="6F915ED3" w:rsidR="00B91D5C" w:rsidRDefault="00B91D5C" w:rsidP="00B91D5C">
      <w:pPr>
        <w:pStyle w:val="BodyText2"/>
      </w:pPr>
      <w:r>
        <w:t>But when I run anything it cant find the ee library.</w:t>
      </w:r>
      <w:r w:rsidR="00924917">
        <w:t xml:space="preserve"> Couldn’t get this to work so will just put the installed folders straight into the project root.</w:t>
      </w:r>
    </w:p>
    <w:p w14:paraId="4F860E7C" w14:textId="75239802" w:rsidR="00FA604F" w:rsidRDefault="00FA604F" w:rsidP="002B45F4">
      <w:pPr>
        <w:pStyle w:val="Heading7"/>
      </w:pPr>
      <w:r>
        <w:t>Putting the installed folders</w:t>
      </w:r>
      <w:r w:rsidR="002B45F4">
        <w:t xml:space="preserve"> straight into the project root</w:t>
      </w:r>
    </w:p>
    <w:p w14:paraId="1F1C9550" w14:textId="1B51E422" w:rsidR="00FA604F" w:rsidRDefault="00FA604F" w:rsidP="00FA604F">
      <w:pPr>
        <w:pStyle w:val="BodyText2"/>
      </w:pPr>
      <w:r>
        <w:t>This is what worked for me!</w:t>
      </w:r>
    </w:p>
    <w:p w14:paraId="5C5F3FF0" w14:textId="14494026" w:rsidR="000A5652" w:rsidRDefault="000A5652" w:rsidP="000A5652">
      <w:pPr>
        <w:pStyle w:val="Heading6"/>
      </w:pPr>
      <w:r>
        <w:t>Adding GEE Code</w:t>
      </w:r>
    </w:p>
    <w:p w14:paraId="17A191ED" w14:textId="572B010C" w:rsidR="00B6242A" w:rsidRPr="000A5652" w:rsidRDefault="00E137A5" w:rsidP="000A5652">
      <w:pPr>
        <w:pStyle w:val="BodyText2"/>
      </w:pPr>
      <w:r>
        <w:t>P</w:t>
      </w:r>
      <w:r w:rsidR="00137A1D">
        <w:t>yproj is not supported on GAE as it is not native python code.</w:t>
      </w:r>
      <w:r w:rsidR="00D17568">
        <w:t xml:space="preserve"> </w:t>
      </w:r>
      <w:r w:rsidR="008F047A">
        <w:t>We need to convert between EPSG:102100 and EPSG:4326.</w:t>
      </w:r>
      <w:r w:rsidR="00434CCA">
        <w:t xml:space="preserve"> Added some simple functions to do this.</w:t>
      </w:r>
    </w:p>
    <w:p w14:paraId="4B1FB5B8" w14:textId="77777777" w:rsidR="00AC7B1A" w:rsidRDefault="00AC7B1A" w:rsidP="00AC7B1A">
      <w:pPr>
        <w:pStyle w:val="Heading5"/>
      </w:pPr>
      <w:r>
        <w:t>Debugging</w:t>
      </w:r>
    </w:p>
    <w:p w14:paraId="1A8B2D63" w14:textId="354CF6B7" w:rsidR="00AC7B1A" w:rsidRDefault="00AC7B1A" w:rsidP="00AC7B1A">
      <w:pPr>
        <w:pStyle w:val="BodyText2"/>
      </w:pPr>
      <w:r>
        <w:lastRenderedPageBreak/>
        <w:t>You can actually debug Google App Engine applications:</w:t>
      </w:r>
    </w:p>
    <w:p w14:paraId="6858E4C3" w14:textId="573A4608" w:rsidR="00AC7B1A" w:rsidRDefault="00AC7B1A" w:rsidP="00AC7B1A">
      <w:pPr>
        <w:pStyle w:val="ListBullet2"/>
      </w:pPr>
      <w:r>
        <w:t>Open the project in Eclipse</w:t>
      </w:r>
    </w:p>
    <w:p w14:paraId="64A19735" w14:textId="2D002B99" w:rsidR="00AC7B1A" w:rsidRDefault="00AC7B1A" w:rsidP="00AC7B1A">
      <w:pPr>
        <w:pStyle w:val="ListBullet2"/>
      </w:pPr>
      <w:r>
        <w:t xml:space="preserve">Debug the project as a Google App Engine </w:t>
      </w:r>
    </w:p>
    <w:p w14:paraId="7A955C4D" w14:textId="25BAC597" w:rsidR="00AC7B1A" w:rsidRDefault="00AC7B1A" w:rsidP="00AC7B1A">
      <w:pPr>
        <w:pStyle w:val="ListBullet2"/>
      </w:pPr>
      <w:r>
        <w:t xml:space="preserve">Set a breakpoint in the url handling module, e.g. </w:t>
      </w:r>
      <w:r w:rsidRPr="00AC7B1A">
        <w:t>app = webapp2.WSGIApplication(</w:t>
      </w:r>
    </w:p>
    <w:p w14:paraId="0F05B288" w14:textId="68C846FF" w:rsidR="00AC7B1A" w:rsidRPr="00AC7B1A" w:rsidRDefault="00AC7B1A" w:rsidP="00AC7B1A">
      <w:pPr>
        <w:pStyle w:val="ListBullet2"/>
      </w:pPr>
      <w:r>
        <w:t xml:space="preserve">Call the page in a browser and the </w:t>
      </w:r>
      <w:r w:rsidR="00CE463A">
        <w:t>code will debug</w:t>
      </w:r>
    </w:p>
    <w:p w14:paraId="30A4D5FF" w14:textId="5E5F0B00" w:rsidR="00240525" w:rsidRDefault="00240525" w:rsidP="00324C76">
      <w:pPr>
        <w:pStyle w:val="Heading5"/>
      </w:pPr>
      <w:r>
        <w:t>Issues</w:t>
      </w:r>
    </w:p>
    <w:p w14:paraId="7A986242" w14:textId="27A70481" w:rsidR="00704A70" w:rsidRDefault="00704A70" w:rsidP="00324C76">
      <w:pPr>
        <w:pStyle w:val="Heading6"/>
      </w:pPr>
      <w:r w:rsidRPr="00704A70">
        <w:t>ImportError: No module named webapp2</w:t>
      </w:r>
    </w:p>
    <w:p w14:paraId="1D03531C" w14:textId="56F3275F" w:rsidR="00704A70" w:rsidRDefault="00704A70" w:rsidP="00704A70">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D45766F" w14:textId="6CDD7386" w:rsidR="00324C76" w:rsidRDefault="00324C76" w:rsidP="00324C76">
      <w:pPr>
        <w:pStyle w:val="Heading6"/>
      </w:pPr>
      <w:r>
        <w:t>Uploading errors</w:t>
      </w:r>
    </w:p>
    <w:p w14:paraId="011CEFE1" w14:textId="05A13D05" w:rsidR="00324C76" w:rsidRDefault="00324C76" w:rsidP="00324C76">
      <w:pPr>
        <w:pStyle w:val="BodyText2"/>
      </w:pPr>
      <w:r>
        <w:t>On 19/4/16 I tried to upload the geeImageServer app from PyDev and it failed and went to the following website:</w:t>
      </w:r>
    </w:p>
    <w:p w14:paraId="48A539A5" w14:textId="361A4158" w:rsidR="00324C76" w:rsidRDefault="00324C76" w:rsidP="00324C76">
      <w:pPr>
        <w:pStyle w:val="BodyText2"/>
      </w:pPr>
      <w:r>
        <w:rPr>
          <w:noProof/>
          <w:lang w:bidi="ar-SA"/>
        </w:rPr>
        <w:drawing>
          <wp:inline distT="0" distB="0" distL="0" distR="0" wp14:anchorId="22715C06" wp14:editId="7A33F6CC">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40F1A9E" w14:textId="2CE181ED" w:rsidR="000409CE" w:rsidRPr="00324C76" w:rsidRDefault="00324C76" w:rsidP="00324C76">
      <w:pPr>
        <w:pStyle w:val="BodyText2"/>
      </w:pPr>
      <w:r>
        <w:t xml:space="preserve">It was logged in as </w:t>
      </w:r>
      <w:hyperlink r:id="rId546" w:history="1">
        <w:r w:rsidRPr="00BF7AD8">
          <w:rPr>
            <w:rStyle w:val="Hyperlink"/>
          </w:rPr>
          <w:t>a.cottam@gmail.com</w:t>
        </w:r>
      </w:hyperlink>
      <w:r>
        <w:t xml:space="preserve"> and so the service account was still failing to upload.</w:t>
      </w:r>
      <w:r w:rsidR="000409CE">
        <w:t xml:space="preserve"> Trying to go to the consent page on </w:t>
      </w:r>
      <w:hyperlink r:id="rId547" w:history="1">
        <w:r w:rsidR="000409CE" w:rsidRPr="00BF7AD8">
          <w:rPr>
            <w:rStyle w:val="Hyperlink"/>
          </w:rPr>
          <w:t>https://console.developers.google.com</w:t>
        </w:r>
      </w:hyperlink>
      <w:r w:rsidR="000409CE">
        <w:t xml:space="preserve"> but it is saying Server Error, There is a problem at our end.</w:t>
      </w:r>
      <w:r w:rsidR="000409CE" w:rsidRPr="00324C76">
        <w:t xml:space="preserve"> </w:t>
      </w:r>
      <w:r w:rsidR="008A70DD">
        <w:t>I left the Upload form open for ages and it worked!!!!</w:t>
      </w:r>
    </w:p>
    <w:p w14:paraId="275A18BC" w14:textId="0FE09D42" w:rsidR="002C7E61" w:rsidRDefault="002C7E61" w:rsidP="002C7E61">
      <w:pPr>
        <w:pStyle w:val="Heading6"/>
      </w:pPr>
      <w:r w:rsidRPr="002C7E61">
        <w:t>HTTP Error 404: Not Found</w:t>
      </w:r>
      <w:r>
        <w:t xml:space="preserve"> when running PyDev: Google App Run</w:t>
      </w:r>
    </w:p>
    <w:p w14:paraId="02DA6851" w14:textId="69BFAA61" w:rsidR="002C7E61" w:rsidRPr="002C7E61" w:rsidRDefault="002C7E61" w:rsidP="002C7E61">
      <w:pPr>
        <w:pStyle w:val="BodyText2"/>
      </w:pPr>
      <w:r>
        <w:t xml:space="preserve">You will get this error if Python is using a Proxy (See </w:t>
      </w:r>
      <w:r>
        <w:fldChar w:fldCharType="begin"/>
      </w:r>
      <w:r>
        <w:instrText xml:space="preserve"> REF _Ref457547926 \h </w:instrText>
      </w:r>
      <w:r>
        <w:fldChar w:fldCharType="separate"/>
      </w:r>
      <w:r w:rsidR="00EA3299">
        <w:t>Setting a Proxy in Python</w:t>
      </w:r>
      <w:r>
        <w:fldChar w:fldCharType="end"/>
      </w:r>
      <w:r>
        <w:t>).</w:t>
      </w:r>
    </w:p>
    <w:p w14:paraId="5A2E4E88" w14:textId="77777777" w:rsidR="00AC7B1A" w:rsidRDefault="00AC7B1A" w:rsidP="00C260F9">
      <w:pPr>
        <w:pStyle w:val="Heading4"/>
      </w:pPr>
      <w:r>
        <w:t>Viewing log files</w:t>
      </w:r>
    </w:p>
    <w:p w14:paraId="3D87AB6F" w14:textId="77777777" w:rsidR="00AC7B1A" w:rsidRPr="00600327" w:rsidRDefault="00AC7B1A" w:rsidP="00AC7B1A">
      <w:pPr>
        <w:pStyle w:val="BodyText2"/>
      </w:pPr>
      <w:r>
        <w:t xml:space="preserve">They are available online! </w:t>
      </w:r>
      <w:hyperlink r:id="rId548" w:history="1">
        <w:r w:rsidRPr="00317961">
          <w:rPr>
            <w:rStyle w:val="Hyperlink"/>
          </w:rPr>
          <w:t>https://console.cloud.google.com/logs/</w:t>
        </w:r>
      </w:hyperlink>
      <w:r>
        <w:t xml:space="preserve"> </w:t>
      </w:r>
    </w:p>
    <w:p w14:paraId="6F70A191" w14:textId="6326AAE5" w:rsidR="0086394D" w:rsidRDefault="0086394D" w:rsidP="0086394D">
      <w:pPr>
        <w:pStyle w:val="Heading4"/>
      </w:pPr>
      <w:r>
        <w:t>Issues</w:t>
      </w:r>
    </w:p>
    <w:p w14:paraId="5D7704A2" w14:textId="36CFDBB7" w:rsidR="0086394D" w:rsidRDefault="0086394D" w:rsidP="0086394D">
      <w:pPr>
        <w:pStyle w:val="Heading5"/>
      </w:pPr>
      <w:r>
        <w:t>Url length</w:t>
      </w:r>
    </w:p>
    <w:p w14:paraId="39F994D7" w14:textId="7AA11E4E" w:rsidR="0086394D" w:rsidRPr="0086394D" w:rsidRDefault="0086394D" w:rsidP="0086394D">
      <w:pPr>
        <w:pStyle w:val="BodyText2"/>
      </w:pPr>
      <w:r>
        <w:t xml:space="preserve">There is a max limit on the url length that can be passed to Google App Engine of 2048 characters (see </w:t>
      </w:r>
      <w:hyperlink r:id="rId549" w:history="1">
        <w:r w:rsidRPr="0086394D">
          <w:rPr>
            <w:rStyle w:val="Hyperlink"/>
          </w:rPr>
          <w:t>here</w:t>
        </w:r>
      </w:hyperlink>
      <w:r>
        <w:t>). This is annoying as our detectExpressions for the Spectral Library tool are often longer.</w:t>
      </w:r>
      <w:r w:rsidR="00E91127">
        <w:t xml:space="preserve"> Using POST instead.</w:t>
      </w:r>
    </w:p>
    <w:p w14:paraId="18A1D0CE" w14:textId="7C55A945" w:rsidR="00261786" w:rsidRDefault="00261786" w:rsidP="00E43913">
      <w:pPr>
        <w:pStyle w:val="Heading3"/>
      </w:pPr>
      <w:r>
        <w:t xml:space="preserve">Google Cloud Storage </w:t>
      </w:r>
    </w:p>
    <w:p w14:paraId="606460B5" w14:textId="77777777" w:rsidR="00261786" w:rsidRDefault="00261786" w:rsidP="00261786">
      <w:pPr>
        <w:pStyle w:val="BodyText2"/>
      </w:pPr>
      <w:r>
        <w:t xml:space="preserve">You cannot write files to the server in GAE so you have to set up and use Google Cloud Storage. </w:t>
      </w:r>
    </w:p>
    <w:p w14:paraId="27F0A6E9" w14:textId="77777777" w:rsidR="00E64D2C" w:rsidRDefault="00E64D2C" w:rsidP="00E64D2C">
      <w:pPr>
        <w:pStyle w:val="Heading4"/>
      </w:pPr>
      <w:r>
        <w:t>Browsing files</w:t>
      </w:r>
    </w:p>
    <w:p w14:paraId="563FEF31" w14:textId="77777777" w:rsidR="00E64D2C" w:rsidRPr="00E43913" w:rsidRDefault="00E64D2C" w:rsidP="00E64D2C">
      <w:pPr>
        <w:pStyle w:val="BodyText2"/>
      </w:pPr>
      <w:r>
        <w:t xml:space="preserve">Goto the project and </w:t>
      </w:r>
    </w:p>
    <w:p w14:paraId="7D4BC40F" w14:textId="6E60D2FA" w:rsidR="00E43913" w:rsidRDefault="00E64D2C" w:rsidP="00E43913">
      <w:pPr>
        <w:pStyle w:val="Heading4"/>
      </w:pPr>
      <w:r>
        <w:t>Client Libraries</w:t>
      </w:r>
    </w:p>
    <w:p w14:paraId="38559251" w14:textId="2D827EA0" w:rsidR="005D143A" w:rsidRPr="005D143A" w:rsidRDefault="005D143A" w:rsidP="005D143A">
      <w:pPr>
        <w:pStyle w:val="BodyText2"/>
      </w:pPr>
      <w:r>
        <w:lastRenderedPageBreak/>
        <w:t xml:space="preserve">There are several client libraries for accessing GCS and the differences are described </w:t>
      </w:r>
      <w:hyperlink r:id="rId550" w:history="1">
        <w:r w:rsidRPr="005D143A">
          <w:rPr>
            <w:rStyle w:val="Hyperlink"/>
          </w:rPr>
          <w:t>here</w:t>
        </w:r>
      </w:hyperlink>
      <w:r>
        <w:t>.</w:t>
      </w:r>
    </w:p>
    <w:p w14:paraId="3D5C9DFD" w14:textId="4DACCAE0" w:rsidR="00E64D2C" w:rsidRDefault="00E64D2C" w:rsidP="00E64D2C">
      <w:pPr>
        <w:pStyle w:val="Heading5"/>
      </w:pPr>
      <w:r w:rsidRPr="001E7B39">
        <w:t>GoogleAppEngineCloudStorageClient</w:t>
      </w:r>
    </w:p>
    <w:p w14:paraId="78EFDCA5" w14:textId="3A193A90" w:rsidR="00E64D2C" w:rsidRDefault="00E64D2C" w:rsidP="00E64D2C">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525CD80" w14:textId="29D833B1" w:rsidR="00E64D2C" w:rsidRDefault="00E64D2C" w:rsidP="00E64D2C">
      <w:pPr>
        <w:pStyle w:val="BodyText2"/>
      </w:pPr>
      <w:r>
        <w:t xml:space="preserve">To install the client library </w:t>
      </w:r>
      <w:r w:rsidR="0057279F">
        <w:t xml:space="preserve">in App Engine </w:t>
      </w:r>
      <w:r>
        <w:t xml:space="preserve">(following instructions </w:t>
      </w:r>
      <w:hyperlink r:id="rId551" w:anchor="installing_a_library" w:history="1">
        <w:r w:rsidRPr="001E7B39">
          <w:rPr>
            <w:rStyle w:val="Hyperlink"/>
          </w:rPr>
          <w:t>here</w:t>
        </w:r>
      </w:hyperlink>
      <w:r>
        <w:t>):</w:t>
      </w:r>
    </w:p>
    <w:p w14:paraId="36497221" w14:textId="77777777" w:rsidR="00E64D2C" w:rsidRDefault="00E64D2C" w:rsidP="00E64D2C">
      <w:pPr>
        <w:pStyle w:val="ListBullet2"/>
      </w:pPr>
      <w:r>
        <w:t>Create a folder in the app engine project called ‘lib’</w:t>
      </w:r>
    </w:p>
    <w:p w14:paraId="3AAC3288" w14:textId="77777777" w:rsidR="00E64D2C" w:rsidRDefault="00E64D2C" w:rsidP="00E64D2C">
      <w:pPr>
        <w:pStyle w:val="ListBullet2"/>
      </w:pPr>
      <w:r>
        <w:t>Create a file in the project root called ‘</w:t>
      </w:r>
      <w:r w:rsidRPr="001E7B39">
        <w:t>appengine_config.py</w:t>
      </w:r>
      <w:r>
        <w:t>’</w:t>
      </w:r>
    </w:p>
    <w:p w14:paraId="7B1B5D60" w14:textId="77777777" w:rsidR="00E64D2C" w:rsidRDefault="00E64D2C" w:rsidP="00E64D2C">
      <w:pPr>
        <w:pStyle w:val="ListBullet2"/>
      </w:pPr>
      <w:r>
        <w:t xml:space="preserve">Add the text from the instructions </w:t>
      </w:r>
    </w:p>
    <w:p w14:paraId="63DA2123" w14:textId="77777777" w:rsidR="00E64D2C" w:rsidRDefault="00E64D2C" w:rsidP="00E64D2C">
      <w:pPr>
        <w:pStyle w:val="ListBullet2"/>
      </w:pPr>
      <w:r>
        <w:t xml:space="preserve">Install the client library (this puts it in the lib folder of the app engine project): </w:t>
      </w:r>
    </w:p>
    <w:p w14:paraId="42361FE5" w14:textId="77777777" w:rsidR="00E64D2C" w:rsidRDefault="00E64D2C" w:rsidP="00E64D2C">
      <w:pPr>
        <w:pStyle w:val="Unix"/>
      </w:pPr>
      <w:r w:rsidRPr="001E7B39">
        <w:t>pip install GoogleAppEngineCloudStorageClient -t "E:/cottaan/My Documents/github repos/geeImageServer/lib"</w:t>
      </w:r>
    </w:p>
    <w:p w14:paraId="31726869" w14:textId="77777777" w:rsidR="00E64D2C" w:rsidRDefault="00E64D2C" w:rsidP="00E64D2C">
      <w:pPr>
        <w:pStyle w:val="ListBullet2"/>
      </w:pPr>
      <w:r>
        <w:t xml:space="preserve">Add an import to the library (if you had to create the lib folder then you will have to </w:t>
      </w:r>
      <w:r w:rsidRPr="007B0A4F">
        <w:t>put an (empty) __init__.py in lib so that Python reads it as importable</w:t>
      </w:r>
      <w:r>
        <w:t>):</w:t>
      </w:r>
    </w:p>
    <w:p w14:paraId="0D1C6448" w14:textId="77777777" w:rsidR="00E64D2C" w:rsidRDefault="00E64D2C" w:rsidP="00E64D2C">
      <w:pPr>
        <w:pStyle w:val="Unix"/>
      </w:pPr>
      <w:r w:rsidRPr="007B0A4F">
        <w:t>import cloudstorage as gcs</w:t>
      </w:r>
    </w:p>
    <w:p w14:paraId="153FD35C" w14:textId="77777777" w:rsidR="00E64D2C" w:rsidRDefault="00E64D2C" w:rsidP="00E64D2C">
      <w:pPr>
        <w:pStyle w:val="Unix"/>
      </w:pPr>
      <w:r w:rsidRPr="005F7CD7">
        <w:t>from google.appengine.api import app_identity</w:t>
      </w:r>
    </w:p>
    <w:p w14:paraId="4C9C228C" w14:textId="77777777" w:rsidR="00E64D2C" w:rsidRPr="001E7B39" w:rsidRDefault="00E64D2C" w:rsidP="00E64D2C">
      <w:pPr>
        <w:pStyle w:val="BodyText2"/>
      </w:pPr>
      <w:r>
        <w:t>I am using the client library in the Google App Engine ‘geeimageserver’ project to write a download file to a bucket for the spectral library tool algorithms.</w:t>
      </w:r>
    </w:p>
    <w:p w14:paraId="3FCA0B91" w14:textId="740AB7A1" w:rsidR="009B6FA1" w:rsidRDefault="009B6FA1" w:rsidP="009B6FA1">
      <w:pPr>
        <w:pStyle w:val="Heading5"/>
      </w:pPr>
      <w:r>
        <w:t>Google APIs Client Library for Python</w:t>
      </w:r>
    </w:p>
    <w:p w14:paraId="0B59186D" w14:textId="692EC3EE" w:rsidR="009B6FA1" w:rsidRPr="009B6FA1" w:rsidRDefault="00082D6F" w:rsidP="009B6FA1">
      <w:pPr>
        <w:pStyle w:val="BodyText2"/>
      </w:pPr>
      <w:hyperlink r:id="rId552" w:history="1">
        <w:r w:rsidR="009B6FA1" w:rsidRPr="009B6FA1">
          <w:rPr>
            <w:rStyle w:val="Hyperlink"/>
          </w:rPr>
          <w:t>This</w:t>
        </w:r>
      </w:hyperlink>
      <w:r w:rsidR="009B6FA1">
        <w:t xml:space="preserve"> is a generic client library for all the Google discovery based APIs.</w:t>
      </w:r>
    </w:p>
    <w:p w14:paraId="68535F6C" w14:textId="1CAFB963" w:rsidR="009B6FA1" w:rsidRDefault="009B6FA1" w:rsidP="009B6FA1">
      <w:pPr>
        <w:pStyle w:val="Heading5"/>
      </w:pPr>
      <w:r>
        <w:t>GCS Client Library</w:t>
      </w:r>
    </w:p>
    <w:p w14:paraId="413E3EDE" w14:textId="0BFEA491" w:rsidR="005D143A" w:rsidRDefault="005D143A" w:rsidP="005D143A">
      <w:pPr>
        <w:pStyle w:val="Heading6"/>
      </w:pPr>
      <w:r>
        <w:t>Installing</w:t>
      </w:r>
    </w:p>
    <w:p w14:paraId="495C68AF" w14:textId="77777777" w:rsidR="005D143A" w:rsidRDefault="00082D6F" w:rsidP="005D143A">
      <w:pPr>
        <w:pStyle w:val="BodyText2"/>
      </w:pPr>
      <w:hyperlink r:id="rId553" w:history="1">
        <w:r w:rsidR="005D143A" w:rsidRPr="009B6FA1">
          <w:rPr>
            <w:rStyle w:val="Hyperlink"/>
          </w:rPr>
          <w:t>This</w:t>
        </w:r>
      </w:hyperlink>
      <w:r w:rsidR="005D143A">
        <w:t xml:space="preserve"> is a client library specific to Google Cloud Storage. Installing via pip:</w:t>
      </w:r>
    </w:p>
    <w:p w14:paraId="7928CB73" w14:textId="77777777" w:rsidR="005D143A" w:rsidRDefault="005D143A" w:rsidP="005D143A">
      <w:pPr>
        <w:pStyle w:val="Unix"/>
      </w:pPr>
      <w:r w:rsidRPr="009B6FA1">
        <w:t>pip install --upgrade google-cloud-storage</w:t>
      </w:r>
    </w:p>
    <w:p w14:paraId="2D11FEBA" w14:textId="77777777" w:rsidR="005D143A" w:rsidRPr="009B6FA1" w:rsidRDefault="005D143A" w:rsidP="005D143A">
      <w:pPr>
        <w:pStyle w:val="BodyText2"/>
      </w:pPr>
      <w:r>
        <w:t xml:space="preserve">Installed to </w:t>
      </w:r>
      <w:r w:rsidRPr="00184D25">
        <w:t>c:\anaconda\lib\site-packages</w:t>
      </w:r>
      <w:r>
        <w:t>.</w:t>
      </w:r>
    </w:p>
    <w:p w14:paraId="4B424BA2" w14:textId="60B6D609" w:rsidR="005D143A" w:rsidRDefault="00E37641" w:rsidP="00E37641">
      <w:pPr>
        <w:pStyle w:val="Heading6"/>
      </w:pPr>
      <w:r>
        <w:t>Authenticating</w:t>
      </w:r>
    </w:p>
    <w:p w14:paraId="613E0E7B" w14:textId="408B843C" w:rsidR="00E37641" w:rsidRDefault="00E37641" w:rsidP="00E37641">
      <w:pPr>
        <w:pStyle w:val="BodyText2"/>
      </w:pPr>
      <w:r>
        <w:t xml:space="preserve">Following instructions </w:t>
      </w:r>
      <w:hyperlink r:id="rId554" w:anchor="overview" w:history="1">
        <w:r w:rsidRPr="00E37641">
          <w:rPr>
            <w:rStyle w:val="Hyperlink"/>
          </w:rPr>
          <w:t>here</w:t>
        </w:r>
      </w:hyperlink>
      <w:r>
        <w:t>.</w:t>
      </w:r>
    </w:p>
    <w:p w14:paraId="0C7795F0" w14:textId="5AB111F0" w:rsidR="00E37641" w:rsidRDefault="00E37641" w:rsidP="00E37641">
      <w:pPr>
        <w:pStyle w:val="ListBullet2"/>
      </w:pPr>
      <w:r>
        <w:t>C:\Users\cottaan&gt;gcloud beta auth application-default login – this installed some components</w:t>
      </w:r>
    </w:p>
    <w:p w14:paraId="435CD2FB" w14:textId="15D05318" w:rsidR="00E37641" w:rsidRDefault="00D10FA4" w:rsidP="00E37641">
      <w:pPr>
        <w:pStyle w:val="ListBullet2"/>
      </w:pPr>
      <w:r>
        <w:t>C:\Users\cottaan&gt;gcloud beta auth application-default login – went to a website where I authenticated</w:t>
      </w:r>
    </w:p>
    <w:p w14:paraId="3DF967F9" w14:textId="77777777" w:rsidR="00CC528D" w:rsidRDefault="00CC528D" w:rsidP="00CC528D">
      <w:pPr>
        <w:pStyle w:val="Unix"/>
      </w:pPr>
      <w:r>
        <w:t>C:\Users\cottaan&gt;gcloud beta auth application-default login</w:t>
      </w:r>
    </w:p>
    <w:p w14:paraId="24167ED2" w14:textId="77777777" w:rsidR="00CC528D" w:rsidRDefault="00CC528D" w:rsidP="00CC528D">
      <w:pPr>
        <w:pStyle w:val="Unix"/>
      </w:pPr>
      <w:r>
        <w:t>Your browser has been opened to visit:</w:t>
      </w:r>
    </w:p>
    <w:p w14:paraId="7CF8CA58" w14:textId="6C8D50F7" w:rsidR="00CC528D" w:rsidRDefault="00CC528D" w:rsidP="00CC528D">
      <w:pPr>
        <w:pStyle w:val="Unix"/>
      </w:pPr>
      <w:r>
        <w:t xml:space="preserve">    https://accounts.google.com/o/oauth2/auth?redirect_</w:t>
      </w:r>
      <w:r w:rsidR="00FD5EFD">
        <w:t>......</w:t>
      </w:r>
    </w:p>
    <w:p w14:paraId="57D9630B" w14:textId="77777777" w:rsidR="00CC528D" w:rsidRDefault="00CC528D" w:rsidP="00CC528D">
      <w:pPr>
        <w:pStyle w:val="Unix"/>
      </w:pPr>
      <w:r>
        <w:t>Credentials saved to file: [C:\Users\cottaan\AppData\Roaming\gcloud\application_default_credentials.json]</w:t>
      </w:r>
    </w:p>
    <w:p w14:paraId="5D15108E" w14:textId="6F830E33" w:rsidR="00CC528D" w:rsidRDefault="00CC528D" w:rsidP="00CC528D">
      <w:pPr>
        <w:pStyle w:val="Unix"/>
      </w:pPr>
      <w:r>
        <w:t>These credentials will be used by any library that requests Application Default Credentials.</w:t>
      </w:r>
    </w:p>
    <w:p w14:paraId="1D978AC1" w14:textId="77777777" w:rsidR="00FD5EFD" w:rsidRDefault="00FD5EFD" w:rsidP="00FD5EFD">
      <w:pPr>
        <w:pStyle w:val="ListBullet2"/>
      </w:pPr>
      <w:r>
        <w:t>C:\Users\cottaan&gt;gcloud auth login</w:t>
      </w:r>
    </w:p>
    <w:p w14:paraId="59B2DE83" w14:textId="77777777" w:rsidR="00FD5EFD" w:rsidRDefault="00FD5EFD" w:rsidP="00FD5EFD">
      <w:pPr>
        <w:pStyle w:val="Unix"/>
      </w:pPr>
      <w:r>
        <w:t>Your browser has been opened to visit:</w:t>
      </w:r>
    </w:p>
    <w:p w14:paraId="64EFB13A" w14:textId="026FB9D1" w:rsidR="00FD5EFD" w:rsidRDefault="00FD5EFD" w:rsidP="00FD5EFD">
      <w:pPr>
        <w:pStyle w:val="Unix"/>
      </w:pPr>
      <w:r>
        <w:t xml:space="preserve">    https://accounts.google.com/o/oauth2/auth?redirect_uri............</w:t>
      </w:r>
    </w:p>
    <w:p w14:paraId="6C0CD868" w14:textId="77777777" w:rsidR="00FD5EFD" w:rsidRDefault="00FD5EFD" w:rsidP="00FD5EFD">
      <w:pPr>
        <w:pStyle w:val="Unix"/>
      </w:pPr>
      <w:r>
        <w:t>WARNING: `gcloud auth login` no longer writes application default credentials.</w:t>
      </w:r>
    </w:p>
    <w:p w14:paraId="43D6F3AF" w14:textId="77777777" w:rsidR="00FD5EFD" w:rsidRDefault="00FD5EFD" w:rsidP="00FD5EFD">
      <w:pPr>
        <w:pStyle w:val="Unix"/>
      </w:pPr>
      <w:r>
        <w:t>If you need to use ADC, see:</w:t>
      </w:r>
    </w:p>
    <w:p w14:paraId="284F5B9D" w14:textId="77777777" w:rsidR="00FD5EFD" w:rsidRDefault="00FD5EFD" w:rsidP="00FD5EFD">
      <w:pPr>
        <w:pStyle w:val="Unix"/>
      </w:pPr>
      <w:r>
        <w:t xml:space="preserve">  gcloud auth application-default --help</w:t>
      </w:r>
    </w:p>
    <w:p w14:paraId="7D5F6A59" w14:textId="77777777" w:rsidR="00FD5EFD" w:rsidRDefault="00FD5EFD" w:rsidP="00FD5EFD">
      <w:pPr>
        <w:pStyle w:val="Unix"/>
      </w:pPr>
      <w:r>
        <w:t>You are now logged in as [a.cottam@gmail.com].</w:t>
      </w:r>
    </w:p>
    <w:p w14:paraId="507FD2EA" w14:textId="77777777" w:rsidR="00FD5EFD" w:rsidRDefault="00FD5EFD" w:rsidP="00FD5EFD">
      <w:pPr>
        <w:pStyle w:val="Unix"/>
      </w:pPr>
      <w:r>
        <w:t>Your current project is [None].  You can change this setting by running:</w:t>
      </w:r>
    </w:p>
    <w:p w14:paraId="5122CEA9" w14:textId="52CB3B24" w:rsidR="00FD5EFD" w:rsidRDefault="00FD5EFD" w:rsidP="00FD5EFD">
      <w:pPr>
        <w:pStyle w:val="Unix"/>
      </w:pPr>
      <w:r>
        <w:t xml:space="preserve">  $ gcloud config set project PROJECT_ID</w:t>
      </w:r>
    </w:p>
    <w:p w14:paraId="1C2336F8" w14:textId="77777777" w:rsidR="00FD5EFD" w:rsidRDefault="00FD5EFD" w:rsidP="00CA6281">
      <w:pPr>
        <w:pStyle w:val="ListBullet2"/>
      </w:pPr>
      <w:r>
        <w:t>C:\Users\cottaan&gt;gcloud config set project water-world</w:t>
      </w:r>
    </w:p>
    <w:p w14:paraId="0E007B46" w14:textId="77777777" w:rsidR="00FD5EFD" w:rsidRDefault="00FD5EFD" w:rsidP="00FD5EFD">
      <w:pPr>
        <w:pStyle w:val="Unix"/>
      </w:pPr>
      <w:r>
        <w:t>Updated property [core/project].</w:t>
      </w:r>
    </w:p>
    <w:p w14:paraId="0244B4F3" w14:textId="77777777" w:rsidR="00FD5EFD" w:rsidRDefault="00FD5EFD" w:rsidP="00FD5EFD">
      <w:pPr>
        <w:pStyle w:val="Unix"/>
      </w:pPr>
      <w:r>
        <w:t>C:\Users\cottaan&gt;gcloud auth login</w:t>
      </w:r>
    </w:p>
    <w:p w14:paraId="20DE74A5" w14:textId="77777777" w:rsidR="00FD5EFD" w:rsidRDefault="00FD5EFD" w:rsidP="00FD5EFD">
      <w:pPr>
        <w:pStyle w:val="Unix"/>
      </w:pPr>
      <w:r>
        <w:t>Your browser has been opened to visit:</w:t>
      </w:r>
    </w:p>
    <w:p w14:paraId="3564E01D" w14:textId="3EE40CAE" w:rsidR="00FD5EFD" w:rsidRDefault="00FD5EFD" w:rsidP="00ED64F5">
      <w:pPr>
        <w:pStyle w:val="Unix"/>
      </w:pPr>
      <w:r>
        <w:t xml:space="preserve">    https://accounts.google.com/o/oauth2/auth?</w:t>
      </w:r>
      <w:r w:rsidR="00ED64F5">
        <w:t>...</w:t>
      </w:r>
    </w:p>
    <w:p w14:paraId="79F688DB" w14:textId="77777777" w:rsidR="00FD5EFD" w:rsidRDefault="00FD5EFD" w:rsidP="00FD5EFD">
      <w:pPr>
        <w:pStyle w:val="Unix"/>
      </w:pPr>
      <w:r>
        <w:t>WARNING: `gcloud auth login` no longer writes application default credentials.</w:t>
      </w:r>
    </w:p>
    <w:p w14:paraId="01ED2EFA" w14:textId="77777777" w:rsidR="00FD5EFD" w:rsidRDefault="00FD5EFD" w:rsidP="00FD5EFD">
      <w:pPr>
        <w:pStyle w:val="Unix"/>
      </w:pPr>
      <w:r>
        <w:t>If you need to use ADC, see:</w:t>
      </w:r>
    </w:p>
    <w:p w14:paraId="032FD237" w14:textId="77777777" w:rsidR="00FD5EFD" w:rsidRDefault="00FD5EFD" w:rsidP="00FD5EFD">
      <w:pPr>
        <w:pStyle w:val="Unix"/>
      </w:pPr>
      <w:r>
        <w:t xml:space="preserve">  gcloud auth application-default --help</w:t>
      </w:r>
    </w:p>
    <w:p w14:paraId="0802181A" w14:textId="77777777" w:rsidR="00FD5EFD" w:rsidRDefault="00FD5EFD" w:rsidP="00FD5EFD">
      <w:pPr>
        <w:pStyle w:val="Unix"/>
      </w:pPr>
      <w:r>
        <w:t>You are now logged in as [a.cottam@gmail.com].</w:t>
      </w:r>
    </w:p>
    <w:p w14:paraId="53636141" w14:textId="77777777" w:rsidR="00FD5EFD" w:rsidRDefault="00FD5EFD" w:rsidP="00FD5EFD">
      <w:pPr>
        <w:pStyle w:val="Unix"/>
      </w:pPr>
      <w:r>
        <w:t>Your current project is [water-world].  You can change this setting by running:</w:t>
      </w:r>
    </w:p>
    <w:p w14:paraId="0179D062" w14:textId="2696E337" w:rsidR="00FD5EFD" w:rsidRDefault="00FD5EFD" w:rsidP="00FD5EFD">
      <w:pPr>
        <w:pStyle w:val="Unix"/>
      </w:pPr>
      <w:r>
        <w:t xml:space="preserve">  $ gcloud config set project PROJECT_ID</w:t>
      </w:r>
    </w:p>
    <w:p w14:paraId="11C4A59A" w14:textId="12751C10" w:rsidR="00CC528D" w:rsidRPr="00E37641" w:rsidRDefault="007C5B1C" w:rsidP="00CC528D">
      <w:pPr>
        <w:pStyle w:val="BodyText2"/>
      </w:pPr>
      <w:r>
        <w:t>I am using this in the tool to get all the water datasets from a bucket and downloading them.</w:t>
      </w:r>
    </w:p>
    <w:p w14:paraId="0274DDFB" w14:textId="0D852B12" w:rsidR="009025BD" w:rsidRDefault="009025BD" w:rsidP="009025BD">
      <w:pPr>
        <w:pStyle w:val="Heading4"/>
      </w:pPr>
      <w:r>
        <w:lastRenderedPageBreak/>
        <w:t>Setting public rights</w:t>
      </w:r>
    </w:p>
    <w:p w14:paraId="5874A25A" w14:textId="5AC2FF8E" w:rsidR="009025BD" w:rsidRDefault="009025BD" w:rsidP="009025BD">
      <w:pPr>
        <w:pStyle w:val="BodyText2"/>
      </w:pPr>
      <w:r>
        <w:t>To set ACL rights to all users for a particular bucket, you can use the gcloud command:</w:t>
      </w:r>
    </w:p>
    <w:p w14:paraId="03189413" w14:textId="05D2C28E" w:rsidR="009025BD" w:rsidRDefault="009025BD" w:rsidP="009025BD">
      <w:pPr>
        <w:pStyle w:val="Unix"/>
      </w:pPr>
      <w:r>
        <w:t>Andrews-MacBook-Air:~ andrewcottam$ gcloud auth login                                                       --------------this will open a browser and let you login ---- then -&gt;</w:t>
      </w:r>
    </w:p>
    <w:p w14:paraId="60F54594" w14:textId="77777777" w:rsidR="009025BD" w:rsidRDefault="009025BD" w:rsidP="009025BD">
      <w:pPr>
        <w:pStyle w:val="Unix"/>
      </w:pPr>
      <w:r>
        <w:t>Andrews-MacBook-Air:~ andrewcottam$ gsutil setdefacl public-read gs://staging.geeimageserver.appspot.com</w:t>
      </w:r>
    </w:p>
    <w:p w14:paraId="7EDED1DB" w14:textId="3C7B218D" w:rsidR="009025BD" w:rsidRPr="009025BD" w:rsidRDefault="009025BD" w:rsidP="009025BD">
      <w:pPr>
        <w:pStyle w:val="Unix"/>
      </w:pPr>
      <w:r>
        <w:t>Andrews-MacBook-Air:~ andrewcottam$ gsutil setdefacl public-read gs://geeimageserver.appspot.com</w:t>
      </w:r>
    </w:p>
    <w:p w14:paraId="41FF5A8C" w14:textId="77777777" w:rsidR="00E64D2C" w:rsidRDefault="00E64D2C" w:rsidP="00E64D2C">
      <w:pPr>
        <w:pStyle w:val="Heading4"/>
      </w:pPr>
      <w:r>
        <w:t>Setting up Cloud Storage</w:t>
      </w:r>
    </w:p>
    <w:p w14:paraId="7C418FE9" w14:textId="77777777" w:rsidR="00E64D2C" w:rsidRDefault="00E64D2C" w:rsidP="00E64D2C">
      <w:pPr>
        <w:pStyle w:val="BodyText2"/>
      </w:pPr>
      <w:r>
        <w:t xml:space="preserve">Following instructions </w:t>
      </w:r>
      <w:hyperlink r:id="rId555" w:history="1">
        <w:r w:rsidRPr="00261786">
          <w:rPr>
            <w:rStyle w:val="Hyperlink"/>
          </w:rPr>
          <w:t>here</w:t>
        </w:r>
      </w:hyperlink>
      <w:r>
        <w:t xml:space="preserve">. I am going to use the staging bucket at staging.geeimageserver.appspot.com to store temporary files. </w:t>
      </w:r>
    </w:p>
    <w:p w14:paraId="30E865B5" w14:textId="387F9F3B" w:rsidR="00E73ACB" w:rsidRDefault="00E73ACB" w:rsidP="00E73ACB">
      <w:pPr>
        <w:pStyle w:val="Heading4"/>
      </w:pPr>
      <w:r>
        <w:t>Quotas</w:t>
      </w:r>
    </w:p>
    <w:p w14:paraId="5E929589" w14:textId="7B913841" w:rsidR="00E73ACB" w:rsidRPr="00E73ACB" w:rsidRDefault="00E73ACB" w:rsidP="00E73ACB">
      <w:pPr>
        <w:pStyle w:val="BodyText2"/>
      </w:pPr>
      <w:r>
        <w:t xml:space="preserve">See </w:t>
      </w:r>
      <w:hyperlink r:id="rId556" w:anchor="Default_Gcs_Bucket" w:history="1">
        <w:r w:rsidRPr="00E73ACB">
          <w:rPr>
            <w:rStyle w:val="Hyperlink"/>
          </w:rPr>
          <w:t>here</w:t>
        </w:r>
      </w:hyperlink>
      <w:r>
        <w:t xml:space="preserve"> for the quotas for Google Cloud Storage.</w:t>
      </w:r>
    </w:p>
    <w:p w14:paraId="2A8B501C" w14:textId="77777777" w:rsidR="00117311" w:rsidRDefault="00117311" w:rsidP="00117311">
      <w:pPr>
        <w:pStyle w:val="Heading3"/>
      </w:pPr>
      <w:r>
        <w:t>Google Compute Engine</w:t>
      </w:r>
    </w:p>
    <w:p w14:paraId="3D8D138B" w14:textId="0D9AB8C0" w:rsidR="00117311" w:rsidRPr="00117311" w:rsidRDefault="00117311" w:rsidP="00117311">
      <w:pPr>
        <w:pStyle w:val="BodyText2"/>
      </w:pPr>
      <w:r>
        <w:t>I created an instance of a micro with Postgresql on it. Set up ssh at home now setting up at work.</w:t>
      </w:r>
    </w:p>
    <w:p w14:paraId="4C6EBB30" w14:textId="31915805" w:rsidR="00A36D27" w:rsidRDefault="00A36D27" w:rsidP="00A36D27">
      <w:pPr>
        <w:pStyle w:val="Heading4"/>
      </w:pPr>
      <w:r>
        <w:t>Connecting using SSH</w:t>
      </w:r>
    </w:p>
    <w:p w14:paraId="4F0FF0AF" w14:textId="57E0EE8E" w:rsidR="00A36D27" w:rsidRPr="00A36D27" w:rsidRDefault="00A36D27" w:rsidP="00A36D27">
      <w:pPr>
        <w:pStyle w:val="BodyText2"/>
      </w:pPr>
      <w:r>
        <w:t xml:space="preserve">In Windows I am following the instructions </w:t>
      </w:r>
      <w:hyperlink r:id="rId557" w:anchor="standardssh" w:history="1">
        <w:r w:rsidRPr="00A36D27">
          <w:rPr>
            <w:rStyle w:val="Hyperlink"/>
          </w:rPr>
          <w:t>here</w:t>
        </w:r>
      </w:hyperlink>
      <w:r>
        <w:t xml:space="preserve"> to connect using Putty. Using puttygen to generate a new key for my windows pc.</w:t>
      </w:r>
      <w:r w:rsidR="00672270">
        <w:t xml:space="preserve"> The ssh ports are blocked at the JRC level now (20/9/16).</w:t>
      </w:r>
    </w:p>
    <w:p w14:paraId="701059A4" w14:textId="77777777" w:rsidR="00267DF3" w:rsidRDefault="00267DF3" w:rsidP="00267DF3">
      <w:pPr>
        <w:pStyle w:val="Heading3"/>
      </w:pPr>
      <w:r>
        <w:t>Google Earth Engine</w:t>
      </w:r>
    </w:p>
    <w:p w14:paraId="342719BB" w14:textId="77777777" w:rsidR="00575245" w:rsidRDefault="00575245" w:rsidP="00575245">
      <w:pPr>
        <w:pStyle w:val="Heading4"/>
      </w:pPr>
      <w:r>
        <w:t>Algorithm development</w:t>
      </w:r>
    </w:p>
    <w:p w14:paraId="5B12FBAA" w14:textId="77777777" w:rsidR="00575245" w:rsidRDefault="00575245" w:rsidP="00575245">
      <w:pPr>
        <w:pStyle w:val="Heading5"/>
      </w:pPr>
      <w:r>
        <w:t>Cloud masks</w:t>
      </w:r>
    </w:p>
    <w:p w14:paraId="024D95B5" w14:textId="77777777" w:rsidR="00575245" w:rsidRDefault="00575245" w:rsidP="00575245">
      <w:pPr>
        <w:pStyle w:val="Heading6"/>
      </w:pPr>
      <w:r>
        <w:t>Cirrus</w:t>
      </w:r>
    </w:p>
    <w:p w14:paraId="7574F846" w14:textId="77777777" w:rsidR="00575245" w:rsidRDefault="00575245" w:rsidP="00575245">
      <w:pPr>
        <w:pStyle w:val="BodyText2"/>
      </w:pPr>
      <w:r>
        <w:t>With Landsat 8 Band 9 is dedicated to the identification of cirrus clouds and so could be used in a cloud mask. This works well for some places, like in California, but not in others like in Malaysia:</w:t>
      </w:r>
    </w:p>
    <w:p w14:paraId="23658620" w14:textId="77777777" w:rsidR="00575245" w:rsidRDefault="00575245" w:rsidP="00575245">
      <w:pPr>
        <w:pStyle w:val="BodyText2"/>
      </w:pPr>
      <w:r>
        <w:rPr>
          <w:noProof/>
          <w:lang w:bidi="ar-SA"/>
        </w:rPr>
        <w:drawing>
          <wp:inline distT="0" distB="0" distL="0" distR="0" wp14:anchorId="363FFD77" wp14:editId="4FEB93A6">
            <wp:extent cx="2934000" cy="252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1B8C23D8" wp14:editId="6A47D575">
            <wp:extent cx="2934000" cy="2520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08D74B60" w14:textId="77777777" w:rsidR="00575245" w:rsidRDefault="00575245" w:rsidP="00575245">
      <w:pPr>
        <w:pStyle w:val="BodyText2"/>
      </w:pPr>
      <w:r>
        <w:t>Landsat 8 images for California: R4 G3 B2 and R9 G9 B9 on right. Notice the visibility of cumulus clouds.</w:t>
      </w:r>
    </w:p>
    <w:p w14:paraId="46735BDF" w14:textId="77777777" w:rsidR="00575245" w:rsidRDefault="00575245" w:rsidP="00575245">
      <w:pPr>
        <w:pStyle w:val="BodyText2"/>
      </w:pPr>
      <w:r>
        <w:rPr>
          <w:noProof/>
          <w:lang w:bidi="ar-SA"/>
        </w:rPr>
        <w:lastRenderedPageBreak/>
        <w:drawing>
          <wp:inline distT="0" distB="0" distL="0" distR="0" wp14:anchorId="60D4C7FD" wp14:editId="5E09109F">
            <wp:extent cx="2923200" cy="34236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1CCF8A31" wp14:editId="60F538E4">
            <wp:extent cx="2919600" cy="3427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5298441D" w14:textId="77777777" w:rsidR="00575245" w:rsidRDefault="00575245" w:rsidP="00575245">
      <w:pPr>
        <w:pStyle w:val="BodyText2"/>
      </w:pPr>
      <w:r>
        <w:t>Landsat 8 images for Sabah: R4 G3 B2 and R9 G9 B9 on right. Notice the lack of visibility of cumulus clouds.</w:t>
      </w:r>
    </w:p>
    <w:p w14:paraId="3679FF07" w14:textId="77777777" w:rsidR="00575245" w:rsidRDefault="00575245" w:rsidP="00575245">
      <w:pPr>
        <w:pStyle w:val="BodyText2"/>
      </w:pPr>
      <w:r>
        <w:t xml:space="preserve">There are differences that are present in the top of atmosphere (TOA) dataset. </w:t>
      </w:r>
    </w:p>
    <w:p w14:paraId="01397801" w14:textId="77777777" w:rsidR="00575245" w:rsidRDefault="00575245" w:rsidP="00575245">
      <w:pPr>
        <w:pStyle w:val="Heading6"/>
      </w:pPr>
      <w:r>
        <w:t>Cumulus</w:t>
      </w:r>
    </w:p>
    <w:p w14:paraId="14BD6448" w14:textId="77777777" w:rsidR="00575245" w:rsidRDefault="00575245" w:rsidP="00575245">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40BCCE30" w14:textId="77777777" w:rsidR="00575245" w:rsidRDefault="00575245" w:rsidP="00575245">
      <w:pPr>
        <w:pStyle w:val="Code"/>
      </w:pPr>
      <w:r w:rsidRPr="00D71821">
        <w:t>image.expression("((b('B5')/b('B2'))&gt;1.4)AND(b('B2')&lt;10000)");</w:t>
      </w:r>
    </w:p>
    <w:p w14:paraId="263ED6FA" w14:textId="77777777" w:rsidR="00575245" w:rsidRDefault="00575245" w:rsidP="00575245">
      <w:pPr>
        <w:pStyle w:val="Code"/>
      </w:pPr>
      <w:r>
        <w:t>//addToMap(c_output.expression("b('B4')&gt;10000"),{bands:'B4'},'&gt;1000'); //simple threshold on B4</w:t>
      </w:r>
    </w:p>
    <w:p w14:paraId="53C9F435" w14:textId="77777777" w:rsidR="00575245" w:rsidRDefault="00575245" w:rsidP="00575245">
      <w:pPr>
        <w:pStyle w:val="Code"/>
      </w:pPr>
      <w:r>
        <w:t>//var cloudmask = image.expression("((b('B5')/b('B2'))&gt;1.4)AND(b('B2')&lt;10000)"); //ratio of b5/b4 - nir/blue</w:t>
      </w:r>
    </w:p>
    <w:p w14:paraId="05AA88B9" w14:textId="77777777" w:rsidR="00575245" w:rsidRDefault="00575245" w:rsidP="00575245">
      <w:pPr>
        <w:pStyle w:val="Code"/>
      </w:pPr>
      <w:r>
        <w:t>//var cloud_corrected = c_output.mask(cloudmask);</w:t>
      </w:r>
    </w:p>
    <w:p w14:paraId="7A4BD128" w14:textId="77777777" w:rsidR="00575245" w:rsidRDefault="00575245" w:rsidP="00575245">
      <w:pPr>
        <w:pStyle w:val="Code"/>
      </w:pPr>
      <w:r>
        <w:t>//addToMap(cloud_corrected,{bands:'B4,B3,B2', min:7000, max:10000},'C model corrected');</w:t>
      </w:r>
    </w:p>
    <w:p w14:paraId="49A3F553" w14:textId="77777777" w:rsidR="00575245" w:rsidRDefault="00575245" w:rsidP="00575245">
      <w:pPr>
        <w:pStyle w:val="Code"/>
      </w:pPr>
      <w:r>
        <w:t>//addToMap(cloud_corrected,{bands:'B4,B3,B2', min:7000, max:10000},'Cloud corrected');</w:t>
      </w:r>
    </w:p>
    <w:p w14:paraId="32074C7E" w14:textId="77777777" w:rsidR="00575245" w:rsidRDefault="00575245" w:rsidP="00575245">
      <w:pPr>
        <w:pStyle w:val="Code"/>
      </w:pPr>
      <w:r>
        <w:t>//addToMap(image.expression("b('B7')/b('B2')").select('B7','b6/b2'),{},'B7/B2'); //ratio of b5/b4 - nir/blue</w:t>
      </w:r>
    </w:p>
    <w:p w14:paraId="5D0E415B" w14:textId="77777777" w:rsidR="00575245" w:rsidRDefault="00575245" w:rsidP="00575245">
      <w:pPr>
        <w:pStyle w:val="Code"/>
      </w:pPr>
      <w:r>
        <w:t>//addToMap(image.expression("(b('B5')-b('B4'))/(b('B5')+b('B4'))"),{min:0,max:1},'ndvi'); //ratio of b5/b4 - nir/blue</w:t>
      </w:r>
    </w:p>
    <w:p w14:paraId="06EE3A1F" w14:textId="77777777" w:rsidR="00575245" w:rsidRDefault="00575245" w:rsidP="00575245">
      <w:pPr>
        <w:pStyle w:val="Code"/>
      </w:pPr>
      <w:r>
        <w:t>//addToMap(image.expression("(b('B7')-b('B5'))/(b('B7')+b('B5'))"),{min:-1,max:1},'ndwi'); //ratio of b5/b4 - nir/blue</w:t>
      </w:r>
    </w:p>
    <w:p w14:paraId="7C38669D" w14:textId="77777777" w:rsidR="00575245" w:rsidRDefault="00575245" w:rsidP="00575245">
      <w:pPr>
        <w:pStyle w:val="BodyText2"/>
      </w:pPr>
      <w:r>
        <w:t xml:space="preserve">But, cant we just use the BQA band from the Landsat 8 image? Details </w:t>
      </w:r>
      <w:hyperlink r:id="rId562" w:history="1">
        <w:r w:rsidRPr="007173BA">
          <w:rPr>
            <w:rStyle w:val="Hyperlink"/>
          </w:rPr>
          <w:t>here</w:t>
        </w:r>
      </w:hyperlink>
      <w:r>
        <w:t>. Cloud shadow is not currently populated and the accuracy does not exceed 80%.</w:t>
      </w:r>
    </w:p>
    <w:p w14:paraId="1AC58D73" w14:textId="77777777" w:rsidR="00575245" w:rsidRDefault="00575245" w:rsidP="00575245">
      <w:pPr>
        <w:pStyle w:val="BodyText2"/>
      </w:pPr>
      <w:r>
        <w:t>Here is the code in Javascript to extract a bit (bit is the bit position starting from 0) from a number (n):</w:t>
      </w:r>
    </w:p>
    <w:p w14:paraId="27D0245C" w14:textId="77777777" w:rsidR="00575245" w:rsidRDefault="00575245" w:rsidP="00575245">
      <w:pPr>
        <w:pStyle w:val="Code"/>
      </w:pPr>
      <w:r>
        <w:t>var lsb_val = Math.pow(2,lsb);</w:t>
      </w:r>
    </w:p>
    <w:p w14:paraId="770F9E02" w14:textId="77777777" w:rsidR="00575245" w:rsidRDefault="00575245" w:rsidP="00575245">
      <w:pPr>
        <w:pStyle w:val="Code"/>
      </w:pPr>
      <w:r>
        <w:t>var msb_val = Math.pow(2,lsb+1);</w:t>
      </w:r>
    </w:p>
    <w:p w14:paraId="2D2DA299" w14:textId="77777777" w:rsidR="00575245" w:rsidRDefault="00575245" w:rsidP="00575245">
      <w:pPr>
        <w:pStyle w:val="Code"/>
      </w:pPr>
      <w:r>
        <w:t>return image.expression("(2*(b('BQA')&amp;" + msb_val + ")/" + msb_val + ")+((b('BQA')&amp;" + lsb_val + ")/" + lsb_val + ")");</w:t>
      </w:r>
    </w:p>
    <w:p w14:paraId="4AC38267" w14:textId="77777777" w:rsidR="00575245" w:rsidRDefault="00575245" w:rsidP="00575245">
      <w:pPr>
        <w:pStyle w:val="BodyText2"/>
      </w:pPr>
      <w:r>
        <w:t>In Python you have to type convert the lsb_val and msb_val variables otherwise it fails:</w:t>
      </w:r>
    </w:p>
    <w:p w14:paraId="496E7372" w14:textId="77777777" w:rsidR="00575245" w:rsidRDefault="00575245" w:rsidP="00575245">
      <w:pPr>
        <w:pStyle w:val="Code"/>
      </w:pPr>
      <w:r>
        <w:t>lsb_val = int(math.pow(2,14))</w:t>
      </w:r>
    </w:p>
    <w:p w14:paraId="2D4FC7F0" w14:textId="77777777" w:rsidR="00575245" w:rsidRDefault="00575245" w:rsidP="00575245">
      <w:pPr>
        <w:pStyle w:val="Code"/>
      </w:pPr>
      <w:r>
        <w:t>msb_val = int(math.pow(2,15))</w:t>
      </w:r>
    </w:p>
    <w:p w14:paraId="68B60EC3" w14:textId="77777777" w:rsidR="00575245" w:rsidRDefault="00575245" w:rsidP="00575245">
      <w:pPr>
        <w:pStyle w:val="Code"/>
      </w:pPr>
      <w:r>
        <w:t>cloud_corrected_image = image.expression("(2*(b('BQA')&amp;" + str(msb_val) + ")/" + str(msb_val) + ")+((b('BQA')&amp;" + str(lsb_val) + ")/" + str(lsb_val) + ")")</w:t>
      </w:r>
    </w:p>
    <w:p w14:paraId="2B61411B" w14:textId="77777777" w:rsidR="00575245" w:rsidRDefault="00575245" w:rsidP="00575245">
      <w:pPr>
        <w:pStyle w:val="BodyText2"/>
      </w:pPr>
      <w:r>
        <w:t>However, there are some problems with the BQA band - you cant for example use it for an image collection as it cant be sensibly reduced so you have to remove the cloud from each scene before you reduce the images.</w:t>
      </w:r>
    </w:p>
    <w:p w14:paraId="4D0B82B9" w14:textId="77777777" w:rsidR="00575245" w:rsidRDefault="00575245" w:rsidP="00575245">
      <w:pPr>
        <w:pStyle w:val="Heading7"/>
      </w:pPr>
      <w:r>
        <w:t>Removing with temporal composites</w:t>
      </w:r>
    </w:p>
    <w:p w14:paraId="4DA2CBD9" w14:textId="77777777" w:rsidR="00575245" w:rsidRPr="008C6DC4" w:rsidRDefault="00575245" w:rsidP="00575245">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79731919" w14:textId="77777777" w:rsidR="00575245" w:rsidRDefault="00575245" w:rsidP="00575245">
      <w:pPr>
        <w:pStyle w:val="Heading7"/>
      </w:pPr>
      <w:r>
        <w:lastRenderedPageBreak/>
        <w:t>Removing with a reverse mask</w:t>
      </w:r>
    </w:p>
    <w:p w14:paraId="4F96C90B" w14:textId="77777777" w:rsidR="00575245" w:rsidRDefault="00575245" w:rsidP="00575245">
      <w:pPr>
        <w:pStyle w:val="BodyText2"/>
      </w:pPr>
      <w:r>
        <w:t>We are using a reverse mask to remove the cloud in the water detection. On the left is a tightly restricted cloud space – on the right a wider one (</w:t>
      </w:r>
      <w:r w:rsidRPr="00F82E56">
        <w:t>LANDSAT_8 2013-09-07</w:t>
      </w:r>
      <w:r>
        <w:t>):</w:t>
      </w:r>
    </w:p>
    <w:p w14:paraId="66AB99AA" w14:textId="77777777" w:rsidR="00575245" w:rsidRDefault="00575245" w:rsidP="00575245">
      <w:pPr>
        <w:pStyle w:val="BodyText2"/>
      </w:pPr>
      <w:r>
        <w:rPr>
          <w:noProof/>
          <w:lang w:bidi="ar-SA"/>
        </w:rPr>
        <w:drawing>
          <wp:inline distT="0" distB="0" distL="0" distR="0" wp14:anchorId="3A945A6C" wp14:editId="685DA1AC">
            <wp:extent cx="2504955" cy="187269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6B10256A" wp14:editId="65783CDB">
            <wp:extent cx="2495170" cy="1865376"/>
            <wp:effectExtent l="0" t="0" r="63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6032F376" w14:textId="77777777" w:rsidR="00575245" w:rsidRDefault="00575245" w:rsidP="00575245">
      <w:pPr>
        <w:pStyle w:val="BodyText2"/>
      </w:pPr>
      <w:r>
        <w:rPr>
          <w:noProof/>
          <w:lang w:bidi="ar-SA"/>
        </w:rPr>
        <w:drawing>
          <wp:inline distT="0" distB="0" distL="0" distR="0" wp14:anchorId="50C38662" wp14:editId="78073BDC">
            <wp:extent cx="2598470" cy="1689811"/>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8905418" wp14:editId="63F6E938">
            <wp:extent cx="2377440" cy="1738231"/>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DB2D481" w14:textId="77777777" w:rsidR="00575245" w:rsidRDefault="00575245" w:rsidP="00575245">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708F1C25" w14:textId="77777777" w:rsidR="00575245" w:rsidRDefault="00575245" w:rsidP="00575245">
      <w:pPr>
        <w:pStyle w:val="BodyText2"/>
        <w:keepNext/>
      </w:pPr>
      <w:r>
        <w:rPr>
          <w:noProof/>
          <w:lang w:bidi="ar-SA"/>
        </w:rPr>
        <w:drawing>
          <wp:inline distT="0" distB="0" distL="0" distR="0" wp14:anchorId="125DF4A5" wp14:editId="397F159D">
            <wp:extent cx="2163854" cy="1433779"/>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3D37BBF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3</w:t>
      </w:r>
      <w:r>
        <w:fldChar w:fldCharType="end"/>
      </w:r>
      <w:r>
        <w:t xml:space="preserve"> Cloud detection issues over the sea</w:t>
      </w:r>
    </w:p>
    <w:p w14:paraId="1E33BF31" w14:textId="77777777" w:rsidR="00575245" w:rsidRPr="0061652B" w:rsidRDefault="00575245" w:rsidP="00575245">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23A6BF4" w14:textId="77777777" w:rsidR="00575245" w:rsidRDefault="00575245" w:rsidP="00575245">
      <w:pPr>
        <w:pStyle w:val="Heading5"/>
      </w:pPr>
      <w:r>
        <w:t>Image processing</w:t>
      </w:r>
    </w:p>
    <w:p w14:paraId="564C4F79" w14:textId="77777777" w:rsidR="00575245" w:rsidRPr="0078757A" w:rsidRDefault="00575245" w:rsidP="00575245">
      <w:pPr>
        <w:pStyle w:val="BodyText2"/>
      </w:pPr>
      <w:r>
        <w:t xml:space="preserve">There is a good description of convolution and kernels </w:t>
      </w:r>
      <w:hyperlink r:id="rId568" w:history="1">
        <w:r w:rsidRPr="00FA7C19">
          <w:rPr>
            <w:rStyle w:val="Hyperlink"/>
          </w:rPr>
          <w:t>here</w:t>
        </w:r>
      </w:hyperlink>
      <w:r>
        <w:t xml:space="preserve">. </w:t>
      </w:r>
    </w:p>
    <w:p w14:paraId="4891BB02" w14:textId="77777777" w:rsidR="00575245" w:rsidRDefault="00575245" w:rsidP="00575245">
      <w:pPr>
        <w:pStyle w:val="Heading6"/>
      </w:pPr>
      <w:r>
        <w:t>Edge detection</w:t>
      </w:r>
    </w:p>
    <w:p w14:paraId="19C024B4" w14:textId="77777777" w:rsidR="00575245" w:rsidRPr="005C3229" w:rsidRDefault="00575245" w:rsidP="00575245">
      <w:pPr>
        <w:pStyle w:val="BodyText2"/>
      </w:pPr>
      <w:r>
        <w:t>There are a number of edge detection algorithms available in EE. CannyEdgeDetection and a number of edge detection kernels, e.g. laplacian4.</w:t>
      </w:r>
    </w:p>
    <w:p w14:paraId="7B4CD338" w14:textId="77777777" w:rsidR="00575245" w:rsidRDefault="00575245" w:rsidP="00575245">
      <w:pPr>
        <w:pStyle w:val="Heading5"/>
      </w:pPr>
      <w:r>
        <w:lastRenderedPageBreak/>
        <w:t>Intertidal habitats</w:t>
      </w:r>
    </w:p>
    <w:p w14:paraId="4D5016A3" w14:textId="77777777" w:rsidR="00575245" w:rsidRDefault="00575245" w:rsidP="00575245">
      <w:pPr>
        <w:pStyle w:val="BodyText2"/>
      </w:pPr>
      <w:r>
        <w:t xml:space="preserve">Created a GEE sample for benthic habitats </w:t>
      </w:r>
      <w:hyperlink r:id="rId569" w:history="1">
        <w:r w:rsidRPr="005129F1">
          <w:rPr>
            <w:rStyle w:val="Hyperlink"/>
          </w:rPr>
          <w:t>here</w:t>
        </w:r>
      </w:hyperlink>
      <w:r>
        <w:t xml:space="preserve"> (called ‘Benthic mapping’).</w:t>
      </w:r>
    </w:p>
    <w:p w14:paraId="14813878" w14:textId="77777777" w:rsidR="00575245" w:rsidRDefault="00575245" w:rsidP="00575245">
      <w:pPr>
        <w:pStyle w:val="Heading6"/>
      </w:pPr>
      <w:r>
        <w:t>Mudflats</w:t>
      </w:r>
    </w:p>
    <w:p w14:paraId="3C60117C" w14:textId="77777777" w:rsidR="00575245" w:rsidRPr="00C613EC" w:rsidRDefault="00575245" w:rsidP="00575245">
      <w:pPr>
        <w:pStyle w:val="BodyText2"/>
      </w:pPr>
      <w:r>
        <w:t xml:space="preserve">There is a paper </w:t>
      </w:r>
      <w:hyperlink r:id="rId570" w:history="1">
        <w:r w:rsidRPr="00C613EC">
          <w:rPr>
            <w:rStyle w:val="Hyperlink"/>
          </w:rPr>
          <w:t>here</w:t>
        </w:r>
      </w:hyperlink>
      <w:r>
        <w:t xml:space="preserve"> that looks at muflats loss in the Yellow Sea using Landsat. Created a GEE sample </w:t>
      </w:r>
      <w:hyperlink r:id="rId571" w:history="1">
        <w:r w:rsidRPr="00C613EC">
          <w:rPr>
            <w:rStyle w:val="Hyperlink"/>
          </w:rPr>
          <w:t>here</w:t>
        </w:r>
      </w:hyperlink>
      <w:r>
        <w:t xml:space="preserve"> (called ‘Mud flats’).</w:t>
      </w:r>
    </w:p>
    <w:p w14:paraId="4C8B9D3C" w14:textId="77777777" w:rsidR="00575245" w:rsidRDefault="00575245" w:rsidP="00575245">
      <w:pPr>
        <w:pStyle w:val="Heading5"/>
      </w:pPr>
      <w:r>
        <w:t>Logging tracks</w:t>
      </w:r>
    </w:p>
    <w:p w14:paraId="231BE2D0" w14:textId="77777777" w:rsidR="00575245" w:rsidRPr="002A5D01" w:rsidRDefault="00575245" w:rsidP="00575245">
      <w:pPr>
        <w:pStyle w:val="BodyText2"/>
      </w:pPr>
      <w:r>
        <w:t>Band 7 shows logging track but not rivers!</w:t>
      </w:r>
    </w:p>
    <w:p w14:paraId="7FD8FB22" w14:textId="77777777" w:rsidR="00575245" w:rsidRDefault="00575245" w:rsidP="00575245">
      <w:pPr>
        <w:pStyle w:val="Heading5"/>
      </w:pPr>
      <w:r>
        <w:t>Temporal analysis</w:t>
      </w:r>
    </w:p>
    <w:p w14:paraId="422742AF" w14:textId="77777777" w:rsidR="00575245" w:rsidRPr="00DF1019" w:rsidRDefault="00575245" w:rsidP="00575245">
      <w:pPr>
        <w:pStyle w:val="BodyText2"/>
      </w:pPr>
      <w:r>
        <w:t>We could also use GEE for temporal analysis on image stacks at the pixel level. Let's try with a simple set of MODIS data.</w:t>
      </w:r>
    </w:p>
    <w:p w14:paraId="77360CD0" w14:textId="77777777" w:rsidR="00575245" w:rsidRDefault="00575245" w:rsidP="00575245">
      <w:pPr>
        <w:pStyle w:val="Heading5"/>
      </w:pPr>
      <w:r>
        <w:t>Topographic correction</w:t>
      </w:r>
    </w:p>
    <w:p w14:paraId="6F966E36" w14:textId="77777777" w:rsidR="00575245" w:rsidRDefault="00575245" w:rsidP="00575245">
      <w:pPr>
        <w:pStyle w:val="BodyText2"/>
      </w:pPr>
      <w:r>
        <w:t xml:space="preserve">Trying to use HSV to remove shadows. You can use </w:t>
      </w:r>
      <w:hyperlink r:id="rId572" w:history="1">
        <w:r w:rsidRPr="00C803BF">
          <w:rPr>
            <w:rStyle w:val="Hyperlink"/>
          </w:rPr>
          <w:t>this</w:t>
        </w:r>
      </w:hyperlink>
      <w:r>
        <w:t xml:space="preserve"> online tool to get hsv values from an image. Looking at HSV values.</w:t>
      </w:r>
    </w:p>
    <w:p w14:paraId="790F081F" w14:textId="77777777" w:rsidR="00575245" w:rsidRDefault="00575245" w:rsidP="00575245">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73"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50B78CDD" w14:textId="77777777" w:rsidR="00575245" w:rsidRDefault="00575245" w:rsidP="00575245">
      <w:pPr>
        <w:pStyle w:val="BodyText2"/>
      </w:pPr>
      <w:r>
        <w:rPr>
          <w:noProof/>
          <w:lang w:bidi="ar-SA"/>
        </w:rPr>
        <w:drawing>
          <wp:inline distT="0" distB="0" distL="0" distR="0" wp14:anchorId="5B6D004D" wp14:editId="7FB162C2">
            <wp:extent cx="2970000" cy="21996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4"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5326B60B" wp14:editId="0F22B0B8">
            <wp:extent cx="2973600" cy="22032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2CA3E103" w14:textId="77777777" w:rsidR="00575245" w:rsidRDefault="00575245" w:rsidP="00575245">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25FC0B0E" w14:textId="77777777" w:rsidR="00575245" w:rsidRDefault="00575245" w:rsidP="00575245">
      <w:pPr>
        <w:pStyle w:val="BodyText2"/>
      </w:pPr>
      <w:r>
        <w:rPr>
          <w:noProof/>
          <w:lang w:bidi="ar-SA"/>
        </w:rPr>
        <w:drawing>
          <wp:inline distT="0" distB="0" distL="0" distR="0" wp14:anchorId="40E24BD3" wp14:editId="4483B458">
            <wp:extent cx="1899021" cy="163773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0BAA73E1" wp14:editId="252C4566">
            <wp:extent cx="1897200" cy="1638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2E6F188C" wp14:editId="770D7910">
            <wp:extent cx="1897200" cy="1638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40DF31" w14:textId="77777777" w:rsidR="00575245" w:rsidRDefault="00575245" w:rsidP="00575245">
      <w:pPr>
        <w:pStyle w:val="Caption"/>
      </w:pPr>
      <w:r>
        <w:rPr>
          <w:noProof/>
          <w:lang w:bidi="ar-SA"/>
        </w:rPr>
        <w:lastRenderedPageBreak/>
        <w:drawing>
          <wp:inline distT="0" distB="0" distL="0" distR="0" wp14:anchorId="5AEA6295" wp14:editId="6CD4CD10">
            <wp:extent cx="1897200" cy="1638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ACBBDF9" wp14:editId="3543C74F">
            <wp:extent cx="1897200" cy="1638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0441F0FA" wp14:editId="70C66109">
            <wp:extent cx="1897200" cy="1638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40BF431A" w14:textId="77777777" w:rsidR="00575245" w:rsidRDefault="00575245" w:rsidP="00575245">
      <w:pPr>
        <w:pStyle w:val="BodyText2"/>
      </w:pPr>
      <w:r>
        <w:t>For Band 4 the coefficient is much higher. The following shows band 4 and a C correction with a coefficient of 12:</w:t>
      </w:r>
    </w:p>
    <w:p w14:paraId="047E104B" w14:textId="77777777" w:rsidR="00575245" w:rsidRDefault="00575245" w:rsidP="00575245">
      <w:pPr>
        <w:pStyle w:val="BodyText2"/>
        <w:rPr>
          <w:noProof/>
          <w:lang w:bidi="ar-SA"/>
        </w:rPr>
      </w:pPr>
      <w:r>
        <w:rPr>
          <w:noProof/>
          <w:lang w:bidi="ar-SA"/>
        </w:rPr>
        <w:drawing>
          <wp:inline distT="0" distB="0" distL="0" distR="0" wp14:anchorId="05859BA5" wp14:editId="71B0C8B4">
            <wp:extent cx="2934000" cy="25308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26109156" wp14:editId="64A4521A">
            <wp:extent cx="2934000" cy="2530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7343CA89" w14:textId="77777777" w:rsidR="00575245" w:rsidRDefault="00575245" w:rsidP="00575245">
      <w:pPr>
        <w:pStyle w:val="BodyText2"/>
        <w:rPr>
          <w:noProof/>
          <w:lang w:bidi="ar-SA"/>
        </w:rPr>
      </w:pPr>
      <w:r>
        <w:rPr>
          <w:noProof/>
          <w:lang w:bidi="ar-SA"/>
        </w:rPr>
        <w:t>Band 3 it is 9:</w:t>
      </w:r>
    </w:p>
    <w:p w14:paraId="0ABDD9F1" w14:textId="77777777" w:rsidR="00575245" w:rsidRDefault="00575245" w:rsidP="00575245">
      <w:pPr>
        <w:pStyle w:val="BodyText2"/>
      </w:pPr>
      <w:r>
        <w:rPr>
          <w:noProof/>
          <w:lang w:bidi="ar-SA"/>
        </w:rPr>
        <w:drawing>
          <wp:inline distT="0" distB="0" distL="0" distR="0" wp14:anchorId="0EEEA2B0" wp14:editId="73E3FB59">
            <wp:extent cx="2934000" cy="2534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C2E7521" wp14:editId="6D5026C3">
            <wp:extent cx="2934000" cy="2534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305EA2E1" w14:textId="77777777" w:rsidR="00575245" w:rsidRDefault="00575245" w:rsidP="00575245">
      <w:pPr>
        <w:pStyle w:val="BodyText2"/>
      </w:pPr>
      <w:r>
        <w:t>Band 2 it is 25 (and less impressive):</w:t>
      </w:r>
    </w:p>
    <w:p w14:paraId="399B71A6" w14:textId="77777777" w:rsidR="00575245" w:rsidRDefault="00575245" w:rsidP="00575245">
      <w:pPr>
        <w:pStyle w:val="BodyText2"/>
      </w:pPr>
      <w:r>
        <w:rPr>
          <w:noProof/>
          <w:lang w:bidi="ar-SA"/>
        </w:rPr>
        <w:lastRenderedPageBreak/>
        <w:drawing>
          <wp:inline distT="0" distB="0" distL="0" distR="0" wp14:anchorId="36EBF463" wp14:editId="150B4306">
            <wp:extent cx="2934000" cy="25344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6C16F479" wp14:editId="47ADC81B">
            <wp:extent cx="2934000" cy="25344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B63B3F7" w14:textId="77777777" w:rsidR="00575245" w:rsidRDefault="00575245" w:rsidP="00575245">
      <w:pPr>
        <w:pStyle w:val="BodyText2"/>
      </w:pPr>
      <w:r>
        <w:t>Band 7 is 5. Here are the results for a colour composite (432) image. The empirical rotation model proposed by Tan has similar outputs:</w:t>
      </w:r>
    </w:p>
    <w:p w14:paraId="5AFBC938" w14:textId="77777777" w:rsidR="00575245" w:rsidRDefault="00575245" w:rsidP="00575245">
      <w:pPr>
        <w:pStyle w:val="BodyText2"/>
      </w:pPr>
      <w:r>
        <w:rPr>
          <w:noProof/>
          <w:lang w:bidi="ar-SA"/>
        </w:rPr>
        <w:drawing>
          <wp:inline distT="0" distB="0" distL="0" distR="0" wp14:anchorId="70E2A147" wp14:editId="41520918">
            <wp:extent cx="2934000" cy="25344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333B191" wp14:editId="712FC4F7">
            <wp:extent cx="2934000" cy="253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86355EB" w14:textId="77777777" w:rsidR="00575245" w:rsidRDefault="00575245" w:rsidP="00575245">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90"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EA3299">
        <w:t>Image metadata</w:t>
      </w:r>
      <w:r>
        <w:fldChar w:fldCharType="end"/>
      </w:r>
      <w:r>
        <w:t>.</w:t>
      </w:r>
    </w:p>
    <w:p w14:paraId="65E3D36A" w14:textId="77777777" w:rsidR="00575245" w:rsidRDefault="00575245" w:rsidP="00575245">
      <w:pPr>
        <w:pStyle w:val="BodyText2"/>
      </w:pPr>
      <w:r>
        <w:t>One issue with the topographic correction is that all imagery disappears over water! Must investigate.</w:t>
      </w:r>
    </w:p>
    <w:p w14:paraId="70326870" w14:textId="77777777" w:rsidR="00575245" w:rsidRPr="00491F71" w:rsidRDefault="00575245" w:rsidP="00575245">
      <w:pPr>
        <w:pStyle w:val="Heading5"/>
      </w:pPr>
      <w:r>
        <w:t>Water detection</w:t>
      </w:r>
    </w:p>
    <w:p w14:paraId="58DD9635" w14:textId="77777777" w:rsidR="00575245" w:rsidRDefault="00575245" w:rsidP="00575245">
      <w:pPr>
        <w:pStyle w:val="Heading6"/>
      </w:pPr>
      <w:r>
        <w:t>Using MODIS</w:t>
      </w:r>
    </w:p>
    <w:p w14:paraId="47D86378" w14:textId="77777777" w:rsidR="00575245" w:rsidRDefault="00575245" w:rsidP="00575245">
      <w:pPr>
        <w:pStyle w:val="BodyText2"/>
      </w:pPr>
      <w:r>
        <w:t>Jean-Francois has implemented a MODIS compositing algorithm as a first step to detect water bodies. There are some issues:</w:t>
      </w:r>
    </w:p>
    <w:p w14:paraId="536CC1DE" w14:textId="77777777" w:rsidR="00575245" w:rsidRDefault="00575245" w:rsidP="00575245">
      <w:pPr>
        <w:pStyle w:val="ListBullet"/>
      </w:pPr>
      <w:r>
        <w:t>There is Terra data (indicated by the prefix MOD in GEE) but the Acqua (</w:t>
      </w:r>
      <w:r w:rsidRPr="00491F71">
        <w:t>MYD</w:t>
      </w:r>
      <w:r>
        <w:t xml:space="preserve"> prefix) data only goes back to aout 2012</w:t>
      </w:r>
    </w:p>
    <w:p w14:paraId="0E56423C" w14:textId="77777777" w:rsidR="00575245" w:rsidRDefault="00575245" w:rsidP="00575245">
      <w:pPr>
        <w:pStyle w:val="ListBullet"/>
      </w:pPr>
      <w:r>
        <w:t>The Terra daily data is only Red and IR at 250m and the Acqua data is everything at 500m</w:t>
      </w:r>
    </w:p>
    <w:p w14:paraId="1E37B072" w14:textId="77777777" w:rsidR="00575245" w:rsidRDefault="00575245" w:rsidP="00575245">
      <w:pPr>
        <w:pStyle w:val="Heading7"/>
      </w:pPr>
      <w:r>
        <w:t>Calculation of Hue, Saturation and Value</w:t>
      </w:r>
    </w:p>
    <w:p w14:paraId="5978C52D" w14:textId="77777777" w:rsidR="00575245" w:rsidRDefault="00575245" w:rsidP="00575245">
      <w:pPr>
        <w:pStyle w:val="BodyText2"/>
      </w:pPr>
      <w:r>
        <w:t>V = max(R,G,B)</w:t>
      </w:r>
    </w:p>
    <w:p w14:paraId="09313F4B" w14:textId="77777777" w:rsidR="00575245" w:rsidRDefault="00575245" w:rsidP="00575245">
      <w:pPr>
        <w:pStyle w:val="BodyText2"/>
      </w:pPr>
      <w:r>
        <w:lastRenderedPageBreak/>
        <w:t>S = (V-min(R,G,B)) /V</w:t>
      </w:r>
    </w:p>
    <w:p w14:paraId="4155E1F5" w14:textId="77777777" w:rsidR="00575245" w:rsidRDefault="00575245" w:rsidP="00575245">
      <w:pPr>
        <w:pStyle w:val="BodyText2"/>
      </w:pPr>
      <w:r>
        <w:t>H:</w:t>
      </w:r>
    </w:p>
    <w:p w14:paraId="16CA594F" w14:textId="77777777" w:rsidR="00575245" w:rsidRDefault="00575245" w:rsidP="00575245">
      <w:pPr>
        <w:pStyle w:val="BodyText2"/>
      </w:pPr>
      <w:r>
        <w:t>0 if V=man(R,G,B)</w:t>
      </w:r>
    </w:p>
    <w:p w14:paraId="6BD0F55A" w14:textId="77777777" w:rsidR="00575245" w:rsidRDefault="00575245" w:rsidP="00575245">
      <w:pPr>
        <w:pStyle w:val="BodyText"/>
      </w:pPr>
      <w:r>
        <w:t>(60˚x ((G-B)/(V-min(R,G,B)))+360˚)mod 360˚ if V=R</w:t>
      </w:r>
    </w:p>
    <w:p w14:paraId="4A616CBD" w14:textId="77777777" w:rsidR="00575245" w:rsidRDefault="00575245" w:rsidP="00575245">
      <w:pPr>
        <w:pStyle w:val="BodyText"/>
      </w:pPr>
      <w:r>
        <w:t>60˚x ((B-R)/(V-min(R,G,B)))+120˚ if V=G</w:t>
      </w:r>
    </w:p>
    <w:p w14:paraId="16956FFF" w14:textId="77777777" w:rsidR="00575245" w:rsidRDefault="00575245" w:rsidP="00575245">
      <w:pPr>
        <w:pStyle w:val="BodyText"/>
      </w:pPr>
      <w:r>
        <w:t>60˚x ((R-G)/(V-min(R,G,B)))+240˚ if V=B</w:t>
      </w:r>
    </w:p>
    <w:p w14:paraId="7DF63B3C" w14:textId="77777777" w:rsidR="00575245" w:rsidRDefault="00575245" w:rsidP="00575245">
      <w:pPr>
        <w:pStyle w:val="BodyText2"/>
      </w:pPr>
      <w:r>
        <w:t>For example in the middle of the Barrage El Wahde in Morocco just North of Fes the RGB values are:</w:t>
      </w:r>
    </w:p>
    <w:p w14:paraId="6A4B7670" w14:textId="77777777" w:rsidR="00575245" w:rsidRDefault="00575245" w:rsidP="00575245">
      <w:pPr>
        <w:pStyle w:val="NoSpacing"/>
      </w:pPr>
      <w:r>
        <w:t xml:space="preserve">(R) sur_refl_b07: </w:t>
      </w:r>
      <w:r>
        <w:tab/>
      </w:r>
      <w:r>
        <w:tab/>
        <w:t>125.2500000</w:t>
      </w:r>
    </w:p>
    <w:p w14:paraId="6C0B9A73" w14:textId="77777777" w:rsidR="00575245" w:rsidRDefault="00575245" w:rsidP="00575245">
      <w:pPr>
        <w:pStyle w:val="NoSpacing"/>
      </w:pPr>
      <w:r>
        <w:t xml:space="preserve">(G) sur_refl_b02_250m: </w:t>
      </w:r>
      <w:r>
        <w:tab/>
        <w:t>164.7500000</w:t>
      </w:r>
    </w:p>
    <w:p w14:paraId="14311FF9" w14:textId="77777777" w:rsidR="00575245" w:rsidRDefault="00575245" w:rsidP="00575245">
      <w:pPr>
        <w:pStyle w:val="NoSpacing"/>
      </w:pPr>
      <w:r>
        <w:t xml:space="preserve">(B) sur_refl_b01_250m: </w:t>
      </w:r>
      <w:r>
        <w:tab/>
        <w:t>343</w:t>
      </w:r>
    </w:p>
    <w:p w14:paraId="3BA4400A" w14:textId="77777777" w:rsidR="00575245" w:rsidRDefault="00575245" w:rsidP="00575245">
      <w:pPr>
        <w:pStyle w:val="BodyText2"/>
      </w:pPr>
      <w:r>
        <w:t xml:space="preserve">So, V = 343 (B), S = </w:t>
      </w:r>
      <w:r w:rsidRPr="008F633F">
        <w:t>0.6348397</w:t>
      </w:r>
      <w:r>
        <w:t xml:space="preserve"> and H should be:</w:t>
      </w:r>
    </w:p>
    <w:p w14:paraId="27399C65" w14:textId="77777777" w:rsidR="00575245" w:rsidRDefault="00575245" w:rsidP="00575245">
      <w:pPr>
        <w:pStyle w:val="BodyText2"/>
      </w:pPr>
      <w:r>
        <w:t xml:space="preserve">60˚x ((125.25-164.75)/(343-125.25))+240˚ = </w:t>
      </w:r>
      <w:r w:rsidRPr="00AF2E09">
        <w:t xml:space="preserve"> 229.115958668</w:t>
      </w:r>
    </w:p>
    <w:p w14:paraId="6831A395" w14:textId="77777777" w:rsidR="00575245" w:rsidRDefault="00575245" w:rsidP="00575245">
      <w:pPr>
        <w:pStyle w:val="BodyText2"/>
      </w:pPr>
      <w:r>
        <w:t>Calculating HSV using reflectance data is fine so long as you convert the data to the right data types.</w:t>
      </w:r>
    </w:p>
    <w:p w14:paraId="535D839D" w14:textId="77777777" w:rsidR="00575245" w:rsidRDefault="00575245" w:rsidP="00575245">
      <w:pPr>
        <w:pStyle w:val="Heading7"/>
      </w:pPr>
      <w:r>
        <w:t>Calcuation of threshold masks</w:t>
      </w:r>
    </w:p>
    <w:p w14:paraId="458EFADF" w14:textId="77777777" w:rsidR="00575245" w:rsidRDefault="00575245" w:rsidP="00575245">
      <w:pPr>
        <w:pStyle w:val="BodyText2"/>
      </w:pPr>
      <w:r>
        <w:t>Water is present if:</w:t>
      </w:r>
    </w:p>
    <w:p w14:paraId="193B18E0" w14:textId="77777777" w:rsidR="00575245" w:rsidRDefault="00575245" w:rsidP="00575245">
      <w:pPr>
        <w:pStyle w:val="BodyText2"/>
      </w:pPr>
      <w:r>
        <w:t>h&lt;(-0.3593*v)+360    or</w:t>
      </w:r>
    </w:p>
    <w:p w14:paraId="0B361761" w14:textId="77777777" w:rsidR="00575245" w:rsidRDefault="00575245" w:rsidP="00575245">
      <w:pPr>
        <w:pStyle w:val="BodyText"/>
      </w:pPr>
      <w:r>
        <w:t>h&gt;(0.0363*v)+75.853    or</w:t>
      </w:r>
    </w:p>
    <w:p w14:paraId="352B9B16" w14:textId="77777777" w:rsidR="00575245" w:rsidRDefault="00575245" w:rsidP="00575245">
      <w:pPr>
        <w:pStyle w:val="BodyText"/>
      </w:pPr>
      <w:r>
        <w:t>h&gt;(0.054*v)+150.04    and</w:t>
      </w:r>
    </w:p>
    <w:p w14:paraId="64E97355" w14:textId="77777777" w:rsidR="00575245" w:rsidRDefault="00575245" w:rsidP="00575245">
      <w:pPr>
        <w:pStyle w:val="BodyText"/>
      </w:pPr>
      <w:r>
        <w:t>v&lt;5500</w:t>
      </w:r>
    </w:p>
    <w:p w14:paraId="6AFA63A3" w14:textId="77777777" w:rsidR="00575245" w:rsidRDefault="00575245" w:rsidP="00575245">
      <w:pPr>
        <w:pStyle w:val="BodyText2"/>
      </w:pPr>
      <w:r>
        <w:t>Values from Jean-Francois paper are (taken roughly from the chart):</w:t>
      </w:r>
    </w:p>
    <w:p w14:paraId="22CD434D" w14:textId="77777777" w:rsidR="00575245" w:rsidRDefault="00575245" w:rsidP="00575245">
      <w:pPr>
        <w:pStyle w:val="BodyText"/>
      </w:pPr>
      <w:r>
        <w:t>{x:1000,y:0},{x:720,y:105},{x:2350,y:162},{x:5500,y:180},{x:5500,y:∞}</w:t>
      </w:r>
    </w:p>
    <w:p w14:paraId="379BA7C8" w14:textId="77777777" w:rsidR="00575245" w:rsidRDefault="00575245" w:rsidP="00575245">
      <w:pPr>
        <w:pStyle w:val="BodyText"/>
      </w:pPr>
      <w:r>
        <w:t xml:space="preserve">m1 = (0-105)/280 = </w:t>
      </w:r>
      <w:r w:rsidRPr="005E2636">
        <w:t>-0.375</w:t>
      </w:r>
    </w:p>
    <w:p w14:paraId="69807015" w14:textId="77777777" w:rsidR="00575245" w:rsidRDefault="00575245" w:rsidP="00575245">
      <w:pPr>
        <w:pStyle w:val="BodyText"/>
      </w:pPr>
      <w:r>
        <w:t>c1= 105- (-0.375*720) = 375</w:t>
      </w:r>
    </w:p>
    <w:p w14:paraId="7F58B9F4" w14:textId="77777777" w:rsidR="00575245" w:rsidRDefault="00575245" w:rsidP="00575245">
      <w:pPr>
        <w:pStyle w:val="BodyText"/>
      </w:pPr>
      <w:r>
        <w:t>m2 = (162-105)/</w:t>
      </w:r>
      <w:r w:rsidRPr="005E2636">
        <w:t xml:space="preserve"> </w:t>
      </w:r>
      <w:r>
        <w:t xml:space="preserve">(2350-720) = </w:t>
      </w:r>
      <w:r w:rsidRPr="005E2636">
        <w:t>0.03496932515</w:t>
      </w:r>
    </w:p>
    <w:p w14:paraId="09E2CE2A" w14:textId="77777777" w:rsidR="00575245" w:rsidRDefault="00575245" w:rsidP="00575245">
      <w:pPr>
        <w:pStyle w:val="BodyText"/>
      </w:pPr>
      <w:r>
        <w:t>c2 = 162 – (</w:t>
      </w:r>
      <w:r w:rsidRPr="005E2636">
        <w:t>0.03496932515</w:t>
      </w:r>
      <w:r>
        <w:t xml:space="preserve">*2350) = </w:t>
      </w:r>
      <w:r w:rsidRPr="005E2636">
        <w:t>79.8220858975</w:t>
      </w:r>
    </w:p>
    <w:p w14:paraId="5D0BD2EF" w14:textId="77777777" w:rsidR="00575245" w:rsidRDefault="00575245" w:rsidP="00575245">
      <w:pPr>
        <w:pStyle w:val="BodyText"/>
      </w:pPr>
      <w:r>
        <w:t xml:space="preserve">m3 = (180-162)/(5500-2350) = </w:t>
      </w:r>
      <w:r w:rsidRPr="005E2636">
        <w:t>0.00571428571</w:t>
      </w:r>
    </w:p>
    <w:p w14:paraId="29A80513" w14:textId="77777777" w:rsidR="00575245" w:rsidRDefault="00575245" w:rsidP="00575245">
      <w:pPr>
        <w:pStyle w:val="BodyText"/>
      </w:pPr>
      <w:r>
        <w:t>c3 = 180 – (</w:t>
      </w:r>
      <w:r w:rsidRPr="005E2636">
        <w:t>0.00571428571</w:t>
      </w:r>
      <w:r>
        <w:t xml:space="preserve">*5500) = </w:t>
      </w:r>
      <w:r w:rsidRPr="005E2636">
        <w:t>148.571428595</w:t>
      </w:r>
    </w:p>
    <w:p w14:paraId="2DD7731C" w14:textId="77777777" w:rsidR="00575245" w:rsidRDefault="00575245" w:rsidP="00575245">
      <w:pPr>
        <w:pStyle w:val="BodyText"/>
      </w:pPr>
    </w:p>
    <w:p w14:paraId="3D67BE68" w14:textId="77777777" w:rsidR="00575245" w:rsidRDefault="00575245" w:rsidP="00575245">
      <w:pPr>
        <w:pStyle w:val="BodyText"/>
      </w:pPr>
      <w:r>
        <w:t>So there is an error in the equations that are given in the paper. The third expressions should be and not 0.0571428 etc:</w:t>
      </w:r>
    </w:p>
    <w:p w14:paraId="50006F53" w14:textId="77777777" w:rsidR="00575245" w:rsidRDefault="00575245" w:rsidP="00575245">
      <w:pPr>
        <w:pStyle w:val="BodyText"/>
      </w:pPr>
      <w:r>
        <w:t>hue = -0.375*value + 375</w:t>
      </w:r>
    </w:p>
    <w:p w14:paraId="3BBBB14C" w14:textId="77777777" w:rsidR="00575245" w:rsidRDefault="00575245" w:rsidP="00575245">
      <w:pPr>
        <w:pStyle w:val="BodyText"/>
      </w:pPr>
      <w:r>
        <w:t xml:space="preserve">hue = </w:t>
      </w:r>
      <w:r w:rsidRPr="005E2636">
        <w:t>0.03496932515</w:t>
      </w:r>
      <w:r>
        <w:t xml:space="preserve">*value + </w:t>
      </w:r>
      <w:r w:rsidRPr="005E2636">
        <w:t>79.8220858975</w:t>
      </w:r>
    </w:p>
    <w:p w14:paraId="2A8D8AE6" w14:textId="77777777" w:rsidR="00575245" w:rsidRDefault="00575245" w:rsidP="00575245">
      <w:pPr>
        <w:pStyle w:val="BodyText"/>
      </w:pPr>
      <w:r>
        <w:t xml:space="preserve">hue = </w:t>
      </w:r>
      <w:r w:rsidRPr="005E2636">
        <w:t>0.</w:t>
      </w:r>
      <w:r w:rsidRPr="002778C9">
        <w:rPr>
          <w:color w:val="FF0000"/>
        </w:rPr>
        <w:t>00571428571</w:t>
      </w:r>
      <w:r>
        <w:t xml:space="preserve">*value + </w:t>
      </w:r>
      <w:r w:rsidRPr="005E2636">
        <w:t>148.571428595</w:t>
      </w:r>
    </w:p>
    <w:p w14:paraId="13166EAD" w14:textId="77777777" w:rsidR="00575245" w:rsidRDefault="00575245" w:rsidP="00575245">
      <w:pPr>
        <w:pStyle w:val="BodyText"/>
      </w:pPr>
    </w:p>
    <w:p w14:paraId="5EA0A382" w14:textId="77777777" w:rsidR="00575245" w:rsidRDefault="00575245" w:rsidP="00575245">
      <w:pPr>
        <w:pStyle w:val="BodyText"/>
      </w:pPr>
      <w:r>
        <w:t>So for Landsat 8 (where the data are scaled to 55000 grey levels) compared to MODIS (10000 grey levels). So the coordinates of the detection line are:</w:t>
      </w:r>
    </w:p>
    <w:p w14:paraId="53ADA910" w14:textId="77777777" w:rsidR="00575245" w:rsidRPr="000B5C73" w:rsidRDefault="00575245" w:rsidP="00575245">
      <w:pPr>
        <w:pStyle w:val="BodyText"/>
      </w:pPr>
      <w:r>
        <w:t>[{x:5500,y:0},{x:3960,y:101},{x:13194.5,y:162},{x:30250,y:179}]</w:t>
      </w:r>
    </w:p>
    <w:p w14:paraId="483BA7CC" w14:textId="77777777" w:rsidR="00575245" w:rsidRDefault="00575245" w:rsidP="00575245">
      <w:pPr>
        <w:pStyle w:val="Heading6"/>
      </w:pPr>
      <w:r>
        <w:t>Using Landsat</w:t>
      </w:r>
    </w:p>
    <w:p w14:paraId="33A126E9" w14:textId="77777777" w:rsidR="00575245" w:rsidRDefault="00575245" w:rsidP="00575245">
      <w:pPr>
        <w:pStyle w:val="BodyText2"/>
      </w:pPr>
      <w:r>
        <w:t>We need to map the bands from MODIS to Landsat:</w:t>
      </w:r>
    </w:p>
    <w:p w14:paraId="485E7E67" w14:textId="77777777" w:rsidR="00575245" w:rsidRDefault="00575245" w:rsidP="00575245">
      <w:pPr>
        <w:pStyle w:val="BodyText2"/>
      </w:pPr>
    </w:p>
    <w:tbl>
      <w:tblPr>
        <w:tblW w:w="0" w:type="auto"/>
        <w:jc w:val="center"/>
        <w:tblLook w:val="04A0" w:firstRow="1" w:lastRow="0" w:firstColumn="1" w:lastColumn="0" w:noHBand="0" w:noVBand="1"/>
      </w:tblPr>
      <w:tblGrid>
        <w:gridCol w:w="1384"/>
        <w:gridCol w:w="2268"/>
        <w:gridCol w:w="2708"/>
        <w:gridCol w:w="2708"/>
      </w:tblGrid>
      <w:tr w:rsidR="00575245" w14:paraId="7FFD00C3" w14:textId="77777777" w:rsidTr="00B467C2">
        <w:trPr>
          <w:jc w:val="center"/>
        </w:trPr>
        <w:tc>
          <w:tcPr>
            <w:tcW w:w="1384" w:type="dxa"/>
          </w:tcPr>
          <w:p w14:paraId="6C241360" w14:textId="77777777" w:rsidR="00575245" w:rsidRDefault="00575245" w:rsidP="00B467C2">
            <w:pPr>
              <w:pStyle w:val="TableText"/>
            </w:pPr>
            <w:r>
              <w:t>Colour band</w:t>
            </w:r>
          </w:p>
        </w:tc>
        <w:tc>
          <w:tcPr>
            <w:tcW w:w="2268" w:type="dxa"/>
          </w:tcPr>
          <w:p w14:paraId="3F084189" w14:textId="77777777" w:rsidR="00575245" w:rsidRDefault="00575245" w:rsidP="00B467C2">
            <w:pPr>
              <w:pStyle w:val="TableText"/>
            </w:pPr>
            <w:r>
              <w:t>MODIS Band and frequency</w:t>
            </w:r>
          </w:p>
        </w:tc>
        <w:tc>
          <w:tcPr>
            <w:tcW w:w="2708" w:type="dxa"/>
          </w:tcPr>
          <w:p w14:paraId="3AC701C2" w14:textId="77777777" w:rsidR="00575245" w:rsidRDefault="00575245" w:rsidP="00B467C2">
            <w:pPr>
              <w:pStyle w:val="TableText"/>
            </w:pPr>
            <w:r>
              <w:t>Landsat 8 Band and frequency</w:t>
            </w:r>
          </w:p>
        </w:tc>
        <w:tc>
          <w:tcPr>
            <w:tcW w:w="2708" w:type="dxa"/>
          </w:tcPr>
          <w:p w14:paraId="7F9B32E9" w14:textId="77777777" w:rsidR="00575245" w:rsidRDefault="00575245" w:rsidP="00B467C2">
            <w:pPr>
              <w:pStyle w:val="TableText"/>
            </w:pPr>
            <w:r>
              <w:t>Illumination correction coefficiet</w:t>
            </w:r>
          </w:p>
        </w:tc>
      </w:tr>
      <w:tr w:rsidR="00575245" w14:paraId="3954BA8C" w14:textId="77777777" w:rsidTr="00B467C2">
        <w:trPr>
          <w:jc w:val="center"/>
        </w:trPr>
        <w:tc>
          <w:tcPr>
            <w:tcW w:w="1384" w:type="dxa"/>
          </w:tcPr>
          <w:p w14:paraId="28133D3D" w14:textId="77777777" w:rsidR="00575245" w:rsidRDefault="00575245" w:rsidP="00B467C2">
            <w:pPr>
              <w:pStyle w:val="TableText"/>
            </w:pPr>
            <w:r>
              <w:t>Red</w:t>
            </w:r>
          </w:p>
        </w:tc>
        <w:tc>
          <w:tcPr>
            <w:tcW w:w="2268" w:type="dxa"/>
          </w:tcPr>
          <w:p w14:paraId="05212581" w14:textId="77777777" w:rsidR="00575245" w:rsidRDefault="00575245" w:rsidP="00B467C2">
            <w:pPr>
              <w:pStyle w:val="TableText"/>
            </w:pPr>
            <w:r>
              <w:t xml:space="preserve">Band 7 -     </w:t>
            </w:r>
            <w:r w:rsidRPr="00B6144D">
              <w:t>2</w:t>
            </w:r>
            <w:r>
              <w:t>.</w:t>
            </w:r>
            <w:r w:rsidRPr="00B6144D">
              <w:t>105 - 2</w:t>
            </w:r>
            <w:r>
              <w:t>.</w:t>
            </w:r>
            <w:r w:rsidRPr="00B6144D">
              <w:t>155</w:t>
            </w:r>
            <w:r>
              <w:t xml:space="preserve"> μm</w:t>
            </w:r>
          </w:p>
        </w:tc>
        <w:tc>
          <w:tcPr>
            <w:tcW w:w="2708" w:type="dxa"/>
          </w:tcPr>
          <w:p w14:paraId="63A87F42" w14:textId="77777777" w:rsidR="00575245" w:rsidRDefault="00575245" w:rsidP="00B467C2">
            <w:pPr>
              <w:pStyle w:val="TableText"/>
            </w:pPr>
            <w:r w:rsidRPr="00B6144D">
              <w:t>Band 7 - SWIR 2</w:t>
            </w:r>
            <w:r>
              <w:t xml:space="preserve">   -2.11 -2.29 μm</w:t>
            </w:r>
          </w:p>
        </w:tc>
        <w:tc>
          <w:tcPr>
            <w:tcW w:w="2708" w:type="dxa"/>
          </w:tcPr>
          <w:p w14:paraId="5226E60F" w14:textId="77777777" w:rsidR="00575245" w:rsidRPr="00B6144D" w:rsidRDefault="00575245" w:rsidP="00B467C2">
            <w:pPr>
              <w:pStyle w:val="TableText"/>
            </w:pPr>
            <w:r>
              <w:t>5</w:t>
            </w:r>
          </w:p>
        </w:tc>
      </w:tr>
      <w:tr w:rsidR="00575245" w14:paraId="4BFCCFC4" w14:textId="77777777" w:rsidTr="00B467C2">
        <w:trPr>
          <w:jc w:val="center"/>
        </w:trPr>
        <w:tc>
          <w:tcPr>
            <w:tcW w:w="1384" w:type="dxa"/>
          </w:tcPr>
          <w:p w14:paraId="02855252" w14:textId="77777777" w:rsidR="00575245" w:rsidRDefault="00575245" w:rsidP="00B467C2">
            <w:pPr>
              <w:pStyle w:val="TableText"/>
            </w:pPr>
            <w:r>
              <w:t>Green</w:t>
            </w:r>
          </w:p>
        </w:tc>
        <w:tc>
          <w:tcPr>
            <w:tcW w:w="2268" w:type="dxa"/>
          </w:tcPr>
          <w:p w14:paraId="4FB3D5E0" w14:textId="77777777" w:rsidR="00575245" w:rsidRDefault="00575245" w:rsidP="00B467C2">
            <w:pPr>
              <w:pStyle w:val="TableText"/>
            </w:pPr>
            <w:r>
              <w:t xml:space="preserve">Band 2 -     </w:t>
            </w:r>
            <w:r w:rsidRPr="00B6144D">
              <w:t>841 - 876</w:t>
            </w:r>
            <w:r>
              <w:t xml:space="preserve"> nm</w:t>
            </w:r>
          </w:p>
        </w:tc>
        <w:tc>
          <w:tcPr>
            <w:tcW w:w="2708" w:type="dxa"/>
          </w:tcPr>
          <w:p w14:paraId="4120D429" w14:textId="77777777" w:rsidR="00575245" w:rsidRPr="00B6144D" w:rsidRDefault="00575245" w:rsidP="00B467C2">
            <w:pPr>
              <w:pStyle w:val="TableText"/>
            </w:pPr>
            <w:r w:rsidRPr="00B6144D">
              <w:t>Band 5 - Near Infrared (NIR)</w:t>
            </w:r>
            <w:r>
              <w:t xml:space="preserve"> - 850-880 nm</w:t>
            </w:r>
          </w:p>
        </w:tc>
        <w:tc>
          <w:tcPr>
            <w:tcW w:w="2708" w:type="dxa"/>
          </w:tcPr>
          <w:p w14:paraId="2377F4F3" w14:textId="77777777" w:rsidR="00575245" w:rsidRPr="00B6144D" w:rsidRDefault="00575245" w:rsidP="00B467C2">
            <w:pPr>
              <w:pStyle w:val="TableText"/>
            </w:pPr>
            <w:r>
              <w:t>0.55</w:t>
            </w:r>
          </w:p>
        </w:tc>
      </w:tr>
      <w:tr w:rsidR="00575245" w14:paraId="6988D021" w14:textId="77777777" w:rsidTr="00B467C2">
        <w:trPr>
          <w:jc w:val="center"/>
        </w:trPr>
        <w:tc>
          <w:tcPr>
            <w:tcW w:w="1384" w:type="dxa"/>
          </w:tcPr>
          <w:p w14:paraId="3CBB629A" w14:textId="77777777" w:rsidR="00575245" w:rsidRDefault="00575245" w:rsidP="00B467C2">
            <w:pPr>
              <w:pStyle w:val="TableText"/>
            </w:pPr>
            <w:r>
              <w:t>Blue</w:t>
            </w:r>
          </w:p>
        </w:tc>
        <w:tc>
          <w:tcPr>
            <w:tcW w:w="2268" w:type="dxa"/>
          </w:tcPr>
          <w:p w14:paraId="7BC283F6" w14:textId="77777777" w:rsidR="00575245" w:rsidRDefault="00575245" w:rsidP="00B467C2">
            <w:pPr>
              <w:pStyle w:val="TableText"/>
            </w:pPr>
            <w:r>
              <w:t xml:space="preserve">Band 1 -     </w:t>
            </w:r>
            <w:r w:rsidRPr="00B6144D">
              <w:t>620 - 670</w:t>
            </w:r>
            <w:r>
              <w:t xml:space="preserve"> nm</w:t>
            </w:r>
          </w:p>
        </w:tc>
        <w:tc>
          <w:tcPr>
            <w:tcW w:w="2708" w:type="dxa"/>
          </w:tcPr>
          <w:p w14:paraId="704D6249" w14:textId="77777777" w:rsidR="00575245" w:rsidRPr="00B6144D" w:rsidRDefault="00575245" w:rsidP="00B467C2">
            <w:pPr>
              <w:pStyle w:val="TableText"/>
            </w:pPr>
            <w:r w:rsidRPr="00B6144D">
              <w:t>Band 4 - Red</w:t>
            </w:r>
            <w:r>
              <w:t xml:space="preserve"> - 620 - 670 nm</w:t>
            </w:r>
          </w:p>
        </w:tc>
        <w:tc>
          <w:tcPr>
            <w:tcW w:w="2708" w:type="dxa"/>
          </w:tcPr>
          <w:p w14:paraId="63C07657" w14:textId="77777777" w:rsidR="00575245" w:rsidRPr="00B6144D" w:rsidRDefault="00575245" w:rsidP="00B467C2">
            <w:pPr>
              <w:pStyle w:val="TableText"/>
            </w:pPr>
            <w:r>
              <w:t>12</w:t>
            </w:r>
          </w:p>
        </w:tc>
      </w:tr>
    </w:tbl>
    <w:p w14:paraId="40A56ABD" w14:textId="77777777" w:rsidR="00575245" w:rsidRDefault="00575245" w:rsidP="00575245">
      <w:pPr>
        <w:pStyle w:val="BodyText2"/>
      </w:pPr>
      <w:r>
        <w:t>The radiometric correction is 5.5 (see the previous section).</w:t>
      </w:r>
    </w:p>
    <w:p w14:paraId="24FCABF4" w14:textId="77777777" w:rsidR="00575245" w:rsidRDefault="00575245" w:rsidP="00575245">
      <w:pPr>
        <w:pStyle w:val="Heading7"/>
      </w:pPr>
      <w:r>
        <w:t>Training</w:t>
      </w:r>
    </w:p>
    <w:p w14:paraId="0C5D7A93" w14:textId="77777777" w:rsidR="00575245" w:rsidRDefault="00575245" w:rsidP="00575245">
      <w:pPr>
        <w:pStyle w:val="Heading8"/>
      </w:pPr>
      <w:r>
        <w:t>For Landsat 5</w:t>
      </w:r>
    </w:p>
    <w:p w14:paraId="7933FF17" w14:textId="77777777" w:rsidR="00575245" w:rsidRPr="00056041" w:rsidRDefault="00575245" w:rsidP="00575245">
      <w:pPr>
        <w:pStyle w:val="BodyText2"/>
      </w:pPr>
      <w:r>
        <w:lastRenderedPageBreak/>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91"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5ACDFD34" w14:textId="77777777" w:rsidR="00575245" w:rsidRDefault="00575245" w:rsidP="00575245">
      <w:pPr>
        <w:pStyle w:val="Heading8"/>
      </w:pPr>
      <w:r>
        <w:t>For Landsat 8</w:t>
      </w:r>
    </w:p>
    <w:p w14:paraId="2B77AACE" w14:textId="77777777" w:rsidR="00575245" w:rsidRDefault="00575245" w:rsidP="00575245">
      <w:pPr>
        <w:pStyle w:val="Heading9"/>
      </w:pPr>
      <w:r>
        <w:t>Populating the gee_training_data table</w:t>
      </w:r>
    </w:p>
    <w:p w14:paraId="28E05E6E" w14:textId="77777777" w:rsidR="00575245" w:rsidRDefault="00575245" w:rsidP="00575245">
      <w:pPr>
        <w:pStyle w:val="BodyText2"/>
      </w:pPr>
      <w:r>
        <w:t xml:space="preserve">We are using the </w:t>
      </w:r>
      <w:hyperlink r:id="rId592"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2936147" w14:textId="77777777" w:rsidR="00575245" w:rsidRDefault="00575245" w:rsidP="00575245">
      <w:pPr>
        <w:pStyle w:val="ListBullet"/>
      </w:pPr>
      <w:r>
        <w:t>Group 1: C</w:t>
      </w:r>
      <w:r w:rsidRPr="00E52549">
        <w:t>reated in the spectral_gee tool by digitising (spectral_gee.html)</w:t>
      </w:r>
    </w:p>
    <w:p w14:paraId="2B07A6ED" w14:textId="77777777" w:rsidR="00575245" w:rsidRDefault="00575245" w:rsidP="00575245">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5F9BAC89" w14:textId="77777777" w:rsidR="00575245" w:rsidRDefault="00575245" w:rsidP="00575245">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7236E6D2" w14:textId="77777777" w:rsidR="00575245" w:rsidRDefault="00575245" w:rsidP="00575245">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3F420B70" w14:textId="77777777" w:rsidR="00575245" w:rsidRDefault="00575245" w:rsidP="00575245">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93" w:history="1">
        <w:r w:rsidRPr="00C143A2">
          <w:rPr>
            <w:rStyle w:val="Hyperlink"/>
          </w:rPr>
          <w:t>getGeePixelValues</w:t>
        </w:r>
      </w:hyperlink>
      <w:r>
        <w:t xml:space="preserve"> to get the lat/lng values from each table and get the pixel values. Here is an example call:</w:t>
      </w:r>
    </w:p>
    <w:p w14:paraId="63BD98FC" w14:textId="77777777" w:rsidR="00575245" w:rsidRDefault="00575245" w:rsidP="00575245">
      <w:pPr>
        <w:pStyle w:val="Unix"/>
      </w:pPr>
      <w:r w:rsidRPr="00F62BD4">
        <w:t>[webuser@h05-dev-vm3 python]$  python getGeePixelValues.py swdb_validated_sites_subset True</w:t>
      </w:r>
    </w:p>
    <w:p w14:paraId="7BA2D874" w14:textId="77777777" w:rsidR="00575245" w:rsidRPr="00E00DD1" w:rsidRDefault="00575245" w:rsidP="00575245">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94" w:history="1">
        <w:r w:rsidRPr="00563BEB">
          <w:rPr>
            <w:rStyle w:val="Hyperlink"/>
          </w:rPr>
          <w:t>this</w:t>
        </w:r>
      </w:hyperlink>
      <w:r>
        <w:t xml:space="preserve"> query.</w:t>
      </w:r>
    </w:p>
    <w:p w14:paraId="3156E356" w14:textId="77777777" w:rsidR="00575245" w:rsidRDefault="00575245" w:rsidP="00575245">
      <w:pPr>
        <w:pStyle w:val="Heading9"/>
      </w:pPr>
      <w:r>
        <w:t>Deciding which bands to use</w:t>
      </w:r>
    </w:p>
    <w:p w14:paraId="6D5C2432" w14:textId="77777777" w:rsidR="00575245" w:rsidRDefault="00575245" w:rsidP="00575245">
      <w:pPr>
        <w:pStyle w:val="BodyText2"/>
      </w:pPr>
      <w:r>
        <w:t>You can update the hsv values in the gee_training_data table using a call to the following:</w:t>
      </w:r>
    </w:p>
    <w:p w14:paraId="02E576B9" w14:textId="77777777" w:rsidR="00575245" w:rsidRDefault="00082D6F" w:rsidP="00575245">
      <w:pPr>
        <w:pStyle w:val="BodyText2"/>
      </w:pPr>
      <w:hyperlink r:id="rId595" w:history="1">
        <w:r w:rsidR="00575245" w:rsidRPr="00A95575">
          <w:rPr>
            <w:rStyle w:val="Hyperlink"/>
          </w:rPr>
          <w:t>http://dopa-services.jrc.ec.europa.eu/gee/updatehsv?hsv=754</w:t>
        </w:r>
      </w:hyperlink>
      <w:r w:rsidR="00575245">
        <w:t xml:space="preserve"> </w:t>
      </w:r>
    </w:p>
    <w:p w14:paraId="380841B1" w14:textId="77777777" w:rsidR="00575245" w:rsidRPr="00E9137E" w:rsidRDefault="00575245" w:rsidP="00575245">
      <w:pPr>
        <w:pStyle w:val="BodyText2"/>
      </w:pPr>
      <w:r>
        <w:t xml:space="preserve">The various spectral outputs are </w:t>
      </w:r>
      <w:hyperlink r:id="rId596" w:anchor="folders/0B7Ark2UOJTGQWmc4UTVaUEhtNVE" w:history="1">
        <w:r w:rsidRPr="00A72628">
          <w:rPr>
            <w:rStyle w:val="Hyperlink"/>
          </w:rPr>
          <w:t>here</w:t>
        </w:r>
      </w:hyperlink>
      <w:r>
        <w:t>.</w:t>
      </w:r>
    </w:p>
    <w:p w14:paraId="2FCCFCC5" w14:textId="77777777" w:rsidR="00575245" w:rsidRDefault="00575245" w:rsidP="00575245">
      <w:pPr>
        <w:pStyle w:val="Heading7"/>
      </w:pPr>
      <w:r>
        <w:t>Validation</w:t>
      </w:r>
    </w:p>
    <w:p w14:paraId="6609D766" w14:textId="77777777" w:rsidR="00575245" w:rsidRDefault="00575245" w:rsidP="00575245">
      <w:pPr>
        <w:pStyle w:val="Heading8"/>
      </w:pPr>
      <w:r>
        <w:t>Commission Error</w:t>
      </w:r>
    </w:p>
    <w:p w14:paraId="229948FC" w14:textId="77777777" w:rsidR="00575245" w:rsidRDefault="00575245" w:rsidP="00575245">
      <w:pPr>
        <w:pStyle w:val="Heading9"/>
      </w:pPr>
      <w:r>
        <w:t>Using the training sites</w:t>
      </w:r>
    </w:p>
    <w:p w14:paraId="6D91B8B8" w14:textId="77777777" w:rsidR="00575245" w:rsidRDefault="00575245" w:rsidP="00575245">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0A686E7F" w14:textId="77777777" w:rsidR="00575245" w:rsidRDefault="00575245" w:rsidP="00575245">
      <w:pPr>
        <w:pStyle w:val="BodyText2"/>
      </w:pPr>
      <w:r>
        <w:t>The first validation using just the cloud mask doesn’t finish all the training sites as Christian logged off my machine while licensing FME, but it completes 19280 sites with the following accuracies:</w:t>
      </w:r>
    </w:p>
    <w:p w14:paraId="6363B728"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1</w:t>
      </w:r>
      <w: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575245" w:rsidRPr="00F01BC3" w14:paraId="33FC4FCA" w14:textId="77777777" w:rsidTr="00B467C2">
        <w:tc>
          <w:tcPr>
            <w:tcW w:w="483" w:type="dxa"/>
          </w:tcPr>
          <w:p w14:paraId="03765C24" w14:textId="77777777" w:rsidR="00575245" w:rsidRPr="00F01BC3" w:rsidRDefault="00575245" w:rsidP="00B467C2">
            <w:pPr>
              <w:pStyle w:val="Tiny"/>
            </w:pPr>
          </w:p>
        </w:tc>
        <w:tc>
          <w:tcPr>
            <w:tcW w:w="500" w:type="dxa"/>
          </w:tcPr>
          <w:p w14:paraId="6EB9860D" w14:textId="77777777" w:rsidR="00575245" w:rsidRPr="00F01BC3" w:rsidRDefault="00575245" w:rsidP="00B467C2">
            <w:pPr>
              <w:pStyle w:val="Tiny"/>
            </w:pPr>
            <w:r w:rsidRPr="00F01BC3">
              <w:t>w</w:t>
            </w:r>
          </w:p>
        </w:tc>
        <w:tc>
          <w:tcPr>
            <w:tcW w:w="500" w:type="dxa"/>
          </w:tcPr>
          <w:p w14:paraId="5E588AAB" w14:textId="77777777" w:rsidR="00575245" w:rsidRPr="00F01BC3" w:rsidRDefault="00575245" w:rsidP="00B467C2">
            <w:pPr>
              <w:pStyle w:val="Tiny"/>
            </w:pPr>
            <w:r w:rsidRPr="00F01BC3">
              <w:t>nw</w:t>
            </w:r>
          </w:p>
        </w:tc>
        <w:tc>
          <w:tcPr>
            <w:tcW w:w="571" w:type="dxa"/>
          </w:tcPr>
          <w:p w14:paraId="05CCBC55" w14:textId="77777777" w:rsidR="00575245" w:rsidRPr="00F01BC3" w:rsidRDefault="00575245" w:rsidP="00B467C2">
            <w:pPr>
              <w:pStyle w:val="Tiny"/>
            </w:pPr>
            <w:r w:rsidRPr="00F01BC3">
              <w:t>total</w:t>
            </w:r>
          </w:p>
        </w:tc>
        <w:tc>
          <w:tcPr>
            <w:tcW w:w="961" w:type="dxa"/>
          </w:tcPr>
          <w:p w14:paraId="1A61C62C" w14:textId="77777777" w:rsidR="00575245" w:rsidRPr="00F01BC3" w:rsidRDefault="00575245" w:rsidP="00B467C2">
            <w:pPr>
              <w:pStyle w:val="Tiny"/>
            </w:pPr>
          </w:p>
        </w:tc>
      </w:tr>
      <w:tr w:rsidR="00575245" w:rsidRPr="00F01BC3" w14:paraId="59E68300" w14:textId="77777777" w:rsidTr="00B467C2">
        <w:tc>
          <w:tcPr>
            <w:tcW w:w="483" w:type="dxa"/>
          </w:tcPr>
          <w:p w14:paraId="718DCEFF" w14:textId="77777777" w:rsidR="00575245" w:rsidRPr="00F01BC3" w:rsidRDefault="00575245" w:rsidP="00B467C2">
            <w:pPr>
              <w:pStyle w:val="Tiny"/>
            </w:pPr>
            <w:r w:rsidRPr="00F01BC3">
              <w:t>w</w:t>
            </w:r>
          </w:p>
        </w:tc>
        <w:tc>
          <w:tcPr>
            <w:tcW w:w="500" w:type="dxa"/>
          </w:tcPr>
          <w:p w14:paraId="684B0BF0" w14:textId="77777777" w:rsidR="00575245" w:rsidRPr="00F01BC3" w:rsidRDefault="00575245" w:rsidP="00B467C2">
            <w:pPr>
              <w:pStyle w:val="Tiny"/>
            </w:pPr>
            <w:r w:rsidRPr="00F01BC3">
              <w:t>7247</w:t>
            </w:r>
          </w:p>
        </w:tc>
        <w:tc>
          <w:tcPr>
            <w:tcW w:w="500" w:type="dxa"/>
          </w:tcPr>
          <w:p w14:paraId="2215E768" w14:textId="77777777" w:rsidR="00575245" w:rsidRPr="00F01BC3" w:rsidRDefault="00575245" w:rsidP="00B467C2">
            <w:pPr>
              <w:pStyle w:val="Tiny"/>
            </w:pPr>
            <w:r w:rsidRPr="00F01BC3">
              <w:t>64</w:t>
            </w:r>
          </w:p>
        </w:tc>
        <w:tc>
          <w:tcPr>
            <w:tcW w:w="571" w:type="dxa"/>
          </w:tcPr>
          <w:p w14:paraId="3D5B45DE" w14:textId="77777777" w:rsidR="00575245" w:rsidRPr="00F01BC3" w:rsidRDefault="00575245" w:rsidP="00B467C2">
            <w:pPr>
              <w:pStyle w:val="Tiny"/>
            </w:pPr>
            <w:r w:rsidRPr="00F01BC3">
              <w:t>7311</w:t>
            </w:r>
          </w:p>
        </w:tc>
        <w:tc>
          <w:tcPr>
            <w:tcW w:w="961" w:type="dxa"/>
          </w:tcPr>
          <w:p w14:paraId="71941B41" w14:textId="77777777" w:rsidR="00575245" w:rsidRPr="00F01BC3" w:rsidRDefault="00575245" w:rsidP="00B467C2">
            <w:pPr>
              <w:pStyle w:val="Tiny"/>
            </w:pPr>
            <w:r w:rsidRPr="00F01BC3">
              <w:t>99.12460676</w:t>
            </w:r>
          </w:p>
        </w:tc>
      </w:tr>
      <w:tr w:rsidR="00575245" w:rsidRPr="00F01BC3" w14:paraId="054FE4E8" w14:textId="77777777" w:rsidTr="00B467C2">
        <w:tc>
          <w:tcPr>
            <w:tcW w:w="483" w:type="dxa"/>
          </w:tcPr>
          <w:p w14:paraId="7B3C7089" w14:textId="77777777" w:rsidR="00575245" w:rsidRPr="00F01BC3" w:rsidRDefault="00575245" w:rsidP="00B467C2">
            <w:pPr>
              <w:pStyle w:val="Tiny"/>
            </w:pPr>
            <w:r w:rsidRPr="00F01BC3">
              <w:t>nw</w:t>
            </w:r>
          </w:p>
        </w:tc>
        <w:tc>
          <w:tcPr>
            <w:tcW w:w="500" w:type="dxa"/>
          </w:tcPr>
          <w:p w14:paraId="58B63A4B" w14:textId="77777777" w:rsidR="00575245" w:rsidRPr="00F01BC3" w:rsidRDefault="00575245" w:rsidP="00B467C2">
            <w:pPr>
              <w:pStyle w:val="Tiny"/>
            </w:pPr>
            <w:r w:rsidRPr="00F01BC3">
              <w:t>2545</w:t>
            </w:r>
          </w:p>
        </w:tc>
        <w:tc>
          <w:tcPr>
            <w:tcW w:w="500" w:type="dxa"/>
          </w:tcPr>
          <w:p w14:paraId="61E73945" w14:textId="77777777" w:rsidR="00575245" w:rsidRPr="00F01BC3" w:rsidRDefault="00575245" w:rsidP="00B467C2">
            <w:pPr>
              <w:pStyle w:val="Tiny"/>
            </w:pPr>
            <w:r w:rsidRPr="00F01BC3">
              <w:t>9424</w:t>
            </w:r>
          </w:p>
        </w:tc>
        <w:tc>
          <w:tcPr>
            <w:tcW w:w="571" w:type="dxa"/>
          </w:tcPr>
          <w:p w14:paraId="7E8CE6BA" w14:textId="77777777" w:rsidR="00575245" w:rsidRPr="00F01BC3" w:rsidRDefault="00575245" w:rsidP="00B467C2">
            <w:pPr>
              <w:pStyle w:val="Tiny"/>
            </w:pPr>
            <w:r w:rsidRPr="00F01BC3">
              <w:t>11969</w:t>
            </w:r>
          </w:p>
        </w:tc>
        <w:tc>
          <w:tcPr>
            <w:tcW w:w="961" w:type="dxa"/>
          </w:tcPr>
          <w:p w14:paraId="7E7C6587" w14:textId="77777777" w:rsidR="00575245" w:rsidRPr="00F01BC3" w:rsidRDefault="00575245" w:rsidP="00B467C2">
            <w:pPr>
              <w:pStyle w:val="Tiny"/>
            </w:pPr>
            <w:r w:rsidRPr="00F01BC3">
              <w:t>78.73673657</w:t>
            </w:r>
          </w:p>
        </w:tc>
      </w:tr>
      <w:tr w:rsidR="00575245" w:rsidRPr="00F01BC3" w14:paraId="3BC3FE2B" w14:textId="77777777" w:rsidTr="00B467C2">
        <w:tc>
          <w:tcPr>
            <w:tcW w:w="483" w:type="dxa"/>
          </w:tcPr>
          <w:p w14:paraId="650D4B4E" w14:textId="77777777" w:rsidR="00575245" w:rsidRPr="00F01BC3" w:rsidRDefault="00575245" w:rsidP="00B467C2">
            <w:pPr>
              <w:pStyle w:val="Tiny"/>
            </w:pPr>
            <w:r w:rsidRPr="00F01BC3">
              <w:t>total</w:t>
            </w:r>
          </w:p>
        </w:tc>
        <w:tc>
          <w:tcPr>
            <w:tcW w:w="500" w:type="dxa"/>
          </w:tcPr>
          <w:p w14:paraId="4A0EE3ED" w14:textId="77777777" w:rsidR="00575245" w:rsidRPr="00F01BC3" w:rsidRDefault="00575245" w:rsidP="00B467C2">
            <w:pPr>
              <w:pStyle w:val="Tiny"/>
            </w:pPr>
            <w:r w:rsidRPr="00F01BC3">
              <w:t>9792</w:t>
            </w:r>
          </w:p>
        </w:tc>
        <w:tc>
          <w:tcPr>
            <w:tcW w:w="500" w:type="dxa"/>
          </w:tcPr>
          <w:p w14:paraId="384AC6DA" w14:textId="77777777" w:rsidR="00575245" w:rsidRPr="00F01BC3" w:rsidRDefault="00575245" w:rsidP="00B467C2">
            <w:pPr>
              <w:pStyle w:val="Tiny"/>
            </w:pPr>
            <w:r w:rsidRPr="00F01BC3">
              <w:t>9488</w:t>
            </w:r>
          </w:p>
        </w:tc>
        <w:tc>
          <w:tcPr>
            <w:tcW w:w="571" w:type="dxa"/>
          </w:tcPr>
          <w:p w14:paraId="27BB652D" w14:textId="77777777" w:rsidR="00575245" w:rsidRPr="00F01BC3" w:rsidRDefault="00575245" w:rsidP="00B467C2">
            <w:pPr>
              <w:pStyle w:val="Tiny"/>
            </w:pPr>
            <w:r w:rsidRPr="00F01BC3">
              <w:t>19280</w:t>
            </w:r>
          </w:p>
        </w:tc>
        <w:tc>
          <w:tcPr>
            <w:tcW w:w="961" w:type="dxa"/>
          </w:tcPr>
          <w:p w14:paraId="5B2529DE" w14:textId="77777777" w:rsidR="00575245" w:rsidRPr="00F01BC3" w:rsidRDefault="00575245" w:rsidP="00B467C2">
            <w:pPr>
              <w:pStyle w:val="Tiny"/>
            </w:pPr>
            <w:r w:rsidRPr="00F01BC3">
              <w:t>86.46784232</w:t>
            </w:r>
          </w:p>
        </w:tc>
      </w:tr>
    </w:tbl>
    <w:p w14:paraId="68FA8D43" w14:textId="77777777" w:rsidR="00575245" w:rsidRDefault="00575245" w:rsidP="00575245">
      <w:pPr>
        <w:pStyle w:val="BodyText2"/>
      </w:pPr>
      <w:r>
        <w:t xml:space="preserve">Using all of the masks there are 28721 sites (should be 28739!). This is because there is 28721 distinct lat/lngs in the </w:t>
      </w:r>
      <w:r w:rsidRPr="00C658D1">
        <w:t>gee_training_data</w:t>
      </w:r>
      <w:r>
        <w:t xml:space="preserve"> table.</w:t>
      </w:r>
    </w:p>
    <w:p w14:paraId="6F0A34C7" w14:textId="77777777" w:rsidR="00575245" w:rsidRDefault="00575245" w:rsidP="00575245">
      <w:pPr>
        <w:pStyle w:val="BodyText2"/>
      </w:pPr>
    </w:p>
    <w:p w14:paraId="7597B6A4" w14:textId="77777777" w:rsidR="00575245" w:rsidRDefault="00575245" w:rsidP="00575245">
      <w:pPr>
        <w:pStyle w:val="Caption"/>
        <w:keepNext/>
      </w:pPr>
      <w:r>
        <w:lastRenderedPageBreak/>
        <w:t xml:space="preserve">Table </w:t>
      </w:r>
      <w:r>
        <w:fldChar w:fldCharType="begin"/>
      </w:r>
      <w:r>
        <w:instrText xml:space="preserve"> SEQ Table \* ARABIC </w:instrText>
      </w:r>
      <w:r>
        <w:fldChar w:fldCharType="separate"/>
      </w:r>
      <w:r w:rsidR="00EA3299">
        <w:rPr>
          <w:noProof/>
        </w:rPr>
        <w:t>2</w:t>
      </w:r>
      <w: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575245" w:rsidRPr="00C03E60" w14:paraId="3519851B" w14:textId="77777777" w:rsidTr="00B467C2">
        <w:tc>
          <w:tcPr>
            <w:tcW w:w="0" w:type="auto"/>
          </w:tcPr>
          <w:p w14:paraId="5846B7A0" w14:textId="77777777" w:rsidR="00575245" w:rsidRPr="00C03E60" w:rsidRDefault="00575245" w:rsidP="00B467C2">
            <w:pPr>
              <w:pStyle w:val="Tiny"/>
            </w:pPr>
            <w:r w:rsidRPr="00C03E60">
              <w:t>Column1</w:t>
            </w:r>
          </w:p>
        </w:tc>
        <w:tc>
          <w:tcPr>
            <w:tcW w:w="0" w:type="auto"/>
          </w:tcPr>
          <w:p w14:paraId="2BFF4D51" w14:textId="77777777" w:rsidR="00575245" w:rsidRPr="00C03E60" w:rsidRDefault="00575245" w:rsidP="00B467C2">
            <w:pPr>
              <w:pStyle w:val="Tiny"/>
            </w:pPr>
            <w:r w:rsidRPr="00C03E60">
              <w:t>w</w:t>
            </w:r>
          </w:p>
        </w:tc>
        <w:tc>
          <w:tcPr>
            <w:tcW w:w="0" w:type="auto"/>
          </w:tcPr>
          <w:p w14:paraId="7C45EE3E" w14:textId="77777777" w:rsidR="00575245" w:rsidRPr="00C03E60" w:rsidRDefault="00575245" w:rsidP="00B467C2">
            <w:pPr>
              <w:pStyle w:val="Tiny"/>
            </w:pPr>
            <w:r w:rsidRPr="00C03E60">
              <w:t>nw</w:t>
            </w:r>
          </w:p>
        </w:tc>
        <w:tc>
          <w:tcPr>
            <w:tcW w:w="0" w:type="auto"/>
          </w:tcPr>
          <w:p w14:paraId="21D1CE37" w14:textId="77777777" w:rsidR="00575245" w:rsidRPr="00C03E60" w:rsidRDefault="00575245" w:rsidP="00B467C2">
            <w:pPr>
              <w:pStyle w:val="Tiny"/>
            </w:pPr>
            <w:r w:rsidRPr="00C03E60">
              <w:t>total</w:t>
            </w:r>
          </w:p>
        </w:tc>
        <w:tc>
          <w:tcPr>
            <w:tcW w:w="0" w:type="auto"/>
          </w:tcPr>
          <w:p w14:paraId="08E0DA0B" w14:textId="77777777" w:rsidR="00575245" w:rsidRPr="00C03E60" w:rsidRDefault="00575245" w:rsidP="00B467C2">
            <w:pPr>
              <w:pStyle w:val="Tiny"/>
            </w:pPr>
            <w:r w:rsidRPr="00C03E60">
              <w:t>Column2</w:t>
            </w:r>
          </w:p>
        </w:tc>
      </w:tr>
      <w:tr w:rsidR="00575245" w:rsidRPr="00C03E60" w14:paraId="209D29EF" w14:textId="77777777" w:rsidTr="00B467C2">
        <w:tc>
          <w:tcPr>
            <w:tcW w:w="0" w:type="auto"/>
          </w:tcPr>
          <w:p w14:paraId="2F141D9F" w14:textId="77777777" w:rsidR="00575245" w:rsidRPr="00C03E60" w:rsidRDefault="00575245" w:rsidP="00B467C2">
            <w:pPr>
              <w:pStyle w:val="Tiny"/>
            </w:pPr>
            <w:r w:rsidRPr="00C03E60">
              <w:t>w</w:t>
            </w:r>
          </w:p>
        </w:tc>
        <w:tc>
          <w:tcPr>
            <w:tcW w:w="0" w:type="auto"/>
          </w:tcPr>
          <w:p w14:paraId="31C13B2C" w14:textId="77777777" w:rsidR="00575245" w:rsidRPr="00C03E60" w:rsidRDefault="00575245" w:rsidP="00B467C2">
            <w:pPr>
              <w:pStyle w:val="Tiny"/>
            </w:pPr>
            <w:r w:rsidRPr="00C03E60">
              <w:t>11154</w:t>
            </w:r>
          </w:p>
        </w:tc>
        <w:tc>
          <w:tcPr>
            <w:tcW w:w="0" w:type="auto"/>
          </w:tcPr>
          <w:p w14:paraId="5D07DBBA" w14:textId="77777777" w:rsidR="00575245" w:rsidRPr="00C03E60" w:rsidRDefault="00575245" w:rsidP="00B467C2">
            <w:pPr>
              <w:pStyle w:val="Tiny"/>
            </w:pPr>
            <w:r w:rsidRPr="00C03E60">
              <w:t>95</w:t>
            </w:r>
          </w:p>
        </w:tc>
        <w:tc>
          <w:tcPr>
            <w:tcW w:w="0" w:type="auto"/>
          </w:tcPr>
          <w:p w14:paraId="1185591F" w14:textId="77777777" w:rsidR="00575245" w:rsidRPr="00C03E60" w:rsidRDefault="00575245" w:rsidP="00B467C2">
            <w:pPr>
              <w:pStyle w:val="Tiny"/>
            </w:pPr>
            <w:r w:rsidRPr="00C03E60">
              <w:t>11249</w:t>
            </w:r>
          </w:p>
        </w:tc>
        <w:tc>
          <w:tcPr>
            <w:tcW w:w="0" w:type="auto"/>
          </w:tcPr>
          <w:p w14:paraId="43B8B8FA" w14:textId="77777777" w:rsidR="00575245" w:rsidRPr="00C03E60" w:rsidRDefault="00575245" w:rsidP="00B467C2">
            <w:pPr>
              <w:pStyle w:val="Tiny"/>
            </w:pPr>
            <w:r w:rsidRPr="00C03E60">
              <w:t>99.15548049</w:t>
            </w:r>
          </w:p>
        </w:tc>
      </w:tr>
      <w:tr w:rsidR="00575245" w:rsidRPr="00C03E60" w14:paraId="72A97D43" w14:textId="77777777" w:rsidTr="00B467C2">
        <w:tc>
          <w:tcPr>
            <w:tcW w:w="0" w:type="auto"/>
          </w:tcPr>
          <w:p w14:paraId="485E8ADE" w14:textId="77777777" w:rsidR="00575245" w:rsidRPr="00C03E60" w:rsidRDefault="00575245" w:rsidP="00B467C2">
            <w:pPr>
              <w:pStyle w:val="Tiny"/>
            </w:pPr>
            <w:r w:rsidRPr="00C03E60">
              <w:t>nw</w:t>
            </w:r>
          </w:p>
        </w:tc>
        <w:tc>
          <w:tcPr>
            <w:tcW w:w="0" w:type="auto"/>
          </w:tcPr>
          <w:p w14:paraId="6E0246B4" w14:textId="77777777" w:rsidR="00575245" w:rsidRPr="00C03E60" w:rsidRDefault="00575245" w:rsidP="00B467C2">
            <w:pPr>
              <w:pStyle w:val="Tiny"/>
            </w:pPr>
            <w:r w:rsidRPr="00C03E60">
              <w:t>1725</w:t>
            </w:r>
          </w:p>
        </w:tc>
        <w:tc>
          <w:tcPr>
            <w:tcW w:w="0" w:type="auto"/>
          </w:tcPr>
          <w:p w14:paraId="685F6259" w14:textId="77777777" w:rsidR="00575245" w:rsidRPr="00C03E60" w:rsidRDefault="00575245" w:rsidP="00B467C2">
            <w:pPr>
              <w:pStyle w:val="Tiny"/>
            </w:pPr>
            <w:r w:rsidRPr="00C03E60">
              <w:t>15765</w:t>
            </w:r>
          </w:p>
        </w:tc>
        <w:tc>
          <w:tcPr>
            <w:tcW w:w="0" w:type="auto"/>
          </w:tcPr>
          <w:p w14:paraId="2E4CCD05" w14:textId="77777777" w:rsidR="00575245" w:rsidRPr="00C03E60" w:rsidRDefault="00575245" w:rsidP="00B467C2">
            <w:pPr>
              <w:pStyle w:val="Tiny"/>
            </w:pPr>
            <w:r w:rsidRPr="00C03E60">
              <w:t>17490</w:t>
            </w:r>
          </w:p>
        </w:tc>
        <w:tc>
          <w:tcPr>
            <w:tcW w:w="0" w:type="auto"/>
          </w:tcPr>
          <w:p w14:paraId="536206BE" w14:textId="77777777" w:rsidR="00575245" w:rsidRPr="00C03E60" w:rsidRDefault="00575245" w:rsidP="00B467C2">
            <w:pPr>
              <w:pStyle w:val="Tiny"/>
            </w:pPr>
            <w:r w:rsidRPr="00C03E60">
              <w:t>90.13722127</w:t>
            </w:r>
          </w:p>
        </w:tc>
      </w:tr>
      <w:tr w:rsidR="00575245" w:rsidRPr="00C03E60" w14:paraId="2294E519" w14:textId="77777777" w:rsidTr="00B467C2">
        <w:tc>
          <w:tcPr>
            <w:tcW w:w="0" w:type="auto"/>
          </w:tcPr>
          <w:p w14:paraId="6B37762A" w14:textId="77777777" w:rsidR="00575245" w:rsidRPr="00C03E60" w:rsidRDefault="00575245" w:rsidP="00B467C2">
            <w:pPr>
              <w:pStyle w:val="Tiny"/>
            </w:pPr>
            <w:r w:rsidRPr="00C03E60">
              <w:t>total</w:t>
            </w:r>
          </w:p>
        </w:tc>
        <w:tc>
          <w:tcPr>
            <w:tcW w:w="0" w:type="auto"/>
          </w:tcPr>
          <w:p w14:paraId="49BD08CB" w14:textId="77777777" w:rsidR="00575245" w:rsidRPr="00C03E60" w:rsidRDefault="00575245" w:rsidP="00B467C2">
            <w:pPr>
              <w:pStyle w:val="Tiny"/>
            </w:pPr>
            <w:r w:rsidRPr="00C03E60">
              <w:t>12879</w:t>
            </w:r>
          </w:p>
        </w:tc>
        <w:tc>
          <w:tcPr>
            <w:tcW w:w="0" w:type="auto"/>
          </w:tcPr>
          <w:p w14:paraId="74071DFF" w14:textId="77777777" w:rsidR="00575245" w:rsidRPr="00C03E60" w:rsidRDefault="00575245" w:rsidP="00B467C2">
            <w:pPr>
              <w:pStyle w:val="Tiny"/>
            </w:pPr>
            <w:r w:rsidRPr="00C03E60">
              <w:t>15860</w:t>
            </w:r>
          </w:p>
        </w:tc>
        <w:tc>
          <w:tcPr>
            <w:tcW w:w="0" w:type="auto"/>
          </w:tcPr>
          <w:p w14:paraId="5016C010" w14:textId="77777777" w:rsidR="00575245" w:rsidRPr="00C03E60" w:rsidRDefault="00575245" w:rsidP="00B467C2">
            <w:pPr>
              <w:pStyle w:val="Tiny"/>
            </w:pPr>
            <w:r w:rsidRPr="00C03E60">
              <w:t>28739</w:t>
            </w:r>
          </w:p>
        </w:tc>
        <w:tc>
          <w:tcPr>
            <w:tcW w:w="0" w:type="auto"/>
          </w:tcPr>
          <w:p w14:paraId="13D30C8B" w14:textId="77777777" w:rsidR="00575245" w:rsidRPr="00C03E60" w:rsidRDefault="00575245" w:rsidP="00B467C2">
            <w:pPr>
              <w:pStyle w:val="Tiny"/>
            </w:pPr>
            <w:r w:rsidRPr="00C03E60">
              <w:t>93.66714221</w:t>
            </w:r>
          </w:p>
        </w:tc>
      </w:tr>
    </w:tbl>
    <w:p w14:paraId="4525B730" w14:textId="77777777" w:rsidR="00575245" w:rsidRDefault="00575245" w:rsidP="00575245">
      <w:pPr>
        <w:pStyle w:val="BodyText2"/>
      </w:pPr>
    </w:p>
    <w:p w14:paraId="52F194BD" w14:textId="77777777" w:rsidR="00575245" w:rsidRDefault="00575245" w:rsidP="00575245">
      <w:pPr>
        <w:pStyle w:val="Heading9"/>
      </w:pPr>
      <w:r>
        <w:t>Using random sites</w:t>
      </w:r>
    </w:p>
    <w:p w14:paraId="18E3EA82" w14:textId="77777777" w:rsidR="00575245" w:rsidRPr="00813259" w:rsidRDefault="00575245" w:rsidP="00575245">
      <w:pPr>
        <w:pStyle w:val="Heading10"/>
      </w:pPr>
      <w:r>
        <w:t>Created in ArcGIS</w:t>
      </w:r>
    </w:p>
    <w:p w14:paraId="7AA83A84" w14:textId="77777777" w:rsidR="00575245" w:rsidRDefault="00575245" w:rsidP="00575245">
      <w:pPr>
        <w:pStyle w:val="BodyText2"/>
      </w:pPr>
      <w:r>
        <w:t>We are creating random validation sites by stratifying with the GLC2000 dataset. First create 1000000 random points in ArcGIS:</w:t>
      </w:r>
    </w:p>
    <w:p w14:paraId="22D9CA1F" w14:textId="77777777" w:rsidR="00575245" w:rsidRDefault="00575245" w:rsidP="00575245">
      <w:pPr>
        <w:pStyle w:val="Code"/>
      </w:pPr>
      <w:r>
        <w:t>arcpy.CreateRandomPoints_management("E:/cottaan/My Documents/ArcGIS/Default.gdb","randomPoints","#","glc2000.tif","1000000","0 Meters","POINT","0")</w:t>
      </w:r>
    </w:p>
    <w:p w14:paraId="182BDDF5" w14:textId="77777777" w:rsidR="00575245" w:rsidRDefault="00575245" w:rsidP="00575245">
      <w:pPr>
        <w:pStyle w:val="BodyText2"/>
      </w:pPr>
      <w:r>
        <w:t>But we need to contstain them by the extent of the landsat path/rows and the glc2000 intersection:</w:t>
      </w:r>
    </w:p>
    <w:p w14:paraId="65EEB98C" w14:textId="77777777" w:rsidR="00575245" w:rsidRDefault="00575245" w:rsidP="00575245">
      <w:pPr>
        <w:pStyle w:val="Code"/>
      </w:pPr>
      <w:r>
        <w:t>arcpy.RasterDomain_3d("glc2000_Clip","E:/cottaan/My Documents/ArcGIS/Google Earth Engine Downloads/sampleValidationSites.gdb/glc_extent","POLYGON")</w:t>
      </w:r>
    </w:p>
    <w:p w14:paraId="12511CE2" w14:textId="77777777" w:rsidR="00575245" w:rsidRDefault="00575245" w:rsidP="00575245">
      <w:pPr>
        <w:pStyle w:val="BodyText2"/>
      </w:pPr>
      <w:r>
        <w:t>Then use the Sample tool in Spatial Analyst to produce a table of the raster cell values for the points. For some reason it retrieved null values for the glc2000 class for 554 sites even though there was glc2000 data!</w:t>
      </w:r>
    </w:p>
    <w:p w14:paraId="4CCDC897" w14:textId="77777777" w:rsidR="00575245" w:rsidRDefault="00575245" w:rsidP="00575245">
      <w:pPr>
        <w:pStyle w:val="Code"/>
      </w:pPr>
      <w:r>
        <w:t>arcpy.gp.Sample_sa("glc2000.tif","randomPoints","E:/cottaan/My Documents/ArcGIS/Google Earth Engine Downloads/sampleValidationSites.gdb/validationSites","NEAREST")</w:t>
      </w:r>
    </w:p>
    <w:p w14:paraId="0D95356E" w14:textId="77777777" w:rsidR="00575245" w:rsidRDefault="00575245" w:rsidP="00575245">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302F7801" w14:textId="77777777" w:rsidR="00575245" w:rsidRDefault="00575245" w:rsidP="00575245">
      <w:pPr>
        <w:pStyle w:val="Code"/>
      </w:pPr>
      <w:r w:rsidRPr="005E1F82">
        <w:t>select * from (SELECT x, y, glc2000_class,id, rank() OVER (PARTITION BY glc2000_class ORDER BY id DESC) FROM gee_random_validation_sites) as sub WHERE rank &lt;=100</w:t>
      </w:r>
    </w:p>
    <w:p w14:paraId="281B9D4D" w14:textId="77777777" w:rsidR="00575245" w:rsidRDefault="00575245" w:rsidP="00575245">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466E4BC5" w14:textId="77777777" w:rsidR="00575245" w:rsidRDefault="00575245" w:rsidP="00575245">
      <w:pPr>
        <w:pStyle w:val="Code"/>
      </w:pPr>
      <w:r>
        <w:t>Messages</w:t>
      </w:r>
    </w:p>
    <w:p w14:paraId="105D9245" w14:textId="77777777" w:rsidR="00575245" w:rsidRDefault="00575245" w:rsidP="00575245">
      <w:pPr>
        <w:pStyle w:val="Code"/>
      </w:pPr>
      <w:r>
        <w:t>Executing: RasterToPolygon glc2000_Clip "E:\cottaan\My Documents\ArcGIS\Google Earth Engine Downloads\sampleValidationSites.gdb\glc2000_vector" SIMPLIFY VALUE</w:t>
      </w:r>
    </w:p>
    <w:p w14:paraId="70C12267" w14:textId="77777777" w:rsidR="00575245" w:rsidRDefault="00575245" w:rsidP="00575245">
      <w:pPr>
        <w:pStyle w:val="Code"/>
      </w:pPr>
      <w:r>
        <w:t>Start Time: Thu Mar 27 16:31:49 2014</w:t>
      </w:r>
    </w:p>
    <w:p w14:paraId="3C51B23E" w14:textId="77777777" w:rsidR="00575245" w:rsidRDefault="00575245" w:rsidP="00575245">
      <w:pPr>
        <w:pStyle w:val="Code"/>
      </w:pPr>
      <w:r>
        <w:t>ERROR 999999: Error executing function.</w:t>
      </w:r>
    </w:p>
    <w:p w14:paraId="252FD2DC" w14:textId="77777777" w:rsidR="00575245" w:rsidRDefault="00575245" w:rsidP="00575245">
      <w:pPr>
        <w:pStyle w:val="Code"/>
      </w:pPr>
      <w:r>
        <w:t>("esri.ProjectedCoordinateSystem") The coordinates or measures are out of bounds.</w:t>
      </w:r>
    </w:p>
    <w:p w14:paraId="36B90FB3" w14:textId="77777777" w:rsidR="00575245" w:rsidRDefault="00575245" w:rsidP="00575245">
      <w:pPr>
        <w:pStyle w:val="Code"/>
      </w:pPr>
      <w:r>
        <w:t>ERROR 010005: Unable to allocate memory.</w:t>
      </w:r>
    </w:p>
    <w:p w14:paraId="749C0E55" w14:textId="77777777" w:rsidR="00575245" w:rsidRDefault="00575245" w:rsidP="00575245">
      <w:pPr>
        <w:pStyle w:val="Code"/>
      </w:pPr>
      <w:r>
        <w:t>ERROR 010067: Error in executing grid expression.</w:t>
      </w:r>
    </w:p>
    <w:p w14:paraId="21DEB796" w14:textId="77777777" w:rsidR="00575245" w:rsidRDefault="00575245" w:rsidP="00575245">
      <w:pPr>
        <w:pStyle w:val="Code"/>
      </w:pPr>
      <w:r>
        <w:t>Failed to execute (RasterToPolygon).</w:t>
      </w:r>
    </w:p>
    <w:p w14:paraId="7835ADC3" w14:textId="77777777" w:rsidR="00575245" w:rsidRDefault="00575245" w:rsidP="00575245">
      <w:pPr>
        <w:pStyle w:val="Code"/>
      </w:pPr>
      <w:r>
        <w:t>Failed at Thu Mar 27 17:35:11 2014 (Elapsed Time: 1 hours 3 minutes 22 seconds)</w:t>
      </w:r>
    </w:p>
    <w:p w14:paraId="3E57FB7D" w14:textId="77777777" w:rsidR="00575245" w:rsidRDefault="00575245" w:rsidP="00575245">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5057C8BF" w14:textId="77777777" w:rsidR="00575245" w:rsidRDefault="00575245" w:rsidP="00575245">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575245" w:rsidRPr="00D92044" w14:paraId="21F91BA3" w14:textId="77777777" w:rsidTr="00B467C2">
        <w:tc>
          <w:tcPr>
            <w:tcW w:w="0" w:type="auto"/>
          </w:tcPr>
          <w:p w14:paraId="52BD1529" w14:textId="77777777" w:rsidR="00575245" w:rsidRPr="00D92044" w:rsidRDefault="00575245" w:rsidP="00B467C2">
            <w:pPr>
              <w:pStyle w:val="Tiny"/>
            </w:pPr>
            <w:r>
              <w:t>GLC2000</w:t>
            </w:r>
          </w:p>
        </w:tc>
        <w:tc>
          <w:tcPr>
            <w:tcW w:w="0" w:type="auto"/>
          </w:tcPr>
          <w:p w14:paraId="3AE1B490" w14:textId="77777777" w:rsidR="00575245" w:rsidRPr="00D92044" w:rsidRDefault="00575245" w:rsidP="00B467C2">
            <w:pPr>
              <w:pStyle w:val="Tiny"/>
            </w:pPr>
            <w:r>
              <w:t>Longitude</w:t>
            </w:r>
          </w:p>
        </w:tc>
        <w:tc>
          <w:tcPr>
            <w:tcW w:w="0" w:type="auto"/>
          </w:tcPr>
          <w:p w14:paraId="7FD8DD03" w14:textId="77777777" w:rsidR="00575245" w:rsidRPr="00D92044" w:rsidRDefault="00575245" w:rsidP="00B467C2">
            <w:pPr>
              <w:pStyle w:val="Tiny"/>
            </w:pPr>
            <w:r>
              <w:t>Latitude</w:t>
            </w:r>
          </w:p>
        </w:tc>
        <w:tc>
          <w:tcPr>
            <w:tcW w:w="0" w:type="auto"/>
          </w:tcPr>
          <w:p w14:paraId="3DA3C117" w14:textId="77777777" w:rsidR="00575245" w:rsidRPr="00D92044" w:rsidRDefault="00575245" w:rsidP="00B467C2">
            <w:pPr>
              <w:pStyle w:val="Tiny"/>
            </w:pPr>
            <w:r>
              <w:t>Path</w:t>
            </w:r>
          </w:p>
        </w:tc>
        <w:tc>
          <w:tcPr>
            <w:tcW w:w="0" w:type="auto"/>
          </w:tcPr>
          <w:p w14:paraId="4E3352B7" w14:textId="77777777" w:rsidR="00575245" w:rsidRPr="00D92044" w:rsidRDefault="00575245" w:rsidP="00B467C2">
            <w:pPr>
              <w:pStyle w:val="Tiny"/>
            </w:pPr>
            <w:r>
              <w:t>Row</w:t>
            </w:r>
          </w:p>
        </w:tc>
      </w:tr>
      <w:tr w:rsidR="00575245" w:rsidRPr="00D92044" w14:paraId="463F9794" w14:textId="77777777" w:rsidTr="00B467C2">
        <w:tc>
          <w:tcPr>
            <w:tcW w:w="0" w:type="auto"/>
          </w:tcPr>
          <w:p w14:paraId="6CA5F7EE" w14:textId="77777777" w:rsidR="00575245" w:rsidRPr="00D92044" w:rsidRDefault="00575245" w:rsidP="00B467C2">
            <w:pPr>
              <w:pStyle w:val="Tiny"/>
            </w:pPr>
            <w:r w:rsidRPr="00D92044">
              <w:t>19</w:t>
            </w:r>
          </w:p>
        </w:tc>
        <w:tc>
          <w:tcPr>
            <w:tcW w:w="0" w:type="auto"/>
          </w:tcPr>
          <w:p w14:paraId="36255CBF" w14:textId="77777777" w:rsidR="00575245" w:rsidRPr="00D92044" w:rsidRDefault="00575245" w:rsidP="00B467C2">
            <w:pPr>
              <w:pStyle w:val="Tiny"/>
            </w:pPr>
            <w:r w:rsidRPr="00D92044">
              <w:t>15.3738921475808</w:t>
            </w:r>
          </w:p>
        </w:tc>
        <w:tc>
          <w:tcPr>
            <w:tcW w:w="0" w:type="auto"/>
          </w:tcPr>
          <w:p w14:paraId="5263EBD2" w14:textId="77777777" w:rsidR="00575245" w:rsidRPr="00D92044" w:rsidRDefault="00575245" w:rsidP="00B467C2">
            <w:pPr>
              <w:pStyle w:val="Tiny"/>
            </w:pPr>
            <w:r w:rsidRPr="00D92044">
              <w:t>79.1914180691189</w:t>
            </w:r>
          </w:p>
        </w:tc>
        <w:tc>
          <w:tcPr>
            <w:tcW w:w="0" w:type="auto"/>
          </w:tcPr>
          <w:p w14:paraId="5E5AA85C" w14:textId="77777777" w:rsidR="00575245" w:rsidRPr="00D92044" w:rsidRDefault="00575245" w:rsidP="00B467C2">
            <w:pPr>
              <w:pStyle w:val="Tiny"/>
            </w:pPr>
            <w:r w:rsidRPr="00D92044">
              <w:t>214</w:t>
            </w:r>
          </w:p>
        </w:tc>
        <w:tc>
          <w:tcPr>
            <w:tcW w:w="0" w:type="auto"/>
          </w:tcPr>
          <w:p w14:paraId="56F9BFCA" w14:textId="77777777" w:rsidR="00575245" w:rsidRPr="00D92044" w:rsidRDefault="00575245" w:rsidP="00B467C2">
            <w:pPr>
              <w:pStyle w:val="Tiny"/>
            </w:pPr>
            <w:r w:rsidRPr="00D92044">
              <w:t>3</w:t>
            </w:r>
          </w:p>
        </w:tc>
      </w:tr>
      <w:tr w:rsidR="00575245" w:rsidRPr="00D92044" w14:paraId="3B8C0978" w14:textId="77777777" w:rsidTr="00B467C2">
        <w:tc>
          <w:tcPr>
            <w:tcW w:w="0" w:type="auto"/>
          </w:tcPr>
          <w:p w14:paraId="10A6D186" w14:textId="77777777" w:rsidR="00575245" w:rsidRPr="00D92044" w:rsidRDefault="00575245" w:rsidP="00B467C2">
            <w:pPr>
              <w:pStyle w:val="Tiny"/>
            </w:pPr>
            <w:r w:rsidRPr="00D92044">
              <w:t>19</w:t>
            </w:r>
          </w:p>
        </w:tc>
        <w:tc>
          <w:tcPr>
            <w:tcW w:w="0" w:type="auto"/>
          </w:tcPr>
          <w:p w14:paraId="6AC0C377" w14:textId="77777777" w:rsidR="00575245" w:rsidRPr="00D92044" w:rsidRDefault="00575245" w:rsidP="00B467C2">
            <w:pPr>
              <w:pStyle w:val="Tiny"/>
            </w:pPr>
            <w:r w:rsidRPr="00D92044">
              <w:t>15.3738921475808</w:t>
            </w:r>
          </w:p>
        </w:tc>
        <w:tc>
          <w:tcPr>
            <w:tcW w:w="0" w:type="auto"/>
          </w:tcPr>
          <w:p w14:paraId="00179882" w14:textId="77777777" w:rsidR="00575245" w:rsidRPr="00D92044" w:rsidRDefault="00575245" w:rsidP="00B467C2">
            <w:pPr>
              <w:pStyle w:val="Tiny"/>
            </w:pPr>
            <w:r w:rsidRPr="00D92044">
              <w:t>79.1914180691189</w:t>
            </w:r>
          </w:p>
        </w:tc>
        <w:tc>
          <w:tcPr>
            <w:tcW w:w="0" w:type="auto"/>
          </w:tcPr>
          <w:p w14:paraId="24425266" w14:textId="77777777" w:rsidR="00575245" w:rsidRPr="00D92044" w:rsidRDefault="00575245" w:rsidP="00B467C2">
            <w:pPr>
              <w:pStyle w:val="Tiny"/>
            </w:pPr>
            <w:r w:rsidRPr="00D92044">
              <w:t>215</w:t>
            </w:r>
          </w:p>
        </w:tc>
        <w:tc>
          <w:tcPr>
            <w:tcW w:w="0" w:type="auto"/>
          </w:tcPr>
          <w:p w14:paraId="1F5FDC1D" w14:textId="77777777" w:rsidR="00575245" w:rsidRPr="00D92044" w:rsidRDefault="00575245" w:rsidP="00B467C2">
            <w:pPr>
              <w:pStyle w:val="Tiny"/>
            </w:pPr>
            <w:r w:rsidRPr="00D92044">
              <w:t>3</w:t>
            </w:r>
          </w:p>
        </w:tc>
      </w:tr>
      <w:tr w:rsidR="00575245" w:rsidRPr="00D92044" w14:paraId="79729486" w14:textId="77777777" w:rsidTr="00B467C2">
        <w:tc>
          <w:tcPr>
            <w:tcW w:w="0" w:type="auto"/>
          </w:tcPr>
          <w:p w14:paraId="06541EA2" w14:textId="77777777" w:rsidR="00575245" w:rsidRPr="00D92044" w:rsidRDefault="00575245" w:rsidP="00B467C2">
            <w:pPr>
              <w:pStyle w:val="Tiny"/>
            </w:pPr>
            <w:r w:rsidRPr="00D92044">
              <w:t>19</w:t>
            </w:r>
          </w:p>
        </w:tc>
        <w:tc>
          <w:tcPr>
            <w:tcW w:w="0" w:type="auto"/>
          </w:tcPr>
          <w:p w14:paraId="6427DEC0" w14:textId="77777777" w:rsidR="00575245" w:rsidRPr="00D92044" w:rsidRDefault="00575245" w:rsidP="00B467C2">
            <w:pPr>
              <w:pStyle w:val="Tiny"/>
            </w:pPr>
            <w:r w:rsidRPr="00D92044">
              <w:t>15.3738921475808</w:t>
            </w:r>
          </w:p>
        </w:tc>
        <w:tc>
          <w:tcPr>
            <w:tcW w:w="0" w:type="auto"/>
          </w:tcPr>
          <w:p w14:paraId="68996AE7" w14:textId="77777777" w:rsidR="00575245" w:rsidRPr="00D92044" w:rsidRDefault="00575245" w:rsidP="00B467C2">
            <w:pPr>
              <w:pStyle w:val="Tiny"/>
            </w:pPr>
            <w:r w:rsidRPr="00D92044">
              <w:t>79.1914180691189</w:t>
            </w:r>
          </w:p>
        </w:tc>
        <w:tc>
          <w:tcPr>
            <w:tcW w:w="0" w:type="auto"/>
          </w:tcPr>
          <w:p w14:paraId="60A7031F" w14:textId="77777777" w:rsidR="00575245" w:rsidRPr="00D92044" w:rsidRDefault="00575245" w:rsidP="00B467C2">
            <w:pPr>
              <w:pStyle w:val="Tiny"/>
            </w:pPr>
            <w:r w:rsidRPr="00D92044">
              <w:t>216</w:t>
            </w:r>
          </w:p>
        </w:tc>
        <w:tc>
          <w:tcPr>
            <w:tcW w:w="0" w:type="auto"/>
          </w:tcPr>
          <w:p w14:paraId="022FA8FD" w14:textId="77777777" w:rsidR="00575245" w:rsidRPr="00D92044" w:rsidRDefault="00575245" w:rsidP="00B467C2">
            <w:pPr>
              <w:pStyle w:val="Tiny"/>
            </w:pPr>
            <w:r w:rsidRPr="00D92044">
              <w:t>3</w:t>
            </w:r>
          </w:p>
        </w:tc>
      </w:tr>
      <w:tr w:rsidR="00575245" w:rsidRPr="00D92044" w14:paraId="447A0271" w14:textId="77777777" w:rsidTr="00B467C2">
        <w:tc>
          <w:tcPr>
            <w:tcW w:w="0" w:type="auto"/>
          </w:tcPr>
          <w:p w14:paraId="3BB8D5BD" w14:textId="77777777" w:rsidR="00575245" w:rsidRPr="00D92044" w:rsidRDefault="00575245" w:rsidP="00B467C2">
            <w:pPr>
              <w:pStyle w:val="Tiny"/>
            </w:pPr>
            <w:r w:rsidRPr="00D92044">
              <w:t>19</w:t>
            </w:r>
          </w:p>
        </w:tc>
        <w:tc>
          <w:tcPr>
            <w:tcW w:w="0" w:type="auto"/>
          </w:tcPr>
          <w:p w14:paraId="3CEC8435" w14:textId="77777777" w:rsidR="00575245" w:rsidRPr="00D92044" w:rsidRDefault="00575245" w:rsidP="00B467C2">
            <w:pPr>
              <w:pStyle w:val="Tiny"/>
            </w:pPr>
            <w:r w:rsidRPr="00D92044">
              <w:t>15.3738921475808</w:t>
            </w:r>
          </w:p>
        </w:tc>
        <w:tc>
          <w:tcPr>
            <w:tcW w:w="0" w:type="auto"/>
          </w:tcPr>
          <w:p w14:paraId="5898C935" w14:textId="77777777" w:rsidR="00575245" w:rsidRPr="00D92044" w:rsidRDefault="00575245" w:rsidP="00B467C2">
            <w:pPr>
              <w:pStyle w:val="Tiny"/>
            </w:pPr>
            <w:r w:rsidRPr="00D92044">
              <w:t>79.1914180691189</w:t>
            </w:r>
          </w:p>
        </w:tc>
        <w:tc>
          <w:tcPr>
            <w:tcW w:w="0" w:type="auto"/>
          </w:tcPr>
          <w:p w14:paraId="786BDBEE" w14:textId="77777777" w:rsidR="00575245" w:rsidRPr="00D92044" w:rsidRDefault="00575245" w:rsidP="00B467C2">
            <w:pPr>
              <w:pStyle w:val="Tiny"/>
            </w:pPr>
            <w:r w:rsidRPr="00D92044">
              <w:t>217</w:t>
            </w:r>
          </w:p>
        </w:tc>
        <w:tc>
          <w:tcPr>
            <w:tcW w:w="0" w:type="auto"/>
          </w:tcPr>
          <w:p w14:paraId="5CE125F5" w14:textId="77777777" w:rsidR="00575245" w:rsidRPr="00D92044" w:rsidRDefault="00575245" w:rsidP="00B467C2">
            <w:pPr>
              <w:pStyle w:val="Tiny"/>
            </w:pPr>
            <w:r w:rsidRPr="00D92044">
              <w:t>3</w:t>
            </w:r>
          </w:p>
        </w:tc>
      </w:tr>
      <w:tr w:rsidR="00575245" w:rsidRPr="00D92044" w14:paraId="6B1AB793" w14:textId="77777777" w:rsidTr="00B467C2">
        <w:tc>
          <w:tcPr>
            <w:tcW w:w="0" w:type="auto"/>
          </w:tcPr>
          <w:p w14:paraId="17BC8C1C" w14:textId="77777777" w:rsidR="00575245" w:rsidRPr="00D92044" w:rsidRDefault="00575245" w:rsidP="00B467C2">
            <w:pPr>
              <w:pStyle w:val="Tiny"/>
            </w:pPr>
            <w:r w:rsidRPr="00D92044">
              <w:t>19</w:t>
            </w:r>
          </w:p>
        </w:tc>
        <w:tc>
          <w:tcPr>
            <w:tcW w:w="0" w:type="auto"/>
          </w:tcPr>
          <w:p w14:paraId="3757C698" w14:textId="77777777" w:rsidR="00575245" w:rsidRPr="00D92044" w:rsidRDefault="00575245" w:rsidP="00B467C2">
            <w:pPr>
              <w:pStyle w:val="Tiny"/>
            </w:pPr>
            <w:r w:rsidRPr="00D92044">
              <w:t>15.3738921475808</w:t>
            </w:r>
          </w:p>
        </w:tc>
        <w:tc>
          <w:tcPr>
            <w:tcW w:w="0" w:type="auto"/>
          </w:tcPr>
          <w:p w14:paraId="3D6A8671" w14:textId="77777777" w:rsidR="00575245" w:rsidRPr="00D92044" w:rsidRDefault="00575245" w:rsidP="00B467C2">
            <w:pPr>
              <w:pStyle w:val="Tiny"/>
            </w:pPr>
            <w:r w:rsidRPr="00D92044">
              <w:t>79.1914180691189</w:t>
            </w:r>
          </w:p>
        </w:tc>
        <w:tc>
          <w:tcPr>
            <w:tcW w:w="0" w:type="auto"/>
          </w:tcPr>
          <w:p w14:paraId="3AB472FF" w14:textId="77777777" w:rsidR="00575245" w:rsidRPr="00D92044" w:rsidRDefault="00575245" w:rsidP="00B467C2">
            <w:pPr>
              <w:pStyle w:val="Tiny"/>
            </w:pPr>
            <w:r w:rsidRPr="00D92044">
              <w:t>218</w:t>
            </w:r>
          </w:p>
        </w:tc>
        <w:tc>
          <w:tcPr>
            <w:tcW w:w="0" w:type="auto"/>
          </w:tcPr>
          <w:p w14:paraId="37AC613A" w14:textId="77777777" w:rsidR="00575245" w:rsidRPr="00D92044" w:rsidRDefault="00575245" w:rsidP="00B467C2">
            <w:pPr>
              <w:pStyle w:val="Tiny"/>
            </w:pPr>
            <w:r w:rsidRPr="00D92044">
              <w:t>3</w:t>
            </w:r>
          </w:p>
        </w:tc>
      </w:tr>
      <w:tr w:rsidR="00575245" w:rsidRPr="00D92044" w14:paraId="0DD1F693" w14:textId="77777777" w:rsidTr="00B467C2">
        <w:tc>
          <w:tcPr>
            <w:tcW w:w="0" w:type="auto"/>
          </w:tcPr>
          <w:p w14:paraId="7B016382" w14:textId="77777777" w:rsidR="00575245" w:rsidRPr="00D92044" w:rsidRDefault="00575245" w:rsidP="00B467C2">
            <w:pPr>
              <w:pStyle w:val="Tiny"/>
            </w:pPr>
            <w:r w:rsidRPr="00D92044">
              <w:t>19</w:t>
            </w:r>
          </w:p>
        </w:tc>
        <w:tc>
          <w:tcPr>
            <w:tcW w:w="0" w:type="auto"/>
          </w:tcPr>
          <w:p w14:paraId="7F535BA6" w14:textId="77777777" w:rsidR="00575245" w:rsidRPr="00D92044" w:rsidRDefault="00575245" w:rsidP="00B467C2">
            <w:pPr>
              <w:pStyle w:val="Tiny"/>
            </w:pPr>
            <w:r w:rsidRPr="00D92044">
              <w:t>15.3738921475808</w:t>
            </w:r>
          </w:p>
        </w:tc>
        <w:tc>
          <w:tcPr>
            <w:tcW w:w="0" w:type="auto"/>
          </w:tcPr>
          <w:p w14:paraId="3BEFDF06" w14:textId="77777777" w:rsidR="00575245" w:rsidRPr="00D92044" w:rsidRDefault="00575245" w:rsidP="00B467C2">
            <w:pPr>
              <w:pStyle w:val="Tiny"/>
            </w:pPr>
            <w:r w:rsidRPr="00D92044">
              <w:t>79.1914180691189</w:t>
            </w:r>
          </w:p>
        </w:tc>
        <w:tc>
          <w:tcPr>
            <w:tcW w:w="0" w:type="auto"/>
          </w:tcPr>
          <w:p w14:paraId="7C4BBC6C" w14:textId="77777777" w:rsidR="00575245" w:rsidRPr="00D92044" w:rsidRDefault="00575245" w:rsidP="00B467C2">
            <w:pPr>
              <w:pStyle w:val="Tiny"/>
            </w:pPr>
            <w:r w:rsidRPr="00D92044">
              <w:t>219</w:t>
            </w:r>
          </w:p>
        </w:tc>
        <w:tc>
          <w:tcPr>
            <w:tcW w:w="0" w:type="auto"/>
          </w:tcPr>
          <w:p w14:paraId="008873E0" w14:textId="77777777" w:rsidR="00575245" w:rsidRPr="00D92044" w:rsidRDefault="00575245" w:rsidP="00B467C2">
            <w:pPr>
              <w:pStyle w:val="Tiny"/>
            </w:pPr>
            <w:r w:rsidRPr="00D92044">
              <w:t>3</w:t>
            </w:r>
          </w:p>
        </w:tc>
      </w:tr>
      <w:tr w:rsidR="00575245" w:rsidRPr="00D92044" w14:paraId="3F4B6FE9" w14:textId="77777777" w:rsidTr="00B467C2">
        <w:tc>
          <w:tcPr>
            <w:tcW w:w="0" w:type="auto"/>
          </w:tcPr>
          <w:p w14:paraId="4AED2099" w14:textId="77777777" w:rsidR="00575245" w:rsidRPr="00D92044" w:rsidRDefault="00575245" w:rsidP="00B467C2">
            <w:pPr>
              <w:pStyle w:val="Tiny"/>
            </w:pPr>
            <w:r w:rsidRPr="00D92044">
              <w:t>19</w:t>
            </w:r>
          </w:p>
        </w:tc>
        <w:tc>
          <w:tcPr>
            <w:tcW w:w="0" w:type="auto"/>
          </w:tcPr>
          <w:p w14:paraId="06085F98" w14:textId="77777777" w:rsidR="00575245" w:rsidRPr="00D92044" w:rsidRDefault="00575245" w:rsidP="00B467C2">
            <w:pPr>
              <w:pStyle w:val="Tiny"/>
            </w:pPr>
            <w:r w:rsidRPr="00D92044">
              <w:t>15.3738921475808</w:t>
            </w:r>
          </w:p>
        </w:tc>
        <w:tc>
          <w:tcPr>
            <w:tcW w:w="0" w:type="auto"/>
          </w:tcPr>
          <w:p w14:paraId="0A480976" w14:textId="77777777" w:rsidR="00575245" w:rsidRPr="00D92044" w:rsidRDefault="00575245" w:rsidP="00B467C2">
            <w:pPr>
              <w:pStyle w:val="Tiny"/>
            </w:pPr>
            <w:r w:rsidRPr="00D92044">
              <w:t>79.1914180691189</w:t>
            </w:r>
          </w:p>
        </w:tc>
        <w:tc>
          <w:tcPr>
            <w:tcW w:w="0" w:type="auto"/>
          </w:tcPr>
          <w:p w14:paraId="089FB309" w14:textId="77777777" w:rsidR="00575245" w:rsidRPr="00D92044" w:rsidRDefault="00575245" w:rsidP="00B467C2">
            <w:pPr>
              <w:pStyle w:val="Tiny"/>
            </w:pPr>
            <w:r w:rsidRPr="00D92044">
              <w:t>220</w:t>
            </w:r>
          </w:p>
        </w:tc>
        <w:tc>
          <w:tcPr>
            <w:tcW w:w="0" w:type="auto"/>
          </w:tcPr>
          <w:p w14:paraId="71A41877" w14:textId="77777777" w:rsidR="00575245" w:rsidRPr="00D92044" w:rsidRDefault="00575245" w:rsidP="00B467C2">
            <w:pPr>
              <w:pStyle w:val="Tiny"/>
            </w:pPr>
            <w:r w:rsidRPr="00D92044">
              <w:t>2</w:t>
            </w:r>
          </w:p>
        </w:tc>
      </w:tr>
      <w:tr w:rsidR="00575245" w:rsidRPr="00D92044" w14:paraId="063F8E24" w14:textId="77777777" w:rsidTr="00B467C2">
        <w:tc>
          <w:tcPr>
            <w:tcW w:w="0" w:type="auto"/>
          </w:tcPr>
          <w:p w14:paraId="4C112006" w14:textId="77777777" w:rsidR="00575245" w:rsidRPr="00D92044" w:rsidRDefault="00575245" w:rsidP="00B467C2">
            <w:pPr>
              <w:pStyle w:val="Tiny"/>
            </w:pPr>
            <w:r w:rsidRPr="00D92044">
              <w:t>19</w:t>
            </w:r>
          </w:p>
        </w:tc>
        <w:tc>
          <w:tcPr>
            <w:tcW w:w="0" w:type="auto"/>
          </w:tcPr>
          <w:p w14:paraId="480672FA" w14:textId="77777777" w:rsidR="00575245" w:rsidRPr="00D92044" w:rsidRDefault="00575245" w:rsidP="00B467C2">
            <w:pPr>
              <w:pStyle w:val="Tiny"/>
            </w:pPr>
            <w:r w:rsidRPr="00D92044">
              <w:t>15.3738921475808</w:t>
            </w:r>
          </w:p>
        </w:tc>
        <w:tc>
          <w:tcPr>
            <w:tcW w:w="0" w:type="auto"/>
          </w:tcPr>
          <w:p w14:paraId="3A75B0C5" w14:textId="77777777" w:rsidR="00575245" w:rsidRPr="00D92044" w:rsidRDefault="00575245" w:rsidP="00B467C2">
            <w:pPr>
              <w:pStyle w:val="Tiny"/>
            </w:pPr>
            <w:r w:rsidRPr="00D92044">
              <w:t>79.1914180691189</w:t>
            </w:r>
          </w:p>
        </w:tc>
        <w:tc>
          <w:tcPr>
            <w:tcW w:w="0" w:type="auto"/>
          </w:tcPr>
          <w:p w14:paraId="500B4823" w14:textId="77777777" w:rsidR="00575245" w:rsidRPr="00D92044" w:rsidRDefault="00575245" w:rsidP="00B467C2">
            <w:pPr>
              <w:pStyle w:val="Tiny"/>
            </w:pPr>
            <w:r w:rsidRPr="00D92044">
              <w:t>220</w:t>
            </w:r>
          </w:p>
        </w:tc>
        <w:tc>
          <w:tcPr>
            <w:tcW w:w="0" w:type="auto"/>
          </w:tcPr>
          <w:p w14:paraId="5BDB46FF" w14:textId="77777777" w:rsidR="00575245" w:rsidRPr="00D92044" w:rsidRDefault="00575245" w:rsidP="00B467C2">
            <w:pPr>
              <w:pStyle w:val="Tiny"/>
            </w:pPr>
            <w:r w:rsidRPr="00D92044">
              <w:t>3</w:t>
            </w:r>
          </w:p>
        </w:tc>
      </w:tr>
      <w:tr w:rsidR="00575245" w:rsidRPr="00D92044" w14:paraId="481C6271" w14:textId="77777777" w:rsidTr="00B467C2">
        <w:tc>
          <w:tcPr>
            <w:tcW w:w="0" w:type="auto"/>
          </w:tcPr>
          <w:p w14:paraId="4F3CA4F6" w14:textId="77777777" w:rsidR="00575245" w:rsidRPr="00D92044" w:rsidRDefault="00575245" w:rsidP="00B467C2">
            <w:pPr>
              <w:pStyle w:val="Tiny"/>
            </w:pPr>
            <w:r w:rsidRPr="00D92044">
              <w:t>19</w:t>
            </w:r>
          </w:p>
        </w:tc>
        <w:tc>
          <w:tcPr>
            <w:tcW w:w="0" w:type="auto"/>
          </w:tcPr>
          <w:p w14:paraId="64915FCF" w14:textId="77777777" w:rsidR="00575245" w:rsidRPr="00D92044" w:rsidRDefault="00575245" w:rsidP="00B467C2">
            <w:pPr>
              <w:pStyle w:val="Tiny"/>
            </w:pPr>
            <w:r w:rsidRPr="00D92044">
              <w:t>15.3738921475808</w:t>
            </w:r>
          </w:p>
        </w:tc>
        <w:tc>
          <w:tcPr>
            <w:tcW w:w="0" w:type="auto"/>
          </w:tcPr>
          <w:p w14:paraId="38157E5D" w14:textId="77777777" w:rsidR="00575245" w:rsidRPr="00D92044" w:rsidRDefault="00575245" w:rsidP="00B467C2">
            <w:pPr>
              <w:pStyle w:val="Tiny"/>
            </w:pPr>
            <w:r w:rsidRPr="00D92044">
              <w:t>79.1914180691189</w:t>
            </w:r>
          </w:p>
        </w:tc>
        <w:tc>
          <w:tcPr>
            <w:tcW w:w="0" w:type="auto"/>
          </w:tcPr>
          <w:p w14:paraId="2B9D7A6C" w14:textId="77777777" w:rsidR="00575245" w:rsidRPr="00D92044" w:rsidRDefault="00575245" w:rsidP="00B467C2">
            <w:pPr>
              <w:pStyle w:val="Tiny"/>
            </w:pPr>
            <w:r w:rsidRPr="00D92044">
              <w:t>221</w:t>
            </w:r>
          </w:p>
        </w:tc>
        <w:tc>
          <w:tcPr>
            <w:tcW w:w="0" w:type="auto"/>
          </w:tcPr>
          <w:p w14:paraId="536E4365" w14:textId="77777777" w:rsidR="00575245" w:rsidRPr="00D92044" w:rsidRDefault="00575245" w:rsidP="00B467C2">
            <w:pPr>
              <w:pStyle w:val="Tiny"/>
            </w:pPr>
            <w:r w:rsidRPr="00D92044">
              <w:t>2</w:t>
            </w:r>
          </w:p>
        </w:tc>
      </w:tr>
      <w:tr w:rsidR="00575245" w:rsidRPr="00D92044" w14:paraId="2D3F0F44" w14:textId="77777777" w:rsidTr="00B467C2">
        <w:tc>
          <w:tcPr>
            <w:tcW w:w="0" w:type="auto"/>
          </w:tcPr>
          <w:p w14:paraId="03F96059" w14:textId="77777777" w:rsidR="00575245" w:rsidRPr="00D92044" w:rsidRDefault="00575245" w:rsidP="00B467C2">
            <w:pPr>
              <w:pStyle w:val="Tiny"/>
            </w:pPr>
            <w:r w:rsidRPr="00D92044">
              <w:t>19</w:t>
            </w:r>
          </w:p>
        </w:tc>
        <w:tc>
          <w:tcPr>
            <w:tcW w:w="0" w:type="auto"/>
          </w:tcPr>
          <w:p w14:paraId="10F1DAE6" w14:textId="77777777" w:rsidR="00575245" w:rsidRPr="00D92044" w:rsidRDefault="00575245" w:rsidP="00B467C2">
            <w:pPr>
              <w:pStyle w:val="Tiny"/>
            </w:pPr>
            <w:r w:rsidRPr="00D92044">
              <w:t>15.3738921475808</w:t>
            </w:r>
          </w:p>
        </w:tc>
        <w:tc>
          <w:tcPr>
            <w:tcW w:w="0" w:type="auto"/>
          </w:tcPr>
          <w:p w14:paraId="2967759C" w14:textId="77777777" w:rsidR="00575245" w:rsidRPr="00D92044" w:rsidRDefault="00575245" w:rsidP="00B467C2">
            <w:pPr>
              <w:pStyle w:val="Tiny"/>
            </w:pPr>
            <w:r w:rsidRPr="00D92044">
              <w:t>79.1914180691189</w:t>
            </w:r>
          </w:p>
        </w:tc>
        <w:tc>
          <w:tcPr>
            <w:tcW w:w="0" w:type="auto"/>
          </w:tcPr>
          <w:p w14:paraId="0117A32A" w14:textId="77777777" w:rsidR="00575245" w:rsidRPr="00D92044" w:rsidRDefault="00575245" w:rsidP="00B467C2">
            <w:pPr>
              <w:pStyle w:val="Tiny"/>
            </w:pPr>
            <w:r w:rsidRPr="00D92044">
              <w:t>222</w:t>
            </w:r>
          </w:p>
        </w:tc>
        <w:tc>
          <w:tcPr>
            <w:tcW w:w="0" w:type="auto"/>
          </w:tcPr>
          <w:p w14:paraId="02DB2C4C" w14:textId="77777777" w:rsidR="00575245" w:rsidRPr="00D92044" w:rsidRDefault="00575245" w:rsidP="00B467C2">
            <w:pPr>
              <w:pStyle w:val="Tiny"/>
            </w:pPr>
            <w:r w:rsidRPr="00D92044">
              <w:t>2</w:t>
            </w:r>
          </w:p>
        </w:tc>
      </w:tr>
    </w:tbl>
    <w:p w14:paraId="673976C2" w14:textId="77777777" w:rsidR="00575245" w:rsidRDefault="00575245" w:rsidP="00575245">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w:t>
      </w:r>
      <w:r>
        <w:lastRenderedPageBreak/>
        <w:t xml:space="preserve">pixel data (query </w:t>
      </w:r>
      <w:r w:rsidRPr="004F4988">
        <w:t>gee_update_random_validation_sites_with_path_row.sql</w:t>
      </w:r>
      <w:r>
        <w:t xml:space="preserve">). Trying the validation routine with </w:t>
      </w:r>
      <w:r w:rsidRPr="00325CC6">
        <w:t>Path: 179 Row: 61</w:t>
      </w:r>
      <w:r>
        <w:t>.</w:t>
      </w:r>
    </w:p>
    <w:p w14:paraId="228DD3DF" w14:textId="77777777" w:rsidR="00575245" w:rsidRDefault="00575245" w:rsidP="00575245">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3605D6A6" w14:textId="77777777" w:rsidR="00575245" w:rsidRDefault="00575245" w:rsidP="00575245">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EA3299">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19086078" w14:textId="77777777" w:rsidR="00575245" w:rsidRDefault="00575245" w:rsidP="00575245">
      <w:pPr>
        <w:pStyle w:val="Heading10"/>
      </w:pPr>
      <w:r>
        <w:t>Created in Google Earth Engine</w:t>
      </w:r>
    </w:p>
    <w:p w14:paraId="71699DFA" w14:textId="77777777" w:rsidR="00575245" w:rsidRDefault="00575245" w:rsidP="00575245">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97" w:history="1">
        <w:r w:rsidRPr="00283EB4">
          <w:rPr>
            <w:rStyle w:val="Hyperlink"/>
          </w:rPr>
          <w:t>createWaterPoints.py</w:t>
        </w:r>
      </w:hyperlink>
      <w:r>
        <w:t xml:space="preserve"> – updated the cached API as the previous one did not contain the method reduceToVectors. The Python code keeps crashing with: </w:t>
      </w:r>
    </w:p>
    <w:p w14:paraId="7BDE7D79" w14:textId="77777777" w:rsidR="00575245" w:rsidRDefault="00575245" w:rsidP="00575245">
      <w:pPr>
        <w:pStyle w:val="Unix"/>
      </w:pPr>
      <w:r w:rsidRPr="0096368A">
        <w:t>ee.ee_exception.EEException: Server returned HTTP code: 502</w:t>
      </w:r>
    </w:p>
    <w:p w14:paraId="21807C53" w14:textId="77777777" w:rsidR="00575245" w:rsidRDefault="00575245" w:rsidP="00575245">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EA3299">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592E4F3F" w14:textId="77777777" w:rsidR="00575245" w:rsidRDefault="00575245" w:rsidP="00575245">
      <w:pPr>
        <w:pStyle w:val="BodyText2"/>
      </w:pPr>
      <w:r>
        <w:t xml:space="preserve">Looking at the network stats using </w:t>
      </w:r>
      <w:r w:rsidRPr="00B6018A">
        <w:t xml:space="preserve">netstat </w:t>
      </w:r>
      <w:r>
        <w:t>–</w:t>
      </w:r>
      <w:r w:rsidRPr="00B6018A">
        <w:t>nputw</w:t>
      </w:r>
      <w:r>
        <w:t>:</w:t>
      </w:r>
    </w:p>
    <w:p w14:paraId="60A30E95" w14:textId="77777777" w:rsidR="00575245" w:rsidRDefault="00575245" w:rsidP="00575245">
      <w:pPr>
        <w:pStyle w:val="Unix"/>
      </w:pPr>
      <w:r>
        <w:t>Active Internet connections (w/o servers)</w:t>
      </w:r>
    </w:p>
    <w:p w14:paraId="6A735D24" w14:textId="77777777" w:rsidR="00575245" w:rsidRDefault="00575245" w:rsidP="00575245">
      <w:pPr>
        <w:pStyle w:val="Unix"/>
      </w:pPr>
      <w:r>
        <w:t>Proto Recv-Q Send-Q Local Address               Foreign Address             State       PID/Program name</w:t>
      </w:r>
    </w:p>
    <w:p w14:paraId="66C9274F" w14:textId="77777777" w:rsidR="00575245" w:rsidRDefault="00575245" w:rsidP="00575245">
      <w:pPr>
        <w:pStyle w:val="Unix"/>
      </w:pPr>
      <w:r>
        <w:t>tcp        0      0 139.191.147.182:33012       173.194.70.95:443           TIME_WAIT   -</w:t>
      </w:r>
    </w:p>
    <w:p w14:paraId="4DF5FDDB" w14:textId="77777777" w:rsidR="00575245" w:rsidRDefault="00575245" w:rsidP="00575245">
      <w:pPr>
        <w:pStyle w:val="Unix"/>
      </w:pPr>
      <w:r>
        <w:t>tcp        0      0 139.191.147.182:33014       173.194.70.95:443           TIME_WAIT   -</w:t>
      </w:r>
    </w:p>
    <w:p w14:paraId="71189392" w14:textId="77777777" w:rsidR="00575245" w:rsidRDefault="00575245" w:rsidP="00575245">
      <w:pPr>
        <w:pStyle w:val="Unix"/>
      </w:pPr>
      <w:r>
        <w:t>tcp        0      0 139.191.147.182:33009       173.194.70.95:443           TIME_WAIT   -</w:t>
      </w:r>
    </w:p>
    <w:p w14:paraId="56E24026" w14:textId="77777777" w:rsidR="00575245" w:rsidRDefault="00575245" w:rsidP="00575245">
      <w:pPr>
        <w:pStyle w:val="Unix"/>
      </w:pPr>
      <w:r>
        <w:t>tcp        0      0 139.191.147.182:44649       173.194.70.84:443           TIME_WAIT   -</w:t>
      </w:r>
    </w:p>
    <w:p w14:paraId="40C3D23D" w14:textId="77777777" w:rsidR="00575245" w:rsidRDefault="00575245" w:rsidP="00575245">
      <w:pPr>
        <w:pStyle w:val="Unix"/>
      </w:pPr>
      <w:r>
        <w:t>tcp        0      0 139.191.147.182:22          139.191.170.67:58492        ESTABLISHED -</w:t>
      </w:r>
    </w:p>
    <w:p w14:paraId="33653F3C" w14:textId="77777777" w:rsidR="00575245" w:rsidRDefault="00575245" w:rsidP="00575245">
      <w:pPr>
        <w:pStyle w:val="Unix"/>
      </w:pPr>
      <w:r>
        <w:t>tcp        0      0 139.191.147.182:43084       139.191.254.38:5432         ESTABLISHED 30778/python</w:t>
      </w:r>
    </w:p>
    <w:p w14:paraId="4E37A8CD" w14:textId="77777777" w:rsidR="00575245" w:rsidRDefault="00575245" w:rsidP="00575245">
      <w:pPr>
        <w:pStyle w:val="Unix"/>
      </w:pPr>
      <w:r>
        <w:t>tcp        0      0 139.191.147.182:33010       173.194.70.95:443           TIME_WAIT   -</w:t>
      </w:r>
    </w:p>
    <w:p w14:paraId="4853AFAB" w14:textId="77777777" w:rsidR="00575245" w:rsidRDefault="00575245" w:rsidP="00575245">
      <w:pPr>
        <w:pStyle w:val="Unix"/>
      </w:pPr>
      <w:r>
        <w:t>tcp        0      0 139.191.147.182:22          139.191.170.67:57316        ESTABLISHED -</w:t>
      </w:r>
    </w:p>
    <w:p w14:paraId="4D86FBE0" w14:textId="77777777" w:rsidR="00575245" w:rsidRDefault="00575245" w:rsidP="00575245">
      <w:pPr>
        <w:pStyle w:val="Unix"/>
      </w:pPr>
      <w:r>
        <w:t>tcp        0      0 139.191.147.182:33015       173.194.70.95:443           TIME_WAIT   -</w:t>
      </w:r>
    </w:p>
    <w:p w14:paraId="4E79A886" w14:textId="77777777" w:rsidR="00575245" w:rsidRDefault="00575245" w:rsidP="00575245">
      <w:pPr>
        <w:pStyle w:val="Unix"/>
      </w:pPr>
      <w:r>
        <w:t>tcp        0      0 139.191.147.182:32996       173.194.70.95:443           TIME_WAIT   -</w:t>
      </w:r>
    </w:p>
    <w:p w14:paraId="2C4308F4" w14:textId="77777777" w:rsidR="00575245" w:rsidRDefault="00575245" w:rsidP="00575245">
      <w:pPr>
        <w:pStyle w:val="Unix"/>
      </w:pPr>
      <w:r>
        <w:t>tcp        0      0 139.191.147.182:33011       173.194.70.95:443           TIME_WAIT   -</w:t>
      </w:r>
    </w:p>
    <w:p w14:paraId="22BB3E2D" w14:textId="77777777" w:rsidR="00575245" w:rsidRDefault="00575245" w:rsidP="00575245">
      <w:pPr>
        <w:pStyle w:val="Unix"/>
      </w:pPr>
      <w:r>
        <w:t>tcp        0      0 139.191.147.182:22          139.191.170.67:50699        ESTABLISHED -</w:t>
      </w:r>
    </w:p>
    <w:p w14:paraId="044D0D68" w14:textId="77777777" w:rsidR="00575245" w:rsidRDefault="00575245" w:rsidP="00575245">
      <w:pPr>
        <w:pStyle w:val="Unix"/>
      </w:pPr>
      <w:r>
        <w:t>tcp        0      0 139.191.147.182:33017       173.194.70.95:443           ESTABLISHED 30778/python</w:t>
      </w:r>
    </w:p>
    <w:p w14:paraId="1B080615" w14:textId="77777777" w:rsidR="00575245" w:rsidRDefault="00575245" w:rsidP="00575245">
      <w:pPr>
        <w:pStyle w:val="Unix"/>
      </w:pPr>
      <w:r>
        <w:t>tcp        0      0 139.191.147.182:22          139.191.170.67:58037        ESTABLISHED -</w:t>
      </w:r>
    </w:p>
    <w:p w14:paraId="1DDE090E" w14:textId="77777777" w:rsidR="00575245" w:rsidRDefault="00575245" w:rsidP="00575245">
      <w:pPr>
        <w:pStyle w:val="Unix"/>
      </w:pPr>
      <w:r>
        <w:t>tcp        0      0 139.191.147.182:33013       173.194.70.95:443           TIME_WAIT   -</w:t>
      </w:r>
    </w:p>
    <w:p w14:paraId="6A0E251E" w14:textId="77777777" w:rsidR="00575245" w:rsidRDefault="00575245" w:rsidP="00575245">
      <w:pPr>
        <w:pStyle w:val="Unix"/>
      </w:pPr>
      <w:r>
        <w:t>tcp        0      0 139.191.147.182:33016       173.194.70.95:443           TIME_WAIT   -</w:t>
      </w:r>
    </w:p>
    <w:p w14:paraId="3BB2D13B" w14:textId="77777777" w:rsidR="00575245" w:rsidRDefault="00575245" w:rsidP="00575245">
      <w:pPr>
        <w:pStyle w:val="Unix"/>
      </w:pPr>
      <w:r>
        <w:t>tcp        0      0 139.191.147.182:33008       173.194.70.95:443           TIME_WAIT   -</w:t>
      </w:r>
    </w:p>
    <w:p w14:paraId="56119C66" w14:textId="77777777" w:rsidR="00575245" w:rsidRPr="0096368A" w:rsidRDefault="00575245" w:rsidP="00575245">
      <w:pPr>
        <w:pStyle w:val="Unix"/>
      </w:pPr>
      <w:r>
        <w:t>tcp        0      0 139.191.147.182:22          139.191.170.67:56902        ESTABLISHED -</w:t>
      </w:r>
    </w:p>
    <w:p w14:paraId="7CA9D855" w14:textId="77777777" w:rsidR="00575245" w:rsidRDefault="00575245" w:rsidP="00575245">
      <w:pPr>
        <w:pStyle w:val="BodyText2"/>
      </w:pPr>
      <w:r>
        <w:t xml:space="preserve">There are lots of connections to GEE waiting. </w:t>
      </w:r>
      <w:r w:rsidRPr="000369C2">
        <w:t>173.194.70.95</w:t>
      </w:r>
      <w:r>
        <w:t xml:space="preserve"> is Google. Then I stop Python:</w:t>
      </w:r>
    </w:p>
    <w:p w14:paraId="1ADD2892" w14:textId="77777777" w:rsidR="00575245" w:rsidRDefault="00575245" w:rsidP="00575245">
      <w:pPr>
        <w:pStyle w:val="Unix"/>
      </w:pPr>
      <w:r>
        <w:t>tcp        0      0 139.191.147.182:33087       173.194.70.95:443           TIME_WAIT   -</w:t>
      </w:r>
    </w:p>
    <w:p w14:paraId="316A2DE6" w14:textId="77777777" w:rsidR="00575245" w:rsidRDefault="00575245" w:rsidP="00575245">
      <w:pPr>
        <w:pStyle w:val="Unix"/>
      </w:pPr>
      <w:r>
        <w:t>tcp        0      0 139.191.147.182:22          139.191.170.67:58492        ESTABLISHED -</w:t>
      </w:r>
    </w:p>
    <w:p w14:paraId="516FA79F" w14:textId="77777777" w:rsidR="00575245" w:rsidRDefault="00575245" w:rsidP="00575245">
      <w:pPr>
        <w:pStyle w:val="Unix"/>
      </w:pPr>
      <w:r>
        <w:t>tcp        0      0 139.191.147.182:43084       139.191.254.38:5432         ESTABLISHED 30778/python</w:t>
      </w:r>
    </w:p>
    <w:p w14:paraId="437E5B26" w14:textId="77777777" w:rsidR="00575245" w:rsidRDefault="00575245" w:rsidP="00575245">
      <w:pPr>
        <w:pStyle w:val="Unix"/>
      </w:pPr>
      <w:r>
        <w:t>tcp        1      0 139.191.147.182:44693       173.194.70.84:443           CLOSE_WAIT  30778/python</w:t>
      </w:r>
    </w:p>
    <w:p w14:paraId="617B9938" w14:textId="77777777" w:rsidR="00575245" w:rsidRDefault="00575245" w:rsidP="00575245">
      <w:pPr>
        <w:pStyle w:val="Unix"/>
      </w:pPr>
      <w:r>
        <w:t>tcp        0      0 139.191.147.182:22          139.191.170.67:57316        ESTABLISHED -</w:t>
      </w:r>
    </w:p>
    <w:p w14:paraId="5DB1E012" w14:textId="77777777" w:rsidR="00575245" w:rsidRDefault="00575245" w:rsidP="00575245">
      <w:pPr>
        <w:pStyle w:val="Unix"/>
      </w:pPr>
      <w:r>
        <w:t>tcp        0      0 139.191.147.182:44728       173.194.70.84:443           TIME_WAIT   -</w:t>
      </w:r>
    </w:p>
    <w:p w14:paraId="0BEDED81" w14:textId="77777777" w:rsidR="00575245" w:rsidRDefault="00575245" w:rsidP="00575245">
      <w:pPr>
        <w:pStyle w:val="Unix"/>
      </w:pPr>
      <w:r>
        <w:t>tcp        1      0 139.191.147.182:33052       173.194.70.95:443           CLOSE_WAIT  30778/python</w:t>
      </w:r>
    </w:p>
    <w:p w14:paraId="41BD34F8" w14:textId="77777777" w:rsidR="00575245" w:rsidRDefault="00575245" w:rsidP="00575245">
      <w:pPr>
        <w:pStyle w:val="Unix"/>
      </w:pPr>
      <w:r>
        <w:t>tcp        0      0 139.191.147.182:22          139.191.170.67:58162        ESTABLISHED -</w:t>
      </w:r>
    </w:p>
    <w:p w14:paraId="12A5F666" w14:textId="77777777" w:rsidR="00575245" w:rsidRDefault="00575245" w:rsidP="00575245">
      <w:pPr>
        <w:pStyle w:val="BodyText2"/>
      </w:pPr>
      <w:r>
        <w:t>These are lots of them when you first start the code.</w:t>
      </w:r>
    </w:p>
    <w:p w14:paraId="03EA548A" w14:textId="77777777" w:rsidR="00575245" w:rsidRDefault="00575245" w:rsidP="00575245">
      <w:pPr>
        <w:pStyle w:val="BodyText2"/>
      </w:pPr>
      <w:r>
        <w:t xml:space="preserve">Finally created a full set of validation sites using only the snow/cloud mask – it took about a week in total and there are over 600,000 points. Running the query </w:t>
      </w:r>
      <w:hyperlink r:id="rId598"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599" w:history="1">
        <w:r w:rsidRPr="0034138F">
          <w:rPr>
            <w:rStyle w:val="Hyperlink"/>
          </w:rPr>
          <w:t>script</w:t>
        </w:r>
      </w:hyperlink>
      <w:r>
        <w:t xml:space="preserve"> to do this – there were still a few duplicates but I then just updated those ones. </w:t>
      </w:r>
    </w:p>
    <w:p w14:paraId="4FB9EF6C" w14:textId="77777777" w:rsidR="00575245" w:rsidRDefault="00575245" w:rsidP="00575245">
      <w:pPr>
        <w:pStyle w:val="Heading9"/>
      </w:pPr>
      <w:r>
        <w:lastRenderedPageBreak/>
        <w:t>Stratifying by lat/long boxes</w:t>
      </w:r>
    </w:p>
    <w:p w14:paraId="2B22F267" w14:textId="77777777" w:rsidR="00575245" w:rsidRDefault="00575245" w:rsidP="00575245">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EA3299">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600" w:history="1">
        <w:r w:rsidRPr="009A0FC0">
          <w:rPr>
            <w:rStyle w:val="Hyperlink"/>
          </w:rPr>
          <w:t>water validation stratify by grid.sql</w:t>
        </w:r>
      </w:hyperlink>
      <w:r>
        <w:t xml:space="preserve"> to stratify the full validation sites by 1 degree box. Wrote a </w:t>
      </w:r>
      <w:hyperlink r:id="rId601" w:history="1">
        <w:r w:rsidRPr="000C4BA5">
          <w:rPr>
            <w:rStyle w:val="Hyperlink"/>
          </w:rPr>
          <w:t>new one</w:t>
        </w:r>
      </w:hyperlink>
      <w:r>
        <w:t xml:space="preserve"> that is better.</w:t>
      </w:r>
    </w:p>
    <w:p w14:paraId="76BA3008" w14:textId="77777777" w:rsidR="00575245" w:rsidRDefault="00575245" w:rsidP="00575245">
      <w:pPr>
        <w:pStyle w:val="BodyText2"/>
      </w:pPr>
      <w:r>
        <w:t xml:space="preserve">On 3/3/15 had to delete the table gee_validated_sites as it was causing block read errors and causing the backup of the especies schema in the dopa database to fail. </w:t>
      </w:r>
    </w:p>
    <w:p w14:paraId="5FD1A235" w14:textId="77777777" w:rsidR="00575245" w:rsidRDefault="00575245" w:rsidP="00575245">
      <w:pPr>
        <w:pStyle w:val="Heading9"/>
      </w:pPr>
      <w:r>
        <w:t>Getting coastal validation points</w:t>
      </w:r>
    </w:p>
    <w:p w14:paraId="0848BC79" w14:textId="77777777" w:rsidR="00575245" w:rsidRDefault="00575245" w:rsidP="00575245">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6973330A" w14:textId="77777777" w:rsidR="00575245" w:rsidRDefault="00575245" w:rsidP="00575245">
      <w:pPr>
        <w:pStyle w:val="BodyText2"/>
      </w:pPr>
      <w:r>
        <w:rPr>
          <w:noProof/>
          <w:lang w:bidi="ar-SA"/>
        </w:rPr>
        <w:drawing>
          <wp:inline distT="0" distB="0" distL="0" distR="0" wp14:anchorId="50A427E6" wp14:editId="449B902D">
            <wp:extent cx="3438144" cy="304495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0379F29C" w14:textId="77777777" w:rsidR="00575245" w:rsidRDefault="00575245" w:rsidP="00575245">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785CF454" w14:textId="77777777" w:rsidR="00575245" w:rsidRDefault="00575245" w:rsidP="00575245">
      <w:pPr>
        <w:pStyle w:val="BodyText2"/>
      </w:pPr>
      <w:r>
        <w:rPr>
          <w:noProof/>
          <w:lang w:bidi="ar-SA"/>
        </w:rPr>
        <w:drawing>
          <wp:inline distT="0" distB="0" distL="0" distR="0" wp14:anchorId="1EF6DE39" wp14:editId="7FB7FC4E">
            <wp:extent cx="3950208" cy="191109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3"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21163A6C" w14:textId="77777777" w:rsidR="00575245" w:rsidRDefault="00575245" w:rsidP="00575245">
      <w:pPr>
        <w:pStyle w:val="BodyText2"/>
      </w:pPr>
      <w:r>
        <w:t>This is the process to get a reliable coastal dataset from the ESRI Country boundaries:</w:t>
      </w:r>
    </w:p>
    <w:p w14:paraId="6CCBF71B" w14:textId="77777777" w:rsidR="00575245" w:rsidRDefault="00575245" w:rsidP="00575245">
      <w:pPr>
        <w:pStyle w:val="ListBullet2"/>
        <w:rPr>
          <w:lang w:bidi="ar-SA"/>
        </w:rPr>
      </w:pPr>
      <w:r>
        <w:rPr>
          <w:lang w:bidi="ar-SA"/>
        </w:rPr>
        <w:lastRenderedPageBreak/>
        <w:t>MultipartToSinglepart esri_countries "E:\cottaan\My Documents\ArcGIS\Google Earth Engine Downloads\sampleValidationSites.gdb\esri_countries_singlepart"</w:t>
      </w:r>
    </w:p>
    <w:p w14:paraId="67D3B7A6" w14:textId="77777777" w:rsidR="00575245" w:rsidRDefault="00575245" w:rsidP="00575245">
      <w:pPr>
        <w:pStyle w:val="ListBullet2"/>
      </w:pPr>
      <w:r w:rsidRPr="000F6353">
        <w:t>Buffer esri_countries_singlepart "E:\cottaan\My Documents\ArcGIS\Google Earth Engine Downloads\sampleValidationSites.gdb\esri_countries_singlepart_buffer_500m_outside" "500 Meters" OUTSIDE_ONLY ROUND NONE #</w:t>
      </w:r>
    </w:p>
    <w:p w14:paraId="40394A6C" w14:textId="77777777" w:rsidR="00575245" w:rsidRDefault="00575245" w:rsidP="00575245">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604"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70E8F962" w14:textId="77777777" w:rsidR="00575245" w:rsidRDefault="00575245" w:rsidP="00575245">
      <w:pPr>
        <w:pStyle w:val="BodyText2"/>
      </w:pPr>
      <w:r>
        <w:rPr>
          <w:noProof/>
          <w:lang w:bidi="ar-SA"/>
        </w:rPr>
        <w:drawing>
          <wp:inline distT="0" distB="0" distL="0" distR="0" wp14:anchorId="5057471A" wp14:editId="3F4F9992">
            <wp:extent cx="1953158" cy="200849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5"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BC349CE" wp14:editId="3DF366E3">
            <wp:extent cx="1953159" cy="200849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6"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34B410E0" w14:textId="77777777" w:rsidR="00575245" w:rsidRDefault="00575245" w:rsidP="00575245">
      <w:pPr>
        <w:pStyle w:val="Heading9"/>
      </w:pPr>
      <w:r>
        <w:t>Applying different masks</w:t>
      </w:r>
    </w:p>
    <w:p w14:paraId="7AF826FB" w14:textId="77777777" w:rsidR="00575245" w:rsidRDefault="00575245" w:rsidP="00575245">
      <w:pPr>
        <w:pStyle w:val="BodyText2"/>
      </w:pPr>
      <w:r>
        <w:t xml:space="preserve">Using </w:t>
      </w:r>
      <w:hyperlink r:id="rId607"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1CFC6193" w14:textId="77777777" w:rsidR="00575245" w:rsidRDefault="00575245" w:rsidP="00575245">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937F795" w14:textId="77777777" w:rsidR="00575245" w:rsidRDefault="00575245" w:rsidP="00575245">
      <w:pPr>
        <w:pStyle w:val="Code"/>
      </w:pPr>
      <w:r>
        <w:t>Using scene LANDSAT/LC8_L1T_TOA/LC80460192013136LGN01(17/5349)</w:t>
      </w:r>
    </w:p>
    <w:p w14:paraId="1321C4EE" w14:textId="77777777" w:rsidR="00575245" w:rsidRDefault="00575245" w:rsidP="00575245">
      <w:pPr>
        <w:pStyle w:val="Code"/>
      </w:pPr>
      <w:r>
        <w:t>Detecting water</w:t>
      </w:r>
    </w:p>
    <w:p w14:paraId="118CA1F9" w14:textId="77777777" w:rsidR="00575245" w:rsidRDefault="00575245" w:rsidP="00575245">
      <w:pPr>
        <w:pStyle w:val="Code"/>
      </w:pPr>
      <w:r>
        <w:t>Iterating through the 4 points</w:t>
      </w:r>
    </w:p>
    <w:p w14:paraId="5B2E9A2F" w14:textId="77777777" w:rsidR="00575245" w:rsidRDefault="00575245" w:rsidP="00575245">
      <w:pPr>
        <w:pStyle w:val="Code"/>
      </w:pPr>
      <w:r>
        <w:t>375589287       lat/lng: 58.4058097434/-115.47263564    actual_class: water     water: False</w:t>
      </w:r>
    </w:p>
    <w:p w14:paraId="25DDD6EA" w14:textId="77777777" w:rsidR="00575245" w:rsidRDefault="00575245" w:rsidP="00575245">
      <w:pPr>
        <w:pStyle w:val="Code"/>
      </w:pPr>
      <w:r>
        <w:t>375589288       lat/lng: 58.9962723796/-114.952780585   actual_class: water     water: False</w:t>
      </w:r>
    </w:p>
    <w:p w14:paraId="4A8AA0AE" w14:textId="77777777" w:rsidR="00575245" w:rsidRDefault="00575245" w:rsidP="00575245">
      <w:pPr>
        <w:pStyle w:val="Code"/>
      </w:pPr>
      <w:r>
        <w:t>375589291       lat/lng: 59.1137720188/-116.787499721   actual_class: water     water: True</w:t>
      </w:r>
    </w:p>
    <w:p w14:paraId="43430C9A" w14:textId="77777777" w:rsidR="00575245" w:rsidRDefault="00575245" w:rsidP="00575245">
      <w:pPr>
        <w:pStyle w:val="Code"/>
      </w:pPr>
      <w:r>
        <w:t>375589294       lat/lng: 58.2985508984/-116.891255137   actual_class: water     water: True</w:t>
      </w:r>
    </w:p>
    <w:p w14:paraId="7E473E2B" w14:textId="77777777" w:rsidR="00575245" w:rsidRDefault="00575245" w:rsidP="00575245">
      <w:pPr>
        <w:pStyle w:val="BodyText2"/>
      </w:pPr>
      <w:r>
        <w:t xml:space="preserve">Looking at the pixel values (using </w:t>
      </w:r>
      <w:hyperlink r:id="rId608"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EA3299">
        <w:t>Changing TOA values</w:t>
      </w:r>
      <w:r>
        <w:fldChar w:fldCharType="end"/>
      </w:r>
      <w:r>
        <w:t xml:space="preserve">. We will need to refetch the pixel values. Created </w:t>
      </w:r>
      <w:hyperlink r:id="rId609"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E28E9BE" w14:textId="77777777" w:rsidR="00575245" w:rsidRPr="00C4518B" w:rsidRDefault="00575245" w:rsidP="00575245">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10"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11" w:history="1">
        <w:r w:rsidRPr="00F70046">
          <w:rPr>
            <w:rStyle w:val="Hyperlink"/>
          </w:rPr>
          <w:t>this</w:t>
        </w:r>
      </w:hyperlink>
      <w:r>
        <w:t xml:space="preserve"> query to create a table called ‘</w:t>
      </w:r>
      <w:r w:rsidRPr="006C5592">
        <w:t>gee_validation_results</w:t>
      </w:r>
      <w:r>
        <w:t>’. Updated the query to exclude water that was ‘Marine’.</w:t>
      </w:r>
    </w:p>
    <w:p w14:paraId="529BC3B6" w14:textId="77777777" w:rsidR="00575245" w:rsidRDefault="00575245" w:rsidP="00575245">
      <w:pPr>
        <w:pStyle w:val="Heading9"/>
      </w:pPr>
      <w:r>
        <w:t>For Landsat 5 and 7</w:t>
      </w:r>
    </w:p>
    <w:p w14:paraId="3CB004F8" w14:textId="77777777" w:rsidR="00575245" w:rsidRDefault="00575245" w:rsidP="00575245">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7BB6E7E" w14:textId="77777777" w:rsidR="00575245" w:rsidRDefault="00575245" w:rsidP="00575245">
      <w:pPr>
        <w:pStyle w:val="BodyText2"/>
      </w:pPr>
      <w:r>
        <w:t>These CSV files were then all joined together using this code:</w:t>
      </w:r>
    </w:p>
    <w:p w14:paraId="7C8AADCA" w14:textId="77777777" w:rsidR="00575245" w:rsidRDefault="00575245" w:rsidP="00575245">
      <w:pPr>
        <w:pStyle w:val="Code"/>
      </w:pPr>
      <w:r>
        <w:t xml:space="preserve">import os, csv, ast </w:t>
      </w:r>
    </w:p>
    <w:p w14:paraId="6F3A0C4D" w14:textId="77777777" w:rsidR="00575245" w:rsidRDefault="00575245" w:rsidP="00575245">
      <w:pPr>
        <w:pStyle w:val="Code"/>
      </w:pPr>
      <w:r>
        <w:t>PATH = r"E:\cottaan\My Documents\ArcGIS\Google Earth Engine Downloads\validation_site_csv_files"</w:t>
      </w:r>
    </w:p>
    <w:p w14:paraId="20F6D1CC" w14:textId="77777777" w:rsidR="00575245" w:rsidRDefault="00575245" w:rsidP="00575245">
      <w:pPr>
        <w:pStyle w:val="Code"/>
      </w:pPr>
      <w:r>
        <w:lastRenderedPageBreak/>
        <w:t>outfilename = r"E:\cottaan\My Documents\ArcGIS\Google Earth Engine Downloads\validation_sites.csv"</w:t>
      </w:r>
    </w:p>
    <w:p w14:paraId="37DB4146" w14:textId="77777777" w:rsidR="00575245" w:rsidRDefault="00575245" w:rsidP="00575245">
      <w:pPr>
        <w:pStyle w:val="Code"/>
      </w:pPr>
      <w:r>
        <w:t>files = os.listdir(PATH)  # with a mounted disk</w:t>
      </w:r>
    </w:p>
    <w:p w14:paraId="7163DCD0" w14:textId="77777777" w:rsidR="00575245" w:rsidRDefault="00575245" w:rsidP="00575245">
      <w:pPr>
        <w:pStyle w:val="Code"/>
      </w:pPr>
      <w:r>
        <w:t xml:space="preserve">writeFile = open(outfilename, 'wb') </w:t>
      </w:r>
    </w:p>
    <w:p w14:paraId="1F1B1538" w14:textId="77777777" w:rsidR="00575245" w:rsidRDefault="00575245" w:rsidP="00575245">
      <w:pPr>
        <w:pStyle w:val="Code"/>
      </w:pPr>
      <w:r>
        <w:t>writer = csv.writer(writeFile, delimiter='\t')</w:t>
      </w:r>
    </w:p>
    <w:p w14:paraId="6D09D058" w14:textId="77777777" w:rsidR="00575245" w:rsidRDefault="00575245" w:rsidP="00575245">
      <w:pPr>
        <w:pStyle w:val="Code"/>
      </w:pPr>
      <w:r>
        <w:t>for file in files:</w:t>
      </w:r>
    </w:p>
    <w:p w14:paraId="2C8AB95B" w14:textId="77777777" w:rsidR="00575245" w:rsidRDefault="00575245" w:rsidP="00575245">
      <w:pPr>
        <w:pStyle w:val="Code"/>
      </w:pPr>
      <w:r>
        <w:t xml:space="preserve">    infilename = PATH + os.sep + file</w:t>
      </w:r>
    </w:p>
    <w:p w14:paraId="60F5956C" w14:textId="77777777" w:rsidR="00575245" w:rsidRDefault="00575245" w:rsidP="00575245">
      <w:pPr>
        <w:pStyle w:val="Code"/>
      </w:pPr>
      <w:r>
        <w:t xml:space="preserve">    print "Processing " + infilename</w:t>
      </w:r>
    </w:p>
    <w:p w14:paraId="4872475F" w14:textId="77777777" w:rsidR="00575245" w:rsidRDefault="00575245" w:rsidP="00575245">
      <w:pPr>
        <w:pStyle w:val="Code"/>
      </w:pPr>
      <w:r>
        <w:t xml:space="preserve">    with open(infilename, 'rb') as csvfile:</w:t>
      </w:r>
    </w:p>
    <w:p w14:paraId="6328DA02" w14:textId="77777777" w:rsidR="00575245" w:rsidRDefault="00575245" w:rsidP="00575245">
      <w:pPr>
        <w:pStyle w:val="Code"/>
      </w:pPr>
      <w:r>
        <w:t xml:space="preserve">        reader = csv.reader(csvfile, delimiter=',')  # without the QUOTE_NONE single quotes cause runtime errors in reading the CSV data</w:t>
      </w:r>
    </w:p>
    <w:p w14:paraId="3140580B" w14:textId="77777777" w:rsidR="00575245" w:rsidRDefault="00575245" w:rsidP="00575245">
      <w:pPr>
        <w:pStyle w:val="Code"/>
      </w:pPr>
      <w:r>
        <w:t xml:space="preserve">        for row in reader:</w:t>
      </w:r>
    </w:p>
    <w:p w14:paraId="0C7E6542" w14:textId="77777777" w:rsidR="00575245" w:rsidRDefault="00575245" w:rsidP="00575245">
      <w:pPr>
        <w:pStyle w:val="Code"/>
      </w:pPr>
      <w:r>
        <w:t xml:space="preserve">            if row[1] != 'No matching images':</w:t>
      </w:r>
    </w:p>
    <w:p w14:paraId="67FF3E7C" w14:textId="77777777" w:rsidR="00575245" w:rsidRDefault="00575245" w:rsidP="00575245">
      <w:pPr>
        <w:pStyle w:val="Code"/>
      </w:pPr>
      <w:r>
        <w:t xml:space="preserve">                coordinates = row[2][46:-1]</w:t>
      </w:r>
    </w:p>
    <w:p w14:paraId="460D0D03" w14:textId="77777777" w:rsidR="00575245" w:rsidRDefault="00575245" w:rsidP="00575245">
      <w:pPr>
        <w:pStyle w:val="Code"/>
      </w:pPr>
      <w:r>
        <w:t xml:space="preserve">                if coordinates:</w:t>
      </w:r>
    </w:p>
    <w:p w14:paraId="7DB9107E" w14:textId="77777777" w:rsidR="00575245" w:rsidRDefault="00575245" w:rsidP="00575245">
      <w:pPr>
        <w:pStyle w:val="Code"/>
      </w:pPr>
      <w:r>
        <w:t xml:space="preserve">                    coordinatesList = ast.literal_eval(coordinates)</w:t>
      </w:r>
    </w:p>
    <w:p w14:paraId="3FBA9AE6" w14:textId="77777777" w:rsidR="00575245" w:rsidRDefault="00575245" w:rsidP="00575245">
      <w:pPr>
        <w:pStyle w:val="Code"/>
      </w:pPr>
      <w:r>
        <w:t xml:space="preserve">                    if (coordinatesList[0] != -180):</w:t>
      </w:r>
    </w:p>
    <w:p w14:paraId="74D53D66" w14:textId="77777777" w:rsidR="00575245" w:rsidRDefault="00575245" w:rsidP="00575245">
      <w:pPr>
        <w:pStyle w:val="Code"/>
      </w:pPr>
      <w:r>
        <w:t xml:space="preserve">                        print "Processing row " + row[0]</w:t>
      </w:r>
    </w:p>
    <w:p w14:paraId="33A155B6" w14:textId="77777777" w:rsidR="00575245" w:rsidRPr="00052FB2" w:rsidRDefault="00575245" w:rsidP="00575245">
      <w:pPr>
        <w:pStyle w:val="Code"/>
      </w:pPr>
      <w:r>
        <w:t xml:space="preserve">                        data = [file, row[1], coordinatesList[0],coordinatesList[1]]</w:t>
      </w:r>
    </w:p>
    <w:p w14:paraId="4F61F112" w14:textId="77777777" w:rsidR="00575245" w:rsidRDefault="00575245" w:rsidP="00575245">
      <w:pPr>
        <w:pStyle w:val="Code"/>
      </w:pPr>
      <w:r>
        <w:t xml:space="preserve">                        writer.writerow(data)</w:t>
      </w:r>
    </w:p>
    <w:p w14:paraId="7B6A2417" w14:textId="77777777" w:rsidR="00575245" w:rsidRPr="00052FB2" w:rsidRDefault="00575245" w:rsidP="00575245">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12" w:history="1">
        <w:r w:rsidRPr="00052FB2">
          <w:rPr>
            <w:rStyle w:val="Hyperlink"/>
          </w:rPr>
          <w:t>this</w:t>
        </w:r>
      </w:hyperlink>
      <w:r>
        <w:t xml:space="preserve"> query. Then all points outside GAUL gadm2 were removed (assumed to be marine). Then these points were imported into a Google Fusion Table and we used </w:t>
      </w:r>
      <w:hyperlink r:id="rId613" w:history="1">
        <w:r w:rsidRPr="003D68F1">
          <w:rPr>
            <w:rStyle w:val="Hyperlink"/>
          </w:rPr>
          <w:t>this</w:t>
        </w:r>
      </w:hyperlink>
      <w:r>
        <w:t xml:space="preserve"> code to mask the values with the final 30 year occurrence data. These were exported back to Postgresql.</w:t>
      </w:r>
    </w:p>
    <w:p w14:paraId="31F77D6B" w14:textId="77777777" w:rsidR="00575245" w:rsidRDefault="00575245" w:rsidP="00575245">
      <w:pPr>
        <w:pStyle w:val="Heading8"/>
      </w:pPr>
      <w:r w:rsidRPr="00D147F2">
        <w:t>Omission</w:t>
      </w:r>
      <w:r>
        <w:t xml:space="preserve"> Error</w:t>
      </w:r>
    </w:p>
    <w:p w14:paraId="7E933D78" w14:textId="77777777" w:rsidR="00575245" w:rsidRPr="00C1325E" w:rsidRDefault="00575245" w:rsidP="00575245">
      <w:pPr>
        <w:pStyle w:val="Heading9"/>
      </w:pPr>
      <w:bookmarkStart w:id="116" w:name="_Ref452473859"/>
      <w:r>
        <w:t>Using the SWDB water body dataset</w:t>
      </w:r>
      <w:bookmarkEnd w:id="116"/>
    </w:p>
    <w:p w14:paraId="71AA2F5C" w14:textId="77777777" w:rsidR="00575245" w:rsidRDefault="00575245" w:rsidP="00575245">
      <w:pPr>
        <w:pStyle w:val="Heading10"/>
      </w:pPr>
      <w:r w:rsidRPr="00C11E04">
        <w:t>Data preparation</w:t>
      </w:r>
      <w:r>
        <w:t xml:space="preserve"> for Landsat 8</w:t>
      </w:r>
    </w:p>
    <w:p w14:paraId="28E7C58C" w14:textId="77777777" w:rsidR="00575245" w:rsidRDefault="00575245" w:rsidP="00575245">
      <w:pPr>
        <w:pStyle w:val="BodyText2"/>
      </w:pPr>
      <w:r>
        <w:t xml:space="preserve">We are going to use the SWDB water body dataset as an independent dataset to calculate the omission error. </w:t>
      </w:r>
    </w:p>
    <w:p w14:paraId="5E925FB4" w14:textId="77777777" w:rsidR="00575245" w:rsidRDefault="00575245" w:rsidP="00575245">
      <w:pPr>
        <w:pStyle w:val="ListBullet2"/>
      </w:pPr>
      <w:r>
        <w:t xml:space="preserve">Download the data - I have written a </w:t>
      </w:r>
      <w:hyperlink r:id="rId614" w:history="1">
        <w:r w:rsidRPr="00830674">
          <w:rPr>
            <w:rStyle w:val="Hyperlink"/>
          </w:rPr>
          <w:t>GP tool</w:t>
        </w:r>
      </w:hyperlink>
      <w:r>
        <w:t xml:space="preserve"> to get the data – it took 3 hours. </w:t>
      </w:r>
    </w:p>
    <w:p w14:paraId="306E600C" w14:textId="77777777" w:rsidR="00575245" w:rsidRDefault="00575245" w:rsidP="00575245">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EA3299">
        <w:t>Getting missing omission validation points</w:t>
      </w:r>
      <w:r>
        <w:fldChar w:fldCharType="end"/>
      </w:r>
      <w:r>
        <w:t>.</w:t>
      </w:r>
    </w:p>
    <w:p w14:paraId="1567762B" w14:textId="77777777" w:rsidR="00575245" w:rsidRDefault="00575245" w:rsidP="00575245">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3D2CFFE0" w14:textId="77777777" w:rsidR="00575245" w:rsidRDefault="00575245" w:rsidP="00575245">
      <w:pPr>
        <w:pStyle w:val="ListBullet2"/>
      </w:pPr>
      <w:r>
        <w:t xml:space="preserve">Added a field called ‘waterclass’ and populated it with marine, coastal and inland – here is the </w:t>
      </w:r>
      <w:hyperlink r:id="rId615" w:history="1">
        <w:r w:rsidRPr="009E0D2A">
          <w:rPr>
            <w:rStyle w:val="Hyperlink"/>
          </w:rPr>
          <w:t>GP tool</w:t>
        </w:r>
      </w:hyperlink>
    </w:p>
    <w:p w14:paraId="02610D52" w14:textId="77777777" w:rsidR="00575245" w:rsidRDefault="00575245" w:rsidP="00575245">
      <w:pPr>
        <w:pStyle w:val="ListBullet2"/>
      </w:pPr>
      <w:r>
        <w:t xml:space="preserve">Added a field called ‘rnd’ and populated it with a random number bw 0 and 100000000 – </w:t>
      </w:r>
      <w:hyperlink r:id="rId616" w:history="1">
        <w:r w:rsidRPr="009E0D2A">
          <w:rPr>
            <w:rStyle w:val="Hyperlink"/>
          </w:rPr>
          <w:t>GP tool</w:t>
        </w:r>
      </w:hyperlink>
    </w:p>
    <w:p w14:paraId="6048A734" w14:textId="77777777" w:rsidR="00575245" w:rsidRDefault="00575245" w:rsidP="00575245">
      <w:pPr>
        <w:pStyle w:val="ListBullet2"/>
      </w:pPr>
      <w:r>
        <w:t>Exported the ‘</w:t>
      </w:r>
      <w:r w:rsidRPr="00331239">
        <w:t>SRTM_Random_Points</w:t>
      </w:r>
      <w:r>
        <w:t xml:space="preserve">’ feature class to PostGIS (swdb_validated_sites – this has since been overwritten!) and created a </w:t>
      </w:r>
      <w:hyperlink r:id="rId617" w:history="1">
        <w:r w:rsidRPr="001B11AF">
          <w:rPr>
            <w:rStyle w:val="Hyperlink"/>
          </w:rPr>
          <w:t>query</w:t>
        </w:r>
      </w:hyperlink>
      <w:r>
        <w:t xml:space="preserve"> to select 1 inland and 1 coastal point for each 1 degree box</w:t>
      </w:r>
    </w:p>
    <w:p w14:paraId="5E435A5F" w14:textId="77777777" w:rsidR="00575245" w:rsidRDefault="00082D6F" w:rsidP="00575245">
      <w:pPr>
        <w:pStyle w:val="ListBullet2"/>
      </w:pPr>
      <w:hyperlink r:id="rId618" w:history="1">
        <w:r w:rsidR="00575245" w:rsidRPr="006E5FD5">
          <w:rPr>
            <w:rStyle w:val="Hyperlink"/>
          </w:rPr>
          <w:t>Populated the sceneid field</w:t>
        </w:r>
      </w:hyperlink>
      <w:r w:rsidR="00575245">
        <w:t xml:space="preserve"> for the omission points with the scene with the least cloud – there were some points with no scenes available mostly in remote oceanic places, e.g. clipperton island. This takes a while</w:t>
      </w:r>
    </w:p>
    <w:p w14:paraId="58EECF3E" w14:textId="77777777" w:rsidR="00575245" w:rsidRDefault="00575245" w:rsidP="00575245">
      <w:pPr>
        <w:pStyle w:val="ListBullet2"/>
      </w:pPr>
      <w:r>
        <w:t xml:space="preserve">Populated the cloud_cover and sun_elevation fields using a </w:t>
      </w:r>
      <w:hyperlink r:id="rId619" w:history="1">
        <w:r w:rsidRPr="00F04639">
          <w:rPr>
            <w:rStyle w:val="Hyperlink"/>
          </w:rPr>
          <w:t>python script</w:t>
        </w:r>
      </w:hyperlink>
    </w:p>
    <w:p w14:paraId="5C916A78" w14:textId="77777777" w:rsidR="00575245" w:rsidRDefault="00082D6F" w:rsidP="00575245">
      <w:pPr>
        <w:pStyle w:val="ListBullet2"/>
      </w:pPr>
      <w:hyperlink r:id="rId620" w:history="1">
        <w:r w:rsidR="00575245" w:rsidRPr="00474366">
          <w:rPr>
            <w:rStyle w:val="Hyperlink"/>
          </w:rPr>
          <w:t>Deleted</w:t>
        </w:r>
      </w:hyperlink>
      <w:r w:rsidR="00575245">
        <w:t xml:space="preserve"> all records where sceneid is null or waterclass is Marine or gee_lat/gee_lng is null</w:t>
      </w:r>
    </w:p>
    <w:p w14:paraId="51AE5B7A" w14:textId="77777777" w:rsidR="00575245" w:rsidRDefault="00575245" w:rsidP="00575245">
      <w:pPr>
        <w:pStyle w:val="ListBullet2"/>
      </w:pPr>
      <w:r>
        <w:t xml:space="preserve">The ‘predicted_class’ field of the ‘swdb_validated_sites_subset’ table was then populated using </w:t>
      </w:r>
      <w:hyperlink r:id="rId621" w:history="1">
        <w:r w:rsidRPr="00D01FFF">
          <w:rPr>
            <w:rStyle w:val="Hyperlink"/>
          </w:rPr>
          <w:t>this</w:t>
        </w:r>
      </w:hyperlink>
      <w:r>
        <w:t xml:space="preserve"> python script</w:t>
      </w:r>
    </w:p>
    <w:p w14:paraId="28F84804" w14:textId="77777777" w:rsidR="00575245" w:rsidRDefault="00575245" w:rsidP="00575245">
      <w:pPr>
        <w:pStyle w:val="ListBullet2"/>
      </w:pPr>
      <w:r>
        <w:t>The ‘actual_class’ field of the ‘swdb_validated_sites_subset’ table was then populated using the SWDB validation tool to do a photo interpretation of the actual class of each validation point</w:t>
      </w:r>
    </w:p>
    <w:p w14:paraId="57EF7C1F" w14:textId="77777777" w:rsidR="00575245" w:rsidRDefault="00575245" w:rsidP="00575245">
      <w:pPr>
        <w:pStyle w:val="Heading10"/>
      </w:pPr>
      <w:r>
        <w:t>Dissolving the SWDB water body dataset</w:t>
      </w:r>
    </w:p>
    <w:p w14:paraId="197993B8" w14:textId="77777777" w:rsidR="00575245" w:rsidRDefault="00575245" w:rsidP="00575245">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EA3299">
        <w:t>From the SWDB polygons</w:t>
      </w:r>
      <w:r>
        <w:fldChar w:fldCharType="end"/>
      </w:r>
    </w:p>
    <w:p w14:paraId="6824C73E" w14:textId="77777777" w:rsidR="00575245" w:rsidRDefault="00575245" w:rsidP="00575245">
      <w:pPr>
        <w:pStyle w:val="Heading10"/>
      </w:pPr>
      <w:r>
        <w:t>For Landsat 5 and 7</w:t>
      </w:r>
    </w:p>
    <w:p w14:paraId="65FC87B6" w14:textId="77777777" w:rsidR="00575245" w:rsidRPr="003D68F1" w:rsidRDefault="00575245" w:rsidP="00575245">
      <w:pPr>
        <w:pStyle w:val="BodyText2"/>
      </w:pPr>
      <w:r>
        <w:t xml:space="preserve">I switched to the Javascript playground to </w:t>
      </w:r>
      <w:hyperlink r:id="rId622"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t>
      </w:r>
      <w:r>
        <w:lastRenderedPageBreak/>
        <w:t xml:space="preserve">written to Google Drive, downloaded and the csv files combined with </w:t>
      </w:r>
      <w:hyperlink r:id="rId623" w:history="1">
        <w:r w:rsidRPr="002C622B">
          <w:rPr>
            <w:rStyle w:val="Hyperlink"/>
          </w:rPr>
          <w:t>this</w:t>
        </w:r>
      </w:hyperlink>
      <w:r>
        <w:t xml:space="preserve"> file. The the results are exported to Postgresql using FME and this query is run to create the final table of all the omission validation points.</w:t>
      </w:r>
    </w:p>
    <w:p w14:paraId="23EF4A6E" w14:textId="77777777" w:rsidR="00575245" w:rsidRDefault="00575245" w:rsidP="00575245">
      <w:pPr>
        <w:pStyle w:val="Heading10"/>
      </w:pPr>
      <w:r>
        <w:t>Validation workflow</w:t>
      </w:r>
    </w:p>
    <w:p w14:paraId="2E07145C" w14:textId="77777777" w:rsidR="00575245" w:rsidRDefault="00575245" w:rsidP="00575245">
      <w:pPr>
        <w:pStyle w:val="BodyText2"/>
      </w:pPr>
      <w:r>
        <w:t xml:space="preserve">Creating </w:t>
      </w:r>
      <w:hyperlink r:id="rId624"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60A4E250" w14:textId="77777777" w:rsidR="00575245" w:rsidRDefault="00575245" w:rsidP="00575245">
      <w:pPr>
        <w:pStyle w:val="Unix"/>
      </w:pPr>
      <w:r w:rsidRPr="009D59F1">
        <w:t>Using scene LANDSAT/LC8_L1T_TOA/LC80270362014070LGN00(696/5072)</w:t>
      </w:r>
      <w:r>
        <w:t xml:space="preserve"> – first time</w:t>
      </w:r>
    </w:p>
    <w:p w14:paraId="308B0F8C" w14:textId="77777777" w:rsidR="00575245" w:rsidRDefault="00575245" w:rsidP="00575245">
      <w:pPr>
        <w:pStyle w:val="Unix"/>
      </w:pPr>
      <w:r w:rsidRPr="00D04389">
        <w:t>Using scene LANDSAT/LC8_L1T_TOA/LC81130272014129LGN00(672/3889)</w:t>
      </w:r>
      <w:r>
        <w:t xml:space="preserve"> – second time</w:t>
      </w:r>
    </w:p>
    <w:p w14:paraId="61E04AB2" w14:textId="77777777" w:rsidR="00575245" w:rsidRDefault="00575245" w:rsidP="00575245">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EA3299">
        <w:t>Weird changes to water detection</w:t>
      </w:r>
      <w:r>
        <w:fldChar w:fldCharType="end"/>
      </w:r>
      <w:r>
        <w:t>). Therefore, these points with no data returned will have to be skipped.</w:t>
      </w:r>
    </w:p>
    <w:p w14:paraId="749E6A86" w14:textId="77777777" w:rsidR="00575245" w:rsidRDefault="00575245" w:rsidP="00575245">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7C698B0A" w14:textId="77777777" w:rsidR="00575245" w:rsidRDefault="00575245" w:rsidP="00575245">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78080247" w14:textId="77777777" w:rsidR="00575245" w:rsidRDefault="00575245" w:rsidP="00575245">
      <w:pPr>
        <w:pStyle w:val="BodyText2"/>
      </w:pPr>
      <w:r>
        <w:t>Landsat 7 preliminary validation results show very high omission – 56% - found a missing area of detection in one of the algorithms (where the saturation &gt;1) and so running it again to get the extra pixels.</w:t>
      </w:r>
    </w:p>
    <w:p w14:paraId="664C638A" w14:textId="77777777" w:rsidR="00575245" w:rsidRDefault="00575245" w:rsidP="00575245">
      <w:pPr>
        <w:pStyle w:val="Heading9"/>
      </w:pPr>
      <w:r>
        <w:t>Using Feng et al 2015 data</w:t>
      </w:r>
    </w:p>
    <w:p w14:paraId="1B9387D1" w14:textId="77777777" w:rsidR="00575245" w:rsidRDefault="00575245" w:rsidP="00575245">
      <w:pPr>
        <w:pStyle w:val="BodyText2"/>
      </w:pPr>
      <w:r>
        <w:t xml:space="preserve">Available from here: </w:t>
      </w:r>
      <w:hyperlink r:id="rId625"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26"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05CE18DF" w14:textId="77777777" w:rsidR="00575245" w:rsidRDefault="00575245" w:rsidP="00575245">
      <w:pPr>
        <w:pStyle w:val="ListBullet2"/>
      </w:pPr>
      <w:r>
        <w:t>Downloaded all the tables and merged them using ‘</w:t>
      </w:r>
      <w:r w:rsidRPr="002273AE">
        <w:t>E:\cottaan\My Documents\github repos\test</w:t>
      </w:r>
      <w:r>
        <w:t>\</w:t>
      </w:r>
      <w:r w:rsidRPr="002273AE">
        <w:t>mergeFengFiles</w:t>
      </w:r>
      <w:r>
        <w:t>.py’</w:t>
      </w:r>
    </w:p>
    <w:p w14:paraId="4E9CE27A" w14:textId="77777777" w:rsidR="00575245" w:rsidRDefault="00575245" w:rsidP="00575245">
      <w:pPr>
        <w:pStyle w:val="ListBullet2"/>
      </w:pPr>
      <w:r>
        <w:t>Created a PostGIS table using ‘</w:t>
      </w:r>
      <w:r w:rsidRPr="002273AE">
        <w:t>E:\cottaan\My Documents\github repos\general</w:t>
      </w:r>
      <w:r>
        <w:t>\</w:t>
      </w:r>
      <w:r w:rsidRPr="002273AE">
        <w:t>feng_validation_sites_to_postgis_from_gee_csv</w:t>
      </w:r>
      <w:r>
        <w:t>.fmw’</w:t>
      </w:r>
    </w:p>
    <w:p w14:paraId="73A93663" w14:textId="77777777" w:rsidR="00575245" w:rsidRDefault="00575245" w:rsidP="00575245">
      <w:pPr>
        <w:pStyle w:val="ListBullet2"/>
      </w:pPr>
      <w:r>
        <w:t xml:space="preserve">Ran </w:t>
      </w:r>
      <w:hyperlink r:id="rId627" w:history="1">
        <w:r w:rsidRPr="002273AE">
          <w:rPr>
            <w:rStyle w:val="Hyperlink"/>
          </w:rPr>
          <w:t>this</w:t>
        </w:r>
      </w:hyperlink>
      <w:r>
        <w:t xml:space="preserve"> query to create the data to validate</w:t>
      </w:r>
    </w:p>
    <w:p w14:paraId="3D986C86" w14:textId="77777777" w:rsidR="00575245" w:rsidRDefault="00575245" w:rsidP="00575245">
      <w:pPr>
        <w:pStyle w:val="ListBullet2"/>
      </w:pPr>
      <w:r>
        <w:t>Updated all records which were ‘no data’ to set the actual class to no data – 10151 records</w:t>
      </w:r>
    </w:p>
    <w:p w14:paraId="1B883490" w14:textId="77777777" w:rsidR="00575245" w:rsidRDefault="00575245" w:rsidP="00575245">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535530A8" w14:textId="77777777" w:rsidR="00575245" w:rsidRDefault="00575245" w:rsidP="00575245">
      <w:pPr>
        <w:pStyle w:val="Heading9"/>
      </w:pPr>
      <w:bookmarkStart w:id="117" w:name="_Ref452473972"/>
      <w:r>
        <w:t>Getting missing omission validation points</w:t>
      </w:r>
      <w:bookmarkEnd w:id="117"/>
    </w:p>
    <w:p w14:paraId="06388DA7" w14:textId="77777777" w:rsidR="00575245" w:rsidRDefault="00575245" w:rsidP="00575245">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429EF35E" w14:textId="77777777" w:rsidR="00575245" w:rsidRDefault="00575245" w:rsidP="00575245">
      <w:pPr>
        <w:pStyle w:val="BodyText2"/>
      </w:pPr>
      <w:r>
        <w:t xml:space="preserve">As stated in </w:t>
      </w:r>
      <w:r>
        <w:fldChar w:fldCharType="begin"/>
      </w:r>
      <w:r>
        <w:instrText xml:space="preserve"> REF _Ref452473859 \h </w:instrText>
      </w:r>
      <w:r>
        <w:fldChar w:fldCharType="separate"/>
      </w:r>
      <w:r w:rsidR="00EA3299">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66EB43B9" w14:textId="77777777" w:rsidR="00575245" w:rsidRDefault="00575245" w:rsidP="00575245">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6A920398" w14:textId="77777777" w:rsidR="00575245" w:rsidRPr="00E64F5F" w:rsidRDefault="00575245" w:rsidP="00575245">
      <w:pPr>
        <w:pStyle w:val="BodyText2"/>
      </w:pPr>
      <w:r>
        <w:lastRenderedPageBreak/>
        <w:t>All of the queries related to adding in missing validation points are here: water_validation_create_points_for_validation.sql</w:t>
      </w:r>
    </w:p>
    <w:p w14:paraId="7EA0D3ED" w14:textId="77777777" w:rsidR="00575245" w:rsidRDefault="00575245" w:rsidP="00575245">
      <w:pPr>
        <w:pStyle w:val="Heading8"/>
      </w:pPr>
      <w:r>
        <w:t>Adding statistics to validation points</w:t>
      </w:r>
    </w:p>
    <w:p w14:paraId="7AEF3902" w14:textId="77777777" w:rsidR="00575245" w:rsidRDefault="00575245" w:rsidP="00575245">
      <w:pPr>
        <w:pStyle w:val="Heading9"/>
      </w:pPr>
      <w:r>
        <w:t>From other water datasets</w:t>
      </w:r>
    </w:p>
    <w:p w14:paraId="466B0321" w14:textId="77777777" w:rsidR="00575245" w:rsidRDefault="00575245" w:rsidP="00575245">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1263D724" w14:textId="77777777" w:rsidR="00575245" w:rsidRDefault="00575245" w:rsidP="00575245">
      <w:pPr>
        <w:pStyle w:val="ListBullet2"/>
      </w:pPr>
      <w:r>
        <w:t>Monthly recurrence is masked for January in Spain, but we have validation points (for commission)</w:t>
      </w:r>
    </w:p>
    <w:p w14:paraId="1B4144DD" w14:textId="77777777" w:rsidR="00575245" w:rsidRDefault="00575245" w:rsidP="00575245">
      <w:pPr>
        <w:pStyle w:val="ListBullet2"/>
      </w:pPr>
      <w:r>
        <w:t>Annual recurrence is masked where we fail to detect the water – this is permanent omission</w:t>
      </w:r>
    </w:p>
    <w:p w14:paraId="31FBA262" w14:textId="77777777" w:rsidR="00575245" w:rsidRDefault="00575245" w:rsidP="00575245">
      <w:pPr>
        <w:pStyle w:val="ListBullet2"/>
      </w:pPr>
      <w:r>
        <w:t>139 points have a waterClass of -1 which is because we included random points from 2016 which obviously have no classification</w:t>
      </w:r>
    </w:p>
    <w:p w14:paraId="1D916A1D" w14:textId="77777777" w:rsidR="00575245" w:rsidRDefault="00575245" w:rsidP="00575245">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EA08C36" w14:textId="77777777" w:rsidR="00575245" w:rsidRDefault="00575245" w:rsidP="00575245">
      <w:pPr>
        <w:pStyle w:val="ListBullet2"/>
      </w:pPr>
      <w:r>
        <w:t xml:space="preserve">177 points have a waterClass of 1 – some are just missing detections and so the year classification is ‘not water’. </w:t>
      </w:r>
    </w:p>
    <w:p w14:paraId="202FDDDE" w14:textId="77777777" w:rsidR="00575245" w:rsidRDefault="00575245" w:rsidP="00575245">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675F5700" w14:textId="77777777" w:rsidR="00575245" w:rsidRDefault="00575245" w:rsidP="00575245">
      <w:pPr>
        <w:pStyle w:val="BodyText2"/>
      </w:pPr>
      <w:r>
        <w:rPr>
          <w:noProof/>
          <w:lang w:bidi="ar-SA"/>
        </w:rPr>
        <w:drawing>
          <wp:inline distT="0" distB="0" distL="0" distR="0" wp14:anchorId="3DBEE077" wp14:editId="5EB61271">
            <wp:extent cx="5943600" cy="377825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8">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4F999488" w14:textId="77777777" w:rsidR="00575245" w:rsidRDefault="00575245" w:rsidP="00575245">
      <w:pPr>
        <w:pStyle w:val="ListBullet2"/>
      </w:pPr>
      <w:r>
        <w:t>Some water classified as permanent has 2 months of water – this is because we have water in 2 out of 3 months so classify it as permanent.</w:t>
      </w:r>
    </w:p>
    <w:p w14:paraId="51E41712" w14:textId="77777777" w:rsidR="00575245" w:rsidRDefault="00575245" w:rsidP="00575245">
      <w:pPr>
        <w:pStyle w:val="Heading9"/>
      </w:pPr>
      <w:bookmarkStart w:id="118" w:name="_Ref453320680"/>
      <w:r>
        <w:t>From the SWDB polygons</w:t>
      </w:r>
      <w:bookmarkEnd w:id="118"/>
    </w:p>
    <w:p w14:paraId="3655FC6F" w14:textId="77777777" w:rsidR="00575245" w:rsidRPr="00AE6FD9" w:rsidRDefault="00575245" w:rsidP="00575245">
      <w:pPr>
        <w:pStyle w:val="BodyText2"/>
      </w:pPr>
      <w:r>
        <w:t xml:space="preserve">We want to add areas but all attempts at dissolving the SWDB polygons fail in ArcGIS so trying in PostGIS. There are </w:t>
      </w:r>
      <w:r>
        <w:rPr>
          <w:color w:val="000000"/>
        </w:rPr>
        <w:t>625008 polygons in PostGIS. Attempting to clean. Took 30 mins. There are now no invalid geometries in PostGIS. Trying to dissolve – error ‘</w:t>
      </w:r>
      <w:r w:rsidRPr="00CB54D2">
        <w:rPr>
          <w:color w:val="000000"/>
        </w:rPr>
        <w:t>array size exceeds the maximum allowed</w:t>
      </w:r>
      <w:r>
        <w:rPr>
          <w:color w:val="000000"/>
        </w:rPr>
        <w:t>’.</w:t>
      </w:r>
    </w:p>
    <w:p w14:paraId="1BC20192" w14:textId="77777777" w:rsidR="00575245" w:rsidRDefault="00575245" w:rsidP="00575245">
      <w:pPr>
        <w:pStyle w:val="Heading8"/>
      </w:pPr>
      <w:r>
        <w:t>Validation tables</w:t>
      </w:r>
    </w:p>
    <w:p w14:paraId="7CC3104F" w14:textId="77777777" w:rsidR="00575245" w:rsidRPr="00C133A5" w:rsidRDefault="00575245" w:rsidP="00575245">
      <w:pPr>
        <w:pStyle w:val="BodyText2"/>
      </w:pPr>
    </w:p>
    <w:tbl>
      <w:tblPr>
        <w:tblStyle w:val="ListTable3-Accent11"/>
        <w:tblW w:w="9350" w:type="dxa"/>
        <w:tblLook w:val="04A0" w:firstRow="1" w:lastRow="0" w:firstColumn="1" w:lastColumn="0" w:noHBand="0" w:noVBand="1"/>
      </w:tblPr>
      <w:tblGrid>
        <w:gridCol w:w="3305"/>
        <w:gridCol w:w="5330"/>
        <w:gridCol w:w="715"/>
      </w:tblGrid>
      <w:tr w:rsidR="00575245" w14:paraId="4FA7C603"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62559178" w14:textId="77777777" w:rsidR="00575245" w:rsidRDefault="00575245" w:rsidP="00B467C2">
            <w:pPr>
              <w:pStyle w:val="TableTextHeader"/>
            </w:pPr>
            <w:r>
              <w:lastRenderedPageBreak/>
              <w:t>Table name</w:t>
            </w:r>
          </w:p>
        </w:tc>
        <w:tc>
          <w:tcPr>
            <w:tcW w:w="5330" w:type="dxa"/>
          </w:tcPr>
          <w:p w14:paraId="07BAA2A8"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1DFEB663"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575245" w14:paraId="6B8C975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26436F4" w14:textId="77777777" w:rsidR="00575245" w:rsidRDefault="00575245" w:rsidP="00B467C2">
            <w:pPr>
              <w:pStyle w:val="TableText"/>
            </w:pPr>
            <w:r w:rsidRPr="00EE3621">
              <w:t>feng_validation_points_final</w:t>
            </w:r>
          </w:p>
        </w:tc>
        <w:tc>
          <w:tcPr>
            <w:tcW w:w="5330" w:type="dxa"/>
          </w:tcPr>
          <w:p w14:paraId="099D34F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6F069B9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7436</w:t>
            </w:r>
          </w:p>
        </w:tc>
      </w:tr>
      <w:tr w:rsidR="00575245" w14:paraId="6BC654C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B980057" w14:textId="77777777" w:rsidR="00575245" w:rsidRDefault="00575245" w:rsidP="00B467C2">
            <w:pPr>
              <w:pStyle w:val="TableText"/>
            </w:pPr>
            <w:r>
              <w:t>gee_random_validation_sites</w:t>
            </w:r>
          </w:p>
        </w:tc>
        <w:tc>
          <w:tcPr>
            <w:tcW w:w="5330" w:type="dxa"/>
          </w:tcPr>
          <w:p w14:paraId="6151C19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187C188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000000</w:t>
            </w:r>
          </w:p>
        </w:tc>
      </w:tr>
      <w:tr w:rsidR="00575245" w14:paraId="6735989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B0212D" w14:textId="77777777" w:rsidR="00575245" w:rsidRDefault="00575245" w:rsidP="00B467C2">
            <w:pPr>
              <w:pStyle w:val="TableText"/>
            </w:pPr>
            <w:r>
              <w:t>gee_random_validation_sites_subset</w:t>
            </w:r>
          </w:p>
        </w:tc>
        <w:tc>
          <w:tcPr>
            <w:tcW w:w="5330" w:type="dxa"/>
          </w:tcPr>
          <w:p w14:paraId="29F599F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4E211BD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53883</w:t>
            </w:r>
          </w:p>
        </w:tc>
      </w:tr>
      <w:tr w:rsidR="00575245" w14:paraId="5525A3D1"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E2AB285" w14:textId="77777777" w:rsidR="00575245" w:rsidRDefault="00575245" w:rsidP="00B467C2">
            <w:pPr>
              <w:pStyle w:val="TableText"/>
            </w:pPr>
            <w:r w:rsidRPr="00905410">
              <w:rPr>
                <w:color w:val="FF0000"/>
              </w:rPr>
              <w:t>gee_validated_sites</w:t>
            </w:r>
          </w:p>
        </w:tc>
        <w:tc>
          <w:tcPr>
            <w:tcW w:w="5330" w:type="dxa"/>
          </w:tcPr>
          <w:p w14:paraId="170F428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29" w:history="1">
              <w:r w:rsidRPr="00F31B63">
                <w:rPr>
                  <w:rStyle w:val="Hyperlink"/>
                </w:rPr>
                <w:t>this</w:t>
              </w:r>
            </w:hyperlink>
            <w:r>
              <w:t xml:space="preserve"> query</w:t>
            </w:r>
          </w:p>
        </w:tc>
        <w:tc>
          <w:tcPr>
            <w:tcW w:w="715" w:type="dxa"/>
          </w:tcPr>
          <w:p w14:paraId="3F770C7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53246</w:t>
            </w:r>
          </w:p>
        </w:tc>
      </w:tr>
      <w:tr w:rsidR="00575245" w14:paraId="60504BE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00A756D" w14:textId="77777777" w:rsidR="00575245" w:rsidRPr="00F31B63" w:rsidRDefault="00575245" w:rsidP="00B467C2">
            <w:pPr>
              <w:pStyle w:val="TableText"/>
            </w:pPr>
            <w:r>
              <w:t>gee_validated_sites_l5</w:t>
            </w:r>
          </w:p>
        </w:tc>
        <w:tc>
          <w:tcPr>
            <w:tcW w:w="5330" w:type="dxa"/>
          </w:tcPr>
          <w:p w14:paraId="4C478AA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6F9FCB89"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68</w:t>
            </w:r>
          </w:p>
        </w:tc>
      </w:tr>
      <w:tr w:rsidR="00575245" w14:paraId="7AD0459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37D47AC" w14:textId="77777777" w:rsidR="00575245" w:rsidRPr="00F31B63" w:rsidRDefault="00575245" w:rsidP="00B467C2">
            <w:pPr>
              <w:pStyle w:val="TableText"/>
            </w:pPr>
            <w:r>
              <w:t>gee_validated_sites_l7</w:t>
            </w:r>
          </w:p>
        </w:tc>
        <w:tc>
          <w:tcPr>
            <w:tcW w:w="5330" w:type="dxa"/>
          </w:tcPr>
          <w:p w14:paraId="78334807"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625F3D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0</w:t>
            </w:r>
          </w:p>
        </w:tc>
      </w:tr>
      <w:tr w:rsidR="00575245" w14:paraId="062B15C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30B7C97" w14:textId="77777777" w:rsidR="00575245" w:rsidRDefault="00575245" w:rsidP="00B467C2">
            <w:pPr>
              <w:pStyle w:val="TableText"/>
            </w:pPr>
            <w:r w:rsidRPr="00F31B63">
              <w:t>gee_validated_sites_subset</w:t>
            </w:r>
          </w:p>
        </w:tc>
        <w:tc>
          <w:tcPr>
            <w:tcW w:w="5330" w:type="dxa"/>
          </w:tcPr>
          <w:p w14:paraId="0AB77DB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3C5E3BD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2606</w:t>
            </w:r>
          </w:p>
        </w:tc>
      </w:tr>
      <w:tr w:rsidR="00575245" w14:paraId="75EFBD3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DEE54BF" w14:textId="77777777" w:rsidR="00575245" w:rsidRDefault="00575245" w:rsidP="00B467C2">
            <w:pPr>
              <w:pStyle w:val="TableText"/>
            </w:pPr>
            <w:r w:rsidRPr="00BB6F07">
              <w:t>l5_l7_validation_sites</w:t>
            </w:r>
          </w:p>
        </w:tc>
        <w:tc>
          <w:tcPr>
            <w:tcW w:w="5330" w:type="dxa"/>
          </w:tcPr>
          <w:p w14:paraId="7B35EF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5F3B0305"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1450</w:t>
            </w:r>
          </w:p>
        </w:tc>
      </w:tr>
      <w:tr w:rsidR="00575245" w14:paraId="383149A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93BD8FB" w14:textId="77777777" w:rsidR="00575245" w:rsidRPr="00BB6F07" w:rsidRDefault="00575245" w:rsidP="00B467C2">
            <w:pPr>
              <w:pStyle w:val="TableText"/>
            </w:pPr>
            <w:r w:rsidRPr="00BB6F07">
              <w:t>l5_l7_validation_sites_by_1_degree_grid</w:t>
            </w:r>
          </w:p>
        </w:tc>
        <w:tc>
          <w:tcPr>
            <w:tcW w:w="5330" w:type="dxa"/>
          </w:tcPr>
          <w:p w14:paraId="57FFC68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A7150B1"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8050</w:t>
            </w:r>
          </w:p>
        </w:tc>
      </w:tr>
      <w:tr w:rsidR="00575245" w14:paraId="0C5EEC6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5E26939" w14:textId="77777777" w:rsidR="00575245" w:rsidRPr="00BB6F07" w:rsidRDefault="00575245" w:rsidP="00B467C2">
            <w:pPr>
              <w:pStyle w:val="TableText"/>
            </w:pPr>
            <w:r w:rsidRPr="00BB6F07">
              <w:t>l5_l7_validation_sites_by_1_degree_grid_no_marine</w:t>
            </w:r>
          </w:p>
        </w:tc>
        <w:tc>
          <w:tcPr>
            <w:tcW w:w="5330" w:type="dxa"/>
          </w:tcPr>
          <w:p w14:paraId="69EB915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0D33841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0640</w:t>
            </w:r>
          </w:p>
        </w:tc>
      </w:tr>
      <w:tr w:rsidR="00575245" w14:paraId="69BF46F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A0E06C" w14:textId="77777777" w:rsidR="00575245" w:rsidRPr="00BB6F07" w:rsidRDefault="00575245" w:rsidP="00B467C2">
            <w:pPr>
              <w:pStyle w:val="TableText"/>
            </w:pPr>
            <w:r w:rsidRPr="007C20C7">
              <w:t>masked_validation_points</w:t>
            </w:r>
          </w:p>
        </w:tc>
        <w:tc>
          <w:tcPr>
            <w:tcW w:w="5330" w:type="dxa"/>
          </w:tcPr>
          <w:p w14:paraId="26CE6C5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30" w:history="1">
              <w:r w:rsidRPr="00B62721">
                <w:rPr>
                  <w:rStyle w:val="Hyperlink"/>
                </w:rPr>
                <w:t>this</w:t>
              </w:r>
            </w:hyperlink>
            <w:r>
              <w:t xml:space="preserve"> query.</w:t>
            </w:r>
          </w:p>
        </w:tc>
        <w:tc>
          <w:tcPr>
            <w:tcW w:w="715" w:type="dxa"/>
          </w:tcPr>
          <w:p w14:paraId="582049E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553</w:t>
            </w:r>
          </w:p>
        </w:tc>
      </w:tr>
      <w:tr w:rsidR="00575245" w14:paraId="0DCAC20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A12E9E4" w14:textId="77777777" w:rsidR="00575245" w:rsidRPr="007C20C7" w:rsidRDefault="00575245" w:rsidP="00B467C2">
            <w:pPr>
              <w:pStyle w:val="TableText"/>
            </w:pPr>
            <w:r w:rsidRPr="00EE3621">
              <w:t>swdb_missing_validation_points</w:t>
            </w:r>
          </w:p>
        </w:tc>
        <w:tc>
          <w:tcPr>
            <w:tcW w:w="5330" w:type="dxa"/>
          </w:tcPr>
          <w:p w14:paraId="72A3C07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0F1AAF7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507</w:t>
            </w:r>
          </w:p>
        </w:tc>
      </w:tr>
      <w:tr w:rsidR="00575245" w14:paraId="776667A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32153" w14:textId="77777777" w:rsidR="00575245" w:rsidRPr="007C20C7" w:rsidRDefault="00575245" w:rsidP="00B467C2">
            <w:pPr>
              <w:pStyle w:val="TableText"/>
            </w:pPr>
            <w:r w:rsidRPr="00B62721">
              <w:t>swdb_validated_sites</w:t>
            </w:r>
          </w:p>
        </w:tc>
        <w:tc>
          <w:tcPr>
            <w:tcW w:w="5330" w:type="dxa"/>
          </w:tcPr>
          <w:p w14:paraId="5FA2344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31" w:anchor="rows:id=1" w:history="1">
              <w:r w:rsidRPr="00600CFB">
                <w:rPr>
                  <w:rStyle w:val="Hyperlink"/>
                </w:rPr>
                <w:t>this</w:t>
              </w:r>
            </w:hyperlink>
            <w:r>
              <w:t xml:space="preserve"> FT)</w:t>
            </w:r>
          </w:p>
        </w:tc>
        <w:tc>
          <w:tcPr>
            <w:tcW w:w="715" w:type="dxa"/>
          </w:tcPr>
          <w:p w14:paraId="6CBBB046"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95</w:t>
            </w:r>
          </w:p>
        </w:tc>
      </w:tr>
      <w:tr w:rsidR="00575245" w14:paraId="659F6A8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EA2BBF2" w14:textId="77777777" w:rsidR="00575245" w:rsidRPr="00B62721" w:rsidRDefault="00575245" w:rsidP="00B467C2">
            <w:pPr>
              <w:pStyle w:val="TableText"/>
            </w:pPr>
            <w:r w:rsidRPr="00600CFB">
              <w:t>swdb_validated_sites_l5</w:t>
            </w:r>
          </w:p>
        </w:tc>
        <w:tc>
          <w:tcPr>
            <w:tcW w:w="5330" w:type="dxa"/>
          </w:tcPr>
          <w:p w14:paraId="341103C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0BCA294F"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9511</w:t>
            </w:r>
          </w:p>
        </w:tc>
      </w:tr>
      <w:tr w:rsidR="00575245" w14:paraId="566504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FC6AB0A" w14:textId="77777777" w:rsidR="00575245" w:rsidRPr="00600CFB" w:rsidRDefault="00575245" w:rsidP="00B467C2">
            <w:pPr>
              <w:pStyle w:val="TableText"/>
            </w:pPr>
            <w:r>
              <w:t>swdb_validated_sites_l7</w:t>
            </w:r>
          </w:p>
        </w:tc>
        <w:tc>
          <w:tcPr>
            <w:tcW w:w="5330" w:type="dxa"/>
          </w:tcPr>
          <w:p w14:paraId="739C6AF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2C122E8"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1395</w:t>
            </w:r>
          </w:p>
        </w:tc>
      </w:tr>
      <w:tr w:rsidR="00575245" w14:paraId="1D878ED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C727934" w14:textId="77777777" w:rsidR="00575245" w:rsidRDefault="00575245" w:rsidP="00B467C2">
            <w:pPr>
              <w:pStyle w:val="TableText"/>
            </w:pPr>
            <w:r>
              <w:t>swdb_validated_sites_l8</w:t>
            </w:r>
          </w:p>
        </w:tc>
        <w:tc>
          <w:tcPr>
            <w:tcW w:w="5330" w:type="dxa"/>
          </w:tcPr>
          <w:p w14:paraId="4EA0BDD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079FEE59"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4947</w:t>
            </w:r>
          </w:p>
        </w:tc>
      </w:tr>
      <w:tr w:rsidR="00575245" w14:paraId="3E0EC89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480BFE0" w14:textId="77777777" w:rsidR="00575245" w:rsidRDefault="00575245" w:rsidP="00B467C2">
            <w:pPr>
              <w:pStyle w:val="TableText"/>
            </w:pPr>
            <w:r w:rsidRPr="00905410">
              <w:rPr>
                <w:color w:val="FF0000"/>
              </w:rPr>
              <w:t>swdb_validated_sites_subset</w:t>
            </w:r>
          </w:p>
        </w:tc>
        <w:tc>
          <w:tcPr>
            <w:tcW w:w="5330" w:type="dxa"/>
          </w:tcPr>
          <w:p w14:paraId="0A4DDD6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32"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8346B8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33024</w:t>
            </w:r>
          </w:p>
        </w:tc>
      </w:tr>
      <w:tr w:rsidR="00575245" w14:paraId="05CCC0CA"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832A79E" w14:textId="77777777" w:rsidR="00575245" w:rsidRPr="00AC222D" w:rsidRDefault="00575245" w:rsidP="00B467C2">
            <w:pPr>
              <w:pStyle w:val="TableText"/>
            </w:pPr>
            <w:r w:rsidRPr="00A62AAC">
              <w:t>validation_points</w:t>
            </w:r>
          </w:p>
        </w:tc>
        <w:tc>
          <w:tcPr>
            <w:tcW w:w="5330" w:type="dxa"/>
          </w:tcPr>
          <w:p w14:paraId="2A5532EA"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218EFEA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24840</w:t>
            </w:r>
          </w:p>
        </w:tc>
      </w:tr>
      <w:tr w:rsidR="00575245" w14:paraId="1062419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B0CB09E" w14:textId="77777777" w:rsidR="00575245" w:rsidRPr="00A62AAC" w:rsidRDefault="00575245" w:rsidP="00B467C2">
            <w:pPr>
              <w:pStyle w:val="TableText"/>
            </w:pPr>
            <w:r w:rsidRPr="008C18B0">
              <w:rPr>
                <w:color w:val="FF0000"/>
              </w:rPr>
              <w:t>validation_results</w:t>
            </w:r>
          </w:p>
        </w:tc>
        <w:tc>
          <w:tcPr>
            <w:tcW w:w="5330" w:type="dxa"/>
          </w:tcPr>
          <w:p w14:paraId="50E06FD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33" w:history="1">
              <w:r w:rsidRPr="00905410">
                <w:rPr>
                  <w:rStyle w:val="Hyperlink"/>
                </w:rPr>
                <w:t>this</w:t>
              </w:r>
            </w:hyperlink>
            <w:r>
              <w:t xml:space="preserve"> query.</w:t>
            </w:r>
          </w:p>
        </w:tc>
        <w:tc>
          <w:tcPr>
            <w:tcW w:w="715" w:type="dxa"/>
          </w:tcPr>
          <w:p w14:paraId="4D2E9DA3"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453</w:t>
            </w:r>
          </w:p>
        </w:tc>
      </w:tr>
      <w:tr w:rsidR="00575245" w14:paraId="684AED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47B33B8" w14:textId="77777777" w:rsidR="00575245" w:rsidRPr="008C18B0" w:rsidRDefault="00575245" w:rsidP="00B467C2">
            <w:pPr>
              <w:pStyle w:val="TableText"/>
              <w:rPr>
                <w:color w:val="FF0000"/>
              </w:rPr>
            </w:pPr>
            <w:r>
              <w:rPr>
                <w:color w:val="FF0000"/>
              </w:rPr>
              <w:t>validation_results_16_03_2016</w:t>
            </w:r>
          </w:p>
        </w:tc>
        <w:tc>
          <w:tcPr>
            <w:tcW w:w="5330" w:type="dxa"/>
          </w:tcPr>
          <w:p w14:paraId="257BE8F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1DA544BE"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0447</w:t>
            </w:r>
          </w:p>
        </w:tc>
      </w:tr>
      <w:tr w:rsidR="00575245" w14:paraId="583FAE3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D95E906" w14:textId="77777777" w:rsidR="00575245" w:rsidRDefault="00575245" w:rsidP="00B467C2">
            <w:pPr>
              <w:pStyle w:val="TableText"/>
              <w:rPr>
                <w:color w:val="FF0000"/>
              </w:rPr>
            </w:pPr>
            <w:r>
              <w:rPr>
                <w:color w:val="FF0000"/>
              </w:rPr>
              <w:t>validation_results_06_06_2016</w:t>
            </w:r>
          </w:p>
        </w:tc>
        <w:tc>
          <w:tcPr>
            <w:tcW w:w="5330" w:type="dxa"/>
          </w:tcPr>
          <w:p w14:paraId="1B195BC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34"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36E3B26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124</w:t>
            </w:r>
          </w:p>
        </w:tc>
      </w:tr>
      <w:tr w:rsidR="00575245" w14:paraId="4802A2B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E0C93C3" w14:textId="77777777" w:rsidR="00575245" w:rsidRPr="00905410" w:rsidRDefault="00575245" w:rsidP="00B467C2">
            <w:pPr>
              <w:pStyle w:val="TableText"/>
            </w:pPr>
            <w:r w:rsidRPr="008C18B0">
              <w:t>validation_results_l7</w:t>
            </w:r>
          </w:p>
        </w:tc>
        <w:tc>
          <w:tcPr>
            <w:tcW w:w="5330" w:type="dxa"/>
          </w:tcPr>
          <w:p w14:paraId="638D506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3F52012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2829EC47" w14:textId="77777777" w:rsidR="00575245" w:rsidRPr="00C133A5" w:rsidRDefault="00575245" w:rsidP="00575245">
      <w:pPr>
        <w:pStyle w:val="BodyText2"/>
      </w:pPr>
    </w:p>
    <w:p w14:paraId="6B5A1B6F" w14:textId="77777777" w:rsidR="00575245" w:rsidRDefault="00575245" w:rsidP="00575245">
      <w:pPr>
        <w:pStyle w:val="Heading8"/>
      </w:pPr>
      <w:r>
        <w:t>Final validation for paper</w:t>
      </w:r>
    </w:p>
    <w:p w14:paraId="7ADB61A3" w14:textId="77777777" w:rsidR="00575245" w:rsidRPr="002F7605" w:rsidRDefault="00575245" w:rsidP="00575245">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35" w:history="1">
        <w:r w:rsidRPr="00E3316B">
          <w:rPr>
            <w:rStyle w:val="Hyperlink"/>
          </w:rPr>
          <w:t>this</w:t>
        </w:r>
      </w:hyperlink>
      <w:r>
        <w:t xml:space="preserve"> FME script. Using </w:t>
      </w:r>
      <w:hyperlink r:id="rId636"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37" w:history="1">
        <w:r w:rsidRPr="00161C9C">
          <w:rPr>
            <w:rStyle w:val="Hyperlink"/>
          </w:rPr>
          <w:t>this</w:t>
        </w:r>
      </w:hyperlink>
      <w:r>
        <w:t xml:space="preserve"> folder. Merged the csv files with </w:t>
      </w:r>
      <w:hyperlink r:id="rId638" w:history="1">
        <w:r w:rsidRPr="00161C9C">
          <w:rPr>
            <w:rStyle w:val="Hyperlink"/>
          </w:rPr>
          <w:t>this</w:t>
        </w:r>
      </w:hyperlink>
      <w:r>
        <w:t xml:space="preserve"> code. Analysed in Excel.</w:t>
      </w:r>
    </w:p>
    <w:p w14:paraId="4D3DB535" w14:textId="77777777" w:rsidR="00575245" w:rsidRDefault="00575245" w:rsidP="00575245">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5D89FE" w14:textId="77777777" w:rsidR="00575245" w:rsidRPr="00A40E5A" w:rsidRDefault="00575245" w:rsidP="00575245">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4683CA03" w14:textId="77777777" w:rsidR="00575245" w:rsidRDefault="00575245" w:rsidP="00575245">
      <w:pPr>
        <w:pStyle w:val="Heading7"/>
      </w:pPr>
      <w:r>
        <w:t>Analysis of results</w:t>
      </w:r>
    </w:p>
    <w:p w14:paraId="48E9AEC7" w14:textId="77777777" w:rsidR="00575245" w:rsidRDefault="00575245" w:rsidP="00575245">
      <w:pPr>
        <w:pStyle w:val="Heading8"/>
      </w:pPr>
      <w:r>
        <w:t>Identifying confusion areas</w:t>
      </w:r>
    </w:p>
    <w:p w14:paraId="47E2F264" w14:textId="77777777" w:rsidR="00575245" w:rsidRPr="0028590B" w:rsidRDefault="00575245" w:rsidP="00575245">
      <w:pPr>
        <w:pStyle w:val="BodyText2"/>
      </w:pPr>
      <w:r>
        <w:lastRenderedPageBreak/>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6879C7F5" w14:textId="77777777" w:rsidR="00575245" w:rsidRDefault="00575245" w:rsidP="00575245">
      <w:pPr>
        <w:pStyle w:val="Heading8"/>
      </w:pPr>
      <w:r>
        <w:t>Confusion Issues</w:t>
      </w:r>
    </w:p>
    <w:p w14:paraId="22F8F5D8" w14:textId="77777777" w:rsidR="00575245" w:rsidRDefault="00575245" w:rsidP="00575245">
      <w:pPr>
        <w:pStyle w:val="Heading9"/>
      </w:pPr>
      <w:r>
        <w:t>Cloud and cloud shadow</w:t>
      </w:r>
    </w:p>
    <w:p w14:paraId="43FC3244" w14:textId="77777777" w:rsidR="00575245" w:rsidRPr="007A4B67" w:rsidRDefault="00575245" w:rsidP="00575245">
      <w:pPr>
        <w:pStyle w:val="BodyText2"/>
      </w:pPr>
      <w:r>
        <w:t>Google have an FMask algorithm but it is not ready yet.</w:t>
      </w:r>
    </w:p>
    <w:p w14:paraId="3D212987" w14:textId="77777777" w:rsidR="00575245" w:rsidRDefault="00575245" w:rsidP="00575245">
      <w:pPr>
        <w:pStyle w:val="Heading9"/>
      </w:pPr>
      <w:r>
        <w:t>Topographic shadowing</w:t>
      </w:r>
    </w:p>
    <w:p w14:paraId="3C42FD2E" w14:textId="77777777" w:rsidR="00575245" w:rsidRDefault="00575245" w:rsidP="00575245">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70F79F15" w14:textId="77777777" w:rsidR="00575245" w:rsidRDefault="00575245" w:rsidP="00575245">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669ECC82" w14:textId="77777777" w:rsidR="00575245" w:rsidRPr="007A4B67" w:rsidRDefault="00575245" w:rsidP="00575245">
      <w:pPr>
        <w:pStyle w:val="BodyText2"/>
      </w:pPr>
      <w:r>
        <w:rPr>
          <w:noProof/>
          <w:lang w:bidi="ar-SA"/>
        </w:rPr>
        <w:drawing>
          <wp:inline distT="0" distB="0" distL="0" distR="0" wp14:anchorId="09EE5165" wp14:editId="16B54917">
            <wp:extent cx="4407408" cy="31638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9">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75187602" w14:textId="77777777" w:rsidR="00575245" w:rsidRDefault="00575245" w:rsidP="00575245">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6742250" w14:textId="77777777" w:rsidR="00575245" w:rsidRDefault="00082D6F" w:rsidP="00575245">
      <w:pPr>
        <w:pStyle w:val="BodyText2"/>
      </w:pPr>
      <w:hyperlink r:id="rId640" w:history="1">
        <w:r w:rsidR="00575245" w:rsidRPr="00A604D5">
          <w:rPr>
            <w:rStyle w:val="Hyperlink"/>
          </w:rPr>
          <w:t>https://ee-api.appspot.com/0e048d3a0b685ca495b6769bde5fe8b6</w:t>
        </w:r>
      </w:hyperlink>
      <w:r w:rsidR="00575245">
        <w:t xml:space="preserve"> </w:t>
      </w:r>
    </w:p>
    <w:p w14:paraId="70552D01" w14:textId="77777777" w:rsidR="00575245" w:rsidRDefault="00082D6F" w:rsidP="00575245">
      <w:pPr>
        <w:pStyle w:val="BodyText2"/>
      </w:pPr>
      <w:hyperlink r:id="rId641" w:history="1">
        <w:r w:rsidR="00575245" w:rsidRPr="00A604D5">
          <w:rPr>
            <w:rStyle w:val="Hyperlink"/>
          </w:rPr>
          <w:t>https://ee-api.appspot.com/4e977aea2f63647a4300c0fe783b756c</w:t>
        </w:r>
      </w:hyperlink>
      <w:r w:rsidR="00575245">
        <w:t xml:space="preserve"> </w:t>
      </w:r>
    </w:p>
    <w:p w14:paraId="0EAC6651" w14:textId="77777777" w:rsidR="00575245" w:rsidRDefault="00575245" w:rsidP="00575245">
      <w:pPr>
        <w:pStyle w:val="BodyText2"/>
      </w:pPr>
      <w:r>
        <w:rPr>
          <w:noProof/>
          <w:lang w:bidi="ar-SA"/>
        </w:rPr>
        <w:lastRenderedPageBreak/>
        <w:drawing>
          <wp:inline distT="0" distB="0" distL="0" distR="0" wp14:anchorId="43C1B014" wp14:editId="788CB5FF">
            <wp:extent cx="2203704" cy="1261872"/>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92EE375" wp14:editId="26D8E808">
            <wp:extent cx="2203704" cy="1261872"/>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6A4A3D4A" wp14:editId="3D1E3D8A">
            <wp:extent cx="2203704" cy="1252728"/>
            <wp:effectExtent l="0" t="0" r="6350"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4C2BA210" wp14:editId="40F50BDD">
            <wp:extent cx="2203704" cy="1252728"/>
            <wp:effectExtent l="0" t="0" r="635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13D50524" wp14:editId="6E32E01C">
            <wp:extent cx="2203704" cy="1261872"/>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30CC8E8E" wp14:editId="3285A525">
            <wp:extent cx="2203704" cy="126187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06DDFB16"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4</w:t>
      </w:r>
      <w:r>
        <w:fldChar w:fldCharType="end"/>
      </w:r>
      <w:r>
        <w:t xml:space="preserve"> DEM Issues where the date of the DEM is not useful for the detection!</w:t>
      </w:r>
    </w:p>
    <w:p w14:paraId="0CF61D50" w14:textId="77777777" w:rsidR="00575245" w:rsidRDefault="00575245" w:rsidP="00575245">
      <w:pPr>
        <w:pStyle w:val="BodyText2"/>
      </w:pPr>
      <w:r>
        <w:t xml:space="preserve">There are also issues in the </w:t>
      </w:r>
      <w:hyperlink r:id="rId648" w:history="1">
        <w:r w:rsidRPr="0039644F">
          <w:rPr>
            <w:rStyle w:val="Hyperlink"/>
          </w:rPr>
          <w:t>Congo</w:t>
        </w:r>
      </w:hyperlink>
      <w:r>
        <w:t>.</w:t>
      </w:r>
    </w:p>
    <w:p w14:paraId="58CF40E1" w14:textId="77777777" w:rsidR="00575245" w:rsidRDefault="00575245" w:rsidP="00575245">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21F8E822" w14:textId="77777777" w:rsidR="00575245" w:rsidRDefault="00575245" w:rsidP="00575245">
      <w:pPr>
        <w:pStyle w:val="ListBullet"/>
      </w:pPr>
      <w:r>
        <w:t>The DEMs generally do not have the precision to capture slopes &gt;1 degree</w:t>
      </w:r>
    </w:p>
    <w:p w14:paraId="64EE2582" w14:textId="77777777" w:rsidR="00575245" w:rsidRDefault="00575245" w:rsidP="00575245">
      <w:pPr>
        <w:pStyle w:val="ListBullet"/>
      </w:pPr>
      <w:r>
        <w:t>There are many spikes in the DEMs that would cause masked pixels in the middle of flat areas</w:t>
      </w:r>
    </w:p>
    <w:p w14:paraId="1F21DF2B" w14:textId="77777777" w:rsidR="00575245" w:rsidRDefault="00575245" w:rsidP="00575245">
      <w:pPr>
        <w:pStyle w:val="ListBullet"/>
      </w:pPr>
      <w:r>
        <w:t>For many permanent water bodies, e.g. lakes, there are slopes going into the permanent water (sometimes overlapping up to 100m from the edge of the water)</w:t>
      </w:r>
    </w:p>
    <w:p w14:paraId="717B4085" w14:textId="77777777" w:rsidR="00575245" w:rsidRDefault="00575245" w:rsidP="00575245">
      <w:pPr>
        <w:pStyle w:val="ListBullet"/>
      </w:pPr>
      <w:r>
        <w:t>As shown above the DEMs are out of date and some dams have slopes over their whole area</w:t>
      </w:r>
    </w:p>
    <w:p w14:paraId="20672E99" w14:textId="77777777" w:rsidR="00575245" w:rsidRDefault="00575245" w:rsidP="00575245">
      <w:pPr>
        <w:pStyle w:val="BodyText2"/>
      </w:pPr>
      <w:r>
        <w:t>The following sections describe how we have adapted the method to the DEM failings to remove topographic shadowing.</w:t>
      </w:r>
    </w:p>
    <w:p w14:paraId="317355DC" w14:textId="77777777" w:rsidR="00575245" w:rsidRDefault="00575245" w:rsidP="00575245">
      <w:pPr>
        <w:pStyle w:val="Heading10"/>
      </w:pPr>
      <w:r>
        <w:t>Capturing the edges of lakes (mask1)</w:t>
      </w:r>
    </w:p>
    <w:p w14:paraId="30B1AE31" w14:textId="77777777" w:rsidR="00575245" w:rsidRDefault="00575245" w:rsidP="00575245">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2B745C67" w14:textId="77777777" w:rsidR="00575245" w:rsidRDefault="00575245" w:rsidP="00575245">
      <w:pPr>
        <w:pStyle w:val="Heading10"/>
      </w:pPr>
      <w:r>
        <w:t>Removing hard topographic shadow in the mountains (mask2)</w:t>
      </w:r>
    </w:p>
    <w:p w14:paraId="2A09A3A7" w14:textId="77777777" w:rsidR="00575245" w:rsidRDefault="00575245" w:rsidP="00575245">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4ED7F50A" w14:textId="77777777" w:rsidR="00575245" w:rsidRDefault="00575245" w:rsidP="00575245">
      <w:pPr>
        <w:pStyle w:val="BodyText2"/>
      </w:pPr>
    </w:p>
    <w:p w14:paraId="4DE06363" w14:textId="77777777" w:rsidR="00575245" w:rsidRDefault="00575245" w:rsidP="00575245">
      <w:pPr>
        <w:pStyle w:val="BodyText2"/>
      </w:pPr>
      <w:r>
        <w:rPr>
          <w:noProof/>
          <w:lang w:bidi="ar-SA"/>
        </w:rPr>
        <mc:AlternateContent>
          <mc:Choice Requires="wps">
            <w:drawing>
              <wp:anchor distT="0" distB="0" distL="114300" distR="114300" simplePos="0" relativeHeight="251703296" behindDoc="0" locked="0" layoutInCell="1" allowOverlap="1" wp14:anchorId="4C1D41D3" wp14:editId="19731D23">
                <wp:simplePos x="0" y="0"/>
                <wp:positionH relativeFrom="column">
                  <wp:posOffset>2889250</wp:posOffset>
                </wp:positionH>
                <wp:positionV relativeFrom="paragraph">
                  <wp:posOffset>102870</wp:posOffset>
                </wp:positionV>
                <wp:extent cx="723900" cy="393700"/>
                <wp:effectExtent l="0" t="0" r="0" b="6350"/>
                <wp:wrapNone/>
                <wp:docPr id="137" name="Text Box 137"/>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5DD41D" w14:textId="77777777" w:rsidR="006A7160" w:rsidRDefault="006A7160" w:rsidP="00575245">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C1D41D3" id="_x0000_t202" coordsize="21600,21600" o:spt="202" path="m,l,21600r21600,l21600,xe">
                <v:stroke joinstyle="miter"/>
                <v:path gradientshapeok="t" o:connecttype="rect"/>
              </v:shapetype>
              <v:shape id="Text Box 137" o:spid="_x0000_s1026" type="#_x0000_t202" style="position:absolute;margin-left:227.5pt;margin-top:8.1pt;width:57pt;height:31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AFQ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E+gAVB8AgAA&#10;ZQUAAA4AAAAAAAAAAAAAAAAALgIAAGRycy9lMm9Eb2MueG1sUEsBAi0AFAAGAAgAAAAhAOlmXO3g&#10;AAAACQEAAA8AAAAAAAAAAAAAAAAA1gQAAGRycy9kb3ducmV2LnhtbFBLBQYAAAAABAAEAPMAAADj&#10;BQAAAAA=&#10;" filled="f" stroked="f" strokeweight=".5pt">
                <v:textbox>
                  <w:txbxContent>
                    <w:p w14:paraId="305DD41D" w14:textId="77777777" w:rsidR="006A7160" w:rsidRDefault="006A7160" w:rsidP="00575245">
                      <w:r>
                        <w:t>mask1</w:t>
                      </w:r>
                    </w:p>
                  </w:txbxContent>
                </v:textbox>
              </v:shape>
            </w:pict>
          </mc:Fallback>
        </mc:AlternateContent>
      </w:r>
      <w:r>
        <w:rPr>
          <w:noProof/>
          <w:color w:val="FF0000"/>
          <w:lang w:bidi="ar-SA"/>
        </w:rPr>
        <mc:AlternateContent>
          <mc:Choice Requires="wps">
            <w:drawing>
              <wp:anchor distT="0" distB="0" distL="114300" distR="114300" simplePos="0" relativeHeight="251699200" behindDoc="0" locked="0" layoutInCell="1" allowOverlap="1" wp14:anchorId="70318740" wp14:editId="371EA3A7">
                <wp:simplePos x="0" y="0"/>
                <wp:positionH relativeFrom="column">
                  <wp:posOffset>495300</wp:posOffset>
                </wp:positionH>
                <wp:positionV relativeFrom="paragraph">
                  <wp:posOffset>153670</wp:posOffset>
                </wp:positionV>
                <wp:extent cx="3175000" cy="2102158"/>
                <wp:effectExtent l="0" t="0" r="25400" b="12700"/>
                <wp:wrapNone/>
                <wp:docPr id="134" name="Freeform 134"/>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25AACF" id="Freeform 134" o:spid="_x0000_s1026" style="position:absolute;margin-left:39pt;margin-top:12.1pt;width:250pt;height:165.5pt;z-index:251699200;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1f4d78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698176" behindDoc="0" locked="0" layoutInCell="1" allowOverlap="1" wp14:anchorId="2D790BD2" wp14:editId="17C73C13">
                <wp:simplePos x="0" y="0"/>
                <wp:positionH relativeFrom="column">
                  <wp:posOffset>704850</wp:posOffset>
                </wp:positionH>
                <wp:positionV relativeFrom="paragraph">
                  <wp:posOffset>172570</wp:posOffset>
                </wp:positionV>
                <wp:extent cx="2008603" cy="1828950"/>
                <wp:effectExtent l="0" t="0" r="10795" b="19050"/>
                <wp:wrapNone/>
                <wp:docPr id="132" name="Freeform 132"/>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FFB1EA" id="Freeform 132" o:spid="_x0000_s1026" style="position:absolute;margin-left:55.5pt;margin-top:13.6pt;width:158.15pt;height:2in;z-index:251698176;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5b9bd5 [3204]" strokecolor="#1f4d78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451B63D" w14:textId="77777777" w:rsidR="00575245" w:rsidRDefault="00575245" w:rsidP="00575245">
      <w:pPr>
        <w:pStyle w:val="BodyText2"/>
      </w:pPr>
      <w:r>
        <w:rPr>
          <w:noProof/>
          <w:lang w:bidi="ar-SA"/>
        </w:rPr>
        <w:lastRenderedPageBreak/>
        <mc:AlternateContent>
          <mc:Choice Requires="wps">
            <w:drawing>
              <wp:anchor distT="0" distB="0" distL="114300" distR="114300" simplePos="0" relativeHeight="251700224" behindDoc="0" locked="0" layoutInCell="1" allowOverlap="1" wp14:anchorId="51587500" wp14:editId="498D6182">
                <wp:simplePos x="0" y="0"/>
                <wp:positionH relativeFrom="column">
                  <wp:posOffset>1249623</wp:posOffset>
                </wp:positionH>
                <wp:positionV relativeFrom="paragraph">
                  <wp:posOffset>77470</wp:posOffset>
                </wp:positionV>
                <wp:extent cx="2562065" cy="2164049"/>
                <wp:effectExtent l="0" t="0" r="10160" b="27305"/>
                <wp:wrapNone/>
                <wp:docPr id="135" name="Freeform 135"/>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5451B32" id="Freeform 135" o:spid="_x0000_s1026" style="position:absolute;margin-left:98.4pt;margin-top:6.1pt;width:201.75pt;height:170.4pt;z-index:251700224;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ei/fx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1f4d78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DC923DE" w14:textId="77777777" w:rsidR="00575245" w:rsidRDefault="00575245" w:rsidP="00575245">
      <w:pPr>
        <w:pStyle w:val="BodyText2"/>
      </w:pPr>
      <w:r>
        <w:rPr>
          <w:noProof/>
          <w:lang w:bidi="ar-SA"/>
        </w:rPr>
        <mc:AlternateContent>
          <mc:Choice Requires="wps">
            <w:drawing>
              <wp:anchor distT="0" distB="0" distL="114300" distR="114300" simplePos="0" relativeHeight="251702272" behindDoc="0" locked="0" layoutInCell="1" allowOverlap="1" wp14:anchorId="4FE29044" wp14:editId="41C56AF4">
                <wp:simplePos x="0" y="0"/>
                <wp:positionH relativeFrom="column">
                  <wp:posOffset>850900</wp:posOffset>
                </wp:positionH>
                <wp:positionV relativeFrom="paragraph">
                  <wp:posOffset>27305</wp:posOffset>
                </wp:positionV>
                <wp:extent cx="723900" cy="393700"/>
                <wp:effectExtent l="0" t="0" r="0" b="6350"/>
                <wp:wrapNone/>
                <wp:docPr id="136" name="Text Box 13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9F23A5" w14:textId="77777777" w:rsidR="006A7160" w:rsidRDefault="006A7160" w:rsidP="00575245">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E29044" id="Text Box 136" o:spid="_x0000_s1027" type="#_x0000_t202" style="position:absolute;margin-left:67pt;margin-top:2.15pt;width:57pt;height:31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KW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" filled="f" stroked="f" strokeweight=".5pt">
                <v:textbox>
                  <w:txbxContent>
                    <w:p w14:paraId="1A9F23A5" w14:textId="77777777" w:rsidR="006A7160" w:rsidRDefault="006A7160" w:rsidP="00575245">
                      <w:r>
                        <w:t>water</w:t>
                      </w:r>
                    </w:p>
                  </w:txbxContent>
                </v:textbox>
              </v:shape>
            </w:pict>
          </mc:Fallback>
        </mc:AlternateContent>
      </w:r>
    </w:p>
    <w:p w14:paraId="6871D017" w14:textId="77777777" w:rsidR="00575245" w:rsidRDefault="00575245" w:rsidP="00575245">
      <w:pPr>
        <w:pStyle w:val="BodyText2"/>
      </w:pPr>
    </w:p>
    <w:p w14:paraId="7148F764" w14:textId="77777777" w:rsidR="00575245" w:rsidRDefault="00575245" w:rsidP="00575245">
      <w:pPr>
        <w:pStyle w:val="BodyText2"/>
      </w:pPr>
      <w:r>
        <w:rPr>
          <w:noProof/>
          <w:lang w:bidi="ar-SA"/>
        </w:rPr>
        <mc:AlternateContent>
          <mc:Choice Requires="wps">
            <w:drawing>
              <wp:anchor distT="0" distB="0" distL="114300" distR="114300" simplePos="0" relativeHeight="251705344" behindDoc="0" locked="0" layoutInCell="1" allowOverlap="1" wp14:anchorId="4DA4DBD8" wp14:editId="4892D911">
                <wp:simplePos x="0" y="0"/>
                <wp:positionH relativeFrom="column">
                  <wp:posOffset>2927350</wp:posOffset>
                </wp:positionH>
                <wp:positionV relativeFrom="paragraph">
                  <wp:posOffset>8255</wp:posOffset>
                </wp:positionV>
                <wp:extent cx="723900" cy="393700"/>
                <wp:effectExtent l="0" t="0" r="0" b="6350"/>
                <wp:wrapNone/>
                <wp:docPr id="138" name="Text Box 138"/>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2732E0" w14:textId="77777777" w:rsidR="006A7160" w:rsidRDefault="006A7160" w:rsidP="00575245">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A4DBD8" id="Text Box 138" o:spid="_x0000_s1028" type="#_x0000_t202" style="position:absolute;margin-left:230.5pt;margin-top:.65pt;width:57pt;height:31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G4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" filled="f" stroked="f" strokeweight=".5pt">
                <v:textbox>
                  <w:txbxContent>
                    <w:p w14:paraId="662732E0" w14:textId="77777777" w:rsidR="006A7160" w:rsidRDefault="006A7160" w:rsidP="00575245">
                      <w:r>
                        <w:t>mask2</w:t>
                      </w:r>
                    </w:p>
                  </w:txbxContent>
                </v:textbox>
              </v:shape>
            </w:pict>
          </mc:Fallback>
        </mc:AlternateContent>
      </w:r>
    </w:p>
    <w:p w14:paraId="1747ACE5" w14:textId="77777777" w:rsidR="00575245" w:rsidRDefault="00575245" w:rsidP="00575245">
      <w:pPr>
        <w:pStyle w:val="BodyText2"/>
      </w:pPr>
    </w:p>
    <w:p w14:paraId="33C08085" w14:textId="77777777" w:rsidR="00575245" w:rsidRDefault="00575245" w:rsidP="00575245">
      <w:pPr>
        <w:pStyle w:val="BodyText2"/>
      </w:pPr>
    </w:p>
    <w:p w14:paraId="7B0F320C" w14:textId="77777777" w:rsidR="00575245" w:rsidRDefault="00575245" w:rsidP="00575245">
      <w:pPr>
        <w:pStyle w:val="BodyText2"/>
      </w:pPr>
    </w:p>
    <w:p w14:paraId="10FFFE5C" w14:textId="77777777" w:rsidR="00575245" w:rsidRDefault="00575245" w:rsidP="00575245">
      <w:pPr>
        <w:pStyle w:val="BodyText2"/>
      </w:pPr>
    </w:p>
    <w:p w14:paraId="47CDB69C" w14:textId="77777777" w:rsidR="00575245" w:rsidRDefault="00575245" w:rsidP="00575245">
      <w:pPr>
        <w:pStyle w:val="BodyText2"/>
      </w:pPr>
    </w:p>
    <w:p w14:paraId="39E35870" w14:textId="77777777" w:rsidR="00575245" w:rsidRDefault="00575245" w:rsidP="00575245">
      <w:pPr>
        <w:pStyle w:val="BodyText2"/>
      </w:pPr>
    </w:p>
    <w:p w14:paraId="61C48B64" w14:textId="77777777" w:rsidR="00575245" w:rsidRDefault="00575245" w:rsidP="00575245">
      <w:pPr>
        <w:pStyle w:val="BodyText2"/>
      </w:pPr>
    </w:p>
    <w:p w14:paraId="4C2458D7" w14:textId="77777777" w:rsidR="00575245" w:rsidRDefault="00575245" w:rsidP="00575245">
      <w:pPr>
        <w:pStyle w:val="BodyText2"/>
      </w:pPr>
    </w:p>
    <w:p w14:paraId="2970FDF5" w14:textId="77777777" w:rsidR="00575245" w:rsidRDefault="00575245" w:rsidP="00575245">
      <w:pPr>
        <w:pStyle w:val="BodyText2"/>
      </w:pPr>
    </w:p>
    <w:p w14:paraId="6ECB6F47" w14:textId="77777777" w:rsidR="00575245" w:rsidRDefault="00575245" w:rsidP="00575245">
      <w:pPr>
        <w:pStyle w:val="BodyText2"/>
      </w:pPr>
    </w:p>
    <w:p w14:paraId="0D78D761" w14:textId="77777777" w:rsidR="00575245" w:rsidRDefault="00575245" w:rsidP="00575245">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6FEB5CF5" w14:textId="77777777" w:rsidR="00575245" w:rsidRDefault="00575245" w:rsidP="00575245">
      <w:pPr>
        <w:pStyle w:val="BodyText2"/>
      </w:pPr>
      <w:r>
        <w:rPr>
          <w:noProof/>
          <w:lang w:bidi="ar-SA"/>
        </w:rPr>
        <mc:AlternateContent>
          <mc:Choice Requires="wps">
            <w:drawing>
              <wp:anchor distT="0" distB="0" distL="114300" distR="114300" simplePos="0" relativeHeight="251715584" behindDoc="0" locked="0" layoutInCell="1" allowOverlap="1" wp14:anchorId="449E34B9" wp14:editId="045964FE">
                <wp:simplePos x="0" y="0"/>
                <wp:positionH relativeFrom="column">
                  <wp:posOffset>1968500</wp:posOffset>
                </wp:positionH>
                <wp:positionV relativeFrom="paragraph">
                  <wp:posOffset>118745</wp:posOffset>
                </wp:positionV>
                <wp:extent cx="1568450" cy="1664046"/>
                <wp:effectExtent l="0" t="0" r="12700" b="12700"/>
                <wp:wrapNone/>
                <wp:docPr id="142" name="Freeform 14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D10B14" id="Freeform 142" o:spid="_x0000_s1026" style="position:absolute;margin-left:155pt;margin-top:9.35pt;width:123.5pt;height:131.05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1f4d78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335A101A" w14:textId="77777777" w:rsidR="00575245" w:rsidRDefault="00575245" w:rsidP="00575245">
      <w:pPr>
        <w:pStyle w:val="BodyText2"/>
      </w:pPr>
      <w:r>
        <w:rPr>
          <w:noProof/>
          <w:lang w:bidi="ar-SA"/>
        </w:rPr>
        <mc:AlternateContent>
          <mc:Choice Requires="wps">
            <w:drawing>
              <wp:anchor distT="0" distB="0" distL="114300" distR="114300" simplePos="0" relativeHeight="251707392" behindDoc="0" locked="0" layoutInCell="1" allowOverlap="1" wp14:anchorId="74841832" wp14:editId="0AA131A6">
                <wp:simplePos x="0" y="0"/>
                <wp:positionH relativeFrom="column">
                  <wp:posOffset>424253</wp:posOffset>
                </wp:positionH>
                <wp:positionV relativeFrom="paragraph">
                  <wp:posOffset>1638</wp:posOffset>
                </wp:positionV>
                <wp:extent cx="1557116" cy="1545857"/>
                <wp:effectExtent l="0" t="0" r="24130" b="16510"/>
                <wp:wrapNone/>
                <wp:docPr id="141" name="Freeform 141"/>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E72121F" id="Freeform 141" o:spid="_x0000_s1026" style="position:absolute;margin-left:33.4pt;margin-top:.15pt;width:122.6pt;height:121.7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1f4d78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06368" behindDoc="0" locked="0" layoutInCell="1" allowOverlap="1" wp14:anchorId="64FA6DF7" wp14:editId="76599390">
                <wp:simplePos x="0" y="0"/>
                <wp:positionH relativeFrom="column">
                  <wp:posOffset>1555750</wp:posOffset>
                </wp:positionH>
                <wp:positionV relativeFrom="paragraph">
                  <wp:posOffset>55245</wp:posOffset>
                </wp:positionV>
                <wp:extent cx="857618" cy="1479550"/>
                <wp:effectExtent l="38100" t="38100" r="38100" b="25400"/>
                <wp:wrapNone/>
                <wp:docPr id="140" name="Freeform 14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C6A9F0E" id="Freeform 140" o:spid="_x0000_s1026" style="position:absolute;margin-left:122.5pt;margin-top:4.35pt;width:67.55pt;height:116.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y/x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1f4d78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1287AE8" w14:textId="77777777" w:rsidR="00575245" w:rsidRDefault="00575245" w:rsidP="00575245">
      <w:pPr>
        <w:pStyle w:val="BodyText2"/>
      </w:pPr>
      <w:r>
        <w:rPr>
          <w:noProof/>
          <w:lang w:bidi="ar-SA"/>
        </w:rPr>
        <mc:AlternateContent>
          <mc:Choice Requires="wps">
            <w:drawing>
              <wp:anchor distT="0" distB="0" distL="114300" distR="114300" simplePos="0" relativeHeight="251708416" behindDoc="0" locked="0" layoutInCell="1" allowOverlap="1" wp14:anchorId="657EFEA9" wp14:editId="53FC8344">
                <wp:simplePos x="0" y="0"/>
                <wp:positionH relativeFrom="column">
                  <wp:posOffset>3879850</wp:posOffset>
                </wp:positionH>
                <wp:positionV relativeFrom="paragraph">
                  <wp:posOffset>5080</wp:posOffset>
                </wp:positionV>
                <wp:extent cx="1873250" cy="1041400"/>
                <wp:effectExtent l="0" t="0" r="0" b="6350"/>
                <wp:wrapNone/>
                <wp:docPr id="146" name="Text Box 146"/>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D7B596" w14:textId="77777777" w:rsidR="006A7160" w:rsidRDefault="006A7160" w:rsidP="00575245">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EFEA9" id="Text Box 146" o:spid="_x0000_s1029" type="#_x0000_t202" style="position:absolute;margin-left:305.5pt;margin-top:.4pt;width:147.5pt;height:8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Tw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k3zE8IAC&#10;AABuBQAADgAAAAAAAAAAAAAAAAAuAgAAZHJzL2Uyb0RvYy54bWxQSwECLQAUAAYACAAAACEAMN8K&#10;Tt4AAAAIAQAADwAAAAAAAAAAAAAAAADaBAAAZHJzL2Rvd25yZXYueG1sUEsFBgAAAAAEAAQA8wAA&#10;AOUFAAAAAA==&#10;" filled="f" stroked="f" strokeweight=".5pt">
                <v:textbox>
                  <w:txbxContent>
                    <w:p w14:paraId="08D7B596" w14:textId="77777777" w:rsidR="006A7160" w:rsidRDefault="006A7160" w:rsidP="00575245">
                      <w:r>
                        <w:t>Before buffering with a negative number</w:t>
                      </w:r>
                    </w:p>
                  </w:txbxContent>
                </v:textbox>
              </v:shape>
            </w:pict>
          </mc:Fallback>
        </mc:AlternateContent>
      </w:r>
    </w:p>
    <w:p w14:paraId="28FFD85F" w14:textId="77777777" w:rsidR="00575245" w:rsidRDefault="00575245" w:rsidP="00575245">
      <w:pPr>
        <w:pStyle w:val="BodyText2"/>
      </w:pPr>
    </w:p>
    <w:p w14:paraId="7A1C6FED" w14:textId="77777777" w:rsidR="00575245" w:rsidRDefault="00575245" w:rsidP="00575245">
      <w:pPr>
        <w:pStyle w:val="BodyText2"/>
      </w:pPr>
    </w:p>
    <w:p w14:paraId="2FFED8E0" w14:textId="77777777" w:rsidR="00575245" w:rsidRDefault="00575245" w:rsidP="00575245">
      <w:pPr>
        <w:pStyle w:val="BodyText2"/>
      </w:pPr>
    </w:p>
    <w:p w14:paraId="5ED2D3ED" w14:textId="77777777" w:rsidR="00575245" w:rsidRDefault="00575245" w:rsidP="00575245">
      <w:pPr>
        <w:pStyle w:val="BodyText2"/>
      </w:pPr>
      <w:r>
        <w:rPr>
          <w:noProof/>
          <w:lang w:bidi="ar-SA"/>
        </w:rPr>
        <mc:AlternateContent>
          <mc:Choice Requires="wpg">
            <w:drawing>
              <wp:anchor distT="0" distB="0" distL="114300" distR="114300" simplePos="0" relativeHeight="251693056" behindDoc="0" locked="0" layoutInCell="1" allowOverlap="1" wp14:anchorId="1944BACC" wp14:editId="7CBED795">
                <wp:simplePos x="0" y="0"/>
                <wp:positionH relativeFrom="column">
                  <wp:posOffset>393700</wp:posOffset>
                </wp:positionH>
                <wp:positionV relativeFrom="paragraph">
                  <wp:posOffset>-596900</wp:posOffset>
                </wp:positionV>
                <wp:extent cx="2965467" cy="1502864"/>
                <wp:effectExtent l="0" t="0" r="25400" b="21590"/>
                <wp:wrapNone/>
                <wp:docPr id="148" name="Group 148"/>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43" name="Freeform 143"/>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reeform 144"/>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7F8C8E6" id="Group 148" o:spid="_x0000_s1026" style="position:absolute;margin-left:31pt;margin-top:-47pt;width:233.5pt;height:118.35pt;z-index:251693056"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7CiHWU4iAACgsgAA&#10;DgAAAAAAAAAAAAAAAAAuAgAAZHJzL2Uyb0RvYy54bWxQSwECLQAUAAYACAAAACEASIjci+EAAAAK&#10;AQAADwAAAAAAAAAAAAAAAACoJAAAZHJzL2Rvd25yZXYueG1sUEsFBgAAAAAEAAQA8wAAALYlAAAA&#10;AA==&#10;">
                <v:shape id="Freeform 143"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1f4d78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44"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1f4d78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10464" behindDoc="0" locked="0" layoutInCell="1" allowOverlap="1" wp14:anchorId="4061672A" wp14:editId="73BF8FCB">
                <wp:simplePos x="0" y="0"/>
                <wp:positionH relativeFrom="column">
                  <wp:posOffset>3759200</wp:posOffset>
                </wp:positionH>
                <wp:positionV relativeFrom="paragraph">
                  <wp:posOffset>-431800</wp:posOffset>
                </wp:positionV>
                <wp:extent cx="1873250" cy="1041400"/>
                <wp:effectExtent l="0" t="0" r="0" b="6350"/>
                <wp:wrapNone/>
                <wp:docPr id="147" name="Text Box 147"/>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5DF8C8" w14:textId="77777777" w:rsidR="006A7160" w:rsidRDefault="006A7160" w:rsidP="00575245">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1672A" id="Text Box 147" o:spid="_x0000_s1030" type="#_x0000_t202" style="position:absolute;margin-left:296pt;margin-top:-34pt;width:147.5pt;height:8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EP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VbEB&#10;D4ACAABuBQAADgAAAAAAAAAAAAAAAAAuAgAAZHJzL2Uyb0RvYy54bWxQSwECLQAUAAYACAAAACEA&#10;I/G3kOEAAAAKAQAADwAAAAAAAAAAAAAAAADaBAAAZHJzL2Rvd25yZXYueG1sUEsFBgAAAAAEAAQA&#10;8wAAAOgFAAAAAA==&#10;" filled="f" stroked="f" strokeweight=".5pt">
                <v:textbox>
                  <w:txbxContent>
                    <w:p w14:paraId="565DF8C8" w14:textId="77777777" w:rsidR="006A7160" w:rsidRDefault="006A7160" w:rsidP="00575245">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12512" behindDoc="0" locked="0" layoutInCell="1" allowOverlap="1" wp14:anchorId="16FC6146" wp14:editId="6B2C7E16">
                <wp:simplePos x="0" y="0"/>
                <wp:positionH relativeFrom="column">
                  <wp:posOffset>1568450</wp:posOffset>
                </wp:positionH>
                <wp:positionV relativeFrom="paragraph">
                  <wp:posOffset>-654050</wp:posOffset>
                </wp:positionV>
                <wp:extent cx="857618" cy="1479550"/>
                <wp:effectExtent l="38100" t="38100" r="38100" b="25400"/>
                <wp:wrapNone/>
                <wp:docPr id="145" name="Freeform 145"/>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0CACD2" id="Freeform 145" o:spid="_x0000_s1026" style="position:absolute;margin-left:123.5pt;margin-top:-51.5pt;width:67.55pt;height:116.5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j3r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1f4d78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9192109" w14:textId="77777777" w:rsidR="00575245" w:rsidRDefault="00575245" w:rsidP="00575245">
      <w:pPr>
        <w:pStyle w:val="BodyText2"/>
      </w:pPr>
    </w:p>
    <w:p w14:paraId="34152C5D" w14:textId="77777777" w:rsidR="00575245" w:rsidRDefault="00575245" w:rsidP="00575245">
      <w:pPr>
        <w:pStyle w:val="BodyText2"/>
      </w:pPr>
    </w:p>
    <w:p w14:paraId="2B53BA50" w14:textId="77777777" w:rsidR="00575245" w:rsidRDefault="00575245" w:rsidP="00575245">
      <w:pPr>
        <w:pStyle w:val="BodyText2"/>
      </w:pPr>
    </w:p>
    <w:p w14:paraId="461F5053" w14:textId="77777777" w:rsidR="00575245" w:rsidRDefault="00575245" w:rsidP="00575245">
      <w:pPr>
        <w:pStyle w:val="BodyText2"/>
      </w:pPr>
    </w:p>
    <w:p w14:paraId="3A596202" w14:textId="77777777" w:rsidR="00575245" w:rsidRDefault="00575245" w:rsidP="00575245">
      <w:pPr>
        <w:pStyle w:val="BodyText2"/>
      </w:pPr>
      <w:r>
        <w:t xml:space="preserve"> </w:t>
      </w:r>
    </w:p>
    <w:p w14:paraId="1211C91C" w14:textId="77777777" w:rsidR="00575245" w:rsidRDefault="00575245" w:rsidP="00575245">
      <w:pPr>
        <w:pStyle w:val="BodyText2"/>
      </w:pPr>
      <w:r>
        <w:t xml:space="preserve">This problem occurs with DEMs that have a higher resolution, e.g. 1000m and 250m and so we don’t use mask2’s with these DEMs. </w:t>
      </w:r>
    </w:p>
    <w:p w14:paraId="4F5CFD9B" w14:textId="77777777" w:rsidR="00575245" w:rsidRDefault="00575245" w:rsidP="00575245">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3D79F342" w14:textId="77777777" w:rsidR="00575245" w:rsidRDefault="00575245" w:rsidP="00575245">
      <w:pPr>
        <w:pStyle w:val="BodyText2"/>
      </w:pPr>
      <w:r>
        <w:rPr>
          <w:noProof/>
          <w:lang w:bidi="ar-SA"/>
        </w:rPr>
        <w:lastRenderedPageBreak/>
        <w:drawing>
          <wp:inline distT="0" distB="0" distL="0" distR="0" wp14:anchorId="24EE1305" wp14:editId="5C5C7890">
            <wp:extent cx="6043454" cy="376096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49">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0A75FD8D" w14:textId="77777777" w:rsidR="00575245" w:rsidRPr="001E1FAE" w:rsidRDefault="00575245" w:rsidP="00575245">
      <w:pPr>
        <w:pStyle w:val="BodyText2"/>
      </w:pPr>
      <w:r>
        <w:t xml:space="preserve"> </w:t>
      </w:r>
    </w:p>
    <w:p w14:paraId="6B8CC424" w14:textId="77777777" w:rsidR="00575245" w:rsidRDefault="00575245" w:rsidP="00575245">
      <w:pPr>
        <w:pStyle w:val="Heading9"/>
      </w:pPr>
      <w:r>
        <w:t>Snow and ice</w:t>
      </w:r>
    </w:p>
    <w:p w14:paraId="124D8295" w14:textId="77777777" w:rsidR="00575245" w:rsidRDefault="00575245" w:rsidP="00575245">
      <w:pPr>
        <w:pStyle w:val="BodyText2"/>
      </w:pPr>
      <w:r>
        <w:t xml:space="preserve">There is a calibration issue with the B10, B11 on L8 – see </w:t>
      </w:r>
      <w:hyperlink r:id="rId650" w:history="1">
        <w:r w:rsidRPr="00D542FC">
          <w:rPr>
            <w:rStyle w:val="Hyperlink"/>
          </w:rPr>
          <w:t>here</w:t>
        </w:r>
      </w:hyperlink>
      <w:r>
        <w:t>.</w:t>
      </w:r>
    </w:p>
    <w:p w14:paraId="42973804" w14:textId="77777777" w:rsidR="00575245" w:rsidRDefault="00575245" w:rsidP="00575245">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3E4CB989" w14:textId="77777777" w:rsidR="00575245" w:rsidRDefault="00575245" w:rsidP="00575245">
      <w:pPr>
        <w:pStyle w:val="BodyText2"/>
      </w:pPr>
      <w:r>
        <w:rPr>
          <w:noProof/>
          <w:lang w:bidi="ar-SA"/>
        </w:rPr>
        <w:drawing>
          <wp:inline distT="0" distB="0" distL="0" distR="0" wp14:anchorId="628A0CAB" wp14:editId="6514EC96">
            <wp:extent cx="3456432" cy="2642616"/>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1">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20768C92"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5</w:t>
      </w:r>
      <w:r>
        <w:fldChar w:fldCharType="end"/>
      </w:r>
      <w:r>
        <w:t xml:space="preserve"> Issues with missing thermal data in collection.median()</w:t>
      </w:r>
    </w:p>
    <w:p w14:paraId="7EFB81AB" w14:textId="77777777" w:rsidR="00575245" w:rsidRDefault="00575245" w:rsidP="00575245">
      <w:pPr>
        <w:pStyle w:val="BodyText2"/>
      </w:pPr>
      <w:r>
        <w:t>The actual thermal data looks like this (</w:t>
      </w:r>
      <w:r w:rsidRPr="00874D6E">
        <w:t>LC80290332014052LGN00</w:t>
      </w:r>
      <w:r>
        <w:t xml:space="preserve"> and </w:t>
      </w:r>
      <w:r w:rsidRPr="00874D6E">
        <w:t>LC80300332014043LGN00</w:t>
      </w:r>
      <w:r>
        <w:t>):</w:t>
      </w:r>
    </w:p>
    <w:p w14:paraId="11AA8C03" w14:textId="77777777" w:rsidR="00575245" w:rsidRDefault="00575245" w:rsidP="00575245">
      <w:pPr>
        <w:pStyle w:val="BodyText2"/>
      </w:pPr>
      <w:r w:rsidRPr="00864AF9">
        <w:rPr>
          <w:noProof/>
          <w:lang w:bidi="ar-SA"/>
        </w:rPr>
        <w:lastRenderedPageBreak/>
        <mc:AlternateContent>
          <mc:Choice Requires="wps">
            <w:drawing>
              <wp:anchor distT="0" distB="0" distL="114300" distR="114300" simplePos="0" relativeHeight="251696128" behindDoc="0" locked="0" layoutInCell="1" allowOverlap="1" wp14:anchorId="6EC528FB" wp14:editId="1CC21401">
                <wp:simplePos x="0" y="0"/>
                <wp:positionH relativeFrom="column">
                  <wp:posOffset>1087755</wp:posOffset>
                </wp:positionH>
                <wp:positionV relativeFrom="paragraph">
                  <wp:posOffset>-232410</wp:posOffset>
                </wp:positionV>
                <wp:extent cx="29210" cy="783590"/>
                <wp:effectExtent l="76200" t="0" r="66040" b="54610"/>
                <wp:wrapNone/>
                <wp:docPr id="73" name="Straight Arrow Connector 73"/>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0BD7556" id="_x0000_t32" coordsize="21600,21600" o:spt="32" o:oned="t" path="m,l21600,21600e" filled="f">
                <v:path arrowok="t" fillok="f" o:connecttype="none"/>
                <o:lock v:ext="edit" shapetype="t"/>
              </v:shapetype>
              <v:shape id="Straight Arrow Connector 73" o:spid="_x0000_s1026" type="#_x0000_t32" style="position:absolute;margin-left:85.65pt;margin-top:-18.3pt;width:2.3pt;height:61.7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AutnhfiAQAADwQAAA4AAAAAAAAAAAAAAAAALgIAAGRycy9lMm9Eb2MueG1sUEsB&#10;Ai0AFAAGAAgAAAAhAHmMgnfhAAAACgEAAA8AAAAAAAAAAAAAAAAAPAQAAGRycy9kb3ducmV2Lnht&#10;bFBLBQYAAAAABAAEAPMAAABKBQAAAAA=&#10;" strokecolor="#5b9bd5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697152" behindDoc="0" locked="0" layoutInCell="1" allowOverlap="1" wp14:anchorId="5C8636B7" wp14:editId="23EDE7D8">
                <wp:simplePos x="0" y="0"/>
                <wp:positionH relativeFrom="column">
                  <wp:posOffset>647205</wp:posOffset>
                </wp:positionH>
                <wp:positionV relativeFrom="paragraph">
                  <wp:posOffset>-564078</wp:posOffset>
                </wp:positionV>
                <wp:extent cx="984885" cy="914400"/>
                <wp:effectExtent l="0" t="0" r="0" b="0"/>
                <wp:wrapNone/>
                <wp:docPr id="74" name="Text Box 74"/>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1E00D2" w14:textId="77777777" w:rsidR="006A7160" w:rsidRDefault="006A7160" w:rsidP="00575245">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8636B7" id="Text Box 74" o:spid="_x0000_s1031" type="#_x0000_t202" style="position:absolute;margin-left:50.95pt;margin-top:-44.4pt;width:77.55pt;height:1in;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" filled="f" stroked="f" strokeweight=".5pt">
                <v:textbox>
                  <w:txbxContent>
                    <w:p w14:paraId="6E1E00D2" w14:textId="77777777" w:rsidR="006A7160" w:rsidRDefault="006A7160" w:rsidP="00575245">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695104" behindDoc="0" locked="0" layoutInCell="1" allowOverlap="1" wp14:anchorId="78E40961" wp14:editId="5F48CC1E">
                <wp:simplePos x="0" y="0"/>
                <wp:positionH relativeFrom="column">
                  <wp:posOffset>4095313</wp:posOffset>
                </wp:positionH>
                <wp:positionV relativeFrom="paragraph">
                  <wp:posOffset>-598805</wp:posOffset>
                </wp:positionV>
                <wp:extent cx="923290" cy="91440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27546" w14:textId="77777777" w:rsidR="006A7160" w:rsidRDefault="006A7160" w:rsidP="00575245">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E40961" id="Text Box 70" o:spid="_x0000_s1032" type="#_x0000_t202" style="position:absolute;margin-left:322.45pt;margin-top:-47.15pt;width:72.7pt;height:1in;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" filled="f" stroked="f" strokeweight=".5pt">
                <v:textbox>
                  <w:txbxContent>
                    <w:p w14:paraId="10127546" w14:textId="77777777" w:rsidR="006A7160" w:rsidRDefault="006A7160" w:rsidP="00575245">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694080" behindDoc="0" locked="0" layoutInCell="1" allowOverlap="1" wp14:anchorId="06CB7ABC" wp14:editId="47303DFC">
                <wp:simplePos x="0" y="0"/>
                <wp:positionH relativeFrom="column">
                  <wp:posOffset>4536374</wp:posOffset>
                </wp:positionH>
                <wp:positionV relativeFrom="paragraph">
                  <wp:posOffset>-267195</wp:posOffset>
                </wp:positionV>
                <wp:extent cx="29688" cy="783772"/>
                <wp:effectExtent l="76200" t="0" r="66040" b="54610"/>
                <wp:wrapNone/>
                <wp:docPr id="69" name="Straight Arrow Connector 69"/>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ADCB6A" id="Straight Arrow Connector 69" o:spid="_x0000_s1026" type="#_x0000_t32" style="position:absolute;margin-left:357.2pt;margin-top:-21.05pt;width:2.35pt;height:61.7pt;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" strokecolor="#5b9bd5 [3204]" strokeweight=".5pt">
                <v:stroke endarrow="block" joinstyle="miter"/>
              </v:shape>
            </w:pict>
          </mc:Fallback>
        </mc:AlternateContent>
      </w:r>
      <w:r>
        <w:rPr>
          <w:noProof/>
          <w:lang w:bidi="ar-SA"/>
        </w:rPr>
        <w:drawing>
          <wp:inline distT="0" distB="0" distL="0" distR="0" wp14:anchorId="20C6D586" wp14:editId="06FA3B84">
            <wp:extent cx="5358384" cy="2971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2">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56CA118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6</w:t>
      </w:r>
      <w:r>
        <w:fldChar w:fldCharType="end"/>
      </w:r>
      <w:r>
        <w:t xml:space="preserve"> Misaligned thermal band data</w:t>
      </w:r>
    </w:p>
    <w:p w14:paraId="21102C7C" w14:textId="77777777" w:rsidR="00575245" w:rsidRPr="00864AF9" w:rsidRDefault="00575245" w:rsidP="00575245">
      <w:pPr>
        <w:pStyle w:val="BodyText2"/>
      </w:pPr>
      <w:r>
        <w:t>We need to mask out the missing B10 areas before we run the median on the collection.</w:t>
      </w:r>
    </w:p>
    <w:p w14:paraId="048757DC" w14:textId="77777777" w:rsidR="00575245" w:rsidRDefault="00575245" w:rsidP="00575245">
      <w:pPr>
        <w:pStyle w:val="Heading9"/>
      </w:pPr>
      <w:r>
        <w:t>Lava</w:t>
      </w:r>
    </w:p>
    <w:p w14:paraId="574238FC" w14:textId="77777777" w:rsidR="00575245" w:rsidRDefault="00575245" w:rsidP="00575245">
      <w:pPr>
        <w:pStyle w:val="BodyText2"/>
      </w:pPr>
      <w:r>
        <w:t>There are a range of options:</w:t>
      </w:r>
    </w:p>
    <w:p w14:paraId="2290FFE1" w14:textId="77777777" w:rsidR="00575245" w:rsidRDefault="00575245" w:rsidP="00575245">
      <w:pPr>
        <w:pStyle w:val="Heading10"/>
      </w:pPr>
      <w:r>
        <w:t>Thermal inertia</w:t>
      </w:r>
    </w:p>
    <w:p w14:paraId="2FB51688" w14:textId="77777777" w:rsidR="00575245" w:rsidRDefault="00575245" w:rsidP="00575245">
      <w:pPr>
        <w:pStyle w:val="Heading10"/>
      </w:pPr>
      <w:r>
        <w:t>Temperature</w:t>
      </w:r>
    </w:p>
    <w:p w14:paraId="512E374C" w14:textId="77777777" w:rsidR="00575245" w:rsidRPr="00A44093" w:rsidRDefault="00575245" w:rsidP="00575245">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750C3AEB" w14:textId="77777777" w:rsidR="00575245" w:rsidRDefault="00575245" w:rsidP="00575245">
      <w:pPr>
        <w:pStyle w:val="Heading10"/>
      </w:pPr>
      <w:r>
        <w:t>Spectral discrimination</w:t>
      </w:r>
    </w:p>
    <w:p w14:paraId="713D412E" w14:textId="77777777" w:rsidR="00575245" w:rsidRPr="00A44093" w:rsidRDefault="00575245" w:rsidP="00575245">
      <w:pPr>
        <w:pStyle w:val="BodyText2"/>
      </w:pPr>
      <w:r>
        <w:t>We could use spectral discrimination using bands 5/3 as there seems to be good separation between them.</w:t>
      </w:r>
    </w:p>
    <w:p w14:paraId="55FA6CA2" w14:textId="77777777" w:rsidR="00575245" w:rsidRDefault="00575245" w:rsidP="00575245">
      <w:pPr>
        <w:pStyle w:val="Heading9"/>
      </w:pPr>
      <w:r>
        <w:t>Burned areas</w:t>
      </w:r>
    </w:p>
    <w:p w14:paraId="0326647D" w14:textId="77777777" w:rsidR="00575245" w:rsidRDefault="00575245" w:rsidP="00575245">
      <w:pPr>
        <w:pStyle w:val="Heading9"/>
      </w:pPr>
      <w:r>
        <w:t>Surf and spray</w:t>
      </w:r>
    </w:p>
    <w:p w14:paraId="72E9B685" w14:textId="77777777" w:rsidR="00575245" w:rsidRDefault="00575245" w:rsidP="00575245">
      <w:pPr>
        <w:pStyle w:val="BodyText2"/>
      </w:pPr>
      <w:r>
        <w:t>Off the coast of Indonesia there are large areas of surf and spray that give a light blue hue to the water that could be confused with ice. These should be &gt;10 degrees Celsius.</w:t>
      </w:r>
    </w:p>
    <w:p w14:paraId="0B0C057B" w14:textId="77777777" w:rsidR="00575245" w:rsidRDefault="00575245" w:rsidP="00575245">
      <w:pPr>
        <w:pStyle w:val="Heading9"/>
      </w:pPr>
      <w:r>
        <w:t>Urban shadows</w:t>
      </w:r>
    </w:p>
    <w:p w14:paraId="673AFF25" w14:textId="77777777" w:rsidR="00575245" w:rsidRPr="00C46EBC" w:rsidRDefault="00575245" w:rsidP="00575245">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53" w:history="1">
        <w:r w:rsidRPr="006B756C">
          <w:rPr>
            <w:rStyle w:val="Hyperlink"/>
          </w:rPr>
          <w:t>here</w:t>
        </w:r>
      </w:hyperlink>
      <w:r>
        <w:t>.</w:t>
      </w:r>
    </w:p>
    <w:p w14:paraId="5D5B28DF" w14:textId="77777777" w:rsidR="00575245" w:rsidRDefault="00575245" w:rsidP="00575245">
      <w:pPr>
        <w:pStyle w:val="Heading9"/>
      </w:pPr>
      <w:r>
        <w:t>Noise</w:t>
      </w:r>
    </w:p>
    <w:p w14:paraId="0D3BEB93" w14:textId="77777777" w:rsidR="00575245" w:rsidRDefault="00575245" w:rsidP="00575245">
      <w:pPr>
        <w:pStyle w:val="BodyText2"/>
      </w:pPr>
      <w:r>
        <w:t xml:space="preserve">We had a lot of discussion and work trying to remove the noise as it appeared as banding in the final product. However, this banding was down to the way that GEE was aggregating the data when you zoom out. </w:t>
      </w:r>
    </w:p>
    <w:p w14:paraId="4EC923D8" w14:textId="77777777" w:rsidR="00575245" w:rsidRDefault="00575245" w:rsidP="00575245">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1570ED36" w14:textId="77777777" w:rsidR="00575245" w:rsidRDefault="00575245" w:rsidP="00575245">
      <w:pPr>
        <w:pStyle w:val="BodyText2"/>
      </w:pPr>
      <w:r>
        <w:t>There is noise from missing data in Landsat 5 (mainly the NIR band):</w:t>
      </w:r>
    </w:p>
    <w:p w14:paraId="2848FEFE" w14:textId="77777777" w:rsidR="00575245" w:rsidRDefault="00575245" w:rsidP="00575245">
      <w:pPr>
        <w:pStyle w:val="BodyText2"/>
      </w:pPr>
      <w:r>
        <w:rPr>
          <w:noProof/>
          <w:lang w:bidi="ar-SA"/>
        </w:rPr>
        <w:drawing>
          <wp:inline distT="0" distB="0" distL="0" distR="0" wp14:anchorId="48C9F585" wp14:editId="06DCBC7F">
            <wp:extent cx="2388358" cy="2016495"/>
            <wp:effectExtent l="0" t="0" r="0" b="317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4">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136B2FF7" w14:textId="77777777" w:rsidR="00575245" w:rsidRDefault="00575245" w:rsidP="00575245">
      <w:pPr>
        <w:pStyle w:val="BodyText2"/>
      </w:pPr>
      <w:r>
        <w:t>The image shows pureWater_1 in red, PW2 in green</w:t>
      </w:r>
    </w:p>
    <w:p w14:paraId="121BDA78" w14:textId="77777777" w:rsidR="00575245" w:rsidRDefault="00575245" w:rsidP="00575245">
      <w:pPr>
        <w:pStyle w:val="Heading8"/>
      </w:pPr>
      <w:r>
        <w:t>Confusion matrices</w:t>
      </w:r>
    </w:p>
    <w:p w14:paraId="5198E8DC" w14:textId="77777777" w:rsidR="00575245" w:rsidRDefault="00575245" w:rsidP="00575245">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722A33C2" w14:textId="77777777" w:rsidR="00575245" w:rsidRDefault="00575245" w:rsidP="00575245">
      <w:pPr>
        <w:pStyle w:val="Heading9"/>
      </w:pPr>
      <w:r>
        <w:t>Computing the confusion matrices</w:t>
      </w:r>
    </w:p>
    <w:p w14:paraId="581092A2" w14:textId="77777777" w:rsidR="00575245" w:rsidRPr="000B59FA" w:rsidRDefault="00575245" w:rsidP="00575245">
      <w:pPr>
        <w:pStyle w:val="BodyText2"/>
      </w:pPr>
      <w:r>
        <w:t xml:space="preserve">The data for the commission error is in the </w:t>
      </w:r>
      <w:r w:rsidRPr="000B59FA">
        <w:t>dopa.especies.gee_validated_sites_subset</w:t>
      </w:r>
      <w:r>
        <w:t xml:space="preserve"> table in the database. I created a function to retrieve the data</w:t>
      </w:r>
    </w:p>
    <w:p w14:paraId="0ED6461E" w14:textId="77777777" w:rsidR="00575245" w:rsidRDefault="00575245" w:rsidP="00575245">
      <w:pPr>
        <w:pStyle w:val="Heading8"/>
      </w:pPr>
      <w:r>
        <w:t>Striping</w:t>
      </w:r>
    </w:p>
    <w:p w14:paraId="4D4CAAA4" w14:textId="77777777" w:rsidR="00575245" w:rsidRDefault="00575245" w:rsidP="00575245">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EA3299">
        <w:t>At the edges</w:t>
      </w:r>
      <w:r>
        <w:fldChar w:fldCharType="end"/>
      </w:r>
      <w:r>
        <w:t>). Secondly from the Scan Line Corrector in L7. The following water detection shows the problem (w – water, n – not water, x – no data) over 2 years worth of data for January:</w:t>
      </w:r>
    </w:p>
    <w:p w14:paraId="113B22D5" w14:textId="77777777" w:rsidR="00575245" w:rsidRDefault="00575245" w:rsidP="00575245">
      <w:pPr>
        <w:pStyle w:val="BodyText2"/>
      </w:pPr>
      <w:r>
        <w:rPr>
          <w:noProof/>
          <w:lang w:bidi="ar-SA"/>
        </w:rPr>
        <mc:AlternateContent>
          <mc:Choice Requires="wps">
            <w:drawing>
              <wp:anchor distT="0" distB="0" distL="114300" distR="114300" simplePos="0" relativeHeight="251714560" behindDoc="0" locked="0" layoutInCell="1" allowOverlap="1" wp14:anchorId="5D380B0F" wp14:editId="4A0D1DC2">
                <wp:simplePos x="0" y="0"/>
                <wp:positionH relativeFrom="column">
                  <wp:posOffset>2043485</wp:posOffset>
                </wp:positionH>
                <wp:positionV relativeFrom="paragraph">
                  <wp:posOffset>903025</wp:posOffset>
                </wp:positionV>
                <wp:extent cx="881822" cy="739472"/>
                <wp:effectExtent l="38100" t="38100" r="33020" b="22860"/>
                <wp:wrapNone/>
                <wp:docPr id="131" name="Straight Arrow Connector 131"/>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883EB" id="Straight Arrow Connector 131" o:spid="_x0000_s1026" type="#_x0000_t32" style="position:absolute;margin-left:160.9pt;margin-top:71.1pt;width:69.45pt;height:58.25pt;flip:x 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" strokecolor="#5b9bd5 [3204]" strokeweight=".5pt">
                <v:stroke endarrow="block" joinstyle="miter"/>
              </v:shape>
            </w:pict>
          </mc:Fallback>
        </mc:AlternateContent>
      </w:r>
      <w:r>
        <w:rPr>
          <w:noProof/>
          <w:lang w:bidi="ar-SA"/>
        </w:rPr>
        <mc:AlternateContent>
          <mc:Choice Requires="wps">
            <w:drawing>
              <wp:anchor distT="0" distB="0" distL="114300" distR="114300" simplePos="0" relativeHeight="251713536" behindDoc="0" locked="0" layoutInCell="1" allowOverlap="1" wp14:anchorId="743B771C" wp14:editId="285572FF">
                <wp:simplePos x="0" y="0"/>
                <wp:positionH relativeFrom="column">
                  <wp:posOffset>1932167</wp:posOffset>
                </wp:positionH>
                <wp:positionV relativeFrom="paragraph">
                  <wp:posOffset>982538</wp:posOffset>
                </wp:positionV>
                <wp:extent cx="993526" cy="850790"/>
                <wp:effectExtent l="38100" t="38100" r="16510" b="26035"/>
                <wp:wrapNone/>
                <wp:docPr id="130" name="Straight Arrow Connector 130"/>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A12E83C" id="Straight Arrow Connector 130" o:spid="_x0000_s1026" type="#_x0000_t32" style="position:absolute;margin-left:152.15pt;margin-top:77.35pt;width:78.25pt;height:67pt;flip:x 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2/WeVucBAAAcBAAADgAAAAAAAAAAAAAAAAAuAgAAZHJzL2Uyb0RvYy54&#10;bWxQSwECLQAUAAYACAAAACEA16skB+EAAAALAQAADwAAAAAAAAAAAAAAAABBBAAAZHJzL2Rvd25y&#10;ZXYueG1sUEsFBgAAAAAEAAQA8wAAAE8FAAAAAA==&#10;" strokecolor="#5b9bd5 [3204]" strokeweight=".5pt">
                <v:stroke endarrow="block" joinstyle="miter"/>
              </v:shape>
            </w:pict>
          </mc:Fallback>
        </mc:AlternateContent>
      </w:r>
      <w:r>
        <w:rPr>
          <w:noProof/>
          <w:lang w:bidi="ar-SA"/>
        </w:rPr>
        <mc:AlternateContent>
          <mc:Choice Requires="wps">
            <w:drawing>
              <wp:anchor distT="0" distB="0" distL="114300" distR="114300" simplePos="0" relativeHeight="251711488" behindDoc="0" locked="0" layoutInCell="1" allowOverlap="1" wp14:anchorId="712963FF" wp14:editId="5BEE12CA">
                <wp:simplePos x="0" y="0"/>
                <wp:positionH relativeFrom="column">
                  <wp:posOffset>1789043</wp:posOffset>
                </wp:positionH>
                <wp:positionV relativeFrom="paragraph">
                  <wp:posOffset>1038197</wp:posOffset>
                </wp:positionV>
                <wp:extent cx="1137037" cy="978011"/>
                <wp:effectExtent l="38100" t="38100" r="25400" b="31750"/>
                <wp:wrapNone/>
                <wp:docPr id="129" name="Straight Arrow Connector 129"/>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22D904C" id="Straight Arrow Connector 129" o:spid="_x0000_s1026" type="#_x0000_t32" style="position:absolute;margin-left:140.85pt;margin-top:81.75pt;width:89.55pt;height:77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" strokecolor="#5b9bd5 [3204]" strokeweight=".5pt">
                <v:stroke endarrow="block" joinstyle="miter"/>
              </v:shape>
            </w:pict>
          </mc:Fallback>
        </mc:AlternateContent>
      </w:r>
      <w:r>
        <w:rPr>
          <w:noProof/>
          <w:lang w:bidi="ar-SA"/>
        </w:rPr>
        <mc:AlternateContent>
          <mc:Choice Requires="wps">
            <w:drawing>
              <wp:anchor distT="0" distB="0" distL="114300" distR="114300" simplePos="0" relativeHeight="251709440" behindDoc="0" locked="0" layoutInCell="1" allowOverlap="1" wp14:anchorId="5753B19D" wp14:editId="40D1B2E5">
                <wp:simplePos x="0" y="0"/>
                <wp:positionH relativeFrom="column">
                  <wp:posOffset>2838615</wp:posOffset>
                </wp:positionH>
                <wp:positionV relativeFrom="paragraph">
                  <wp:posOffset>1519803</wp:posOffset>
                </wp:positionV>
                <wp:extent cx="2067339" cy="993914"/>
                <wp:effectExtent l="0" t="0" r="28575" b="15875"/>
                <wp:wrapNone/>
                <wp:docPr id="79" name="Text Box 79"/>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9B102" w14:textId="77777777" w:rsidR="006A7160" w:rsidRDefault="006A7160" w:rsidP="00575245">
                            <w:pPr>
                              <w:spacing w:before="0" w:after="0"/>
                            </w:pPr>
                            <w:r>
                              <w:t>NNXWX        = 33%</w:t>
                            </w:r>
                          </w:p>
                          <w:p w14:paraId="6D786481" w14:textId="77777777" w:rsidR="006A7160" w:rsidRDefault="006A7160" w:rsidP="00575245">
                            <w:pPr>
                              <w:spacing w:before="0" w:after="0"/>
                            </w:pPr>
                            <w:r>
                              <w:t>NNXWW      = 50%</w:t>
                            </w:r>
                          </w:p>
                          <w:p w14:paraId="3EB48D58" w14:textId="77777777" w:rsidR="006A7160" w:rsidRDefault="006A7160" w:rsidP="00575245">
                            <w:pPr>
                              <w:spacing w:before="0" w:after="0"/>
                            </w:pPr>
                            <w:r>
                              <w:t>NNWWW    = 60%</w:t>
                            </w:r>
                          </w:p>
                          <w:p w14:paraId="2F9F32C6" w14:textId="77777777" w:rsidR="006A7160" w:rsidRDefault="006A7160" w:rsidP="00575245">
                            <w:pPr>
                              <w:spacing w:before="0" w:after="0"/>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3B19D" id="Text Box 79" o:spid="_x0000_s1033" type="#_x0000_t202" style="position:absolute;margin-left:223.5pt;margin-top:119.65pt;width:162.8pt;height:78.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" fillcolor="white [3201]" strokeweight=".5pt">
                <v:textbox>
                  <w:txbxContent>
                    <w:p w14:paraId="2F29B102" w14:textId="77777777" w:rsidR="006A7160" w:rsidRDefault="006A7160" w:rsidP="00575245">
                      <w:pPr>
                        <w:spacing w:before="0" w:after="0"/>
                      </w:pPr>
                      <w:r>
                        <w:t>NNXWX        = 33%</w:t>
                      </w:r>
                    </w:p>
                    <w:p w14:paraId="6D786481" w14:textId="77777777" w:rsidR="006A7160" w:rsidRDefault="006A7160" w:rsidP="00575245">
                      <w:pPr>
                        <w:spacing w:before="0" w:after="0"/>
                      </w:pPr>
                      <w:r>
                        <w:t>NNXWW      = 50%</w:t>
                      </w:r>
                    </w:p>
                    <w:p w14:paraId="3EB48D58" w14:textId="77777777" w:rsidR="006A7160" w:rsidRDefault="006A7160" w:rsidP="00575245">
                      <w:pPr>
                        <w:spacing w:before="0" w:after="0"/>
                      </w:pPr>
                      <w:r>
                        <w:t>NNWWW    = 60%</w:t>
                      </w:r>
                    </w:p>
                    <w:p w14:paraId="2F9F32C6" w14:textId="77777777" w:rsidR="006A7160" w:rsidRDefault="006A7160" w:rsidP="00575245">
                      <w:pPr>
                        <w:spacing w:before="0" w:after="0"/>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04320" behindDoc="0" locked="0" layoutInCell="1" allowOverlap="1" wp14:anchorId="47C8D362" wp14:editId="7E62286B">
                <wp:simplePos x="0" y="0"/>
                <wp:positionH relativeFrom="column">
                  <wp:posOffset>1606163</wp:posOffset>
                </wp:positionH>
                <wp:positionV relativeFrom="paragraph">
                  <wp:posOffset>748527</wp:posOffset>
                </wp:positionV>
                <wp:extent cx="1208599" cy="127221"/>
                <wp:effectExtent l="0" t="57150" r="10795" b="25400"/>
                <wp:wrapNone/>
                <wp:docPr id="63" name="Straight Arrow Connector 63"/>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76A3E83" id="Straight Arrow Connector 63" o:spid="_x0000_s1026" type="#_x0000_t32" style="position:absolute;margin-left:126.45pt;margin-top:58.95pt;width:95.15pt;height:10pt;flip:x 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" strokecolor="#5b9bd5 [3204]" strokeweight=".5pt">
                <v:stroke endarrow="block" joinstyle="miter"/>
              </v:shape>
            </w:pict>
          </mc:Fallback>
        </mc:AlternateContent>
      </w:r>
      <w:r>
        <w:rPr>
          <w:noProof/>
          <w:lang w:bidi="ar-SA"/>
        </w:rPr>
        <mc:AlternateContent>
          <mc:Choice Requires="wps">
            <w:drawing>
              <wp:anchor distT="0" distB="0" distL="114300" distR="114300" simplePos="0" relativeHeight="251701248" behindDoc="0" locked="0" layoutInCell="1" allowOverlap="1" wp14:anchorId="16B59E90" wp14:editId="5090C05F">
                <wp:simplePos x="0" y="0"/>
                <wp:positionH relativeFrom="column">
                  <wp:posOffset>2838616</wp:posOffset>
                </wp:positionH>
                <wp:positionV relativeFrom="paragraph">
                  <wp:posOffset>422523</wp:posOffset>
                </wp:positionV>
                <wp:extent cx="2051436" cy="922352"/>
                <wp:effectExtent l="0" t="0" r="25400" b="11430"/>
                <wp:wrapNone/>
                <wp:docPr id="62" name="Text Box 62"/>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6BAC8D" w14:textId="77777777" w:rsidR="006A7160" w:rsidRDefault="006A7160" w:rsidP="00575245">
                            <w:pPr>
                              <w:spacing w:before="0" w:after="0"/>
                            </w:pPr>
                            <w:r>
                              <w:t>WWWWW = 100%</w:t>
                            </w:r>
                          </w:p>
                          <w:p w14:paraId="02C74FCE" w14:textId="77777777" w:rsidR="006A7160" w:rsidRDefault="006A7160" w:rsidP="00575245">
                            <w:pPr>
                              <w:spacing w:before="0" w:after="0"/>
                            </w:pPr>
                            <w:r>
                              <w:t>WXWXX       = 1</w:t>
                            </w:r>
                            <w:r w:rsidRPr="00CB2A7F">
                              <w:t>00%</w:t>
                            </w:r>
                          </w:p>
                          <w:p w14:paraId="334D3641" w14:textId="77777777" w:rsidR="006A7160" w:rsidRDefault="006A7160" w:rsidP="00575245">
                            <w:pPr>
                              <w:spacing w:before="0" w:after="0"/>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59E90" id="Text Box 62" o:spid="_x0000_s1034" type="#_x0000_t202" style="position:absolute;margin-left:223.5pt;margin-top:33.25pt;width:161.55pt;height:72.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oy8i3ZgCAAC7BQAADgAAAAAAAAAAAAAAAAAuAgAAZHJzL2Uyb0Rv&#10;Yy54bWxQSwECLQAUAAYACAAAACEAT03Ozt4AAAAKAQAADwAAAAAAAAAAAAAAAADyBAAAZHJzL2Rv&#10;d25yZXYueG1sUEsFBgAAAAAEAAQA8wAAAP0FAAAAAA==&#10;" fillcolor="white [3201]" strokeweight=".5pt">
                <v:textbox>
                  <w:txbxContent>
                    <w:p w14:paraId="096BAC8D" w14:textId="77777777" w:rsidR="006A7160" w:rsidRDefault="006A7160" w:rsidP="00575245">
                      <w:pPr>
                        <w:spacing w:before="0" w:after="0"/>
                      </w:pPr>
                      <w:r>
                        <w:t>WWWWW = 100%</w:t>
                      </w:r>
                    </w:p>
                    <w:p w14:paraId="02C74FCE" w14:textId="77777777" w:rsidR="006A7160" w:rsidRDefault="006A7160" w:rsidP="00575245">
                      <w:pPr>
                        <w:spacing w:before="0" w:after="0"/>
                      </w:pPr>
                      <w:r>
                        <w:t>WXWXX       = 1</w:t>
                      </w:r>
                      <w:r w:rsidRPr="00CB2A7F">
                        <w:t>00%</w:t>
                      </w:r>
                    </w:p>
                    <w:p w14:paraId="334D3641" w14:textId="77777777" w:rsidR="006A7160" w:rsidRDefault="006A7160" w:rsidP="00575245">
                      <w:pPr>
                        <w:spacing w:before="0" w:after="0"/>
                      </w:pPr>
                      <w:r>
                        <w:t>Water will always be 100% even with SLC missing data</w:t>
                      </w:r>
                    </w:p>
                  </w:txbxContent>
                </v:textbox>
              </v:shape>
            </w:pict>
          </mc:Fallback>
        </mc:AlternateContent>
      </w:r>
      <w:r>
        <w:rPr>
          <w:noProof/>
          <w:lang w:bidi="ar-SA"/>
        </w:rPr>
        <w:drawing>
          <wp:inline distT="0" distB="0" distL="0" distR="0" wp14:anchorId="5C30CFFB" wp14:editId="57A7B75C">
            <wp:extent cx="2679590" cy="270731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5">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24B40346" w14:textId="77777777" w:rsidR="00575245" w:rsidRPr="00CB2A7F" w:rsidRDefault="00575245" w:rsidP="00575245">
      <w:pPr>
        <w:pStyle w:val="BodyText2"/>
      </w:pPr>
      <w:r>
        <w:t>So the problem arises when you have L7 data over areas of water that move not over permanent water.</w:t>
      </w:r>
    </w:p>
    <w:p w14:paraId="28EE4942" w14:textId="77777777" w:rsidR="00575245" w:rsidRDefault="00575245" w:rsidP="00575245">
      <w:pPr>
        <w:pStyle w:val="Heading8"/>
      </w:pPr>
      <w:r>
        <w:t>Coarse edges from DEM and thermal data</w:t>
      </w:r>
    </w:p>
    <w:p w14:paraId="587D1EA0" w14:textId="77777777" w:rsidR="00575245" w:rsidRDefault="00575245" w:rsidP="00575245">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30CBC10" w14:textId="77777777" w:rsidR="00575245" w:rsidRPr="009A58AF" w:rsidRDefault="00575245" w:rsidP="00575245">
      <w:pPr>
        <w:pStyle w:val="BodyText2"/>
      </w:pPr>
      <w:r>
        <w:rPr>
          <w:noProof/>
          <w:lang w:bidi="ar-SA"/>
        </w:rPr>
        <w:drawing>
          <wp:inline distT="0" distB="0" distL="0" distR="0" wp14:anchorId="583222D5" wp14:editId="166F1A20">
            <wp:extent cx="3164619" cy="212226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6">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2A9786C8" w14:textId="77777777" w:rsidR="00575245" w:rsidRDefault="00575245" w:rsidP="00575245">
      <w:pPr>
        <w:pStyle w:val="Heading7"/>
      </w:pPr>
      <w:r>
        <w:t>Output products</w:t>
      </w:r>
    </w:p>
    <w:p w14:paraId="121A7FC0" w14:textId="77777777" w:rsidR="00575245" w:rsidRDefault="00575245" w:rsidP="00575245">
      <w:pPr>
        <w:pStyle w:val="BodyText2"/>
      </w:pPr>
      <w:r>
        <w:t>Vectorised at 30m in Mali:</w:t>
      </w:r>
    </w:p>
    <w:p w14:paraId="1DA39B1B" w14:textId="77777777" w:rsidR="00575245" w:rsidRDefault="00575245" w:rsidP="00575245">
      <w:pPr>
        <w:pStyle w:val="BodyText2"/>
        <w:rPr>
          <w:noProof/>
          <w:lang w:bidi="ar-SA"/>
        </w:rPr>
      </w:pPr>
    </w:p>
    <w:p w14:paraId="288210AF" w14:textId="77777777" w:rsidR="00575245" w:rsidRPr="005C096A" w:rsidRDefault="00575245" w:rsidP="00575245">
      <w:pPr>
        <w:pStyle w:val="BodyText2"/>
      </w:pPr>
      <w:r>
        <w:rPr>
          <w:noProof/>
          <w:lang w:bidi="ar-SA"/>
        </w:rPr>
        <w:drawing>
          <wp:inline distT="0" distB="0" distL="0" distR="0" wp14:anchorId="3F4A01CF" wp14:editId="15344748">
            <wp:extent cx="3877056" cy="351129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7">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0C6D40E" w14:textId="77777777" w:rsidR="00575245" w:rsidRDefault="00575245" w:rsidP="00575245">
      <w:pPr>
        <w:pStyle w:val="Heading8"/>
      </w:pPr>
      <w:r>
        <w:t>Batch processing</w:t>
      </w:r>
    </w:p>
    <w:p w14:paraId="06C1E5B2" w14:textId="77777777" w:rsidR="00575245" w:rsidRDefault="00575245" w:rsidP="00575245">
      <w:pPr>
        <w:pStyle w:val="Heading9"/>
      </w:pPr>
      <w:r>
        <w:t>Creating Water Detection Images</w:t>
      </w:r>
    </w:p>
    <w:p w14:paraId="57959183" w14:textId="77777777" w:rsidR="00575245" w:rsidRDefault="00575245" w:rsidP="00575245">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1FFC431B" w14:textId="77777777" w:rsidR="00575245" w:rsidRDefault="00575245" w:rsidP="00575245">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2BA72798" w14:textId="77777777" w:rsidR="00575245" w:rsidRPr="003F3133" w:rsidRDefault="00575245" w:rsidP="00575245">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46A6C251" w14:textId="77777777" w:rsidR="00575245" w:rsidRDefault="00575245" w:rsidP="00575245">
      <w:pPr>
        <w:pStyle w:val="Heading8"/>
      </w:pPr>
      <w:r>
        <w:t>30 year occurrence</w:t>
      </w:r>
    </w:p>
    <w:p w14:paraId="06797DF0" w14:textId="77777777" w:rsidR="00575245" w:rsidRDefault="00575245" w:rsidP="00575245">
      <w:pPr>
        <w:pStyle w:val="Heading9"/>
      </w:pPr>
      <w:r>
        <w:t>Known issues</w:t>
      </w:r>
    </w:p>
    <w:p w14:paraId="7DE111DD" w14:textId="77777777" w:rsidR="00575245" w:rsidRPr="001E2B93" w:rsidRDefault="00575245" w:rsidP="00575245">
      <w:pPr>
        <w:pStyle w:val="Heading10"/>
      </w:pPr>
      <w:r>
        <w:t>Missing data</w:t>
      </w:r>
    </w:p>
    <w:p w14:paraId="3E773589" w14:textId="77777777" w:rsidR="00575245" w:rsidRDefault="00575245" w:rsidP="00575245">
      <w:pPr>
        <w:pStyle w:val="BodyText2"/>
      </w:pPr>
      <w:r>
        <w:t>There is no Landsat data for Ascension island.</w:t>
      </w:r>
    </w:p>
    <w:p w14:paraId="7E4D921F" w14:textId="77777777" w:rsidR="00575245" w:rsidRDefault="00575245" w:rsidP="00575245">
      <w:pPr>
        <w:pStyle w:val="Heading10"/>
      </w:pPr>
      <w:r>
        <w:t>Rendering issues in ArcGIS</w:t>
      </w:r>
    </w:p>
    <w:p w14:paraId="00EBA8CD" w14:textId="77777777" w:rsidR="00575245" w:rsidRDefault="00575245" w:rsidP="00575245">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EA3299">
        <w:t>Mapping</w:t>
      </w:r>
      <w:r>
        <w:fldChar w:fldCharType="end"/>
      </w:r>
      <w:r>
        <w:t>).</w:t>
      </w:r>
    </w:p>
    <w:p w14:paraId="6BB7658F" w14:textId="77777777" w:rsidR="00575245" w:rsidRDefault="00575245" w:rsidP="00575245">
      <w:pPr>
        <w:pStyle w:val="BodyText2"/>
      </w:pPr>
      <w:r>
        <w:t>Here is the workflow to export an image for Steve Schill:</w:t>
      </w:r>
    </w:p>
    <w:p w14:paraId="75C01BC7" w14:textId="77777777" w:rsidR="00575245" w:rsidRDefault="00575245" w:rsidP="00575245">
      <w:pPr>
        <w:pStyle w:val="ListNumber"/>
        <w:numPr>
          <w:ilvl w:val="0"/>
          <w:numId w:val="37"/>
        </w:numPr>
      </w:pPr>
      <w:r>
        <w:t>Export a shapefile boundary to KML and import into a Fusion table</w:t>
      </w:r>
    </w:p>
    <w:p w14:paraId="65F69E32" w14:textId="2172E6F2" w:rsidR="00575245" w:rsidRDefault="00575245" w:rsidP="00575245">
      <w:pPr>
        <w:pStyle w:val="ListNumber"/>
        <w:numPr>
          <w:ilvl w:val="0"/>
          <w:numId w:val="37"/>
        </w:numPr>
      </w:pPr>
      <w:r>
        <w:t>Mask the p3</w:t>
      </w:r>
      <w:r w:rsidR="00423361">
        <w:t>2</w:t>
      </w:r>
      <w:r>
        <w:t xml:space="preserve"> occurrence with 0 and export the image to tif</w:t>
      </w:r>
    </w:p>
    <w:p w14:paraId="411FDC93" w14:textId="77777777" w:rsidR="00575245" w:rsidRPr="001E2B93" w:rsidRDefault="00575245" w:rsidP="00575245">
      <w:pPr>
        <w:pStyle w:val="ListNumber"/>
        <w:numPr>
          <w:ilvl w:val="0"/>
          <w:numId w:val="37"/>
        </w:numPr>
      </w:pPr>
    </w:p>
    <w:p w14:paraId="7E5DC944" w14:textId="77777777" w:rsidR="00575245" w:rsidRDefault="00575245" w:rsidP="00575245">
      <w:pPr>
        <w:pStyle w:val="Heading8"/>
      </w:pPr>
      <w:r>
        <w:t>Country Statistics</w:t>
      </w:r>
    </w:p>
    <w:p w14:paraId="6EFF3C0C" w14:textId="77777777" w:rsidR="00575245" w:rsidRDefault="00575245" w:rsidP="00575245">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EA3299">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58" w:history="1">
        <w:r w:rsidRPr="002434A5">
          <w:rPr>
            <w:rStyle w:val="Hyperlink"/>
          </w:rPr>
          <w:t>this</w:t>
        </w:r>
      </w:hyperlink>
      <w:r>
        <w:t xml:space="preserve"> FME script. There are only 3500 records!</w:t>
      </w:r>
    </w:p>
    <w:p w14:paraId="50AF8C6C" w14:textId="77777777" w:rsidR="00575245" w:rsidRDefault="00575245" w:rsidP="00575245">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79AAF302" w14:textId="77777777" w:rsidR="00575245" w:rsidRDefault="00575245" w:rsidP="00575245">
      <w:pPr>
        <w:pStyle w:val="BodyText2"/>
      </w:pPr>
      <w:r>
        <w:t xml:space="preserve">March 2016. We are importing Noels country statistics into Postgresql using FME and then creating the main country statistics tables using queries from </w:t>
      </w:r>
      <w:hyperlink r:id="rId659"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2E398385" w14:textId="77777777" w:rsidR="00575245" w:rsidRDefault="00575245" w:rsidP="00575245">
      <w:pPr>
        <w:pStyle w:val="BodyText2"/>
      </w:pPr>
      <w:r>
        <w:t>June 2016 – added in Greenland after it was reprocessed for cleaning into the final country analysis table.</w:t>
      </w:r>
    </w:p>
    <w:p w14:paraId="6F775F74" w14:textId="1FA08584" w:rsidR="00575245" w:rsidRDefault="00575245" w:rsidP="00575245">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w:t>
      </w:r>
      <w:r w:rsidR="00F76304">
        <w:t xml:space="preserve"> The final data are here: ‘</w:t>
      </w:r>
      <w:r w:rsidR="00F76304" w:rsidRPr="00F76304">
        <w:t>E:\cottaan\My Documents\ArcGIS\Google Earth Engine Downloads\global_analysis.gdb\all_transition_classes_by_1degree</w:t>
      </w:r>
      <w:r w:rsidR="00F76304">
        <w:t>’</w:t>
      </w:r>
    </w:p>
    <w:p w14:paraId="277BAC02" w14:textId="77777777" w:rsidR="00A10815" w:rsidRDefault="004078B7" w:rsidP="00575245">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w:t>
      </w:r>
      <w:r w:rsidR="008D2B0C">
        <w:t xml:space="preserve">The statistics are downloaded </w:t>
      </w:r>
      <w:hyperlink r:id="rId660" w:history="1">
        <w:r w:rsidR="008D2B0C" w:rsidRPr="008D2B0C">
          <w:rPr>
            <w:rStyle w:val="Hyperlink"/>
          </w:rPr>
          <w:t>here</w:t>
        </w:r>
      </w:hyperlink>
      <w:r w:rsidR="008D2B0C">
        <w:t xml:space="preserve">. </w:t>
      </w:r>
      <w:r w:rsidR="002C20D0">
        <w:t>There is a difference in the stats for grid squares between what I get and what Noel got!</w:t>
      </w:r>
      <w:r w:rsidR="00E34596">
        <w:t xml:space="preserve"> Not sure why.</w:t>
      </w:r>
      <w:r w:rsidR="001643CA">
        <w:t xml:space="preserve"> Whatever I do I cant reproduce the stats that Noel created – e.g. for grid 25613 in Russia – some values are the same some are different.</w:t>
      </w:r>
    </w:p>
    <w:p w14:paraId="47AFA379" w14:textId="6D2775E9" w:rsidR="004078B7" w:rsidRDefault="00A10815" w:rsidP="00575245">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xml:space="preserve">’). </w:t>
      </w:r>
      <w:r w:rsidR="008E00D0">
        <w:t>The reason they were different is that we made a new recurrence dataset on 15</w:t>
      </w:r>
      <w:r w:rsidR="008E00D0" w:rsidRPr="008E00D0">
        <w:rPr>
          <w:vertAlign w:val="superscript"/>
        </w:rPr>
        <w:t>th</w:t>
      </w:r>
      <w:r w:rsidR="008E00D0">
        <w:t xml:space="preserve"> March and Noel re-ran the country stats. </w:t>
      </w:r>
      <w:r>
        <w:t>Imported into a new Access database here (‘</w:t>
      </w:r>
      <w:r w:rsidRPr="00A10815">
        <w:t>E:\cottaan\My Documents</w:t>
      </w:r>
      <w:r>
        <w:t>\</w:t>
      </w:r>
      <w:r w:rsidRPr="00A10815">
        <w:t>global_water_statistics.accdb</w:t>
      </w:r>
      <w:r>
        <w:t>’) into table ‘</w:t>
      </w:r>
      <w:r w:rsidRPr="00A10815">
        <w:t>Water_statistics_20160728_v2</w:t>
      </w:r>
      <w:r>
        <w:t>’. NOTE: this data was imported using Import | External Data | Text in Access as FME failed to import some records properly (converting them from decimal to double!).</w:t>
      </w:r>
      <w:r w:rsidR="00D03926">
        <w:t xml:space="preserve"> </w:t>
      </w:r>
      <w:r w:rsidR="00D03926" w:rsidRPr="00D03926">
        <w:t>28659</w:t>
      </w:r>
      <w:r w:rsidR="00D03926">
        <w:t xml:space="preserve"> records.</w:t>
      </w:r>
    </w:p>
    <w:p w14:paraId="04D51D70" w14:textId="63B369CF" w:rsidR="007C2A02" w:rsidRDefault="007C2A02" w:rsidP="00575245">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7C2A02" w14:paraId="7F3E9C66" w14:textId="49C5B209"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7DDF7C15" w14:textId="2002EB08" w:rsidR="007C2A02" w:rsidRDefault="007C2A02" w:rsidP="007C2A02">
            <w:pPr>
              <w:pStyle w:val="TableTextHeader"/>
            </w:pPr>
            <w:r>
              <w:t>Country</w:t>
            </w:r>
          </w:p>
        </w:tc>
        <w:tc>
          <w:tcPr>
            <w:tcW w:w="2388" w:type="dxa"/>
          </w:tcPr>
          <w:p w14:paraId="01A83176" w14:textId="2AFF586A"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7E2AD9" w14:textId="20EFB16D"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04BD9AA" w14:textId="2C6D975F"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7C2A02" w14:paraId="23FD44CB" w14:textId="52C403D2"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3D7AEEB" w14:textId="4644D356" w:rsidR="007C2A02" w:rsidRDefault="007C2A02" w:rsidP="007C2A02">
            <w:pPr>
              <w:pStyle w:val="Tiny"/>
            </w:pPr>
            <w:r>
              <w:t>Armenia</w:t>
            </w:r>
          </w:p>
        </w:tc>
        <w:tc>
          <w:tcPr>
            <w:tcW w:w="2388" w:type="dxa"/>
          </w:tcPr>
          <w:p w14:paraId="045E2EB4" w14:textId="596C532F"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C326299" w14:textId="02EA593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4D36395" w14:textId="237AFD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02BE08A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B7F5D6A" w14:textId="5B3FD60C" w:rsidR="007C2A02" w:rsidRDefault="007C2A02" w:rsidP="007C2A02">
            <w:pPr>
              <w:pStyle w:val="Tiny"/>
            </w:pPr>
            <w:r w:rsidRPr="007C2A02">
              <w:t>Azerbaijan</w:t>
            </w:r>
          </w:p>
        </w:tc>
        <w:tc>
          <w:tcPr>
            <w:tcW w:w="2388" w:type="dxa"/>
          </w:tcPr>
          <w:p w14:paraId="402FA0C5" w14:textId="7EE98D8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7E3789AB" w14:textId="0FF91E3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33A958BD" w14:textId="630982B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A5561BE" w14:textId="7CA0323A"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661D1FB3" w14:textId="6EF2FB62" w:rsidR="007C2A02" w:rsidRDefault="007C2A02" w:rsidP="007C2A02">
            <w:pPr>
              <w:pStyle w:val="Tiny"/>
            </w:pPr>
            <w:r w:rsidRPr="007C2A02">
              <w:t>Georgia</w:t>
            </w:r>
          </w:p>
        </w:tc>
        <w:tc>
          <w:tcPr>
            <w:tcW w:w="2388" w:type="dxa"/>
          </w:tcPr>
          <w:p w14:paraId="0655F9C3" w14:textId="5C5D2B90"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B5B5840" w14:textId="1F996FA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28B3D8E0" w14:textId="40662723"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3D2DC2DD" w14:textId="1693E251" w:rsidTr="007C2A02">
        <w:tc>
          <w:tcPr>
            <w:cnfStyle w:val="001000000000" w:firstRow="0" w:lastRow="0" w:firstColumn="1" w:lastColumn="0" w:oddVBand="0" w:evenVBand="0" w:oddHBand="0" w:evenHBand="0" w:firstRowFirstColumn="0" w:firstRowLastColumn="0" w:lastRowFirstColumn="0" w:lastRowLastColumn="0"/>
            <w:tcW w:w="2365" w:type="dxa"/>
          </w:tcPr>
          <w:p w14:paraId="0E2C85BC" w14:textId="5AA2559C" w:rsidR="007C2A02" w:rsidRPr="007C2A02" w:rsidRDefault="007C2A02" w:rsidP="007C2A02">
            <w:pPr>
              <w:pStyle w:val="Tiny"/>
            </w:pPr>
            <w:r w:rsidRPr="007C2A02">
              <w:t>Kazakhstan</w:t>
            </w:r>
          </w:p>
        </w:tc>
        <w:tc>
          <w:tcPr>
            <w:tcW w:w="2388" w:type="dxa"/>
          </w:tcPr>
          <w:p w14:paraId="5D132AED" w14:textId="7FD226E8"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4362B7B0" w14:textId="2781DB77"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25E0834" w14:textId="46836762"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FA3A42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FF4A7E5" w14:textId="365C3FF5" w:rsidR="007C2A02" w:rsidRPr="007C2A02" w:rsidRDefault="007C2A02" w:rsidP="007C2A02">
            <w:pPr>
              <w:pStyle w:val="Tiny"/>
            </w:pPr>
            <w:r w:rsidRPr="007C2A02">
              <w:t>Turkey</w:t>
            </w:r>
          </w:p>
        </w:tc>
        <w:tc>
          <w:tcPr>
            <w:tcW w:w="2388" w:type="dxa"/>
          </w:tcPr>
          <w:p w14:paraId="47D9F187" w14:textId="3C2B9BED"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0F13B31E" w14:textId="3BCD1AA1"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1CB4F08" w14:textId="3A21ECB9"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4E5392D4"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2F75241" w14:textId="4C3C5B99" w:rsidR="007C2A02" w:rsidRPr="007C2A02" w:rsidRDefault="007C2A02" w:rsidP="007C2A02">
            <w:pPr>
              <w:pStyle w:val="Tiny"/>
            </w:pPr>
            <w:r w:rsidRPr="007C2A02">
              <w:t>Akrotiri and Dhekelia</w:t>
            </w:r>
          </w:p>
        </w:tc>
        <w:tc>
          <w:tcPr>
            <w:tcW w:w="2388" w:type="dxa"/>
          </w:tcPr>
          <w:p w14:paraId="751B6772" w14:textId="4292E7B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375C6678" w14:textId="1F702A8D"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6ED3CC5A" w14:textId="00371C7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29175C9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70CA041" w14:textId="0A0547EF" w:rsidR="007C2A02" w:rsidRPr="007C2A02" w:rsidRDefault="007C2A02" w:rsidP="007C2A02">
            <w:pPr>
              <w:pStyle w:val="Tiny"/>
            </w:pPr>
            <w:r w:rsidRPr="007C2A02">
              <w:t>Northern Cyprus</w:t>
            </w:r>
          </w:p>
        </w:tc>
        <w:tc>
          <w:tcPr>
            <w:tcW w:w="2388" w:type="dxa"/>
          </w:tcPr>
          <w:p w14:paraId="3A6CCFBB" w14:textId="07A55E4A"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7B6A04FC" w14:textId="6E1EF4C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2D4E1F66" w14:textId="34A1637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r>
      <w:tr w:rsidR="007C2A02" w14:paraId="0499ED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45861B7" w14:textId="1863BFA3" w:rsidR="007C2A02" w:rsidRPr="007C2A02" w:rsidRDefault="007C2A02" w:rsidP="007C2A02">
            <w:pPr>
              <w:pStyle w:val="Tiny"/>
            </w:pPr>
            <w:r w:rsidRPr="007C2A02">
              <w:t>Sint Maarten</w:t>
            </w:r>
          </w:p>
        </w:tc>
        <w:tc>
          <w:tcPr>
            <w:tcW w:w="2388" w:type="dxa"/>
          </w:tcPr>
          <w:p w14:paraId="6DA96665" w14:textId="3277D435"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16CA2462" w14:textId="3A14C91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63E28875" w14:textId="034EF6D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7C2A02" w14:paraId="149BC7A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ED5FDDF" w14:textId="5AFFF781" w:rsidR="007C2A02" w:rsidRPr="007C2A02" w:rsidRDefault="007C2A02" w:rsidP="007C2A02">
            <w:pPr>
              <w:pStyle w:val="Tiny"/>
            </w:pPr>
            <w:r w:rsidRPr="007C2A02">
              <w:t>St. Pierre &amp; Miquelon</w:t>
            </w:r>
          </w:p>
        </w:tc>
        <w:tc>
          <w:tcPr>
            <w:tcW w:w="2388" w:type="dxa"/>
          </w:tcPr>
          <w:p w14:paraId="72794A52" w14:textId="30C71CCE"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22524CD" w14:textId="505C5B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56018D6F" w14:textId="0239824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7C2A02" w14:paraId="7448C4DF"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80EDBE7" w14:textId="51F5AA93" w:rsidR="007C2A02" w:rsidRPr="007C2A02" w:rsidRDefault="007C2A02" w:rsidP="007C2A02">
            <w:pPr>
              <w:pStyle w:val="Tiny"/>
            </w:pPr>
            <w:r w:rsidRPr="007C2A02">
              <w:t>St. Vincent &amp; the Grenadines</w:t>
            </w:r>
          </w:p>
        </w:tc>
        <w:tc>
          <w:tcPr>
            <w:tcW w:w="2388" w:type="dxa"/>
          </w:tcPr>
          <w:p w14:paraId="4D17039C" w14:textId="61A8DF0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6F25795" w14:textId="73471B2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1A16B5CA" w14:textId="09EAA190"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196F739F" w14:textId="25922AA1" w:rsidR="007C2A02" w:rsidRDefault="00C32559" w:rsidP="00575245">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1DE353B9" w14:textId="2B661326" w:rsidR="008E00D0" w:rsidRPr="000E6AD0" w:rsidRDefault="008E00D0" w:rsidP="00575245">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w:t>
      </w:r>
      <w:r w:rsidR="00B06C7E">
        <w:t>Done in this database (‘</w:t>
      </w:r>
      <w:r w:rsidR="00B06C7E" w:rsidRPr="00A10815">
        <w:t>E:\cottaan\My Documents</w:t>
      </w:r>
      <w:r w:rsidR="00B06C7E">
        <w:t>\</w:t>
      </w:r>
      <w:r w:rsidR="00B06C7E" w:rsidRPr="00A10815">
        <w:t>global_water_statistics.accdb</w:t>
      </w:r>
      <w:r w:rsidR="00B06C7E">
        <w:t>’) with the queries starting ‘Publication_*’.</w:t>
      </w:r>
    </w:p>
    <w:p w14:paraId="1155C3E8" w14:textId="738CE10E" w:rsidR="00C83D5D" w:rsidRDefault="00C83D5D" w:rsidP="00575245">
      <w:pPr>
        <w:pStyle w:val="Heading8"/>
      </w:pPr>
      <w:r>
        <w:t>Final download datasets</w:t>
      </w:r>
    </w:p>
    <w:p w14:paraId="22495D4C" w14:textId="498D18CE" w:rsidR="00C83D5D" w:rsidRPr="00C83D5D" w:rsidRDefault="00C83D5D" w:rsidP="00C83D5D">
      <w:pPr>
        <w:pStyle w:val="BodyText2"/>
      </w:pPr>
      <w:r>
        <w:t xml:space="preserve">See </w:t>
      </w:r>
      <w:r w:rsidR="00A31567">
        <w:fldChar w:fldCharType="begin"/>
      </w:r>
      <w:r w:rsidR="00A31567">
        <w:instrText xml:space="preserve"> REF _Ref464723123 \h </w:instrText>
      </w:r>
      <w:r w:rsidR="00A31567">
        <w:fldChar w:fldCharType="separate"/>
      </w:r>
      <w:r w:rsidR="00A31567">
        <w:t>Creating the Download datasets</w:t>
      </w:r>
      <w:r w:rsidR="00A31567">
        <w:fldChar w:fldCharType="end"/>
      </w:r>
      <w:r w:rsidR="00A31567">
        <w:t>.</w:t>
      </w:r>
    </w:p>
    <w:p w14:paraId="5195D2AF" w14:textId="77777777" w:rsidR="00575245" w:rsidRDefault="00575245" w:rsidP="00575245">
      <w:pPr>
        <w:pStyle w:val="Heading8"/>
      </w:pPr>
      <w:r>
        <w:t>Transitions</w:t>
      </w:r>
    </w:p>
    <w:p w14:paraId="7BC072FD" w14:textId="77777777" w:rsidR="00575245" w:rsidRDefault="00575245" w:rsidP="00575245">
      <w:pPr>
        <w:pStyle w:val="Heading9"/>
      </w:pPr>
      <w:r>
        <w:t>Symbolised</w:t>
      </w:r>
    </w:p>
    <w:p w14:paraId="210857F0" w14:textId="77777777" w:rsidR="00575245" w:rsidRPr="007609EE" w:rsidRDefault="00575245" w:rsidP="00575245">
      <w:pPr>
        <w:pStyle w:val="BodyText2"/>
      </w:pPr>
      <w:r>
        <w:t>We are symbolising the transitions in different ways. Firstly, the 10 transitions in the grid, then the first class and then the last class. Each has a color map and a layer file to support the map display.</w:t>
      </w:r>
    </w:p>
    <w:p w14:paraId="582247C3" w14:textId="77777777" w:rsidR="00575245" w:rsidRDefault="00575245" w:rsidP="00575245">
      <w:pPr>
        <w:pStyle w:val="Heading8"/>
      </w:pPr>
      <w:r>
        <w:t>Transitions Trend Analysis</w:t>
      </w:r>
    </w:p>
    <w:p w14:paraId="3627D8CF" w14:textId="77777777" w:rsidR="00575245" w:rsidRDefault="00575245" w:rsidP="00575245">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61" w:history="1">
        <w:r w:rsidRPr="00A05B74">
          <w:rPr>
            <w:rStyle w:val="Hyperlink"/>
          </w:rPr>
          <w:t>this</w:t>
        </w:r>
      </w:hyperlink>
      <w:r>
        <w:t xml:space="preserve"> code (for all countries) and put the results </w:t>
      </w:r>
      <w:hyperlink r:id="rId662"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63" w:history="1">
        <w:r w:rsidRPr="00FA6AAC">
          <w:rPr>
            <w:rStyle w:val="Hyperlink"/>
          </w:rPr>
          <w:t>this</w:t>
        </w:r>
      </w:hyperlink>
      <w:r>
        <w:t xml:space="preserve"> FME script. Then produced the output table with </w:t>
      </w:r>
      <w:hyperlink r:id="rId664" w:history="1">
        <w:r w:rsidRPr="00FA6AAC">
          <w:rPr>
            <w:rStyle w:val="Hyperlink"/>
          </w:rPr>
          <w:t>this</w:t>
        </w:r>
      </w:hyperlink>
      <w:r>
        <w:t xml:space="preserve"> SQL query.</w:t>
      </w:r>
    </w:p>
    <w:p w14:paraId="31B5564A" w14:textId="77777777" w:rsidR="00575245" w:rsidRPr="00AC2762" w:rsidRDefault="00575245" w:rsidP="00575245">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14BC2D9A" w14:textId="77777777" w:rsidR="00575245" w:rsidRDefault="00575245" w:rsidP="00575245">
      <w:pPr>
        <w:pStyle w:val="Heading8"/>
      </w:pPr>
      <w:r>
        <w:t>Yearly Trend Chart Analysis</w:t>
      </w:r>
    </w:p>
    <w:p w14:paraId="122E22D2" w14:textId="77777777" w:rsidR="00575245" w:rsidRDefault="00575245" w:rsidP="00575245">
      <w:pPr>
        <w:pStyle w:val="Heading9"/>
      </w:pPr>
      <w:r>
        <w:t>For a single polygon</w:t>
      </w:r>
    </w:p>
    <w:p w14:paraId="0EFA9CC5" w14:textId="77777777" w:rsidR="00575245" w:rsidRDefault="00575245" w:rsidP="00575245">
      <w:pPr>
        <w:pStyle w:val="BodyText2"/>
      </w:pPr>
      <w:r>
        <w:t>Run the ‘</w:t>
      </w:r>
      <w:r w:rsidRPr="00F8306C">
        <w:t>Step 6 - 32 year trend analysis</w:t>
      </w:r>
      <w:r>
        <w:t>’ GEE code with your UDA polygon</w:t>
      </w:r>
    </w:p>
    <w:p w14:paraId="3F5CFA2C" w14:textId="77777777" w:rsidR="00575245" w:rsidRDefault="00575245" w:rsidP="00575245">
      <w:pPr>
        <w:pStyle w:val="BodyText2"/>
      </w:pPr>
      <w:r>
        <w:t>Import the CSV file into Excel skipping the geo column</w:t>
      </w:r>
    </w:p>
    <w:p w14:paraId="6CF64432" w14:textId="77777777" w:rsidR="00575245" w:rsidRDefault="00575245" w:rsidP="00575245">
      <w:pPr>
        <w:pStyle w:val="Heading9"/>
      </w:pPr>
      <w:r>
        <w:t>For a set of 1 degree boxes</w:t>
      </w:r>
    </w:p>
    <w:p w14:paraId="3EA326AE" w14:textId="77777777" w:rsidR="00575245" w:rsidRPr="009933C2" w:rsidRDefault="00575245" w:rsidP="00575245">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140FA613" w14:textId="77777777" w:rsidR="00575245" w:rsidRDefault="00575245" w:rsidP="00575245">
      <w:pPr>
        <w:pStyle w:val="Heading8"/>
      </w:pPr>
      <w:r>
        <w:lastRenderedPageBreak/>
        <w:t>Water World Website</w:t>
      </w:r>
    </w:p>
    <w:p w14:paraId="3762D79B" w14:textId="77777777" w:rsidR="00575245" w:rsidRPr="008E6786" w:rsidRDefault="00082D6F" w:rsidP="00575245">
      <w:pPr>
        <w:pStyle w:val="BodyText2"/>
      </w:pPr>
      <w:hyperlink r:id="rId665" w:history="1">
        <w:r w:rsidR="00575245" w:rsidRPr="004E0E13">
          <w:rPr>
            <w:rStyle w:val="Hyperlink"/>
          </w:rPr>
          <w:t>https://water-world-v1-1.appspot.com/#</w:t>
        </w:r>
      </w:hyperlink>
      <w:r w:rsidR="00575245">
        <w:t xml:space="preserve"> </w:t>
      </w:r>
    </w:p>
    <w:p w14:paraId="65F631B1" w14:textId="77777777" w:rsidR="00575245" w:rsidRDefault="00575245" w:rsidP="00575245">
      <w:pPr>
        <w:pStyle w:val="Heading8"/>
      </w:pPr>
      <w:r>
        <w:t>Long/Lat Analysis</w:t>
      </w:r>
    </w:p>
    <w:p w14:paraId="30DD5215" w14:textId="77777777" w:rsidR="00575245" w:rsidRDefault="00575245" w:rsidP="00575245">
      <w:pPr>
        <w:pStyle w:val="BodyText2"/>
      </w:pPr>
      <w:r>
        <w:t xml:space="preserve">The long lat analysis shows spikes and this is because the data in ArcGIS have not been flagged correctly with the Lng/Lat. The image below shows polygons selected with longitudes of -89. Wrong! Why? </w:t>
      </w:r>
    </w:p>
    <w:p w14:paraId="35A2AFFE" w14:textId="77777777" w:rsidR="00575245" w:rsidRDefault="00575245" w:rsidP="00575245">
      <w:pPr>
        <w:pStyle w:val="BodyText2"/>
      </w:pPr>
      <w:r>
        <w:rPr>
          <w:noProof/>
          <w:lang w:bidi="ar-SA"/>
        </w:rPr>
        <w:drawing>
          <wp:inline distT="0" distB="0" distL="0" distR="0" wp14:anchorId="119F49E9" wp14:editId="26E31E54">
            <wp:extent cx="3575050" cy="3498660"/>
            <wp:effectExtent l="0" t="0" r="6350" b="698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6">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3D467E3D" w14:textId="77777777" w:rsidR="00575245" w:rsidRDefault="00575245" w:rsidP="00575245">
      <w:pPr>
        <w:pStyle w:val="BodyText2"/>
      </w:pPr>
      <w:r>
        <w:t>Dissolved by splitfield to merge all polygons by lat/lng:</w:t>
      </w:r>
    </w:p>
    <w:p w14:paraId="5465B144" w14:textId="77777777" w:rsidR="00575245" w:rsidRDefault="00575245" w:rsidP="00575245">
      <w:pPr>
        <w:pStyle w:val="Code"/>
        <w:rPr>
          <w:bCs/>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5C4E6600" w14:textId="77777777" w:rsidR="00575245" w:rsidRDefault="00575245" w:rsidP="00575245">
      <w:pPr>
        <w:pStyle w:val="BodyText2"/>
        <w:rPr>
          <w:lang w:bidi="ar-SA"/>
        </w:rPr>
      </w:pPr>
      <w:r>
        <w:rPr>
          <w:lang w:bidi="ar-SA"/>
        </w:rPr>
        <w:t>Then renamed the fields:</w:t>
      </w:r>
    </w:p>
    <w:p w14:paraId="46AC0835" w14:textId="77777777" w:rsidR="00575245" w:rsidRDefault="00575245" w:rsidP="00575245">
      <w:pPr>
        <w:pStyle w:val="Code"/>
      </w:pPr>
      <w:r>
        <w:t>arcpy.AlterField_management(in_table="all_transition_classes_by_1degree_dissolved", field="SUM_c01", new_field_name="c01", new_field_alias="c01", field_type="DOUBLE", field_length="8", field_is_nullable="NULLABLE", clear_field_alias="false")</w:t>
      </w:r>
    </w:p>
    <w:p w14:paraId="50C3BCE8" w14:textId="77777777" w:rsidR="00575245" w:rsidRDefault="00575245" w:rsidP="00575245">
      <w:pPr>
        <w:pStyle w:val="Code"/>
      </w:pPr>
      <w:r>
        <w:t>..</w:t>
      </w:r>
    </w:p>
    <w:p w14:paraId="00330074" w14:textId="77777777" w:rsidR="00575245" w:rsidRDefault="00575245" w:rsidP="00575245">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3FA51265" w14:textId="77777777" w:rsidR="00575245" w:rsidRPr="00971672" w:rsidRDefault="00575245" w:rsidP="00575245">
      <w:pPr>
        <w:pStyle w:val="BodyText2"/>
      </w:pPr>
      <w:r>
        <w:rPr>
          <w:noProof/>
          <w:lang w:bidi="ar-SA"/>
        </w:rPr>
        <w:drawing>
          <wp:inline distT="0" distB="0" distL="0" distR="0" wp14:anchorId="720F3635" wp14:editId="4C9F8A36">
            <wp:extent cx="991482" cy="16764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3ABF85A2" w14:textId="77777777" w:rsidR="00575245" w:rsidRDefault="00575245" w:rsidP="00575245">
      <w:pPr>
        <w:pStyle w:val="Heading7"/>
      </w:pPr>
      <w:r>
        <w:lastRenderedPageBreak/>
        <w:t>Issues and bugs with the data</w:t>
      </w:r>
    </w:p>
    <w:p w14:paraId="60767104" w14:textId="77777777" w:rsidR="00575245" w:rsidRDefault="00575245" w:rsidP="00575245">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ADA8623" w14:textId="77777777" w:rsidR="00575245" w:rsidRDefault="00575245" w:rsidP="00575245">
      <w:pPr>
        <w:pStyle w:val="BodyText2"/>
      </w:pPr>
      <w:r>
        <w:rPr>
          <w:noProof/>
          <w:lang w:bidi="ar-SA"/>
        </w:rPr>
        <w:drawing>
          <wp:inline distT="0" distB="0" distL="0" distR="0" wp14:anchorId="1F86164E" wp14:editId="76127C42">
            <wp:extent cx="2438400" cy="118277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6C58C4D4" w14:textId="77777777" w:rsidR="00575245" w:rsidRPr="00D7576B" w:rsidRDefault="00575245" w:rsidP="00575245">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2483EA3C" w14:textId="77777777" w:rsidR="00575245" w:rsidRDefault="00575245" w:rsidP="00575245">
      <w:pPr>
        <w:pStyle w:val="Heading7"/>
      </w:pPr>
      <w:r>
        <w:t>Manual cleaning</w:t>
      </w:r>
    </w:p>
    <w:p w14:paraId="73BDC4F4" w14:textId="77777777" w:rsidR="00575245" w:rsidRDefault="00575245" w:rsidP="00575245">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69" w:anchor="L85" w:history="1">
        <w:r w:rsidRPr="00894108">
          <w:rPr>
            <w:rStyle w:val="Hyperlink"/>
          </w:rPr>
          <w:t>tool</w:t>
        </w:r>
      </w:hyperlink>
      <w:r>
        <w:t xml:space="preserve"> in ArcGIS that imports the JSON into FeatureClasses.</w:t>
      </w:r>
    </w:p>
    <w:p w14:paraId="5239B794" w14:textId="77777777" w:rsidR="00575245" w:rsidRDefault="00575245" w:rsidP="00575245">
      <w:pPr>
        <w:pStyle w:val="ListBullet2"/>
      </w:pPr>
      <w:r>
        <w:t>Create the manual cleaning masks in GEE Javascript playground</w:t>
      </w:r>
    </w:p>
    <w:p w14:paraId="0B449B2F" w14:textId="77777777" w:rsidR="00575245" w:rsidRDefault="00575245" w:rsidP="00575245">
      <w:pPr>
        <w:pStyle w:val="ListBullet2"/>
      </w:pPr>
      <w:r>
        <w:t>Import the GeoJSON into ArcGIS as FeatureClasses (JRC Tools |Google Earth Engine | Import GeoJSON data)</w:t>
      </w:r>
    </w:p>
    <w:p w14:paraId="62021B8F" w14:textId="77777777" w:rsidR="00575245" w:rsidRDefault="00575245" w:rsidP="00575245">
      <w:pPr>
        <w:pStyle w:val="ListBullet2"/>
      </w:pPr>
      <w:r>
        <w:t>Merge all the FC using this (JRC Tools |Google Earth Engine | Merge datasets)</w:t>
      </w:r>
    </w:p>
    <w:p w14:paraId="05E833B7" w14:textId="77777777" w:rsidR="00575245" w:rsidRDefault="00575245" w:rsidP="00575245">
      <w:pPr>
        <w:pStyle w:val="ListBullet2"/>
      </w:pPr>
      <w:r>
        <w:t>Export to KMZ, unzip and create a Google Fusion table to add to the GEE project</w:t>
      </w:r>
    </w:p>
    <w:p w14:paraId="3814A323" w14:textId="77777777" w:rsidR="00575245" w:rsidRDefault="00575245" w:rsidP="00575245">
      <w:pPr>
        <w:pStyle w:val="BodyText2"/>
      </w:pPr>
      <w:r>
        <w:t>For the &gt;0.1 and &lt;0.2 non pure water we have the following variables names from the GEE code:</w:t>
      </w:r>
    </w:p>
    <w:p w14:paraId="0AC33D46" w14:textId="77777777" w:rsidR="00575245" w:rsidRPr="00894108" w:rsidRDefault="00575245" w:rsidP="00575245">
      <w:pPr>
        <w:pStyle w:val="BodyText2"/>
      </w:pPr>
      <w:r w:rsidRPr="009C2B97">
        <w:rPr>
          <w:rFonts w:ascii="Calibri" w:hAnsi="Calibri" w:cs="Calibri"/>
          <w:lang w:val="fr"/>
        </w:rPr>
        <w:t xml:space="preserve">Africa_Missing water 10Occ20 </w:t>
      </w:r>
      <w:r>
        <w:rPr>
          <w:rFonts w:ascii="Calibri" w:hAnsi="Calibri" w:cs="Calibri"/>
          <w:lang w:val="fr"/>
        </w:rPr>
        <w:t>.rtf</w:t>
      </w:r>
      <w:r>
        <w:rPr>
          <w:rFonts w:ascii="Calibri" w:hAnsi="Calibri" w:cs="Calibri"/>
          <w:lang w:val="fr"/>
        </w:rPr>
        <w:tab/>
      </w:r>
      <w:r>
        <w:rPr>
          <w:rFonts w:ascii="Calibri" w:hAnsi="Calibri" w:cs="Calibri"/>
          <w:lang w:val="fr"/>
        </w:rPr>
        <w:tab/>
        <w:t>MissingWaterGt10Lt20</w:t>
      </w:r>
    </w:p>
    <w:p w14:paraId="7F126BCF" w14:textId="0B621F42" w:rsidR="00575245" w:rsidRDefault="00575245" w:rsidP="00575245">
      <w:pPr>
        <w:pStyle w:val="Heading6"/>
      </w:pPr>
      <w:r>
        <w:t xml:space="preserve">Notes </w:t>
      </w:r>
      <w:r w:rsidR="007F446D">
        <w:t>After Submission</w:t>
      </w:r>
    </w:p>
    <w:p w14:paraId="4E55E23F" w14:textId="4FD5585D" w:rsidR="007F446D" w:rsidRDefault="007F446D" w:rsidP="007F446D">
      <w:pPr>
        <w:pStyle w:val="Heading7"/>
      </w:pPr>
      <w:r>
        <w:t>Missing detection</w:t>
      </w:r>
    </w:p>
    <w:p w14:paraId="00BEEC0C" w14:textId="77777777" w:rsidR="00575245" w:rsidRDefault="00575245" w:rsidP="00575245">
      <w:pPr>
        <w:pStyle w:val="BodyText2"/>
      </w:pPr>
      <w:r>
        <w:t>We have missing detection for the River Nile in August</w:t>
      </w:r>
    </w:p>
    <w:p w14:paraId="377247F9" w14:textId="77777777" w:rsidR="00575245" w:rsidRDefault="00575245" w:rsidP="00575245">
      <w:pPr>
        <w:pStyle w:val="BodyText2"/>
      </w:pPr>
      <w:r>
        <w:t>There is striping in water caused by the noise mask which removes L5 striping issues – e.g. in Badwater in California</w:t>
      </w:r>
    </w:p>
    <w:p w14:paraId="3F6ABBA1" w14:textId="533D6EAC" w:rsidR="00411CCC" w:rsidRDefault="00411CCC" w:rsidP="00575245">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w:t>
      </w:r>
      <w:r w:rsidR="00F230BA">
        <w:t xml:space="preserve"> There are quite a few lakes like this in the mountains.</w:t>
      </w:r>
    </w:p>
    <w:p w14:paraId="46ABBA95" w14:textId="4521B4F4" w:rsidR="007F446D" w:rsidRDefault="007F446D" w:rsidP="007F446D">
      <w:pPr>
        <w:pStyle w:val="Heading7"/>
      </w:pPr>
      <w:r>
        <w:t>Inconsistencies</w:t>
      </w:r>
    </w:p>
    <w:p w14:paraId="7AD60512" w14:textId="1A014B40" w:rsidR="007C1CCB" w:rsidRPr="00255FEF" w:rsidRDefault="007C1CCB" w:rsidP="00575245">
      <w:pPr>
        <w:pStyle w:val="BodyText2"/>
      </w:pPr>
      <w:r>
        <w:t>The occurrence change values for the Aral Sea are 0 in some places despite the fact that the p1 and p2 occurrence values are different. I had a quick look on 29/9/16 and couldn’t find out why.</w:t>
      </w:r>
      <w:r w:rsidR="002D4F1F">
        <w:t xml:space="preserve"> Needs investigation.</w:t>
      </w:r>
    </w:p>
    <w:p w14:paraId="351E6F6A" w14:textId="77777777" w:rsidR="009C32AC" w:rsidRDefault="009C32AC" w:rsidP="009C32AC">
      <w:pPr>
        <w:pStyle w:val="Heading4"/>
      </w:pPr>
      <w:r>
        <w:t>Classification Application</w:t>
      </w:r>
    </w:p>
    <w:p w14:paraId="6BA50FA5" w14:textId="77777777" w:rsidR="009C32AC" w:rsidRDefault="009C32AC" w:rsidP="009C32AC">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36561A7D" w14:textId="77777777" w:rsidR="009C32AC" w:rsidRDefault="009C32AC" w:rsidP="009C32AC">
      <w:pPr>
        <w:pStyle w:val="BodyText2"/>
      </w:pPr>
      <w:r>
        <w:t xml:space="preserve">Granted access on 10/6/2013. Available </w:t>
      </w:r>
      <w:hyperlink r:id="rId670" w:anchor="workspace" w:history="1">
        <w:r w:rsidRPr="009974D0">
          <w:rPr>
            <w:rStyle w:val="Hyperlink"/>
          </w:rPr>
          <w:t>here</w:t>
        </w:r>
      </w:hyperlink>
      <w:r>
        <w:t xml:space="preserve">. Once logged in you can save workspaces to json and load them. Tutorial and getting started guide </w:t>
      </w:r>
      <w:hyperlink r:id="rId671" w:history="1">
        <w:r w:rsidRPr="00210857">
          <w:rPr>
            <w:rStyle w:val="Hyperlink"/>
          </w:rPr>
          <w:t>here</w:t>
        </w:r>
      </w:hyperlink>
      <w:r>
        <w:t xml:space="preserve">. Video of classification </w:t>
      </w:r>
      <w:hyperlink r:id="rId672" w:history="1">
        <w:r w:rsidRPr="00BD26B2">
          <w:rPr>
            <w:rStyle w:val="Hyperlink"/>
          </w:rPr>
          <w:t>here</w:t>
        </w:r>
      </w:hyperlink>
      <w:r>
        <w:t>.</w:t>
      </w:r>
    </w:p>
    <w:p w14:paraId="2042F678" w14:textId="77777777" w:rsidR="009C32AC" w:rsidRDefault="009C32AC" w:rsidP="009C32AC">
      <w:pPr>
        <w:pStyle w:val="BodyText2"/>
      </w:pPr>
      <w:r>
        <w:t xml:space="preserve">You cant add Landsat 8 imagery from the Data Catalog page for some reason, but if you get the Asset ID (e.g. from the USGS </w:t>
      </w:r>
      <w:hyperlink r:id="rId673" w:history="1">
        <w:r w:rsidRPr="00675D7A">
          <w:rPr>
            <w:rStyle w:val="Hyperlink"/>
          </w:rPr>
          <w:t>Earth Explorer</w:t>
        </w:r>
      </w:hyperlink>
      <w:r>
        <w:t xml:space="preserve"> website) - like this for example:  </w:t>
      </w:r>
      <w:r w:rsidRPr="00675D7A">
        <w:t>"LANDSAT/LC8_L1T_TOA/LC81170562013154LGN00"</w:t>
      </w:r>
    </w:p>
    <w:p w14:paraId="43F610E4" w14:textId="77777777" w:rsidR="009C32AC" w:rsidRDefault="009C32AC" w:rsidP="00324C76">
      <w:pPr>
        <w:pStyle w:val="Heading5"/>
      </w:pPr>
      <w:r>
        <w:t>Training a classifier</w:t>
      </w:r>
    </w:p>
    <w:p w14:paraId="51F2D69D" w14:textId="77777777" w:rsidR="009C32AC" w:rsidRDefault="009C32AC" w:rsidP="000B2F59">
      <w:pPr>
        <w:pStyle w:val="ListNumber"/>
        <w:numPr>
          <w:ilvl w:val="0"/>
          <w:numId w:val="19"/>
        </w:numPr>
      </w:pPr>
      <w:r>
        <w:lastRenderedPageBreak/>
        <w:t>Add some vector data to train a classifier:</w:t>
      </w:r>
    </w:p>
    <w:p w14:paraId="6C20326E" w14:textId="77777777" w:rsidR="009C32AC" w:rsidRDefault="009C32AC" w:rsidP="009C32AC">
      <w:pPr>
        <w:pStyle w:val="ListBullet3"/>
      </w:pPr>
      <w:r>
        <w:t>Click Add data and select hand drawn points and polygons</w:t>
      </w:r>
    </w:p>
    <w:p w14:paraId="2A3B874B" w14:textId="77777777" w:rsidR="009C32AC" w:rsidRDefault="009C32AC" w:rsidP="009C32AC">
      <w:pPr>
        <w:pStyle w:val="ListBullet3"/>
      </w:pPr>
      <w:r>
        <w:t>Click on Add a class and rename to the class name</w:t>
      </w:r>
    </w:p>
    <w:p w14:paraId="48C22049" w14:textId="77777777" w:rsidR="009C32AC" w:rsidRDefault="009C32AC" w:rsidP="009C32AC">
      <w:pPr>
        <w:pStyle w:val="ListBullet3"/>
      </w:pPr>
      <w:r>
        <w:t>On-screen digitise the polygons for the class</w:t>
      </w:r>
    </w:p>
    <w:p w14:paraId="5A5D7AC4" w14:textId="77777777" w:rsidR="009C32AC" w:rsidRDefault="009C32AC" w:rsidP="009C32AC">
      <w:pPr>
        <w:pStyle w:val="ListBullet3"/>
      </w:pPr>
      <w:r>
        <w:t>Repeat for the other classes</w:t>
      </w:r>
    </w:p>
    <w:p w14:paraId="4F3BA0C5" w14:textId="77777777" w:rsidR="009C32AC" w:rsidRDefault="009C32AC" w:rsidP="000B2F59">
      <w:pPr>
        <w:pStyle w:val="ListNumber"/>
      </w:pPr>
      <w:r>
        <w:t>Add an imagery layer to classify</w:t>
      </w:r>
    </w:p>
    <w:p w14:paraId="3D93912A" w14:textId="77777777" w:rsidR="009C32AC" w:rsidRDefault="009C32AC" w:rsidP="000B2F59">
      <w:pPr>
        <w:pStyle w:val="ListNumber"/>
      </w:pPr>
      <w:r>
        <w:t>Train a classifier:</w:t>
      </w:r>
    </w:p>
    <w:p w14:paraId="6134CBCD" w14:textId="77777777" w:rsidR="009C32AC" w:rsidRDefault="009C32AC" w:rsidP="009C32AC">
      <w:pPr>
        <w:pStyle w:val="ListBullet3"/>
      </w:pPr>
      <w:r>
        <w:t>Click on the Analysis button and select Train a classifier</w:t>
      </w:r>
    </w:p>
    <w:p w14:paraId="417B659E" w14:textId="77777777" w:rsidR="009C32AC" w:rsidRDefault="009C32AC" w:rsidP="009C32AC">
      <w:pPr>
        <w:pStyle w:val="ListBullet3"/>
      </w:pPr>
      <w:r>
        <w:t>Click train classifer and display results</w:t>
      </w:r>
    </w:p>
    <w:p w14:paraId="35F638B0" w14:textId="77777777" w:rsidR="009C32AC" w:rsidRDefault="009C32AC" w:rsidP="009C32AC">
      <w:pPr>
        <w:pStyle w:val="BodyText2"/>
      </w:pPr>
      <w:r>
        <w:t>This is buggy and I had to add a MODIS scene to make it work.</w:t>
      </w:r>
    </w:p>
    <w:p w14:paraId="41E98D0E" w14:textId="77777777" w:rsidR="009C32AC" w:rsidRDefault="009C32AC" w:rsidP="009C32AC">
      <w:pPr>
        <w:pStyle w:val="BodyText2"/>
      </w:pPr>
      <w:r>
        <w:t>Extracting classified data</w:t>
      </w:r>
    </w:p>
    <w:p w14:paraId="37D5391D" w14:textId="77777777" w:rsidR="009C32AC" w:rsidRDefault="009C32AC" w:rsidP="009C32AC">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09FCDE03" w14:textId="77777777" w:rsidR="009C32AC" w:rsidRPr="00470C21" w:rsidRDefault="009C32AC" w:rsidP="00324C76">
      <w:pPr>
        <w:pStyle w:val="Heading5"/>
      </w:pPr>
      <w:r>
        <w:t>Expressions</w:t>
      </w:r>
    </w:p>
    <w:p w14:paraId="44DDCFB6" w14:textId="77777777" w:rsidR="009C32AC" w:rsidRDefault="009C32AC" w:rsidP="00324C76">
      <w:pPr>
        <w:pStyle w:val="Heading5"/>
      </w:pPr>
      <w:r>
        <w:t>Ground truthing</w:t>
      </w:r>
    </w:p>
    <w:p w14:paraId="0C7662EB" w14:textId="77777777" w:rsidR="009C32AC" w:rsidRPr="00AD2044" w:rsidRDefault="009C32AC" w:rsidP="009C32AC">
      <w:pPr>
        <w:pStyle w:val="BodyText2"/>
      </w:pPr>
      <w:r>
        <w:t>We could use imagery from Panoramio to do the ground truthing or more detailed aerial imagery from Google Earth etc. The date of the Google Earth imagery is shown in the status bar in Google Earth.</w:t>
      </w:r>
    </w:p>
    <w:p w14:paraId="658FC609" w14:textId="77777777" w:rsidR="00575245" w:rsidRDefault="00575245" w:rsidP="00575245">
      <w:pPr>
        <w:pStyle w:val="Heading4"/>
      </w:pPr>
      <w:r>
        <w:t>Issues</w:t>
      </w:r>
    </w:p>
    <w:p w14:paraId="57AD314B" w14:textId="77777777" w:rsidR="00575245" w:rsidRPr="00113F2A" w:rsidRDefault="00575245" w:rsidP="00575245">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A48E4E9" w14:textId="77777777" w:rsidR="00575245" w:rsidRDefault="00575245" w:rsidP="00575245">
      <w:pPr>
        <w:pStyle w:val="Heading5"/>
      </w:pPr>
      <w:bookmarkStart w:id="119" w:name="_Ref396225608"/>
      <w:r>
        <w:t>Aggregation</w:t>
      </w:r>
    </w:p>
    <w:p w14:paraId="4982903E" w14:textId="77777777" w:rsidR="00575245" w:rsidRDefault="00575245" w:rsidP="00575245">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74"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30E46CF2" w14:textId="77777777" w:rsidR="00575245" w:rsidRPr="0071114B" w:rsidRDefault="00575245" w:rsidP="00575245">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75" w:history="1">
        <w:r w:rsidRPr="0071114B">
          <w:rPr>
            <w:rStyle w:val="Hyperlink"/>
          </w:rPr>
          <w:t>this</w:t>
        </w:r>
      </w:hyperlink>
      <w:r>
        <w:t xml:space="preserve"> example.</w:t>
      </w:r>
    </w:p>
    <w:p w14:paraId="46345243" w14:textId="77777777" w:rsidR="00575245" w:rsidRDefault="00575245" w:rsidP="00575245">
      <w:pPr>
        <w:pStyle w:val="Heading5"/>
      </w:pPr>
      <w:r>
        <w:t>Bugs</w:t>
      </w:r>
    </w:p>
    <w:p w14:paraId="60449FB7" w14:textId="77777777" w:rsidR="00575245" w:rsidRDefault="00575245" w:rsidP="00575245">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3B02558" w14:textId="77777777" w:rsidR="00575245" w:rsidRDefault="00575245" w:rsidP="00575245">
      <w:pPr>
        <w:pStyle w:val="BodyText2"/>
      </w:pPr>
      <w:r>
        <w:t>On 6/3/15 when trying to authenticate in the Python API I got an error:</w:t>
      </w:r>
    </w:p>
    <w:p w14:paraId="57957018" w14:textId="77777777" w:rsidR="00575245" w:rsidRDefault="00575245" w:rsidP="00575245">
      <w:pPr>
        <w:pStyle w:val="Unix"/>
      </w:pPr>
      <w:r w:rsidRPr="00C3740B">
        <w:t xml:space="preserve">oauth2client.client.AccessTokenRefreshError: deleted_client: The OAuth client </w:t>
      </w:r>
      <w:r>
        <w:t>was</w:t>
      </w:r>
      <w:r w:rsidRPr="00C3740B">
        <w:t>s deleted.</w:t>
      </w:r>
    </w:p>
    <w:p w14:paraId="1AFA1B5E" w14:textId="77777777" w:rsidR="00575245" w:rsidRPr="00273684" w:rsidRDefault="00575245" w:rsidP="00575245">
      <w:pPr>
        <w:pStyle w:val="BodyText2"/>
      </w:pPr>
      <w:r>
        <w:t>It seems that ee.Reduce.sum() and ee.ImageCollection.sum() work differently. ee.Reduce.sum() adds up the values for a collection but ON THE MASKED VALUES!!!</w:t>
      </w:r>
    </w:p>
    <w:p w14:paraId="07F8A60A" w14:textId="77777777" w:rsidR="00575245" w:rsidRDefault="00575245" w:rsidP="00575245">
      <w:pPr>
        <w:pStyle w:val="Heading5"/>
      </w:pPr>
      <w:r>
        <w:t>Data</w:t>
      </w:r>
    </w:p>
    <w:p w14:paraId="69068CA5" w14:textId="77777777" w:rsidR="00575245" w:rsidRDefault="00575245" w:rsidP="00575245">
      <w:pPr>
        <w:pStyle w:val="Heading6"/>
      </w:pPr>
      <w:bookmarkStart w:id="120" w:name="_Ref396812590"/>
      <w:r>
        <w:t>Changing TOA values</w:t>
      </w:r>
      <w:bookmarkEnd w:id="120"/>
    </w:p>
    <w:p w14:paraId="3B4E8CEE" w14:textId="77777777" w:rsidR="00575245" w:rsidRDefault="00575245" w:rsidP="00575245">
      <w:pPr>
        <w:pStyle w:val="BodyText2"/>
      </w:pPr>
      <w:r>
        <w:t xml:space="preserve">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w:t>
      </w:r>
      <w:r>
        <w:lastRenderedPageBreak/>
        <w:t>has implications for the water detection method and we will have to update all of the gee_training_data records to see the impact on the spectral properties of water. Here are some examples:</w:t>
      </w:r>
    </w:p>
    <w:p w14:paraId="4F814B05" w14:textId="77777777" w:rsidR="00575245" w:rsidRDefault="00575245" w:rsidP="00575245">
      <w:pPr>
        <w:pStyle w:val="Code"/>
      </w:pPr>
      <w:r>
        <w:t>Using Scene: LANDSAT/LC8_L1T_TOA/LC81950532013108LGN01</w:t>
      </w:r>
    </w:p>
    <w:p w14:paraId="2E27E060" w14:textId="77777777" w:rsidR="00575245" w:rsidRDefault="00575245" w:rsidP="00575245">
      <w:pPr>
        <w:pStyle w:val="Code"/>
      </w:pPr>
      <w:r>
        <w:t>lat: 9.46640154829 lng: -2.7015484697</w:t>
      </w:r>
    </w:p>
    <w:p w14:paraId="4AD78962" w14:textId="77777777" w:rsidR="00575245" w:rsidRDefault="00575245" w:rsidP="00575245">
      <w:pPr>
        <w:pStyle w:val="Code"/>
      </w:pPr>
      <w:r>
        <w:t>Band:           1               2               3               4               5               6               7               8               9               10              11</w:t>
      </w:r>
    </w:p>
    <w:p w14:paraId="49BE4B85" w14:textId="77777777" w:rsidR="00575245" w:rsidRDefault="00575245" w:rsidP="00575245">
      <w:pPr>
        <w:pStyle w:val="Code"/>
      </w:pPr>
      <w:r>
        <w:t>Our data:      0.486083110658  0.525463816955  0.536625530792  0.543004004183  0.565877953438  0.233880610135  0.23126819076   0.537599017158  0.242178775442  230.974394171   237.371263586</w:t>
      </w:r>
    </w:p>
    <w:p w14:paraId="2463FBC5" w14:textId="77777777" w:rsidR="00575245" w:rsidRDefault="00575245" w:rsidP="00575245">
      <w:pPr>
        <w:pStyle w:val="Code"/>
      </w:pPr>
      <w:r>
        <w:t>GEE data:       0.531319115298  0.523324730395  0.503404655925  0.50487614985   0.588905041715  0.244377800029  0.250132000152  0.500329892501  0.24180817631   230.974394171   237.371263586</w:t>
      </w:r>
    </w:p>
    <w:p w14:paraId="2ABE6EDD" w14:textId="77777777" w:rsidR="00575245" w:rsidRDefault="00575245" w:rsidP="00575245">
      <w:pPr>
        <w:pStyle w:val="BodyText2"/>
      </w:pPr>
      <w:r>
        <w:t xml:space="preserve">Running the </w:t>
      </w:r>
      <w:hyperlink r:id="rId676" w:history="1">
        <w:r w:rsidRPr="00673C20">
          <w:rPr>
            <w:rStyle w:val="Hyperlink"/>
          </w:rPr>
          <w:t>refetchValidationSites.py</w:t>
        </w:r>
      </w:hyperlink>
      <w:r>
        <w:t xml:space="preserve"> module to refetch the new TOA values in the gee_training_data – only took 10 minutes for 28000 points! Now these are the data:</w:t>
      </w:r>
    </w:p>
    <w:p w14:paraId="66AFD3E6" w14:textId="77777777" w:rsidR="00575245" w:rsidRDefault="00575245" w:rsidP="00575245">
      <w:pPr>
        <w:pStyle w:val="Code"/>
      </w:pPr>
      <w:r>
        <w:t>Using Scene: LANDSAT/LC8_L1T_TOA/LC81650552013298LGN00</w:t>
      </w:r>
    </w:p>
    <w:p w14:paraId="02610091" w14:textId="77777777" w:rsidR="00575245" w:rsidRDefault="00575245" w:rsidP="00575245">
      <w:pPr>
        <w:pStyle w:val="Code"/>
      </w:pPr>
      <w:r>
        <w:t>lat: 7.3123313285 lng: 42.8462703702</w:t>
      </w:r>
    </w:p>
    <w:p w14:paraId="5E5F5E44" w14:textId="77777777" w:rsidR="00575245" w:rsidRDefault="00575245" w:rsidP="00575245">
      <w:pPr>
        <w:pStyle w:val="Code"/>
      </w:pPr>
      <w:r>
        <w:t>Band:           1               2               3               4               5               6               7               8               9               10              11</w:t>
      </w:r>
    </w:p>
    <w:p w14:paraId="0BB03B43" w14:textId="77777777" w:rsidR="00575245" w:rsidRDefault="00575245" w:rsidP="00575245">
      <w:pPr>
        <w:pStyle w:val="Code"/>
      </w:pPr>
      <w:r>
        <w:t>Our data:       0.604134633352  0.627503999824  0.619721818216  0.658336044847  0.748367442046  0.576474797255  0.432515848324  0.638230173889  0.00399378363246        285.20680163    284.584859026</w:t>
      </w:r>
    </w:p>
    <w:p w14:paraId="02DE3AAE" w14:textId="77777777" w:rsidR="00575245" w:rsidRDefault="00575245" w:rsidP="00575245">
      <w:pPr>
        <w:pStyle w:val="Code"/>
      </w:pPr>
      <w:r>
        <w:t>GEE data:       0.604134633352  0.627503999824  0.619721818216  0.658336044847  0.748367442046  0.576474797255  0.432515848324  0.638230173889  0.00399378363246        285.20680163    284.584859026</w:t>
      </w:r>
    </w:p>
    <w:p w14:paraId="227DE7AD" w14:textId="77777777" w:rsidR="00575245" w:rsidRPr="003B28DC" w:rsidRDefault="00575245" w:rsidP="00575245">
      <w:pPr>
        <w:pStyle w:val="BodyText2"/>
      </w:pPr>
      <w:r>
        <w:t xml:space="preserve">That routine has been removed. Created </w:t>
      </w:r>
      <w:hyperlink r:id="rId677" w:history="1">
        <w:r w:rsidRPr="00AA57F2">
          <w:rPr>
            <w:rStyle w:val="Hyperlink"/>
          </w:rPr>
          <w:t>this</w:t>
        </w:r>
      </w:hyperlink>
      <w:r>
        <w:t xml:space="preserve"> routine to get the pixel values.</w:t>
      </w:r>
    </w:p>
    <w:p w14:paraId="532D8FBF" w14:textId="77777777" w:rsidR="00575245" w:rsidRDefault="00575245" w:rsidP="00575245">
      <w:pPr>
        <w:pStyle w:val="Heading6"/>
      </w:pPr>
      <w:r>
        <w:t>Incorrect dates in the database</w:t>
      </w:r>
    </w:p>
    <w:p w14:paraId="15F07033" w14:textId="77777777" w:rsidR="00575245" w:rsidRDefault="00575245" w:rsidP="00575245">
      <w:pPr>
        <w:pStyle w:val="BodyText2"/>
        <w:rPr>
          <w:noProof/>
          <w:lang w:bidi="ar-SA"/>
        </w:rPr>
      </w:pPr>
      <w:r>
        <w:rPr>
          <w:noProof/>
          <w:lang w:bidi="ar-SA"/>
        </w:rPr>
        <w:t>Not sure about the next image – think it is wrong!</w:t>
      </w:r>
    </w:p>
    <w:p w14:paraId="440D17E3" w14:textId="77777777" w:rsidR="00575245" w:rsidRDefault="00575245" w:rsidP="00575245">
      <w:pPr>
        <w:pStyle w:val="BodyText2"/>
      </w:pPr>
      <w:r>
        <w:rPr>
          <w:noProof/>
          <w:lang w:bidi="ar-SA"/>
        </w:rPr>
        <w:drawing>
          <wp:inline distT="0" distB="0" distL="0" distR="0" wp14:anchorId="132540FB" wp14:editId="173AA7D1">
            <wp:extent cx="5943600" cy="3714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8"/>
                    <a:stretch>
                      <a:fillRect/>
                    </a:stretch>
                  </pic:blipFill>
                  <pic:spPr>
                    <a:xfrm>
                      <a:off x="0" y="0"/>
                      <a:ext cx="5943600" cy="3714750"/>
                    </a:xfrm>
                    <a:prstGeom prst="rect">
                      <a:avLst/>
                    </a:prstGeom>
                  </pic:spPr>
                </pic:pic>
              </a:graphicData>
            </a:graphic>
          </wp:inline>
        </w:drawing>
      </w:r>
    </w:p>
    <w:p w14:paraId="455A449E" w14:textId="77777777" w:rsidR="00575245" w:rsidRDefault="00575245" w:rsidP="00575245">
      <w:pPr>
        <w:pStyle w:val="Heading6"/>
      </w:pPr>
      <w:r>
        <w:t>Missing data</w:t>
      </w:r>
    </w:p>
    <w:p w14:paraId="3307437B" w14:textId="77777777" w:rsidR="00575245" w:rsidRDefault="00575245" w:rsidP="00575245">
      <w:pPr>
        <w:pStyle w:val="Heading7"/>
      </w:pPr>
      <w:bookmarkStart w:id="121" w:name="_Ref412031977"/>
      <w:r>
        <w:t>At the edges</w:t>
      </w:r>
      <w:bookmarkEnd w:id="121"/>
    </w:p>
    <w:p w14:paraId="38B4969B" w14:textId="77777777" w:rsidR="00575245" w:rsidRDefault="00575245" w:rsidP="00575245">
      <w:pPr>
        <w:pStyle w:val="BodyText2"/>
      </w:pPr>
      <w:r>
        <w:t>Are messy and can be cleaned up by removing the data from either side. Here is water detection with and without the edges taken off (Landsat 5 and 7). Landsat 8 seems to be OK.</w:t>
      </w:r>
    </w:p>
    <w:p w14:paraId="030298BF" w14:textId="77777777" w:rsidR="00575245" w:rsidRDefault="00575245" w:rsidP="00575245">
      <w:pPr>
        <w:pStyle w:val="BodyText2"/>
      </w:pPr>
      <w:r>
        <w:rPr>
          <w:noProof/>
          <w:lang w:bidi="ar-SA"/>
        </w:rPr>
        <w:lastRenderedPageBreak/>
        <w:drawing>
          <wp:inline distT="0" distB="0" distL="0" distR="0" wp14:anchorId="4044AD1B" wp14:editId="25B1B6C8">
            <wp:extent cx="1940118" cy="1910270"/>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2DBDE58F" wp14:editId="691C5CB0">
            <wp:extent cx="2035534" cy="1896481"/>
            <wp:effectExtent l="0" t="0" r="3175"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15AA8219" w14:textId="77777777" w:rsidR="00575245" w:rsidRPr="00294A2D" w:rsidRDefault="00575245" w:rsidP="00575245">
      <w:pPr>
        <w:pStyle w:val="BodyText2"/>
      </w:pPr>
      <w:r>
        <w:rPr>
          <w:noProof/>
          <w:lang w:bidi="ar-SA"/>
        </w:rPr>
        <w:drawing>
          <wp:inline distT="0" distB="0" distL="0" distR="0" wp14:anchorId="001CBF8E" wp14:editId="69ED6879">
            <wp:extent cx="2170706" cy="2089252"/>
            <wp:effectExtent l="0" t="0" r="127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53CDEB82" wp14:editId="1DD0C4A1">
            <wp:extent cx="2200875" cy="2071232"/>
            <wp:effectExtent l="0" t="0" r="952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494DC117" w14:textId="77777777" w:rsidR="00575245" w:rsidRDefault="00575245" w:rsidP="00575245">
      <w:pPr>
        <w:pStyle w:val="Heading7"/>
      </w:pPr>
      <w:r>
        <w:t>Masked data for L8 Bands 10 and 11</w:t>
      </w:r>
    </w:p>
    <w:p w14:paraId="46F56F30" w14:textId="77777777" w:rsidR="00575245" w:rsidRPr="00470BBB" w:rsidRDefault="00575245" w:rsidP="00575245">
      <w:pPr>
        <w:pStyle w:val="BodyText2"/>
      </w:pPr>
      <w:r>
        <w:t xml:space="preserve">On 3/2/15 all B10 and B11 data for L8 was masked for this scene - </w:t>
      </w:r>
      <w:r w:rsidRPr="00470BBB">
        <w:t>LANDSAT/LC8_L1T_TOA/LC81970502014365LGN00</w:t>
      </w:r>
      <w:r>
        <w:t>. Not sure why! Other scenes seem to be OK.</w:t>
      </w:r>
    </w:p>
    <w:p w14:paraId="50B76A7D" w14:textId="77777777" w:rsidR="00575245" w:rsidRDefault="00575245" w:rsidP="00575245">
      <w:pPr>
        <w:pStyle w:val="Heading7"/>
      </w:pPr>
      <w:r>
        <w:t>No thermal data at the edges of Landsat 8 data</w:t>
      </w:r>
    </w:p>
    <w:p w14:paraId="277D2663" w14:textId="77777777" w:rsidR="00575245" w:rsidRPr="00F9260B" w:rsidRDefault="00575245" w:rsidP="00575245">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214303B8" w14:textId="4696E899" w:rsidR="002C7554" w:rsidRDefault="002C7554" w:rsidP="002C7554">
      <w:pPr>
        <w:pStyle w:val="Heading6"/>
      </w:pPr>
      <w:bookmarkStart w:id="122" w:name="_Ref461191124"/>
      <w:r>
        <w:t>Missing scenes</w:t>
      </w:r>
      <w:bookmarkEnd w:id="122"/>
    </w:p>
    <w:p w14:paraId="22F25AED" w14:textId="1B961605" w:rsidR="002C7554" w:rsidRDefault="002C7554" w:rsidP="002C7554">
      <w:pPr>
        <w:pStyle w:val="BodyText2"/>
      </w:pPr>
      <w:r>
        <w:t xml:space="preserve">For Landsat 5 not all of the raw scenes have </w:t>
      </w:r>
      <w:r w:rsidR="00D0211F">
        <w:t>a corresponding TOA scene</w:t>
      </w:r>
      <w:r>
        <w:t xml:space="preserve">. See </w:t>
      </w:r>
      <w:r w:rsidR="001C0EB3">
        <w:t xml:space="preserve">the GEE code </w:t>
      </w:r>
      <w:hyperlink r:id="rId683" w:history="1">
        <w:r w:rsidRPr="002C7554">
          <w:rPr>
            <w:rStyle w:val="Hyperlink"/>
          </w:rPr>
          <w:t>here</w:t>
        </w:r>
      </w:hyperlink>
      <w:r>
        <w:t xml:space="preserve"> and replace the collection id with </w:t>
      </w:r>
      <w:r w:rsidRPr="002C7554">
        <w:t>LANDSAT/LT5_L1T_TOA</w:t>
      </w:r>
      <w:r>
        <w:t xml:space="preserve"> and rerun – there are no matching scenes.</w:t>
      </w:r>
      <w:r w:rsidR="000677C2">
        <w:t xml:space="preserve"> Noels explanation:</w:t>
      </w:r>
    </w:p>
    <w:p w14:paraId="365E8552" w14:textId="535E2A4A" w:rsidR="000677C2" w:rsidRDefault="000677C2" w:rsidP="004C2346">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073669CD" w14:textId="77777777" w:rsidR="00575245" w:rsidRDefault="00575245" w:rsidP="00575245">
      <w:pPr>
        <w:pStyle w:val="Heading6"/>
      </w:pPr>
      <w:r>
        <w:t>Shifting images</w:t>
      </w:r>
      <w:bookmarkEnd w:id="119"/>
    </w:p>
    <w:p w14:paraId="4D859C0A" w14:textId="77777777" w:rsidR="00575245" w:rsidRDefault="00575245" w:rsidP="00575245">
      <w:pPr>
        <w:pStyle w:val="BodyText2"/>
      </w:pPr>
      <w:r>
        <w:t xml:space="preserve">These are taken from Monpellier region from 23/09/2013 P197R30 image – if you move the map the image registration changes. The ESRI topo data doesn’t change. </w:t>
      </w:r>
    </w:p>
    <w:p w14:paraId="19BFF8D0" w14:textId="77777777" w:rsidR="00575245" w:rsidRDefault="00575245" w:rsidP="00575245">
      <w:pPr>
        <w:pStyle w:val="BodyText2"/>
      </w:pPr>
      <w:r>
        <w:t>Extent from getImageUrl1:</w:t>
      </w:r>
    </w:p>
    <w:p w14:paraId="74B8FA7B" w14:textId="77777777" w:rsidR="00575245" w:rsidRPr="005C78EF" w:rsidRDefault="00575245" w:rsidP="00575245">
      <w:pPr>
        <w:pStyle w:val="BodyText2"/>
        <w:rPr>
          <w:rFonts w:eastAsia="Times New Roman"/>
          <w:lang w:bidi="ar-SA"/>
        </w:rPr>
      </w:pPr>
      <w:r w:rsidRPr="005C78EF">
        <w:rPr>
          <w:rFonts w:eastAsia="Times New Roman"/>
          <w:color w:val="881391"/>
          <w:lang w:bidi="ar-SA"/>
        </w:rPr>
        <w:t>xmax</w:t>
      </w:r>
      <w:r w:rsidRPr="005C78EF">
        <w:rPr>
          <w:rFonts w:eastAsia="Times New Roman"/>
          <w:color w:val="222222"/>
          <w:lang w:bidi="ar-SA"/>
        </w:rPr>
        <w:t>: </w:t>
      </w:r>
      <w:r w:rsidRPr="005C78EF">
        <w:rPr>
          <w:rFonts w:eastAsia="Times New Roman"/>
          <w:lang w:bidi="ar-SA"/>
        </w:rPr>
        <w:t>465358.4446594583</w:t>
      </w:r>
    </w:p>
    <w:p w14:paraId="776E465A" w14:textId="77777777" w:rsidR="00575245" w:rsidRPr="005C78EF" w:rsidRDefault="00575245" w:rsidP="00575245">
      <w:pPr>
        <w:pStyle w:val="BodyText2"/>
        <w:rPr>
          <w:rFonts w:eastAsia="Times New Roman"/>
          <w:lang w:bidi="ar-SA"/>
        </w:rPr>
      </w:pPr>
      <w:r w:rsidRPr="005C78EF">
        <w:rPr>
          <w:rFonts w:eastAsia="Times New Roman"/>
          <w:color w:val="881391"/>
          <w:lang w:bidi="ar-SA"/>
        </w:rPr>
        <w:t>xmin</w:t>
      </w:r>
      <w:r w:rsidRPr="005C78EF">
        <w:rPr>
          <w:rFonts w:eastAsia="Times New Roman"/>
          <w:lang w:bidi="ar-SA"/>
        </w:rPr>
        <w:t>: 435567.112885351</w:t>
      </w:r>
    </w:p>
    <w:p w14:paraId="5C8DECB2" w14:textId="77777777" w:rsidR="00575245" w:rsidRPr="005C78EF" w:rsidRDefault="00575245" w:rsidP="00575245">
      <w:pPr>
        <w:pStyle w:val="BodyText2"/>
        <w:rPr>
          <w:rFonts w:eastAsia="Times New Roman"/>
          <w:lang w:bidi="ar-SA"/>
        </w:rPr>
      </w:pPr>
      <w:r w:rsidRPr="005C78EF">
        <w:rPr>
          <w:rFonts w:eastAsia="Times New Roman"/>
          <w:color w:val="881391"/>
          <w:lang w:bidi="ar-SA"/>
        </w:rPr>
        <w:t>ymax</w:t>
      </w:r>
      <w:r w:rsidRPr="005C78EF">
        <w:rPr>
          <w:rFonts w:eastAsia="Times New Roman"/>
          <w:lang w:bidi="ar-SA"/>
        </w:rPr>
        <w:t>: 5403738.254708873</w:t>
      </w:r>
    </w:p>
    <w:p w14:paraId="4BBE4832" w14:textId="77777777" w:rsidR="00575245" w:rsidRPr="005C78EF" w:rsidRDefault="00575245" w:rsidP="00575245">
      <w:pPr>
        <w:pStyle w:val="BodyText2"/>
        <w:rPr>
          <w:rFonts w:eastAsia="Times New Roman"/>
          <w:lang w:bidi="ar-SA"/>
        </w:rPr>
      </w:pPr>
      <w:r w:rsidRPr="005C78EF">
        <w:rPr>
          <w:rFonts w:eastAsia="Times New Roman"/>
          <w:color w:val="881391"/>
          <w:lang w:bidi="ar-SA"/>
        </w:rPr>
        <w:t>ymin</w:t>
      </w:r>
      <w:r w:rsidRPr="005C78EF">
        <w:rPr>
          <w:rFonts w:eastAsia="Times New Roman"/>
          <w:lang w:bidi="ar-SA"/>
        </w:rPr>
        <w:t>: 5384151.266210822</w:t>
      </w:r>
    </w:p>
    <w:p w14:paraId="5DE496B4" w14:textId="77777777" w:rsidR="00575245" w:rsidRDefault="00575245" w:rsidP="00575245">
      <w:pPr>
        <w:pStyle w:val="BodyText2"/>
      </w:pPr>
      <w:r>
        <w:lastRenderedPageBreak/>
        <w:t>Extent from the WMS_scene call (they are the same!):</w:t>
      </w:r>
    </w:p>
    <w:p w14:paraId="257670DA" w14:textId="77777777" w:rsidR="00575245" w:rsidRDefault="00575245" w:rsidP="00575245">
      <w:pPr>
        <w:pStyle w:val="BodyText2"/>
      </w:pPr>
      <w:r w:rsidRPr="005C78EF">
        <w:t>BBOX:</w:t>
      </w:r>
      <w:r w:rsidRPr="007968AC">
        <w:t xml:space="preserve"> 435242.25551513943,5384476.123581034,465033.58728924673,5404063.112079085</w:t>
      </w:r>
    </w:p>
    <w:p w14:paraId="4BD41F88" w14:textId="77777777" w:rsidR="00575245" w:rsidRDefault="00575245" w:rsidP="00575245">
      <w:pPr>
        <w:pStyle w:val="BodyText2"/>
      </w:pPr>
      <w:r>
        <w:t>The width and height are 1559 and 1025.</w:t>
      </w:r>
    </w:p>
    <w:p w14:paraId="23CA710F" w14:textId="77777777" w:rsidR="00575245" w:rsidRDefault="00575245" w:rsidP="00575245">
      <w:pPr>
        <w:pStyle w:val="BodyText2"/>
      </w:pPr>
      <w:r>
        <w:rPr>
          <w:noProof/>
          <w:lang w:bidi="ar-SA"/>
        </w:rPr>
        <w:drawing>
          <wp:inline distT="0" distB="0" distL="0" distR="0" wp14:anchorId="6D140544" wp14:editId="341AE50F">
            <wp:extent cx="1555750" cy="1422400"/>
            <wp:effectExtent l="0" t="0" r="6350"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06D244E6" wp14:editId="4BA9D3DE">
            <wp:extent cx="1403350" cy="1346200"/>
            <wp:effectExtent l="0" t="0" r="635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28601F52" w14:textId="77777777" w:rsidR="00575245" w:rsidRDefault="00082D6F" w:rsidP="00575245">
      <w:pPr>
        <w:pStyle w:val="BodyText2"/>
      </w:pPr>
      <w:hyperlink r:id="rId686" w:history="1">
        <w:r w:rsidR="00575245" w:rsidRPr="00985C4D">
          <w:rPr>
            <w:rStyle w:val="Hyperlink"/>
          </w:rPr>
          <w:t>Call</w:t>
        </w:r>
      </w:hyperlink>
      <w:r w:rsidR="00575245">
        <w:tab/>
      </w:r>
      <w:r w:rsidR="00575245">
        <w:tab/>
      </w:r>
      <w:r w:rsidR="00575245">
        <w:tab/>
      </w:r>
      <w:r w:rsidR="00575245">
        <w:tab/>
      </w:r>
      <w:hyperlink r:id="rId687" w:history="1">
        <w:r w:rsidR="00575245" w:rsidRPr="00985C4D">
          <w:rPr>
            <w:rStyle w:val="Hyperlink"/>
          </w:rPr>
          <w:t>Call</w:t>
        </w:r>
      </w:hyperlink>
      <w:r w:rsidR="00575245">
        <w:t xml:space="preserve"> </w:t>
      </w:r>
    </w:p>
    <w:p w14:paraId="0A9E6296" w14:textId="77777777" w:rsidR="00575245" w:rsidRDefault="00575245" w:rsidP="00575245">
      <w:pPr>
        <w:pStyle w:val="BodyText2"/>
      </w:pPr>
      <w:r>
        <w:t xml:space="preserve">The Web Mercator coordinates are converted to lat/long before sending to Google. E.g. </w:t>
      </w:r>
    </w:p>
    <w:p w14:paraId="7938C724" w14:textId="77777777" w:rsidR="00575245" w:rsidRPr="007968AC" w:rsidRDefault="00575245" w:rsidP="00575245">
      <w:pPr>
        <w:pStyle w:val="BodyText2"/>
      </w:pPr>
      <w:r w:rsidRPr="007968AC">
        <w:t>435242.25551513943,5384476.123581034,465033.58728924673,5404063.112079085</w:t>
      </w:r>
    </w:p>
    <w:p w14:paraId="123CA831" w14:textId="77777777" w:rsidR="00575245" w:rsidRDefault="00575245" w:rsidP="00575245">
      <w:pPr>
        <w:pStyle w:val="BodyText2"/>
      </w:pPr>
      <w:r w:rsidRPr="007968AC">
        <w:t xml:space="preserve">Is converted to </w:t>
      </w:r>
    </w:p>
    <w:p w14:paraId="3C0D19DF" w14:textId="77777777" w:rsidR="00575245" w:rsidRDefault="00575245" w:rsidP="00575245">
      <w:pPr>
        <w:pStyle w:val="BodyText2"/>
      </w:pPr>
      <w:r w:rsidRPr="007968AC">
        <w:t>[[3.9098477042390378, 43.602046680885181], [3.9098477042390378, 43.474495952870477], [4.1774677909085991, 43.474495952870477], [4.1774677909085991, 43.602046680885181]]</w:t>
      </w:r>
    </w:p>
    <w:p w14:paraId="5DA65115" w14:textId="77777777" w:rsidR="00575245" w:rsidRDefault="00575245" w:rsidP="00575245">
      <w:pPr>
        <w:pStyle w:val="BodyText2"/>
      </w:pPr>
      <w:r>
        <w:rPr>
          <w:noProof/>
          <w:lang w:bidi="ar-SA"/>
        </w:rPr>
        <mc:AlternateContent>
          <mc:Choice Requires="wps">
            <w:drawing>
              <wp:anchor distT="0" distB="0" distL="114300" distR="114300" simplePos="0" relativeHeight="251718656" behindDoc="0" locked="0" layoutInCell="1" allowOverlap="1" wp14:anchorId="4D31BAD9" wp14:editId="07D9F073">
                <wp:simplePos x="0" y="0"/>
                <wp:positionH relativeFrom="column">
                  <wp:posOffset>2217370</wp:posOffset>
                </wp:positionH>
                <wp:positionV relativeFrom="paragraph">
                  <wp:posOffset>118437</wp:posOffset>
                </wp:positionV>
                <wp:extent cx="247402" cy="1962150"/>
                <wp:effectExtent l="0" t="317" r="19367" b="0"/>
                <wp:wrapNone/>
                <wp:docPr id="103" name="Arc 103"/>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2E1F3" id="Arc 103" o:spid="_x0000_s1026" style="position:absolute;margin-left:174.6pt;margin-top:9.35pt;width:19.5pt;height:154.5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508180FF" w14:textId="77777777" w:rsidR="00575245" w:rsidRDefault="00575245" w:rsidP="00575245">
      <w:pPr>
        <w:pStyle w:val="BodyText2"/>
      </w:pPr>
      <w:r>
        <w:t xml:space="preserve">The reason why was explained by Noel at the European Geosciences Conference – the difference is due to the geodesic world and the non-geodesic one. This Is described </w:t>
      </w:r>
      <w:hyperlink r:id="rId688" w:history="1">
        <w:r w:rsidRPr="00293F5B">
          <w:rPr>
            <w:rStyle w:val="Hyperlink"/>
          </w:rPr>
          <w:t>here</w:t>
        </w:r>
      </w:hyperlink>
      <w:r>
        <w:t xml:space="preserve"> in a really good post. Basically the map bounds will be different to the actual corners of the image:</w:t>
      </w:r>
    </w:p>
    <w:p w14:paraId="133EA5D5" w14:textId="77777777" w:rsidR="00575245" w:rsidRDefault="00575245" w:rsidP="00575245">
      <w:pPr>
        <w:pStyle w:val="BodyText2"/>
      </w:pPr>
      <w:r>
        <w:rPr>
          <w:noProof/>
          <w:lang w:bidi="ar-SA"/>
        </w:rPr>
        <mc:AlternateContent>
          <mc:Choice Requires="wps">
            <w:drawing>
              <wp:anchor distT="0" distB="0" distL="114300" distR="114300" simplePos="0" relativeHeight="251727872" behindDoc="0" locked="0" layoutInCell="1" allowOverlap="1" wp14:anchorId="4EEA288B" wp14:editId="08224241">
                <wp:simplePos x="0" y="0"/>
                <wp:positionH relativeFrom="column">
                  <wp:posOffset>3381944</wp:posOffset>
                </wp:positionH>
                <wp:positionV relativeFrom="paragraph">
                  <wp:posOffset>36583</wp:posOffset>
                </wp:positionV>
                <wp:extent cx="475013" cy="374073"/>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EEC1DDC" w14:textId="77777777" w:rsidR="006A7160" w:rsidRDefault="006A7160" w:rsidP="00575245">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A288B" id="Text Box 111" o:spid="_x0000_s1035" type="#_x0000_t202" style="position:absolute;margin-left:266.3pt;margin-top:2.9pt;width:37.4pt;height:29.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" fillcolor="white [3201]" strokecolor="white [3212]" strokeweight=".5pt">
                <v:fill opacity="0"/>
                <v:stroke opacity="0"/>
                <v:textbox>
                  <w:txbxContent>
                    <w:p w14:paraId="0EEC1DDC" w14:textId="77777777" w:rsidR="006A7160" w:rsidRDefault="006A7160" w:rsidP="00575245">
                      <w:pPr>
                        <w:pStyle w:val="BodyText2"/>
                      </w:pPr>
                      <w:r>
                        <w:t>122,5</w:t>
                      </w:r>
                    </w:p>
                  </w:txbxContent>
                </v:textbox>
              </v:shape>
            </w:pict>
          </mc:Fallback>
        </mc:AlternateContent>
      </w:r>
    </w:p>
    <w:p w14:paraId="656CA522" w14:textId="77777777" w:rsidR="00575245" w:rsidRDefault="00575245" w:rsidP="00575245">
      <w:pPr>
        <w:pStyle w:val="BodyText2"/>
      </w:pPr>
      <w:r>
        <w:rPr>
          <w:noProof/>
          <w:lang w:bidi="ar-SA"/>
        </w:rPr>
        <mc:AlternateContent>
          <mc:Choice Requires="wps">
            <w:drawing>
              <wp:anchor distT="0" distB="0" distL="114300" distR="114300" simplePos="0" relativeHeight="251725824" behindDoc="0" locked="0" layoutInCell="1" allowOverlap="1" wp14:anchorId="25545E5A" wp14:editId="30B47904">
                <wp:simplePos x="0" y="0"/>
                <wp:positionH relativeFrom="column">
                  <wp:posOffset>3263504</wp:posOffset>
                </wp:positionH>
                <wp:positionV relativeFrom="paragraph">
                  <wp:posOffset>59418</wp:posOffset>
                </wp:positionV>
                <wp:extent cx="475013" cy="374073"/>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3422C75" w14:textId="77777777" w:rsidR="006A7160" w:rsidRDefault="006A7160" w:rsidP="00575245">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45E5A" id="Text Box 112" o:spid="_x0000_s1036" type="#_x0000_t202" style="position:absolute;margin-left:256.95pt;margin-top:4.7pt;width:37.4pt;height:29.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i3dt+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13422C75" w14:textId="77777777" w:rsidR="006A7160" w:rsidRDefault="006A7160" w:rsidP="00575245">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23776" behindDoc="0" locked="0" layoutInCell="1" allowOverlap="1" wp14:anchorId="16934B86" wp14:editId="2BC50895">
                <wp:simplePos x="0" y="0"/>
                <wp:positionH relativeFrom="column">
                  <wp:posOffset>1026539</wp:posOffset>
                </wp:positionH>
                <wp:positionV relativeFrom="paragraph">
                  <wp:posOffset>60960</wp:posOffset>
                </wp:positionV>
                <wp:extent cx="475013" cy="374073"/>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CB04C6F" w14:textId="77777777" w:rsidR="006A7160" w:rsidRDefault="006A7160" w:rsidP="00575245">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4B86" id="Text Box 113" o:spid="_x0000_s1037" type="#_x0000_t202" style="position:absolute;margin-left:80.85pt;margin-top:4.8pt;width:37.4pt;height:29.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" fillcolor="white [3201]" strokecolor="white [3212]" strokeweight=".5pt">
                <v:fill opacity="0"/>
                <v:stroke opacity="0"/>
                <v:textbox>
                  <w:txbxContent>
                    <w:p w14:paraId="6CB04C6F" w14:textId="77777777" w:rsidR="006A7160" w:rsidRDefault="006A7160" w:rsidP="00575245">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22752" behindDoc="0" locked="0" layoutInCell="1" allowOverlap="1" wp14:anchorId="40E6F8BF" wp14:editId="77E18F33">
                <wp:simplePos x="0" y="0"/>
                <wp:positionH relativeFrom="column">
                  <wp:posOffset>3420094</wp:posOffset>
                </wp:positionH>
                <wp:positionV relativeFrom="paragraph">
                  <wp:posOffset>186714</wp:posOffset>
                </wp:positionV>
                <wp:extent cx="2636322" cy="932213"/>
                <wp:effectExtent l="0" t="0" r="12065" b="20320"/>
                <wp:wrapNone/>
                <wp:docPr id="114" name="Text Box 114"/>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271268D" w14:textId="77777777" w:rsidR="006A7160" w:rsidRPr="002D55E3" w:rsidRDefault="006A7160" w:rsidP="00575245">
                            <w:pPr>
                              <w:pStyle w:val="BodyText2"/>
                            </w:pPr>
                            <w:r>
                              <w:t>Image is shown in blue, but the map bounds are actually larger because of the shape of the world!</w:t>
                            </w:r>
                          </w:p>
                          <w:p w14:paraId="09E0BC2D" w14:textId="77777777" w:rsidR="006A7160" w:rsidRDefault="006A7160" w:rsidP="00575245">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6F8BF" id="Text Box 114" o:spid="_x0000_s1038" type="#_x0000_t202" style="position:absolute;margin-left:269.3pt;margin-top:14.7pt;width:207.6pt;height:7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" fillcolor="white [3201]" strokecolor="white [3212]" strokeweight=".5pt">
                <v:textbox>
                  <w:txbxContent>
                    <w:p w14:paraId="4271268D" w14:textId="77777777" w:rsidR="006A7160" w:rsidRPr="002D55E3" w:rsidRDefault="006A7160" w:rsidP="00575245">
                      <w:pPr>
                        <w:pStyle w:val="BodyText2"/>
                      </w:pPr>
                      <w:r>
                        <w:t>Image is shown in blue, but the map bounds are actually larger because of the shape of the world!</w:t>
                      </w:r>
                    </w:p>
                    <w:p w14:paraId="09E0BC2D" w14:textId="77777777" w:rsidR="006A7160" w:rsidRDefault="006A7160" w:rsidP="00575245">
                      <w:pPr>
                        <w:pStyle w:val="BodyText2"/>
                      </w:pPr>
                    </w:p>
                  </w:txbxContent>
                </v:textbox>
              </v:shape>
            </w:pict>
          </mc:Fallback>
        </mc:AlternateContent>
      </w:r>
      <w:r>
        <w:rPr>
          <w:noProof/>
          <w:lang w:bidi="ar-SA"/>
        </w:rPr>
        <mc:AlternateContent>
          <mc:Choice Requires="wps">
            <w:drawing>
              <wp:anchor distT="0" distB="0" distL="114300" distR="114300" simplePos="0" relativeHeight="251720704" behindDoc="0" locked="0" layoutInCell="1" allowOverlap="1" wp14:anchorId="233F933C" wp14:editId="59003A70">
                <wp:simplePos x="0" y="0"/>
                <wp:positionH relativeFrom="column">
                  <wp:posOffset>1074717</wp:posOffset>
                </wp:positionH>
                <wp:positionV relativeFrom="paragraph">
                  <wp:posOffset>126913</wp:posOffset>
                </wp:positionV>
                <wp:extent cx="2594758" cy="0"/>
                <wp:effectExtent l="0" t="0" r="34290" b="19050"/>
                <wp:wrapNone/>
                <wp:docPr id="115" name="Straight Connector 115"/>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A95716" id="Straight Connector 115"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AH58CboBAADHAwAADgAAAAAAAAAAAAAAAAAuAgAAZHJz&#10;L2Uyb0RvYy54bWxQSwECLQAUAAYACAAAACEAPduYHd4AAAAJAQAADwAAAAAAAAAAAAAAAAAUBAAA&#10;ZHJzL2Rvd25yZXYueG1sUEsFBgAAAAAEAAQA8wAAAB8FAAAAAA==&#10;" strokecolor="#5b9bd5 [3204]" strokeweight=".5pt">
                <v:stroke joinstyle="miter"/>
              </v:line>
            </w:pict>
          </mc:Fallback>
        </mc:AlternateContent>
      </w:r>
    </w:p>
    <w:p w14:paraId="1407F181" w14:textId="77777777" w:rsidR="00575245" w:rsidRDefault="00575245" w:rsidP="00575245">
      <w:pPr>
        <w:pStyle w:val="BodyText2"/>
      </w:pPr>
      <w:r>
        <w:rPr>
          <w:noProof/>
          <w:lang w:bidi="ar-SA"/>
        </w:rPr>
        <mc:AlternateContent>
          <mc:Choice Requires="wps">
            <w:drawing>
              <wp:anchor distT="0" distB="0" distL="114300" distR="114300" simplePos="0" relativeHeight="251719680" behindDoc="0" locked="0" layoutInCell="1" allowOverlap="1" wp14:anchorId="78CECC20" wp14:editId="3079E7FA">
                <wp:simplePos x="0" y="0"/>
                <wp:positionH relativeFrom="column">
                  <wp:posOffset>2203532</wp:posOffset>
                </wp:positionH>
                <wp:positionV relativeFrom="paragraph">
                  <wp:posOffset>67627</wp:posOffset>
                </wp:positionV>
                <wp:extent cx="247402" cy="1962150"/>
                <wp:effectExtent l="0" t="317" r="19367" b="0"/>
                <wp:wrapNone/>
                <wp:docPr id="116" name="Arc 116"/>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2C9667" id="Arc 116" o:spid="_x0000_s1026" style="position:absolute;margin-left:173.5pt;margin-top:5.3pt;width:19.5pt;height:154.5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17632" behindDoc="0" locked="0" layoutInCell="1" allowOverlap="1" wp14:anchorId="4FC54181" wp14:editId="5D6EC9FA">
                <wp:simplePos x="0" y="0"/>
                <wp:positionH relativeFrom="column">
                  <wp:posOffset>1347849</wp:posOffset>
                </wp:positionH>
                <wp:positionV relativeFrom="paragraph">
                  <wp:posOffset>61529</wp:posOffset>
                </wp:positionV>
                <wp:extent cx="1977242" cy="985652"/>
                <wp:effectExtent l="0" t="0" r="23495" b="24130"/>
                <wp:wrapNone/>
                <wp:docPr id="117" name="Rectangle 117"/>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5B96B8" id="Rectangle 117" o:spid="_x0000_s1026" style="position:absolute;margin-left:106.15pt;margin-top:4.85pt;width:155.7pt;height:77.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zS/+XHYCAAA9BQAADgAAAAAA&#10;AAAAAAAAAAAuAgAAZHJzL2Uyb0RvYy54bWxQSwECLQAUAAYACAAAACEANpOsJNwAAAAJAQAADwAA&#10;AAAAAAAAAAAAAADQBAAAZHJzL2Rvd25yZXYueG1sUEsFBgAAAAAEAAQA8wAAANkFAAAAAA==&#10;" fillcolor="#5b9bd5 [3204]" strokecolor="#1f4d78 [1604]" strokeweight="1pt"/>
            </w:pict>
          </mc:Fallback>
        </mc:AlternateContent>
      </w:r>
    </w:p>
    <w:p w14:paraId="0FC8A7C6" w14:textId="77777777" w:rsidR="00575245" w:rsidRDefault="00575245" w:rsidP="00575245">
      <w:pPr>
        <w:pStyle w:val="BodyText2"/>
      </w:pPr>
    </w:p>
    <w:p w14:paraId="1FD91C77" w14:textId="77777777" w:rsidR="00575245" w:rsidRDefault="00575245" w:rsidP="00575245">
      <w:pPr>
        <w:pStyle w:val="BodyText2"/>
      </w:pPr>
    </w:p>
    <w:p w14:paraId="6725CA49" w14:textId="77777777" w:rsidR="00575245" w:rsidRDefault="00575245" w:rsidP="00575245">
      <w:pPr>
        <w:pStyle w:val="BodyText2"/>
      </w:pPr>
    </w:p>
    <w:p w14:paraId="2FCE302E" w14:textId="77777777" w:rsidR="00575245" w:rsidRDefault="00575245" w:rsidP="00575245">
      <w:pPr>
        <w:pStyle w:val="BodyText2"/>
      </w:pPr>
      <w:r>
        <w:rPr>
          <w:noProof/>
          <w:lang w:bidi="ar-SA"/>
        </w:rPr>
        <mc:AlternateContent>
          <mc:Choice Requires="wps">
            <w:drawing>
              <wp:anchor distT="0" distB="0" distL="114300" distR="114300" simplePos="0" relativeHeight="251726848" behindDoc="0" locked="0" layoutInCell="1" allowOverlap="1" wp14:anchorId="7E476D09" wp14:editId="152EDDB8">
                <wp:simplePos x="0" y="0"/>
                <wp:positionH relativeFrom="column">
                  <wp:posOffset>3227565</wp:posOffset>
                </wp:positionH>
                <wp:positionV relativeFrom="paragraph">
                  <wp:posOffset>129252</wp:posOffset>
                </wp:positionV>
                <wp:extent cx="475013" cy="374073"/>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9FD2BB" w14:textId="77777777" w:rsidR="006A7160" w:rsidRDefault="006A7160" w:rsidP="00575245">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76D09" id="Text Box 118" o:spid="_x0000_s1039" type="#_x0000_t202" style="position:absolute;margin-left:254.15pt;margin-top:10.2pt;width:37.4pt;height:29.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" fillcolor="white [3201]" strokecolor="white [3212]" strokeweight=".5pt">
                <v:fill opacity="0"/>
                <v:stroke opacity="0"/>
                <v:textbox>
                  <w:txbxContent>
                    <w:p w14:paraId="0D9FD2BB" w14:textId="77777777" w:rsidR="006A7160" w:rsidRDefault="006A7160" w:rsidP="00575245">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24800" behindDoc="0" locked="0" layoutInCell="1" allowOverlap="1" wp14:anchorId="41FCA19A" wp14:editId="13D06EE9">
                <wp:simplePos x="0" y="0"/>
                <wp:positionH relativeFrom="column">
                  <wp:posOffset>1036691</wp:posOffset>
                </wp:positionH>
                <wp:positionV relativeFrom="paragraph">
                  <wp:posOffset>129029</wp:posOffset>
                </wp:positionV>
                <wp:extent cx="475013" cy="374073"/>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4764153E" w14:textId="77777777" w:rsidR="006A7160" w:rsidRDefault="006A7160" w:rsidP="00575245">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CA19A" id="Text Box 119" o:spid="_x0000_s1040" type="#_x0000_t202" style="position:absolute;margin-left:81.65pt;margin-top:10.15pt;width:37.4pt;height:29.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" fillcolor="white [3201]" strokecolor="white [3212]" strokeweight=".5pt">
                <v:fill opacity="0"/>
                <v:stroke opacity="0"/>
                <v:textbox>
                  <w:txbxContent>
                    <w:p w14:paraId="4764153E" w14:textId="77777777" w:rsidR="006A7160" w:rsidRDefault="006A7160" w:rsidP="00575245">
                      <w:pPr>
                        <w:pStyle w:val="BodyText2"/>
                      </w:pPr>
                      <w:r>
                        <w:t>120,2</w:t>
                      </w:r>
                    </w:p>
                  </w:txbxContent>
                </v:textbox>
              </v:shape>
            </w:pict>
          </mc:Fallback>
        </mc:AlternateContent>
      </w:r>
    </w:p>
    <w:p w14:paraId="141B3080" w14:textId="77777777" w:rsidR="00575245" w:rsidRDefault="00575245" w:rsidP="00575245">
      <w:pPr>
        <w:pStyle w:val="BodyText2"/>
      </w:pPr>
      <w:r>
        <w:rPr>
          <w:noProof/>
          <w:lang w:bidi="ar-SA"/>
        </w:rPr>
        <mc:AlternateContent>
          <mc:Choice Requires="wps">
            <w:drawing>
              <wp:anchor distT="0" distB="0" distL="114300" distR="114300" simplePos="0" relativeHeight="251721728" behindDoc="0" locked="0" layoutInCell="1" allowOverlap="1" wp14:anchorId="3E3B8B94" wp14:editId="0D6689AE">
                <wp:simplePos x="0" y="0"/>
                <wp:positionH relativeFrom="column">
                  <wp:posOffset>1060566</wp:posOffset>
                </wp:positionH>
                <wp:positionV relativeFrom="paragraph">
                  <wp:posOffset>99571</wp:posOffset>
                </wp:positionV>
                <wp:extent cx="2594758" cy="0"/>
                <wp:effectExtent l="0" t="0" r="34290" b="19050"/>
                <wp:wrapNone/>
                <wp:docPr id="120" name="Straight Connector 120"/>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6972CC" id="Straight Connector 120"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CZHTdi6AQAAxwMAAA4AAAAAAAAAAAAAAAAALgIAAGRy&#10;cy9lMm9Eb2MueG1sUEsBAi0AFAAGAAgAAAAhABrNWbLfAAAACQEAAA8AAAAAAAAAAAAAAAAAFAQA&#10;AGRycy9kb3ducmV2LnhtbFBLBQYAAAAABAAEAPMAAAAgBQAAAAA=&#10;" strokecolor="#5b9bd5 [3204]" strokeweight=".5pt">
                <v:stroke joinstyle="miter"/>
              </v:line>
            </w:pict>
          </mc:Fallback>
        </mc:AlternateContent>
      </w:r>
    </w:p>
    <w:p w14:paraId="72206587" w14:textId="77777777" w:rsidR="00575245" w:rsidRDefault="00575245" w:rsidP="00575245">
      <w:pPr>
        <w:pStyle w:val="BodyText2"/>
      </w:pPr>
    </w:p>
    <w:p w14:paraId="5FE3F3BD" w14:textId="77777777" w:rsidR="00575245" w:rsidRDefault="00575245" w:rsidP="00575245">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70A71B3" w14:textId="77777777" w:rsidR="00575245" w:rsidRDefault="00575245" w:rsidP="00575245">
      <w:pPr>
        <w:pStyle w:val="BodyText2"/>
      </w:pPr>
      <w:r>
        <w:rPr>
          <w:noProof/>
          <w:lang w:bidi="ar-SA"/>
        </w:rPr>
        <w:lastRenderedPageBreak/>
        <w:drawing>
          <wp:inline distT="0" distB="0" distL="0" distR="0" wp14:anchorId="31BC94AE" wp14:editId="2AA0A118">
            <wp:extent cx="2651760" cy="2898648"/>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6F50CCF0" wp14:editId="09D30E60">
            <wp:extent cx="2980944" cy="29718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6B8CA46" w14:textId="77777777" w:rsidR="00575245" w:rsidRDefault="00575245" w:rsidP="00575245">
      <w:pPr>
        <w:pStyle w:val="BodyText2"/>
      </w:pPr>
    </w:p>
    <w:p w14:paraId="2A34CF00" w14:textId="77777777" w:rsidR="00575245" w:rsidRDefault="00575245" w:rsidP="00575245">
      <w:pPr>
        <w:pStyle w:val="BodyText2"/>
      </w:pPr>
      <w:r>
        <w:t>The request for this scene included the following information:</w:t>
      </w:r>
    </w:p>
    <w:p w14:paraId="46F5F84F" w14:textId="77777777" w:rsidR="00575245" w:rsidRDefault="00575245" w:rsidP="00575245">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6543C936" w14:textId="77777777" w:rsidR="00575245" w:rsidRDefault="00575245" w:rsidP="00575245">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748B06A3" w14:textId="77777777" w:rsidR="00575245" w:rsidRDefault="00575245" w:rsidP="00575245">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148A9C3F" w14:textId="77777777" w:rsidR="00575245" w:rsidRDefault="00575245" w:rsidP="00575245">
      <w:pPr>
        <w:pStyle w:val="BodyText2"/>
      </w:pPr>
      <w:r>
        <w:t xml:space="preserve">Miny =     </w:t>
      </w:r>
      <w:r w:rsidRPr="00FE082C">
        <w:t>-1409020.3025</w:t>
      </w:r>
      <w:r>
        <w:tab/>
        <w:t xml:space="preserve">maxy = </w:t>
      </w:r>
      <w:r w:rsidRPr="00FE082C">
        <w:t>-1405020.3025</w:t>
      </w:r>
    </w:p>
    <w:p w14:paraId="2498C846" w14:textId="77777777" w:rsidR="00575245" w:rsidRDefault="00575245" w:rsidP="00575245">
      <w:pPr>
        <w:pStyle w:val="BodyText2"/>
        <w:rPr>
          <w:lang w:bidi="ar-SA"/>
        </w:rPr>
      </w:pPr>
      <w:r>
        <w:rPr>
          <w:lang w:bidi="ar-SA"/>
        </w:rPr>
        <w:t>u'{"x":-69.056288863782356,"y":-12.555729692922133,"spatialReference":{"wkid":4326}}'</w:t>
      </w:r>
    </w:p>
    <w:p w14:paraId="1447DF6D" w14:textId="77777777" w:rsidR="00575245" w:rsidRDefault="00575245" w:rsidP="00575245">
      <w:pPr>
        <w:pStyle w:val="BodyText2"/>
        <w:rPr>
          <w:lang w:bidi="ar-SA"/>
        </w:rPr>
      </w:pPr>
      <w:r>
        <w:rPr>
          <w:lang w:bidi="ar-SA"/>
        </w:rPr>
        <w:t>u'{"x":-69.020356252417571,"y":-12.555729692922133,"spatialReference":{"wkid":4326}}'</w:t>
      </w:r>
    </w:p>
    <w:p w14:paraId="245322B4" w14:textId="77777777" w:rsidR="00575245" w:rsidRDefault="00575245" w:rsidP="00575245">
      <w:pPr>
        <w:pStyle w:val="BodyText2"/>
        <w:rPr>
          <w:lang w:bidi="ar-SA"/>
        </w:rPr>
      </w:pPr>
      <w:r>
        <w:rPr>
          <w:lang w:bidi="ar-SA"/>
        </w:rPr>
        <w:t>u'{"x":-69.020356252417571,"y":-12.520654020419975,"spatialReference":{"wkid":4326}}'</w:t>
      </w:r>
    </w:p>
    <w:p w14:paraId="24671F85" w14:textId="77777777" w:rsidR="00575245" w:rsidRDefault="00575245" w:rsidP="00575245">
      <w:pPr>
        <w:pStyle w:val="BodyText2"/>
      </w:pPr>
      <w:r>
        <w:rPr>
          <w:lang w:bidi="ar-SA"/>
        </w:rPr>
        <w:t>u'{"x":-69.056288863782356,"y":-12.520654020419975,"spatialReference":{"wkid":4326}}'</w:t>
      </w:r>
    </w:p>
    <w:p w14:paraId="2330F9C6" w14:textId="77777777" w:rsidR="00575245" w:rsidRDefault="00575245" w:rsidP="00575245">
      <w:pPr>
        <w:pStyle w:val="BodyText2"/>
      </w:pPr>
      <w:r>
        <w:t xml:space="preserve">Here is the link to get the image : </w:t>
      </w:r>
      <w:hyperlink r:id="rId691" w:history="1">
        <w:r w:rsidRPr="0099552E">
          <w:rPr>
            <w:rStyle w:val="Hyperlink"/>
          </w:rPr>
          <w:t>here</w:t>
        </w:r>
      </w:hyperlink>
      <w:r>
        <w:t xml:space="preserve"> and the parameters for the bbox are:</w:t>
      </w:r>
    </w:p>
    <w:p w14:paraId="28EAED35" w14:textId="77777777" w:rsidR="00575245" w:rsidRDefault="00575245" w:rsidP="00575245">
      <w:pPr>
        <w:pStyle w:val="BodyText2"/>
      </w:pPr>
      <w:r w:rsidRPr="0099552E">
        <w:t>BBOX:-7687310.91238946,-1409020.3025013,-7683310.91238946,-1405020.3025013</w:t>
      </w:r>
      <w:r>
        <w:t xml:space="preserve"> </w:t>
      </w:r>
    </w:p>
    <w:p w14:paraId="579AE0A5" w14:textId="77777777" w:rsidR="00575245" w:rsidRDefault="00575245" w:rsidP="00575245">
      <w:pPr>
        <w:pStyle w:val="BodyText2"/>
      </w:pPr>
      <w:r>
        <w:t>Looks OK in GEE – see above right.</w:t>
      </w:r>
    </w:p>
    <w:p w14:paraId="6BA90456" w14:textId="77777777" w:rsidR="00575245" w:rsidRDefault="00575245" w:rsidP="00575245">
      <w:pPr>
        <w:pStyle w:val="BodyText2"/>
      </w:pPr>
      <w:r>
        <w:t>There are some potential solutions described in the 2</w:t>
      </w:r>
      <w:r w:rsidRPr="00AB5191">
        <w:rPr>
          <w:vertAlign w:val="superscript"/>
        </w:rPr>
        <w:t>nd</w:t>
      </w:r>
      <w:r>
        <w:t xml:space="preserve"> post </w:t>
      </w:r>
      <w:hyperlink r:id="rId692" w:anchor="inbox/14696b2fb3fd2b09" w:history="1">
        <w:r w:rsidRPr="00AB5191">
          <w:rPr>
            <w:rStyle w:val="Hyperlink"/>
          </w:rPr>
          <w:t>here</w:t>
        </w:r>
      </w:hyperlink>
      <w:r>
        <w:t xml:space="preserve">. None work in our case. </w:t>
      </w:r>
    </w:p>
    <w:p w14:paraId="3A672BA4" w14:textId="16C4E855" w:rsidR="00D81CA6" w:rsidRDefault="00D81CA6" w:rsidP="00575245">
      <w:pPr>
        <w:pStyle w:val="BodyText2"/>
      </w:pPr>
      <w:r>
        <w:t>Update July 2016 – Noel said that you can create the image using the same projection as the map (i.e. 3857) and this works! See the playground project called ‘getThumbUrl issues’</w:t>
      </w:r>
      <w:r w:rsidR="007E3D86">
        <w:t>.</w:t>
      </w:r>
    </w:p>
    <w:p w14:paraId="4379236B" w14:textId="77777777" w:rsidR="00575245" w:rsidRDefault="00575245" w:rsidP="00575245">
      <w:pPr>
        <w:pStyle w:val="Heading6"/>
      </w:pPr>
      <w:r>
        <w:t>Image registration issues</w:t>
      </w:r>
    </w:p>
    <w:p w14:paraId="195097B1" w14:textId="77777777" w:rsidR="00575245" w:rsidRDefault="00575245" w:rsidP="00575245">
      <w:pPr>
        <w:pStyle w:val="BodyText2"/>
      </w:pPr>
      <w:r>
        <w:t>The following image is of water detection over 30 years and there are a couple of detections where the registration seems to be an issue:</w:t>
      </w:r>
    </w:p>
    <w:p w14:paraId="43D81048" w14:textId="77777777" w:rsidR="00575245" w:rsidRDefault="00575245" w:rsidP="00575245">
      <w:pPr>
        <w:pStyle w:val="BodyText2"/>
      </w:pPr>
      <w:r>
        <w:rPr>
          <w:noProof/>
          <w:lang w:bidi="ar-SA"/>
        </w:rPr>
        <w:lastRenderedPageBreak/>
        <w:drawing>
          <wp:inline distT="0" distB="0" distL="0" distR="0" wp14:anchorId="18F461CF" wp14:editId="7258FFB6">
            <wp:extent cx="3235218" cy="2768600"/>
            <wp:effectExtent l="0" t="0" r="381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3">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12B4C2E8" w14:textId="1ACD05AC" w:rsidR="007E3D86" w:rsidRPr="009F1F5E" w:rsidRDefault="00D81CA6" w:rsidP="00575245">
      <w:pPr>
        <w:pStyle w:val="BodyText2"/>
      </w:pPr>
      <w:r>
        <w:t>This is where the Landsat scene was misregistered.</w:t>
      </w:r>
      <w:r w:rsidR="007E3D86">
        <w:t xml:space="preserve"> This can also be seen in the roadless validation tool with 3 images with t</w:t>
      </w:r>
      <w:r w:rsidR="002703D9">
        <w:t xml:space="preserve">otally different registrations. See </w:t>
      </w:r>
      <w:hyperlink r:id="rId694" w:history="1">
        <w:r w:rsidR="002703D9" w:rsidRPr="002703D9">
          <w:rPr>
            <w:rStyle w:val="Hyperlink"/>
          </w:rPr>
          <w:t>here</w:t>
        </w:r>
      </w:hyperlink>
      <w:r w:rsidR="002703D9">
        <w:t>.</w:t>
      </w:r>
    </w:p>
    <w:p w14:paraId="2EF25B20" w14:textId="77777777" w:rsidR="00611851" w:rsidRDefault="00611851" w:rsidP="00611851">
      <w:pPr>
        <w:pStyle w:val="Heading6"/>
      </w:pPr>
      <w:bookmarkStart w:id="123" w:name="_Ref396310427"/>
      <w:r>
        <w:t>Weird changes to water detection</w:t>
      </w:r>
      <w:bookmarkEnd w:id="123"/>
    </w:p>
    <w:p w14:paraId="229EBA03" w14:textId="77777777" w:rsidR="00611851" w:rsidRDefault="00611851" w:rsidP="00611851">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3E52C155" w14:textId="77777777" w:rsidR="00611851" w:rsidRPr="00DF1640" w:rsidRDefault="00611851" w:rsidP="00611851">
      <w:pPr>
        <w:pStyle w:val="BodyText2"/>
      </w:pPr>
      <w:r>
        <w:rPr>
          <w:noProof/>
          <w:lang w:bidi="ar-SA"/>
        </w:rPr>
        <w:drawing>
          <wp:inline distT="0" distB="0" distL="0" distR="0" wp14:anchorId="07CFB538" wp14:editId="4667E8EE">
            <wp:extent cx="2075688" cy="1444752"/>
            <wp:effectExtent l="152400" t="152400" r="363220" b="3651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5">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1B5FC629" wp14:editId="4441C240">
            <wp:extent cx="2075688" cy="1444752"/>
            <wp:effectExtent l="152400" t="152400" r="363220" b="3651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6">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52F56FB9" w14:textId="77777777" w:rsidR="00575245" w:rsidRDefault="00575245" w:rsidP="00575245">
      <w:pPr>
        <w:pStyle w:val="Heading5"/>
      </w:pPr>
      <w:r>
        <w:t>Errors</w:t>
      </w:r>
    </w:p>
    <w:p w14:paraId="2CCBF6AE" w14:textId="77777777" w:rsidR="00575245" w:rsidRDefault="00575245" w:rsidP="00575245">
      <w:pPr>
        <w:pStyle w:val="GoogleEarthEngineError"/>
      </w:pPr>
      <w:r>
        <w:t>Quota exceeded: Too many concurrent aggregations.</w:t>
      </w:r>
    </w:p>
    <w:p w14:paraId="27C34F53" w14:textId="77777777" w:rsidR="00575245" w:rsidRDefault="00575245" w:rsidP="00575245">
      <w:pPr>
        <w:pStyle w:val="BodyText2"/>
      </w:pPr>
      <w:r>
        <w:t>This will be reported in Javascript but not in Python. When this errors occurs it appears that you are temporarily locked out from doing any more calls.</w:t>
      </w:r>
    </w:p>
    <w:p w14:paraId="0AC6DC07" w14:textId="77777777" w:rsidR="00575245" w:rsidRDefault="00575245" w:rsidP="00575245">
      <w:pPr>
        <w:pStyle w:val="Heading5"/>
      </w:pPr>
      <w:r>
        <w:t>Performance</w:t>
      </w:r>
    </w:p>
    <w:p w14:paraId="09F3A6DA" w14:textId="77777777" w:rsidR="00575245" w:rsidRDefault="00575245" w:rsidP="00575245">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6354B669" w14:textId="77777777" w:rsidR="00575245" w:rsidRDefault="00575245" w:rsidP="00575245">
      <w:pPr>
        <w:pStyle w:val="BodyText2"/>
      </w:pPr>
      <w:r>
        <w:t>These also return 502 errors:</w:t>
      </w:r>
    </w:p>
    <w:p w14:paraId="43E6C358" w14:textId="77777777" w:rsidR="00575245" w:rsidRDefault="00575245" w:rsidP="00575245">
      <w:pPr>
        <w:pStyle w:val="Code"/>
      </w:pPr>
      <w:r>
        <w:t>import sys</w:t>
      </w:r>
    </w:p>
    <w:p w14:paraId="06E0E1B6" w14:textId="77777777" w:rsidR="00575245" w:rsidRDefault="00575245" w:rsidP="00575245">
      <w:pPr>
        <w:pStyle w:val="Code"/>
      </w:pPr>
      <w:r>
        <w:t xml:space="preserve">sys.path.insert(0,r"E:\cottaan\Aptana Studio 3\Aptana Studio Workspaces\Python Workspace\earthengine-api\python\ee") </w:t>
      </w:r>
    </w:p>
    <w:p w14:paraId="7C3FB551" w14:textId="77777777" w:rsidR="00575245" w:rsidRDefault="00575245" w:rsidP="00575245">
      <w:pPr>
        <w:pStyle w:val="Code"/>
      </w:pPr>
      <w:r>
        <w:t>import oauth2client.client, config,ee</w:t>
      </w:r>
    </w:p>
    <w:p w14:paraId="331BD917" w14:textId="77777777" w:rsidR="00575245" w:rsidRDefault="00575245" w:rsidP="00575245">
      <w:pPr>
        <w:pStyle w:val="Code"/>
      </w:pPr>
      <w:r>
        <w:t>ee.Initialize(ee.ServiceAccountCredentials("382559870932@developer.gserviceaccount.com",r"</w:t>
      </w:r>
      <w:r w:rsidRPr="00483908">
        <w:t>E:\cottaan\My Documents\Downloads\Google Earth Engine Python API Private Key.pem</w:t>
      </w:r>
      <w:r>
        <w:t xml:space="preserve">")) </w:t>
      </w:r>
    </w:p>
    <w:p w14:paraId="4E641A27" w14:textId="77777777" w:rsidR="00575245" w:rsidRDefault="00575245" w:rsidP="00575245">
      <w:pPr>
        <w:pStyle w:val="Code"/>
      </w:pPr>
      <w:r w:rsidRPr="00020904">
        <w:lastRenderedPageBreak/>
        <w:t>image = ee.Image("LANDSAT/LC8_L1T_TOA/LC82040512013187LGN00")</w:t>
      </w:r>
    </w:p>
    <w:p w14:paraId="714C18FD" w14:textId="77777777" w:rsidR="00575245" w:rsidRDefault="00575245" w:rsidP="00575245">
      <w:pPr>
        <w:pStyle w:val="Code"/>
      </w:pPr>
      <w:r>
        <w:t>ic = ee.ImageCollection(image)</w:t>
      </w:r>
    </w:p>
    <w:p w14:paraId="0F67A56A" w14:textId="77777777" w:rsidR="00575245" w:rsidRDefault="00575245" w:rsidP="00575245">
      <w:pPr>
        <w:pStyle w:val="Code"/>
      </w:pPr>
      <w:r w:rsidRPr="00020904">
        <w:t>ic.getRegion(ee.Geometry.MultiPoint([[-16.395744644479109,12.572725360369112]]),0.01).getInfo()</w:t>
      </w:r>
      <w:r>
        <w:t xml:space="preserve">     #OK</w:t>
      </w:r>
    </w:p>
    <w:p w14:paraId="16417E98" w14:textId="77777777" w:rsidR="00575245" w:rsidRDefault="00575245" w:rsidP="00575245">
      <w:pPr>
        <w:pStyle w:val="Code"/>
      </w:pPr>
      <w:r w:rsidRPr="00020904">
        <w:t>ic.getRegion(ee.Geometry.MultiPoint([[-14.97868094003816,13.630049546468509]]),0.01).getInfo()</w:t>
      </w:r>
      <w:r>
        <w:t xml:space="preserve">        #OK</w:t>
      </w:r>
    </w:p>
    <w:p w14:paraId="69A251B3" w14:textId="77777777" w:rsidR="00575245" w:rsidRDefault="00575245" w:rsidP="00575245">
      <w:pPr>
        <w:pStyle w:val="Code"/>
      </w:pPr>
      <w:r w:rsidRPr="00020904">
        <w:t>ic.getRegion(ee.Geometry.MultiPoint([[-16.395744644479109,12.572725360369112],[-14.97868094003816,13.630049546468509]]),0.01).getInfo()</w:t>
      </w:r>
      <w:r>
        <w:t xml:space="preserve">     #502 errors !!! Now it WORKS!!</w:t>
      </w:r>
    </w:p>
    <w:p w14:paraId="3689E3AC" w14:textId="30D55027" w:rsidR="00627F89" w:rsidRDefault="00627F89" w:rsidP="00627F89">
      <w:pPr>
        <w:pStyle w:val="Heading5"/>
      </w:pPr>
      <w:r>
        <w:t>system:id</w:t>
      </w:r>
    </w:p>
    <w:p w14:paraId="62F01EAA" w14:textId="205C1D87" w:rsidR="00627F89" w:rsidRPr="00627F89" w:rsidRDefault="00627F89" w:rsidP="00627F89">
      <w:pPr>
        <w:pStyle w:val="BodyText2"/>
      </w:pPr>
      <w:r>
        <w:t>The ability to get the system:id property seems to vary between Python and javascript. In a mapped function in Python you cannot get the system:id property reliably so you need to use another method.</w:t>
      </w:r>
      <w:r w:rsidR="00EC660A">
        <w:t xml:space="preserve"> It appear to affect only Sentinel 2 images.</w:t>
      </w:r>
    </w:p>
    <w:p w14:paraId="43A2F94D" w14:textId="0390443B" w:rsidR="00317E38" w:rsidRDefault="00317E38" w:rsidP="00317E38">
      <w:pPr>
        <w:pStyle w:val="Heading4"/>
      </w:pPr>
      <w:r>
        <w:t>Javascript Playground</w:t>
      </w:r>
    </w:p>
    <w:p w14:paraId="5E42CF4B" w14:textId="77777777" w:rsidR="00317E38" w:rsidRDefault="00317E38" w:rsidP="00317E38">
      <w:pPr>
        <w:pStyle w:val="BodyText2"/>
      </w:pPr>
      <w:r>
        <w:t xml:space="preserve">Granted access on 27/6/2013 to the Javascript API which is available </w:t>
      </w:r>
      <w:hyperlink r:id="rId697" w:history="1">
        <w:r w:rsidRPr="00F511FB">
          <w:rPr>
            <w:rStyle w:val="Hyperlink"/>
          </w:rPr>
          <w:t>here</w:t>
        </w:r>
      </w:hyperlink>
    </w:p>
    <w:p w14:paraId="441765A9" w14:textId="77777777" w:rsidR="00317E38" w:rsidRDefault="00317E38" w:rsidP="00324C76">
      <w:pPr>
        <w:pStyle w:val="Heading5"/>
      </w:pPr>
      <w:r>
        <w:t>Adding Google Fusion Tables to the Map</w:t>
      </w:r>
    </w:p>
    <w:p w14:paraId="50A3D012" w14:textId="77777777" w:rsidR="00317E38" w:rsidRDefault="00317E38" w:rsidP="00317E38">
      <w:pPr>
        <w:pStyle w:val="BodyText2"/>
      </w:pPr>
      <w:r>
        <w:t xml:space="preserve">You can clip raster data using data from Google Fusion Tables – I created a MalaysiaWDPA Fusion table to test this. You can view your Fusion Tables using </w:t>
      </w:r>
      <w:hyperlink r:id="rId698" w:history="1">
        <w:r w:rsidRPr="00C00639">
          <w:rPr>
            <w:rStyle w:val="Hyperlink"/>
          </w:rPr>
          <w:t>Google Drive</w:t>
        </w:r>
      </w:hyperlink>
      <w:r>
        <w:t xml:space="preserve"> and selecting type ‘Tables’ in the search box at the top:</w:t>
      </w:r>
    </w:p>
    <w:p w14:paraId="37722DEA" w14:textId="77777777" w:rsidR="00317E38" w:rsidRDefault="00317E38" w:rsidP="00317E38">
      <w:pPr>
        <w:pStyle w:val="ListBullet3"/>
      </w:pPr>
      <w:r>
        <w:t>Created a shapefile with the non-point features in ArcGIS</w:t>
      </w:r>
    </w:p>
    <w:p w14:paraId="325828A6" w14:textId="77777777" w:rsidR="00317E38" w:rsidRDefault="00317E38" w:rsidP="00317E38">
      <w:pPr>
        <w:pStyle w:val="ListBullet3"/>
      </w:pPr>
      <w:r>
        <w:t>Exported as KMZ and unzipped (LayerToKML)</w:t>
      </w:r>
    </w:p>
    <w:p w14:paraId="7B1C3C72" w14:textId="77777777" w:rsidR="00317E38" w:rsidRDefault="00317E38" w:rsidP="00317E38">
      <w:pPr>
        <w:pStyle w:val="ListBullet3"/>
      </w:pPr>
      <w:r>
        <w:t>Created a new Fusion Table by importing this kml file – this had description, name, geometry</w:t>
      </w:r>
    </w:p>
    <w:p w14:paraId="0547E0F2" w14:textId="77777777" w:rsidR="00317E38" w:rsidRDefault="00317E38" w:rsidP="00317E38">
      <w:pPr>
        <w:pStyle w:val="ListBullet3"/>
      </w:pPr>
      <w:r>
        <w:t xml:space="preserve">This had docid </w:t>
      </w:r>
      <w:r w:rsidRPr="008D75BD">
        <w:t>1AuX7CDT8jwO-z84u4eyLFBF8zE7FbXe-8vjqKes</w:t>
      </w:r>
    </w:p>
    <w:p w14:paraId="318D5D63" w14:textId="77777777" w:rsidR="00317E38" w:rsidRDefault="00317E38" w:rsidP="00317E38">
      <w:pPr>
        <w:pStyle w:val="ListBullet3"/>
      </w:pPr>
      <w:r>
        <w:t>Shared this Google Fusion Table</w:t>
      </w:r>
    </w:p>
    <w:p w14:paraId="17445EA8" w14:textId="77777777" w:rsidR="00317E38" w:rsidRDefault="00317E38" w:rsidP="00317E38">
      <w:pPr>
        <w:pStyle w:val="ListBullet3"/>
      </w:pPr>
      <w:r>
        <w:t xml:space="preserve">But the clip doesn’t find the Fusion Table because you need a Google Enterprise API account </w:t>
      </w:r>
    </w:p>
    <w:p w14:paraId="34F015A5" w14:textId="77777777" w:rsidR="00317E38" w:rsidRDefault="00317E38" w:rsidP="00317E38">
      <w:pPr>
        <w:pStyle w:val="BodyText2"/>
      </w:pPr>
      <w:r>
        <w:t xml:space="preserve">But it looks like you can use </w:t>
      </w:r>
      <w:hyperlink r:id="rId699" w:anchor="map:id=3" w:history="1">
        <w:r w:rsidRPr="00DD575C">
          <w:rPr>
            <w:rStyle w:val="Hyperlink"/>
          </w:rPr>
          <w:t>point</w:t>
        </w:r>
      </w:hyperlink>
      <w:r>
        <w:t xml:space="preserve"> data!</w:t>
      </w:r>
    </w:p>
    <w:p w14:paraId="797B20C5" w14:textId="77777777" w:rsidR="00317E38" w:rsidRDefault="00317E38" w:rsidP="00397DAF">
      <w:pPr>
        <w:pStyle w:val="Code"/>
      </w:pPr>
      <w:r>
        <w:t>var stationary = ee.FeatureCollection("ft:1CwYznUQU5xrGNaxptfAuYyIrFd-ppC3MWvtb2Cw")</w:t>
      </w:r>
    </w:p>
    <w:p w14:paraId="03A530DD" w14:textId="77777777" w:rsidR="00317E38" w:rsidRDefault="00317E38" w:rsidP="00397DAF">
      <w:pPr>
        <w:pStyle w:val="Code"/>
      </w:pPr>
      <w:r>
        <w:t xml:space="preserve">      .filter(ee.Filter.eq("speed_over",0.0));</w:t>
      </w:r>
    </w:p>
    <w:p w14:paraId="7350352C" w14:textId="77777777" w:rsidR="00317E38" w:rsidRDefault="00317E38" w:rsidP="00397DAF">
      <w:pPr>
        <w:pStyle w:val="Code"/>
      </w:pPr>
      <w:r>
        <w:t>addToMap(stationary,{palette:"fd0000"},"Stationary Presences")</w:t>
      </w:r>
    </w:p>
    <w:p w14:paraId="6714BD3D" w14:textId="77777777" w:rsidR="00317E38" w:rsidRDefault="00317E38" w:rsidP="00317E38">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21ACA880" w14:textId="77777777" w:rsidR="00317E38" w:rsidRDefault="00317E38" w:rsidP="00397DAF">
      <w:pPr>
        <w:pStyle w:val="Code"/>
      </w:pPr>
      <w:r w:rsidRPr="0087695E">
        <w:t>&lt;Polygon&gt;&lt;outerBoundaryIs&gt;&lt;LinearRing&gt;&lt;coordinates&gt;102.57274,4.94351,0.0 102.57263,4.9444,0.0 102.5723,4.94497,0.</w:t>
      </w:r>
    </w:p>
    <w:p w14:paraId="77C8FA15" w14:textId="77777777" w:rsidR="00317E38" w:rsidRDefault="00317E38" w:rsidP="00397DAF">
      <w:pPr>
        <w:pStyle w:val="Code"/>
      </w:pPr>
      <w:r>
        <w:t>..</w:t>
      </w:r>
    </w:p>
    <w:p w14:paraId="742EF1AF" w14:textId="77777777" w:rsidR="00317E38" w:rsidRDefault="00317E38" w:rsidP="00397DAF">
      <w:pPr>
        <w:pStyle w:val="Code"/>
      </w:pPr>
      <w:r>
        <w:t xml:space="preserve">.. </w:t>
      </w:r>
      <w:r w:rsidRPr="0087695E">
        <w:t xml:space="preserve"> 102.57421,4.94087,0.0 102.57351,4.94133,0.0 102.57348,4.9419,0.0 102.57303,4.94281,0.0 102.57274,4.94351,0.0&lt;/coordinates&gt;&lt;/LinearRing&gt;&lt;/outerBoundaryIs&gt;&lt;/Polygon&gt;</w:t>
      </w:r>
    </w:p>
    <w:p w14:paraId="47FAC2BB" w14:textId="77777777" w:rsidR="00317E38" w:rsidRDefault="00317E38" w:rsidP="00317E38">
      <w:pPr>
        <w:pStyle w:val="BodyText2"/>
      </w:pPr>
      <w:r>
        <w:t>Hooray! Heres how to use a Fusion table in GEE:</w:t>
      </w:r>
    </w:p>
    <w:p w14:paraId="7A0D5905" w14:textId="77777777" w:rsidR="00317E38" w:rsidRDefault="00317E38" w:rsidP="00317E38">
      <w:pPr>
        <w:pStyle w:val="ListBullet3"/>
      </w:pPr>
      <w:r>
        <w:t xml:space="preserve">Go </w:t>
      </w:r>
      <w:hyperlink r:id="rId700" w:history="1">
        <w:r w:rsidRPr="00A15E26">
          <w:rPr>
            <w:rStyle w:val="Hyperlink"/>
          </w:rPr>
          <w:t>here</w:t>
        </w:r>
      </w:hyperlink>
    </w:p>
    <w:p w14:paraId="6D1D13E4" w14:textId="77777777" w:rsidR="00317E38" w:rsidRDefault="00317E38" w:rsidP="00317E38">
      <w:pPr>
        <w:pStyle w:val="ListBullet3"/>
      </w:pPr>
      <w:r>
        <w:t>Create an Empty Fusion Table</w:t>
      </w:r>
    </w:p>
    <w:p w14:paraId="0F91146E" w14:textId="77777777" w:rsidR="00317E38" w:rsidRDefault="00317E38" w:rsidP="00317E38">
      <w:pPr>
        <w:pStyle w:val="ListBullet3"/>
      </w:pPr>
      <w:r>
        <w:t>Use the default fields (Text, Number, Location, Date) and double click to edit the row</w:t>
      </w:r>
    </w:p>
    <w:p w14:paraId="4BC98A84" w14:textId="77777777" w:rsidR="00317E38" w:rsidRDefault="00317E38" w:rsidP="00317E38">
      <w:pPr>
        <w:pStyle w:val="ListBullet3"/>
      </w:pPr>
      <w:r>
        <w:t>Enter the data (for the location I pasted in the kml for Taman Negara) and the current date</w:t>
      </w:r>
    </w:p>
    <w:p w14:paraId="0DD3B988" w14:textId="77777777" w:rsidR="00317E38" w:rsidRDefault="00317E38" w:rsidP="00317E38">
      <w:pPr>
        <w:pStyle w:val="ListBullet3"/>
      </w:pPr>
      <w:r>
        <w:t>Click on File | Geocode and when it has done click Done</w:t>
      </w:r>
    </w:p>
    <w:p w14:paraId="0E814624" w14:textId="77777777" w:rsidR="00317E38" w:rsidRDefault="00317E38" w:rsidP="00317E38">
      <w:pPr>
        <w:pStyle w:val="ListBullet3"/>
      </w:pPr>
      <w:r>
        <w:t>Make the data Public by sharing it and the following code will show it in GEE Playground</w:t>
      </w:r>
    </w:p>
    <w:p w14:paraId="106C7B3E" w14:textId="77777777" w:rsidR="00317E38" w:rsidRDefault="00317E38" w:rsidP="00317E38">
      <w:pPr>
        <w:pStyle w:val="BodyText2"/>
      </w:pPr>
      <w:r>
        <w:t>And I’ve even managed to import a KML created from the WDPA:</w:t>
      </w:r>
    </w:p>
    <w:p w14:paraId="2CC0BACA" w14:textId="77777777" w:rsidR="00317E38" w:rsidRDefault="00317E38" w:rsidP="00317E38">
      <w:pPr>
        <w:pStyle w:val="ListBullet3"/>
      </w:pPr>
      <w:r>
        <w:t>In ArcMap create the layer that you want to import and remove all unnecessary fields, e.g. leave just wdpaid, geometry etc.</w:t>
      </w:r>
    </w:p>
    <w:p w14:paraId="78CA92DF" w14:textId="77777777" w:rsidR="00317E38" w:rsidRDefault="00317E38" w:rsidP="00317E38">
      <w:pPr>
        <w:pStyle w:val="ListBullet3"/>
      </w:pPr>
      <w:r>
        <w:t>Export the KML using the conversion tools and unzip the kmz to a kml file</w:t>
      </w:r>
    </w:p>
    <w:p w14:paraId="0E717DC2" w14:textId="77777777" w:rsidR="00317E38" w:rsidRDefault="00317E38" w:rsidP="00317E38">
      <w:pPr>
        <w:pStyle w:val="ListBullet3"/>
      </w:pPr>
      <w:r>
        <w:t xml:space="preserve">Go </w:t>
      </w:r>
      <w:hyperlink r:id="rId701" w:history="1">
        <w:r w:rsidRPr="00A15E26">
          <w:rPr>
            <w:rStyle w:val="Hyperlink"/>
          </w:rPr>
          <w:t>here</w:t>
        </w:r>
      </w:hyperlink>
      <w:r>
        <w:t xml:space="preserve"> and import a new table from the computer using the kml file</w:t>
      </w:r>
    </w:p>
    <w:p w14:paraId="32F241FC" w14:textId="77777777" w:rsidR="00317E38" w:rsidRDefault="00317E38" w:rsidP="00317E38">
      <w:pPr>
        <w:pStyle w:val="ListBullet3"/>
      </w:pPr>
      <w:r>
        <w:t>Share the table and then it will work in GEE!</w:t>
      </w:r>
    </w:p>
    <w:p w14:paraId="12DA3777" w14:textId="77777777" w:rsidR="00317E38" w:rsidRDefault="00317E38" w:rsidP="00397DAF">
      <w:pPr>
        <w:pStyle w:val="Code"/>
      </w:pPr>
      <w:r>
        <w:t>var fc = ee.FeatureCollection('ft:1_WsaRS8TGo_IxtVEXFoZI0gKE1wZwAsEAHTNPAP8');</w:t>
      </w:r>
    </w:p>
    <w:p w14:paraId="588E9EAE" w14:textId="77777777" w:rsidR="00317E38" w:rsidRDefault="00317E38" w:rsidP="00397DAF">
      <w:pPr>
        <w:pStyle w:val="Code"/>
      </w:pPr>
      <w:r>
        <w:t>var image1 = ee.Image().byte().paint(fc);</w:t>
      </w:r>
    </w:p>
    <w:p w14:paraId="726A59DE" w14:textId="77777777" w:rsidR="00317E38" w:rsidRDefault="00317E38" w:rsidP="00397DAF">
      <w:pPr>
        <w:pStyle w:val="Code"/>
      </w:pPr>
      <w:r>
        <w:t>Map.addLayer(image1);</w:t>
      </w:r>
    </w:p>
    <w:p w14:paraId="75067F9F" w14:textId="77777777" w:rsidR="00317E38" w:rsidRDefault="00317E38" w:rsidP="00317E38">
      <w:pPr>
        <w:pStyle w:val="BodyText2"/>
      </w:pPr>
      <w:r>
        <w:t xml:space="preserve">Aha! Looks like there are </w:t>
      </w:r>
      <w:hyperlink r:id="rId702" w:anchor="!topic/google-earth-engine-developers/ajSEiOQlEU8" w:history="1">
        <w:r w:rsidRPr="00B90D0E">
          <w:rPr>
            <w:rStyle w:val="Hyperlink"/>
          </w:rPr>
          <w:t>issues</w:t>
        </w:r>
      </w:hyperlink>
      <w:r>
        <w:t xml:space="preserve"> with field names and having more than 1 location field in Fusion Tables.</w:t>
      </w:r>
    </w:p>
    <w:p w14:paraId="155AFF36" w14:textId="77777777" w:rsidR="00317E38" w:rsidRDefault="00317E38" w:rsidP="00317E38">
      <w:pPr>
        <w:pStyle w:val="BodyText2"/>
      </w:pPr>
      <w:r>
        <w:t xml:space="preserve">Trying with the glaciers dataset (see </w:t>
      </w:r>
      <w:r>
        <w:fldChar w:fldCharType="begin"/>
      </w:r>
      <w:r>
        <w:instrText xml:space="preserve"> REF _Ref404868273 \h </w:instrText>
      </w:r>
      <w:r>
        <w:fldChar w:fldCharType="separate"/>
      </w:r>
      <w:r w:rsidR="00EA3299">
        <w:t>Glacier dataset</w:t>
      </w:r>
      <w:r>
        <w:fldChar w:fldCharType="end"/>
      </w:r>
      <w:r>
        <w:t>) – it is 1.4Gb as a KML file so not sure whether it will work or not. No it wont as the limit on files is 100Mb. Dissolving the glacier dataset as there are lots of overlapping features.</w:t>
      </w:r>
    </w:p>
    <w:p w14:paraId="5EFD6540" w14:textId="77777777" w:rsidR="00317E38" w:rsidRDefault="00317E38" w:rsidP="00317E38">
      <w:pPr>
        <w:pStyle w:val="BodyText2"/>
      </w:pPr>
      <w:r>
        <w:t>Did it with the global urban layers too.</w:t>
      </w:r>
    </w:p>
    <w:p w14:paraId="6334D0D1" w14:textId="6CB5C9BD" w:rsidR="00F92017" w:rsidRDefault="00F92017" w:rsidP="00317E38">
      <w:pPr>
        <w:pStyle w:val="BodyText2"/>
      </w:pPr>
      <w:r>
        <w:lastRenderedPageBreak/>
        <w:t>There are some issues with importing fusion tables where if you import big geometries they are not rendered. e.g. I exported some GAUL countries and I got lots of warnings like the following:</w:t>
      </w:r>
    </w:p>
    <w:p w14:paraId="1F286BA1" w14:textId="22852AB9" w:rsidR="00F92017" w:rsidRDefault="00F92017" w:rsidP="00317E38">
      <w:pPr>
        <w:pStyle w:val="BodyText2"/>
        <w:rPr>
          <w:rFonts w:ascii="Courier New" w:hAnsi="Courier New" w:cs="Courier New"/>
          <w:color w:val="E69800"/>
          <w:lang w:bidi="ar-SA"/>
        </w:rPr>
      </w:pPr>
      <w:r>
        <w:rPr>
          <w:rFonts w:ascii="Courier New" w:hAnsi="Courier New" w:cs="Courier New"/>
          <w:color w:val="E69800"/>
          <w:lang w:bidi="ar-SA"/>
        </w:rPr>
        <w:t xml:space="preserve">WARNING </w:t>
      </w:r>
      <w:r>
        <w:rPr>
          <w:rFonts w:ascii="Courier New" w:hAnsi="Courier New" w:cs="Courier New"/>
          <w:color w:val="DCDC21"/>
          <w:lang w:bidi="ar-SA"/>
        </w:rPr>
        <w:t>001385</w:t>
      </w:r>
      <w:r>
        <w:rPr>
          <w:rFonts w:ascii="Courier New" w:hAnsi="Courier New" w:cs="Courier New"/>
          <w:color w:val="E69800"/>
          <w:lang w:bidi="ar-SA"/>
        </w:rPr>
        <w:t>: Feature (OID = 21854) in layer (countries_h_to_r_singlepart) has more than 30,000 vertices. This feature may not display in all KML viewers.</w:t>
      </w:r>
    </w:p>
    <w:p w14:paraId="1DD5CA85" w14:textId="61B0F9A0" w:rsidR="00F92017" w:rsidRDefault="00F92017" w:rsidP="00F92017">
      <w:pPr>
        <w:pStyle w:val="BodyText2"/>
      </w:pPr>
      <w:r>
        <w:t xml:space="preserve">But actually only Russia wasn’t </w:t>
      </w:r>
      <w:r w:rsidR="00633CAB">
        <w:t>rendering properly on GFT so there must be some other size limits in GFT.</w:t>
      </w:r>
    </w:p>
    <w:p w14:paraId="6FCE79F7" w14:textId="7663C4B0" w:rsidR="003F49E1" w:rsidRDefault="003F49E1" w:rsidP="00F9201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w:t>
      </w:r>
      <w:r w:rsidR="008C6708">
        <w:t xml:space="preserve"> But, it does render properly in the Fusion Table itself.</w:t>
      </w:r>
      <w:r w:rsidR="00163BA5">
        <w:t xml:space="preserve"> Exporting india on its own in ArcGIS fails to render in Google Earth.</w:t>
      </w:r>
      <w:r w:rsidR="00503498">
        <w:t xml:space="preserve"> So splitting it into smaller polygons that are each &lt;30,000 points. Seems OK in GFT, but this is what it looks like in GEE:</w:t>
      </w:r>
    </w:p>
    <w:p w14:paraId="36304F6C" w14:textId="127D1D1C" w:rsidR="00503498" w:rsidRDefault="00503498" w:rsidP="00F92017">
      <w:pPr>
        <w:pStyle w:val="BodyText2"/>
      </w:pPr>
      <w:r>
        <w:rPr>
          <w:noProof/>
          <w:lang w:bidi="ar-SA"/>
        </w:rPr>
        <w:drawing>
          <wp:inline distT="0" distB="0" distL="0" distR="0" wp14:anchorId="4F03BDB1" wp14:editId="3FEB8A94">
            <wp:extent cx="2527300" cy="2486755"/>
            <wp:effectExtent l="0" t="0" r="6350" b="889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3">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07C53795" w14:textId="1860697D" w:rsidR="00AC3C21" w:rsidRPr="00F92017" w:rsidRDefault="00AC3C21" w:rsidP="00F92017">
      <w:pPr>
        <w:pStyle w:val="BodyText2"/>
      </w:pPr>
      <w:r>
        <w:t>Exported India using ogr2ogr and all of the points were present in the kml file, but still it didn’t render properly in GEE.</w:t>
      </w:r>
    </w:p>
    <w:p w14:paraId="3A222FA7" w14:textId="77777777" w:rsidR="00317E38" w:rsidRDefault="00317E38" w:rsidP="00317E38">
      <w:pPr>
        <w:pStyle w:val="Heading6"/>
      </w:pPr>
      <w:r>
        <w:t>Symbology</w:t>
      </w:r>
    </w:p>
    <w:p w14:paraId="4C8AE69E" w14:textId="77777777" w:rsidR="00317E38" w:rsidRPr="00A84993" w:rsidRDefault="00317E38" w:rsidP="00317E38">
      <w:pPr>
        <w:pStyle w:val="BodyText2"/>
      </w:pPr>
      <w:r>
        <w:t>No very well documented but you cant specify the fill colour and line colour separately for polygon features from a fusion table and so you cant have transparent features for example (eg. row/path footprints).</w:t>
      </w:r>
    </w:p>
    <w:p w14:paraId="13514711" w14:textId="58B6CC1D" w:rsidR="001D028D" w:rsidRDefault="001D028D" w:rsidP="001D028D">
      <w:pPr>
        <w:pStyle w:val="Heading6"/>
      </w:pPr>
      <w:r>
        <w:t>Degenerate polygons</w:t>
      </w:r>
    </w:p>
    <w:p w14:paraId="5541CF33" w14:textId="7E35FAF8" w:rsidR="001D028D" w:rsidRPr="001D028D" w:rsidRDefault="001D028D" w:rsidP="001D028D">
      <w:pPr>
        <w:pStyle w:val="BodyText2"/>
      </w:pPr>
      <w:r>
        <w:t>If you have issues with degenerate polygons then you can copy the FT and in the copy process it seems to clean the data!</w:t>
      </w:r>
    </w:p>
    <w:p w14:paraId="4E7600CA" w14:textId="77777777" w:rsidR="00874AA2" w:rsidRDefault="00874AA2" w:rsidP="00874AA2">
      <w:pPr>
        <w:pStyle w:val="Heading5"/>
      </w:pPr>
      <w:r>
        <w:t>Debugging</w:t>
      </w:r>
    </w:p>
    <w:p w14:paraId="20092525" w14:textId="77777777" w:rsidR="00874AA2" w:rsidRDefault="00874AA2" w:rsidP="00874AA2">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19E2B52A" w14:textId="77777777" w:rsidR="00874AA2" w:rsidRDefault="00874AA2" w:rsidP="00874AA2">
      <w:pPr>
        <w:pStyle w:val="BodyText2"/>
      </w:pPr>
      <w:r>
        <w:t>You can see the API that is created dynamically by:</w:t>
      </w:r>
    </w:p>
    <w:p w14:paraId="294CD2FE" w14:textId="77777777" w:rsidR="00874AA2" w:rsidRDefault="00874AA2" w:rsidP="00874AA2">
      <w:pPr>
        <w:pStyle w:val="ListBullet2"/>
      </w:pPr>
      <w:r>
        <w:t xml:space="preserve">Open </w:t>
      </w:r>
      <w:r w:rsidRPr="00990B15">
        <w:t>Chrome</w:t>
      </w:r>
      <w:r>
        <w:t xml:space="preserve"> Developer Tools</w:t>
      </w:r>
    </w:p>
    <w:p w14:paraId="03471FBC" w14:textId="77777777" w:rsidR="00874AA2" w:rsidRDefault="00874AA2" w:rsidP="00874AA2">
      <w:pPr>
        <w:pStyle w:val="ListBullet2"/>
      </w:pPr>
      <w:r>
        <w:t>Open the Earth Engine Playground</w:t>
      </w:r>
    </w:p>
    <w:p w14:paraId="5A993162" w14:textId="77777777" w:rsidR="00874AA2" w:rsidRDefault="00874AA2" w:rsidP="00874AA2">
      <w:pPr>
        <w:pStyle w:val="ListBullet2"/>
      </w:pPr>
      <w:r>
        <w:t>In the Dev tools go to the Network tab and click on XHR at the bottom</w:t>
      </w:r>
    </w:p>
    <w:p w14:paraId="42085E63" w14:textId="77777777" w:rsidR="00874AA2" w:rsidRDefault="00874AA2" w:rsidP="00874AA2">
      <w:pPr>
        <w:pStyle w:val="ListBullet2"/>
      </w:pPr>
      <w:r>
        <w:t xml:space="preserve">Click on algorithms/api in the left tab (this is the reponse to </w:t>
      </w:r>
      <w:hyperlink r:id="rId704" w:history="1">
        <w:r>
          <w:rPr>
            <w:rStyle w:val="Hyperlink"/>
          </w:rPr>
          <w:t>https://ee-api.appspot.com/api/algorithms</w:t>
        </w:r>
      </w:hyperlink>
      <w:r>
        <w:t>)</w:t>
      </w:r>
    </w:p>
    <w:p w14:paraId="5619C804" w14:textId="77777777" w:rsidR="00874AA2" w:rsidRDefault="00874AA2" w:rsidP="00874AA2">
      <w:pPr>
        <w:pStyle w:val="BodyText2"/>
      </w:pPr>
      <w:r>
        <w:t>You can write out system properties like this. This gets an images bands collection as an object which is then passed to the client in the getInfo and then you can use simple Javascript object notation.</w:t>
      </w:r>
    </w:p>
    <w:p w14:paraId="361B294E" w14:textId="77777777" w:rsidR="00874AA2" w:rsidRPr="00973538" w:rsidRDefault="00874AA2" w:rsidP="00874AA2">
      <w:pPr>
        <w:pStyle w:val="Code"/>
      </w:pPr>
      <w:r w:rsidRPr="00660B88">
        <w:t>print("Dimensions:" + testImage.get("system:bands").getInfo().B1.dimensions);</w:t>
      </w:r>
    </w:p>
    <w:p w14:paraId="67D8EABE" w14:textId="77777777" w:rsidR="00874AA2" w:rsidRDefault="00874AA2" w:rsidP="00874AA2">
      <w:pPr>
        <w:pStyle w:val="Heading5"/>
      </w:pPr>
      <w:r>
        <w:t>Downloading</w:t>
      </w:r>
    </w:p>
    <w:p w14:paraId="07B27768" w14:textId="77777777" w:rsidR="00874AA2" w:rsidRDefault="00874AA2" w:rsidP="00874AA2">
      <w:pPr>
        <w:pStyle w:val="BodyText2"/>
      </w:pPr>
      <w:r>
        <w:t>Easy:</w:t>
      </w:r>
    </w:p>
    <w:p w14:paraId="649B9856" w14:textId="77777777" w:rsidR="00874AA2" w:rsidRDefault="00874AA2" w:rsidP="00874AA2">
      <w:pPr>
        <w:pStyle w:val="Code"/>
      </w:pPr>
      <w:r>
        <w:t xml:space="preserve">    water_thumbnail = collection.mean().getThumbUrl({</w:t>
      </w:r>
    </w:p>
    <w:p w14:paraId="403006FD" w14:textId="77777777" w:rsidR="00874AA2" w:rsidRDefault="00874AA2" w:rsidP="00874AA2">
      <w:pPr>
        <w:pStyle w:val="Code"/>
      </w:pPr>
      <w:r>
        <w:t xml:space="preserve">    'size': '1000',</w:t>
      </w:r>
    </w:p>
    <w:p w14:paraId="0D88F965" w14:textId="77777777" w:rsidR="00874AA2" w:rsidRDefault="00874AA2" w:rsidP="00874AA2">
      <w:pPr>
        <w:pStyle w:val="Code"/>
      </w:pPr>
      <w:r>
        <w:lastRenderedPageBreak/>
        <w:t xml:space="preserve">    'region': [[-70, -48], [-65, -48], [-65, -45], [-70, -45]],</w:t>
      </w:r>
    </w:p>
    <w:p w14:paraId="5AD4573B" w14:textId="77777777" w:rsidR="00874AA2" w:rsidRDefault="00874AA2" w:rsidP="00874AA2">
      <w:pPr>
        <w:pStyle w:val="Code"/>
      </w:pPr>
      <w:r>
        <w:t xml:space="preserve">    'min':0, </w:t>
      </w:r>
    </w:p>
    <w:p w14:paraId="1F234D79" w14:textId="77777777" w:rsidR="00874AA2" w:rsidRDefault="00874AA2" w:rsidP="00874AA2">
      <w:pPr>
        <w:pStyle w:val="Code"/>
      </w:pPr>
      <w:r>
        <w:t xml:space="preserve">    'max':3,</w:t>
      </w:r>
    </w:p>
    <w:p w14:paraId="285FE909" w14:textId="77777777" w:rsidR="00874AA2" w:rsidRDefault="00874AA2" w:rsidP="00874AA2">
      <w:pPr>
        <w:pStyle w:val="Code"/>
      </w:pPr>
      <w:r>
        <w:t xml:space="preserve">    'palette': '444444,000000,ffffff,0000ff'</w:t>
      </w:r>
    </w:p>
    <w:p w14:paraId="027BBC17" w14:textId="77777777" w:rsidR="00874AA2" w:rsidRDefault="00874AA2" w:rsidP="00874AA2">
      <w:pPr>
        <w:pStyle w:val="Code"/>
      </w:pPr>
      <w:r>
        <w:t xml:space="preserve">    })</w:t>
      </w:r>
    </w:p>
    <w:p w14:paraId="5FEB6C36" w14:textId="77777777" w:rsidR="00874AA2" w:rsidRPr="007568FA" w:rsidRDefault="00874AA2" w:rsidP="00874AA2">
      <w:pPr>
        <w:pStyle w:val="Code"/>
      </w:pPr>
      <w:r>
        <w:t xml:space="preserve">   collection.mean().getDownloadUrl({'region':[[-70, -48], [-68, -48], [-68, -45], [-70, -45]],'scale':30})</w:t>
      </w:r>
    </w:p>
    <w:p w14:paraId="07BE2A25" w14:textId="77777777" w:rsidR="00317E38" w:rsidRDefault="00317E38" w:rsidP="00324C76">
      <w:pPr>
        <w:pStyle w:val="Heading5"/>
      </w:pPr>
      <w:r>
        <w:t>Docs</w:t>
      </w:r>
    </w:p>
    <w:p w14:paraId="256392C1" w14:textId="77777777" w:rsidR="00317E38" w:rsidRDefault="00317E38" w:rsidP="00317E38">
      <w:pPr>
        <w:pStyle w:val="BodyText2"/>
      </w:pPr>
      <w:r>
        <w:t>Arent very good. This section gives extra info on some of the methods that aren’t well documented.</w:t>
      </w:r>
    </w:p>
    <w:p w14:paraId="7801AA43" w14:textId="77777777" w:rsidR="00317E38" w:rsidRPr="002458B8" w:rsidRDefault="00317E38" w:rsidP="00397DAF">
      <w:pPr>
        <w:pStyle w:val="Code"/>
      </w:pPr>
      <w:r w:rsidRPr="002458B8">
        <w:t>addToMap(collection, {bands:'B6, B5, B4'</w:t>
      </w:r>
      <w:r>
        <w:t>,</w:t>
      </w:r>
      <w:r w:rsidRPr="002458B8">
        <w:t xml:space="preserve"> min: 5173, max:</w:t>
      </w:r>
      <w:r>
        <w:t>50755</w:t>
      </w:r>
      <w:r w:rsidRPr="002458B8">
        <w:t>});</w:t>
      </w:r>
    </w:p>
    <w:p w14:paraId="3EA50E1C" w14:textId="77777777" w:rsidR="00874AA2" w:rsidRDefault="00874AA2" w:rsidP="00874AA2">
      <w:pPr>
        <w:pStyle w:val="Heading5"/>
      </w:pPr>
      <w:r>
        <w:t>Environment-enabled</w:t>
      </w:r>
    </w:p>
    <w:p w14:paraId="5D1B1E1D" w14:textId="77777777" w:rsidR="00874AA2" w:rsidRPr="009C32AC" w:rsidRDefault="00874AA2" w:rsidP="00874AA2">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72EDB65C" w14:textId="77777777" w:rsidR="00317E38" w:rsidRDefault="00317E38" w:rsidP="00324C76">
      <w:pPr>
        <w:pStyle w:val="Heading5"/>
      </w:pPr>
      <w:r>
        <w:t>Examples</w:t>
      </w:r>
    </w:p>
    <w:p w14:paraId="2479E886" w14:textId="77777777" w:rsidR="00317E38" w:rsidRPr="00F00F3A" w:rsidRDefault="00317E38" w:rsidP="00317E38">
      <w:pPr>
        <w:pStyle w:val="BodyText2"/>
      </w:pPr>
      <w:r>
        <w:t>Going through the examples.</w:t>
      </w:r>
    </w:p>
    <w:p w14:paraId="6377DEEC" w14:textId="77777777" w:rsidR="00874AA2" w:rsidRDefault="00874AA2" w:rsidP="00874AA2">
      <w:pPr>
        <w:pStyle w:val="Heading5"/>
      </w:pPr>
      <w:r>
        <w:t>Exporting</w:t>
      </w:r>
    </w:p>
    <w:p w14:paraId="08AFE54B" w14:textId="0C80A709" w:rsidR="00874AA2" w:rsidRDefault="00874AA2" w:rsidP="00874AA2">
      <w:pPr>
        <w:pStyle w:val="BodyText2"/>
      </w:pPr>
      <w:r>
        <w:t>Started the following export to Google Cloud Storage at 16:20 on 19/10/16:</w:t>
      </w:r>
    </w:p>
    <w:p w14:paraId="5EFC34C1" w14:textId="460884C3" w:rsidR="00874AA2" w:rsidRDefault="00874AA2" w:rsidP="00874AA2">
      <w:pPr>
        <w:pStyle w:val="Code"/>
      </w:pPr>
      <w:r w:rsidRPr="00874AA2">
        <w:t>Export.image.toCloudStorage({image:ee.Image("projects/JRC/water/20160229/transitionClass"),bucket:"geeimageserver.appspot.com",scale:30, dimensions:"1335834x534334", maxPixels:713783394725 });</w:t>
      </w:r>
    </w:p>
    <w:p w14:paraId="188C1D7E" w14:textId="2CA40E91" w:rsidR="00874AA2" w:rsidRPr="00874AA2" w:rsidRDefault="00874AA2" w:rsidP="00874AA2">
      <w:pPr>
        <w:pStyle w:val="BodyText2"/>
      </w:pPr>
      <w:r>
        <w:t xml:space="preserve">The image was described as </w:t>
      </w:r>
      <w:r w:rsidRPr="00874AA2">
        <w:t>10.61GB</w:t>
      </w:r>
      <w:r>
        <w:t>.</w:t>
      </w:r>
    </w:p>
    <w:p w14:paraId="20FB685D" w14:textId="77777777" w:rsidR="00317E38" w:rsidRDefault="00317E38" w:rsidP="00324C76">
      <w:pPr>
        <w:pStyle w:val="Heading5"/>
      </w:pPr>
      <w:r>
        <w:t>GeoJSON</w:t>
      </w:r>
    </w:p>
    <w:p w14:paraId="67DF69C3" w14:textId="77777777" w:rsidR="00317E38" w:rsidRDefault="00317E38" w:rsidP="00317E38">
      <w:pPr>
        <w:pStyle w:val="BodyText2"/>
      </w:pPr>
      <w:r>
        <w:t>Creating a geometry object from geojson:</w:t>
      </w:r>
    </w:p>
    <w:p w14:paraId="00E93D9A" w14:textId="77777777" w:rsidR="00317E38" w:rsidRDefault="00317E38" w:rsidP="00397DAF">
      <w:pPr>
        <w:pStyle w:val="Code"/>
      </w:pPr>
      <w:r>
        <w:t>var g = {</w:t>
      </w:r>
    </w:p>
    <w:p w14:paraId="0EECF5AB" w14:textId="77777777" w:rsidR="00317E38" w:rsidRDefault="00317E38" w:rsidP="00397DAF">
      <w:pPr>
        <w:pStyle w:val="Code"/>
      </w:pPr>
      <w:r>
        <w:t xml:space="preserve">  "type":"Point",</w:t>
      </w:r>
    </w:p>
    <w:p w14:paraId="339967DB" w14:textId="77777777" w:rsidR="00317E38" w:rsidRDefault="00317E38" w:rsidP="00397DAF">
      <w:pPr>
        <w:pStyle w:val="Code"/>
      </w:pPr>
      <w:r>
        <w:t xml:space="preserve">  "coordinates":[100,0],</w:t>
      </w:r>
    </w:p>
    <w:p w14:paraId="1F320D85" w14:textId="77777777" w:rsidR="00317E38" w:rsidRDefault="00317E38" w:rsidP="00397DAF">
      <w:pPr>
        <w:pStyle w:val="Code"/>
      </w:pPr>
      <w:r>
        <w:t xml:space="preserve">  "crs": {</w:t>
      </w:r>
    </w:p>
    <w:p w14:paraId="5E3D780D" w14:textId="77777777" w:rsidR="00317E38" w:rsidRDefault="00317E38" w:rsidP="00397DAF">
      <w:pPr>
        <w:pStyle w:val="Code"/>
      </w:pPr>
      <w:r>
        <w:t xml:space="preserve">    "type": "name",</w:t>
      </w:r>
    </w:p>
    <w:p w14:paraId="77336CEA" w14:textId="77777777" w:rsidR="00317E38" w:rsidRDefault="00317E38" w:rsidP="00397DAF">
      <w:pPr>
        <w:pStyle w:val="Code"/>
      </w:pPr>
      <w:r>
        <w:t xml:space="preserve">    "properties": {</w:t>
      </w:r>
    </w:p>
    <w:p w14:paraId="0AE63B9B" w14:textId="77777777" w:rsidR="00317E38" w:rsidRDefault="00317E38" w:rsidP="00397DAF">
      <w:pPr>
        <w:pStyle w:val="Code"/>
      </w:pPr>
      <w:r>
        <w:t xml:space="preserve">      "name": "EPSG:3857"</w:t>
      </w:r>
    </w:p>
    <w:p w14:paraId="3D8960AE" w14:textId="77777777" w:rsidR="00317E38" w:rsidRDefault="00317E38" w:rsidP="00397DAF">
      <w:pPr>
        <w:pStyle w:val="Code"/>
      </w:pPr>
      <w:r>
        <w:t xml:space="preserve">      }</w:t>
      </w:r>
    </w:p>
    <w:p w14:paraId="5A4ED5F7" w14:textId="77777777" w:rsidR="00317E38" w:rsidRDefault="00317E38" w:rsidP="00397DAF">
      <w:pPr>
        <w:pStyle w:val="Code"/>
      </w:pPr>
      <w:r>
        <w:t xml:space="preserve">    }</w:t>
      </w:r>
    </w:p>
    <w:p w14:paraId="1D734E02" w14:textId="77777777" w:rsidR="00317E38" w:rsidRDefault="00317E38" w:rsidP="00397DAF">
      <w:pPr>
        <w:pStyle w:val="Code"/>
      </w:pPr>
      <w:r>
        <w:t xml:space="preserve">  };</w:t>
      </w:r>
    </w:p>
    <w:p w14:paraId="6B845E11" w14:textId="77777777" w:rsidR="00317E38" w:rsidRPr="0019375B" w:rsidRDefault="00317E38" w:rsidP="00397DAF">
      <w:pPr>
        <w:pStyle w:val="Code"/>
      </w:pPr>
      <w:r>
        <w:t>var p = ee.Geometry(g);</w:t>
      </w:r>
    </w:p>
    <w:p w14:paraId="2220BE30" w14:textId="77777777" w:rsidR="00F11872" w:rsidRDefault="00F11872" w:rsidP="00F11872">
      <w:pPr>
        <w:pStyle w:val="Heading4"/>
      </w:pPr>
      <w:r>
        <w:t>Python API</w:t>
      </w:r>
    </w:p>
    <w:p w14:paraId="5D2CF6E6" w14:textId="77777777" w:rsidR="00F11872" w:rsidRDefault="00F11872" w:rsidP="00F11872">
      <w:pPr>
        <w:pStyle w:val="BodyText2"/>
      </w:pPr>
      <w:r>
        <w:t xml:space="preserve">To use the Python API follow the instructions </w:t>
      </w:r>
      <w:hyperlink r:id="rId705" w:history="1">
        <w:r w:rsidRPr="00F511FB">
          <w:rPr>
            <w:rStyle w:val="Hyperlink"/>
          </w:rPr>
          <w:t>here</w:t>
        </w:r>
      </w:hyperlink>
      <w:r>
        <w:t xml:space="preserve"> to create an</w:t>
      </w:r>
      <w:r w:rsidRPr="00F511FB">
        <w:t xml:space="preserve"> OAuth2 Service Account to Access Earth Engine</w:t>
      </w:r>
      <w:r>
        <w:t>.</w:t>
      </w:r>
    </w:p>
    <w:p w14:paraId="2108CFFD" w14:textId="77777777" w:rsidR="00F11872" w:rsidRDefault="00F11872" w:rsidP="00F11872">
      <w:pPr>
        <w:pStyle w:val="BodyText2"/>
      </w:pPr>
      <w:r>
        <w:t xml:space="preserve">Service Account Name: </w:t>
      </w:r>
      <w:r>
        <w:tab/>
        <w:t>Google Earth Engine Python Service Account</w:t>
      </w:r>
    </w:p>
    <w:p w14:paraId="6A1FEF1B" w14:textId="77777777" w:rsidR="00F11872" w:rsidRDefault="00F11872" w:rsidP="00F11872">
      <w:pPr>
        <w:pStyle w:val="BodyText"/>
      </w:pPr>
      <w:r>
        <w:t xml:space="preserve">Private Key Password: </w:t>
      </w:r>
      <w:r>
        <w:tab/>
        <w:t>notasecret</w:t>
      </w:r>
    </w:p>
    <w:p w14:paraId="6624C29C" w14:textId="77777777" w:rsidR="00F11872" w:rsidRDefault="00F11872" w:rsidP="00F11872">
      <w:pPr>
        <w:pStyle w:val="BodyText2"/>
      </w:pPr>
      <w:r>
        <w:t>Generated a private key and downloaded it, renamed it to ‘</w:t>
      </w:r>
      <w:r w:rsidRPr="004A580C">
        <w:t>Google Earth Engine Python API Private Key</w:t>
      </w:r>
      <w:r>
        <w:t>.p12’ and emailed it to my gmail account on 27/6/2013.</w:t>
      </w:r>
    </w:p>
    <w:p w14:paraId="2B4AD8C7" w14:textId="77777777" w:rsidR="00F11872" w:rsidRDefault="00F11872" w:rsidP="00F11872">
      <w:pPr>
        <w:pStyle w:val="BodyText2"/>
      </w:pPr>
      <w:r>
        <w:t xml:space="preserve">Manage the various API and Service information using the Google APIs Dashboard </w:t>
      </w:r>
      <w:hyperlink r:id="rId706"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707" w:anchor="!topic/google-earth-engine-developers/4sexvnVA8xw" w:history="1">
        <w:r w:rsidRPr="00D11CC5">
          <w:rPr>
            <w:rStyle w:val="Hyperlink"/>
          </w:rPr>
          <w:t>Developers</w:t>
        </w:r>
      </w:hyperlink>
      <w:r>
        <w:t xml:space="preserve"> forum.</w:t>
      </w:r>
    </w:p>
    <w:p w14:paraId="35011181" w14:textId="77777777" w:rsidR="008F040E" w:rsidRDefault="008F040E" w:rsidP="00324C76">
      <w:pPr>
        <w:pStyle w:val="Heading5"/>
      </w:pPr>
      <w:r w:rsidRPr="008F040E">
        <w:t>Setting Up Authentication Credentials</w:t>
      </w:r>
    </w:p>
    <w:p w14:paraId="2461F898" w14:textId="5D8AAEA4" w:rsidR="00365424" w:rsidRDefault="00365424" w:rsidP="00365424">
      <w:pPr>
        <w:pStyle w:val="Heading6"/>
      </w:pPr>
      <w:r>
        <w:t>Using a Google Service Account</w:t>
      </w:r>
    </w:p>
    <w:p w14:paraId="2C5AB819" w14:textId="7B6404B5" w:rsidR="00365424" w:rsidRDefault="00365424" w:rsidP="00365424">
      <w:pPr>
        <w:pStyle w:val="BodyText2"/>
      </w:pPr>
      <w:r>
        <w:t>This was the old way and has been deprecated.</w:t>
      </w:r>
    </w:p>
    <w:p w14:paraId="2F556DDA" w14:textId="47157CA7" w:rsidR="00365424" w:rsidRPr="00365424" w:rsidRDefault="00365424" w:rsidP="00365424">
      <w:pPr>
        <w:pStyle w:val="Heading6"/>
      </w:pPr>
      <w:r>
        <w:lastRenderedPageBreak/>
        <w:t>Using OAuth authentication</w:t>
      </w:r>
    </w:p>
    <w:p w14:paraId="050941DB" w14:textId="026A1854" w:rsidR="008F040E" w:rsidRDefault="00365424" w:rsidP="008F040E">
      <w:pPr>
        <w:pStyle w:val="BodyText2"/>
      </w:pPr>
      <w:r>
        <w:t>On 6/3/15 f</w:t>
      </w:r>
      <w:r w:rsidR="008F040E">
        <w:t xml:space="preserve">ollowing instructions </w:t>
      </w:r>
      <w:hyperlink r:id="rId708" w:history="1">
        <w:r w:rsidR="008F040E" w:rsidRPr="008F040E">
          <w:rPr>
            <w:rStyle w:val="Hyperlink"/>
          </w:rPr>
          <w:t>here</w:t>
        </w:r>
      </w:hyperlink>
      <w:r w:rsidR="008F040E">
        <w:t xml:space="preserve"> to set</w:t>
      </w:r>
      <w:r w:rsidR="008F040E" w:rsidRPr="008F040E">
        <w:t xml:space="preserve"> </w:t>
      </w:r>
      <w:r w:rsidR="008F040E">
        <w:t>u</w:t>
      </w:r>
      <w:r w:rsidR="008F040E" w:rsidRPr="008F040E">
        <w:t xml:space="preserve">p </w:t>
      </w:r>
      <w:r w:rsidR="008F040E">
        <w:t>a</w:t>
      </w:r>
      <w:r w:rsidR="008F040E" w:rsidRPr="008F040E">
        <w:t xml:space="preserve">uthentication </w:t>
      </w:r>
      <w:r w:rsidR="008F040E">
        <w:t>c</w:t>
      </w:r>
      <w:r w:rsidR="008F040E" w:rsidRPr="008F040E">
        <w:t>redentials</w:t>
      </w:r>
      <w:r w:rsidR="008F040E">
        <w:t xml:space="preserve"> on the h05-dev-vm3 machine.</w:t>
      </w:r>
      <w:r w:rsidR="00E2705D">
        <w:t xml:space="preserve"> </w:t>
      </w:r>
    </w:p>
    <w:p w14:paraId="7649B9A9" w14:textId="77777777" w:rsidR="00E2705D" w:rsidRDefault="00E2705D" w:rsidP="00397DAF">
      <w:pPr>
        <w:pStyle w:val="Unix"/>
      </w:pPr>
      <w:r>
        <w:t>[1]+  Stopped                 python authenticate.py</w:t>
      </w:r>
    </w:p>
    <w:p w14:paraId="05648A19" w14:textId="77777777" w:rsidR="00E2705D" w:rsidRDefault="00E2705D" w:rsidP="00397DAF">
      <w:pPr>
        <w:pStyle w:val="Unix"/>
      </w:pPr>
      <w:r>
        <w:t>[webuser@h05-dev-vm3 ee]$ python -c "import ee; ee.Initialize()"</w:t>
      </w:r>
    </w:p>
    <w:p w14:paraId="7D12A4BD" w14:textId="77777777" w:rsidR="00E2705D" w:rsidRDefault="00E2705D" w:rsidP="00397DAF">
      <w:pPr>
        <w:pStyle w:val="Unix"/>
      </w:pPr>
      <w:r>
        <w:t>/usr/lib/python2.6/site-packages/ee/serializer.py:11: DeprecationWarning: the md5 module is deprecated; use hashlib instead</w:t>
      </w:r>
    </w:p>
    <w:p w14:paraId="4F46E7B0" w14:textId="77777777" w:rsidR="00E2705D" w:rsidRDefault="00E2705D" w:rsidP="00397DAF">
      <w:pPr>
        <w:pStyle w:val="Unix"/>
      </w:pPr>
      <w:r>
        <w:t xml:space="preserve">  import md5</w:t>
      </w:r>
    </w:p>
    <w:p w14:paraId="6E331CAF" w14:textId="77777777" w:rsidR="00E2705D" w:rsidRDefault="00E2705D" w:rsidP="00397DAF">
      <w:pPr>
        <w:pStyle w:val="Unix"/>
      </w:pPr>
      <w:r>
        <w:t>Traceback (most recent call last):</w:t>
      </w:r>
    </w:p>
    <w:p w14:paraId="39E045EF" w14:textId="77777777" w:rsidR="00E2705D" w:rsidRDefault="00E2705D" w:rsidP="00397DAF">
      <w:pPr>
        <w:pStyle w:val="Unix"/>
      </w:pPr>
      <w:r>
        <w:t xml:space="preserve">  File "&lt;string&gt;", line 1, in &lt;module&gt;</w:t>
      </w:r>
    </w:p>
    <w:p w14:paraId="6BE7AC13" w14:textId="77777777" w:rsidR="00E2705D" w:rsidRDefault="00E2705D" w:rsidP="00397DAF">
      <w:pPr>
        <w:pStyle w:val="Unix"/>
      </w:pPr>
      <w:r>
        <w:t xml:space="preserve">  File "/usr/lib/python2.6/site-packages/ee/__init__.py", line 79, in Initialize</w:t>
      </w:r>
    </w:p>
    <w:p w14:paraId="31C15555" w14:textId="77777777" w:rsidR="00E2705D" w:rsidRDefault="00E2705D" w:rsidP="00397DAF">
      <w:pPr>
        <w:pStyle w:val="Unix"/>
      </w:pPr>
      <w:r>
        <w:t xml:space="preserve">    credentials = _GetPersistentCredentials()</w:t>
      </w:r>
    </w:p>
    <w:p w14:paraId="60F35E3E" w14:textId="77777777" w:rsidR="00E2705D" w:rsidRDefault="00E2705D" w:rsidP="00397DAF">
      <w:pPr>
        <w:pStyle w:val="Unix"/>
      </w:pPr>
      <w:r>
        <w:t xml:space="preserve">  File "/usr/lib/python2.6/site-packages/ee/__init__.py", line 143, in _GetPersistentCredentials</w:t>
      </w:r>
    </w:p>
    <w:p w14:paraId="73734B7C" w14:textId="77777777" w:rsidR="00E2705D" w:rsidRDefault="00E2705D" w:rsidP="00397DAF">
      <w:pPr>
        <w:pStyle w:val="Unix"/>
      </w:pPr>
      <w:r>
        <w:t xml:space="preserve">    (sys.executable, script))</w:t>
      </w:r>
    </w:p>
    <w:p w14:paraId="2923C185" w14:textId="77777777" w:rsidR="00E2705D" w:rsidRDefault="00E2705D" w:rsidP="00397DAF">
      <w:pPr>
        <w:pStyle w:val="Unix"/>
      </w:pPr>
      <w:r>
        <w:t>ee.ee_exception.EEException: Please authorize access to your Earth Engine account by running</w:t>
      </w:r>
    </w:p>
    <w:p w14:paraId="5BC3CD54" w14:textId="77777777" w:rsidR="00E2705D" w:rsidRDefault="00E2705D" w:rsidP="00397DAF">
      <w:pPr>
        <w:pStyle w:val="Unix"/>
      </w:pPr>
    </w:p>
    <w:p w14:paraId="01A8EA55" w14:textId="77777777" w:rsidR="00E2705D" w:rsidRDefault="00E2705D" w:rsidP="00397DAF">
      <w:pPr>
        <w:pStyle w:val="Unix"/>
      </w:pPr>
      <w:r>
        <w:t>/usr/bin/python /usr/lib/python2.6/site-packages/ee/authenticate.py</w:t>
      </w:r>
    </w:p>
    <w:p w14:paraId="4832780D" w14:textId="77777777" w:rsidR="00E2705D" w:rsidRDefault="00E2705D" w:rsidP="00397DAF">
      <w:pPr>
        <w:pStyle w:val="Unix"/>
      </w:pPr>
    </w:p>
    <w:p w14:paraId="5713E657" w14:textId="533454E7" w:rsidR="00E2705D" w:rsidRDefault="00E2705D" w:rsidP="00397DAF">
      <w:pPr>
        <w:pStyle w:val="Unix"/>
      </w:pPr>
      <w:r>
        <w:t>and then retry.</w:t>
      </w:r>
    </w:p>
    <w:p w14:paraId="1F218975" w14:textId="77777777" w:rsidR="00E2705D" w:rsidRDefault="00E2705D" w:rsidP="00397DAF">
      <w:pPr>
        <w:pStyle w:val="Unix"/>
      </w:pPr>
      <w:r>
        <w:t>[webuser@h05-dev-vm3 ~]$ cd ../../usr/lib/python2.6/site-packages/ee/</w:t>
      </w:r>
    </w:p>
    <w:p w14:paraId="3E3B814E" w14:textId="64A3137C" w:rsidR="00E2705D" w:rsidRDefault="00E2705D" w:rsidP="00397DAF">
      <w:pPr>
        <w:pStyle w:val="Unix"/>
      </w:pPr>
      <w:r>
        <w:t>[webuser@h05-dev-vm3 ee]$ python authenticate.py</w:t>
      </w:r>
    </w:p>
    <w:p w14:paraId="5F2F6EE9" w14:textId="0E335896" w:rsidR="00E2705D" w:rsidRDefault="00E2705D" w:rsidP="00E2705D">
      <w:pPr>
        <w:pStyle w:val="BodyText2"/>
      </w:pPr>
      <w:r>
        <w:t>This opens the Google authentication app but fails to open the brow</w:t>
      </w:r>
      <w:r w:rsidR="00B57F22">
        <w:t>ser. Trying on my local machine from the command prompt:</w:t>
      </w:r>
    </w:p>
    <w:p w14:paraId="69FF9CE8" w14:textId="06A6DFE8" w:rsidR="00B57F22" w:rsidRDefault="00B57F22" w:rsidP="00397DAF">
      <w:pPr>
        <w:pStyle w:val="Unix"/>
      </w:pPr>
      <w:r w:rsidRPr="00B57F22">
        <w:t>C:\Anaconda\python.exe C:\Anaconda\lib\site-packages\ee\authenticate.py</w:t>
      </w:r>
    </w:p>
    <w:p w14:paraId="57D6FA72" w14:textId="3832553B" w:rsidR="005F107A" w:rsidRDefault="00B57F22" w:rsidP="00641066">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rsidR="00641066">
        <w:t xml:space="preserve">. </w:t>
      </w:r>
      <w:r w:rsidR="0045780C">
        <w:t xml:space="preserve">But failed. </w:t>
      </w:r>
      <w:r w:rsidR="00641066">
        <w:t>The second attempt succeeded!!! Successfully saved authorization to C:\Users\cottaan/.config/earthengine/credentials.</w:t>
      </w:r>
      <w:r w:rsidR="00CD3B36">
        <w:t xml:space="preserve"> </w:t>
      </w:r>
    </w:p>
    <w:p w14:paraId="4AE88DF0" w14:textId="498D158D" w:rsidR="00B57F22" w:rsidRDefault="005F107A" w:rsidP="00641066">
      <w:pPr>
        <w:pStyle w:val="BodyText2"/>
      </w:pPr>
      <w:r>
        <w:t>On the server</w:t>
      </w:r>
      <w:r w:rsidR="00CD3B36">
        <w:t xml:space="preserve"> I moved this file to the h05-dev-vm3 machine (into the </w:t>
      </w:r>
      <w:r w:rsidR="00CD3B36" w:rsidRPr="00CD3B36">
        <w:t>/home/webuser/.config/earthengine</w:t>
      </w:r>
      <w:r w:rsidR="00CD3B36">
        <w:t>/ folder). Now when I run ee.Initialize() it works!</w:t>
      </w:r>
      <w:r w:rsidR="00D1374A">
        <w:t xml:space="preserve"> Synchronised with the prod machine using </w:t>
      </w:r>
      <w:r w:rsidR="00D1374A" w:rsidRPr="00D1374A">
        <w:t xml:space="preserve">rsync -av /home/webuser/.config/ </w:t>
      </w:r>
      <w:hyperlink r:id="rId709" w:history="1">
        <w:r w:rsidR="005E61AC" w:rsidRPr="000D156B">
          <w:rPr>
            <w:rStyle w:val="Hyperlink"/>
          </w:rPr>
          <w:t>webuser@h05-prod-vm3:/home/webuser/.config/</w:t>
        </w:r>
      </w:hyperlink>
      <w:r w:rsidR="00D1374A">
        <w:t>.</w:t>
      </w:r>
      <w:r w:rsidR="005E61AC">
        <w:t xml:space="preserve"> But, when I run the code from a web request it fails – presumably it cant find the credentials file.</w:t>
      </w:r>
      <w:r w:rsidR="00254695">
        <w:t xml:space="preserve"> Yes – it is looking here: </w:t>
      </w:r>
      <w:r w:rsidR="00254695" w:rsidRPr="00254695">
        <w:t>/var/www/.config/earthengine/credentials</w:t>
      </w:r>
      <w:r w:rsidR="007E74BB">
        <w:t xml:space="preserve"> but I have no rights to create folders in that location so have asked LRM.</w:t>
      </w:r>
      <w:r w:rsidR="00342752">
        <w:t xml:space="preserve"> The username is apache and it gets this path using the Python pwd module.</w:t>
      </w:r>
    </w:p>
    <w:p w14:paraId="41867E09" w14:textId="026DBD09" w:rsidR="002A584F" w:rsidRDefault="002A584F" w:rsidP="00641066">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758EC3BA" w14:textId="7CE78FE8" w:rsidR="002A584F" w:rsidRDefault="002A584F" w:rsidP="00397DAF">
      <w:pPr>
        <w:pStyle w:val="Unix"/>
      </w:pPr>
      <w:r w:rsidRPr="002A584F">
        <w:t>[webuser@h05-dev-vm3 ~]$ chmod go+x ~/.config</w:t>
      </w:r>
    </w:p>
    <w:p w14:paraId="5A88ACFE" w14:textId="061B8F22" w:rsidR="002A584F" w:rsidRPr="008F040E" w:rsidRDefault="0083412D" w:rsidP="002A584F">
      <w:pPr>
        <w:pStyle w:val="BodyText2"/>
      </w:pPr>
      <w:r>
        <w:t>Now it runs fine on the dev machine, just need to get LRM to update the prod machine.</w:t>
      </w:r>
      <w:r w:rsidR="00640651">
        <w:t xml:space="preserve"> Damiano wanted to keep files within the webusers folders, so we didn’t need to update permissions on the prod machine. So I have put the credentials file in the ‘</w:t>
      </w:r>
      <w:r w:rsidR="00640651" w:rsidRPr="00640651">
        <w:t>/srv/www/dopa-services/cgi-bin</w:t>
      </w:r>
      <w:r w:rsidR="00640651">
        <w:t>/google earth engine’ folder.</w:t>
      </w:r>
    </w:p>
    <w:p w14:paraId="716B18AA" w14:textId="77777777" w:rsidR="00F11872" w:rsidRDefault="00F11872" w:rsidP="00324C76">
      <w:pPr>
        <w:pStyle w:val="Heading5"/>
      </w:pPr>
      <w:r>
        <w:t>Installing</w:t>
      </w:r>
    </w:p>
    <w:p w14:paraId="349E31D0" w14:textId="77777777" w:rsidR="00F11872" w:rsidRDefault="00F11872" w:rsidP="00F11872">
      <w:pPr>
        <w:pStyle w:val="BodyText2"/>
      </w:pPr>
      <w:r>
        <w:t xml:space="preserve">Source files are available </w:t>
      </w:r>
      <w:hyperlink r:id="rId710"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33E9BC60" w14:textId="77777777" w:rsidR="00F11872" w:rsidRDefault="00F11872" w:rsidP="00397DAF">
      <w:pPr>
        <w:pStyle w:val="Code"/>
      </w:pPr>
      <w:r>
        <w:t>&gt;&gt;&gt; import ee</w:t>
      </w:r>
    </w:p>
    <w:p w14:paraId="28EC711D" w14:textId="77777777" w:rsidR="00F11872" w:rsidRDefault="00F11872" w:rsidP="00397DAF">
      <w:pPr>
        <w:pStyle w:val="Code"/>
      </w:pPr>
      <w:r>
        <w:t>Traceback (most recent call last):</w:t>
      </w:r>
    </w:p>
    <w:p w14:paraId="11BC2EE5" w14:textId="77777777" w:rsidR="00F11872" w:rsidRDefault="00F11872" w:rsidP="00397DAF">
      <w:pPr>
        <w:pStyle w:val="Code"/>
      </w:pPr>
      <w:r>
        <w:t xml:space="preserve">  File "&lt;stdin&gt;", line 1, in &lt;module&gt;</w:t>
      </w:r>
    </w:p>
    <w:p w14:paraId="7B5FB3FF" w14:textId="77777777" w:rsidR="00F11872" w:rsidRDefault="00F11872" w:rsidP="00397DAF">
      <w:pPr>
        <w:pStyle w:val="Code"/>
      </w:pPr>
      <w:r>
        <w:t xml:space="preserve">  File "/usr/lib/python2.6/site-packages/ee/__init__.py", line 14, in &lt;module&gt;</w:t>
      </w:r>
    </w:p>
    <w:p w14:paraId="21892F4E" w14:textId="77777777" w:rsidR="00F11872" w:rsidRDefault="00F11872" w:rsidP="00397DAF">
      <w:pPr>
        <w:pStyle w:val="Code"/>
      </w:pPr>
      <w:r>
        <w:t xml:space="preserve">    from apifunction import ApiFunction</w:t>
      </w:r>
    </w:p>
    <w:p w14:paraId="26E88BF1" w14:textId="77777777" w:rsidR="00F11872" w:rsidRDefault="00F11872" w:rsidP="00397DAF">
      <w:pPr>
        <w:pStyle w:val="Code"/>
      </w:pPr>
      <w:r>
        <w:t xml:space="preserve">  File "/usr/lib/python2.6/site-packages/ee/apifunction.py", line 100</w:t>
      </w:r>
    </w:p>
    <w:p w14:paraId="424D76C4" w14:textId="77777777" w:rsidR="00F11872" w:rsidRDefault="00F11872" w:rsidP="00397DAF">
      <w:pPr>
        <w:pStyle w:val="Code"/>
      </w:pPr>
      <w:r>
        <w:t xml:space="preserve">    return {name: func.getSignature() for name, func in cls._api.iteritems()}</w:t>
      </w:r>
    </w:p>
    <w:p w14:paraId="30D20B5B" w14:textId="77777777" w:rsidR="00F11872" w:rsidRPr="006702BD" w:rsidRDefault="00F11872" w:rsidP="00F11872">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050A66D9" w14:textId="77777777" w:rsidR="00F11872" w:rsidRDefault="00F11872" w:rsidP="00F11872">
      <w:pPr>
        <w:pStyle w:val="Heading6"/>
      </w:pPr>
      <w:r>
        <w:t>On h05-dev-vm3</w:t>
      </w:r>
    </w:p>
    <w:p w14:paraId="7B183C90" w14:textId="77777777" w:rsidR="00F11872" w:rsidRDefault="00F11872" w:rsidP="00F11872">
      <w:pPr>
        <w:pStyle w:val="BodyText2"/>
      </w:pPr>
      <w:r>
        <w:t>There are some issues with installing on h05-dev. Tried installing as packages but whenever you try and run the following code you get errors:</w:t>
      </w:r>
    </w:p>
    <w:p w14:paraId="6BD8672E" w14:textId="77777777" w:rsidR="00F11872" w:rsidRDefault="00F11872" w:rsidP="00397DAF">
      <w:pPr>
        <w:pStyle w:val="Code"/>
      </w:pPr>
      <w:r>
        <w:t>import ee,oauth2client.client,config</w:t>
      </w:r>
    </w:p>
    <w:p w14:paraId="67FB4E1D" w14:textId="77777777" w:rsidR="00F11872" w:rsidRDefault="00F11872" w:rsidP="00397DAF">
      <w:pPr>
        <w:pStyle w:val="Code"/>
      </w:pPr>
      <w:r>
        <w:lastRenderedPageBreak/>
        <w:t>def test(image):</w:t>
      </w:r>
    </w:p>
    <w:p w14:paraId="2EF098DC" w14:textId="77777777" w:rsidR="00F11872" w:rsidRDefault="00F11872" w:rsidP="00397DAF">
      <w:pPr>
        <w:pStyle w:val="Code"/>
      </w:pPr>
      <w:r>
        <w:t xml:space="preserve">    return image</w:t>
      </w:r>
    </w:p>
    <w:p w14:paraId="5F250018" w14:textId="77777777" w:rsidR="00F11872" w:rsidRDefault="00F11872" w:rsidP="00397DAF">
      <w:pPr>
        <w:pStyle w:val="Code"/>
      </w:pPr>
      <w:r>
        <w:t>print ee</w:t>
      </w:r>
    </w:p>
    <w:p w14:paraId="29818032" w14:textId="77777777" w:rsidR="00F11872" w:rsidRDefault="00F11872" w:rsidP="00397DAF">
      <w:pPr>
        <w:pStyle w:val="Code"/>
      </w:pPr>
      <w:r>
        <w:t xml:space="preserve">ee.Initialize(ee.ServiceAccountCredentials(config.MY_SERVICE_ACCOUNT, config.MY_PRIVATE_KEY_FILE)) </w:t>
      </w:r>
    </w:p>
    <w:p w14:paraId="681FD215" w14:textId="77777777" w:rsidR="00F11872" w:rsidRDefault="00F11872" w:rsidP="00397DAF">
      <w:pPr>
        <w:pStyle w:val="Code"/>
      </w:pPr>
      <w:r>
        <w:t>scene1 = ee.Image('LANDSAT/LC8_L1T_TOA/LC81970502013298LGN00')</w:t>
      </w:r>
    </w:p>
    <w:p w14:paraId="27CB5A41" w14:textId="77777777" w:rsidR="00F11872" w:rsidRDefault="00F11872" w:rsidP="00397DAF">
      <w:pPr>
        <w:pStyle w:val="Code"/>
      </w:pPr>
      <w:r>
        <w:t>landsat_collection = ee.ImageCollection([scene1])</w:t>
      </w:r>
    </w:p>
    <w:p w14:paraId="3F52354C" w14:textId="77777777" w:rsidR="00F11872" w:rsidRDefault="00F11872" w:rsidP="00397DAF">
      <w:pPr>
        <w:pStyle w:val="Code"/>
      </w:pPr>
      <w:r>
        <w:t>landsat = cloud_masked = landsat_collection.map(test)</w:t>
      </w:r>
    </w:p>
    <w:p w14:paraId="4FD37B9A" w14:textId="77777777" w:rsidR="00F11872" w:rsidRDefault="00F11872" w:rsidP="00397DAF">
      <w:pPr>
        <w:pStyle w:val="Code"/>
      </w:pPr>
    </w:p>
    <w:p w14:paraId="7F39985C" w14:textId="77777777" w:rsidR="00F11872" w:rsidRDefault="00F11872" w:rsidP="00397DAF">
      <w:pPr>
        <w:pStyle w:val="Code"/>
      </w:pPr>
      <w:r w:rsidRPr="00104A8F">
        <w:t>&lt;module 'ee' from 'C:\Anaconda\lib\site-packages\ee\__init__.pyc'&gt;</w:t>
      </w:r>
      <w:r>
        <w:t xml:space="preserve"> </w:t>
      </w:r>
    </w:p>
    <w:p w14:paraId="5F970452" w14:textId="77777777" w:rsidR="00F11872" w:rsidRDefault="00F11872" w:rsidP="00397DAF">
      <w:pPr>
        <w:pStyle w:val="Code"/>
      </w:pPr>
      <w:r w:rsidRPr="00104A8F">
        <w:t>EEException: Unrecognized arguments set(['dynamicArgs']) to function: Maps an algorithm over a collection.</w:t>
      </w:r>
    </w:p>
    <w:p w14:paraId="3F8DA437" w14:textId="77777777" w:rsidR="00F11872" w:rsidRPr="002B5A36" w:rsidRDefault="00F11872" w:rsidP="00F11872">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715A829A" w14:textId="1DFFA9DE" w:rsidR="00C44D20" w:rsidRDefault="00C44D20" w:rsidP="00C44D20">
      <w:pPr>
        <w:pStyle w:val="Heading6"/>
      </w:pPr>
      <w:r>
        <w:t>On Mac OS</w:t>
      </w:r>
    </w:p>
    <w:p w14:paraId="6166D4E2" w14:textId="6C91AEC2" w:rsidR="00C44D20" w:rsidRDefault="00C44D20" w:rsidP="00C44D20">
      <w:pPr>
        <w:pStyle w:val="BodyText2"/>
      </w:pPr>
      <w:r>
        <w:t>I failed to get GEE working on my laptop with errors like no oauth2 library or something so reinstalled Anaconda and followed the installation instructions.</w:t>
      </w:r>
    </w:p>
    <w:p w14:paraId="71B9FD83" w14:textId="77777777" w:rsidR="00C44D20" w:rsidRDefault="00C44D20" w:rsidP="00C44D20">
      <w:pPr>
        <w:pStyle w:val="ListBullet2"/>
      </w:pPr>
      <w:r>
        <w:t>Uninstalling Anaconda 2 on Mac</w:t>
      </w:r>
    </w:p>
    <w:p w14:paraId="073F79DD" w14:textId="77777777" w:rsidR="00C44D20" w:rsidRDefault="00C44D20" w:rsidP="00C44D20">
      <w:pPr>
        <w:pStyle w:val="ListBullet2"/>
      </w:pPr>
      <w:r>
        <w:t>Following instructions here</w:t>
      </w:r>
      <w:r>
        <w:rPr>
          <w:rStyle w:val="apple-converted-space"/>
          <w:rFonts w:ascii="Helvetica" w:hAnsi="Helvetica"/>
          <w:color w:val="222222"/>
          <w:szCs w:val="18"/>
        </w:rPr>
        <w:t> </w:t>
      </w:r>
      <w:hyperlink r:id="rId711" w:anchor="os-x-anaconda-install" w:tgtFrame="_blank" w:history="1">
        <w:r>
          <w:rPr>
            <w:rStyle w:val="Hyperlink"/>
            <w:rFonts w:ascii="Helvetica" w:hAnsi="Helvetica"/>
            <w:color w:val="1155CC"/>
            <w:szCs w:val="18"/>
          </w:rPr>
          <w:t>http://conda.pydata.org/docs/install/full.html#os-x-anaconda-install</w:t>
        </w:r>
      </w:hyperlink>
    </w:p>
    <w:p w14:paraId="2932BCB9" w14:textId="51A33E9E" w:rsidR="00C44D20" w:rsidRDefault="00C44D20" w:rsidP="00C44D20">
      <w:pPr>
        <w:pStyle w:val="ListBullet2"/>
      </w:pPr>
      <w:r>
        <w:t>Lots of permission denied trying it in Terminal for some reason - so manually deleting </w:t>
      </w:r>
    </w:p>
    <w:p w14:paraId="1A7EC9D8" w14:textId="77777777" w:rsidR="00C44D20" w:rsidRDefault="00C44D20" w:rsidP="00C44D20">
      <w:pPr>
        <w:pStyle w:val="ListBullet2"/>
      </w:pPr>
      <w:r>
        <w:t>Showing all files and editing the  .bash_profile file to remove the anaconda directory from the PATH environment variable</w:t>
      </w:r>
    </w:p>
    <w:p w14:paraId="0D1225A2" w14:textId="77777777" w:rsidR="00C44D20" w:rsidRDefault="00C44D20" w:rsidP="00C44D20">
      <w:pPr>
        <w:pStyle w:val="ListBullet2"/>
      </w:pPr>
      <w:r>
        <w:t>Deleting the .continuum folder (.condarc and .conda folders not present)</w:t>
      </w:r>
    </w:p>
    <w:p w14:paraId="0C3A7A3E" w14:textId="77777777" w:rsidR="00C44D20" w:rsidRDefault="00C44D20" w:rsidP="00C44D20">
      <w:pPr>
        <w:pStyle w:val="ListBullet2"/>
      </w:pPr>
      <w:r>
        <w:t>Deleted the geeimageserver project in Eclipse and removed the files locally</w:t>
      </w:r>
    </w:p>
    <w:p w14:paraId="01582613" w14:textId="77777777" w:rsidR="00C44D20" w:rsidRDefault="00C44D20" w:rsidP="00C44D20">
      <w:pPr>
        <w:pStyle w:val="ListBullet2"/>
      </w:pPr>
      <w:r>
        <w:t>Downloading 'Anaconda2-4.1.1-MacOSX-x86_64'</w:t>
      </w:r>
    </w:p>
    <w:p w14:paraId="2DB94C98" w14:textId="77777777" w:rsidR="00C44D20" w:rsidRDefault="00C44D20" w:rsidP="00C44D20">
      <w:pPr>
        <w:pStyle w:val="ListBullet2"/>
      </w:pPr>
      <w:r>
        <w:t>Installed and ran Anaconda Navigator</w:t>
      </w:r>
    </w:p>
    <w:p w14:paraId="24D90FA8" w14:textId="77777777" w:rsidR="00C44D20" w:rsidRDefault="00C44D20" w:rsidP="00C44D20">
      <w:pPr>
        <w:pStyle w:val="ListBullet2"/>
      </w:pPr>
      <w:r>
        <w:t>Installing Homebrew</w:t>
      </w:r>
    </w:p>
    <w:p w14:paraId="363A5E5F" w14:textId="77777777" w:rsidR="00C44D20" w:rsidRDefault="00C44D20" w:rsidP="00C44D20">
      <w:pPr>
        <w:pStyle w:val="ListBullet2"/>
      </w:pPr>
      <w:r>
        <w:t>/usr/bin/ruby -e "$(curl -fsSL</w:t>
      </w:r>
      <w:r>
        <w:rPr>
          <w:rStyle w:val="apple-converted-space"/>
          <w:rFonts w:ascii="Helvetica" w:hAnsi="Helvetica"/>
          <w:color w:val="222222"/>
          <w:szCs w:val="18"/>
        </w:rPr>
        <w:t> </w:t>
      </w:r>
      <w:hyperlink r:id="rId712" w:tgtFrame="_blank" w:history="1">
        <w:r>
          <w:rPr>
            <w:rStyle w:val="Hyperlink"/>
            <w:rFonts w:ascii="Helvetica" w:hAnsi="Helvetica"/>
            <w:color w:val="1155CC"/>
            <w:szCs w:val="18"/>
          </w:rPr>
          <w:t>https://raw.githubusercontent.com/Homebrew/install/master/install</w:t>
        </w:r>
      </w:hyperlink>
      <w:r>
        <w:t>)"</w:t>
      </w:r>
    </w:p>
    <w:p w14:paraId="78434125" w14:textId="77777777" w:rsidR="00C44D20" w:rsidRDefault="00C44D20" w:rsidP="00C44D20">
      <w:pPr>
        <w:pStyle w:val="ListBullet2"/>
      </w:pPr>
      <w:r>
        <w:t>It appears Homebrew is already installed</w:t>
      </w:r>
    </w:p>
    <w:p w14:paraId="40EDDAB1" w14:textId="77777777" w:rsidR="00C44D20" w:rsidRDefault="00C44D20" w:rsidP="00C44D20">
      <w:pPr>
        <w:pStyle w:val="ListBullet2"/>
      </w:pPr>
      <w:r>
        <w:t>Pip already installed</w:t>
      </w:r>
    </w:p>
    <w:p w14:paraId="09837593" w14:textId="77777777" w:rsidR="00C44D20" w:rsidRDefault="00C44D20" w:rsidP="00C44D20">
      <w:pPr>
        <w:pStyle w:val="ListBullet2"/>
      </w:pPr>
      <w:r>
        <w:t>Installing Google APIs Client Library </w:t>
      </w:r>
    </w:p>
    <w:p w14:paraId="134246D2" w14:textId="77777777" w:rsidR="00C44D20" w:rsidRDefault="00C44D20" w:rsidP="00C44D20">
      <w:pPr>
        <w:pStyle w:val="ListBullet2"/>
      </w:pPr>
      <w:r>
        <w:t>sudo pip install google-api-python-client</w:t>
      </w:r>
    </w:p>
    <w:p w14:paraId="51121192" w14:textId="77777777" w:rsidR="00C44D20" w:rsidRDefault="00C44D20" w:rsidP="00C44D20">
      <w:pPr>
        <w:pStyle w:val="ListBullet2"/>
      </w:pPr>
      <w:r>
        <w:t>Crypto library - no error returned by:</w:t>
      </w:r>
    </w:p>
    <w:p w14:paraId="3D38ECAD" w14:textId="77777777" w:rsidR="00C44D20" w:rsidRDefault="00C44D20" w:rsidP="00C44D20">
      <w:pPr>
        <w:pStyle w:val="ListBullet2"/>
      </w:pPr>
      <w:r>
        <w:t>python -c "from oauth2client import crypt"</w:t>
      </w:r>
    </w:p>
    <w:p w14:paraId="622D3289" w14:textId="77777777" w:rsidR="00C44D20" w:rsidRDefault="00C44D20" w:rsidP="00C44D20">
      <w:pPr>
        <w:pStyle w:val="ListBullet2"/>
      </w:pPr>
      <w:r>
        <w:t>Installing Earth Engine Python API:</w:t>
      </w:r>
    </w:p>
    <w:p w14:paraId="7AF897F8" w14:textId="77777777" w:rsidR="00C44D20" w:rsidRDefault="00C44D20" w:rsidP="00C44D20">
      <w:pPr>
        <w:pStyle w:val="ListBullet2"/>
      </w:pPr>
      <w:r>
        <w:t>sudo pip install earthengine-api</w:t>
      </w:r>
    </w:p>
    <w:p w14:paraId="2AD29665" w14:textId="77777777" w:rsidR="00C44D20" w:rsidRDefault="00C44D20" w:rsidP="00C44D20">
      <w:pPr>
        <w:pStyle w:val="ListBullet2"/>
      </w:pPr>
      <w:r>
        <w:t>Deleted the existing credentials file in $HOME/.config/earthengine/credentials</w:t>
      </w:r>
    </w:p>
    <w:p w14:paraId="6BE066F9" w14:textId="77777777" w:rsidR="00C44D20" w:rsidRDefault="00C44D20" w:rsidP="00C44D20">
      <w:pPr>
        <w:pStyle w:val="ListBullet2"/>
      </w:pPr>
      <w:r>
        <w:t>Followed the instructions to authenticate again</w:t>
      </w:r>
    </w:p>
    <w:p w14:paraId="69393444" w14:textId="77777777" w:rsidR="00C44D20" w:rsidRDefault="00C44D20" w:rsidP="00C44D20">
      <w:pPr>
        <w:pStyle w:val="ListBullet2"/>
      </w:pPr>
      <w:r>
        <w:t>Ran the 'Testing the installation' and it worked fine!! </w:t>
      </w:r>
    </w:p>
    <w:p w14:paraId="052FE651" w14:textId="77777777" w:rsidR="00C44D20" w:rsidRDefault="00C44D20" w:rsidP="00C44D20">
      <w:pPr>
        <w:pStyle w:val="ListBullet2"/>
      </w:pPr>
      <w:r>
        <w:t>I didnt need to do anything with the *.pem file or email address or anything! Just</w:t>
      </w:r>
    </w:p>
    <w:p w14:paraId="2B6E6E96" w14:textId="77777777" w:rsidR="00C44D20" w:rsidRDefault="00C44D20" w:rsidP="00F70D47">
      <w:pPr>
        <w:pStyle w:val="Unix"/>
      </w:pPr>
      <w:r>
        <w:t>import ee</w:t>
      </w:r>
    </w:p>
    <w:p w14:paraId="4695288A" w14:textId="77777777" w:rsidR="00C44D20" w:rsidRDefault="00C44D20" w:rsidP="00F70D47">
      <w:pPr>
        <w:pStyle w:val="Unix"/>
      </w:pPr>
      <w:r>
        <w:t>ee.Initialize()</w:t>
      </w:r>
    </w:p>
    <w:p w14:paraId="514B1DEC" w14:textId="77777777" w:rsidR="00C44D20" w:rsidRDefault="00C44D20" w:rsidP="00C44D20">
      <w:pPr>
        <w:pStyle w:val="ListBullet2"/>
      </w:pPr>
      <w:r>
        <w:t>Was still pointing to the old Anaconda Interpreter in andrewcottam/anaconda/bin - now at /anaconda</w:t>
      </w:r>
    </w:p>
    <w:p w14:paraId="38513233" w14:textId="66C652E4" w:rsidR="00C44D20" w:rsidRPr="00C44D20" w:rsidRDefault="00C44D20" w:rsidP="00C44D20">
      <w:pPr>
        <w:pStyle w:val="ListBullet2"/>
      </w:pPr>
      <w:r>
        <w:t>This new configuration is written in the .pydevproject file which is ignored in the Git repo.</w:t>
      </w:r>
    </w:p>
    <w:p w14:paraId="37E1B76F" w14:textId="77777777" w:rsidR="00F11872" w:rsidRDefault="00F11872" w:rsidP="00F11872">
      <w:pPr>
        <w:pStyle w:val="Heading6"/>
      </w:pPr>
      <w:r>
        <w:t>Issues</w:t>
      </w:r>
    </w:p>
    <w:p w14:paraId="622E9BCF" w14:textId="05185D7C" w:rsidR="00F11872" w:rsidRDefault="0019018C" w:rsidP="00F11872">
      <w:pPr>
        <w:pStyle w:val="Heading7"/>
      </w:pPr>
      <w:r>
        <w:t>Source control of EE library</w:t>
      </w:r>
    </w:p>
    <w:p w14:paraId="311C3622" w14:textId="77777777" w:rsidR="00F11872" w:rsidRDefault="00F11872" w:rsidP="00F11872">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22557957" w14:textId="77777777" w:rsidR="00F11872" w:rsidRDefault="00F11872" w:rsidP="00397DAF">
      <w:pPr>
        <w:pStyle w:val="Code"/>
      </w:pPr>
      <w:r>
        <w:t>tmpImage = ee.Image('LANDSAT/LC8_L1T_TOA/LC82330772014009LGN00')</w:t>
      </w:r>
    </w:p>
    <w:p w14:paraId="441CC0EB" w14:textId="77777777" w:rsidR="00F11872" w:rsidRDefault="00F11872" w:rsidP="00397DAF">
      <w:pPr>
        <w:pStyle w:val="Code"/>
      </w:pPr>
      <w:r>
        <w:t>tmpImage.reduceToVectors()</w:t>
      </w:r>
    </w:p>
    <w:p w14:paraId="1E21C7B2" w14:textId="77777777" w:rsidR="00F11872" w:rsidRDefault="00F11872" w:rsidP="00397DAF">
      <w:pPr>
        <w:pStyle w:val="Code"/>
      </w:pPr>
      <w:r>
        <w:t>print dir(tmpImage)</w:t>
      </w:r>
    </w:p>
    <w:p w14:paraId="10F6C6B7" w14:textId="77777777" w:rsidR="00F11872" w:rsidRDefault="00F11872" w:rsidP="00F11872">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6322628" w14:textId="77777777" w:rsidR="00F11872" w:rsidRDefault="00F11872" w:rsidP="00397DAF">
      <w:pPr>
        <w:pStyle w:val="Code"/>
      </w:pPr>
      <w:r w:rsidRPr="001843C4">
        <w:t>print sys.version</w:t>
      </w:r>
    </w:p>
    <w:p w14:paraId="2CEEB7E8" w14:textId="77777777" w:rsidR="00F11872" w:rsidRDefault="00F11872" w:rsidP="00F11872">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D11FDEB" w14:textId="77777777" w:rsidR="00F11872" w:rsidRDefault="00F11872" w:rsidP="00F11872">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16471AE2" w14:textId="77777777" w:rsidR="00F11872" w:rsidRDefault="00F11872" w:rsidP="00F11872">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40DF02E7" w14:textId="77777777" w:rsidR="00F11872" w:rsidRDefault="00F11872" w:rsidP="00F11872">
      <w:pPr>
        <w:pStyle w:val="BodyText2"/>
      </w:pPr>
      <w:r>
        <w:t>In July 2014 a __version__ property was added to ee. The version I am using on my desktop is pre-that so I need to update it.</w:t>
      </w:r>
    </w:p>
    <w:p w14:paraId="467F379A" w14:textId="77777777" w:rsidR="00F11872" w:rsidRDefault="00F11872" w:rsidP="00F11872">
      <w:pPr>
        <w:pStyle w:val="Heading7"/>
      </w:pPr>
      <w:r w:rsidRPr="00BF6EE4">
        <w:t>'module' object has no attribute 'HAVE_DECL_MPZ_POWM_SEC'</w:t>
      </w:r>
    </w:p>
    <w:p w14:paraId="1984E710" w14:textId="77777777" w:rsidR="00F11872" w:rsidRDefault="00F11872" w:rsidP="00F11872">
      <w:pPr>
        <w:pStyle w:val="BodyText2"/>
      </w:pPr>
      <w:r>
        <w:t xml:space="preserve">After upgrading to the newest version of GEE I now have this error on both dev and prod. </w:t>
      </w:r>
      <w:hyperlink r:id="rId713" w:history="1">
        <w:r w:rsidRPr="00AD22F6">
          <w:rPr>
            <w:rStyle w:val="Hyperlink"/>
          </w:rPr>
          <w:t>This</w:t>
        </w:r>
      </w:hyperlink>
      <w:r>
        <w:t xml:space="preserve"> worked on the dev machine:</w:t>
      </w:r>
    </w:p>
    <w:p w14:paraId="1AA11BAB" w14:textId="77777777" w:rsidR="00F11872" w:rsidRDefault="00F11872" w:rsidP="00397DAF">
      <w:pPr>
        <w:pStyle w:val="Unix"/>
      </w:pPr>
      <w:r w:rsidRPr="00AD22F6">
        <w:t>yum remove python-crypto</w:t>
      </w:r>
    </w:p>
    <w:p w14:paraId="31AF3435" w14:textId="77777777" w:rsidR="00F11872" w:rsidRDefault="00F11872" w:rsidP="00F11872">
      <w:pPr>
        <w:pStyle w:val="Heading7"/>
      </w:pPr>
      <w:r>
        <w:t>Failing to install Google APIs Client Library</w:t>
      </w:r>
    </w:p>
    <w:p w14:paraId="29729ADD" w14:textId="77777777" w:rsidR="00F11872" w:rsidRDefault="00F11872" w:rsidP="00F11872">
      <w:pPr>
        <w:pStyle w:val="BodyText2"/>
      </w:pPr>
      <w:r>
        <w:t>You have to have this to be able to authenticate and when I try to install pyOpenSSL I get errors:</w:t>
      </w:r>
    </w:p>
    <w:p w14:paraId="2CABE04F" w14:textId="77777777" w:rsidR="00F11872" w:rsidRDefault="00F11872" w:rsidP="00397DAF">
      <w:pPr>
        <w:pStyle w:val="Unix"/>
      </w:pPr>
      <w:r w:rsidRPr="00316E85">
        <w:t>[webuser@h05-dev-vm3 python]$ pip install 'pyOpenSSL&gt;=0.11'&gt;text.txt</w:t>
      </w:r>
    </w:p>
    <w:p w14:paraId="58C9103D" w14:textId="77777777" w:rsidR="00F11872" w:rsidRDefault="00F11872" w:rsidP="00397DAF">
      <w:pPr>
        <w:pStyle w:val="Unix"/>
      </w:pPr>
      <w:r>
        <w:t>..</w:t>
      </w:r>
    </w:p>
    <w:p w14:paraId="3480D053" w14:textId="77777777" w:rsidR="00F11872" w:rsidRDefault="00F11872" w:rsidP="00397DAF">
      <w:pPr>
        <w:pStyle w:val="Unix"/>
      </w:pPr>
      <w:r>
        <w:t>Installing collected packages: cryptography, cffi, enum34, pycparser, ordereddict</w:t>
      </w:r>
    </w:p>
    <w:p w14:paraId="4CC4C3AA" w14:textId="77777777" w:rsidR="00F11872" w:rsidRDefault="00F11872" w:rsidP="00397DAF">
      <w:pPr>
        <w:pStyle w:val="Unix"/>
      </w:pPr>
      <w:r>
        <w:t xml:space="preserve">  Running setup.py install for cryptography</w:t>
      </w:r>
    </w:p>
    <w:p w14:paraId="33931D7C" w14:textId="77777777" w:rsidR="00F11872" w:rsidRDefault="00F11872" w:rsidP="00397DAF">
      <w:pPr>
        <w:pStyle w:val="Unix"/>
      </w:pPr>
      <w:r>
        <w:t xml:space="preserve">    Package libffi was not found in the pkg-config search path.</w:t>
      </w:r>
    </w:p>
    <w:p w14:paraId="2DDEF7E3" w14:textId="77777777" w:rsidR="00F11872" w:rsidRDefault="00F11872" w:rsidP="00397DAF">
      <w:pPr>
        <w:pStyle w:val="Unix"/>
      </w:pPr>
      <w:r>
        <w:t>..</w:t>
      </w:r>
    </w:p>
    <w:p w14:paraId="5DD89123" w14:textId="77777777" w:rsidR="00F11872" w:rsidRDefault="00F11872" w:rsidP="00397DAF">
      <w:pPr>
        <w:pStyle w:val="Unix"/>
      </w:pPr>
      <w:r>
        <w:t xml:space="preserve">      File "/usr/lib/python2.6/site-packages/setuptools/command/easy_install.py", line 949, in run_setup</w:t>
      </w:r>
    </w:p>
    <w:p w14:paraId="5844C51A" w14:textId="77777777" w:rsidR="00F11872" w:rsidRDefault="00F11872" w:rsidP="00397DAF">
      <w:pPr>
        <w:pStyle w:val="Unix"/>
      </w:pPr>
      <w:r>
        <w:t xml:space="preserve">        raise DistutilsError("Setup script exited with %s" % (v.args[0],))</w:t>
      </w:r>
    </w:p>
    <w:p w14:paraId="614A6B08" w14:textId="77777777" w:rsidR="00F11872" w:rsidRDefault="00F11872" w:rsidP="00397DAF">
      <w:pPr>
        <w:pStyle w:val="Unix"/>
      </w:pPr>
      <w:r>
        <w:t xml:space="preserve">    distutils.errors.DistutilsError: Setup script exited with error: command 'gcc' failed with exit status 1</w:t>
      </w:r>
    </w:p>
    <w:p w14:paraId="7EF90405" w14:textId="77777777" w:rsidR="00F11872" w:rsidRDefault="00F11872" w:rsidP="00397DAF">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321C2628" w14:textId="77777777" w:rsidR="00F11872" w:rsidRDefault="00F11872" w:rsidP="00397DAF">
      <w:pPr>
        <w:pStyle w:val="Unix"/>
      </w:pPr>
      <w:r>
        <w:t xml:space="preserve">    Package libffi was not found in the pkg-config search path.</w:t>
      </w:r>
    </w:p>
    <w:p w14:paraId="7CF0AD8F" w14:textId="77777777" w:rsidR="00F11872" w:rsidRDefault="00F11872" w:rsidP="00397DAF">
      <w:pPr>
        <w:pStyle w:val="Unix"/>
      </w:pPr>
    </w:p>
    <w:p w14:paraId="383F4FC5" w14:textId="77777777" w:rsidR="00F11872" w:rsidRDefault="00F11872" w:rsidP="00397DAF">
      <w:pPr>
        <w:pStyle w:val="Unix"/>
      </w:pPr>
      <w:r>
        <w:t>Perhaps you should add the directory containing `libffi.pc' to the PKG_CONFIG_PATH environment variable</w:t>
      </w:r>
    </w:p>
    <w:p w14:paraId="6FE4061D" w14:textId="77777777" w:rsidR="00F11872" w:rsidRPr="00316E85" w:rsidRDefault="00F11872" w:rsidP="00F11872">
      <w:pPr>
        <w:pStyle w:val="BodyText2"/>
      </w:pPr>
      <w:r>
        <w:t>You need to install the libffi-devel library! pip install libffi-devel</w:t>
      </w:r>
    </w:p>
    <w:p w14:paraId="19CB86AA" w14:textId="77777777" w:rsidR="00F11872" w:rsidRDefault="00F11872" w:rsidP="00324C76">
      <w:pPr>
        <w:pStyle w:val="Heading5"/>
      </w:pPr>
      <w:r>
        <w:t>Updating</w:t>
      </w:r>
    </w:p>
    <w:p w14:paraId="2FF9F29D" w14:textId="77777777" w:rsidR="00F11872" w:rsidRDefault="00F11872" w:rsidP="00F11872">
      <w:pPr>
        <w:pStyle w:val="Heading6"/>
      </w:pPr>
      <w:r>
        <w:t>Windows</w:t>
      </w:r>
    </w:p>
    <w:p w14:paraId="22DD361F" w14:textId="77777777" w:rsidR="00F11872" w:rsidRDefault="00F11872" w:rsidP="00F11872">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1B7208DF" w14:textId="77777777" w:rsidR="00F11872" w:rsidRDefault="00F11872" w:rsidP="00397DAF">
      <w:pPr>
        <w:pStyle w:val="Unix"/>
      </w:pPr>
      <w:r w:rsidRPr="0072084E">
        <w:t>C:\Users\cottaan&gt;pip install earthengine-api</w:t>
      </w:r>
    </w:p>
    <w:p w14:paraId="3E48E69E" w14:textId="46647656" w:rsidR="00BC24A2" w:rsidRDefault="00F11872" w:rsidP="00F11872">
      <w:pPr>
        <w:pStyle w:val="BodyText2"/>
      </w:pPr>
      <w:r>
        <w:t>Now there is a property called __version__ and it reports 0.1.42. This version was released on Jan 15 2015.</w:t>
      </w:r>
      <w:r w:rsidR="00BC24A2">
        <w:t xml:space="preserve"> In theory, to upgrade:</w:t>
      </w:r>
    </w:p>
    <w:p w14:paraId="134E8582" w14:textId="3261AA91" w:rsidR="00BC24A2" w:rsidRDefault="00BC24A2" w:rsidP="00397DAF">
      <w:pPr>
        <w:pStyle w:val="Unix"/>
      </w:pPr>
      <w:r w:rsidRPr="00BC24A2">
        <w:t xml:space="preserve">pip install earthengine-api </w:t>
      </w:r>
      <w:r>
        <w:t>–</w:t>
      </w:r>
      <w:r w:rsidRPr="00BC24A2">
        <w:t>upgrade</w:t>
      </w:r>
    </w:p>
    <w:p w14:paraId="08EFF207" w14:textId="53F8AF21" w:rsidR="00BC24A2" w:rsidRDefault="00BC24A2" w:rsidP="00BC24A2">
      <w:pPr>
        <w:pStyle w:val="BodyText2"/>
      </w:pPr>
      <w:r>
        <w:t>But this failed when the earthengine API was on version 0.1.42</w:t>
      </w:r>
      <w:r w:rsidR="0019018C">
        <w:t>. Trying again on 14/4/16 but pip wont upgrade to the latest version of the API so resorting to pulling the code from github.</w:t>
      </w:r>
      <w:r w:rsidR="0038535E">
        <w:t xml:space="preserve"> Cloned repo in ‘</w:t>
      </w:r>
      <w:r w:rsidR="0038535E" w:rsidRPr="0038535E">
        <w:t>E:\cottaan\My Documents\github repos\earthengine-api</w:t>
      </w:r>
      <w:r w:rsidR="0038535E">
        <w:t>’. Pulling and physically copying the Python API (ee) to ‘</w:t>
      </w:r>
      <w:r w:rsidR="0038535E" w:rsidRPr="0038535E">
        <w:t>E:\cottaan\My Documents\github repos\geeImageServer</w:t>
      </w:r>
      <w:r w:rsidR="0038535E">
        <w:t>\ee’ and ‘</w:t>
      </w:r>
      <w:r w:rsidR="0038535E" w:rsidRPr="0038535E">
        <w:t>C:\Anaconda\lib\site-packages\</w:t>
      </w:r>
      <w:r w:rsidR="0038535E">
        <w:t>ee’.</w:t>
      </w:r>
      <w:r w:rsidR="00775C06">
        <w:t xml:space="preserve"> Updated to 0.1.78 on 14/4/16.</w:t>
      </w:r>
    </w:p>
    <w:p w14:paraId="68E0EDE9" w14:textId="23D56C08" w:rsidR="006A30F3" w:rsidRPr="00696F73" w:rsidRDefault="006A30F3" w:rsidP="00BC24A2">
      <w:pPr>
        <w:pStyle w:val="BodyText2"/>
      </w:pPr>
      <w:r>
        <w:t>30/8/2016</w:t>
      </w:r>
      <w:r>
        <w:tab/>
        <w:t xml:space="preserve">Synced in </w:t>
      </w:r>
      <w:r w:rsidR="00C235E3">
        <w:t>‘</w:t>
      </w:r>
      <w:r>
        <w:t>GitHub for Windows</w:t>
      </w:r>
      <w:r w:rsidR="00C235E3">
        <w:t>’</w:t>
      </w:r>
      <w:r>
        <w:t xml:space="preserve"> and copied v0.1.93 to the folders above</w:t>
      </w:r>
    </w:p>
    <w:p w14:paraId="0C0BE9D0" w14:textId="77777777" w:rsidR="00F11872" w:rsidRDefault="00F11872" w:rsidP="00F11872">
      <w:pPr>
        <w:pStyle w:val="Heading6"/>
      </w:pPr>
      <w:r>
        <w:lastRenderedPageBreak/>
        <w:t>Unix</w:t>
      </w:r>
    </w:p>
    <w:p w14:paraId="34A1CE99" w14:textId="49A9AFF9" w:rsidR="00BC24A2" w:rsidRDefault="002079C7" w:rsidP="00F11872">
      <w:pPr>
        <w:pStyle w:val="BodyText2"/>
      </w:pPr>
      <w:r>
        <w:t>In theory, t</w:t>
      </w:r>
      <w:r w:rsidR="00BC24A2">
        <w:t>o upgrade on UNIX:</w:t>
      </w:r>
    </w:p>
    <w:p w14:paraId="4015865D" w14:textId="1E05E583" w:rsidR="00F11872" w:rsidRDefault="00BC24A2" w:rsidP="00397DAF">
      <w:pPr>
        <w:pStyle w:val="Unix"/>
      </w:pPr>
      <w:r w:rsidRPr="00BC24A2">
        <w:t xml:space="preserve">pip install earthengine-api </w:t>
      </w:r>
      <w:r w:rsidR="002079C7">
        <w:t>–</w:t>
      </w:r>
      <w:r w:rsidRPr="00BC24A2">
        <w:t>upgrade</w:t>
      </w:r>
    </w:p>
    <w:p w14:paraId="0DD0B25C" w14:textId="1DF4DC07" w:rsidR="002079C7" w:rsidRPr="00135220" w:rsidRDefault="002079C7" w:rsidP="002079C7">
      <w:pPr>
        <w:pStyle w:val="BodyText2"/>
      </w:pPr>
      <w:r>
        <w:t>But after running on h05-dev-vm3 the version was still 0.1.44.</w:t>
      </w:r>
    </w:p>
    <w:p w14:paraId="14D06CCD" w14:textId="77777777" w:rsidR="00F11872" w:rsidRDefault="00F11872" w:rsidP="00324C76">
      <w:pPr>
        <w:pStyle w:val="Heading5"/>
      </w:pPr>
      <w:r>
        <w:t>Developing</w:t>
      </w:r>
    </w:p>
    <w:p w14:paraId="1AEAA986" w14:textId="77777777" w:rsidR="00F11872" w:rsidRDefault="00F11872" w:rsidP="00F11872">
      <w:pPr>
        <w:pStyle w:val="BodyText2"/>
      </w:pPr>
      <w:r>
        <w:t xml:space="preserve">There is no proper documentation for the Python API, but you can use the example code from Google Code </w:t>
      </w:r>
      <w:hyperlink r:id="rId714" w:history="1">
        <w:r w:rsidRPr="00DD3924">
          <w:rPr>
            <w:rStyle w:val="Hyperlink"/>
          </w:rPr>
          <w:t>here</w:t>
        </w:r>
      </w:hyperlink>
      <w:r>
        <w:t xml:space="preserve">. </w:t>
      </w:r>
    </w:p>
    <w:p w14:paraId="3776443C" w14:textId="77777777" w:rsidR="00F11872" w:rsidRDefault="00F11872" w:rsidP="00F11872">
      <w:pPr>
        <w:pStyle w:val="Heading6"/>
      </w:pPr>
      <w:r>
        <w:t>API</w:t>
      </w:r>
    </w:p>
    <w:p w14:paraId="4F24815F" w14:textId="77777777" w:rsidR="00F11872" w:rsidRDefault="00F11872" w:rsidP="00F11872">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4683EF9B" w14:textId="77777777" w:rsidR="00F11872" w:rsidRDefault="00F11872" w:rsidP="00397DAF">
      <w:pPr>
        <w:pStyle w:val="Code"/>
      </w:pPr>
      <w:r w:rsidRPr="00193823">
        <w:t>print ee.ApiFunction.allSignatures()</w:t>
      </w:r>
    </w:p>
    <w:p w14:paraId="4E8BDBD5" w14:textId="77777777" w:rsidR="00F11872" w:rsidRDefault="00F11872" w:rsidP="00F11872">
      <w:pPr>
        <w:pStyle w:val="BodyText2"/>
      </w:pPr>
      <w:r>
        <w:t xml:space="preserve">The list of signatures for 28/8/2013 is </w:t>
      </w:r>
      <w:hyperlink r:id="rId715"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16" w:history="1">
        <w:r w:rsidRPr="00CD5A1A">
          <w:rPr>
            <w:rStyle w:val="Hyperlink"/>
          </w:rPr>
          <w:t>here</w:t>
        </w:r>
      </w:hyperlink>
      <w:r>
        <w:t xml:space="preserve">. Support was added for calling unbound algorithms in the Python API in </w:t>
      </w:r>
      <w:hyperlink r:id="rId717"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667D6201" w14:textId="77777777" w:rsidR="00F11872" w:rsidRDefault="00F11872" w:rsidP="00F11872">
      <w:pPr>
        <w:pStyle w:val="BodyText2"/>
      </w:pPr>
      <w:r>
        <w:t>On the server, I am caching the GEE API using the method ‘</w:t>
      </w:r>
      <w:r w:rsidRPr="00F34327">
        <w:t>createGoogleAPIJson</w:t>
      </w:r>
      <w:r>
        <w:t>’ in the services module. Rebuilt the cached API and now it works!</w:t>
      </w:r>
    </w:p>
    <w:p w14:paraId="3E5307C2" w14:textId="77777777" w:rsidR="00D941CB" w:rsidRDefault="00D941CB" w:rsidP="00D941CB">
      <w:pPr>
        <w:pStyle w:val="Heading6"/>
      </w:pPr>
      <w:r>
        <w:t>Migrating from Javascript to Python</w:t>
      </w:r>
    </w:p>
    <w:p w14:paraId="4264AF82" w14:textId="46C61C16" w:rsidR="001D6C69" w:rsidRDefault="001D6C69" w:rsidP="00D941CB">
      <w:pPr>
        <w:pStyle w:val="ListBullet"/>
      </w:pPr>
      <w:r>
        <w:t>Cannot get ee.List.iterate() to work in Python at all. ee.List.map() works fine</w:t>
      </w:r>
    </w:p>
    <w:p w14:paraId="125D827C" w14:textId="77777777" w:rsidR="00D941CB" w:rsidRDefault="00D941CB" w:rsidP="00D941CB">
      <w:pPr>
        <w:pStyle w:val="ListBullet"/>
      </w:pPr>
      <w:r>
        <w:t>Replace all null values with None</w:t>
      </w:r>
    </w:p>
    <w:p w14:paraId="28637CD4" w14:textId="77777777" w:rsidR="00D941CB" w:rsidRDefault="00D941CB" w:rsidP="00D941CB">
      <w:pPr>
        <w:pStyle w:val="ListBullet"/>
      </w:pPr>
      <w:r>
        <w:t>Remove all ; at the end of lines</w:t>
      </w:r>
    </w:p>
    <w:p w14:paraId="0BB8AA2F" w14:textId="77777777" w:rsidR="00D941CB" w:rsidRDefault="00D941CB" w:rsidP="00D941CB">
      <w:pPr>
        <w:pStyle w:val="ListBullet"/>
      </w:pPr>
      <w:r>
        <w:t>Remove all var declarations</w:t>
      </w:r>
    </w:p>
    <w:p w14:paraId="46658665" w14:textId="77777777" w:rsidR="00D941CB" w:rsidRDefault="00D941CB" w:rsidP="00D941CB">
      <w:pPr>
        <w:pStyle w:val="ListBullet"/>
      </w:pPr>
      <w:r>
        <w:t>Replace all false with False and true with True</w:t>
      </w:r>
    </w:p>
    <w:p w14:paraId="3FE1A8CF" w14:textId="77777777" w:rsidR="00D941CB" w:rsidRDefault="00D941CB" w:rsidP="00D941CB">
      <w:pPr>
        <w:pStyle w:val="ListBullet"/>
      </w:pPr>
      <w:r>
        <w:t xml:space="preserve">Replace Javascript json object references with Python dicts, e.g. </w:t>
      </w:r>
      <w:r w:rsidRPr="009E306C">
        <w:t>sensor.SWIR1</w:t>
      </w:r>
      <w:r>
        <w:t xml:space="preserve"> becomes sensor[‘SWIR1’] in Python</w:t>
      </w:r>
    </w:p>
    <w:p w14:paraId="4F15D80D" w14:textId="47BD4C12" w:rsidR="00D941CB" w:rsidRDefault="00D941CB" w:rsidP="00D941CB">
      <w:pPr>
        <w:pStyle w:val="ListBullet"/>
      </w:pPr>
      <w:r>
        <w:t>Python wont concatenate str and int values, whereas Javascript will</w:t>
      </w:r>
      <w:r w:rsidR="00B41430">
        <w:t xml:space="preserve"> AND IT MAY NOT TELL YOU. You have to explicitly convert numbers to strings using ee.Number.format() before any string methods can be used, e.g. cat(). This is a gotcha and took my ages to resolve. </w:t>
      </w:r>
    </w:p>
    <w:p w14:paraId="140E562C" w14:textId="77777777" w:rsidR="00D941CB" w:rsidRDefault="00D941CB" w:rsidP="00D941CB">
      <w:pPr>
        <w:pStyle w:val="ListBullet"/>
      </w:pPr>
      <w:r>
        <w:t>Replace all comments // with hash signs #</w:t>
      </w:r>
    </w:p>
    <w:p w14:paraId="69018263" w14:textId="2C29961F" w:rsidR="00176636" w:rsidRDefault="00D941CB" w:rsidP="00B41430">
      <w:pPr>
        <w:pStyle w:val="ListBullet"/>
      </w:pPr>
      <w:r>
        <w:t>Replace Javascript curly brace opening with : and remove closing curly brace</w:t>
      </w:r>
    </w:p>
    <w:p w14:paraId="4FB9E63E" w14:textId="77777777" w:rsidR="00D941CB" w:rsidRDefault="00D941CB" w:rsidP="00D941CB">
      <w:pPr>
        <w:pStyle w:val="ListBullet"/>
      </w:pPr>
      <w:r>
        <w:t>The GEE Javascript function not() cannot be used as it is a reserved word in Python so you have to use the following:</w:t>
      </w:r>
    </w:p>
    <w:p w14:paraId="29C2B210" w14:textId="77777777" w:rsidR="00D941CB" w:rsidRDefault="00D941CB" w:rsidP="00397DAF">
      <w:pPr>
        <w:pStyle w:val="Code"/>
      </w:pPr>
      <w:r w:rsidRPr="00E12B43">
        <w:t>multiply(static_urban.not())</w:t>
      </w:r>
      <w:r>
        <w:t xml:space="preserve">     </w:t>
      </w:r>
    </w:p>
    <w:p w14:paraId="2D35EBFA" w14:textId="77777777" w:rsidR="00D941CB" w:rsidRDefault="00D941CB" w:rsidP="00D941CB">
      <w:pPr>
        <w:pStyle w:val="BodyText2"/>
      </w:pPr>
      <w:r>
        <w:t xml:space="preserve">becomes     </w:t>
      </w:r>
    </w:p>
    <w:p w14:paraId="08AA9956" w14:textId="77777777" w:rsidR="00D941CB" w:rsidRDefault="00D941CB" w:rsidP="00397DAF">
      <w:pPr>
        <w:pStyle w:val="Code"/>
        <w:rPr>
          <w:caps/>
        </w:rPr>
      </w:pPr>
      <w:r w:rsidRPr="00E12B43">
        <w:t>multiply(ee.call('Image.not',static_urban))</w:t>
      </w:r>
    </w:p>
    <w:p w14:paraId="13C91E9C" w14:textId="77777777" w:rsidR="00D941CB" w:rsidRDefault="00D941CB" w:rsidP="00D941CB">
      <w:pPr>
        <w:pStyle w:val="BodyText2"/>
      </w:pPr>
      <w:r>
        <w:t>and</w:t>
      </w:r>
    </w:p>
    <w:p w14:paraId="25A7FA26" w14:textId="77777777" w:rsidR="00D941CB" w:rsidRDefault="00D941CB" w:rsidP="00397DAF">
      <w:pPr>
        <w:pStyle w:val="Code"/>
        <w:rPr>
          <w:caps/>
        </w:rPr>
      </w:pPr>
      <w:r w:rsidRPr="00E12B43">
        <w:t>image.expression(validObservation).and(image.expression("b('classesMasked')==0")</w:t>
      </w:r>
    </w:p>
    <w:p w14:paraId="3834557A" w14:textId="77777777" w:rsidR="00D941CB" w:rsidRDefault="00D941CB" w:rsidP="00D941CB">
      <w:pPr>
        <w:pStyle w:val="BodyText2"/>
      </w:pPr>
      <w:r>
        <w:t xml:space="preserve">becomes </w:t>
      </w:r>
    </w:p>
    <w:p w14:paraId="4AC002B6" w14:textId="77777777" w:rsidR="00D941CB" w:rsidRPr="00E12B43" w:rsidRDefault="00D941CB" w:rsidP="00397DAF">
      <w:pPr>
        <w:pStyle w:val="Code"/>
        <w:rPr>
          <w:caps/>
        </w:rPr>
      </w:pPr>
      <w:r w:rsidRPr="00E12B43">
        <w:t>ee.call('Image.and',image.expression(validObservation),image.expression("b('classesMasked')==0"))</w:t>
      </w:r>
    </w:p>
    <w:p w14:paraId="549DA1BF" w14:textId="77777777" w:rsidR="00D941CB" w:rsidRPr="003B616E" w:rsidRDefault="00D941CB" w:rsidP="00F11872">
      <w:pPr>
        <w:pStyle w:val="BodyText2"/>
      </w:pPr>
    </w:p>
    <w:p w14:paraId="7325A238" w14:textId="77777777" w:rsidR="00F11872" w:rsidRDefault="00F11872" w:rsidP="00F11872">
      <w:pPr>
        <w:pStyle w:val="Heading6"/>
      </w:pPr>
      <w:r>
        <w:t>Documentation</w:t>
      </w:r>
    </w:p>
    <w:p w14:paraId="05CD20BA" w14:textId="77777777" w:rsidR="00F11872" w:rsidRDefault="00F11872" w:rsidP="00F11872">
      <w:pPr>
        <w:pStyle w:val="BodyText2"/>
      </w:pPr>
      <w:r>
        <w:t xml:space="preserve">There is documentation of all of the functions in the API </w:t>
      </w:r>
      <w:hyperlink r:id="rId718"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296D4614" w14:textId="77777777" w:rsidR="00F11872" w:rsidRDefault="00F11872" w:rsidP="00397DAF">
      <w:pPr>
        <w:pStyle w:val="Code"/>
      </w:pPr>
      <w:r w:rsidRPr="00404580">
        <w:t>ee.ImageCollection.median()</w:t>
      </w:r>
    </w:p>
    <w:p w14:paraId="6026442E" w14:textId="77777777" w:rsidR="00F11872" w:rsidRDefault="00F11872" w:rsidP="00F11872">
      <w:pPr>
        <w:pStyle w:val="BodyText2"/>
      </w:pPr>
      <w:r>
        <w:t>But using the docs it suggests that this is the method:</w:t>
      </w:r>
    </w:p>
    <w:p w14:paraId="37128D86" w14:textId="77777777" w:rsidR="00F11872" w:rsidRDefault="00F11872" w:rsidP="00397DAF">
      <w:pPr>
        <w:pStyle w:val="Code"/>
      </w:pPr>
      <w:r>
        <w:t>reduce.median</w:t>
      </w:r>
    </w:p>
    <w:p w14:paraId="5DCC2E56" w14:textId="77777777" w:rsidR="00F11872" w:rsidRDefault="00F11872" w:rsidP="00397DAF">
      <w:pPr>
        <w:pStyle w:val="Code"/>
      </w:pPr>
      <w:r>
        <w:t>Reduces an image collection by calculating the median of all values at each pixel across the stack of all matching bands. Bands are matched by name.</w:t>
      </w:r>
    </w:p>
    <w:p w14:paraId="7D1A7F37" w14:textId="77777777" w:rsidR="00F11872" w:rsidRDefault="00F11872" w:rsidP="00397DAF">
      <w:pPr>
        <w:pStyle w:val="Code"/>
      </w:pPr>
      <w:r>
        <w:lastRenderedPageBreak/>
        <w:t>Args:</w:t>
      </w:r>
    </w:p>
    <w:p w14:paraId="7C8F6959" w14:textId="77777777" w:rsidR="00F11872" w:rsidRDefault="00F11872" w:rsidP="00397DAF">
      <w:pPr>
        <w:pStyle w:val="Code"/>
      </w:pPr>
      <w:r>
        <w:t>collection (ImageCollection): The image collection to reduce.</w:t>
      </w:r>
    </w:p>
    <w:p w14:paraId="24C96BA7" w14:textId="77777777" w:rsidR="00F11872" w:rsidRPr="00C12780" w:rsidRDefault="00F11872" w:rsidP="00397DAF">
      <w:pPr>
        <w:pStyle w:val="Code"/>
      </w:pPr>
      <w:r>
        <w:t>Returns: Image</w:t>
      </w:r>
    </w:p>
    <w:p w14:paraId="5E33A3EF" w14:textId="77777777" w:rsidR="00F11872" w:rsidRDefault="00F11872" w:rsidP="00F11872">
      <w:pPr>
        <w:pStyle w:val="Heading6"/>
      </w:pPr>
      <w:r>
        <w:t>Adding images</w:t>
      </w:r>
    </w:p>
    <w:p w14:paraId="7E24DF7D" w14:textId="77777777" w:rsidR="00F11872" w:rsidRDefault="00F11872" w:rsidP="00F11872">
      <w:pPr>
        <w:pStyle w:val="BodyText2"/>
      </w:pPr>
      <w:r>
        <w:t>You can add images either using the dataset prefix or just the scene id:</w:t>
      </w:r>
    </w:p>
    <w:p w14:paraId="679EAC2E" w14:textId="77777777" w:rsidR="00F11872" w:rsidRDefault="00F11872" w:rsidP="00397DAF">
      <w:pPr>
        <w:pStyle w:val="Code"/>
      </w:pPr>
      <w:r w:rsidRPr="006A20E8">
        <w:t>image = ee.Image('LANDSAT/LC8_L1T/LC81180562013113LGN01')</w:t>
      </w:r>
      <w:r>
        <w:t xml:space="preserve"> or</w:t>
      </w:r>
    </w:p>
    <w:p w14:paraId="4D403E98" w14:textId="77777777" w:rsidR="00F11872" w:rsidRDefault="00F11872" w:rsidP="00397DAF">
      <w:pPr>
        <w:pStyle w:val="Code"/>
      </w:pPr>
      <w:r w:rsidRPr="00A13120">
        <w:t>image = ee.Image('LC81180562013113LGN01')</w:t>
      </w:r>
    </w:p>
    <w:p w14:paraId="34AE3DE9" w14:textId="77777777" w:rsidR="00F11872" w:rsidRDefault="00F11872" w:rsidP="00F11872">
      <w:pPr>
        <w:pStyle w:val="Heading6"/>
      </w:pPr>
      <w:r>
        <w:t>Getting image metadata</w:t>
      </w:r>
    </w:p>
    <w:p w14:paraId="1B89F4AE" w14:textId="77777777" w:rsidR="00F11872" w:rsidRDefault="00F11872" w:rsidP="00F11872">
      <w:pPr>
        <w:pStyle w:val="BodyText2"/>
      </w:pPr>
      <w:r>
        <w:t xml:space="preserve">See Accessing image metadata on </w:t>
      </w:r>
      <w:hyperlink r:id="rId719" w:history="1">
        <w:r w:rsidRPr="00B9737B">
          <w:rPr>
            <w:rStyle w:val="Hyperlink"/>
          </w:rPr>
          <w:t>this</w:t>
        </w:r>
      </w:hyperlink>
      <w:r>
        <w:t xml:space="preserve"> page. For Python you type the following code:</w:t>
      </w:r>
    </w:p>
    <w:p w14:paraId="167C734E" w14:textId="77777777" w:rsidR="00F11872" w:rsidRPr="006F37FF" w:rsidRDefault="00F11872" w:rsidP="00397DAF">
      <w:pPr>
        <w:pStyle w:val="Code"/>
      </w:pPr>
      <w:r w:rsidRPr="006F37FF">
        <w:t>print image2.getInfo()['properties']</w:t>
      </w:r>
    </w:p>
    <w:p w14:paraId="3F6044BD" w14:textId="77777777" w:rsidR="00F11872" w:rsidRDefault="00F11872" w:rsidP="00F11872">
      <w:pPr>
        <w:pStyle w:val="Heading6"/>
      </w:pPr>
      <w:bookmarkStart w:id="124" w:name="_Ref384391606"/>
      <w:r>
        <w:t>Getting pixel values</w:t>
      </w:r>
      <w:bookmarkEnd w:id="124"/>
      <w:r>
        <w:t xml:space="preserve"> using getRegion</w:t>
      </w:r>
    </w:p>
    <w:p w14:paraId="6B39D27C" w14:textId="77777777" w:rsidR="00F11872" w:rsidRDefault="00F11872" w:rsidP="00F11872">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244CD85C" w14:textId="77777777" w:rsidR="00F11872" w:rsidRDefault="00F11872" w:rsidP="00F11872">
      <w:pPr>
        <w:pStyle w:val="BodyText2"/>
      </w:pPr>
      <w:r>
        <w:rPr>
          <w:noProof/>
          <w:lang w:bidi="ar-SA"/>
        </w:rPr>
        <w:drawing>
          <wp:inline distT="0" distB="0" distL="0" distR="0" wp14:anchorId="37273ECE" wp14:editId="12BE16DC">
            <wp:extent cx="1335024" cy="1188720"/>
            <wp:effectExtent l="152400" t="152400" r="360680" b="3543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015E33F8" wp14:editId="217FB8D6">
            <wp:extent cx="1335024" cy="1188720"/>
            <wp:effectExtent l="152400" t="152400" r="360680" b="3543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100F76AE" wp14:editId="3BE2A516">
            <wp:extent cx="1335024" cy="1188720"/>
            <wp:effectExtent l="152400" t="152400" r="360680" b="35433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314F7E5" w14:textId="77777777" w:rsidR="00F11872" w:rsidRDefault="00F11872" w:rsidP="00F11872">
      <w:pPr>
        <w:pStyle w:val="Caption"/>
      </w:pPr>
      <w:r>
        <w:t xml:space="preserve">Figure </w:t>
      </w:r>
      <w:r>
        <w:fldChar w:fldCharType="begin"/>
      </w:r>
      <w:r>
        <w:instrText xml:space="preserve"> SEQ Figure \* ARABIC </w:instrText>
      </w:r>
      <w:r>
        <w:fldChar w:fldCharType="separate"/>
      </w:r>
      <w:r w:rsidR="00EA3299">
        <w:rPr>
          <w:noProof/>
        </w:rPr>
        <w:t>7</w:t>
      </w:r>
      <w:r>
        <w:fldChar w:fldCharType="end"/>
      </w:r>
      <w:r>
        <w:t xml:space="preserve"> getRegion scale 30m,10m and 0.01m - ArcGIS point in pink, GEE point in blue</w:t>
      </w:r>
    </w:p>
    <w:p w14:paraId="4676E80E" w14:textId="77777777" w:rsidR="00F11872" w:rsidRDefault="00F11872" w:rsidP="00F11872">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5AB12F16" w14:textId="77777777" w:rsidR="00F11872" w:rsidRDefault="00F11872" w:rsidP="00F11872">
      <w:pPr>
        <w:pStyle w:val="BodyText2"/>
      </w:pPr>
      <w:r>
        <w:t xml:space="preserve">Interesting – when retrieving values from GEE, you get higher precision with native data types, e.g. </w:t>
      </w:r>
      <w:r w:rsidRPr="00B550DE">
        <w:t>return data[1]</w:t>
      </w:r>
      <w:r>
        <w:t>:</w:t>
      </w:r>
    </w:p>
    <w:p w14:paraId="5A683C34" w14:textId="77777777" w:rsidR="00F11872" w:rsidRDefault="00F11872" w:rsidP="00397DAF">
      <w:pPr>
        <w:pStyle w:val="Code"/>
      </w:pPr>
      <w:r w:rsidRPr="00B550DE">
        <w:t>[u'LC81790592013332LGN00', 21.656180627675571, 2.0329324037266834, 1385628719131, 9423.0, 8451.0, 7649.0, 6628.0, 15303.0, 9561.0, 6573.0, 7260.0, 5022.0, 27649.0, 25428.0, 20512.0]</w:t>
      </w:r>
    </w:p>
    <w:p w14:paraId="6BDA6F3B" w14:textId="77777777" w:rsidR="00F11872" w:rsidRDefault="00F11872" w:rsidP="00F11872">
      <w:pPr>
        <w:pStyle w:val="BodyText2"/>
      </w:pPr>
      <w:r>
        <w:t xml:space="preserve">Than with a string data type, e.g. </w:t>
      </w:r>
      <w:r w:rsidRPr="00B550DE">
        <w:t>return data[1]</w:t>
      </w:r>
      <w:r>
        <w:t>[1]:</w:t>
      </w:r>
    </w:p>
    <w:p w14:paraId="35EA0A31" w14:textId="77777777" w:rsidR="00F11872" w:rsidRDefault="00F11872" w:rsidP="00397DAF">
      <w:pPr>
        <w:pStyle w:val="Code"/>
      </w:pPr>
      <w:r w:rsidRPr="00B550DE">
        <w:t>21.6561806277</w:t>
      </w:r>
    </w:p>
    <w:p w14:paraId="6E95D908" w14:textId="77777777" w:rsidR="00F11872" w:rsidRDefault="00F11872" w:rsidP="00F11872">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05B402F1" w14:textId="77777777" w:rsidR="00F11872" w:rsidRDefault="00F11872" w:rsidP="00F11872">
      <w:pPr>
        <w:pStyle w:val="BodyText2"/>
      </w:pPr>
      <w:r w:rsidRPr="001951E5">
        <w:t>(-4.1131611071622594, '-4.11316110716')</w:t>
      </w:r>
    </w:p>
    <w:p w14:paraId="65E194EA" w14:textId="77777777" w:rsidR="00F11872" w:rsidRDefault="00F11872" w:rsidP="00F11872">
      <w:pPr>
        <w:pStyle w:val="BodyText2"/>
      </w:pPr>
      <w:r>
        <w:t>But this is very accurate anyway – the 6</w:t>
      </w:r>
      <w:r w:rsidRPr="00224F19">
        <w:rPr>
          <w:vertAlign w:val="superscript"/>
        </w:rPr>
        <w:t>th</w:t>
      </w:r>
      <w:r>
        <w:t xml:space="preserve"> decimal place has about 4 inches of precision! From </w:t>
      </w:r>
      <w:hyperlink r:id="rId723" w:history="1">
        <w:r w:rsidRPr="003E4B4F">
          <w:rPr>
            <w:rStyle w:val="Hyperlink"/>
          </w:rPr>
          <w:t>here</w:t>
        </w:r>
      </w:hyperlink>
      <w:r>
        <w:t xml:space="preserve">. </w:t>
      </w:r>
    </w:p>
    <w:p w14:paraId="1A1ACC25" w14:textId="77777777" w:rsidR="00F11872" w:rsidRDefault="00F11872" w:rsidP="00F11872">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11679F1" w14:textId="77777777" w:rsidR="00F11872" w:rsidRDefault="00F11872" w:rsidP="00397DAF">
      <w:pPr>
        <w:pStyle w:val="Unix"/>
      </w:pPr>
      <w:r w:rsidRPr="00F5755C">
        <w:t>Decimal('55.984899325253018') is not JSON serializable</w:t>
      </w:r>
    </w:p>
    <w:p w14:paraId="2650C581" w14:textId="77777777" w:rsidR="00F11872" w:rsidRDefault="00F11872" w:rsidP="00F11872">
      <w:pPr>
        <w:pStyle w:val="BodyText2"/>
      </w:pPr>
      <w:r>
        <w:t>The solution is to cast the value in the query, e.g. gee_lng::double precision.</w:t>
      </w:r>
    </w:p>
    <w:p w14:paraId="03B5AD20" w14:textId="77777777" w:rsidR="00F11872" w:rsidRDefault="00F11872" w:rsidP="00F11872">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BBF4E22" w14:textId="77777777" w:rsidR="00F11872" w:rsidRDefault="00F11872" w:rsidP="00F11872">
      <w:pPr>
        <w:pStyle w:val="BodyText2"/>
      </w:pPr>
      <w:r>
        <w:t xml:space="preserve">If you try to get a lat/longs data using getRegion and pass in 30m (i.e. a landsat pixel) it returns a precise lat/long based on the Google projections for pixels. This will not be the same if you try using another lat/long that doesn’t come from the getRegion </w:t>
      </w:r>
      <w:r>
        <w:lastRenderedPageBreak/>
        <w:t>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5256052" w14:textId="77777777" w:rsidR="00F11872" w:rsidRDefault="00F11872" w:rsidP="00397DAF">
      <w:pPr>
        <w:pStyle w:val="Code"/>
      </w:pPr>
      <w:r>
        <w:t xml:space="preserve">&gt;&gt;&gt; </w:t>
      </w:r>
      <w:r w:rsidRPr="00CE3097">
        <w:t xml:space="preserve">import </w:t>
      </w:r>
      <w:r>
        <w:t xml:space="preserve">ee, </w:t>
      </w:r>
      <w:r w:rsidRPr="00CE3097">
        <w:t>config</w:t>
      </w:r>
    </w:p>
    <w:p w14:paraId="25ECE7E8" w14:textId="77777777" w:rsidR="00F11872" w:rsidRDefault="00F11872" w:rsidP="00397DAF">
      <w:pPr>
        <w:pStyle w:val="Code"/>
      </w:pPr>
      <w:r>
        <w:t xml:space="preserve">&gt;&gt;&gt; </w:t>
      </w:r>
      <w:r w:rsidRPr="00CE3097">
        <w:t>ee.Initialize(ee.ServiceAccountCredentials(config.MY_SERVICE_ACCOUNT, config.MY_PRIVATE_KEY_FILE))</w:t>
      </w:r>
    </w:p>
    <w:p w14:paraId="0C897904" w14:textId="77777777" w:rsidR="00F11872" w:rsidRDefault="00F11872" w:rsidP="00397DAF">
      <w:pPr>
        <w:pStyle w:val="Code"/>
      </w:pPr>
      <w:r>
        <w:t xml:space="preserve">&gt;&gt;&gt; </w:t>
      </w:r>
      <w:r w:rsidRPr="00CE3097">
        <w:t>landsat_scene = ee.Image('LANDSAT/LC8_L1T_TOA/LC81180562013193LGN00')</w:t>
      </w:r>
    </w:p>
    <w:p w14:paraId="10F437BE" w14:textId="77777777" w:rsidR="00F11872" w:rsidRDefault="00F11872" w:rsidP="00397DAF">
      <w:pPr>
        <w:pStyle w:val="Code"/>
      </w:pPr>
      <w:r>
        <w:t xml:space="preserve">&gt;&gt;&gt; </w:t>
      </w:r>
      <w:r w:rsidRPr="00CE3097">
        <w:t>ee.ImageCollection(landsat_scene).getRegion(ee.Geometry.Point(115,5.5),30).getInfo()[1][1:3]</w:t>
      </w:r>
    </w:p>
    <w:p w14:paraId="040B2ABA" w14:textId="77777777" w:rsidR="00F11872" w:rsidRDefault="00F11872" w:rsidP="00397DAF">
      <w:pPr>
        <w:pStyle w:val="Code"/>
      </w:pPr>
      <w:r w:rsidRPr="00CE3097">
        <w:t>[114.99994213747823, 5.499980242785977]</w:t>
      </w:r>
    </w:p>
    <w:p w14:paraId="3B72C59D" w14:textId="77777777" w:rsidR="00F11872" w:rsidRPr="006F5BB7" w:rsidRDefault="00F11872" w:rsidP="00F11872">
      <w:pPr>
        <w:pStyle w:val="BodyText2"/>
      </w:pPr>
      <w:r>
        <w:t xml:space="preserve">I have updated the code to get pixel values for any lng/lat/sceneid combinations and have created a new python module called </w:t>
      </w:r>
      <w:hyperlink r:id="rId724"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25" w:history="1">
        <w:r w:rsidRPr="00A93EB1">
          <w:rPr>
            <w:rStyle w:val="Hyperlink"/>
          </w:rPr>
          <w:t>alignPointsToGeeGrid</w:t>
        </w:r>
      </w:hyperlink>
      <w:r>
        <w:t xml:space="preserve"> and </w:t>
      </w:r>
      <w:hyperlink r:id="rId726" w:history="1">
        <w:r w:rsidRPr="00A93EB1">
          <w:rPr>
            <w:rStyle w:val="Hyperlink"/>
          </w:rPr>
          <w:t>refetchValidationSiteValues</w:t>
        </w:r>
      </w:hyperlink>
      <w:r>
        <w:t xml:space="preserve"> modules.</w:t>
      </w:r>
    </w:p>
    <w:p w14:paraId="23524547" w14:textId="77777777" w:rsidR="00F11872" w:rsidRDefault="00F11872" w:rsidP="007A223D">
      <w:pPr>
        <w:pStyle w:val="Heading4"/>
      </w:pPr>
      <w:r>
        <w:t>Specific Methods</w:t>
      </w:r>
    </w:p>
    <w:p w14:paraId="26387323" w14:textId="77777777" w:rsidR="00F11872" w:rsidRDefault="00F11872" w:rsidP="00324C76">
      <w:pPr>
        <w:pStyle w:val="Heading5"/>
      </w:pPr>
      <w:r>
        <w:t>ee.Image</w:t>
      </w:r>
    </w:p>
    <w:p w14:paraId="5EA5BDFC" w14:textId="77777777" w:rsidR="00F11872" w:rsidRDefault="00F11872" w:rsidP="007A223D">
      <w:pPr>
        <w:pStyle w:val="Heading6"/>
      </w:pPr>
      <w:r>
        <w:t>reduceToVectors</w:t>
      </w:r>
    </w:p>
    <w:p w14:paraId="17765633" w14:textId="77777777" w:rsidR="00F11872" w:rsidRDefault="00F11872" w:rsidP="007A223D">
      <w:pPr>
        <w:pStyle w:val="BodyText2"/>
      </w:pPr>
      <w:r>
        <w:t>There are some issues with this method. Firstly, if you try and set the scale too low then you get errors saying:</w:t>
      </w:r>
    </w:p>
    <w:p w14:paraId="31D59A5A" w14:textId="77777777" w:rsidR="00F11872" w:rsidRPr="001E3153" w:rsidRDefault="00F11872" w:rsidP="007A223D">
      <w:pPr>
        <w:pStyle w:val="GoogleEarthEngineError"/>
        <w:rPr>
          <w:color w:val="000000"/>
        </w:rPr>
      </w:pPr>
      <w:r w:rsidRPr="001E3153">
        <w:t>Image.reduceToVectors: Too many pixels in the region. Found 35536299, but only 10000000 allowed.</w:t>
      </w:r>
    </w:p>
    <w:p w14:paraId="6A8F2E88" w14:textId="77777777" w:rsidR="00F11872" w:rsidRDefault="00F11872" w:rsidP="007A223D">
      <w:pPr>
        <w:pStyle w:val="BodyText2"/>
      </w:pPr>
      <w:r>
        <w:t>You can increase the pixel limit, but then you get lots of these errors:</w:t>
      </w:r>
    </w:p>
    <w:p w14:paraId="11F90E52" w14:textId="77777777" w:rsidR="00F11872" w:rsidRDefault="00F11872" w:rsidP="007A223D">
      <w:pPr>
        <w:pStyle w:val="GoogleEarthEngineError"/>
      </w:pPr>
      <w:r w:rsidRPr="001E3153">
        <w:t>Request timed out. Computation still running.</w:t>
      </w:r>
    </w:p>
    <w:p w14:paraId="1AA71D62" w14:textId="77777777" w:rsidR="00F11872" w:rsidRDefault="00F11872" w:rsidP="007A223D">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181EF7EB" w14:textId="77777777" w:rsidR="00F11872" w:rsidRDefault="00F11872" w:rsidP="007A223D">
      <w:pPr>
        <w:pStyle w:val="BodyText2"/>
      </w:pPr>
      <w:r>
        <w:rPr>
          <w:noProof/>
          <w:lang w:bidi="ar-SA"/>
        </w:rPr>
        <w:drawing>
          <wp:inline distT="0" distB="0" distL="0" distR="0" wp14:anchorId="49B357BE" wp14:editId="00E41171">
            <wp:extent cx="2670048" cy="267004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7719B880" w14:textId="77777777" w:rsidR="00F11872" w:rsidRDefault="00F11872" w:rsidP="007A223D">
      <w:pPr>
        <w:pStyle w:val="Caption"/>
      </w:pPr>
      <w:r>
        <w:t xml:space="preserve">Figure </w:t>
      </w:r>
      <w:r>
        <w:fldChar w:fldCharType="begin"/>
      </w:r>
      <w:r>
        <w:instrText xml:space="preserve"> SEQ Figure \* ARABIC </w:instrText>
      </w:r>
      <w:r>
        <w:fldChar w:fldCharType="separate"/>
      </w:r>
      <w:r w:rsidR="00EA3299">
        <w:rPr>
          <w:noProof/>
        </w:rPr>
        <w:t>8</w:t>
      </w:r>
      <w:r>
        <w:fldChar w:fldCharType="end"/>
      </w:r>
      <w:r>
        <w:t xml:space="preserve"> Vectorised water at 2000m – random sample points miss rivers</w:t>
      </w:r>
    </w:p>
    <w:p w14:paraId="30C8074E" w14:textId="77777777" w:rsidR="00F11872" w:rsidRDefault="00F11872" w:rsidP="007A223D">
      <w:pPr>
        <w:pStyle w:val="BodyText2"/>
      </w:pPr>
      <w:r>
        <w:rPr>
          <w:noProof/>
          <w:lang w:bidi="ar-SA"/>
        </w:rPr>
        <w:lastRenderedPageBreak/>
        <w:drawing>
          <wp:inline distT="0" distB="0" distL="0" distR="0" wp14:anchorId="4AE557C2" wp14:editId="487DC45D">
            <wp:extent cx="2670048" cy="267004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4CCF81B" w14:textId="77777777" w:rsidR="00F11872" w:rsidRPr="001E3153" w:rsidRDefault="00F11872" w:rsidP="007A223D">
      <w:pPr>
        <w:pStyle w:val="Caption"/>
      </w:pPr>
      <w:r>
        <w:t xml:space="preserve">Figure </w:t>
      </w:r>
      <w:r>
        <w:fldChar w:fldCharType="begin"/>
      </w:r>
      <w:r>
        <w:instrText xml:space="preserve"> SEQ Figure \* ARABIC </w:instrText>
      </w:r>
      <w:r>
        <w:fldChar w:fldCharType="separate"/>
      </w:r>
      <w:r w:rsidR="00EA3299">
        <w:rPr>
          <w:noProof/>
        </w:rPr>
        <w:t>9</w:t>
      </w:r>
      <w:r>
        <w:fldChar w:fldCharType="end"/>
      </w:r>
      <w:r>
        <w:t xml:space="preserve"> Vectorised water at 500m – random sample points in rivers</w:t>
      </w:r>
    </w:p>
    <w:p w14:paraId="43C8AEAE" w14:textId="77777777" w:rsidR="009A58AF" w:rsidRDefault="009A58AF" w:rsidP="009A58AF">
      <w:pPr>
        <w:pStyle w:val="Heading6"/>
      </w:pPr>
      <w:r>
        <w:t>Focal_* methods</w:t>
      </w:r>
    </w:p>
    <w:p w14:paraId="04E21844" w14:textId="77777777" w:rsidR="009A58AF" w:rsidRPr="007A223D" w:rsidRDefault="009A58AF" w:rsidP="009A58AF">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58E9CD61" w14:textId="6703D5E1" w:rsidR="00533152" w:rsidRDefault="00533152" w:rsidP="00533152">
      <w:pPr>
        <w:pStyle w:val="Heading6"/>
      </w:pPr>
      <w:r>
        <w:t>reduceRegions</w:t>
      </w:r>
    </w:p>
    <w:p w14:paraId="1C78F2B5" w14:textId="1931078F" w:rsidR="00533152" w:rsidRPr="00533152" w:rsidRDefault="00533152" w:rsidP="00533152">
      <w:pPr>
        <w:pStyle w:val="BodyText2"/>
      </w:pPr>
      <w:r>
        <w:t>Never seems to work.</w:t>
      </w:r>
    </w:p>
    <w:p w14:paraId="4656E333" w14:textId="77777777" w:rsidR="00F11872" w:rsidRDefault="00F11872" w:rsidP="00324C76">
      <w:pPr>
        <w:pStyle w:val="Heading5"/>
      </w:pPr>
      <w:r>
        <w:t>ee.ImageCollection</w:t>
      </w:r>
    </w:p>
    <w:p w14:paraId="0E56E8A2" w14:textId="77777777" w:rsidR="00F11872" w:rsidRPr="005C1C35" w:rsidRDefault="00F11872" w:rsidP="007A223D">
      <w:pPr>
        <w:pStyle w:val="BodyText2"/>
      </w:pPr>
      <w:r>
        <w:t xml:space="preserve">I tried to create an image collection from an array of 5000 sceneids and I got an internal server error </w:t>
      </w:r>
      <w:r>
        <w:sym w:font="Wingdings" w:char="F04C"/>
      </w:r>
    </w:p>
    <w:p w14:paraId="0B7432DC" w14:textId="567424A6" w:rsidR="006751D1" w:rsidRDefault="006751D1" w:rsidP="006751D1">
      <w:pPr>
        <w:pStyle w:val="Heading6"/>
      </w:pPr>
      <w:r>
        <w:t>Reductions</w:t>
      </w:r>
    </w:p>
    <w:p w14:paraId="03CFD03B" w14:textId="02438484" w:rsidR="006751D1" w:rsidRDefault="006751D1" w:rsidP="006751D1">
      <w:pPr>
        <w:pStyle w:val="BodyText2"/>
      </w:pPr>
      <w:r>
        <w:t>The following show the same area with mosaic, mean, mode, median, min and max reductions.</w:t>
      </w:r>
    </w:p>
    <w:p w14:paraId="5EFFB146" w14:textId="014C0BBF" w:rsidR="00063A6E" w:rsidRPr="006751D1" w:rsidRDefault="00063A6E" w:rsidP="006751D1">
      <w:pPr>
        <w:pStyle w:val="BodyText2"/>
      </w:pPr>
      <w:r>
        <w:rPr>
          <w:noProof/>
          <w:lang w:bidi="ar-SA"/>
        </w:rPr>
        <w:lastRenderedPageBreak/>
        <w:drawing>
          <wp:inline distT="0" distB="0" distL="0" distR="0" wp14:anchorId="23BCCFBB" wp14:editId="3B9C96A5">
            <wp:extent cx="5943600" cy="347472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5757286" w14:textId="64F2ECF5" w:rsidR="00F22E76" w:rsidRDefault="00F22E76" w:rsidP="00F22E76">
      <w:pPr>
        <w:pStyle w:val="Heading5"/>
      </w:pPr>
      <w:r>
        <w:t>Export.image.toDrive</w:t>
      </w:r>
    </w:p>
    <w:p w14:paraId="15B7687B" w14:textId="6479D784" w:rsidR="00F22E76" w:rsidRDefault="00F22E76" w:rsidP="00F22E76">
      <w:pPr>
        <w:pStyle w:val="BodyText2"/>
      </w:pPr>
      <w:r>
        <w:t>When you use this and you specifiy a resolution that determines the output file dimensions. So if I have an image which is 300m across and I specify 30m resolution , then I will get an output image of 10 pixels.</w:t>
      </w:r>
    </w:p>
    <w:p w14:paraId="6929B6E7" w14:textId="2F0A50D7" w:rsidR="00B45E1E" w:rsidRDefault="00B45E1E" w:rsidP="00F22E76">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 xml:space="preserve">so this is 4980x7020. This equates to an area of 150Km x 211Km. </w:t>
      </w:r>
      <w:r w:rsidR="00C3623E">
        <w:t>So I will export this in GEE.</w:t>
      </w:r>
    </w:p>
    <w:p w14:paraId="7D47B294" w14:textId="10CD32A6" w:rsidR="007B4B87" w:rsidRPr="00F22E76" w:rsidRDefault="007B4B87" w:rsidP="00F22E76">
      <w:pPr>
        <w:pStyle w:val="BodyText2"/>
      </w:pPr>
      <w:r>
        <w:t>The print the image at the right size you need to size the ArcGIS map window to be 798x1125 pixels and then set the scale to 1:712,000. The image will then be exported at the same size (4980x7020).</w:t>
      </w:r>
    </w:p>
    <w:p w14:paraId="0C4F67C4" w14:textId="5B13C728" w:rsidR="00233E02" w:rsidRDefault="00233E02" w:rsidP="00233E02">
      <w:pPr>
        <w:pStyle w:val="Heading4"/>
      </w:pPr>
      <w:r>
        <w:t>Version control</w:t>
      </w:r>
    </w:p>
    <w:p w14:paraId="20CC32CF" w14:textId="5B8D4C57" w:rsidR="00233E02" w:rsidRDefault="00233E02" w:rsidP="00233E02">
      <w:pPr>
        <w:pStyle w:val="BodyText2"/>
      </w:pPr>
      <w:r>
        <w:t>GEE now supports versioning code using Git. Clicking on the top level node in the saved scripts gives you a git clone command to clone locally, e.g.</w:t>
      </w:r>
    </w:p>
    <w:p w14:paraId="102E4EAF" w14:textId="4CF59494" w:rsidR="00233E02" w:rsidRDefault="00233E02" w:rsidP="00397DAF">
      <w:pPr>
        <w:pStyle w:val="Unix"/>
      </w:pPr>
      <w:r w:rsidRPr="00233E02">
        <w:t>git clone https://earthengine.googlesource.com/102937579132037320468 private_ee_scripts</w:t>
      </w:r>
    </w:p>
    <w:p w14:paraId="522D7D45" w14:textId="2CFBB270" w:rsidR="00233E02" w:rsidRDefault="00233E02" w:rsidP="00233E02">
      <w:pPr>
        <w:pStyle w:val="BodyText2"/>
      </w:pPr>
      <w:r>
        <w:t xml:space="preserve">But you need to create a username and password first using </w:t>
      </w:r>
      <w:hyperlink r:id="rId730" w:history="1">
        <w:r w:rsidRPr="00233E02">
          <w:rPr>
            <w:rStyle w:val="Hyperlink"/>
          </w:rPr>
          <w:t>this</w:t>
        </w:r>
      </w:hyperlink>
      <w:r>
        <w:t xml:space="preserve"> link.</w:t>
      </w:r>
    </w:p>
    <w:p w14:paraId="4EF930F4" w14:textId="593369A7" w:rsidR="00233E02" w:rsidRPr="00233E02" w:rsidRDefault="00233E02" w:rsidP="00233E02">
      <w:pPr>
        <w:pStyle w:val="BodyText2"/>
      </w:pPr>
      <w:r>
        <w:t>Then cloned to ‘</w:t>
      </w:r>
      <w:r w:rsidRPr="00233E02">
        <w:t>C:\Users\cottaan\private_ee_scripts</w:t>
      </w:r>
      <w:r>
        <w:t>’ using Git Bash and added to GitHub for Windows.</w:t>
      </w:r>
      <w:r w:rsidR="00654EE8">
        <w:t xml:space="preserve"> But in GitHub for Windows it doesn’t show you the commit history so you have to look in Git GUI.</w:t>
      </w:r>
    </w:p>
    <w:p w14:paraId="571A23FB" w14:textId="20E3361E" w:rsidR="006068CB" w:rsidRDefault="006068CB" w:rsidP="006068CB">
      <w:pPr>
        <w:pStyle w:val="Heading4"/>
      </w:pPr>
      <w:r>
        <w:t>Useful code</w:t>
      </w:r>
    </w:p>
    <w:p w14:paraId="479FDFE2" w14:textId="11B5A79F" w:rsidR="006068CB" w:rsidRDefault="006068CB" w:rsidP="006068CB">
      <w:pPr>
        <w:pStyle w:val="BodyText2"/>
      </w:pPr>
      <w:r>
        <w:t>To test if an image is valid:</w:t>
      </w:r>
    </w:p>
    <w:p w14:paraId="5B5CC9C6" w14:textId="7EB23274" w:rsidR="006068CB" w:rsidRDefault="006068CB" w:rsidP="00B67B58">
      <w:pPr>
        <w:pStyle w:val="Code"/>
      </w:pPr>
      <w:r w:rsidRPr="006068CB">
        <w:t>ee.Algorithms.IsEqual(randomImage, null)</w:t>
      </w:r>
    </w:p>
    <w:p w14:paraId="4B63CD35" w14:textId="48D81466" w:rsidR="006068CB" w:rsidRDefault="006068CB" w:rsidP="006068CB">
      <w:pPr>
        <w:pStyle w:val="BodyText2"/>
      </w:pPr>
      <w:r>
        <w:t>To get a random image:</w:t>
      </w:r>
    </w:p>
    <w:p w14:paraId="7EE240AC" w14:textId="02C905EE" w:rsidR="006068CB" w:rsidRDefault="006068CB" w:rsidP="00B67B58">
      <w:pPr>
        <w:pStyle w:val="Code"/>
      </w:pPr>
      <w:r w:rsidRPr="006068CB">
        <w:t>images.randomColumn('random').sort('random').toList(1).get(0)</w:t>
      </w:r>
    </w:p>
    <w:p w14:paraId="7F9DA1D6" w14:textId="5C0A336B" w:rsidR="00B67B58" w:rsidRDefault="00B67B58" w:rsidP="00B67B58">
      <w:pPr>
        <w:pStyle w:val="BodyText2"/>
      </w:pPr>
      <w:r>
        <w:t>To not emit a feature/image in a map function:</w:t>
      </w:r>
    </w:p>
    <w:p w14:paraId="6C85CD07" w14:textId="77777777" w:rsidR="00B67B58" w:rsidRDefault="00B67B58" w:rsidP="00B67B58">
      <w:pPr>
        <w:pStyle w:val="Code"/>
      </w:pPr>
      <w:r>
        <w:t>&lt;images&gt;.map(function(image){</w:t>
      </w:r>
    </w:p>
    <w:p w14:paraId="5D568A73" w14:textId="7109206B" w:rsidR="00B67B58" w:rsidRPr="006068CB" w:rsidRDefault="00B67B58" w:rsidP="00B67B58">
      <w:pPr>
        <w:pStyle w:val="Code"/>
      </w:pPr>
      <w:r>
        <w:t>},</w:t>
      </w:r>
      <w:r w:rsidRPr="00B67B58">
        <w:rPr>
          <w:color w:val="FF0000"/>
        </w:rPr>
        <w:t>true</w:t>
      </w:r>
      <w:r>
        <w:t>);</w:t>
      </w:r>
    </w:p>
    <w:p w14:paraId="5778EE8C" w14:textId="77777777" w:rsidR="00855102" w:rsidRDefault="00855102" w:rsidP="00855102">
      <w:pPr>
        <w:pStyle w:val="Heading3"/>
      </w:pPr>
      <w:r>
        <w:t>Google Fusion Tables</w:t>
      </w:r>
    </w:p>
    <w:p w14:paraId="075589C4" w14:textId="56B3E807" w:rsidR="00855102" w:rsidRDefault="00855102" w:rsidP="00855102">
      <w:pPr>
        <w:pStyle w:val="Heading4"/>
      </w:pPr>
      <w:r>
        <w:lastRenderedPageBreak/>
        <w:t>Importing data</w:t>
      </w:r>
    </w:p>
    <w:p w14:paraId="4ED94B74" w14:textId="01308519" w:rsidR="00855102" w:rsidRDefault="00855102" w:rsidP="00324C76">
      <w:pPr>
        <w:pStyle w:val="Heading5"/>
      </w:pPr>
      <w:r>
        <w:t>Issues</w:t>
      </w:r>
    </w:p>
    <w:p w14:paraId="12636981" w14:textId="63BB660D" w:rsidR="00361346" w:rsidRDefault="00361346" w:rsidP="00855102">
      <w:pPr>
        <w:pStyle w:val="BodyText2"/>
        <w:keepNext/>
      </w:pPr>
      <w:r>
        <w:t>There are a few gotchas when importing data into GFT:</w:t>
      </w:r>
    </w:p>
    <w:p w14:paraId="0AD33596" w14:textId="65388C9A" w:rsidR="00361346" w:rsidRDefault="00361346" w:rsidP="00361346">
      <w:pPr>
        <w:pStyle w:val="ListBullet"/>
      </w:pPr>
      <w:r>
        <w:t>Geometries with &gt;30000 features are generalised</w:t>
      </w:r>
    </w:p>
    <w:p w14:paraId="7ED5165C" w14:textId="77777777" w:rsidR="00361346" w:rsidRDefault="00361346" w:rsidP="00F60DE7">
      <w:pPr>
        <w:pStyle w:val="ListBullet"/>
        <w:keepNex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7A129280" w14:textId="77777777" w:rsidR="00361346" w:rsidRDefault="00361346" w:rsidP="00F60DE7">
      <w:pPr>
        <w:pStyle w:val="ListBullet"/>
        <w:keepNext/>
      </w:pPr>
    </w:p>
    <w:p w14:paraId="1BAFD62A" w14:textId="77777777" w:rsidR="00361346" w:rsidRDefault="00361346" w:rsidP="00361346">
      <w:pPr>
        <w:pStyle w:val="ListBullet"/>
        <w:keepNext/>
        <w:numPr>
          <w:ilvl w:val="0"/>
          <w:numId w:val="0"/>
        </w:numPr>
      </w:pPr>
    </w:p>
    <w:p w14:paraId="43B7B7CA" w14:textId="77777777" w:rsidR="00361346" w:rsidRDefault="00361346" w:rsidP="00361346">
      <w:pPr>
        <w:pStyle w:val="ListBullet"/>
        <w:keepNext/>
        <w:numPr>
          <w:ilvl w:val="0"/>
          <w:numId w:val="0"/>
        </w:numPr>
      </w:pPr>
    </w:p>
    <w:p w14:paraId="2C83C836" w14:textId="4FC7CB85" w:rsidR="00855102" w:rsidRDefault="00855102" w:rsidP="00361346">
      <w:pPr>
        <w:pStyle w:val="ListBullet"/>
        <w:keepNext/>
        <w:numPr>
          <w:ilvl w:val="0"/>
          <w:numId w:val="0"/>
        </w:numPr>
      </w:pPr>
      <w:r>
        <w:rPr>
          <w:noProof/>
          <w:lang w:bidi="ar-SA"/>
        </w:rPr>
        <w:drawing>
          <wp:inline distT="0" distB="0" distL="0" distR="0" wp14:anchorId="537CA90C" wp14:editId="63598306">
            <wp:extent cx="1963389"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1">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6A4799C" w14:textId="1B48AA8F"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0</w:t>
      </w:r>
      <w:r>
        <w:fldChar w:fldCharType="end"/>
      </w:r>
      <w:r>
        <w:t xml:space="preserve"> Split when in web mercator</w:t>
      </w:r>
    </w:p>
    <w:p w14:paraId="048CA854" w14:textId="77777777" w:rsidR="00855102" w:rsidRDefault="00855102" w:rsidP="00855102">
      <w:pPr>
        <w:pStyle w:val="BodyText2"/>
        <w:keepNext/>
      </w:pPr>
      <w:r>
        <w:rPr>
          <w:noProof/>
          <w:lang w:bidi="ar-SA"/>
        </w:rPr>
        <w:drawing>
          <wp:inline distT="0" distB="0" distL="0" distR="0" wp14:anchorId="5790AEAE" wp14:editId="441DFFB7">
            <wp:extent cx="1942913" cy="1524440"/>
            <wp:effectExtent l="0" t="0" r="63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2">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23225B49" w14:textId="6246E313"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1</w:t>
      </w:r>
      <w:r>
        <w:fldChar w:fldCharType="end"/>
      </w:r>
      <w:r>
        <w:t xml:space="preserve"> Split in WGS 84 but generalised where there are &gt; 30000 points</w:t>
      </w:r>
    </w:p>
    <w:p w14:paraId="32AEA106" w14:textId="77777777" w:rsidR="00855102" w:rsidRDefault="00855102" w:rsidP="00855102">
      <w:pPr>
        <w:pStyle w:val="BodyText2"/>
        <w:keepNext/>
      </w:pPr>
      <w:r>
        <w:rPr>
          <w:noProof/>
          <w:lang w:bidi="ar-SA"/>
        </w:rPr>
        <w:drawing>
          <wp:inline distT="0" distB="0" distL="0" distR="0" wp14:anchorId="398B857C" wp14:editId="4CA1E921">
            <wp:extent cx="1868349" cy="15106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3">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3D6ECF66" w14:textId="423D6C10"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2</w:t>
      </w:r>
      <w:r>
        <w:fldChar w:fldCharType="end"/>
      </w:r>
      <w:r>
        <w:t xml:space="preserve"> Split in WGS 84 all &lt; 30000 points - geometry issue</w:t>
      </w:r>
    </w:p>
    <w:p w14:paraId="1C3908B5" w14:textId="77777777" w:rsidR="00855102" w:rsidRDefault="00855102" w:rsidP="00855102">
      <w:pPr>
        <w:pStyle w:val="BodyText2"/>
        <w:keepNext/>
      </w:pPr>
      <w:r>
        <w:rPr>
          <w:noProof/>
          <w:lang w:bidi="ar-SA"/>
        </w:rPr>
        <w:lastRenderedPageBreak/>
        <w:drawing>
          <wp:inline distT="0" distB="0" distL="0" distR="0" wp14:anchorId="5678087E" wp14:editId="6DD0A836">
            <wp:extent cx="1858474" cy="1435100"/>
            <wp:effectExtent l="0" t="0" r="889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4">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7A796D4D" w14:textId="3C4D3609" w:rsidR="00855102" w:rsidRP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3</w:t>
      </w:r>
      <w:r>
        <w:fldChar w:fldCharType="end"/>
      </w:r>
      <w:r>
        <w:t xml:space="preserve"> Split using the split tool with 6 degree graticule</w:t>
      </w:r>
    </w:p>
    <w:p w14:paraId="6A99C6AE" w14:textId="35A1387F" w:rsidR="00D06CE5" w:rsidRDefault="00D06CE5" w:rsidP="00D06CE5">
      <w:pPr>
        <w:pStyle w:val="Heading6"/>
      </w:pPr>
      <w:r>
        <w:t>Unable to complete Import Errors</w:t>
      </w:r>
    </w:p>
    <w:p w14:paraId="2867EAA3" w14:textId="5167A570" w:rsidR="00D06CE5" w:rsidRPr="00D06CE5" w:rsidRDefault="00D06CE5" w:rsidP="00D06CE5">
      <w:pPr>
        <w:pStyle w:val="BodyText2"/>
      </w:pPr>
      <w:r>
        <w:t>This was happening with the ‘</w:t>
      </w:r>
      <w:r w:rsidRPr="00D06CE5">
        <w:t>feng_validated_sites_subset</w:t>
      </w:r>
      <w:r>
        <w:t>.kml’ file.</w:t>
      </w:r>
      <w:r w:rsidR="008801F3">
        <w:t xml:space="preserve"> </w:t>
      </w:r>
      <w:r w:rsidR="004E7478">
        <w:t>The same KML file imported on JFs so it must be down to my account even though I am only using 963Mb in drive out of my 15Gb Google space.</w:t>
      </w:r>
      <w:r w:rsidR="00922724">
        <w:t xml:space="preserve"> It seems as if there is a 1Gb limit in FT on its own, but I successfully managed ot import some rows by first creating an empty table and adding more rows.</w:t>
      </w:r>
      <w:r w:rsidR="005B3029">
        <w:t xml:space="preserve"> After deleting some space on my Fusion Tables, the import worked again! </w:t>
      </w:r>
    </w:p>
    <w:p w14:paraId="54928E07" w14:textId="0C13C331" w:rsidR="0077631F" w:rsidRDefault="0077631F" w:rsidP="0077631F">
      <w:pPr>
        <w:pStyle w:val="Heading4"/>
      </w:pPr>
      <w:r>
        <w:t>Exporting</w:t>
      </w:r>
    </w:p>
    <w:p w14:paraId="155F823B" w14:textId="6D33D34A" w:rsidR="0077631F" w:rsidRPr="0077631F" w:rsidRDefault="0077631F" w:rsidP="0077631F">
      <w:pPr>
        <w:pStyle w:val="BodyText2"/>
      </w:pPr>
      <w:r>
        <w:t>You can do this by importing into Google Earth Engine and then Export.table as kml.</w:t>
      </w:r>
    </w:p>
    <w:p w14:paraId="086CA400" w14:textId="77777777" w:rsidR="00E87292" w:rsidRDefault="00E87292" w:rsidP="00E87292">
      <w:pPr>
        <w:pStyle w:val="Heading3"/>
      </w:pPr>
      <w:r>
        <w:t>Google Maps Engine</w:t>
      </w:r>
    </w:p>
    <w:p w14:paraId="4ADC3BDD" w14:textId="77777777" w:rsidR="00E87292" w:rsidRDefault="00E87292" w:rsidP="00E87292">
      <w:pPr>
        <w:pStyle w:val="Heading4"/>
      </w:pPr>
      <w:r>
        <w:t>Creating projects</w:t>
      </w:r>
    </w:p>
    <w:p w14:paraId="7DF15909" w14:textId="77777777" w:rsidR="00E87292" w:rsidRPr="00E87292" w:rsidRDefault="00E87292" w:rsidP="003D4FE8">
      <w:pPr>
        <w:pStyle w:val="BodyText2"/>
      </w:pPr>
      <w:r>
        <w:t>Creating a new project called MyGoogleMapsEngineProject</w:t>
      </w:r>
      <w:r w:rsidR="00037A1B">
        <w:t>. Even though it said ‘</w:t>
      </w:r>
      <w:r w:rsidR="00037A1B" w:rsidRPr="00037A1B">
        <w:t>The size of the selected files exceed the current remaining storage quota</w:t>
      </w:r>
      <w:r w:rsidR="00037A1B">
        <w:t>’ I was able to upload the species richness tif for Africa.</w:t>
      </w:r>
    </w:p>
    <w:p w14:paraId="2E568DFF" w14:textId="77777777" w:rsidR="00716AC1" w:rsidRDefault="00716AC1" w:rsidP="00716AC1">
      <w:pPr>
        <w:pStyle w:val="Heading3"/>
      </w:pPr>
      <w:r>
        <w:t>Journal APIs</w:t>
      </w:r>
    </w:p>
    <w:p w14:paraId="52097D81" w14:textId="7DA9F279" w:rsidR="00716AC1" w:rsidRDefault="00716AC1" w:rsidP="00716AC1">
      <w:pPr>
        <w:pStyle w:val="Heading4"/>
      </w:pPr>
      <w:r>
        <w:t xml:space="preserve">Elsevier </w:t>
      </w:r>
    </w:p>
    <w:p w14:paraId="74A377B6" w14:textId="0EAB8388" w:rsidR="00716AC1" w:rsidRDefault="00716AC1" w:rsidP="004C2346">
      <w:pPr>
        <w:pStyle w:val="BodyText2"/>
      </w:pPr>
      <w:r>
        <w:t xml:space="preserve">There are two APIs available from Elsevier: Scopus and ScienceDirect. There is a </w:t>
      </w:r>
      <w:hyperlink r:id="rId735" w:history="1">
        <w:r w:rsidRPr="00716AC1">
          <w:rPr>
            <w:rStyle w:val="Hyperlink"/>
          </w:rPr>
          <w:t>Python SDK</w:t>
        </w:r>
      </w:hyperlink>
      <w:r>
        <w:t xml:space="preserve"> but it needs Python 3.0.</w:t>
      </w:r>
    </w:p>
    <w:p w14:paraId="64E1A9EF" w14:textId="701C0ECB" w:rsidR="00716AC1" w:rsidRDefault="00716AC1" w:rsidP="004C2346">
      <w:pPr>
        <w:pStyle w:val="BodyText2"/>
      </w:pPr>
      <w:r>
        <w:t xml:space="preserve">Example call for Scopus Search: </w:t>
      </w:r>
      <w:hyperlink r:id="rId736"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4C2346">
      <w:pPr>
        <w:pStyle w:val="BodyText2"/>
      </w:pPr>
      <w:r>
        <w:t>Example call for ScienceDirect Search:</w:t>
      </w:r>
    </w:p>
    <w:p w14:paraId="1084D063" w14:textId="0043642E" w:rsidR="00716AC1" w:rsidRDefault="00716AC1" w:rsidP="004C2346">
      <w:pPr>
        <w:pStyle w:val="BodyText2"/>
      </w:pPr>
      <w:hyperlink r:id="rId737" w:history="1">
        <w:r w:rsidRPr="00540B56">
          <w:rPr>
            <w:rStyle w:val="Hyperlink"/>
          </w:rPr>
          <w:t>https://api.elsevier.com/content/search/scidir?query=water&amp;apiKey=b3a71de2bde04544495881ed9d2f9c5b&amp;httpAccept=application/json</w:t>
        </w:r>
      </w:hyperlink>
      <w:r>
        <w:t xml:space="preserve"> </w:t>
      </w:r>
    </w:p>
    <w:p w14:paraId="3466DDE0" w14:textId="393F1C8F" w:rsidR="003300FC" w:rsidRDefault="003300FC" w:rsidP="004C2346">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4C2346">
      <w:pPr>
        <w:pStyle w:val="BodyText2"/>
      </w:pPr>
      <w:r>
        <w:t>However, trying to get our Nature paper on 23/1/17 using the following call failed (it’s not there yet!):</w:t>
      </w:r>
    </w:p>
    <w:p w14:paraId="38DBFAEA" w14:textId="6F2FDF45" w:rsidR="00091073" w:rsidRDefault="00091073" w:rsidP="004C2346">
      <w:pPr>
        <w:pStyle w:val="BodyText2"/>
      </w:pPr>
      <w:hyperlink r:id="rId738" w:history="1">
        <w:r w:rsidRPr="00540B56">
          <w:rPr>
            <w:rStyle w:val="Hyperlink"/>
          </w:rPr>
          <w:t>https://api.elsevier.com/content/abstract/doi/10.1038/nature20584?apiKey=b3a71de2bde04544495881ed9d2f9c5b&amp;httpAccept=application/json</w:t>
        </w:r>
      </w:hyperlink>
      <w:r>
        <w:t xml:space="preserve"> </w:t>
      </w:r>
    </w:p>
    <w:p w14:paraId="1A955D1E" w14:textId="461916F8" w:rsidR="00091073" w:rsidRDefault="00091073" w:rsidP="004C2346">
      <w:pPr>
        <w:pStyle w:val="BodyText2"/>
      </w:pPr>
      <w:r>
        <w:t>However, an older Nature paper did work:</w:t>
      </w:r>
    </w:p>
    <w:p w14:paraId="7F02A024" w14:textId="289A2E75" w:rsidR="00091073" w:rsidRPr="00716AC1" w:rsidRDefault="00091073" w:rsidP="004C2346">
      <w:pPr>
        <w:pStyle w:val="BodyText2"/>
      </w:pPr>
      <w:hyperlink r:id="rId739" w:history="1">
        <w:r w:rsidRPr="00540B56">
          <w:rPr>
            <w:rStyle w:val="Hyperlink"/>
          </w:rPr>
          <w:t>https://api.elsevier.com/content/abstract/doi/10.1038/nature14518?apiKey=b3a71de2bde04544495881ed9d2f9c5b&amp;httpAccept=application/json</w:t>
        </w:r>
      </w:hyperlink>
      <w:r>
        <w:t xml:space="preserve"> </w:t>
      </w:r>
    </w:p>
    <w:p w14:paraId="2D6B902D" w14:textId="6325B0DC" w:rsidR="00076573" w:rsidRDefault="00076573" w:rsidP="00076573">
      <w:pPr>
        <w:pStyle w:val="Heading5"/>
      </w:pPr>
      <w:r>
        <w:t>Python SDK</w:t>
      </w:r>
    </w:p>
    <w:p w14:paraId="37FEDD69" w14:textId="24317122" w:rsidR="00076573" w:rsidRPr="00076573" w:rsidRDefault="00076573" w:rsidP="004C2346">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4C2346">
      <w:pPr>
        <w:pStyle w:val="Heading5"/>
      </w:pPr>
      <w:r>
        <w:lastRenderedPageBreak/>
        <w:t>ScienceDirect</w:t>
      </w:r>
    </w:p>
    <w:p w14:paraId="27FF87F4" w14:textId="021F2758" w:rsidR="004C2346" w:rsidRPr="004C2346" w:rsidRDefault="004C2346" w:rsidP="004C2346">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40"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41" w:history="1">
        <w:r w:rsidR="00AF4E17" w:rsidRPr="00AF4E17">
          <w:rPr>
            <w:rStyle w:val="Hyperlink"/>
          </w:rPr>
          <w:t>here</w:t>
        </w:r>
      </w:hyperlink>
      <w:r w:rsidR="00AF4E17">
        <w:t>.</w:t>
      </w:r>
    </w:p>
    <w:p w14:paraId="18372588" w14:textId="77777777" w:rsidR="00742B70" w:rsidRDefault="00742B70" w:rsidP="00742B70">
      <w:pPr>
        <w:pStyle w:val="Heading3"/>
      </w:pPr>
      <w:r>
        <w:t>JRC eStation</w:t>
      </w:r>
    </w:p>
    <w:p w14:paraId="16A77EEB" w14:textId="77777777" w:rsidR="00742B70" w:rsidRDefault="00742B70" w:rsidP="003D4FE8">
      <w:pPr>
        <w:pStyle w:val="BodyText2"/>
      </w:pPr>
      <w:r>
        <w:t>Describe process:</w:t>
      </w:r>
    </w:p>
    <w:p w14:paraId="32BCACCD" w14:textId="77777777" w:rsidR="00742B70" w:rsidRDefault="00082D6F" w:rsidP="003D4FE8">
      <w:pPr>
        <w:pStyle w:val="BodyText2"/>
      </w:pPr>
      <w:hyperlink r:id="rId742"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3D4FE8">
      <w:pPr>
        <w:pStyle w:val="BodyText2"/>
      </w:pPr>
      <w:r>
        <w:t>Example call:</w:t>
      </w:r>
    </w:p>
    <w:p w14:paraId="66984628" w14:textId="77777777" w:rsidR="00742B70" w:rsidRDefault="00742B70" w:rsidP="00397DAF">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397DAF">
      <w:pPr>
        <w:pStyle w:val="Code"/>
      </w:pPr>
      <w:r>
        <w:t>jsonp : "callBack"</w:t>
      </w:r>
    </w:p>
    <w:p w14:paraId="713A90EE" w14:textId="77777777" w:rsidR="00742B70" w:rsidRDefault="00742B70" w:rsidP="00397DAF">
      <w:pPr>
        <w:pStyle w:val="Code"/>
      </w:pPr>
      <w:r>
        <w:t>}).then(function(response) {</w:t>
      </w:r>
    </w:p>
    <w:p w14:paraId="6ED6ED06" w14:textId="77777777" w:rsidR="00742B70" w:rsidRDefault="00742B70" w:rsidP="00397DAF">
      <w:pPr>
        <w:pStyle w:val="Code"/>
      </w:pPr>
      <w:r>
        <w:t>dom.byId("fires").innerHTML = firedata;</w:t>
      </w:r>
    </w:p>
    <w:p w14:paraId="464FF50B" w14:textId="77777777" w:rsidR="00742B70" w:rsidRPr="009F66C3" w:rsidRDefault="00742B70" w:rsidP="00397DAF">
      <w:pPr>
        <w:pStyle w:val="Code"/>
      </w:pPr>
      <w:r>
        <w:t>});</w:t>
      </w:r>
    </w:p>
    <w:p w14:paraId="04787633" w14:textId="5FA1274E" w:rsidR="00742B70" w:rsidRDefault="00742B70" w:rsidP="00742B70">
      <w:pPr>
        <w:pStyle w:val="Heading3"/>
      </w:pPr>
      <w:r>
        <w:t>Mapping</w:t>
      </w:r>
      <w:r w:rsidR="00AD4355">
        <w:t>, imagery</w:t>
      </w:r>
      <w:r>
        <w:t xml:space="preserve"> and geocoding</w:t>
      </w:r>
    </w:p>
    <w:p w14:paraId="1C5B35C8" w14:textId="77777777" w:rsidR="00742B70" w:rsidRPr="00D446FC" w:rsidRDefault="00742B70" w:rsidP="003D4FE8">
      <w:pPr>
        <w:pStyle w:val="BodyText2"/>
      </w:pPr>
    </w:p>
    <w:p w14:paraId="7C26CBF0" w14:textId="77777777" w:rsidR="00C24856" w:rsidRDefault="00C24856" w:rsidP="00C24856">
      <w:pPr>
        <w:pStyle w:val="Heading4"/>
      </w:pPr>
      <w:r>
        <w:t>CartoDB</w:t>
      </w:r>
    </w:p>
    <w:p w14:paraId="776AB989" w14:textId="77777777" w:rsidR="00C24856" w:rsidRDefault="00C24856" w:rsidP="00C24856">
      <w:pPr>
        <w:pStyle w:val="BodyText2"/>
      </w:pPr>
      <w:r>
        <w:t>Excellent! Example queries:</w:t>
      </w:r>
    </w:p>
    <w:p w14:paraId="545CA6A4" w14:textId="77777777" w:rsidR="00C24856" w:rsidRDefault="00082D6F" w:rsidP="00397DAF">
      <w:pPr>
        <w:pStyle w:val="sql"/>
      </w:pPr>
      <w:hyperlink r:id="rId743" w:history="1">
        <w:r w:rsidR="00C24856">
          <w:rPr>
            <w:rStyle w:val="Hyperlink"/>
          </w:rPr>
          <w:t>https://andrewcottam.cartodb.com/api/v2/sql?q=select%20*%20from%20countries%20where%20iso3='MYS'</w:t>
        </w:r>
      </w:hyperlink>
    </w:p>
    <w:p w14:paraId="0171D4BF" w14:textId="77777777" w:rsidR="00C24856" w:rsidRDefault="00082D6F" w:rsidP="00397DAF">
      <w:pPr>
        <w:pStyle w:val="sql"/>
      </w:pPr>
      <w:hyperlink r:id="rId744" w:history="1">
        <w:r w:rsidR="00C24856">
          <w:rPr>
            <w:rStyle w:val="Hyperlink"/>
          </w:rPr>
          <w:t>https://andrewcottam.cartodb.com/api/v2/sql?q=select%20*%20from%20countries%20where%20iso3='MYS'&amp;format=GeoJSON</w:t>
        </w:r>
      </w:hyperlink>
    </w:p>
    <w:p w14:paraId="06FB5DD6" w14:textId="77777777" w:rsidR="00C24856" w:rsidRDefault="00082D6F" w:rsidP="00397DAF">
      <w:pPr>
        <w:pStyle w:val="sql"/>
      </w:pPr>
      <w:hyperlink r:id="rId745" w:history="1">
        <w:r w:rsidR="00C24856">
          <w:rPr>
            <w:rStyle w:val="Hyperlink"/>
          </w:rPr>
          <w:t>https://andrewcottam.cartodb.com/api/v2/sql?q=select%20name,ST_AsGeoJSON(the_geom)%20as%20the_geom%20from%20countries%20where%20iso3='MYS'</w:t>
        </w:r>
      </w:hyperlink>
    </w:p>
    <w:p w14:paraId="744B81EE" w14:textId="77777777" w:rsidR="00C24856" w:rsidRDefault="00082D6F" w:rsidP="00397DAF">
      <w:pPr>
        <w:pStyle w:val="sql"/>
      </w:pPr>
      <w:hyperlink r:id="rId746" w:history="1">
        <w:r w:rsidR="00C24856">
          <w:rPr>
            <w:rStyle w:val="Hyperlink"/>
          </w:rPr>
          <w:t>https://andrewcottam.cartodb.com/api/v2/sql?q=select%20name,ST_AsText(the_geom)%20as%20the_geom%20from%20countries%20where%20iso3='MYS'</w:t>
        </w:r>
      </w:hyperlink>
    </w:p>
    <w:p w14:paraId="0FC46CBB" w14:textId="77777777" w:rsidR="00C24856" w:rsidRDefault="00082D6F" w:rsidP="00397DAF">
      <w:pPr>
        <w:pStyle w:val="sql"/>
      </w:pPr>
      <w:hyperlink r:id="rId747" w:history="1">
        <w:r w:rsidR="00C24856">
          <w:rPr>
            <w:rStyle w:val="Hyperlink"/>
          </w:rPr>
          <w:t>https://andrewcottam.cartodb.com/api/v2/sql?q=SELECT%20ST_Area(the_geom)%20FROM%20countries</w:t>
        </w:r>
      </w:hyperlink>
    </w:p>
    <w:p w14:paraId="7D8BF4F5" w14:textId="77777777" w:rsidR="00C24856" w:rsidRDefault="00C24856" w:rsidP="00324C76">
      <w:pPr>
        <w:pStyle w:val="Heading5"/>
      </w:pPr>
      <w:r>
        <w:t>CitusData</w:t>
      </w:r>
    </w:p>
    <w:p w14:paraId="7D414F97" w14:textId="77777777" w:rsidR="00C24856" w:rsidRPr="009B140B" w:rsidRDefault="00C24856" w:rsidP="00C24856">
      <w:pPr>
        <w:pStyle w:val="BodyText2"/>
      </w:pPr>
      <w:r>
        <w:t xml:space="preserve">This is a scalable cloud system that uses PostgreSQL and Hadoop. See </w:t>
      </w:r>
      <w:hyperlink r:id="rId748" w:history="1">
        <w:r w:rsidRPr="009B140B">
          <w:rPr>
            <w:rStyle w:val="Hyperlink"/>
          </w:rPr>
          <w:t>here</w:t>
        </w:r>
      </w:hyperlink>
      <w:r>
        <w:t>.</w:t>
      </w:r>
    </w:p>
    <w:p w14:paraId="722AF66C" w14:textId="77777777" w:rsidR="00742B70" w:rsidRDefault="00742B70" w:rsidP="00742B70">
      <w:pPr>
        <w:pStyle w:val="Heading4"/>
      </w:pPr>
      <w:r>
        <w:t>Bing Maps REST Services</w:t>
      </w:r>
    </w:p>
    <w:p w14:paraId="753C72FC" w14:textId="77777777" w:rsidR="00742B70" w:rsidRDefault="00082D6F" w:rsidP="003D4FE8">
      <w:pPr>
        <w:pStyle w:val="BodyText2"/>
      </w:pPr>
      <w:hyperlink r:id="rId749"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3D4FE8">
      <w:pPr>
        <w:pStyle w:val="BodyText2"/>
      </w:pPr>
      <w:r>
        <w:t xml:space="preserve">I am using their Maps API for imagery in the Roadless Areas Validation tool. They also have a metadata API to retrieve information about the imagery including start and end dates. Example </w:t>
      </w:r>
      <w:hyperlink r:id="rId750" w:history="1">
        <w:r w:rsidRPr="00E85DA3">
          <w:rPr>
            <w:rStyle w:val="Hyperlink"/>
          </w:rPr>
          <w:t>here</w:t>
        </w:r>
      </w:hyperlink>
      <w:r>
        <w:t xml:space="preserve">. </w:t>
      </w:r>
    </w:p>
    <w:p w14:paraId="2B14212A" w14:textId="77777777" w:rsidR="00742B70" w:rsidRDefault="00742B70" w:rsidP="00742B70">
      <w:pPr>
        <w:pStyle w:val="Heading4"/>
      </w:pPr>
      <w:r>
        <w:t>Geocoding</w:t>
      </w:r>
    </w:p>
    <w:p w14:paraId="3E490639" w14:textId="77777777" w:rsidR="00742B70" w:rsidRDefault="00742B70" w:rsidP="003D4FE8">
      <w:pPr>
        <w:pStyle w:val="BodyText2"/>
      </w:pPr>
      <w:r>
        <w:t xml:space="preserve">Review of the 7 free geocoding services on the web: </w:t>
      </w:r>
    </w:p>
    <w:p w14:paraId="12809ADE" w14:textId="77777777" w:rsidR="00742B70" w:rsidRPr="00D57185" w:rsidRDefault="00082D6F" w:rsidP="00742B70">
      <w:pPr>
        <w:pStyle w:val="BodyText"/>
      </w:pPr>
      <w:hyperlink r:id="rId751" w:history="1">
        <w:r w:rsidR="00742B70">
          <w:rPr>
            <w:rStyle w:val="Hyperlink"/>
          </w:rPr>
          <w:t>http://blog.programmableweb.com/2012/06/21/7-free-geocoding-apis-google-bing-yahoo-and-mapquest/</w:t>
        </w:r>
      </w:hyperlink>
    </w:p>
    <w:p w14:paraId="6AC1E82C" w14:textId="77777777" w:rsidR="00742B70" w:rsidRDefault="00742B70" w:rsidP="00742B70">
      <w:pPr>
        <w:pStyle w:val="Heading4"/>
      </w:pPr>
      <w:r>
        <w:t>Online spatial converters</w:t>
      </w:r>
    </w:p>
    <w:p w14:paraId="2BF4E2A9" w14:textId="77777777" w:rsidR="00742B70" w:rsidRPr="00F127A1" w:rsidRDefault="00742B70" w:rsidP="003D4FE8">
      <w:pPr>
        <w:pStyle w:val="BodyText2"/>
      </w:pPr>
      <w:r>
        <w:t xml:space="preserve">This one is good for converting </w:t>
      </w:r>
      <w:r w:rsidRPr="00F127A1">
        <w:t>degrees, minutes, seconds to decimal degrees</w:t>
      </w:r>
      <w:r>
        <w:t xml:space="preserve">: </w:t>
      </w:r>
      <w:hyperlink r:id="rId752" w:history="1">
        <w:r>
          <w:rPr>
            <w:rStyle w:val="Hyperlink"/>
          </w:rPr>
          <w:t>http://data.aad.gov.au/aadc/calc/dms_decimal.cfm</w:t>
        </w:r>
      </w:hyperlink>
    </w:p>
    <w:p w14:paraId="75817360" w14:textId="77777777" w:rsidR="00962E5E" w:rsidRDefault="00962E5E" w:rsidP="00962E5E">
      <w:pPr>
        <w:pStyle w:val="Heading4"/>
      </w:pPr>
      <w:r>
        <w:t>Mapbox</w:t>
      </w:r>
    </w:p>
    <w:p w14:paraId="023428CF" w14:textId="2B631A1B" w:rsidR="00962E5E" w:rsidRPr="00962E5E" w:rsidRDefault="00082D6F" w:rsidP="003D4FE8">
      <w:pPr>
        <w:pStyle w:val="BodyText2"/>
      </w:pPr>
      <w:hyperlink r:id="rId753"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AD4355">
      <w:pPr>
        <w:pStyle w:val="Heading4"/>
      </w:pPr>
      <w:r>
        <w:lastRenderedPageBreak/>
        <w:t>DigitalGlobe</w:t>
      </w:r>
    </w:p>
    <w:p w14:paraId="7F325152" w14:textId="77777777" w:rsidR="00672090" w:rsidRDefault="00AD4355" w:rsidP="00AD4355">
      <w:pPr>
        <w:pStyle w:val="BodyText2"/>
      </w:pPr>
      <w:r>
        <w:t xml:space="preserve">There are no dates for the imagery (See </w:t>
      </w:r>
      <w:hyperlink r:id="rId754" w:history="1">
        <w:r w:rsidRPr="00AD4355">
          <w:rPr>
            <w:rStyle w:val="Hyperlink"/>
          </w:rPr>
          <w:t>here</w:t>
        </w:r>
      </w:hyperlink>
      <w:r>
        <w:t>).</w:t>
      </w:r>
      <w:r w:rsidR="00672090">
        <w:t xml:space="preserve"> </w:t>
      </w:r>
    </w:p>
    <w:p w14:paraId="29306CE2" w14:textId="10E40677" w:rsidR="00672090" w:rsidRDefault="00672090" w:rsidP="00672090">
      <w:pPr>
        <w:pStyle w:val="Heading5"/>
      </w:pPr>
      <w:r>
        <w:t>Issues</w:t>
      </w:r>
    </w:p>
    <w:p w14:paraId="79E84DFE" w14:textId="77777777" w:rsidR="00672090" w:rsidRDefault="00672090" w:rsidP="00672090">
      <w:pPr>
        <w:pStyle w:val="BodyText2"/>
      </w:pPr>
      <w:r>
        <w:t xml:space="preserve">On 13/10/16 I got an error while trying to load a DigitalGlobe layer: </w:t>
      </w:r>
    </w:p>
    <w:p w14:paraId="3A83F8D9" w14:textId="77777777" w:rsidR="00672090" w:rsidRDefault="00082D6F" w:rsidP="00672090">
      <w:pPr>
        <w:pStyle w:val="BodyText2"/>
      </w:pPr>
      <w:hyperlink r:id="rId755"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672090">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56" w:history="1">
        <w:r w:rsidR="002F4CD4" w:rsidRPr="002F4CD4">
          <w:rPr>
            <w:rStyle w:val="Hyperlink"/>
          </w:rPr>
          <w:t>here</w:t>
        </w:r>
      </w:hyperlink>
      <w:r w:rsidR="002F4CD4">
        <w:t xml:space="preserve">) to </w:t>
      </w:r>
      <w:r w:rsidR="002F4CD4" w:rsidRPr="002F4CD4">
        <w:t>digitalglobe.nal0g75k</w:t>
      </w:r>
      <w:r w:rsidR="002F4CD4">
        <w:t>.</w:t>
      </w:r>
    </w:p>
    <w:p w14:paraId="047B402C" w14:textId="77777777" w:rsidR="00E0003B" w:rsidRDefault="00E0003B" w:rsidP="00E0003B">
      <w:pPr>
        <w:pStyle w:val="Heading3"/>
      </w:pPr>
      <w:r>
        <w:t>Photo services</w:t>
      </w:r>
    </w:p>
    <w:p w14:paraId="075977FC" w14:textId="77777777" w:rsidR="00E0003B" w:rsidRDefault="00E0003B" w:rsidP="00E0003B">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E0003B">
      <w:pPr>
        <w:pStyle w:val="BodyText2"/>
      </w:pPr>
      <w:r>
        <w:t xml:space="preserve">5° 7' 37.17" N  116° 55' 46.25" E (which is </w:t>
      </w:r>
      <w:r w:rsidRPr="008621E0">
        <w:t>5.1269</w:t>
      </w:r>
      <w:r>
        <w:t xml:space="preserve">, </w:t>
      </w:r>
      <w:r w:rsidRPr="008621E0">
        <w:t>116.9295</w:t>
      </w:r>
      <w:r>
        <w:t xml:space="preserve"> using </w:t>
      </w:r>
      <w:hyperlink r:id="rId757" w:history="1">
        <w:r w:rsidRPr="008621E0">
          <w:rPr>
            <w:rStyle w:val="Hyperlink"/>
          </w:rPr>
          <w:t>this</w:t>
        </w:r>
      </w:hyperlink>
      <w:r>
        <w:t xml:space="preserve"> converter).</w:t>
      </w:r>
    </w:p>
    <w:p w14:paraId="129F9EF4" w14:textId="77777777" w:rsidR="00E0003B" w:rsidRDefault="00E0003B" w:rsidP="00E0003B">
      <w:pPr>
        <w:pStyle w:val="Heading4"/>
      </w:pPr>
      <w:r>
        <w:t>Bing</w:t>
      </w:r>
    </w:p>
    <w:p w14:paraId="10A1B030" w14:textId="77777777" w:rsidR="00E0003B" w:rsidRPr="00A06931" w:rsidRDefault="00E0003B" w:rsidP="00E0003B">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E0003B">
      <w:pPr>
        <w:pStyle w:val="Heading4"/>
      </w:pPr>
      <w:r>
        <w:t>Flickr</w:t>
      </w:r>
    </w:p>
    <w:p w14:paraId="2604C593" w14:textId="77777777" w:rsidR="00E0003B" w:rsidRDefault="00E0003B" w:rsidP="00E0003B">
      <w:pPr>
        <w:pStyle w:val="Heading5"/>
      </w:pPr>
      <w:r>
        <w:t>Credentials</w:t>
      </w:r>
    </w:p>
    <w:p w14:paraId="201C5E9D" w14:textId="77777777" w:rsidR="00E0003B" w:rsidRDefault="00E0003B" w:rsidP="00E0003B">
      <w:pPr>
        <w:pStyle w:val="BodyText2"/>
      </w:pPr>
      <w:r>
        <w:t xml:space="preserve">Yahoo account: </w:t>
      </w:r>
      <w:r w:rsidRPr="00D92F0D">
        <w:t>andrewcottam36</w:t>
      </w:r>
    </w:p>
    <w:p w14:paraId="7B666813" w14:textId="77777777" w:rsidR="00E0003B" w:rsidRPr="00D92F0D" w:rsidRDefault="00E0003B" w:rsidP="00E0003B">
      <w:pPr>
        <w:pStyle w:val="BodyText2"/>
      </w:pPr>
      <w:r>
        <w:t>Password: &lt;usual&gt;</w:t>
      </w:r>
    </w:p>
    <w:p w14:paraId="22B3A634" w14:textId="77777777" w:rsidR="00E0003B" w:rsidRDefault="00E0003B" w:rsidP="00E0003B">
      <w:pPr>
        <w:pStyle w:val="Heading5"/>
      </w:pPr>
      <w:r>
        <w:t>Example return</w:t>
      </w:r>
    </w:p>
    <w:p w14:paraId="60FBD1C2" w14:textId="77777777" w:rsidR="00E0003B" w:rsidRPr="00E54201" w:rsidRDefault="00E0003B" w:rsidP="00E0003B">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E0003B">
      <w:pPr>
        <w:pStyle w:val="Heading5"/>
      </w:pPr>
      <w:r>
        <w:t>Image search by name</w:t>
      </w:r>
    </w:p>
    <w:p w14:paraId="355930CF" w14:textId="77777777" w:rsidR="00E0003B" w:rsidRDefault="00E0003B" w:rsidP="00E0003B">
      <w:pPr>
        <w:pStyle w:val="BodyText2"/>
      </w:pPr>
      <w:r>
        <w:t>Example:</w:t>
      </w:r>
    </w:p>
    <w:p w14:paraId="39B23809" w14:textId="77777777" w:rsidR="00E0003B" w:rsidRDefault="00E0003B" w:rsidP="00E0003B">
      <w:pPr>
        <w:pStyle w:val="BodyText2"/>
        <w:rPr>
          <w:rStyle w:val="Hyperlink"/>
        </w:rPr>
      </w:pPr>
      <w:hyperlink r:id="rId758" w:history="1">
        <w:r w:rsidRPr="009E609B">
          <w:rPr>
            <w:rStyle w:val="Hyperlink"/>
          </w:rPr>
          <w:t>http://api.flickr.com/services/rest/?format=json&amp;method=flickr.photos.search&amp;text=wibble&amp;api_key=6d3e521646cdd1391a6dee32d8e54d62</w:t>
        </w:r>
      </w:hyperlink>
    </w:p>
    <w:p w14:paraId="051C8C03" w14:textId="77777777" w:rsidR="00E0003B" w:rsidRDefault="00E0003B" w:rsidP="00E0003B">
      <w:pPr>
        <w:pStyle w:val="BodyText2"/>
      </w:pPr>
      <w:r>
        <w:t>Wrapper function written in Python - here.</w:t>
      </w:r>
    </w:p>
    <w:p w14:paraId="3334014B" w14:textId="77777777" w:rsidR="00E0003B" w:rsidRDefault="00E0003B" w:rsidP="00E0003B">
      <w:pPr>
        <w:pStyle w:val="Heading5"/>
      </w:pPr>
      <w:r>
        <w:t>Limits</w:t>
      </w:r>
    </w:p>
    <w:p w14:paraId="6D22688B" w14:textId="77777777" w:rsidR="00E0003B" w:rsidRPr="00066A8C" w:rsidRDefault="00E0003B" w:rsidP="00E0003B">
      <w:pPr>
        <w:pStyle w:val="BodyText2"/>
      </w:pPr>
      <w:r>
        <w:t xml:space="preserve">3600 queries per hour from </w:t>
      </w:r>
      <w:hyperlink r:id="rId759" w:history="1">
        <w:r w:rsidRPr="00066A8C">
          <w:rPr>
            <w:rStyle w:val="Hyperlink"/>
          </w:rPr>
          <w:t>here</w:t>
        </w:r>
      </w:hyperlink>
    </w:p>
    <w:p w14:paraId="5C119594" w14:textId="77777777" w:rsidR="00E0003B" w:rsidRDefault="00E0003B" w:rsidP="00E0003B">
      <w:pPr>
        <w:pStyle w:val="Heading5"/>
      </w:pPr>
      <w:r>
        <w:t>Issues</w:t>
      </w:r>
    </w:p>
    <w:p w14:paraId="29A43CFD" w14:textId="77777777" w:rsidR="00E0003B" w:rsidRDefault="00E0003B" w:rsidP="00E0003B">
      <w:pPr>
        <w:pStyle w:val="Heading6"/>
      </w:pPr>
      <w:r>
        <w:t>Errors</w:t>
      </w:r>
    </w:p>
    <w:p w14:paraId="1CC470CE" w14:textId="77777777" w:rsidR="00E0003B" w:rsidRPr="00A44CAF" w:rsidRDefault="00E0003B" w:rsidP="00E0003B">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E0003B">
      <w:pPr>
        <w:pStyle w:val="Heading6"/>
      </w:pPr>
      <w:r>
        <w:t>Quality</w:t>
      </w:r>
    </w:p>
    <w:p w14:paraId="22F155C8" w14:textId="77777777" w:rsidR="00E0003B" w:rsidRPr="00B5782D" w:rsidRDefault="00E0003B" w:rsidP="00E0003B">
      <w:pPr>
        <w:pStyle w:val="BodyText2"/>
      </w:pPr>
      <w:r>
        <w:lastRenderedPageBreak/>
        <w:t>There are many issues with the quality of Flickr images.</w:t>
      </w:r>
    </w:p>
    <w:p w14:paraId="1F74A69C" w14:textId="77777777" w:rsidR="00E0003B" w:rsidRDefault="00E0003B" w:rsidP="00E0003B">
      <w:pPr>
        <w:pStyle w:val="Heading7"/>
      </w:pPr>
      <w:r>
        <w:t>Georeferencing</w:t>
      </w:r>
    </w:p>
    <w:p w14:paraId="5928770D" w14:textId="77777777" w:rsidR="00E0003B" w:rsidRPr="00B5782D" w:rsidRDefault="00E0003B" w:rsidP="00E0003B">
      <w:pPr>
        <w:pStyle w:val="BodyText2"/>
      </w:pPr>
      <w:r>
        <w:t xml:space="preserve">Many images are incorrectly georeferenced and it is not </w:t>
      </w:r>
    </w:p>
    <w:p w14:paraId="006C1966" w14:textId="77777777" w:rsidR="00E0003B" w:rsidRDefault="00E0003B" w:rsidP="00E0003B">
      <w:pPr>
        <w:pStyle w:val="Heading4"/>
      </w:pPr>
      <w:r>
        <w:t>Panoramio</w:t>
      </w:r>
    </w:p>
    <w:p w14:paraId="4E171234" w14:textId="77777777" w:rsidR="00E0003B" w:rsidRDefault="00E0003B" w:rsidP="00E0003B">
      <w:pPr>
        <w:pStyle w:val="BodyText2"/>
      </w:pPr>
      <w:r>
        <w:t>Written Python wrappers to access the Panoramio imagery in IPython Notebook. Written Javascript one in the web services mash up. Here is a call for a bounding box:</w:t>
      </w:r>
    </w:p>
    <w:p w14:paraId="66223EEA" w14:textId="77777777" w:rsidR="00E0003B" w:rsidRDefault="00E0003B" w:rsidP="00E0003B">
      <w:pPr>
        <w:pStyle w:val="BodyText2"/>
      </w:pPr>
      <w:hyperlink r:id="rId760" w:history="1">
        <w:r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E0003B">
      <w:pPr>
        <w:pStyle w:val="BodyText2"/>
      </w:pPr>
      <w:r>
        <w:t>Here is an example response:</w:t>
      </w:r>
    </w:p>
    <w:p w14:paraId="54D1714B" w14:textId="77777777" w:rsidR="00E0003B" w:rsidRDefault="00E0003B" w:rsidP="00E0003B">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E0003B">
      <w:pPr>
        <w:pStyle w:val="Heading5"/>
      </w:pPr>
      <w:r>
        <w:t>Panoramio Harvesting service</w:t>
      </w:r>
    </w:p>
    <w:p w14:paraId="103B5918" w14:textId="77777777" w:rsidR="00E0003B" w:rsidRDefault="00E0003B" w:rsidP="00E0003B">
      <w:pPr>
        <w:pStyle w:val="BodyText2"/>
      </w:pPr>
      <w:r>
        <w:t xml:space="preserve">I am writing a service to harvest all Panoramio points. It is </w:t>
      </w:r>
      <w:hyperlink r:id="rId761"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E0003B">
      <w:pPr>
        <w:pStyle w:val="BodyText2"/>
      </w:pPr>
      <w:r>
        <w:t>After 3 hours I get:</w:t>
      </w:r>
    </w:p>
    <w:p w14:paraId="54E8BD8F" w14:textId="77777777" w:rsidR="00E0003B" w:rsidRDefault="00E0003B" w:rsidP="00E0003B">
      <w:pPr>
        <w:pStyle w:val="Unix"/>
      </w:pPr>
      <w:r>
        <w:t>raise ConnectionError(err, request=request)</w:t>
      </w:r>
    </w:p>
    <w:p w14:paraId="7FBCEF10" w14:textId="77777777" w:rsidR="00E0003B" w:rsidRDefault="00E0003B" w:rsidP="00E0003B">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E0003B">
      <w:pPr>
        <w:pStyle w:val="BodyText2"/>
      </w:pPr>
      <w:r>
        <w:t>Putting the code in a try except block. Seems to have worked.</w:t>
      </w:r>
    </w:p>
    <w:p w14:paraId="4F553A11" w14:textId="77777777" w:rsidR="00E0003B" w:rsidRDefault="00E0003B" w:rsidP="00E0003B">
      <w:pPr>
        <w:pStyle w:val="Heading4"/>
      </w:pPr>
      <w:r>
        <w:t>Picasa</w:t>
      </w:r>
    </w:p>
    <w:p w14:paraId="13A16AC1" w14:textId="77777777" w:rsidR="00E0003B" w:rsidRPr="005C2541" w:rsidRDefault="00E0003B" w:rsidP="00E0003B">
      <w:pPr>
        <w:pStyle w:val="BodyText2"/>
      </w:pPr>
      <w:r>
        <w:t xml:space="preserve">API is now part of Google Photos – docs </w:t>
      </w:r>
      <w:hyperlink r:id="rId762" w:history="1">
        <w:r w:rsidRPr="005C2541">
          <w:rPr>
            <w:rStyle w:val="Hyperlink"/>
          </w:rPr>
          <w:t>here</w:t>
        </w:r>
      </w:hyperlink>
      <w:r>
        <w:t>. There doesn’t seem to be a Javascript API.</w:t>
      </w:r>
    </w:p>
    <w:p w14:paraId="6043E4FD" w14:textId="77777777" w:rsidR="00E0003B" w:rsidRDefault="00E0003B" w:rsidP="00E0003B">
      <w:pPr>
        <w:pStyle w:val="Heading3"/>
      </w:pPr>
      <w:r>
        <w:t>PiCloud</w:t>
      </w:r>
    </w:p>
    <w:p w14:paraId="27B4AB4F" w14:textId="77777777" w:rsidR="00E0003B" w:rsidRDefault="00E0003B" w:rsidP="00E0003B">
      <w:pPr>
        <w:pStyle w:val="Heading4"/>
      </w:pPr>
      <w:r>
        <w:t>Installing the PiCloud Client</w:t>
      </w:r>
    </w:p>
    <w:p w14:paraId="591CB0AB" w14:textId="77777777" w:rsidR="00E0003B" w:rsidRDefault="00E0003B" w:rsidP="00E0003B">
      <w:pPr>
        <w:pStyle w:val="BodyText2"/>
      </w:pPr>
      <w:r>
        <w:t xml:space="preserve">GEM IT installed the PyCloud client using the instructions </w:t>
      </w:r>
      <w:hyperlink r:id="rId763" w:history="1">
        <w:r w:rsidRPr="007A1146">
          <w:rPr>
            <w:rStyle w:val="Hyperlink"/>
          </w:rPr>
          <w:t>here</w:t>
        </w:r>
      </w:hyperlink>
      <w:r>
        <w:t>.</w:t>
      </w:r>
    </w:p>
    <w:p w14:paraId="3CB26816" w14:textId="77777777" w:rsidR="00E0003B" w:rsidRDefault="00E0003B" w:rsidP="00E0003B">
      <w:pPr>
        <w:pStyle w:val="Heading5"/>
      </w:pPr>
      <w:r>
        <w:t>Importing the cloud library</w:t>
      </w:r>
    </w:p>
    <w:p w14:paraId="234FF746" w14:textId="77777777" w:rsidR="00E0003B" w:rsidRDefault="00E0003B" w:rsidP="00E0003B">
      <w:pPr>
        <w:pStyle w:val="BodyText2"/>
      </w:pPr>
      <w:r>
        <w:t>Then I typed import cloud at the Python console and it worked! Looking at the members.</w:t>
      </w:r>
    </w:p>
    <w:p w14:paraId="4DCE05C1" w14:textId="77777777" w:rsidR="00E0003B" w:rsidRDefault="00E0003B" w:rsidP="00E0003B">
      <w:pPr>
        <w:pStyle w:val="Heading5"/>
      </w:pPr>
      <w:r>
        <w:t>Granting my machine access to PiCloud</w:t>
      </w:r>
    </w:p>
    <w:p w14:paraId="73BFA855" w14:textId="77777777" w:rsidR="00E0003B" w:rsidRDefault="00E0003B" w:rsidP="00E0003B">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E0003B">
      <w:pPr>
        <w:pStyle w:val="ListBullet"/>
      </w:pPr>
      <w:r>
        <w:t>Type picloud setup</w:t>
      </w:r>
    </w:p>
    <w:p w14:paraId="7D902D3B" w14:textId="77777777" w:rsidR="00E0003B" w:rsidRDefault="00E0003B" w:rsidP="00E0003B">
      <w:pPr>
        <w:pStyle w:val="ListBullet"/>
      </w:pPr>
      <w:r>
        <w:t>Follow the onscreen instructions</w:t>
      </w:r>
    </w:p>
    <w:p w14:paraId="1F243D27" w14:textId="77777777" w:rsidR="00E0003B" w:rsidRDefault="00E0003B" w:rsidP="00E0003B">
      <w:pPr>
        <w:pStyle w:val="ListBullet"/>
      </w:pPr>
      <w:r>
        <w:t>My API key is 3849</w:t>
      </w:r>
    </w:p>
    <w:p w14:paraId="4C4AB970" w14:textId="77777777" w:rsidR="00E0003B" w:rsidRDefault="00E0003B" w:rsidP="00E0003B">
      <w:pPr>
        <w:pStyle w:val="Heading5"/>
      </w:pPr>
      <w:r>
        <w:lastRenderedPageBreak/>
        <w:t>Configuring PostGIS for remote connections</w:t>
      </w:r>
    </w:p>
    <w:p w14:paraId="69B8E756" w14:textId="77777777" w:rsidR="00E0003B" w:rsidRPr="00FC06FB" w:rsidRDefault="00E0003B" w:rsidP="00E0003B">
      <w:pPr>
        <w:pStyle w:val="BodyText"/>
      </w:pPr>
      <w:r>
        <w:t xml:space="preserve">This is needed to get the species features to rasterise. Following instructions </w:t>
      </w:r>
      <w:hyperlink r:id="rId764" w:history="1">
        <w:r w:rsidRPr="00FC06FB">
          <w:rPr>
            <w:rStyle w:val="Hyperlink"/>
          </w:rPr>
          <w:t>here</w:t>
        </w:r>
      </w:hyperlink>
      <w:r>
        <w:t>.</w:t>
      </w:r>
    </w:p>
    <w:p w14:paraId="758FAC6D" w14:textId="77777777" w:rsidR="00E0003B" w:rsidRDefault="00E0003B" w:rsidP="00E0003B">
      <w:pPr>
        <w:pStyle w:val="Heading4"/>
      </w:pPr>
      <w:r>
        <w:t>Implementation</w:t>
      </w:r>
    </w:p>
    <w:p w14:paraId="23D6B7CD" w14:textId="77777777" w:rsidR="00E0003B" w:rsidRDefault="00E0003B" w:rsidP="00E0003B">
      <w:pPr>
        <w:pStyle w:val="BodyText2"/>
      </w:pPr>
      <w:r>
        <w:t xml:space="preserve">Following the instructions </w:t>
      </w:r>
      <w:hyperlink r:id="rId765" w:history="1">
        <w:r w:rsidRPr="00A34BCD">
          <w:rPr>
            <w:rStyle w:val="Hyperlink"/>
          </w:rPr>
          <w:t>here</w:t>
        </w:r>
      </w:hyperlink>
      <w:r>
        <w:t>.</w:t>
      </w:r>
    </w:p>
    <w:p w14:paraId="7F560404" w14:textId="77777777" w:rsidR="00E0003B" w:rsidRDefault="00E0003B" w:rsidP="00E0003B">
      <w:pPr>
        <w:pStyle w:val="Code"/>
      </w:pPr>
      <w:r w:rsidRPr="00B12AAB">
        <w:t>jid = cloud.call(lambda: 3*3)</w:t>
      </w:r>
    </w:p>
    <w:p w14:paraId="21E517C6" w14:textId="77777777" w:rsidR="00E0003B" w:rsidRDefault="00E0003B" w:rsidP="00E0003B">
      <w:pPr>
        <w:pStyle w:val="BodyText2"/>
      </w:pPr>
      <w:r>
        <w:t>Caused an error first time until I granted my machine access to PiCloud (API key not set error).</w:t>
      </w:r>
    </w:p>
    <w:p w14:paraId="6CCDC664" w14:textId="77777777" w:rsidR="00E0003B" w:rsidRDefault="00E0003B" w:rsidP="00E0003B">
      <w:pPr>
        <w:pStyle w:val="BodyText2"/>
      </w:pPr>
      <w:r>
        <w:t xml:space="preserve">When I run this I can look at my jobs </w:t>
      </w:r>
      <w:hyperlink r:id="rId766" w:history="1">
        <w:r w:rsidRPr="00602A20">
          <w:rPr>
            <w:rStyle w:val="Hyperlink"/>
          </w:rPr>
          <w:t>here</w:t>
        </w:r>
      </w:hyperlink>
      <w:r>
        <w:t>.</w:t>
      </w:r>
    </w:p>
    <w:p w14:paraId="2D40E4C3" w14:textId="77777777" w:rsidR="00E0003B" w:rsidRDefault="00E0003B" w:rsidP="00E0003B">
      <w:pPr>
        <w:pStyle w:val="BodyText2"/>
      </w:pPr>
      <w:r>
        <w:t xml:space="preserve">The default list of installed packages is shown </w:t>
      </w:r>
      <w:hyperlink r:id="rId767" w:history="1">
        <w:r w:rsidRPr="008842C4">
          <w:rPr>
            <w:rStyle w:val="Hyperlink"/>
          </w:rPr>
          <w:t>here</w:t>
        </w:r>
      </w:hyperlink>
      <w:r>
        <w:t xml:space="preserve"> and it includes numpy, psycopg2 and GDAL! Hoorah!</w:t>
      </w:r>
    </w:p>
    <w:p w14:paraId="2D94DF30" w14:textId="77777777" w:rsidR="00E0003B" w:rsidRDefault="00E0003B" w:rsidP="00E0003B">
      <w:pPr>
        <w:pStyle w:val="BodyText2"/>
      </w:pPr>
      <w:r>
        <w:t xml:space="preserve">Now, how do we connect to PostGIS to get data – see </w:t>
      </w:r>
      <w:hyperlink r:id="rId768"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E0003B">
      <w:pPr>
        <w:pStyle w:val="Heading5"/>
      </w:pPr>
      <w:r>
        <w:t>Accessing WFS using Python (Unfiltered)</w:t>
      </w:r>
    </w:p>
    <w:p w14:paraId="7C5CC46C" w14:textId="77777777" w:rsidR="00E0003B" w:rsidRDefault="00E0003B" w:rsidP="00E0003B">
      <w:pPr>
        <w:pStyle w:val="BodyText2"/>
      </w:pPr>
      <w:r>
        <w:t xml:space="preserve">Trying GDAL to access a WFS service published on the IUCN machine using sample code from </w:t>
      </w:r>
      <w:hyperlink r:id="rId769" w:history="1">
        <w:r w:rsidRPr="00B3009A">
          <w:rPr>
            <w:rStyle w:val="Hyperlink"/>
          </w:rPr>
          <w:t>here</w:t>
        </w:r>
      </w:hyperlink>
      <w:r>
        <w:t>.</w:t>
      </w:r>
    </w:p>
    <w:p w14:paraId="0DE858BA" w14:textId="77777777" w:rsidR="00E0003B" w:rsidRPr="006E5B4F" w:rsidRDefault="00E0003B" w:rsidP="00E0003B">
      <w:pPr>
        <w:pStyle w:val="Code"/>
      </w:pPr>
      <w:r w:rsidRPr="006E5B4F">
        <w:t>from osgeo import ogr</w:t>
      </w:r>
    </w:p>
    <w:p w14:paraId="25A083DB" w14:textId="77777777" w:rsidR="00E0003B" w:rsidRPr="006E5B4F" w:rsidRDefault="00E0003B" w:rsidP="00E0003B">
      <w:pPr>
        <w:pStyle w:val="Code"/>
      </w:pPr>
      <w:r w:rsidRPr="006E5B4F">
        <w:t>driver = ogr.GetDriverByName('WFS')</w:t>
      </w:r>
    </w:p>
    <w:p w14:paraId="19EF2973" w14:textId="77777777" w:rsidR="00E0003B" w:rsidRPr="006E5B4F" w:rsidRDefault="00E0003B" w:rsidP="00E0003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E0003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E0003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E0003B">
      <w:pPr>
        <w:pStyle w:val="Code"/>
      </w:pPr>
      <w:r w:rsidRPr="00B5442A">
        <w:t>layer = wfs.GetLayerByName(</w:t>
      </w:r>
      <w:r>
        <w:t>'OrangUtan</w:t>
      </w:r>
      <w:r w:rsidRPr="00B5442A">
        <w:t>')</w:t>
      </w:r>
    </w:p>
    <w:p w14:paraId="00E8682D" w14:textId="77777777" w:rsidR="00E0003B" w:rsidRPr="00B64F38" w:rsidRDefault="00E0003B" w:rsidP="00E0003B">
      <w:pPr>
        <w:pStyle w:val="Code"/>
      </w:pPr>
      <w:r w:rsidRPr="00B64F38">
        <w:t>for feature in layer:</w:t>
      </w:r>
    </w:p>
    <w:p w14:paraId="6EF12D88" w14:textId="77777777" w:rsidR="00E0003B" w:rsidRPr="00B64F38" w:rsidRDefault="00E0003B" w:rsidP="00E0003B">
      <w:pPr>
        <w:pStyle w:val="Code"/>
      </w:pPr>
      <w:r w:rsidRPr="00B64F38">
        <w:t xml:space="preserve">    print 'Json representation for Feature: %s' % feature.GetFID()</w:t>
      </w:r>
    </w:p>
    <w:p w14:paraId="356CBA89" w14:textId="77777777" w:rsidR="00E0003B" w:rsidRPr="00B64F38" w:rsidRDefault="00E0003B" w:rsidP="00E0003B">
      <w:pPr>
        <w:pStyle w:val="Code"/>
      </w:pPr>
      <w:r w:rsidRPr="00B64F38">
        <w:t xml:space="preserve">    print feature.ExportToJson()</w:t>
      </w:r>
    </w:p>
    <w:p w14:paraId="273CF004" w14:textId="77777777" w:rsidR="00E0003B" w:rsidRDefault="00E0003B" w:rsidP="00E0003B">
      <w:pPr>
        <w:pStyle w:val="Tiny"/>
      </w:pPr>
      <w:r>
        <w:t>ERROR 6: EPSG PCS/GCS code 102113 not found in EPSG support files.  Is this a valid</w:t>
      </w:r>
    </w:p>
    <w:p w14:paraId="67D07F8D" w14:textId="77777777" w:rsidR="00E0003B" w:rsidRDefault="00E0003B" w:rsidP="00E0003B">
      <w:pPr>
        <w:pStyle w:val="Tiny"/>
      </w:pPr>
      <w:r>
        <w:t>EPSG coordinate system?</w:t>
      </w:r>
    </w:p>
    <w:p w14:paraId="44BA239B" w14:textId="77777777" w:rsidR="00E0003B" w:rsidRDefault="00E0003B" w:rsidP="00E0003B">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770" w:history="1">
        <w:r w:rsidRPr="00AC08D2">
          <w:rPr>
            <w:rStyle w:val="Hyperlink"/>
          </w:rPr>
          <w:t>this</w:t>
        </w:r>
      </w:hyperlink>
      <w:r>
        <w:t xml:space="preserve"> page there is a link to a pdf containing all of the codes for the ESRI in-built projection systems. Direct link </w:t>
      </w:r>
      <w:hyperlink r:id="rId771" w:history="1">
        <w:r w:rsidRPr="006531F5">
          <w:rPr>
            <w:rStyle w:val="Hyperlink"/>
          </w:rPr>
          <w:t>here</w:t>
        </w:r>
      </w:hyperlink>
      <w:r>
        <w:t>.</w:t>
      </w:r>
    </w:p>
    <w:p w14:paraId="33F4D3EA" w14:textId="77777777" w:rsidR="00E0003B" w:rsidRDefault="00E0003B" w:rsidP="00E0003B">
      <w:pPr>
        <w:pStyle w:val="BodyText2"/>
      </w:pPr>
      <w:r>
        <w:t>So we need to change this to a valid EPSG code – lets try EPSG:3857. These are the 2 from the ESRI docs:</w:t>
      </w:r>
    </w:p>
    <w:p w14:paraId="52729358" w14:textId="77777777" w:rsidR="00E0003B" w:rsidRDefault="00E0003B" w:rsidP="00E0003B">
      <w:pPr>
        <w:pStyle w:val="Tiny"/>
        <w:numPr>
          <w:ilvl w:val="0"/>
          <w:numId w:val="11"/>
        </w:numPr>
      </w:pPr>
      <w:r>
        <w:t>WGS_1984_Web_Mercator 102113 World</w:t>
      </w:r>
    </w:p>
    <w:p w14:paraId="108B80EC" w14:textId="77777777" w:rsidR="00E0003B" w:rsidRDefault="00E0003B" w:rsidP="00E0003B">
      <w:pPr>
        <w:pStyle w:val="Tiny"/>
        <w:numPr>
          <w:ilvl w:val="0"/>
          <w:numId w:val="11"/>
        </w:numPr>
      </w:pPr>
      <w:r>
        <w:t>WGS_1984_Web_Mercator_Auxiliary_Sphere 102100 World</w:t>
      </w:r>
    </w:p>
    <w:p w14:paraId="52DD8B11" w14:textId="77777777" w:rsidR="00E0003B" w:rsidRDefault="00E0003B" w:rsidP="00E0003B">
      <w:pPr>
        <w:pStyle w:val="BodyText2"/>
      </w:pPr>
      <w:r>
        <w:t xml:space="preserve">1 does not correspond to an EPSG code and 2 is mathematicaly equivalent to EPSG:3857 (from </w:t>
      </w:r>
      <w:hyperlink r:id="rId772" w:history="1">
        <w:r w:rsidRPr="004204EF">
          <w:rPr>
            <w:rStyle w:val="Hyperlink"/>
          </w:rPr>
          <w:t>here</w:t>
        </w:r>
      </w:hyperlink>
      <w:r>
        <w:t xml:space="preserve">). It is on spatialreference.org </w:t>
      </w:r>
      <w:hyperlink r:id="rId773" w:history="1">
        <w:r w:rsidRPr="004204EF">
          <w:rPr>
            <w:rStyle w:val="Hyperlink"/>
          </w:rPr>
          <w:t>here</w:t>
        </w:r>
      </w:hyperlink>
      <w:r>
        <w:t xml:space="preserve">. </w:t>
      </w:r>
    </w:p>
    <w:p w14:paraId="182CE0E6" w14:textId="77777777" w:rsidR="00E0003B" w:rsidRDefault="00E0003B" w:rsidP="00E0003B">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E0003B">
      <w:pPr>
        <w:pStyle w:val="Code"/>
        <w:rPr>
          <w:lang w:eastAsia="en-GB" w:bidi="ar-SA"/>
        </w:rPr>
      </w:pPr>
      <w:r w:rsidRPr="00D406E5">
        <w:rPr>
          <w:lang w:eastAsia="en-GB" w:bidi="ar-SA"/>
        </w:rPr>
        <w:t>&lt;wfs:FeatureType&gt;</w:t>
      </w:r>
    </w:p>
    <w:p w14:paraId="37039107" w14:textId="77777777" w:rsidR="00E0003B" w:rsidRPr="00D406E5" w:rsidRDefault="00E0003B" w:rsidP="00E0003B">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E0003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E0003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E0003B">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E0003B">
      <w:pPr>
        <w:pStyle w:val="BodyText2"/>
      </w:pPr>
      <w:r>
        <w:t>Here is the output json for feature 192 (abbreviated):</w:t>
      </w:r>
    </w:p>
    <w:p w14:paraId="35ED22F8" w14:textId="77777777" w:rsidR="00E0003B" w:rsidRDefault="00E0003B" w:rsidP="00E0003B">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E0003B">
      <w:pPr>
        <w:pStyle w:val="BodyText2"/>
      </w:pPr>
      <w:r>
        <w:lastRenderedPageBreak/>
        <w:t>Updated the rasterise code to run from PiCloud.</w:t>
      </w:r>
    </w:p>
    <w:p w14:paraId="2C6895EB" w14:textId="77777777" w:rsidR="00E0003B" w:rsidRDefault="00E0003B" w:rsidP="00E0003B">
      <w:pPr>
        <w:pStyle w:val="Heading5"/>
      </w:pPr>
      <w:bookmarkStart w:id="125" w:name="_Ref324774499"/>
      <w:r>
        <w:t>Accessing WFS using Python (filtered)</w:t>
      </w:r>
      <w:bookmarkEnd w:id="125"/>
    </w:p>
    <w:p w14:paraId="434C1464" w14:textId="77777777" w:rsidR="00E0003B" w:rsidRDefault="00E0003B" w:rsidP="00E0003B">
      <w:pPr>
        <w:pStyle w:val="BodyText2"/>
      </w:pPr>
      <w:r>
        <w:t>Updating the WFS call to be dynamic (e.g. like the one below which has a url encoded with an ogc:filter for ID_NO=17975.</w:t>
      </w:r>
    </w:p>
    <w:p w14:paraId="58B706C2" w14:textId="77777777" w:rsidR="00E0003B" w:rsidRDefault="00E0003B" w:rsidP="00E0003B">
      <w:pPr>
        <w:pStyle w:val="BodyText2"/>
        <w:rPr>
          <w:rStyle w:val="Hyperlink"/>
        </w:rPr>
      </w:pPr>
      <w:hyperlink r:id="rId774" w:history="1">
        <w:r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E0003B">
      <w:pPr>
        <w:pStyle w:val="BodyText2"/>
        <w:rPr>
          <w:rStyle w:val="Hyperlink"/>
        </w:rPr>
      </w:pPr>
      <w:r>
        <w:t>Or decoded:</w:t>
      </w:r>
    </w:p>
    <w:p w14:paraId="77C1B5F3" w14:textId="77777777" w:rsidR="00E0003B" w:rsidRDefault="00E0003B" w:rsidP="00E0003B">
      <w:pPr>
        <w:pStyle w:val="BodyText2"/>
      </w:pPr>
      <w:hyperlink r:id="rId775" w:history="1">
        <w:r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Pr="001C77B9">
        <w:t>&gt;</w:t>
      </w:r>
    </w:p>
    <w:p w14:paraId="5D6E31EC" w14:textId="77777777" w:rsidR="00E0003B" w:rsidRDefault="00E0003B" w:rsidP="00E0003B">
      <w:pPr>
        <w:pStyle w:val="BodyText2"/>
      </w:pPr>
      <w:r>
        <w:t xml:space="preserve">But how do I filter the data from Python? Seems like I have to use SetAttributeFilter (some example code </w:t>
      </w:r>
      <w:hyperlink r:id="rId776" w:history="1">
        <w:r w:rsidRPr="00172B9F">
          <w:rPr>
            <w:rStyle w:val="Hyperlink"/>
          </w:rPr>
          <w:t>here</w:t>
        </w:r>
      </w:hyperlink>
      <w:r>
        <w:t>). Tried the following but then the rasterise method took ages (&gt;10mins):</w:t>
      </w:r>
    </w:p>
    <w:p w14:paraId="677E1FD8" w14:textId="77777777" w:rsidR="00E0003B" w:rsidRDefault="00E0003B" w:rsidP="00E0003B">
      <w:pPr>
        <w:pStyle w:val="Code"/>
      </w:pPr>
      <w:r>
        <w:t xml:space="preserve">    wfs = driver.Open("WFS:http://mapservices.iucnredlist.org/ArcGIS/services/Andrew/SpeciesWFS/MapServer/WFSServer?request=GetCapabilities&amp;service=WFS</w:t>
      </w:r>
    </w:p>
    <w:p w14:paraId="6C989DFF" w14:textId="77777777" w:rsidR="00E0003B" w:rsidRDefault="00E0003B" w:rsidP="00E0003B">
      <w:pPr>
        <w:pStyle w:val="Code"/>
      </w:pPr>
      <w:r>
        <w:t xml:space="preserve">    layer = wfs.GetLayerByName('AllSpecies_WebMercator')</w:t>
      </w:r>
    </w:p>
    <w:p w14:paraId="35F23B7E" w14:textId="77777777" w:rsidR="00E0003B" w:rsidRDefault="00E0003B" w:rsidP="00E0003B">
      <w:pPr>
        <w:pStyle w:val="Code"/>
      </w:pPr>
      <w:r>
        <w:t xml:space="preserve">    layer.SetAttributeFilter("ID_NO='17975'")</w:t>
      </w:r>
    </w:p>
    <w:p w14:paraId="28E1345B" w14:textId="77777777" w:rsidR="00E0003B" w:rsidRDefault="00E0003B" w:rsidP="00E0003B">
      <w:pPr>
        <w:pStyle w:val="Code"/>
      </w:pPr>
      <w:r>
        <w:t xml:space="preserve">    srs = layer.GetSpatialRef().__str__()                   </w:t>
      </w:r>
    </w:p>
    <w:p w14:paraId="62A249E5" w14:textId="77777777" w:rsidR="00E0003B" w:rsidRPr="00771F63" w:rsidRDefault="00E0003B" w:rsidP="00E0003B">
      <w:pPr>
        <w:pStyle w:val="BodyText2"/>
      </w:pPr>
      <w:r>
        <w:t xml:space="preserve">The docs are </w:t>
      </w:r>
      <w:hyperlink r:id="rId777"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742B70">
      <w:pPr>
        <w:pStyle w:val="Heading3"/>
      </w:pPr>
      <w:r>
        <w:t>Protected areas</w:t>
      </w:r>
    </w:p>
    <w:p w14:paraId="0A1F122F" w14:textId="77777777" w:rsidR="00742B70" w:rsidRDefault="00742B70" w:rsidP="00BD7A54">
      <w:pPr>
        <w:pStyle w:val="Heading4"/>
      </w:pPr>
      <w:r>
        <w:t>EuroGEOSS WDPA API</w:t>
      </w:r>
    </w:p>
    <w:p w14:paraId="65094553" w14:textId="77777777" w:rsidR="00742B70" w:rsidRDefault="00742B70" w:rsidP="003D4FE8">
      <w:pPr>
        <w:pStyle w:val="BodyText2"/>
      </w:pPr>
      <w:r>
        <w:t>Example using WFS:</w:t>
      </w:r>
    </w:p>
    <w:p w14:paraId="2FB58075" w14:textId="77777777" w:rsidR="00742B70" w:rsidRDefault="00082D6F" w:rsidP="003D4FE8">
      <w:pPr>
        <w:pStyle w:val="BodyText2"/>
      </w:pPr>
      <w:hyperlink r:id="rId778"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082D6F" w:rsidP="003D4FE8">
      <w:pPr>
        <w:pStyle w:val="BodyText2"/>
      </w:pPr>
      <w:hyperlink r:id="rId779"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3D4FE8">
      <w:pPr>
        <w:pStyle w:val="BodyText2"/>
      </w:pPr>
      <w:r>
        <w:t>Or using REST:</w:t>
      </w:r>
    </w:p>
    <w:p w14:paraId="4C3517F2" w14:textId="77777777" w:rsidR="00742B70" w:rsidRDefault="00082D6F" w:rsidP="003D4FE8">
      <w:pPr>
        <w:pStyle w:val="BodyText2"/>
      </w:pPr>
      <w:hyperlink r:id="rId780"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397DAF">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397DAF">
      <w:pPr>
        <w:pStyle w:val="Code"/>
      </w:pPr>
      <w:r>
        <w:t>jsonp : "callback"</w:t>
      </w:r>
    </w:p>
    <w:p w14:paraId="40F49847" w14:textId="77777777" w:rsidR="00742B70" w:rsidRDefault="00742B70" w:rsidP="00397DAF">
      <w:pPr>
        <w:pStyle w:val="Code"/>
      </w:pPr>
      <w:r>
        <w:t>}).then(function(response) {</w:t>
      </w:r>
    </w:p>
    <w:p w14:paraId="0282C3DF" w14:textId="77777777" w:rsidR="00742B70" w:rsidRDefault="00742B70" w:rsidP="00397DAF">
      <w:pPr>
        <w:pStyle w:val="Code"/>
      </w:pPr>
      <w:r>
        <w:t>alert(response.features[0].attributes['Local_Name'])</w:t>
      </w:r>
    </w:p>
    <w:p w14:paraId="6DA100F3" w14:textId="77777777" w:rsidR="00742B70" w:rsidRPr="000B1C36" w:rsidRDefault="00742B70" w:rsidP="00397DAF">
      <w:pPr>
        <w:pStyle w:val="Code"/>
      </w:pPr>
      <w:r>
        <w:t>});</w:t>
      </w:r>
    </w:p>
    <w:p w14:paraId="3EAB1BF0" w14:textId="46683EAA" w:rsidR="002E6967" w:rsidRDefault="002E6967" w:rsidP="002E6967">
      <w:pPr>
        <w:pStyle w:val="Heading4"/>
      </w:pPr>
      <w:r>
        <w:t>WDPA API</w:t>
      </w:r>
    </w:p>
    <w:p w14:paraId="2838CF7C" w14:textId="37378962" w:rsidR="002E6967" w:rsidRPr="002E6967" w:rsidRDefault="002E6967" w:rsidP="002E6967">
      <w:r>
        <w:t xml:space="preserve">Documentation </w:t>
      </w:r>
      <w:hyperlink r:id="rId781" w:history="1">
        <w:r w:rsidRPr="002E6967">
          <w:rPr>
            <w:rStyle w:val="Hyperlink"/>
          </w:rPr>
          <w:t>here</w:t>
        </w:r>
      </w:hyperlink>
      <w:r>
        <w:t>.</w:t>
      </w:r>
    </w:p>
    <w:p w14:paraId="54AE5A4C" w14:textId="77777777" w:rsidR="00742B70" w:rsidRDefault="00742B70" w:rsidP="00742B70">
      <w:pPr>
        <w:pStyle w:val="Heading3"/>
      </w:pPr>
      <w:r>
        <w:t>Search</w:t>
      </w:r>
    </w:p>
    <w:p w14:paraId="3FCAF54B" w14:textId="77777777" w:rsidR="00742B70" w:rsidRDefault="00742B70" w:rsidP="00742B70">
      <w:pPr>
        <w:pStyle w:val="Heading4"/>
      </w:pPr>
      <w:bookmarkStart w:id="126" w:name="_Ref364152256"/>
      <w:r>
        <w:t>Bing search API</w:t>
      </w:r>
      <w:bookmarkEnd w:id="126"/>
    </w:p>
    <w:p w14:paraId="6831165C" w14:textId="77777777" w:rsidR="00742B70" w:rsidRDefault="00742B70" w:rsidP="003D4FE8">
      <w:pPr>
        <w:pStyle w:val="BodyText2"/>
      </w:pPr>
      <w:r>
        <w:t>You can use the Bing Search API to do a search for web, images etc. and there is a limit of 5000 queries a day. Details here:</w:t>
      </w:r>
    </w:p>
    <w:p w14:paraId="3E33B8A4" w14:textId="77777777" w:rsidR="00742B70" w:rsidRDefault="00082D6F" w:rsidP="003D4FE8">
      <w:pPr>
        <w:pStyle w:val="BodyText2"/>
      </w:pPr>
      <w:hyperlink r:id="rId782" w:history="1">
        <w:r w:rsidR="00742B70" w:rsidRPr="005A63FB">
          <w:rPr>
            <w:rStyle w:val="Hyperlink"/>
          </w:rPr>
          <w:t>https://datamarket.azure.com/</w:t>
        </w:r>
      </w:hyperlink>
    </w:p>
    <w:p w14:paraId="613F30A9" w14:textId="77777777" w:rsidR="00742B70" w:rsidRDefault="00742B70" w:rsidP="00742B70">
      <w:pPr>
        <w:pStyle w:val="BodyText"/>
      </w:pPr>
      <w:r>
        <w:t>Login:</w:t>
      </w:r>
      <w:r>
        <w:tab/>
      </w:r>
      <w:r>
        <w:tab/>
      </w:r>
      <w:hyperlink r:id="rId783" w:history="1">
        <w:r w:rsidRPr="005A63FB">
          <w:rPr>
            <w:rStyle w:val="Hyperlink"/>
          </w:rPr>
          <w:t>a.cottam@gmail.com</w:t>
        </w:r>
      </w:hyperlink>
    </w:p>
    <w:p w14:paraId="503AAF5E" w14:textId="77777777" w:rsidR="00742B70" w:rsidRDefault="00742B70" w:rsidP="00742B70">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3D4FE8">
      <w:pPr>
        <w:pStyle w:val="BodyText2"/>
      </w:pPr>
      <w:r>
        <w:lastRenderedPageBreak/>
        <w:t>Once you have this then you can use the search API.</w:t>
      </w:r>
    </w:p>
    <w:p w14:paraId="54436686" w14:textId="77777777" w:rsidR="00742B70" w:rsidRDefault="00742B70" w:rsidP="00742B70">
      <w:pPr>
        <w:pStyle w:val="Heading3"/>
      </w:pPr>
      <w:bookmarkStart w:id="127" w:name="_Ref377374102"/>
      <w:r>
        <w:t>Species services</w:t>
      </w:r>
      <w:bookmarkEnd w:id="127"/>
    </w:p>
    <w:p w14:paraId="38C0FEEB" w14:textId="77777777" w:rsidR="005F6628" w:rsidRDefault="005F6628" w:rsidP="005F6628">
      <w:pPr>
        <w:pStyle w:val="Heading4"/>
      </w:pPr>
      <w:bookmarkStart w:id="128" w:name="_Ref377373970"/>
      <w:r>
        <w:t>Encyclopaedia of Life API</w:t>
      </w:r>
    </w:p>
    <w:p w14:paraId="5F0047D9" w14:textId="77777777" w:rsidR="005F6628" w:rsidRDefault="005F6628" w:rsidP="005F6628">
      <w:pPr>
        <w:pStyle w:val="Heading4"/>
      </w:pPr>
      <w:r>
        <w:t>GBIF Services</w:t>
      </w:r>
    </w:p>
    <w:p w14:paraId="28D13ECD" w14:textId="77777777" w:rsidR="005F6628" w:rsidRDefault="005F6628" w:rsidP="00324C76">
      <w:pPr>
        <w:pStyle w:val="Heading5"/>
      </w:pPr>
      <w:r>
        <w:t>NameSearch</w:t>
      </w:r>
    </w:p>
    <w:p w14:paraId="7E6318AF" w14:textId="77777777" w:rsidR="005F6628" w:rsidRDefault="005F6628" w:rsidP="00397DAF">
      <w:pPr>
        <w:pStyle w:val="Code"/>
      </w:pPr>
      <w:r w:rsidRPr="00930157">
        <w:t>http://data.gbif.org/species/nameSearch?</w:t>
      </w:r>
    </w:p>
    <w:p w14:paraId="3AB6E617" w14:textId="77777777" w:rsidR="005F6628" w:rsidRDefault="005F6628" w:rsidP="003D4FE8">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324C76">
      <w:pPr>
        <w:pStyle w:val="Heading5"/>
      </w:pPr>
      <w:r>
        <w:t>ECat</w:t>
      </w:r>
    </w:p>
    <w:p w14:paraId="138BA60D" w14:textId="77777777" w:rsidR="005F6628" w:rsidRDefault="005F6628" w:rsidP="003D4FE8">
      <w:pPr>
        <w:pStyle w:val="BodyText2"/>
      </w:pPr>
      <w:r>
        <w:t>The new API seems better. For example, the following call returns the taxonID of a taxon using the GBIF nub:</w:t>
      </w:r>
    </w:p>
    <w:p w14:paraId="6F6DF6BE" w14:textId="77777777" w:rsidR="005F6628" w:rsidRDefault="00082D6F" w:rsidP="003D4FE8">
      <w:pPr>
        <w:pStyle w:val="BodyText2"/>
      </w:pPr>
      <w:hyperlink r:id="rId784" w:history="1">
        <w:r w:rsidR="005F6628" w:rsidRPr="008A55F1">
          <w:rPr>
            <w:rStyle w:val="Hyperlink"/>
          </w:rPr>
          <w:t>http://ecat-dev.gbif.org/ws/usage/?q=Panthera%20leo&amp;rkey=1</w:t>
        </w:r>
      </w:hyperlink>
    </w:p>
    <w:p w14:paraId="689FD5CD" w14:textId="77777777" w:rsidR="005F6628" w:rsidRDefault="005F6628" w:rsidP="003D4FE8">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082D6F" w:rsidP="003D4FE8">
      <w:pPr>
        <w:pStyle w:val="BodyText2"/>
      </w:pPr>
      <w:hyperlink r:id="rId785" w:history="1">
        <w:r w:rsidR="005F6628" w:rsidRPr="00F02C5D">
          <w:rPr>
            <w:rStyle w:val="Hyperlink"/>
          </w:rPr>
          <w:t>http://ecat-dev.gbif.org/ws/usage/?id=116596410&amp;showVernaculars=en</w:t>
        </w:r>
      </w:hyperlink>
    </w:p>
    <w:p w14:paraId="04467F7F" w14:textId="77777777" w:rsidR="005F6628" w:rsidRDefault="005F6628" w:rsidP="003D4FE8">
      <w:pPr>
        <w:pStyle w:val="BodyText2"/>
      </w:pPr>
      <w:r>
        <w:t xml:space="preserve">Wrote some Python to do this: </w:t>
      </w:r>
    </w:p>
    <w:p w14:paraId="1F95CBE2" w14:textId="77777777" w:rsidR="005F6628" w:rsidRDefault="005F6628" w:rsidP="00397DAF">
      <w:pPr>
        <w:pStyle w:val="Code"/>
      </w:pPr>
      <w:r>
        <w:t>def getTaxonIDUsingEcat(species):</w:t>
      </w:r>
    </w:p>
    <w:p w14:paraId="50BB5F0A" w14:textId="77777777" w:rsidR="005F6628" w:rsidRDefault="005F6628" w:rsidP="00397DAF">
      <w:pPr>
        <w:pStyle w:val="Code"/>
      </w:pPr>
      <w:r>
        <w:t xml:space="preserve">    params = urllib.urlencode({'q':species})</w:t>
      </w:r>
    </w:p>
    <w:p w14:paraId="3F39D67A" w14:textId="77777777" w:rsidR="005F6628" w:rsidRDefault="005F6628" w:rsidP="00397DAF">
      <w:pPr>
        <w:pStyle w:val="Code"/>
      </w:pPr>
      <w:r>
        <w:t xml:space="preserve">    url = "http://ecat-dev.gbif.org/ws/usage/?" + params</w:t>
      </w:r>
    </w:p>
    <w:p w14:paraId="28E5E9FA" w14:textId="77777777" w:rsidR="005F6628" w:rsidRDefault="005F6628" w:rsidP="00397DAF">
      <w:pPr>
        <w:pStyle w:val="Code"/>
      </w:pPr>
      <w:r>
        <w:t xml:space="preserve">    search_response = urllib.urlopen(url)</w:t>
      </w:r>
    </w:p>
    <w:p w14:paraId="174DE5A1" w14:textId="77777777" w:rsidR="005F6628" w:rsidRDefault="005F6628" w:rsidP="00397DAF">
      <w:pPr>
        <w:pStyle w:val="Code"/>
      </w:pPr>
      <w:r>
        <w:t xml:space="preserve">    results = json.loads(search_response.read(), 'iso-8859-15')</w:t>
      </w:r>
    </w:p>
    <w:p w14:paraId="226F01BF" w14:textId="77777777" w:rsidR="005F6628" w:rsidRDefault="005F6628" w:rsidP="00397DAF">
      <w:pPr>
        <w:pStyle w:val="Code"/>
      </w:pPr>
      <w:r>
        <w:t xml:space="preserve">    return results['data'][0]['taxonID']</w:t>
      </w:r>
    </w:p>
    <w:p w14:paraId="17A2AEF7" w14:textId="77777777" w:rsidR="005F6628" w:rsidRDefault="005F6628" w:rsidP="00397DAF">
      <w:pPr>
        <w:pStyle w:val="Code"/>
      </w:pPr>
    </w:p>
    <w:p w14:paraId="571F0482" w14:textId="77777777" w:rsidR="005F6628" w:rsidRDefault="005F6628" w:rsidP="00397DAF">
      <w:pPr>
        <w:pStyle w:val="Code"/>
      </w:pPr>
      <w:r>
        <w:t>def getVernacularNameUsingEcat(taxonID, language):</w:t>
      </w:r>
    </w:p>
    <w:p w14:paraId="5BFCD3B4" w14:textId="77777777" w:rsidR="005F6628" w:rsidRDefault="005F6628" w:rsidP="00397DAF">
      <w:pPr>
        <w:pStyle w:val="Code"/>
      </w:pPr>
      <w:r>
        <w:t xml:space="preserve">    params = urllib.urlencode({'showVernaculars':language, 'id':taxonID})</w:t>
      </w:r>
    </w:p>
    <w:p w14:paraId="0D52907D" w14:textId="77777777" w:rsidR="005F6628" w:rsidRDefault="005F6628" w:rsidP="00397DAF">
      <w:pPr>
        <w:pStyle w:val="Code"/>
      </w:pPr>
      <w:r>
        <w:t xml:space="preserve">    url = "http://ecat-dev.gbif.org/ws/usage/?" + params</w:t>
      </w:r>
    </w:p>
    <w:p w14:paraId="337DB4B2" w14:textId="77777777" w:rsidR="005F6628" w:rsidRDefault="005F6628" w:rsidP="00397DAF">
      <w:pPr>
        <w:pStyle w:val="Code"/>
      </w:pPr>
      <w:r>
        <w:t xml:space="preserve">    search_response = urllib.urlopen(url)</w:t>
      </w:r>
    </w:p>
    <w:p w14:paraId="7889EDB9" w14:textId="77777777" w:rsidR="005F6628" w:rsidRDefault="005F6628" w:rsidP="00397DAF">
      <w:pPr>
        <w:pStyle w:val="Code"/>
      </w:pPr>
      <w:r>
        <w:t xml:space="preserve">    return json.loads(search_response.read(), 'iso-8859-15')</w:t>
      </w:r>
    </w:p>
    <w:p w14:paraId="5E71C2F9" w14:textId="77777777" w:rsidR="005F6628" w:rsidRDefault="005F6628" w:rsidP="003D4FE8">
      <w:pPr>
        <w:pStyle w:val="BodyText2"/>
      </w:pPr>
      <w:r>
        <w:t>And some VBA:</w:t>
      </w:r>
    </w:p>
    <w:p w14:paraId="4D51B288" w14:textId="77777777" w:rsidR="005F6628" w:rsidRDefault="005F6628" w:rsidP="00397DAF">
      <w:pPr>
        <w:pStyle w:val="Code"/>
      </w:pPr>
      <w:r>
        <w:t>Public Function GBIFGetTaxonID(species As String) As Long</w:t>
      </w:r>
    </w:p>
    <w:p w14:paraId="523AF0B5" w14:textId="77777777" w:rsidR="005F6628" w:rsidRDefault="005F6628" w:rsidP="00397DAF">
      <w:pPr>
        <w:pStyle w:val="Code"/>
      </w:pPr>
      <w:r>
        <w:t>Set objWeb = CreateObject("Microsoft.XMLHTTP")</w:t>
      </w:r>
    </w:p>
    <w:p w14:paraId="3A313FC6" w14:textId="77777777" w:rsidR="005F6628" w:rsidRDefault="005F6628" w:rsidP="00397DAF">
      <w:pPr>
        <w:pStyle w:val="Code"/>
      </w:pPr>
      <w:r>
        <w:t>objWeb.Open "GET", "http://ecat-dev.gbif.org/ws/usage/?q=" + species, False</w:t>
      </w:r>
    </w:p>
    <w:p w14:paraId="0E68579D" w14:textId="77777777" w:rsidR="005F6628" w:rsidRDefault="005F6628" w:rsidP="00397DAF">
      <w:pPr>
        <w:pStyle w:val="Code"/>
      </w:pPr>
      <w:r>
        <w:t>objWeb.send</w:t>
      </w:r>
    </w:p>
    <w:p w14:paraId="53F5DCDA" w14:textId="77777777" w:rsidR="005F6628" w:rsidRDefault="005F6628" w:rsidP="00397DAF">
      <w:pPr>
        <w:pStyle w:val="Code"/>
      </w:pPr>
      <w:r>
        <w:t>response = objWeb.responsetext</w:t>
      </w:r>
    </w:p>
    <w:p w14:paraId="1A268797" w14:textId="77777777" w:rsidR="005F6628" w:rsidRDefault="005F6628" w:rsidP="00397DAF">
      <w:pPr>
        <w:pStyle w:val="Code"/>
      </w:pPr>
      <w:r>
        <w:t>searchtag = Chr(34) + "taxonID" + Chr(34)</w:t>
      </w:r>
    </w:p>
    <w:p w14:paraId="532C7103" w14:textId="77777777" w:rsidR="005F6628" w:rsidRDefault="005F6628" w:rsidP="00397DAF">
      <w:pPr>
        <w:pStyle w:val="Code"/>
      </w:pPr>
      <w:r>
        <w:t>pos = InStr(response, searchtag)</w:t>
      </w:r>
    </w:p>
    <w:p w14:paraId="6AF87307" w14:textId="77777777" w:rsidR="005F6628" w:rsidRDefault="005F6628" w:rsidP="00397DAF">
      <w:pPr>
        <w:pStyle w:val="Code"/>
      </w:pPr>
      <w:r>
        <w:t>pos2 = InStr(pos, response, ",")</w:t>
      </w:r>
    </w:p>
    <w:p w14:paraId="5861C5CF" w14:textId="77777777" w:rsidR="005F6628" w:rsidRDefault="005F6628" w:rsidP="00397DAF">
      <w:pPr>
        <w:pStyle w:val="Code"/>
      </w:pPr>
      <w:r>
        <w:t>GBIFGetTaxonID = Int(Mid(response, pos + 10, pos2 - pos - 10))</w:t>
      </w:r>
    </w:p>
    <w:p w14:paraId="39EE7030" w14:textId="77777777" w:rsidR="005F6628" w:rsidRDefault="005F6628" w:rsidP="00397DAF">
      <w:pPr>
        <w:pStyle w:val="Code"/>
      </w:pPr>
      <w:r>
        <w:t>End Function</w:t>
      </w:r>
    </w:p>
    <w:p w14:paraId="0B52C10D" w14:textId="77777777" w:rsidR="005F6628" w:rsidRDefault="005F6628" w:rsidP="00397DAF">
      <w:pPr>
        <w:pStyle w:val="Code"/>
      </w:pPr>
    </w:p>
    <w:p w14:paraId="00C4BA83" w14:textId="77777777" w:rsidR="005F6628" w:rsidRDefault="005F6628" w:rsidP="00397DAF">
      <w:pPr>
        <w:pStyle w:val="Code"/>
      </w:pPr>
      <w:r>
        <w:t>Public Function GBIFGetCommonName(species As String, language As String) As String</w:t>
      </w:r>
    </w:p>
    <w:p w14:paraId="1633DC34" w14:textId="77777777" w:rsidR="005F6628" w:rsidRDefault="005F6628" w:rsidP="00397DAF">
      <w:pPr>
        <w:pStyle w:val="Code"/>
      </w:pPr>
      <w:r>
        <w:t>taxonID = GBIFGetTaxonID(</w:t>
      </w:r>
      <w:r w:rsidRPr="00C77474">
        <w:t xml:space="preserve">species </w:t>
      </w:r>
      <w:r>
        <w:t>)</w:t>
      </w:r>
    </w:p>
    <w:p w14:paraId="5E937B99" w14:textId="77777777" w:rsidR="005F6628" w:rsidRDefault="005F6628" w:rsidP="00397DAF">
      <w:pPr>
        <w:pStyle w:val="Code"/>
      </w:pPr>
      <w:r>
        <w:t>Set objWeb = CreateObject("Microsoft.XMLHTTP")</w:t>
      </w:r>
    </w:p>
    <w:p w14:paraId="5AF99793" w14:textId="77777777" w:rsidR="005F6628" w:rsidRDefault="005F6628" w:rsidP="00397DAF">
      <w:pPr>
        <w:pStyle w:val="Code"/>
      </w:pPr>
      <w:r>
        <w:t>If taxonID = 0 Then Exit Function</w:t>
      </w:r>
    </w:p>
    <w:p w14:paraId="3438D5A5" w14:textId="77777777" w:rsidR="005F6628" w:rsidRDefault="005F6628" w:rsidP="00397DAF">
      <w:pPr>
        <w:pStyle w:val="Code"/>
      </w:pPr>
      <w:r>
        <w:t>objWeb.Open "GET", "http://ecat-dev.gbif.org/ws/usage/?id=" + Trim(str(taxonID)) + "&amp;showVernaculars=" + language, False</w:t>
      </w:r>
    </w:p>
    <w:p w14:paraId="0368DC5C" w14:textId="77777777" w:rsidR="005F6628" w:rsidRDefault="005F6628" w:rsidP="00397DAF">
      <w:pPr>
        <w:pStyle w:val="Code"/>
      </w:pPr>
      <w:r>
        <w:t>objWeb.send</w:t>
      </w:r>
    </w:p>
    <w:p w14:paraId="68DA587C" w14:textId="77777777" w:rsidR="005F6628" w:rsidRDefault="005F6628" w:rsidP="00397DAF">
      <w:pPr>
        <w:pStyle w:val="Code"/>
      </w:pPr>
      <w:r>
        <w:t>response = objWeb.responsetext</w:t>
      </w:r>
    </w:p>
    <w:p w14:paraId="1B818D8D" w14:textId="77777777" w:rsidR="005F6628" w:rsidRDefault="005F6628" w:rsidP="00397DAF">
      <w:pPr>
        <w:pStyle w:val="Code"/>
      </w:pPr>
      <w:r>
        <w:t>pos = InStr(response, "vernacularNames")</w:t>
      </w:r>
    </w:p>
    <w:p w14:paraId="54202167" w14:textId="77777777" w:rsidR="005F6628" w:rsidRDefault="005F6628" w:rsidP="00397DAF">
      <w:pPr>
        <w:pStyle w:val="Code"/>
      </w:pPr>
      <w:r>
        <w:t>If pos = 0 Then Exit Function</w:t>
      </w:r>
    </w:p>
    <w:p w14:paraId="6FAE5BAF" w14:textId="77777777" w:rsidR="005F6628" w:rsidRDefault="005F6628" w:rsidP="00397DAF">
      <w:pPr>
        <w:pStyle w:val="Code"/>
      </w:pPr>
      <w:r>
        <w:t>searchtag = Chr(34) + language + Chr(34) + Chr(58) + Chr(34)</w:t>
      </w:r>
    </w:p>
    <w:p w14:paraId="0F003EAA" w14:textId="77777777" w:rsidR="005F6628" w:rsidRDefault="005F6628" w:rsidP="00397DAF">
      <w:pPr>
        <w:pStyle w:val="Code"/>
      </w:pPr>
      <w:r>
        <w:t>pos2 = InStr(pos, response, searchtag)</w:t>
      </w:r>
    </w:p>
    <w:p w14:paraId="1770BD6D" w14:textId="77777777" w:rsidR="005F6628" w:rsidRDefault="005F6628" w:rsidP="00397DAF">
      <w:pPr>
        <w:pStyle w:val="Code"/>
      </w:pPr>
      <w:r>
        <w:t>If pos2 = 0 Then Exit Function</w:t>
      </w:r>
    </w:p>
    <w:p w14:paraId="5B1FC4E1" w14:textId="77777777" w:rsidR="005F6628" w:rsidRDefault="005F6628" w:rsidP="00397DAF">
      <w:pPr>
        <w:pStyle w:val="Code"/>
      </w:pPr>
      <w:r>
        <w:t>pos3 = InStr(pos2 + Len(searchtag), response, Chr(34))</w:t>
      </w:r>
    </w:p>
    <w:p w14:paraId="6CD0D41C" w14:textId="77777777" w:rsidR="005F6628" w:rsidRDefault="005F6628" w:rsidP="00397DAF">
      <w:pPr>
        <w:pStyle w:val="Code"/>
      </w:pPr>
      <w:r>
        <w:t>If pos3 = 0 Then Exit Function</w:t>
      </w:r>
    </w:p>
    <w:p w14:paraId="2266375A" w14:textId="77777777" w:rsidR="005F6628" w:rsidRDefault="005F6628" w:rsidP="00397DAF">
      <w:pPr>
        <w:pStyle w:val="Code"/>
      </w:pPr>
      <w:r>
        <w:t>GBIFGetCommonName = Mid(response, pos2 + Len(searchtag), pos3 - (pos2 + Len(searchtag)))</w:t>
      </w:r>
    </w:p>
    <w:p w14:paraId="466630DE" w14:textId="77777777" w:rsidR="005F6628" w:rsidRDefault="005F6628" w:rsidP="00397DAF">
      <w:pPr>
        <w:pStyle w:val="Code"/>
      </w:pPr>
      <w:r>
        <w:t>End Function</w:t>
      </w:r>
    </w:p>
    <w:p w14:paraId="596D7ED4" w14:textId="77777777" w:rsidR="005F6628" w:rsidRDefault="005F6628" w:rsidP="00324C76">
      <w:pPr>
        <w:pStyle w:val="Heading5"/>
      </w:pPr>
      <w:r>
        <w:t>Wrappers</w:t>
      </w:r>
    </w:p>
    <w:p w14:paraId="58A75E1C" w14:textId="77777777" w:rsidR="005F6628" w:rsidRDefault="005F6628" w:rsidP="003D4FE8">
      <w:pPr>
        <w:pStyle w:val="BodyText2"/>
      </w:pPr>
      <w:r>
        <w:lastRenderedPageBreak/>
        <w:t xml:space="preserve">There is an R wrapper for the GBIF API available here </w:t>
      </w:r>
      <w:hyperlink r:id="rId786" w:anchor="rgbif" w:history="1">
        <w:r>
          <w:rPr>
            <w:rStyle w:val="Hyperlink"/>
          </w:rPr>
          <w:t>https://github.com/ropensci/rgbif/tree/newapi#rgbif</w:t>
        </w:r>
      </w:hyperlink>
      <w:r>
        <w:t>.</w:t>
      </w:r>
    </w:p>
    <w:p w14:paraId="27D242DF" w14:textId="77777777" w:rsidR="005F6628" w:rsidRDefault="005F6628" w:rsidP="00324C76">
      <w:pPr>
        <w:pStyle w:val="Heading5"/>
      </w:pPr>
      <w:bookmarkStart w:id="129" w:name="_Ref377472793"/>
      <w:r>
        <w:t>API v0.9</w:t>
      </w:r>
      <w:bookmarkEnd w:id="129"/>
    </w:p>
    <w:p w14:paraId="485C31AA" w14:textId="77777777" w:rsidR="005F6628" w:rsidRDefault="005F6628" w:rsidP="003D4FE8">
      <w:pPr>
        <w:pStyle w:val="BodyText2"/>
      </w:pPr>
      <w:r>
        <w:t xml:space="preserve">The GBIF API is available here: </w:t>
      </w:r>
      <w:hyperlink r:id="rId787" w:history="1">
        <w:r>
          <w:rPr>
            <w:rStyle w:val="Hyperlink"/>
          </w:rPr>
          <w:t>http://www.gbif.org/developer/summary</w:t>
        </w:r>
      </w:hyperlink>
    </w:p>
    <w:p w14:paraId="13EA19A2" w14:textId="77777777" w:rsidR="005F6628" w:rsidRDefault="005F6628" w:rsidP="003D4FE8">
      <w:pPr>
        <w:pStyle w:val="BodyText2"/>
      </w:pPr>
      <w:r>
        <w:t xml:space="preserve">Here is the url for all observations in Kinabalu area from the GBIF website: </w:t>
      </w:r>
    </w:p>
    <w:p w14:paraId="16E60B49" w14:textId="77777777" w:rsidR="005F6628" w:rsidRDefault="00082D6F" w:rsidP="003D4FE8">
      <w:pPr>
        <w:pStyle w:val="BodyText2"/>
      </w:pPr>
      <w:hyperlink r:id="rId788"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3D4FE8">
      <w:pPr>
        <w:pStyle w:val="BodyText2"/>
      </w:pPr>
      <w:r>
        <w:t>There is a record for Argusianus argus from the GBIF website:</w:t>
      </w:r>
    </w:p>
    <w:p w14:paraId="7A9943BA" w14:textId="77777777" w:rsidR="005F6628" w:rsidRDefault="00082D6F" w:rsidP="003D4FE8">
      <w:pPr>
        <w:pStyle w:val="BodyText2"/>
      </w:pPr>
      <w:hyperlink r:id="rId789"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3D4FE8">
      <w:pPr>
        <w:pStyle w:val="BodyText2"/>
      </w:pPr>
      <w:r>
        <w:t>You can retrieve the data from the API using:</w:t>
      </w:r>
    </w:p>
    <w:p w14:paraId="70E4307F" w14:textId="77777777" w:rsidR="005F6628" w:rsidRDefault="00082D6F" w:rsidP="003D4FE8">
      <w:pPr>
        <w:pStyle w:val="BodyText2"/>
      </w:pPr>
      <w:hyperlink r:id="rId790"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3D4FE8">
      <w:pPr>
        <w:pStyle w:val="BodyText2"/>
      </w:pPr>
      <w:r>
        <w:t>To get the taxon key the following gets all instances of Argusianus argus:</w:t>
      </w:r>
    </w:p>
    <w:p w14:paraId="218F130B" w14:textId="77777777" w:rsidR="005F6628" w:rsidRDefault="00082D6F" w:rsidP="003D4FE8">
      <w:pPr>
        <w:pStyle w:val="BodyText2"/>
      </w:pPr>
      <w:hyperlink r:id="rId791" w:history="1">
        <w:r w:rsidR="005F6628">
          <w:rPr>
            <w:rStyle w:val="Hyperlink"/>
          </w:rPr>
          <w:t>http://api.gbif.org/v0.9/species/match?name=Argusianus%20argus</w:t>
        </w:r>
      </w:hyperlink>
    </w:p>
    <w:p w14:paraId="08DA41AD" w14:textId="77777777" w:rsidR="005F6628" w:rsidRDefault="005F6628" w:rsidP="003D4FE8">
      <w:pPr>
        <w:pStyle w:val="BodyText2"/>
      </w:pPr>
      <w:r>
        <w:t>And the following gets the instance of Argusianus argus on the GBIF backbone:</w:t>
      </w:r>
    </w:p>
    <w:p w14:paraId="3816318F" w14:textId="77777777" w:rsidR="005F6628" w:rsidRDefault="00082D6F" w:rsidP="003D4FE8">
      <w:pPr>
        <w:pStyle w:val="BodyText2"/>
      </w:pPr>
      <w:hyperlink r:id="rId792"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3D4FE8">
      <w:pPr>
        <w:pStyle w:val="BodyText2"/>
      </w:pPr>
      <w:r>
        <w:t>Get the nub key for a species:</w:t>
      </w:r>
    </w:p>
    <w:p w14:paraId="094F0936" w14:textId="77777777" w:rsidR="005F6628" w:rsidRDefault="00082D6F" w:rsidP="003D4FE8">
      <w:pPr>
        <w:pStyle w:val="BodyText2"/>
      </w:pPr>
      <w:hyperlink r:id="rId793" w:history="1">
        <w:r w:rsidR="005F6628">
          <w:rPr>
            <w:rStyle w:val="Hyperlink"/>
          </w:rPr>
          <w:t>http://api.gbif.org/v0.9/species?name=Pongo%20pygmaeus&amp;datasetKey=d7dddbf4-2cf0-4f39-9b2a-bb099caae36c</w:t>
        </w:r>
      </w:hyperlink>
    </w:p>
    <w:p w14:paraId="38211663" w14:textId="77777777" w:rsidR="005F6628" w:rsidRDefault="005F6628" w:rsidP="003D4FE8">
      <w:pPr>
        <w:pStyle w:val="BodyText2"/>
      </w:pPr>
      <w:r>
        <w:t>This gets all vernacular names for a species using the nub key (here for orang utan):</w:t>
      </w:r>
    </w:p>
    <w:p w14:paraId="6864AF86" w14:textId="77777777" w:rsidR="005F6628" w:rsidRDefault="00082D6F" w:rsidP="003D4FE8">
      <w:pPr>
        <w:pStyle w:val="BodyText2"/>
      </w:pPr>
      <w:hyperlink r:id="rId794" w:history="1">
        <w:r w:rsidR="005F6628">
          <w:rPr>
            <w:rStyle w:val="Hyperlink"/>
          </w:rPr>
          <w:t>http://api.gbif.org/v0.9/species/5219532/vernacular_names</w:t>
        </w:r>
      </w:hyperlink>
    </w:p>
    <w:p w14:paraId="79AEA688" w14:textId="77777777" w:rsidR="005F6628" w:rsidRDefault="005F6628" w:rsidP="003D4FE8">
      <w:pPr>
        <w:pStyle w:val="BodyText2"/>
      </w:pPr>
      <w:r>
        <w:t>But the jsonp parameter does not seem to be support on all calls. e.g. the following call works:</w:t>
      </w:r>
    </w:p>
    <w:p w14:paraId="3C379D1A" w14:textId="77777777" w:rsidR="005F6628" w:rsidRDefault="00082D6F" w:rsidP="003D4FE8">
      <w:pPr>
        <w:pStyle w:val="BodyText2"/>
      </w:pPr>
      <w:hyperlink r:id="rId795"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3D4FE8">
      <w:pPr>
        <w:pStyle w:val="BodyText2"/>
      </w:pPr>
      <w:r>
        <w:t>but the following doesn’t:</w:t>
      </w:r>
    </w:p>
    <w:p w14:paraId="65A76F5D" w14:textId="77777777" w:rsidR="005F6628" w:rsidRDefault="00082D6F" w:rsidP="003D4FE8">
      <w:pPr>
        <w:pStyle w:val="BodyText2"/>
      </w:pPr>
      <w:hyperlink r:id="rId796"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3D4FE8">
      <w:pPr>
        <w:pStyle w:val="BodyText2"/>
        <w:rPr>
          <w:rStyle w:val="Hyperlink"/>
        </w:rPr>
      </w:pPr>
      <w:r>
        <w:t xml:space="preserve">This issue is logged with their atlassian system </w:t>
      </w:r>
      <w:hyperlink r:id="rId797" w:history="1">
        <w:r w:rsidRPr="00232C97">
          <w:rPr>
            <w:rStyle w:val="Hyperlink"/>
          </w:rPr>
          <w:t>here</w:t>
        </w:r>
      </w:hyperlink>
    </w:p>
    <w:p w14:paraId="2DC2A4EB" w14:textId="77777777" w:rsidR="005F6628" w:rsidRDefault="005F6628" w:rsidP="00A401BB">
      <w:pPr>
        <w:pStyle w:val="Heading6"/>
      </w:pPr>
      <w:r>
        <w:t>Dates</w:t>
      </w:r>
    </w:p>
    <w:p w14:paraId="1F3D8A8A" w14:textId="77777777" w:rsidR="005F6628" w:rsidRPr="005557FD" w:rsidRDefault="005F6628" w:rsidP="003D4FE8">
      <w:pPr>
        <w:pStyle w:val="BodyText2"/>
      </w:pPr>
      <w:r>
        <w:t xml:space="preserve">Dates are provided in </w:t>
      </w:r>
      <w:r w:rsidRPr="005557FD">
        <w:t>ISO 8601</w:t>
      </w:r>
      <w:r>
        <w:t xml:space="preserve"> (from </w:t>
      </w:r>
      <w:hyperlink r:id="rId798"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A401BB">
      <w:pPr>
        <w:pStyle w:val="Heading6"/>
      </w:pPr>
      <w:r>
        <w:t>Common Names</w:t>
      </w:r>
    </w:p>
    <w:p w14:paraId="5792E132" w14:textId="28F941EB" w:rsidR="005F6628" w:rsidRDefault="005F6628" w:rsidP="003D4FE8">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3D4FE8">
      <w:pPr>
        <w:pStyle w:val="BodyText2"/>
      </w:pPr>
      <w:r>
        <w:t>First attempt was not unique iucn_species_ids so there were duplicates. Trying again with distinct. Now 114429.</w:t>
      </w:r>
    </w:p>
    <w:bookmarkEnd w:id="128"/>
    <w:p w14:paraId="65FB6A78" w14:textId="50577AD2" w:rsidR="00285707" w:rsidRDefault="00285707" w:rsidP="00324C76">
      <w:pPr>
        <w:pStyle w:val="Heading5"/>
      </w:pPr>
      <w:r>
        <w:t>API v1</w:t>
      </w:r>
    </w:p>
    <w:p w14:paraId="7930631E" w14:textId="77777777" w:rsidR="00285707" w:rsidRPr="00285707" w:rsidRDefault="00285707" w:rsidP="00285707">
      <w:pPr>
        <w:pStyle w:val="BodyText2"/>
      </w:pPr>
    </w:p>
    <w:p w14:paraId="77E96AA9" w14:textId="372788EB" w:rsidR="00285707" w:rsidRDefault="00285707" w:rsidP="00285707">
      <w:pPr>
        <w:pStyle w:val="Heading6"/>
      </w:pPr>
      <w:r>
        <w:t>Common Names</w:t>
      </w:r>
    </w:p>
    <w:p w14:paraId="50ADD093" w14:textId="1493F202" w:rsidR="00285707" w:rsidRPr="00285707" w:rsidRDefault="00285707" w:rsidP="00285707">
      <w:pPr>
        <w:pStyle w:val="BodyText2"/>
      </w:pPr>
      <w:r>
        <w:t xml:space="preserve">The IUCN Red List is available as a separate checklist from GBIF using </w:t>
      </w:r>
      <w:hyperlink r:id="rId799" w:history="1">
        <w:r w:rsidRPr="00285707">
          <w:rPr>
            <w:rStyle w:val="Hyperlink"/>
          </w:rPr>
          <w:t>this</w:t>
        </w:r>
      </w:hyperlink>
      <w:r>
        <w:t xml:space="preserve"> UUID.</w:t>
      </w:r>
    </w:p>
    <w:p w14:paraId="09356A6D" w14:textId="4A047711" w:rsidR="001A0AD7" w:rsidRDefault="001A0AD7" w:rsidP="001A0AD7">
      <w:pPr>
        <w:pStyle w:val="Heading4"/>
      </w:pPr>
      <w:r>
        <w:lastRenderedPageBreak/>
        <w:t>IUCN Red List API</w:t>
      </w:r>
    </w:p>
    <w:p w14:paraId="6140854D" w14:textId="77777777" w:rsidR="001A0AD7" w:rsidRDefault="001A0AD7" w:rsidP="00324C76">
      <w:pPr>
        <w:pStyle w:val="Heading5"/>
      </w:pPr>
      <w:r>
        <w:t>IUCN Common names</w:t>
      </w:r>
    </w:p>
    <w:p w14:paraId="0346D389" w14:textId="77777777" w:rsidR="001A0AD7" w:rsidRDefault="001A0AD7" w:rsidP="003D4FE8">
      <w:pPr>
        <w:pStyle w:val="BodyText2"/>
      </w:pPr>
      <w:r>
        <w:t>IUCN publish their species data through an API which allows you to retrieve the common name. This is the Documentation Start page:</w:t>
      </w:r>
    </w:p>
    <w:p w14:paraId="4F2DEC36" w14:textId="77777777" w:rsidR="001A0AD7" w:rsidRDefault="00082D6F" w:rsidP="003D4FE8">
      <w:pPr>
        <w:pStyle w:val="BodyText2"/>
        <w:rPr>
          <w:rStyle w:val="Hyperlink"/>
        </w:rPr>
      </w:pPr>
      <w:hyperlink r:id="rId800" w:history="1">
        <w:r w:rsidR="001A0AD7" w:rsidRPr="005A63FB">
          <w:rPr>
            <w:rStyle w:val="Hyperlink"/>
          </w:rPr>
          <w:t>https://www.assembla.com/spaces/sis/wiki/Red_List_API</w:t>
        </w:r>
      </w:hyperlink>
    </w:p>
    <w:p w14:paraId="2FCBAB5D" w14:textId="77777777" w:rsidR="001A0AD7" w:rsidRDefault="001A0AD7" w:rsidP="003D4FE8">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801" w:history="1">
        <w:r w:rsidRPr="0036755F">
          <w:rPr>
            <w:rStyle w:val="Hyperlink"/>
          </w:rPr>
          <w:t>Orang Utan</w:t>
        </w:r>
      </w:hyperlink>
      <w:r>
        <w:t xml:space="preserve"> does.</w:t>
      </w:r>
    </w:p>
    <w:p w14:paraId="3379CDCD" w14:textId="0BBBD64E" w:rsidR="001A0AD7" w:rsidRDefault="001A0AD7" w:rsidP="003D4FE8">
      <w:pPr>
        <w:pStyle w:val="BodyText2"/>
      </w:pPr>
      <w:r>
        <w:t xml:space="preserve">Wrote a Python </w:t>
      </w:r>
      <w:hyperlink r:id="rId802" w:history="1">
        <w:r w:rsidRPr="00141BF7">
          <w:rPr>
            <w:rStyle w:val="Hyperlink"/>
          </w:rPr>
          <w:t>script</w:t>
        </w:r>
      </w:hyperlink>
      <w:r>
        <w:t xml:space="preserve"> to use this to get common names and </w:t>
      </w:r>
      <w:hyperlink r:id="rId803" w:history="1">
        <w:r w:rsidRPr="00141BF7">
          <w:rPr>
            <w:rStyle w:val="Hyperlink"/>
          </w:rPr>
          <w:t>populate</w:t>
        </w:r>
      </w:hyperlink>
      <w:r>
        <w:t xml:space="preserve"> an Access 97 database.</w:t>
      </w:r>
    </w:p>
    <w:p w14:paraId="62D90218" w14:textId="77777777" w:rsidR="001A0AD7" w:rsidRDefault="001A0AD7" w:rsidP="003D4FE8">
      <w:pPr>
        <w:pStyle w:val="BodyText2"/>
      </w:pPr>
      <w:r>
        <w:t>Also you can use it from VBA in Access – the full access vba is in ‘</w:t>
      </w:r>
      <w:r w:rsidRPr="00D37E60">
        <w:t>E:\cottaan\My Documents\</w:t>
      </w:r>
      <w:r>
        <w:t>General.accdb’:</w:t>
      </w:r>
    </w:p>
    <w:p w14:paraId="3A323DA4" w14:textId="77777777" w:rsidR="001A0AD7" w:rsidRDefault="001A0AD7" w:rsidP="00397DAF">
      <w:pPr>
        <w:pStyle w:val="Code"/>
      </w:pPr>
      <w:r>
        <w:t>Set objWeb = CreateObject("Microsoft.XMLHTTP")</w:t>
      </w:r>
    </w:p>
    <w:p w14:paraId="34739E23" w14:textId="77777777" w:rsidR="001A0AD7" w:rsidRDefault="001A0AD7" w:rsidP="00397DAF">
      <w:pPr>
        <w:pStyle w:val="Code"/>
      </w:pPr>
      <w:r>
        <w:t>objWeb.Open "GET", "http://api.iucnredlist.org/common_names/turdus-merula.json", False</w:t>
      </w:r>
    </w:p>
    <w:p w14:paraId="52866B39" w14:textId="77777777" w:rsidR="001A0AD7" w:rsidRDefault="001A0AD7" w:rsidP="00397DAF">
      <w:pPr>
        <w:pStyle w:val="Code"/>
      </w:pPr>
      <w:r>
        <w:t>objWeb.send</w:t>
      </w:r>
    </w:p>
    <w:p w14:paraId="09CC40A1" w14:textId="77777777" w:rsidR="001A0AD7" w:rsidRDefault="001A0AD7" w:rsidP="00397DAF">
      <w:pPr>
        <w:pStyle w:val="Code"/>
      </w:pPr>
      <w:r>
        <w:t>strXML = objWeb.responsetext</w:t>
      </w:r>
    </w:p>
    <w:p w14:paraId="7BD80892" w14:textId="77777777" w:rsidR="001A0AD7" w:rsidRDefault="001A0AD7" w:rsidP="003D4FE8">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3D4FE8">
      <w:pPr>
        <w:pStyle w:val="BodyText2"/>
      </w:pPr>
      <w:r>
        <w:t>Also wrote a wrapper in Access to update common names in PostGIS using a linked table in Access using the IUCN API.</w:t>
      </w:r>
    </w:p>
    <w:p w14:paraId="57B3B593" w14:textId="77777777" w:rsidR="001A0AD7" w:rsidRDefault="001A0AD7" w:rsidP="00324C76">
      <w:pPr>
        <w:pStyle w:val="Heading5"/>
      </w:pPr>
      <w:r>
        <w:t>IUCN Country List for Species</w:t>
      </w:r>
    </w:p>
    <w:p w14:paraId="2449B859" w14:textId="77777777" w:rsidR="001A0AD7" w:rsidRPr="001A0AD7" w:rsidRDefault="001A0AD7" w:rsidP="003D4FE8">
      <w:pPr>
        <w:pStyle w:val="BodyText2"/>
      </w:pPr>
      <w:r>
        <w:t xml:space="preserve">There is no API for retrieving a list of countries for a PA from the Species Information System (SIS). I had to write a Python </w:t>
      </w:r>
      <w:hyperlink r:id="rId804" w:history="1">
        <w:r w:rsidRPr="00BC03BB">
          <w:rPr>
            <w:rStyle w:val="Hyperlink"/>
          </w:rPr>
          <w:t>function</w:t>
        </w:r>
      </w:hyperlink>
      <w:r>
        <w:t xml:space="preserve"> to query the API, parse the results and write the results to Postgresql.</w:t>
      </w:r>
    </w:p>
    <w:p w14:paraId="5A73EFFF" w14:textId="01CA0B5D" w:rsidR="006C293C" w:rsidRDefault="006C293C" w:rsidP="006C293C">
      <w:pPr>
        <w:pStyle w:val="Heading4"/>
      </w:pPr>
      <w:r>
        <w:t>Xeno-Canto Bird Songs</w:t>
      </w:r>
    </w:p>
    <w:p w14:paraId="2CCAF948" w14:textId="50AD00A4" w:rsidR="006C293C" w:rsidRPr="006C293C" w:rsidRDefault="006C293C" w:rsidP="006C293C">
      <w:pPr>
        <w:pStyle w:val="BodyText2"/>
      </w:pPr>
      <w:r>
        <w:t xml:space="preserve">v2 API described </w:t>
      </w:r>
      <w:hyperlink r:id="rId805" w:history="1">
        <w:r w:rsidRPr="006C293C">
          <w:rPr>
            <w:rStyle w:val="Hyperlink"/>
          </w:rPr>
          <w:t>here</w:t>
        </w:r>
      </w:hyperlink>
      <w:r>
        <w:t>.</w:t>
      </w:r>
    </w:p>
    <w:p w14:paraId="3B31F00B" w14:textId="77777777" w:rsidR="00742B70" w:rsidRDefault="00742B70" w:rsidP="00742B70">
      <w:pPr>
        <w:pStyle w:val="Heading3"/>
      </w:pPr>
      <w:r>
        <w:t>Twitter</w:t>
      </w:r>
    </w:p>
    <w:p w14:paraId="05D2BB4E" w14:textId="77777777" w:rsidR="00742B70" w:rsidRDefault="00742B70" w:rsidP="003D4FE8">
      <w:pPr>
        <w:pStyle w:val="BodyText2"/>
      </w:pPr>
      <w:r>
        <w:t xml:space="preserve">Account: </w:t>
      </w:r>
      <w:r>
        <w:tab/>
      </w:r>
      <w:r>
        <w:tab/>
        <w:t>andrewcottam</w:t>
      </w:r>
    </w:p>
    <w:p w14:paraId="006842A2" w14:textId="77777777" w:rsidR="00742B70" w:rsidRPr="00D120CD" w:rsidRDefault="00742B70" w:rsidP="00742B70">
      <w:pPr>
        <w:pStyle w:val="BodyText"/>
      </w:pPr>
      <w:r>
        <w:t xml:space="preserve">Application: </w:t>
      </w:r>
      <w:r>
        <w:tab/>
        <w:t>JRC Dev account</w:t>
      </w:r>
    </w:p>
    <w:p w14:paraId="3E531C9C" w14:textId="77777777" w:rsidR="009B7032" w:rsidRDefault="009B7032" w:rsidP="009B7032">
      <w:pPr>
        <w:pStyle w:val="Heading2"/>
      </w:pPr>
      <w:r>
        <w:t>Content Management Systems</w:t>
      </w:r>
    </w:p>
    <w:p w14:paraId="157D5D26" w14:textId="7C540C65" w:rsidR="009B7032" w:rsidRDefault="009B7032" w:rsidP="009B7032">
      <w:pPr>
        <w:pStyle w:val="Heading3"/>
      </w:pPr>
      <w:r>
        <w:t>Drupal</w:t>
      </w:r>
    </w:p>
    <w:p w14:paraId="161BE2BF" w14:textId="77777777" w:rsidR="004F74B9" w:rsidRDefault="00BF45E3" w:rsidP="004F74B9">
      <w:pPr>
        <w:pStyle w:val="BodyText2"/>
      </w:pPr>
      <w:r>
        <w:t xml:space="preserve">The RIS is developed in Drupal and is accessible </w:t>
      </w:r>
      <w:hyperlink r:id="rId806" w:history="1">
        <w:r w:rsidRPr="00BF45E3">
          <w:rPr>
            <w:rStyle w:val="Hyperlink"/>
          </w:rPr>
          <w:t>here</w:t>
        </w:r>
      </w:hyperlink>
      <w:r>
        <w:t xml:space="preserve">. My user/pass: </w:t>
      </w:r>
      <w:hyperlink r:id="rId807" w:history="1">
        <w:r w:rsidR="00C371BC" w:rsidRPr="00627696">
          <w:rPr>
            <w:rStyle w:val="Hyperlink"/>
          </w:rPr>
          <w:t>andrew.cottam@jrc.ec.europa.eu/thargal88</w:t>
        </w:r>
      </w:hyperlink>
      <w:r w:rsidR="00C371BC">
        <w:t>. Trying to add Dojo content and templates for the Panoramio imagery.</w:t>
      </w:r>
      <w:r w:rsidR="004F74B9">
        <w:t xml:space="preserve"> Added code here: </w:t>
      </w:r>
    </w:p>
    <w:p w14:paraId="2A2AE132" w14:textId="68C68D9C" w:rsidR="00557089" w:rsidRDefault="004F74B9" w:rsidP="004F74B9">
      <w:pPr>
        <w:pStyle w:val="BodyText2"/>
      </w:pPr>
      <w:r>
        <w:t>139.191.147.168</w:t>
      </w:r>
      <w:r w:rsidRPr="004F74B9">
        <w:t>/srv/www/testcharlie/javascript/themes/images.js</w:t>
      </w:r>
      <w:r w:rsidRPr="009B7032">
        <w:t xml:space="preserve"> </w:t>
      </w:r>
    </w:p>
    <w:p w14:paraId="7196FEFC" w14:textId="7AD5A889" w:rsidR="00A83B3A" w:rsidRDefault="00A83B3A" w:rsidP="004F74B9">
      <w:pPr>
        <w:pStyle w:val="BodyText2"/>
      </w:pPr>
      <w:r>
        <w:t>Overall it works fine, but you have to change the paths etc. in any widgets or templates.</w:t>
      </w:r>
      <w:r w:rsidR="00B80284">
        <w:t xml:space="preserve"> As follows:</w:t>
      </w:r>
    </w:p>
    <w:p w14:paraId="0943FE03" w14:textId="0C8165D6" w:rsidR="00D063F0" w:rsidRDefault="00D063F0" w:rsidP="00D063F0">
      <w:pPr>
        <w:pStyle w:val="Heading4"/>
      </w:pPr>
      <w:r>
        <w:t>Templates</w:t>
      </w:r>
    </w:p>
    <w:p w14:paraId="5B2C7910" w14:textId="3508D531" w:rsidR="00226D1D" w:rsidRPr="00226D1D" w:rsidRDefault="00226D1D" w:rsidP="004C2346">
      <w:pPr>
        <w:pStyle w:val="BodyText2"/>
      </w:pPr>
      <w:r>
        <w:t>In the widget Javascript:</w:t>
      </w:r>
    </w:p>
    <w:p w14:paraId="46530AE4" w14:textId="259A1E91" w:rsidR="00B80284" w:rsidRDefault="00B80284" w:rsidP="004F74B9">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4F74B9">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D063F0">
      <w:pPr>
        <w:pStyle w:val="Heading4"/>
      </w:pPr>
      <w:r>
        <w:t>Images</w:t>
      </w:r>
    </w:p>
    <w:p w14:paraId="1B081865" w14:textId="0D196954" w:rsidR="00C34848" w:rsidRDefault="00C34848" w:rsidP="00D063F0">
      <w:pPr>
        <w:pStyle w:val="BodyText2"/>
      </w:pPr>
      <w:r>
        <w:t>In the widgets template HTML:</w:t>
      </w:r>
    </w:p>
    <w:p w14:paraId="4F35F4C6" w14:textId="70A59312" w:rsidR="00D063F0" w:rsidRDefault="00D063F0" w:rsidP="00D063F0">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D063F0">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9D013C">
      <w:pPr>
        <w:pStyle w:val="Heading4"/>
      </w:pPr>
      <w:r>
        <w:lastRenderedPageBreak/>
        <w:t>css links</w:t>
      </w:r>
    </w:p>
    <w:p w14:paraId="72E940AE" w14:textId="6AB82908" w:rsidR="009D013C" w:rsidRDefault="00395F05" w:rsidP="009D013C">
      <w:pPr>
        <w:pStyle w:val="BodyText2"/>
      </w:pPr>
      <w:r>
        <w:t>These have to go into the Drupal page and you will need to replace as follows:</w:t>
      </w:r>
    </w:p>
    <w:p w14:paraId="766DBB52" w14:textId="0D7E9257" w:rsidR="00395F05" w:rsidRDefault="00395F05" w:rsidP="009D013C">
      <w:pPr>
        <w:pStyle w:val="BodyText2"/>
      </w:pPr>
      <w:r>
        <w:t>Replace:</w:t>
      </w:r>
      <w:r>
        <w:tab/>
      </w:r>
      <w:r>
        <w:tab/>
      </w:r>
      <w:r w:rsidRPr="00395F05">
        <w:t>&lt;link rel="stylesheet" type="text/css" href="widgets/css/ImageryController.css" /&gt;</w:t>
      </w:r>
    </w:p>
    <w:p w14:paraId="4BC0BD0A" w14:textId="0A39287E" w:rsidR="00395F05" w:rsidRDefault="00395F05" w:rsidP="009D013C">
      <w:pPr>
        <w:pStyle w:val="BodyText2"/>
      </w:pPr>
      <w:r>
        <w:t>With:</w:t>
      </w:r>
      <w:r>
        <w:tab/>
      </w:r>
      <w:r>
        <w:tab/>
        <w:t>javascript</w:t>
      </w:r>
      <w:r w:rsidRPr="00395F05">
        <w:t>/themes/</w:t>
      </w:r>
      <w:r>
        <w:t>widgets/css/</w:t>
      </w:r>
      <w:r w:rsidRPr="00395F05">
        <w:t>ImageryController.css</w:t>
      </w:r>
    </w:p>
    <w:p w14:paraId="07A302B4" w14:textId="11BC2615" w:rsidR="00E811D7" w:rsidRDefault="00E811D7" w:rsidP="009D013C">
      <w:pPr>
        <w:pStyle w:val="BodyText2"/>
      </w:pPr>
      <w:r>
        <w:t xml:space="preserve">You </w:t>
      </w:r>
      <w:r w:rsidR="008B754E">
        <w:t>will</w:t>
      </w:r>
      <w:r>
        <w:t xml:space="preserve"> also need to add the claro css files:</w:t>
      </w:r>
    </w:p>
    <w:p w14:paraId="13AB704F" w14:textId="20FFBF15" w:rsidR="00E811D7" w:rsidRPr="009D013C" w:rsidRDefault="00E811D7" w:rsidP="009D013C">
      <w:pPr>
        <w:pStyle w:val="BodyText2"/>
      </w:pPr>
      <w:r w:rsidRPr="00E811D7">
        <w:t>&lt;link rel="stylesheet" type="text/css" href="http://ajax.googleapis.com/ajax/libs/dojo/1.10.4/dijit/themes/claro/claro.css" /&gt;</w:t>
      </w:r>
    </w:p>
    <w:p w14:paraId="279CC1CE" w14:textId="43C3C8CA" w:rsidR="00D063F0" w:rsidRPr="00D063F0" w:rsidRDefault="00D063F0" w:rsidP="00D063F0">
      <w:pPr>
        <w:pStyle w:val="BodyText2"/>
      </w:pPr>
    </w:p>
    <w:p w14:paraId="3AD0E32B" w14:textId="77777777" w:rsidR="00352E10" w:rsidRPr="00352E10" w:rsidRDefault="00352E10" w:rsidP="00352E10">
      <w:pPr>
        <w:pStyle w:val="Heading2"/>
      </w:pPr>
      <w:r>
        <w:t>Database Systems</w:t>
      </w:r>
    </w:p>
    <w:p w14:paraId="7AA7C9CD" w14:textId="77777777" w:rsidR="00352E10" w:rsidRDefault="00352E10" w:rsidP="00352E10">
      <w:pPr>
        <w:pStyle w:val="Heading3"/>
      </w:pPr>
      <w:r>
        <w:t>Hadoop</w:t>
      </w:r>
    </w:p>
    <w:p w14:paraId="11F5BC41" w14:textId="77777777" w:rsidR="00352E10" w:rsidRDefault="00352E10" w:rsidP="00352E10">
      <w:pPr>
        <w:pStyle w:val="Heading4"/>
      </w:pPr>
      <w:r>
        <w:t>Background</w:t>
      </w:r>
    </w:p>
    <w:p w14:paraId="1B43C9FB" w14:textId="77777777" w:rsidR="00F92100" w:rsidRDefault="00082D6F" w:rsidP="003D4FE8">
      <w:pPr>
        <w:pStyle w:val="BodyText2"/>
      </w:pPr>
      <w:hyperlink r:id="rId808" w:history="1">
        <w:r w:rsidR="00F92100" w:rsidRPr="00C213C1">
          <w:rPr>
            <w:rStyle w:val="Hyperlink"/>
          </w:rPr>
          <w:t>Cloudera Essentials for Apache Hadoop | 1 of 6 | The Motivation for Hadoop</w:t>
        </w:r>
      </w:hyperlink>
    </w:p>
    <w:p w14:paraId="12A856C9" w14:textId="77777777" w:rsidR="00F92100" w:rsidRDefault="00F92100" w:rsidP="00F92100">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F92100">
      <w:pPr>
        <w:pStyle w:val="BodyText"/>
      </w:pPr>
      <w:r>
        <w:t>37:14</w:t>
      </w:r>
      <w:r>
        <w:tab/>
        <w:t>Hadoop reads structured files and you can write your own parser!</w:t>
      </w:r>
    </w:p>
    <w:p w14:paraId="6F74C7EC" w14:textId="77777777" w:rsidR="00F92100" w:rsidRDefault="00F92100" w:rsidP="00F92100">
      <w:pPr>
        <w:pStyle w:val="BodyText"/>
      </w:pPr>
      <w:r>
        <w:t>38:16</w:t>
      </w:r>
      <w:r>
        <w:tab/>
        <w:t>Running CRON jobs to put data into Hadoop when you write it to file</w:t>
      </w:r>
    </w:p>
    <w:p w14:paraId="6E26A2F1" w14:textId="77777777" w:rsidR="00F92100" w:rsidRDefault="00F92100" w:rsidP="00F92100">
      <w:pPr>
        <w:pStyle w:val="BodyText"/>
      </w:pPr>
      <w:r>
        <w:t>38:39</w:t>
      </w:r>
      <w:r>
        <w:tab/>
        <w:t>Using Flume tool to aggregate small files into bigger ones before loading into Hadoop</w:t>
      </w:r>
    </w:p>
    <w:p w14:paraId="5B45DB47" w14:textId="77777777" w:rsidR="00F92100" w:rsidRDefault="00F92100" w:rsidP="00F92100">
      <w:pPr>
        <w:pStyle w:val="BodyText"/>
      </w:pPr>
      <w:r>
        <w:t>42:45</w:t>
      </w:r>
      <w:r>
        <w:tab/>
        <w:t>Admins configure each node to be able to run x number of tasks at once. This should be based on CPU cores.</w:t>
      </w:r>
    </w:p>
    <w:p w14:paraId="21FA2A02" w14:textId="77777777" w:rsidR="00F92100" w:rsidRDefault="00F92100" w:rsidP="00F92100">
      <w:pPr>
        <w:pStyle w:val="BodyText"/>
      </w:pPr>
    </w:p>
    <w:p w14:paraId="152A41D5" w14:textId="77777777" w:rsidR="00F92100" w:rsidRPr="00937225" w:rsidRDefault="00082D6F" w:rsidP="00F92100">
      <w:pPr>
        <w:pStyle w:val="BodyText"/>
      </w:pPr>
      <w:hyperlink r:id="rId809" w:history="1">
        <w:r w:rsidR="00F92100" w:rsidRPr="00937225">
          <w:rPr>
            <w:rStyle w:val="Hyperlink"/>
          </w:rPr>
          <w:t>Cloudera Essentials for Apache Hadoop | 2 of 6 | Dissecting the Apache Hadoop Stack</w:t>
        </w:r>
      </w:hyperlink>
    </w:p>
    <w:p w14:paraId="112C3736" w14:textId="77777777" w:rsidR="00F92100" w:rsidRDefault="00F92100" w:rsidP="00F92100">
      <w:pPr>
        <w:pStyle w:val="BodyText"/>
      </w:pPr>
      <w:r>
        <w:t>10:31</w:t>
      </w:r>
      <w:r>
        <w:tab/>
        <w:t>If you looked at one of the machines you would see linux environment and a java process running hdfs</w:t>
      </w:r>
    </w:p>
    <w:p w14:paraId="684EDA3F" w14:textId="77777777" w:rsidR="00F92100" w:rsidRDefault="00F92100" w:rsidP="00F92100">
      <w:pPr>
        <w:pStyle w:val="BodyText"/>
      </w:pPr>
      <w:r>
        <w:t>12:00</w:t>
      </w:r>
      <w:r>
        <w:tab/>
        <w:t>File size – the bigger the better is often the case (i.e. 1 Gb)</w:t>
      </w:r>
    </w:p>
    <w:p w14:paraId="3417959A" w14:textId="77777777" w:rsidR="00F92100" w:rsidRDefault="00F92100" w:rsidP="00F92100">
      <w:pPr>
        <w:pStyle w:val="BodyText"/>
      </w:pPr>
      <w:r>
        <w:t>12:52</w:t>
      </w:r>
      <w:r>
        <w:tab/>
        <w:t>Hadoop optimized for large, streaming reads of files, rather than random access</w:t>
      </w:r>
    </w:p>
    <w:p w14:paraId="07D3124F" w14:textId="77777777" w:rsidR="00F92100" w:rsidRDefault="00F92100" w:rsidP="00F92100">
      <w:pPr>
        <w:pStyle w:val="BodyText"/>
      </w:pPr>
      <w:r>
        <w:t>18:18</w:t>
      </w:r>
      <w:r>
        <w:tab/>
        <w:t>Sqoop stands for SQL to Hadoop</w:t>
      </w:r>
    </w:p>
    <w:p w14:paraId="4772209D" w14:textId="77777777" w:rsidR="00F92100" w:rsidRDefault="00F92100" w:rsidP="00F92100">
      <w:pPr>
        <w:pStyle w:val="BodyText"/>
      </w:pPr>
      <w:r>
        <w:t>19:57</w:t>
      </w:r>
      <w:r>
        <w:tab/>
        <w:t>Scematic of how clients communicate with the NameNode</w:t>
      </w:r>
    </w:p>
    <w:p w14:paraId="0059FE8E" w14:textId="77777777" w:rsidR="00F92100" w:rsidRDefault="00F92100" w:rsidP="00F92100">
      <w:pPr>
        <w:pStyle w:val="BodyText"/>
      </w:pPr>
      <w:r>
        <w:t>21:35</w:t>
      </w:r>
      <w:r>
        <w:tab/>
        <w:t>Each node processes data stored on that node – where possible!</w:t>
      </w:r>
    </w:p>
    <w:p w14:paraId="1787470F" w14:textId="77777777" w:rsidR="00F92100" w:rsidRDefault="00F92100" w:rsidP="00F92100">
      <w:pPr>
        <w:pStyle w:val="BodyText"/>
      </w:pPr>
      <w:r>
        <w:t>25:28</w:t>
      </w:r>
      <w:r>
        <w:tab/>
        <w:t>Key/values in a text file – the key is usually the Byte Offset!</w:t>
      </w:r>
    </w:p>
    <w:p w14:paraId="3BBDCA24" w14:textId="77777777" w:rsidR="00F92100" w:rsidRDefault="00F92100" w:rsidP="00F92100">
      <w:pPr>
        <w:pStyle w:val="BodyText"/>
      </w:pPr>
      <w:r>
        <w:t>33:45</w:t>
      </w:r>
      <w:r>
        <w:tab/>
        <w:t>Good schematic of overall flow showing the sorting/shuffling stage too</w:t>
      </w:r>
    </w:p>
    <w:p w14:paraId="7B00980E" w14:textId="77777777" w:rsidR="00F92100" w:rsidRDefault="00F92100" w:rsidP="00F92100">
      <w:pPr>
        <w:pStyle w:val="BodyText"/>
      </w:pPr>
      <w:r>
        <w:t>34:51</w:t>
      </w:r>
      <w:r>
        <w:tab/>
        <w:t>Number of unique values can easily exceed the RAM – would need a Hash Table on disk</w:t>
      </w:r>
    </w:p>
    <w:p w14:paraId="60D6405A" w14:textId="77777777" w:rsidR="00F92100" w:rsidRDefault="00F92100" w:rsidP="00F92100">
      <w:pPr>
        <w:pStyle w:val="BodyText"/>
      </w:pPr>
    </w:p>
    <w:p w14:paraId="166FB2DC" w14:textId="77777777" w:rsidR="00F92100" w:rsidRPr="005D3479" w:rsidRDefault="00082D6F" w:rsidP="00F92100">
      <w:pPr>
        <w:pStyle w:val="BodyText"/>
      </w:pPr>
      <w:hyperlink r:id="rId810" w:history="1">
        <w:r w:rsidR="00F92100" w:rsidRPr="005D3479">
          <w:rPr>
            <w:rStyle w:val="Hyperlink"/>
          </w:rPr>
          <w:t>Cloudera Essentials for Apache Hadoop | 3 of 6 | Solving Business Challenges with Apache Hadoop</w:t>
        </w:r>
      </w:hyperlink>
    </w:p>
    <w:p w14:paraId="562D668E" w14:textId="77777777" w:rsidR="00F92100" w:rsidRDefault="00F92100" w:rsidP="00F92100">
      <w:pPr>
        <w:pStyle w:val="BodyText"/>
      </w:pPr>
      <w:r>
        <w:t>8:32</w:t>
      </w:r>
      <w:r>
        <w:tab/>
        <w:t>Things you can do with Hadoop – pattern recognition in satellite imagery</w:t>
      </w:r>
    </w:p>
    <w:p w14:paraId="26C43E1D" w14:textId="77777777" w:rsidR="00F92100" w:rsidRDefault="00F92100" w:rsidP="00F92100">
      <w:pPr>
        <w:pStyle w:val="BodyText"/>
      </w:pPr>
    </w:p>
    <w:p w14:paraId="518FA0EC" w14:textId="77777777" w:rsidR="00F92100" w:rsidRPr="005310AF" w:rsidRDefault="00082D6F" w:rsidP="00F92100">
      <w:pPr>
        <w:pStyle w:val="BodyText"/>
      </w:pPr>
      <w:hyperlink r:id="rId811"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F92100">
      <w:pPr>
        <w:pStyle w:val="BodyText"/>
      </w:pPr>
      <w:r>
        <w:t>7:10</w:t>
      </w:r>
      <w:r>
        <w:tab/>
        <w:t>Difference between Hive and Pig – Hive sql-like, Pig data-flow like</w:t>
      </w:r>
    </w:p>
    <w:p w14:paraId="1653B879" w14:textId="77777777" w:rsidR="00F92100" w:rsidRDefault="00F92100" w:rsidP="00F92100">
      <w:pPr>
        <w:pStyle w:val="BodyText"/>
      </w:pPr>
      <w:r>
        <w:t xml:space="preserve">10:05 </w:t>
      </w:r>
      <w:r>
        <w:tab/>
        <w:t>Hive supports ODBC driver for applications to talk to HDFS</w:t>
      </w:r>
    </w:p>
    <w:p w14:paraId="24D8C603" w14:textId="77777777" w:rsidR="00F92100" w:rsidRDefault="00F92100" w:rsidP="00F92100">
      <w:pPr>
        <w:pStyle w:val="BodyText"/>
      </w:pPr>
      <w:r>
        <w:t>12:43</w:t>
      </w:r>
      <w:r>
        <w:tab/>
        <w:t>HBase is a column-family oriented database was essentially a key/value pair store</w:t>
      </w:r>
    </w:p>
    <w:p w14:paraId="2B312294" w14:textId="77777777" w:rsidR="00F92100" w:rsidRDefault="00F92100" w:rsidP="00F92100">
      <w:pPr>
        <w:pStyle w:val="BodyText"/>
      </w:pPr>
      <w:r>
        <w:t>14:03</w:t>
      </w:r>
      <w:r>
        <w:tab/>
        <w:t>HBase handles many writes per second, but not as many reads</w:t>
      </w:r>
    </w:p>
    <w:p w14:paraId="1708582B" w14:textId="77777777" w:rsidR="00F92100" w:rsidRDefault="00F92100" w:rsidP="00F92100">
      <w:pPr>
        <w:pStyle w:val="BodyText"/>
      </w:pPr>
      <w:r>
        <w:t>14:30</w:t>
      </w:r>
      <w:r>
        <w:tab/>
        <w:t>HBase handles sparse data very well! Could be useful for quadkeys – some having thousands of species, others less</w:t>
      </w:r>
    </w:p>
    <w:p w14:paraId="362B1947" w14:textId="77777777" w:rsidR="00F92100" w:rsidRDefault="00F92100" w:rsidP="00F92100">
      <w:pPr>
        <w:pStyle w:val="BodyText"/>
      </w:pPr>
      <w:r>
        <w:t>15:30</w:t>
      </w:r>
      <w:r>
        <w:tab/>
        <w:t>HBase key lookups are very quick and easy!</w:t>
      </w:r>
    </w:p>
    <w:p w14:paraId="2E75805A" w14:textId="77777777" w:rsidR="00F92100" w:rsidRDefault="00F92100" w:rsidP="00F92100">
      <w:pPr>
        <w:pStyle w:val="BodyText"/>
      </w:pPr>
      <w:r>
        <w:t>18:54</w:t>
      </w:r>
      <w:r>
        <w:tab/>
        <w:t>HBase is built right on top of Hadoop, so supports MR</w:t>
      </w:r>
    </w:p>
    <w:p w14:paraId="6CC9C214" w14:textId="77777777" w:rsidR="00F92100" w:rsidRDefault="00F92100" w:rsidP="00F92100">
      <w:pPr>
        <w:pStyle w:val="BodyText"/>
      </w:pPr>
      <w:r>
        <w:t>21:08</w:t>
      </w:r>
      <w:r>
        <w:tab/>
        <w:t>When to use and when not to use HBase</w:t>
      </w:r>
    </w:p>
    <w:p w14:paraId="13275AC0" w14:textId="77777777" w:rsidR="00F92100" w:rsidRDefault="00F92100" w:rsidP="00F92100">
      <w:pPr>
        <w:pStyle w:val="BodyText"/>
      </w:pPr>
      <w:r>
        <w:t>25:10</w:t>
      </w:r>
      <w:r>
        <w:tab/>
        <w:t>Flume – high level overview diagram</w:t>
      </w:r>
    </w:p>
    <w:p w14:paraId="67D1375D" w14:textId="77777777" w:rsidR="00F92100" w:rsidRDefault="00F92100" w:rsidP="00F92100">
      <w:pPr>
        <w:pStyle w:val="BodyText"/>
      </w:pPr>
      <w:r>
        <w:t>27:05</w:t>
      </w:r>
      <w:r>
        <w:tab/>
        <w:t>Use Flume to get data out from Hadoop back into an RDBMS</w:t>
      </w:r>
    </w:p>
    <w:p w14:paraId="6045CCCA" w14:textId="77777777" w:rsidR="00F92100" w:rsidRDefault="00F92100" w:rsidP="00F92100">
      <w:pPr>
        <w:pStyle w:val="BodyText"/>
      </w:pPr>
      <w:r>
        <w:t>28:45</w:t>
      </w:r>
      <w:r>
        <w:tab/>
        <w:t>Flume supports loading incremental imports</w:t>
      </w:r>
    </w:p>
    <w:p w14:paraId="70CE51B3" w14:textId="77777777" w:rsidR="00F92100" w:rsidRDefault="00F92100" w:rsidP="00F92100">
      <w:pPr>
        <w:pStyle w:val="BodyText"/>
      </w:pPr>
      <w:r>
        <w:t>30:15</w:t>
      </w:r>
      <w:r>
        <w:tab/>
        <w:t>Oozie is a workflow coordination tool that essentially defines a number of MR jobs</w:t>
      </w:r>
    </w:p>
    <w:p w14:paraId="36212495" w14:textId="77777777" w:rsidR="00F92100" w:rsidRDefault="00F92100" w:rsidP="00F92100">
      <w:pPr>
        <w:pStyle w:val="BodyText"/>
      </w:pPr>
      <w:r>
        <w:t>31:30</w:t>
      </w:r>
      <w:r>
        <w:tab/>
        <w:t>Oozie also can schedule HDFS commands + send emails when a job has finished – easier + more reliable than cron job</w:t>
      </w:r>
    </w:p>
    <w:p w14:paraId="308538FA" w14:textId="77777777" w:rsidR="00F92100" w:rsidRDefault="00F92100" w:rsidP="00F92100">
      <w:pPr>
        <w:pStyle w:val="BodyText"/>
      </w:pPr>
      <w:r>
        <w:t>32:32</w:t>
      </w:r>
      <w:r>
        <w:tab/>
        <w:t>Mahout machine learning library – includes Baeisian</w:t>
      </w:r>
    </w:p>
    <w:p w14:paraId="01E7A84A" w14:textId="77777777" w:rsidR="00F92100" w:rsidRDefault="00F92100" w:rsidP="00F92100">
      <w:pPr>
        <w:pStyle w:val="BodyText"/>
      </w:pPr>
      <w:r>
        <w:t>40:55</w:t>
      </w:r>
      <w:r>
        <w:tab/>
        <w:t>Individual latency for MR can be hight - the default time to start a map-reduce job is about 10 seconds</w:t>
      </w:r>
    </w:p>
    <w:p w14:paraId="2F2FCDB7" w14:textId="77777777" w:rsidR="00F92100" w:rsidRDefault="00F92100" w:rsidP="00F92100">
      <w:pPr>
        <w:pStyle w:val="BodyText"/>
      </w:pPr>
    </w:p>
    <w:p w14:paraId="57F3AD1D" w14:textId="77777777" w:rsidR="00F92100" w:rsidRPr="00E73F6A" w:rsidRDefault="00082D6F" w:rsidP="00F92100">
      <w:pPr>
        <w:pStyle w:val="BodyText"/>
      </w:pPr>
      <w:hyperlink r:id="rId812" w:history="1">
        <w:r w:rsidR="00F92100" w:rsidRPr="00E73F6A">
          <w:rPr>
            <w:rStyle w:val="Hyperlink"/>
          </w:rPr>
          <w:t>Cloudera Essentials for Apache Hadoop | 5 of 6 | Preparing your Data Center for Hadoop</w:t>
        </w:r>
      </w:hyperlink>
    </w:p>
    <w:p w14:paraId="3A4514E4" w14:textId="77777777" w:rsidR="00F92100" w:rsidRDefault="00F92100" w:rsidP="00F92100">
      <w:pPr>
        <w:pStyle w:val="BodyText"/>
      </w:pPr>
      <w:r>
        <w:t>5:53</w:t>
      </w:r>
      <w:r>
        <w:tab/>
        <w:t>Comparison of RDBMS, Data warehouses, File Servers, Backup systems</w:t>
      </w:r>
    </w:p>
    <w:p w14:paraId="073F4320" w14:textId="77777777" w:rsidR="00F92100" w:rsidRDefault="00F92100" w:rsidP="00F92100">
      <w:pPr>
        <w:pStyle w:val="BodyText"/>
      </w:pPr>
      <w:r>
        <w:t>8:42</w:t>
      </w:r>
      <w:r>
        <w:tab/>
        <w:t>RDBMS – full table scans are slow</w:t>
      </w:r>
    </w:p>
    <w:p w14:paraId="20FEE35E" w14:textId="77777777" w:rsidR="00F92100" w:rsidRDefault="00F92100" w:rsidP="00F92100">
      <w:pPr>
        <w:pStyle w:val="BodyText"/>
      </w:pPr>
      <w:r>
        <w:t>19:55</w:t>
      </w:r>
      <w:r>
        <w:tab/>
        <w:t>Specs for DataNodes</w:t>
      </w:r>
    </w:p>
    <w:p w14:paraId="6D653E39" w14:textId="77777777" w:rsidR="00F92100" w:rsidRDefault="00F92100" w:rsidP="00F92100">
      <w:pPr>
        <w:pStyle w:val="BodyText"/>
      </w:pPr>
      <w:r>
        <w:t>20:26</w:t>
      </w:r>
      <w:r>
        <w:tab/>
        <w:t>1 hard drive – 2 cores – 8Gb RAM</w:t>
      </w:r>
    </w:p>
    <w:p w14:paraId="60110FEF" w14:textId="77777777" w:rsidR="00F92100" w:rsidRDefault="00F92100" w:rsidP="00F92100">
      <w:pPr>
        <w:pStyle w:val="BodyText"/>
      </w:pPr>
      <w:r>
        <w:t>32:38</w:t>
      </w:r>
      <w:r>
        <w:tab/>
        <w:t>Cloudera Manager – Full version screenshot</w:t>
      </w:r>
    </w:p>
    <w:p w14:paraId="099D2E27" w14:textId="77777777" w:rsidR="00F92100" w:rsidRDefault="00F92100" w:rsidP="00F92100">
      <w:pPr>
        <w:pStyle w:val="BodyText"/>
      </w:pPr>
      <w:r>
        <w:t>46:45</w:t>
      </w:r>
      <w:r>
        <w:tab/>
        <w:t>Using HBase with just HDFS (i.e. without Hadoop)</w:t>
      </w:r>
    </w:p>
    <w:p w14:paraId="6E0037FA" w14:textId="77777777" w:rsidR="00F92100" w:rsidRDefault="00F92100" w:rsidP="00F92100">
      <w:pPr>
        <w:pStyle w:val="BodyText"/>
      </w:pPr>
    </w:p>
    <w:p w14:paraId="1970594D" w14:textId="77777777" w:rsidR="00F92100" w:rsidRDefault="00082D6F" w:rsidP="00F92100">
      <w:pPr>
        <w:pStyle w:val="BodyText"/>
      </w:pPr>
      <w:hyperlink r:id="rId813" w:history="1">
        <w:r w:rsidR="00F92100" w:rsidRPr="00375194">
          <w:rPr>
            <w:rStyle w:val="Hyperlink"/>
          </w:rPr>
          <w:t>Cloudera Essentials for Apache Hadoop | 6 of 6 | Managing the Elephant in the Room</w:t>
        </w:r>
      </w:hyperlink>
    </w:p>
    <w:p w14:paraId="061E8C9C" w14:textId="77777777" w:rsidR="00F92100" w:rsidRDefault="00F92100" w:rsidP="00F92100">
      <w:pPr>
        <w:pStyle w:val="BodyText"/>
      </w:pPr>
      <w:r>
        <w:t>1:47</w:t>
      </w:r>
      <w:r>
        <w:tab/>
        <w:t>Different roles for managing Hadoop: Systems Administrators, Developers, Analysts, Data Custodian</w:t>
      </w:r>
    </w:p>
    <w:p w14:paraId="5D04E189" w14:textId="77777777" w:rsidR="00F92100" w:rsidRDefault="00F92100" w:rsidP="00F92100">
      <w:pPr>
        <w:pStyle w:val="BodyText"/>
      </w:pPr>
      <w:r>
        <w:t>17:55</w:t>
      </w:r>
      <w:r>
        <w:tab/>
        <w:t>Several thousand people have already done the Cloudera training for Hadoop, but skills still scarce</w:t>
      </w:r>
    </w:p>
    <w:p w14:paraId="1F4D2CB3" w14:textId="77777777" w:rsidR="00F92100" w:rsidRDefault="00F92100" w:rsidP="00F92100">
      <w:pPr>
        <w:pStyle w:val="BodyText"/>
      </w:pPr>
    </w:p>
    <w:p w14:paraId="6EB88007" w14:textId="77777777" w:rsidR="00F92100" w:rsidRPr="009F78BD" w:rsidRDefault="00082D6F" w:rsidP="00F92100">
      <w:pPr>
        <w:pStyle w:val="BodyText"/>
      </w:pPr>
      <w:hyperlink r:id="rId814" w:history="1">
        <w:r w:rsidR="00F92100" w:rsidRPr="009F78BD">
          <w:rPr>
            <w:rStyle w:val="Hyperlink"/>
          </w:rPr>
          <w:t>Introduction to HBase</w:t>
        </w:r>
      </w:hyperlink>
      <w:r w:rsidR="00F92100">
        <w:t xml:space="preserve"> – EXCELLENT!!</w:t>
      </w:r>
    </w:p>
    <w:p w14:paraId="371484CE" w14:textId="77777777" w:rsidR="00F92100" w:rsidRDefault="00F92100" w:rsidP="00F92100">
      <w:pPr>
        <w:pStyle w:val="BodyText"/>
      </w:pPr>
      <w:r>
        <w:t>3:49</w:t>
      </w:r>
      <w:r>
        <w:tab/>
        <w:t>Scaling the cache capacity – if you have 100Gb of data, you can have 100Gb of RAM, but it will be cold for a few days</w:t>
      </w:r>
    </w:p>
    <w:p w14:paraId="29379AD8" w14:textId="77777777" w:rsidR="00F92100" w:rsidRDefault="00F92100" w:rsidP="00F92100">
      <w:pPr>
        <w:pStyle w:val="BodyText"/>
      </w:pPr>
      <w:r>
        <w:t>4:27</w:t>
      </w:r>
      <w:r>
        <w:tab/>
        <w:t>Scaling RAM - 24Gb on 1 machine and 100 machines – 2.4TB RAM – impossible on a single machine</w:t>
      </w:r>
    </w:p>
    <w:p w14:paraId="553C194C" w14:textId="77777777" w:rsidR="00F92100" w:rsidRDefault="00F92100" w:rsidP="00F92100">
      <w:pPr>
        <w:pStyle w:val="BodyText"/>
      </w:pPr>
      <w:r>
        <w:t>4:42</w:t>
      </w:r>
      <w:r>
        <w:tab/>
        <w:t>‘In a lot of scaling applications, the number of disk seeks is the limiting factor for how fast you can do random reads..’</w:t>
      </w:r>
    </w:p>
    <w:p w14:paraId="7DA367B9" w14:textId="77777777" w:rsidR="00F92100" w:rsidRDefault="00F92100" w:rsidP="00F92100">
      <w:pPr>
        <w:pStyle w:val="BodyText"/>
      </w:pPr>
      <w:r>
        <w:t>4:59</w:t>
      </w:r>
      <w:r>
        <w:tab/>
        <w:t>‘Cost-transparent - when you do an access, you know exactly what the disk heads are going to do for that access and so you can plan..’</w:t>
      </w:r>
    </w:p>
    <w:p w14:paraId="00CF32BA" w14:textId="77777777" w:rsidR="00F92100" w:rsidRDefault="00F92100" w:rsidP="00F92100">
      <w:pPr>
        <w:pStyle w:val="BodyText"/>
      </w:pPr>
      <w:r>
        <w:t>5:17</w:t>
      </w:r>
      <w:r>
        <w:tab/>
        <w:t>‘Latency windows for SLAs..’</w:t>
      </w:r>
    </w:p>
    <w:p w14:paraId="27D9A944" w14:textId="77777777" w:rsidR="00F92100" w:rsidRDefault="00F92100" w:rsidP="00F92100">
      <w:pPr>
        <w:pStyle w:val="BodyText"/>
      </w:pPr>
      <w:r>
        <w:t>6:24</w:t>
      </w:r>
      <w:r>
        <w:tab/>
        <w:t>‘All of col a, then all of col b etc.’ If you want to access just 1 row then you don’t have to read the data for the others</w:t>
      </w:r>
    </w:p>
    <w:p w14:paraId="643F692C" w14:textId="77777777" w:rsidR="00F92100" w:rsidRDefault="00F92100" w:rsidP="00F92100">
      <w:pPr>
        <w:pStyle w:val="BodyText"/>
      </w:pPr>
      <w:r>
        <w:t>7:26</w:t>
      </w:r>
      <w:r>
        <w:tab/>
        <w:t>HBase API gives you get/put/scan.</w:t>
      </w:r>
    </w:p>
    <w:p w14:paraId="6FB2AFA9" w14:textId="77777777" w:rsidR="00F92100" w:rsidRDefault="00F92100" w:rsidP="00F92100">
      <w:pPr>
        <w:pStyle w:val="BodyText"/>
      </w:pPr>
      <w:r>
        <w:t>8:26</w:t>
      </w:r>
      <w:r>
        <w:tab/>
        <w:t>The data is stored in primary key order on disk!!!!!</w:t>
      </w:r>
    </w:p>
    <w:p w14:paraId="3509D37E" w14:textId="77777777" w:rsidR="00F92100" w:rsidRDefault="00F92100" w:rsidP="00F92100">
      <w:pPr>
        <w:pStyle w:val="BodyText"/>
      </w:pPr>
    </w:p>
    <w:p w14:paraId="55034E3B" w14:textId="77777777" w:rsidR="00F92100" w:rsidRDefault="00082D6F" w:rsidP="00F92100">
      <w:pPr>
        <w:pStyle w:val="BodyText"/>
      </w:pPr>
      <w:hyperlink r:id="rId815" w:history="1">
        <w:r w:rsidR="00F92100" w:rsidRPr="00677931">
          <w:rPr>
            <w:rStyle w:val="Hyperlink"/>
          </w:rPr>
          <w:t>Apache HBase: An Introduction, Todd Lipcon, Cloudera</w:t>
        </w:r>
      </w:hyperlink>
    </w:p>
    <w:p w14:paraId="7ADD15E1" w14:textId="77777777" w:rsidR="00F92100" w:rsidRDefault="00F92100" w:rsidP="00F92100">
      <w:pPr>
        <w:pStyle w:val="BodyText"/>
      </w:pPr>
      <w:r>
        <w:t>More detailed presentation of HBase by the same person</w:t>
      </w:r>
    </w:p>
    <w:p w14:paraId="0E9D60E3" w14:textId="77777777" w:rsidR="00F92100" w:rsidRDefault="00F92100" w:rsidP="00F92100">
      <w:pPr>
        <w:pStyle w:val="BodyText"/>
      </w:pPr>
      <w:r>
        <w:t>4:05</w:t>
      </w:r>
      <w:r>
        <w:tab/>
        <w:t xml:space="preserve">Sorted Map Datastore </w:t>
      </w:r>
      <w:r>
        <w:rPr>
          <w:i/>
        </w:rPr>
        <w:t>not database</w:t>
      </w:r>
    </w:p>
    <w:p w14:paraId="469A9997" w14:textId="77777777" w:rsidR="00F92100" w:rsidRDefault="00F92100" w:rsidP="00F92100">
      <w:pPr>
        <w:pStyle w:val="BodyText"/>
      </w:pPr>
      <w:r>
        <w:t>6:01</w:t>
      </w:r>
      <w:r>
        <w:tab/>
        <w:t>Logical view as records using a Row key and data – and the data is split into different column families. Data is byte []</w:t>
      </w:r>
    </w:p>
    <w:p w14:paraId="34030761" w14:textId="77777777" w:rsidR="00F92100" w:rsidRDefault="00F92100" w:rsidP="00F92100">
      <w:pPr>
        <w:pStyle w:val="BodyText"/>
      </w:pPr>
      <w:r>
        <w:t>9:06</w:t>
      </w:r>
      <w:r>
        <w:tab/>
        <w:t>Advantages of data model – multiple versions, sparse columns</w:t>
      </w:r>
    </w:p>
    <w:p w14:paraId="733EDFB0" w14:textId="77777777" w:rsidR="00F92100" w:rsidRDefault="00F92100" w:rsidP="00F92100">
      <w:pPr>
        <w:pStyle w:val="BodyText"/>
      </w:pPr>
      <w:r>
        <w:t>10:05</w:t>
      </w:r>
      <w:r>
        <w:tab/>
        <w:t>Physical view as cells – stored as row key, column key, timestamp, value according to column families</w:t>
      </w:r>
    </w:p>
    <w:p w14:paraId="4E185FC4" w14:textId="77777777" w:rsidR="00F92100" w:rsidRDefault="00F92100" w:rsidP="00F92100">
      <w:pPr>
        <w:pStyle w:val="BodyText"/>
      </w:pPr>
      <w:r>
        <w:t xml:space="preserve">10:52 </w:t>
      </w:r>
      <w:r>
        <w:tab/>
        <w:t>Actually sorted on disk in a logical way – row key, column key then descending timestamp</w:t>
      </w:r>
    </w:p>
    <w:p w14:paraId="181ED3B9" w14:textId="77777777" w:rsidR="00F92100" w:rsidRDefault="00F92100" w:rsidP="00F92100">
      <w:pPr>
        <w:pStyle w:val="BodyText"/>
      </w:pPr>
      <w:r>
        <w:t>11:35</w:t>
      </w:r>
      <w:r>
        <w:tab/>
        <w:t>Different column families (CF) are stored in different parts of the disk so you can apply different compressions</w:t>
      </w:r>
    </w:p>
    <w:p w14:paraId="71AD1ACC" w14:textId="77777777" w:rsidR="00F92100" w:rsidRDefault="00F92100" w:rsidP="00F92100">
      <w:pPr>
        <w:pStyle w:val="BodyText"/>
      </w:pPr>
      <w:r>
        <w:t>12:45</w:t>
      </w:r>
      <w:r>
        <w:tab/>
        <w:t>Version retension policy (how many to keep etc) for CF</w:t>
      </w:r>
    </w:p>
    <w:p w14:paraId="18EA05F6" w14:textId="77777777" w:rsidR="00F92100" w:rsidRDefault="00F92100" w:rsidP="00F92100">
      <w:pPr>
        <w:pStyle w:val="BodyText"/>
      </w:pPr>
      <w:r>
        <w:t>13:05</w:t>
      </w:r>
      <w:r>
        <w:tab/>
        <w:t>Cache priority for CF</w:t>
      </w:r>
    </w:p>
    <w:p w14:paraId="64F37FF6" w14:textId="77777777" w:rsidR="00F92100" w:rsidRDefault="00F92100" w:rsidP="00F92100">
      <w:pPr>
        <w:pStyle w:val="BodyText"/>
      </w:pPr>
      <w:r>
        <w:t>14:30</w:t>
      </w:r>
      <w:r>
        <w:tab/>
        <w:t>Accessing HBase – Java API, REST/HTTP, Apache Thrift, Pig/Hive for Analytics</w:t>
      </w:r>
    </w:p>
    <w:p w14:paraId="6C80F926" w14:textId="77777777" w:rsidR="00F92100" w:rsidRDefault="00F92100" w:rsidP="00F92100">
      <w:pPr>
        <w:pStyle w:val="BodyText"/>
      </w:pPr>
      <w:r>
        <w:t>16:03</w:t>
      </w:r>
      <w:r>
        <w:tab/>
        <w:t>HBase API syntax</w:t>
      </w:r>
    </w:p>
    <w:p w14:paraId="2AE31F84" w14:textId="77777777" w:rsidR="00F92100" w:rsidRDefault="00F92100" w:rsidP="00F92100">
      <w:pPr>
        <w:pStyle w:val="BodyText"/>
      </w:pPr>
      <w:r>
        <w:t>17:30</w:t>
      </w:r>
      <w:r>
        <w:tab/>
        <w:t>Scan is v useful in HBase cos the data is organised in order of primary key, unlike RDBMS -&gt; only 1 seek and then scan</w:t>
      </w:r>
    </w:p>
    <w:p w14:paraId="663CD667" w14:textId="77777777" w:rsidR="00F92100" w:rsidRDefault="00F92100" w:rsidP="00F92100">
      <w:pPr>
        <w:pStyle w:val="BodyText"/>
      </w:pPr>
      <w:r>
        <w:t>18:02</w:t>
      </w:r>
      <w:r>
        <w:tab/>
        <w:t>There is also a filter argument for the scan method!!!</w:t>
      </w:r>
    </w:p>
    <w:p w14:paraId="46FA2A40" w14:textId="77777777" w:rsidR="00F92100" w:rsidRDefault="00F92100" w:rsidP="00F92100">
      <w:pPr>
        <w:pStyle w:val="BodyText"/>
      </w:pPr>
      <w:r>
        <w:t>19:33</w:t>
      </w:r>
      <w:r>
        <w:tab/>
        <w:t>High level architecture</w:t>
      </w:r>
    </w:p>
    <w:p w14:paraId="0633A442" w14:textId="77777777" w:rsidR="00F92100" w:rsidRDefault="00F92100" w:rsidP="00F92100">
      <w:pPr>
        <w:pStyle w:val="BodyText"/>
      </w:pPr>
      <w:r>
        <w:t>21:20</w:t>
      </w:r>
      <w:r>
        <w:tab/>
        <w:t>Partitioning a big table into regions – these run on the region servers, e.g. a-&gt;c, d-&gt;f, etc BRILLIANT!</w:t>
      </w:r>
    </w:p>
    <w:p w14:paraId="063124A3" w14:textId="77777777" w:rsidR="00F92100" w:rsidRDefault="00F92100" w:rsidP="00F92100">
      <w:pPr>
        <w:pStyle w:val="BodyText"/>
      </w:pPr>
      <w:r>
        <w:t>27:32</w:t>
      </w:r>
      <w:r>
        <w:tab/>
        <w:t>Hive on top of HBase is 4-5x slower than Hive on top of HDFS</w:t>
      </w:r>
    </w:p>
    <w:p w14:paraId="26573E95" w14:textId="77777777" w:rsidR="00F92100" w:rsidRDefault="00F92100" w:rsidP="00F92100">
      <w:pPr>
        <w:pStyle w:val="BodyText"/>
      </w:pPr>
      <w:r>
        <w:t>28:30</w:t>
      </w:r>
      <w:r>
        <w:tab/>
        <w:t>Q – whats the max number of regions on each region server b4 performance degrades? A About 1000</w:t>
      </w:r>
    </w:p>
    <w:p w14:paraId="7C08AAE6" w14:textId="77777777" w:rsidR="00F92100" w:rsidRDefault="00F92100" w:rsidP="00F92100">
      <w:pPr>
        <w:pStyle w:val="BodyText"/>
      </w:pPr>
      <w:r>
        <w:t>27:26</w:t>
      </w:r>
      <w:r>
        <w:tab/>
        <w:t>HDFS with Hive on top is 4-5x quicker than HBase with Hive on top, but this will get better</w:t>
      </w:r>
    </w:p>
    <w:p w14:paraId="73913269" w14:textId="77777777" w:rsidR="00F92100" w:rsidRDefault="00F92100" w:rsidP="00F92100">
      <w:pPr>
        <w:pStyle w:val="BodyText"/>
      </w:pPr>
      <w:r>
        <w:t>30:43</w:t>
      </w:r>
      <w:r>
        <w:tab/>
        <w:t>Million queries per second</w:t>
      </w:r>
    </w:p>
    <w:p w14:paraId="2447E5E6" w14:textId="77777777" w:rsidR="00F92100" w:rsidRDefault="00F92100" w:rsidP="00F92100">
      <w:pPr>
        <w:pStyle w:val="BodyText"/>
      </w:pPr>
      <w:r>
        <w:t>31:55</w:t>
      </w:r>
      <w:r>
        <w:tab/>
        <w:t>Comparison with other NoSQL databases – uses range partition and not hash tables so can get range of rows</w:t>
      </w:r>
    </w:p>
    <w:p w14:paraId="754B76DA" w14:textId="77777777" w:rsidR="00F92100" w:rsidRDefault="00F92100" w:rsidP="00F92100">
      <w:pPr>
        <w:pStyle w:val="BodyText"/>
      </w:pPr>
      <w:r>
        <w:t>33:00</w:t>
      </w:r>
      <w:r>
        <w:tab/>
        <w:t>Hadoop statistics – reads 0-3ms (cache) or 10-30ms (disk) – 10-40k reads/sec per node</w:t>
      </w:r>
    </w:p>
    <w:p w14:paraId="6B1B8247" w14:textId="77777777" w:rsidR="00F92100" w:rsidRDefault="00F92100" w:rsidP="00F92100">
      <w:pPr>
        <w:pStyle w:val="BodyText"/>
      </w:pPr>
      <w:r>
        <w:t>36:21</w:t>
      </w:r>
      <w:r>
        <w:tab/>
        <w:t>Facebook analytics - 200k events/sec use a cluster of HBase (ONLY 20 NODES!)</w:t>
      </w:r>
    </w:p>
    <w:p w14:paraId="1961CC04" w14:textId="77777777" w:rsidR="00F92100" w:rsidRPr="00F52E2C" w:rsidRDefault="00F92100" w:rsidP="00F92100">
      <w:pPr>
        <w:pStyle w:val="BodyText"/>
      </w:pPr>
      <w:r>
        <w:t>42:00</w:t>
      </w:r>
      <w:r>
        <w:tab/>
        <w:t>Size of cache – by default cache is 20% of java heap, but configurable</w:t>
      </w:r>
    </w:p>
    <w:p w14:paraId="57DC706C" w14:textId="77777777" w:rsidR="00F92100" w:rsidRDefault="00F92100" w:rsidP="00F92100">
      <w:pPr>
        <w:pStyle w:val="BodyText"/>
      </w:pPr>
    </w:p>
    <w:p w14:paraId="3ED1B733" w14:textId="77777777" w:rsidR="00F92100" w:rsidRDefault="00082D6F" w:rsidP="00F92100">
      <w:pPr>
        <w:pStyle w:val="BodyText"/>
      </w:pPr>
      <w:hyperlink r:id="rId816" w:history="1">
        <w:r w:rsidR="00F92100">
          <w:rPr>
            <w:rStyle w:val="Hyperlink"/>
          </w:rPr>
          <w:t>Practical HBase: Getting the most from your HBase install - Jonathan Gray and Ryan Rawson</w:t>
        </w:r>
      </w:hyperlink>
    </w:p>
    <w:p w14:paraId="0E6E02D0" w14:textId="77777777" w:rsidR="00F92100" w:rsidRDefault="00F92100" w:rsidP="00F92100">
      <w:pPr>
        <w:pStyle w:val="BodyText"/>
      </w:pPr>
      <w:r>
        <w:t>9:23</w:t>
      </w:r>
      <w:r>
        <w:tab/>
        <w:t>9 billion rows and 1300Gb in HBase on 20 nodes MR in 20 mins, reads in 20ms for 100s rows, 66s for 9 million records</w:t>
      </w:r>
    </w:p>
    <w:p w14:paraId="2D6E8C87" w14:textId="77777777" w:rsidR="00F92100" w:rsidRDefault="00F92100" w:rsidP="00F92100">
      <w:pPr>
        <w:pStyle w:val="BodyText"/>
      </w:pPr>
      <w:r>
        <w:t>13:39</w:t>
      </w:r>
      <w:r>
        <w:tab/>
        <w:t>Failures of RDBMS</w:t>
      </w:r>
    </w:p>
    <w:p w14:paraId="0511DBE8" w14:textId="77777777" w:rsidR="00F92100" w:rsidRDefault="00F92100" w:rsidP="00F92100">
      <w:pPr>
        <w:pStyle w:val="BodyText"/>
      </w:pPr>
      <w:r>
        <w:t>22:20</w:t>
      </w:r>
      <w:r>
        <w:tab/>
        <w:t>Multiple instances of HBAse on the same cluster</w:t>
      </w:r>
    </w:p>
    <w:p w14:paraId="192E03FD" w14:textId="77777777" w:rsidR="00F92100" w:rsidRDefault="00F92100" w:rsidP="00F92100">
      <w:pPr>
        <w:pStyle w:val="BodyText"/>
      </w:pPr>
    </w:p>
    <w:p w14:paraId="155BB6F0" w14:textId="77777777" w:rsidR="00F92100" w:rsidRDefault="00082D6F" w:rsidP="00F92100">
      <w:pPr>
        <w:pStyle w:val="BodyText"/>
      </w:pPr>
      <w:hyperlink r:id="rId817" w:history="1">
        <w:r w:rsidR="00F92100" w:rsidRPr="00403236">
          <w:rPr>
            <w:rStyle w:val="Hyperlink"/>
          </w:rPr>
          <w:t>Live from Strata + Hadoop World 2012: Lars George, Cloudera</w:t>
        </w:r>
      </w:hyperlink>
    </w:p>
    <w:p w14:paraId="7A85C73D" w14:textId="77777777" w:rsidR="00F92100" w:rsidRDefault="00F92100" w:rsidP="00F92100">
      <w:pPr>
        <w:pStyle w:val="BodyText"/>
      </w:pPr>
      <w:r>
        <w:t>2:30</w:t>
      </w:r>
      <w:r>
        <w:tab/>
        <w:t>Lars George explains how Impala and HBase fit together</w:t>
      </w:r>
    </w:p>
    <w:p w14:paraId="793955E2" w14:textId="77777777" w:rsidR="00F92100" w:rsidRDefault="00F92100" w:rsidP="00F92100">
      <w:pPr>
        <w:pStyle w:val="BodyText"/>
      </w:pPr>
    </w:p>
    <w:p w14:paraId="27A0C081" w14:textId="77777777" w:rsidR="00F92100" w:rsidRDefault="00082D6F" w:rsidP="00F92100">
      <w:pPr>
        <w:pStyle w:val="BodyText"/>
      </w:pPr>
      <w:hyperlink r:id="rId818" w:history="1">
        <w:r w:rsidR="00F92100" w:rsidRPr="00C60294">
          <w:rPr>
            <w:rStyle w:val="Hyperlink"/>
          </w:rPr>
          <w:t>Lars George - From Batch to Realtime with Hadoop</w:t>
        </w:r>
      </w:hyperlink>
    </w:p>
    <w:p w14:paraId="5D05E303" w14:textId="77777777" w:rsidR="00F92100" w:rsidRDefault="00F92100" w:rsidP="00F92100">
      <w:pPr>
        <w:pStyle w:val="BodyText"/>
      </w:pPr>
      <w:r>
        <w:t>Also mentions Twitter Storm</w:t>
      </w:r>
    </w:p>
    <w:p w14:paraId="45E2D53D" w14:textId="77777777" w:rsidR="00F92100" w:rsidRDefault="00F92100" w:rsidP="00F92100">
      <w:pPr>
        <w:pStyle w:val="BodyText"/>
      </w:pPr>
    </w:p>
    <w:p w14:paraId="2A1B5543" w14:textId="77777777" w:rsidR="00F92100" w:rsidRDefault="00082D6F" w:rsidP="00F92100">
      <w:pPr>
        <w:pStyle w:val="BodyText"/>
      </w:pPr>
      <w:hyperlink r:id="rId819" w:history="1">
        <w:r w:rsidR="00F92100" w:rsidRPr="00641C20">
          <w:rPr>
            <w:rStyle w:val="Hyperlink"/>
          </w:rPr>
          <w:t>Lars George - Advanced HBase Schema Design</w:t>
        </w:r>
      </w:hyperlink>
    </w:p>
    <w:p w14:paraId="75A2A57B" w14:textId="77777777" w:rsidR="00F92100" w:rsidRDefault="00F92100" w:rsidP="00F92100">
      <w:pPr>
        <w:pStyle w:val="BodyText"/>
      </w:pPr>
      <w:r>
        <w:t>7:34</w:t>
      </w:r>
      <w:r>
        <w:tab/>
        <w:t>Schematic of layout of HBase tables and regions</w:t>
      </w:r>
    </w:p>
    <w:p w14:paraId="7BB35E16" w14:textId="77777777" w:rsidR="00F92100" w:rsidRDefault="00F92100" w:rsidP="00F92100">
      <w:pPr>
        <w:pStyle w:val="BodyText"/>
      </w:pPr>
      <w:r>
        <w:t>14:04</w:t>
      </w:r>
      <w:r>
        <w:tab/>
        <w:t>Key cardinality and performance – if its in the key it is fast, if its in the value it is slower</w:t>
      </w:r>
    </w:p>
    <w:p w14:paraId="2B2D5C51" w14:textId="77777777" w:rsidR="00F92100" w:rsidRDefault="00F92100" w:rsidP="00F92100">
      <w:pPr>
        <w:pStyle w:val="BodyText"/>
      </w:pPr>
      <w:r>
        <w:t>15:47</w:t>
      </w:r>
      <w:r>
        <w:tab/>
        <w:t>Key/table design</w:t>
      </w:r>
    </w:p>
    <w:p w14:paraId="063B5FAE" w14:textId="77777777" w:rsidR="00F92100" w:rsidRDefault="00F92100" w:rsidP="00F92100">
      <w:pPr>
        <w:pStyle w:val="BodyText"/>
      </w:pPr>
      <w:r>
        <w:t>16:22</w:t>
      </w:r>
      <w:r>
        <w:tab/>
        <w:t>Intelligent keys</w:t>
      </w:r>
    </w:p>
    <w:p w14:paraId="2ED237EE" w14:textId="77777777" w:rsidR="00F92100" w:rsidRDefault="00F92100" w:rsidP="00F92100">
      <w:pPr>
        <w:pStyle w:val="BodyText"/>
      </w:pPr>
      <w:r>
        <w:t>19:31</w:t>
      </w:r>
      <w:r>
        <w:tab/>
        <w:t>Good class diagram of the datastore schema with nested entities!! Do this for the especies stuff</w:t>
      </w:r>
    </w:p>
    <w:p w14:paraId="51B87542" w14:textId="77777777" w:rsidR="00F92100" w:rsidRDefault="00F92100" w:rsidP="00F92100">
      <w:pPr>
        <w:pStyle w:val="BodyText"/>
      </w:pPr>
    </w:p>
    <w:p w14:paraId="2C774FFA" w14:textId="77777777" w:rsidR="00F92100" w:rsidRDefault="00082D6F" w:rsidP="00F92100">
      <w:pPr>
        <w:pStyle w:val="BodyText"/>
      </w:pPr>
      <w:hyperlink r:id="rId820"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F92100">
      <w:pPr>
        <w:pStyle w:val="BodyText"/>
      </w:pPr>
      <w:r>
        <w:t>6:48</w:t>
      </w:r>
      <w:r>
        <w:tab/>
        <w:t>HBase uses HDFS</w:t>
      </w:r>
    </w:p>
    <w:p w14:paraId="60C0E4EF" w14:textId="77777777" w:rsidR="00F92100" w:rsidRDefault="00F92100" w:rsidP="00F92100">
      <w:pPr>
        <w:pStyle w:val="BodyText"/>
      </w:pPr>
      <w:r>
        <w:t>8:38</w:t>
      </w:r>
      <w:r>
        <w:tab/>
        <w:t>Gateways for REST, Thrift and Avro</w:t>
      </w:r>
    </w:p>
    <w:p w14:paraId="631B7C44" w14:textId="77777777" w:rsidR="00F92100" w:rsidRDefault="00F92100" w:rsidP="00F92100">
      <w:pPr>
        <w:pStyle w:val="BodyText"/>
      </w:pPr>
      <w:r>
        <w:t>21:00</w:t>
      </w:r>
      <w:r>
        <w:tab/>
        <w:t>Very detailed description of HBase storage system and Bloom Filters</w:t>
      </w:r>
    </w:p>
    <w:p w14:paraId="307B1592" w14:textId="77777777" w:rsidR="00F92100" w:rsidRDefault="00F92100" w:rsidP="00F92100">
      <w:pPr>
        <w:pStyle w:val="BodyText"/>
      </w:pPr>
      <w:r>
        <w:t>32:00</w:t>
      </w:r>
      <w:r>
        <w:tab/>
        <w:t>Key cardinality – much more detailed than the Advanced HBase Schema Design one</w:t>
      </w:r>
    </w:p>
    <w:p w14:paraId="7CF745D9" w14:textId="77777777" w:rsidR="00F92100" w:rsidRDefault="00F92100" w:rsidP="00F92100">
      <w:pPr>
        <w:pStyle w:val="BodyText"/>
      </w:pPr>
      <w:r>
        <w:t>39:31</w:t>
      </w:r>
      <w:r>
        <w:tab/>
        <w:t xml:space="preserve">Tall is good with table scans, wide is good with table gets </w:t>
      </w:r>
    </w:p>
    <w:p w14:paraId="353F7E6F" w14:textId="77777777" w:rsidR="00F92100" w:rsidRDefault="00F92100" w:rsidP="00F92100">
      <w:pPr>
        <w:pStyle w:val="BodyText"/>
      </w:pPr>
    </w:p>
    <w:p w14:paraId="5FE231AD" w14:textId="77777777" w:rsidR="00F92100" w:rsidRDefault="00082D6F" w:rsidP="00F92100">
      <w:pPr>
        <w:pStyle w:val="BodyText"/>
      </w:pPr>
      <w:hyperlink r:id="rId821"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F92100">
      <w:pPr>
        <w:pStyle w:val="BodyText"/>
      </w:pPr>
      <w:r>
        <w:t>3:46</w:t>
      </w:r>
      <w:r>
        <w:tab/>
        <w:t>Moves code to the regions using coprocessors</w:t>
      </w:r>
    </w:p>
    <w:p w14:paraId="142681E8" w14:textId="77777777" w:rsidR="00F92100" w:rsidRDefault="00F92100" w:rsidP="00F92100">
      <w:pPr>
        <w:pStyle w:val="BodyText"/>
      </w:pPr>
      <w:r>
        <w:t>6:55</w:t>
      </w:r>
      <w:r>
        <w:tab/>
        <w:t>Think of it like MR over HBase – but the keys are already sorted so there is no map part of the MR</w:t>
      </w:r>
    </w:p>
    <w:p w14:paraId="245269D0" w14:textId="77777777" w:rsidR="00F92100" w:rsidRDefault="00F92100" w:rsidP="00F92100">
      <w:pPr>
        <w:pStyle w:val="BodyText"/>
      </w:pPr>
      <w:r>
        <w:t>11:13</w:t>
      </w:r>
      <w:r>
        <w:tab/>
        <w:t>Implemented in Java</w:t>
      </w:r>
    </w:p>
    <w:p w14:paraId="08B223D0" w14:textId="77777777" w:rsidR="00F92100" w:rsidRDefault="00F92100" w:rsidP="00F92100">
      <w:pPr>
        <w:pStyle w:val="BodyText"/>
      </w:pPr>
    </w:p>
    <w:p w14:paraId="35148E79" w14:textId="77777777" w:rsidR="00F92100" w:rsidRPr="00201A9D" w:rsidRDefault="00082D6F" w:rsidP="00F92100">
      <w:pPr>
        <w:pStyle w:val="BodyText"/>
        <w:rPr>
          <w:color w:val="0563C1" w:themeColor="hyperlink"/>
          <w:u w:val="single"/>
        </w:rPr>
      </w:pPr>
      <w:hyperlink r:id="rId822" w:history="1">
        <w:r w:rsidR="00F92100" w:rsidRPr="00663810">
          <w:rPr>
            <w:rStyle w:val="Hyperlink"/>
          </w:rPr>
          <w:t>Beginners Guide</w:t>
        </w:r>
      </w:hyperlink>
      <w:r w:rsidR="00F92100">
        <w:t xml:space="preserve"> (Jacob Homan, LinkedIn)</w:t>
      </w:r>
    </w:p>
    <w:p w14:paraId="70AA7C5D" w14:textId="77777777" w:rsidR="00F92100" w:rsidRDefault="00F92100" w:rsidP="00F92100">
      <w:pPr>
        <w:pStyle w:val="BodyText"/>
      </w:pPr>
    </w:p>
    <w:p w14:paraId="5771F5C4" w14:textId="77777777" w:rsidR="00F92100" w:rsidRDefault="00082D6F" w:rsidP="00F92100">
      <w:pPr>
        <w:pStyle w:val="BodyText"/>
      </w:pPr>
      <w:hyperlink r:id="rId823" w:history="1">
        <w:r w:rsidR="00F92100" w:rsidRPr="000D4D69">
          <w:rPr>
            <w:rStyle w:val="Hyperlink"/>
          </w:rPr>
          <w:t>Cloudera introduction to HDFS</w:t>
        </w:r>
      </w:hyperlink>
    </w:p>
    <w:p w14:paraId="49EE5551" w14:textId="77777777" w:rsidR="00F92100" w:rsidRDefault="00F92100" w:rsidP="00F92100">
      <w:pPr>
        <w:pStyle w:val="BodyText"/>
      </w:pPr>
    </w:p>
    <w:p w14:paraId="574BDA98" w14:textId="77777777" w:rsidR="00F92100" w:rsidRDefault="00082D6F" w:rsidP="00F92100">
      <w:pPr>
        <w:pStyle w:val="BodyText"/>
      </w:pPr>
      <w:hyperlink r:id="rId824" w:history="1">
        <w:r w:rsidR="00F92100" w:rsidRPr="00EB361C">
          <w:rPr>
            <w:rStyle w:val="Hyperlink"/>
          </w:rPr>
          <w:t>eBay guy</w:t>
        </w:r>
      </w:hyperlink>
    </w:p>
    <w:p w14:paraId="140DCEB7" w14:textId="77777777" w:rsidR="00F92100" w:rsidRDefault="00F92100" w:rsidP="00F92100">
      <w:pPr>
        <w:pStyle w:val="BodyText"/>
      </w:pPr>
      <w:r>
        <w:t>17:01</w:t>
      </w:r>
      <w:r>
        <w:tab/>
        <w:t>Building collections of 1 billion records</w:t>
      </w:r>
    </w:p>
    <w:p w14:paraId="70BFFF9F" w14:textId="77777777" w:rsidR="00A22977" w:rsidRDefault="00082D6F" w:rsidP="003D4FE8">
      <w:pPr>
        <w:pStyle w:val="BodyText2"/>
      </w:pPr>
      <w:hyperlink r:id="rId825" w:history="1">
        <w:r w:rsidR="00A22977" w:rsidRPr="00E97D2A">
          <w:rPr>
            <w:rStyle w:val="Hyperlink"/>
          </w:rPr>
          <w:t>Cloudera Manager Demo: CDH Deployment</w:t>
        </w:r>
      </w:hyperlink>
    </w:p>
    <w:p w14:paraId="10BE58FF" w14:textId="77777777" w:rsidR="00A22977" w:rsidRDefault="00A22977" w:rsidP="00A22977">
      <w:pPr>
        <w:pStyle w:val="BodyText"/>
      </w:pPr>
      <w:r>
        <w:t>Runs through an install of CDH4 on a cluster.</w:t>
      </w:r>
    </w:p>
    <w:p w14:paraId="7168E734" w14:textId="77777777" w:rsidR="00A22977" w:rsidRDefault="00A22977" w:rsidP="00A22977">
      <w:pPr>
        <w:pStyle w:val="BodyText"/>
      </w:pPr>
      <w:r>
        <w:t>2:02</w:t>
      </w:r>
      <w:r>
        <w:tab/>
        <w:t>Select components to install – includes HDFS, MapReduce, ZooKeeper, HBase, Oozie and Hue</w:t>
      </w:r>
    </w:p>
    <w:p w14:paraId="607ABB69" w14:textId="77777777" w:rsidR="00A22977" w:rsidRDefault="00082D6F" w:rsidP="003D4FE8">
      <w:pPr>
        <w:pStyle w:val="BodyText2"/>
      </w:pPr>
      <w:hyperlink r:id="rId826" w:history="1">
        <w:r w:rsidR="00A22977" w:rsidRPr="00AA1F36">
          <w:rPr>
            <w:rStyle w:val="Hyperlink"/>
          </w:rPr>
          <w:t>Video: Webinar | From Zero to Big Data Answers in Less Than One Hour</w:t>
        </w:r>
      </w:hyperlink>
    </w:p>
    <w:p w14:paraId="5F749F5B" w14:textId="77777777" w:rsidR="00A22977" w:rsidRDefault="00A22977" w:rsidP="00A22977">
      <w:pPr>
        <w:pStyle w:val="BodyText"/>
      </w:pPr>
      <w:r>
        <w:t>18:20</w:t>
      </w:r>
      <w:r>
        <w:tab/>
        <w:t xml:space="preserve">Can use the free version to deploy and start the CDH4 services – was this used on the test Hadoop cluster? </w:t>
      </w:r>
    </w:p>
    <w:p w14:paraId="18125BB3" w14:textId="77777777" w:rsidR="00A22977" w:rsidRDefault="00A22977" w:rsidP="00A22977">
      <w:pPr>
        <w:pStyle w:val="BodyText"/>
      </w:pPr>
      <w:r>
        <w:t>18:26</w:t>
      </w:r>
      <w:r>
        <w:tab/>
        <w:t>You still get Hive and Pig even though they haven’t got Servers attached</w:t>
      </w:r>
    </w:p>
    <w:p w14:paraId="13549C40" w14:textId="77777777" w:rsidR="00A22977" w:rsidRDefault="00A22977" w:rsidP="00A22977">
      <w:pPr>
        <w:pStyle w:val="BodyText"/>
      </w:pPr>
      <w:r>
        <w:t>19:21</w:t>
      </w:r>
      <w:r>
        <w:tab/>
        <w:t>Starting up the MapReduce cluster and Hue – the graphical interface</w:t>
      </w:r>
    </w:p>
    <w:p w14:paraId="2FFAFBE6" w14:textId="77777777" w:rsidR="00A22977" w:rsidRDefault="00A22977" w:rsidP="00A22977">
      <w:pPr>
        <w:pStyle w:val="BodyText"/>
      </w:pPr>
      <w:r>
        <w:t>20:20</w:t>
      </w:r>
      <w:r>
        <w:tab/>
        <w:t>Hue is designed to be a web based desktop to your Hadoop cluster – THIS IS A FILE BROWSER IN HDFS!</w:t>
      </w:r>
    </w:p>
    <w:p w14:paraId="4A9E6651" w14:textId="77777777" w:rsidR="00A22977" w:rsidRDefault="00A22977" w:rsidP="00A22977">
      <w:pPr>
        <w:pStyle w:val="BodyText"/>
      </w:pPr>
      <w:r>
        <w:t>24:00</w:t>
      </w:r>
      <w:r>
        <w:tab/>
        <w:t xml:space="preserve">Loading unstructured data in Hadoop fs </w:t>
      </w:r>
    </w:p>
    <w:p w14:paraId="39C8215F" w14:textId="77777777" w:rsidR="00A22977" w:rsidRDefault="00A22977" w:rsidP="00A22977">
      <w:pPr>
        <w:pStyle w:val="BodyText"/>
      </w:pPr>
      <w:r>
        <w:t>24:20</w:t>
      </w:r>
      <w:r>
        <w:tab/>
        <w:t>Using sqoop to ETL relational data in</w:t>
      </w:r>
    </w:p>
    <w:p w14:paraId="4DB4FB39" w14:textId="77777777" w:rsidR="00A22977" w:rsidRDefault="00A22977" w:rsidP="00A22977">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A22977">
      <w:pPr>
        <w:pStyle w:val="BodyText"/>
      </w:pPr>
      <w:r>
        <w:t>27:49</w:t>
      </w:r>
      <w:r>
        <w:tab/>
        <w:t>The _SUCCESS and _logs folders are deleted from the output folder.</w:t>
      </w:r>
    </w:p>
    <w:p w14:paraId="05DEFFC0" w14:textId="77777777" w:rsidR="00A22977" w:rsidRDefault="00A22977" w:rsidP="00A22977">
      <w:pPr>
        <w:pStyle w:val="BodyText"/>
      </w:pPr>
      <w:r>
        <w:t>29:32</w:t>
      </w:r>
      <w:r>
        <w:tab/>
        <w:t>Downloading and installing Karmasphere</w:t>
      </w:r>
    </w:p>
    <w:p w14:paraId="57060B11" w14:textId="77777777" w:rsidR="00A22977" w:rsidRDefault="00A22977" w:rsidP="00A22977">
      <w:pPr>
        <w:pStyle w:val="BodyText"/>
      </w:pPr>
    </w:p>
    <w:p w14:paraId="1DE36C5C" w14:textId="77777777" w:rsidR="00A22977" w:rsidRDefault="00082D6F" w:rsidP="00F92100">
      <w:pPr>
        <w:pStyle w:val="BodyText"/>
      </w:pPr>
      <w:hyperlink r:id="rId827"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F92100">
      <w:pPr>
        <w:pStyle w:val="BodyText"/>
      </w:pPr>
    </w:p>
    <w:p w14:paraId="57E35A4C" w14:textId="77777777" w:rsidR="00D465B4" w:rsidRDefault="00082D6F" w:rsidP="00F92100">
      <w:pPr>
        <w:pStyle w:val="BodyText"/>
      </w:pPr>
      <w:hyperlink r:id="rId828"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F92100">
      <w:pPr>
        <w:pStyle w:val="BodyText"/>
      </w:pPr>
      <w:r>
        <w:t>16:09</w:t>
      </w:r>
      <w:r>
        <w:tab/>
      </w:r>
      <w:r w:rsidR="006125B6">
        <w:t>No longer any need to rewrite software to cope with more data – just scale up</w:t>
      </w:r>
    </w:p>
    <w:p w14:paraId="10B0D521" w14:textId="77777777" w:rsidR="00F4790E" w:rsidRDefault="00F4790E" w:rsidP="00F92100">
      <w:pPr>
        <w:pStyle w:val="BodyText"/>
      </w:pPr>
    </w:p>
    <w:p w14:paraId="6AED0689" w14:textId="77777777" w:rsidR="00F4790E" w:rsidRDefault="00082D6F" w:rsidP="00F92100">
      <w:pPr>
        <w:pStyle w:val="BodyText"/>
      </w:pPr>
      <w:hyperlink r:id="rId829" w:history="1">
        <w:r w:rsidR="00F4790E" w:rsidRPr="00F4790E">
          <w:rPr>
            <w:rStyle w:val="Hyperlink"/>
          </w:rPr>
          <w:t>Cloudera Data Analyst Training</w:t>
        </w:r>
      </w:hyperlink>
    </w:p>
    <w:p w14:paraId="2220B4C6" w14:textId="77777777" w:rsidR="00AE289C" w:rsidRDefault="00AE289C" w:rsidP="00F92100">
      <w:pPr>
        <w:pStyle w:val="BodyText"/>
      </w:pPr>
      <w:r>
        <w:t>Describes Pig, Hive and Impala and the differences between them</w:t>
      </w:r>
    </w:p>
    <w:p w14:paraId="5BC3E546" w14:textId="77777777" w:rsidR="00AE289C" w:rsidRDefault="00AE289C" w:rsidP="00F92100">
      <w:pPr>
        <w:pStyle w:val="BodyText"/>
      </w:pPr>
    </w:p>
    <w:p w14:paraId="053F8400" w14:textId="77777777" w:rsidR="00AE289C" w:rsidRDefault="00082D6F" w:rsidP="00F92100">
      <w:pPr>
        <w:pStyle w:val="BodyText"/>
      </w:pPr>
      <w:hyperlink r:id="rId830" w:history="1">
        <w:r w:rsidR="00AE289C" w:rsidRPr="00AE289C">
          <w:rPr>
            <w:rStyle w:val="Hyperlink"/>
          </w:rPr>
          <w:t>Cloudera Developer Training for Apache Hadoop</w:t>
        </w:r>
      </w:hyperlink>
    </w:p>
    <w:p w14:paraId="70B7B81B" w14:textId="77777777" w:rsidR="00AE289C" w:rsidRPr="007C65F3" w:rsidRDefault="00AE289C" w:rsidP="00F92100">
      <w:pPr>
        <w:pStyle w:val="BodyText"/>
      </w:pPr>
    </w:p>
    <w:p w14:paraId="531EE848" w14:textId="77777777" w:rsidR="00352E10" w:rsidRDefault="00352E10" w:rsidP="00324C76">
      <w:pPr>
        <w:pStyle w:val="Heading5"/>
      </w:pPr>
      <w:r>
        <w:t>Distributions</w:t>
      </w:r>
    </w:p>
    <w:p w14:paraId="63C1F163" w14:textId="77777777" w:rsidR="00352E10" w:rsidRDefault="00352E10" w:rsidP="00A401BB">
      <w:pPr>
        <w:pStyle w:val="Heading6"/>
      </w:pPr>
      <w:r>
        <w:t>Cloudera CDH</w:t>
      </w:r>
    </w:p>
    <w:p w14:paraId="22565E00" w14:textId="77777777" w:rsidR="00352E10" w:rsidRDefault="00352E10" w:rsidP="003D4FE8">
      <w:pPr>
        <w:pStyle w:val="BodyText2"/>
      </w:pPr>
      <w:r>
        <w:lastRenderedPageBreak/>
        <w:t>You can get Hadoop, Hive, Pig, HBase, Zookeeper, Flume, Hue, Oozie and Sqoop from the Cloudera Distribution including Hadoop (CDH).</w:t>
      </w:r>
    </w:p>
    <w:p w14:paraId="25A44829" w14:textId="640F0977" w:rsidR="008C4544" w:rsidRDefault="007051CD" w:rsidP="008C4544">
      <w:pPr>
        <w:pStyle w:val="Heading7"/>
      </w:pPr>
      <w:r>
        <w:t>Cloudera QuickStart VM for CDH</w:t>
      </w:r>
    </w:p>
    <w:p w14:paraId="29967D86" w14:textId="083A648B" w:rsidR="008C4544" w:rsidRDefault="008C4544" w:rsidP="003D4FE8">
      <w:pPr>
        <w:pStyle w:val="BodyText2"/>
      </w:pPr>
      <w:r>
        <w:t xml:space="preserve">From </w:t>
      </w:r>
      <w:hyperlink r:id="rId831"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A401BB">
      <w:pPr>
        <w:pStyle w:val="Heading6"/>
      </w:pPr>
      <w:r>
        <w:t>Apache Bigtop</w:t>
      </w:r>
    </w:p>
    <w:p w14:paraId="2DF99E2E" w14:textId="77777777" w:rsidR="00352E10" w:rsidRPr="00281F13" w:rsidRDefault="00352E10" w:rsidP="003D4FE8">
      <w:pPr>
        <w:pStyle w:val="BodyText2"/>
      </w:pPr>
      <w:r w:rsidRPr="00281F13">
        <w:t>Apache Bigtop is an umbrella for packaging and tests of the Apache Hadoop ecosystem</w:t>
      </w:r>
    </w:p>
    <w:p w14:paraId="5C362573" w14:textId="77777777" w:rsidR="00352E10" w:rsidRDefault="00352E10" w:rsidP="00A401BB">
      <w:pPr>
        <w:pStyle w:val="Heading6"/>
      </w:pPr>
      <w:r>
        <w:t>MapR</w:t>
      </w:r>
    </w:p>
    <w:p w14:paraId="24478558" w14:textId="77777777" w:rsidR="00352E10" w:rsidRPr="00281F13" w:rsidRDefault="00352E10" w:rsidP="003D4FE8">
      <w:pPr>
        <w:pStyle w:val="BodyText2"/>
      </w:pPr>
      <w:r>
        <w:t>Commercial provider.</w:t>
      </w:r>
    </w:p>
    <w:p w14:paraId="66D34F44" w14:textId="77777777" w:rsidR="00352E10" w:rsidRDefault="00352E10" w:rsidP="00352E10">
      <w:pPr>
        <w:pStyle w:val="Heading4"/>
      </w:pPr>
      <w:r>
        <w:t>Configuration</w:t>
      </w:r>
    </w:p>
    <w:p w14:paraId="5394DCC9" w14:textId="77777777" w:rsidR="00352E10" w:rsidRDefault="00352E10" w:rsidP="00324C76">
      <w:pPr>
        <w:pStyle w:val="Heading5"/>
      </w:pPr>
      <w:r>
        <w:t>Test Cluster Configuration</w:t>
      </w:r>
    </w:p>
    <w:p w14:paraId="10E6F93E" w14:textId="77777777" w:rsidR="00352E10" w:rsidRDefault="00352E10" w:rsidP="003D4FE8">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3D4FE8">
      <w:pPr>
        <w:pStyle w:val="BodyText2"/>
        <w:rPr>
          <w:rFonts w:eastAsia="Times New Roman"/>
        </w:rPr>
      </w:pPr>
      <w:r>
        <w:rPr>
          <w:rFonts w:eastAsia="Times New Roman"/>
        </w:rPr>
        <w:t>h05-nn01: NameNode, SecondaryNameNode, JobTracker, TaskTracker, DataNode</w:t>
      </w:r>
      <w:r>
        <w:rPr>
          <w:rFonts w:eastAsia="Times New Roman"/>
        </w:rPr>
        <w:tab/>
        <w:t>- 4 processors</w:t>
      </w:r>
    </w:p>
    <w:p w14:paraId="49092BDE" w14:textId="77777777" w:rsidR="00352E10" w:rsidRDefault="00352E10" w:rsidP="00352E10">
      <w:pPr>
        <w:pStyle w:val="BodyText"/>
        <w:rPr>
          <w:rFonts w:eastAsia="Times New Roman"/>
        </w:rPr>
      </w:pPr>
      <w:r>
        <w:rPr>
          <w:rFonts w:eastAsia="Times New Roman"/>
        </w:rPr>
        <w:t>h05-dn01: TaskTracker, DataNode</w:t>
      </w:r>
    </w:p>
    <w:p w14:paraId="7FE4CB0C" w14:textId="77777777" w:rsidR="00352E10" w:rsidRDefault="00352E10" w:rsidP="00352E10">
      <w:pPr>
        <w:pStyle w:val="BodyText"/>
        <w:rPr>
          <w:rFonts w:eastAsia="Times New Roman"/>
        </w:rPr>
      </w:pPr>
      <w:r>
        <w:rPr>
          <w:rFonts w:eastAsia="Times New Roman"/>
        </w:rPr>
        <w:t>h05-dn2:   TaskTracker, DataNode</w:t>
      </w:r>
    </w:p>
    <w:p w14:paraId="074E7EAE" w14:textId="77777777" w:rsidR="00352E10" w:rsidRDefault="00352E10" w:rsidP="00352E10">
      <w:pPr>
        <w:pStyle w:val="BodyText"/>
        <w:rPr>
          <w:rFonts w:eastAsia="Times New Roman"/>
        </w:rPr>
      </w:pPr>
      <w:r>
        <w:rPr>
          <w:rFonts w:eastAsia="Times New Roman"/>
        </w:rPr>
        <w:t>h05-dn3:   TaskTracker, DataNode</w:t>
      </w:r>
    </w:p>
    <w:p w14:paraId="695E7B4D" w14:textId="77777777" w:rsidR="00352E10" w:rsidRDefault="00352E10" w:rsidP="003D4FE8">
      <w:pPr>
        <w:pStyle w:val="BodyText2"/>
      </w:pPr>
      <w:r>
        <w:t>These can be seen from the following links:</w:t>
      </w:r>
    </w:p>
    <w:p w14:paraId="68AD2B9C" w14:textId="77777777" w:rsidR="00352E10" w:rsidRDefault="00082D6F" w:rsidP="00352E10">
      <w:pPr>
        <w:pStyle w:val="BodyText"/>
        <w:rPr>
          <w:rFonts w:eastAsia="Times New Roman"/>
        </w:rPr>
      </w:pPr>
      <w:hyperlink r:id="rId832" w:history="1">
        <w:r w:rsidR="00352E10">
          <w:rPr>
            <w:rStyle w:val="Hyperlink"/>
            <w:rFonts w:eastAsia="Times New Roman"/>
          </w:rPr>
          <w:t>http://h05-nn01.jrc.it:50070/</w:t>
        </w:r>
      </w:hyperlink>
      <w:r w:rsidR="00352E10">
        <w:rPr>
          <w:rStyle w:val="apple-tab-span"/>
          <w:rFonts w:eastAsia="Times New Roman"/>
        </w:rPr>
        <w:tab/>
      </w:r>
      <w:r w:rsidR="00352E10">
        <w:rPr>
          <w:rFonts w:eastAsia="Times New Roman"/>
        </w:rPr>
        <w:t>---&gt; Cluster summary</w:t>
      </w:r>
    </w:p>
    <w:p w14:paraId="566EFC6D" w14:textId="77777777" w:rsidR="00352E10" w:rsidRDefault="00082D6F" w:rsidP="00352E10">
      <w:pPr>
        <w:pStyle w:val="BodyText"/>
        <w:rPr>
          <w:rFonts w:eastAsia="Times New Roman"/>
        </w:rPr>
      </w:pPr>
      <w:hyperlink r:id="rId833" w:history="1">
        <w:r w:rsidR="00352E10">
          <w:rPr>
            <w:rStyle w:val="Hyperlink"/>
            <w:rFonts w:eastAsia="Times New Roman"/>
          </w:rPr>
          <w:t>http://h05-nn01.jrc.it:50030/</w:t>
        </w:r>
      </w:hyperlink>
      <w:r w:rsidR="00352E10">
        <w:rPr>
          <w:rStyle w:val="apple-tab-span"/>
          <w:rFonts w:eastAsia="Times New Roman"/>
        </w:rPr>
        <w:tab/>
      </w:r>
      <w:r w:rsidR="00352E10">
        <w:rPr>
          <w:rFonts w:eastAsia="Times New Roman"/>
        </w:rPr>
        <w:t>---&gt; Map/Reduce Administration</w:t>
      </w:r>
    </w:p>
    <w:p w14:paraId="7AD6CBFE" w14:textId="77777777" w:rsidR="00352E10" w:rsidRDefault="00082D6F" w:rsidP="00352E10">
      <w:pPr>
        <w:pStyle w:val="BodyText"/>
        <w:rPr>
          <w:rFonts w:eastAsia="Times New Roman"/>
        </w:rPr>
      </w:pPr>
      <w:hyperlink r:id="rId834" w:history="1">
        <w:r w:rsidR="00352E10">
          <w:rPr>
            <w:rStyle w:val="Hyperlink"/>
            <w:rFonts w:eastAsia="Times New Roman"/>
          </w:rPr>
          <w:t>http://h05-dn01.jrc.it:50060/</w:t>
        </w:r>
      </w:hyperlink>
      <w:r w:rsidR="00352E10">
        <w:rPr>
          <w:rStyle w:val="apple-tab-span"/>
          <w:rFonts w:eastAsia="Times New Roman"/>
        </w:rPr>
        <w:tab/>
      </w:r>
      <w:r w:rsidR="00352E10">
        <w:rPr>
          <w:rFonts w:eastAsia="Times New Roman"/>
        </w:rPr>
        <w:t>---&gt; Task Tracker Status</w:t>
      </w:r>
    </w:p>
    <w:p w14:paraId="1D5CCCC8" w14:textId="77777777" w:rsidR="00352E10" w:rsidRDefault="00352E10" w:rsidP="003D4FE8">
      <w:pPr>
        <w:pStyle w:val="BodyText2"/>
      </w:pPr>
      <w:r w:rsidRPr="00AB7D4F">
        <w:t xml:space="preserve"> </w:t>
      </w:r>
      <w:r>
        <w:t>To check the version of Java on Unix, type:</w:t>
      </w:r>
    </w:p>
    <w:p w14:paraId="0C28D1BA" w14:textId="77777777" w:rsidR="00352E10" w:rsidRDefault="00352E10" w:rsidP="00397DAF">
      <w:pPr>
        <w:pStyle w:val="Unix"/>
      </w:pPr>
      <w:r>
        <w:t>$ java –version</w:t>
      </w:r>
    </w:p>
    <w:p w14:paraId="15028179" w14:textId="77777777" w:rsidR="00352E10" w:rsidRDefault="00352E10" w:rsidP="003D4FE8">
      <w:pPr>
        <w:pStyle w:val="BodyText2"/>
      </w:pPr>
      <w:r>
        <w:t>To check that the Hadoop processes are running you can use Javasc jps:</w:t>
      </w:r>
    </w:p>
    <w:p w14:paraId="1C2DBB94" w14:textId="77777777" w:rsidR="00352E10" w:rsidRDefault="00352E10" w:rsidP="00397DAF">
      <w:pPr>
        <w:pStyle w:val="Unix"/>
      </w:pPr>
      <w:r>
        <w:t>$ jps</w:t>
      </w:r>
    </w:p>
    <w:p w14:paraId="2181CE38" w14:textId="77777777" w:rsidR="00352E10" w:rsidRDefault="00352E10" w:rsidP="003D4FE8">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3D4FE8">
      <w:pPr>
        <w:pStyle w:val="BodyText2"/>
      </w:pPr>
      <w:r>
        <w:t xml:space="preserve">Where is the configuration directory? This it is here - </w:t>
      </w:r>
      <w:r w:rsidRPr="00B04A2A">
        <w:t xml:space="preserve"> /etc/hadoop/conf</w:t>
      </w:r>
    </w:p>
    <w:p w14:paraId="6E53A881" w14:textId="77777777" w:rsidR="00352E10" w:rsidRDefault="00352E10" w:rsidP="003D4FE8">
      <w:pPr>
        <w:pStyle w:val="BodyText2"/>
      </w:pPr>
      <w:r>
        <w:t>Here is an example of the hdfs configuration file:</w:t>
      </w:r>
    </w:p>
    <w:p w14:paraId="1A744757" w14:textId="77777777" w:rsidR="00352E10" w:rsidRDefault="00352E10" w:rsidP="00397DAF">
      <w:pPr>
        <w:pStyle w:val="Unix"/>
      </w:pPr>
      <w:r>
        <w:t>[dopa@h05-nn01 conf]$ cat /etc/hadoop/conf.monial_cluster/hdfs-site.xml</w:t>
      </w:r>
    </w:p>
    <w:p w14:paraId="79E18C6D" w14:textId="77777777" w:rsidR="00352E10" w:rsidRDefault="00352E10" w:rsidP="00397DAF">
      <w:pPr>
        <w:pStyle w:val="Unix"/>
      </w:pPr>
      <w:r>
        <w:t>&lt;?xml version="1.0"?&gt;</w:t>
      </w:r>
    </w:p>
    <w:p w14:paraId="5CD517CC" w14:textId="77777777" w:rsidR="00352E10" w:rsidRDefault="00352E10" w:rsidP="00397DAF">
      <w:pPr>
        <w:pStyle w:val="Unix"/>
      </w:pPr>
      <w:r>
        <w:t>&lt;!--</w:t>
      </w:r>
    </w:p>
    <w:p w14:paraId="75FEE405" w14:textId="77777777" w:rsidR="00352E10" w:rsidRDefault="00352E10" w:rsidP="00397DAF">
      <w:pPr>
        <w:pStyle w:val="Unix"/>
      </w:pPr>
      <w:r>
        <w:t xml:space="preserve">  Licensed to the Apache Software Foundation (ASF) under one or more</w:t>
      </w:r>
    </w:p>
    <w:p w14:paraId="4E7E77C5" w14:textId="77777777" w:rsidR="00352E10" w:rsidRDefault="00352E10" w:rsidP="00397DAF">
      <w:pPr>
        <w:pStyle w:val="Unix"/>
      </w:pPr>
      <w:r>
        <w:t xml:space="preserve">  contributor license agreements.  See the NOTICE file distributed with</w:t>
      </w:r>
    </w:p>
    <w:p w14:paraId="64C5A664" w14:textId="77777777" w:rsidR="00352E10" w:rsidRDefault="00352E10" w:rsidP="00397DAF">
      <w:pPr>
        <w:pStyle w:val="Unix"/>
      </w:pPr>
      <w:r>
        <w:t xml:space="preserve">  this work for additional information regarding copyright ownership.</w:t>
      </w:r>
    </w:p>
    <w:p w14:paraId="0D8D44C4" w14:textId="77777777" w:rsidR="00352E10" w:rsidRDefault="00352E10" w:rsidP="00397DAF">
      <w:pPr>
        <w:pStyle w:val="Unix"/>
      </w:pPr>
      <w:r>
        <w:t xml:space="preserve">  The ASF licenses this file to You under the Apache License, Version 2.0</w:t>
      </w:r>
    </w:p>
    <w:p w14:paraId="7F93BF08" w14:textId="77777777" w:rsidR="00352E10" w:rsidRDefault="00352E10" w:rsidP="00397DAF">
      <w:pPr>
        <w:pStyle w:val="Unix"/>
      </w:pPr>
      <w:r>
        <w:t xml:space="preserve">  (the "License"); you may not use this file except in compliance with</w:t>
      </w:r>
    </w:p>
    <w:p w14:paraId="6214A012" w14:textId="77777777" w:rsidR="00352E10" w:rsidRDefault="00352E10" w:rsidP="00397DAF">
      <w:pPr>
        <w:pStyle w:val="Unix"/>
      </w:pPr>
      <w:r>
        <w:t xml:space="preserve">  the License.  You may obtain a copy of the License at</w:t>
      </w:r>
    </w:p>
    <w:p w14:paraId="4C4DD0A5" w14:textId="77777777" w:rsidR="00352E10" w:rsidRDefault="00352E10" w:rsidP="00397DAF">
      <w:pPr>
        <w:pStyle w:val="Unix"/>
      </w:pPr>
    </w:p>
    <w:p w14:paraId="604A1851" w14:textId="77777777" w:rsidR="00352E10" w:rsidRDefault="00352E10" w:rsidP="00397DAF">
      <w:pPr>
        <w:pStyle w:val="Unix"/>
      </w:pPr>
      <w:r>
        <w:t xml:space="preserve">      http://www.apache.org/licenses/LICENSE-2.0</w:t>
      </w:r>
    </w:p>
    <w:p w14:paraId="1593B51E" w14:textId="77777777" w:rsidR="00352E10" w:rsidRDefault="00352E10" w:rsidP="00397DAF">
      <w:pPr>
        <w:pStyle w:val="Unix"/>
      </w:pPr>
    </w:p>
    <w:p w14:paraId="5E9803A2" w14:textId="77777777" w:rsidR="00352E10" w:rsidRDefault="00352E10" w:rsidP="00397DAF">
      <w:pPr>
        <w:pStyle w:val="Unix"/>
      </w:pPr>
      <w:r>
        <w:t xml:space="preserve">  Unless required by applicable law or agreed to in writing, software</w:t>
      </w:r>
    </w:p>
    <w:p w14:paraId="08D03F7D" w14:textId="77777777" w:rsidR="00352E10" w:rsidRDefault="00352E10" w:rsidP="00397DAF">
      <w:pPr>
        <w:pStyle w:val="Unix"/>
      </w:pPr>
      <w:r>
        <w:t xml:space="preserve">  distributed under the License is distributed on an "AS IS" BASIS,</w:t>
      </w:r>
    </w:p>
    <w:p w14:paraId="38204586" w14:textId="77777777" w:rsidR="00352E10" w:rsidRDefault="00352E10" w:rsidP="00397DAF">
      <w:pPr>
        <w:pStyle w:val="Unix"/>
      </w:pPr>
      <w:r>
        <w:t xml:space="preserve">  WITHOUT WARRANTIES OR CONDITIONS OF ANY KIND, either express or implied.</w:t>
      </w:r>
    </w:p>
    <w:p w14:paraId="4917F87A" w14:textId="77777777" w:rsidR="00352E10" w:rsidRDefault="00352E10" w:rsidP="00397DAF">
      <w:pPr>
        <w:pStyle w:val="Unix"/>
      </w:pPr>
      <w:r>
        <w:t xml:space="preserve">  See the License for the specific language governing permissions and</w:t>
      </w:r>
    </w:p>
    <w:p w14:paraId="37A42F25" w14:textId="77777777" w:rsidR="00352E10" w:rsidRDefault="00352E10" w:rsidP="00397DAF">
      <w:pPr>
        <w:pStyle w:val="Unix"/>
      </w:pPr>
      <w:r>
        <w:t xml:space="preserve">  limitations under the License.</w:t>
      </w:r>
    </w:p>
    <w:p w14:paraId="30B17B94" w14:textId="77777777" w:rsidR="00352E10" w:rsidRDefault="00352E10" w:rsidP="00397DAF">
      <w:pPr>
        <w:pStyle w:val="Unix"/>
      </w:pPr>
      <w:r>
        <w:t>--&gt;</w:t>
      </w:r>
    </w:p>
    <w:p w14:paraId="23DEAE24" w14:textId="77777777" w:rsidR="00352E10" w:rsidRDefault="00352E10" w:rsidP="00397DAF">
      <w:pPr>
        <w:pStyle w:val="Unix"/>
      </w:pPr>
      <w:r>
        <w:t>&lt;?xml-stylesheet type="text/xsl" href="configuration.xsl"?&gt;</w:t>
      </w:r>
    </w:p>
    <w:p w14:paraId="30CB5898" w14:textId="77777777" w:rsidR="00352E10" w:rsidRDefault="00352E10" w:rsidP="00397DAF">
      <w:pPr>
        <w:pStyle w:val="Unix"/>
      </w:pPr>
    </w:p>
    <w:p w14:paraId="04129DEF" w14:textId="77777777" w:rsidR="00352E10" w:rsidRDefault="00352E10" w:rsidP="00397DAF">
      <w:pPr>
        <w:pStyle w:val="Unix"/>
      </w:pPr>
      <w:r>
        <w:t>&lt;configuration&gt;</w:t>
      </w:r>
    </w:p>
    <w:p w14:paraId="59417DB7" w14:textId="77777777" w:rsidR="00352E10" w:rsidRDefault="00352E10" w:rsidP="00397DAF">
      <w:pPr>
        <w:pStyle w:val="Unix"/>
      </w:pPr>
      <w:r>
        <w:t xml:space="preserve">        &lt;property&gt;</w:t>
      </w:r>
    </w:p>
    <w:p w14:paraId="4080AF8B" w14:textId="77777777" w:rsidR="00352E10" w:rsidRDefault="00352E10" w:rsidP="00397DAF">
      <w:pPr>
        <w:pStyle w:val="Unix"/>
      </w:pPr>
      <w:r>
        <w:t xml:space="preserve">                &lt;name&gt;dfs.name.dir&lt;/name&gt;</w:t>
      </w:r>
    </w:p>
    <w:p w14:paraId="23DB4E13" w14:textId="77777777" w:rsidR="00352E10" w:rsidRDefault="00352E10" w:rsidP="00397DAF">
      <w:pPr>
        <w:pStyle w:val="Unix"/>
      </w:pPr>
      <w:r>
        <w:t xml:space="preserve">                &lt;value&gt;/data/1/dfs/nn,/data/2/dfs/nn&lt;/value&gt;</w:t>
      </w:r>
    </w:p>
    <w:p w14:paraId="2F4EFBEE" w14:textId="77777777" w:rsidR="00352E10" w:rsidRDefault="00352E10" w:rsidP="00397DAF">
      <w:pPr>
        <w:pStyle w:val="Unix"/>
      </w:pPr>
      <w:r>
        <w:t xml:space="preserve">        &lt;/property&gt;</w:t>
      </w:r>
    </w:p>
    <w:p w14:paraId="0423A8D0" w14:textId="77777777" w:rsidR="00352E10" w:rsidRDefault="00352E10" w:rsidP="00397DAF">
      <w:pPr>
        <w:pStyle w:val="Unix"/>
      </w:pPr>
      <w:r>
        <w:lastRenderedPageBreak/>
        <w:t xml:space="preserve">        &lt;property&gt;</w:t>
      </w:r>
    </w:p>
    <w:p w14:paraId="670FF4C0" w14:textId="77777777" w:rsidR="00352E10" w:rsidRDefault="00352E10" w:rsidP="00397DAF">
      <w:pPr>
        <w:pStyle w:val="Unix"/>
      </w:pPr>
      <w:r>
        <w:t xml:space="preserve">                &lt;name&gt;dfs.data.dir&lt;/name&gt;</w:t>
      </w:r>
    </w:p>
    <w:p w14:paraId="6A2D44A3" w14:textId="77777777" w:rsidR="00352E10" w:rsidRDefault="00352E10" w:rsidP="00397DAF">
      <w:pPr>
        <w:pStyle w:val="Unix"/>
      </w:pPr>
      <w:r>
        <w:t xml:space="preserve">                &lt;value&gt;/data/1/dfs/dn,/data/2/dfs/dn&lt;/value&gt;</w:t>
      </w:r>
    </w:p>
    <w:p w14:paraId="65AF07B7" w14:textId="77777777" w:rsidR="00352E10" w:rsidRDefault="00352E10" w:rsidP="00397DAF">
      <w:pPr>
        <w:pStyle w:val="Unix"/>
      </w:pPr>
      <w:r>
        <w:t xml:space="preserve">        &lt;/property&gt;</w:t>
      </w:r>
    </w:p>
    <w:p w14:paraId="06C7E3E8" w14:textId="77777777" w:rsidR="00352E10" w:rsidRDefault="00352E10" w:rsidP="00397DAF">
      <w:pPr>
        <w:pStyle w:val="Unix"/>
      </w:pPr>
      <w:r>
        <w:t xml:space="preserve">        &lt;property&gt;</w:t>
      </w:r>
    </w:p>
    <w:p w14:paraId="3D7EE863" w14:textId="77777777" w:rsidR="00352E10" w:rsidRDefault="00352E10" w:rsidP="00397DAF">
      <w:pPr>
        <w:pStyle w:val="Unix"/>
      </w:pPr>
      <w:r>
        <w:t xml:space="preserve">                &lt;name&gt;dfs.http.address&lt;/name&gt;</w:t>
      </w:r>
    </w:p>
    <w:p w14:paraId="48A60524" w14:textId="77777777" w:rsidR="00352E10" w:rsidRDefault="00352E10" w:rsidP="00397DAF">
      <w:pPr>
        <w:pStyle w:val="Unix"/>
      </w:pPr>
      <w:r>
        <w:t xml:space="preserve">                &lt;value&gt;h05-nn01:50070&lt;/value&gt;</w:t>
      </w:r>
    </w:p>
    <w:p w14:paraId="2420147D" w14:textId="77777777" w:rsidR="00352E10" w:rsidRDefault="00352E10" w:rsidP="00397DAF">
      <w:pPr>
        <w:pStyle w:val="Unix"/>
      </w:pPr>
      <w:r>
        <w:t xml:space="preserve">        &lt;/property&gt;</w:t>
      </w:r>
    </w:p>
    <w:p w14:paraId="7DBED427" w14:textId="77777777" w:rsidR="00352E10" w:rsidRDefault="00352E10" w:rsidP="00397DAF">
      <w:pPr>
        <w:pStyle w:val="Unix"/>
      </w:pPr>
      <w:r>
        <w:t>&lt;/configuration&gt;</w:t>
      </w:r>
    </w:p>
    <w:p w14:paraId="1CDDC6B8" w14:textId="77777777" w:rsidR="00352E10" w:rsidRDefault="00352E10" w:rsidP="00397DAF">
      <w:pPr>
        <w:pStyle w:val="Unix"/>
      </w:pPr>
      <w:r>
        <w:t>[dopa@h05-nn01 conf]$</w:t>
      </w:r>
    </w:p>
    <w:p w14:paraId="031D3FB6" w14:textId="77777777" w:rsidR="00352E10" w:rsidRDefault="00352E10" w:rsidP="003D4FE8">
      <w:pPr>
        <w:pStyle w:val="BodyText2"/>
      </w:pPr>
      <w:r>
        <w:t>There appear to be a number of environment files on the Hadoop test cluster (HTC):</w:t>
      </w:r>
    </w:p>
    <w:p w14:paraId="1421EBCE" w14:textId="77777777" w:rsidR="00352E10" w:rsidRPr="004771A2" w:rsidRDefault="00352E10" w:rsidP="00397DAF">
      <w:pPr>
        <w:pStyle w:val="Unix"/>
      </w:pPr>
      <w:r w:rsidRPr="004771A2">
        <w:t>[dopa@h05-nn01 ~]$ find / -name hadoop-env.sh 2&gt;/dev/null</w:t>
      </w:r>
    </w:p>
    <w:p w14:paraId="74600AA3" w14:textId="77777777" w:rsidR="00352E10" w:rsidRPr="004771A2" w:rsidRDefault="00352E10" w:rsidP="00397DAF">
      <w:pPr>
        <w:pStyle w:val="Unix"/>
      </w:pPr>
      <w:r w:rsidRPr="004771A2">
        <w:t>/etc/hadoop/conf.empty/hadoop-env.sh</w:t>
      </w:r>
    </w:p>
    <w:p w14:paraId="23850707" w14:textId="77777777" w:rsidR="00352E10" w:rsidRPr="004771A2" w:rsidRDefault="00352E10" w:rsidP="00397DAF">
      <w:pPr>
        <w:pStyle w:val="Unix"/>
      </w:pPr>
      <w:r w:rsidRPr="004771A2">
        <w:t>/etc/hadoop/conf.monial_cluster/hadoop-env.sh</w:t>
      </w:r>
    </w:p>
    <w:p w14:paraId="416B5C1A" w14:textId="77777777" w:rsidR="00352E10" w:rsidRPr="004771A2" w:rsidRDefault="00352E10" w:rsidP="00397DAF">
      <w:pPr>
        <w:pStyle w:val="Unix"/>
      </w:pPr>
      <w:r w:rsidRPr="004771A2">
        <w:t>/home/doc/hadoop-env.sh</w:t>
      </w:r>
    </w:p>
    <w:p w14:paraId="4EB93300" w14:textId="77777777" w:rsidR="00352E10" w:rsidRDefault="00352E10" w:rsidP="00397DAF">
      <w:pPr>
        <w:pStyle w:val="Unix"/>
      </w:pPr>
      <w:r w:rsidRPr="004771A2">
        <w:t>/usr/lib/hadoop-0.20-mapreduce/example-</w:t>
      </w:r>
      <w:r>
        <w:t>confs/conf.secure/hadoop-env.sh</w:t>
      </w:r>
    </w:p>
    <w:p w14:paraId="31E673DF" w14:textId="77777777" w:rsidR="00352E10" w:rsidRDefault="00352E10" w:rsidP="003D4FE8">
      <w:pPr>
        <w:pStyle w:val="BodyText2"/>
      </w:pPr>
      <w:r>
        <w:t>Not sure which one to use?</w:t>
      </w:r>
    </w:p>
    <w:p w14:paraId="70F808ED" w14:textId="77777777" w:rsidR="00352E10" w:rsidRDefault="00352E10" w:rsidP="003D4FE8">
      <w:pPr>
        <w:pStyle w:val="BodyText2"/>
      </w:pPr>
      <w:r>
        <w:t>There are also a number of Hadoop folders:</w:t>
      </w:r>
    </w:p>
    <w:p w14:paraId="767B60E8" w14:textId="77777777" w:rsidR="00352E10" w:rsidRDefault="00352E10" w:rsidP="00397DAF">
      <w:pPr>
        <w:pStyle w:val="Unix"/>
      </w:pPr>
      <w:r>
        <w:t>[dopa@h05-nn01 home]$ find / -name hadoop 2&gt;/dev/null</w:t>
      </w:r>
    </w:p>
    <w:p w14:paraId="7641AB60" w14:textId="77777777" w:rsidR="00352E10" w:rsidRDefault="00352E10" w:rsidP="00397DAF">
      <w:pPr>
        <w:pStyle w:val="Unix"/>
      </w:pPr>
      <w:r>
        <w:t>/etc/default/hadoop</w:t>
      </w:r>
    </w:p>
    <w:p w14:paraId="50586EE5" w14:textId="77777777" w:rsidR="00352E10" w:rsidRDefault="00352E10" w:rsidP="00397DAF">
      <w:pPr>
        <w:pStyle w:val="Unix"/>
      </w:pPr>
      <w:r>
        <w:t>/etc/hadoop</w:t>
      </w:r>
    </w:p>
    <w:p w14:paraId="6BA32C1E" w14:textId="77777777" w:rsidR="00352E10" w:rsidRDefault="00352E10" w:rsidP="00397DAF">
      <w:pPr>
        <w:pStyle w:val="Unix"/>
      </w:pPr>
      <w:r>
        <w:t>/usr/bin/hadoop</w:t>
      </w:r>
    </w:p>
    <w:p w14:paraId="6DE06E6F" w14:textId="77777777" w:rsidR="00352E10" w:rsidRDefault="00352E10" w:rsidP="00397DAF">
      <w:pPr>
        <w:pStyle w:val="Unix"/>
      </w:pPr>
      <w:r>
        <w:t>/usr/lib/hadoop-0.20-mapreduce/bin/hadoop</w:t>
      </w:r>
    </w:p>
    <w:p w14:paraId="55F99C1F" w14:textId="77777777" w:rsidR="00352E10" w:rsidRDefault="00352E10" w:rsidP="00397DAF">
      <w:pPr>
        <w:pStyle w:val="Unix"/>
      </w:pPr>
      <w:r>
        <w:t>/usr/lib/hadoop-0.20-mapreduce/include/hadoop</w:t>
      </w:r>
    </w:p>
    <w:p w14:paraId="63E73E95" w14:textId="77777777" w:rsidR="00352E10" w:rsidRDefault="00352E10" w:rsidP="00397DAF">
      <w:pPr>
        <w:pStyle w:val="Unix"/>
      </w:pPr>
      <w:r>
        <w:t>/usr/lib/hadoop</w:t>
      </w:r>
    </w:p>
    <w:p w14:paraId="3958B47E" w14:textId="77777777" w:rsidR="00352E10" w:rsidRDefault="00352E10" w:rsidP="00397DAF">
      <w:pPr>
        <w:pStyle w:val="Unix"/>
      </w:pPr>
      <w:r>
        <w:t>/usr/lib/hadoop/bin/hadoop</w:t>
      </w:r>
    </w:p>
    <w:p w14:paraId="1B1121DD" w14:textId="77777777" w:rsidR="00352E10" w:rsidRDefault="00352E10" w:rsidP="00397DAF">
      <w:pPr>
        <w:pStyle w:val="Unix"/>
      </w:pPr>
      <w:r>
        <w:t>/usr/lib/hadoop/etc/hadoop</w:t>
      </w:r>
    </w:p>
    <w:p w14:paraId="7B4CD7D3" w14:textId="77777777" w:rsidR="00352E10" w:rsidRDefault="00352E10" w:rsidP="003D4FE8">
      <w:pPr>
        <w:pStyle w:val="BodyText2"/>
      </w:pPr>
      <w:r>
        <w:t>/usr/bin/hadoop seems to be the right one, so if you navigate to that folder and type hadoop you get the command help:</w:t>
      </w:r>
    </w:p>
    <w:p w14:paraId="4E00B0DD" w14:textId="77777777" w:rsidR="00352E10" w:rsidRDefault="00352E10" w:rsidP="00397DAF">
      <w:pPr>
        <w:pStyle w:val="Unix"/>
      </w:pPr>
      <w:r>
        <w:t>[dopa@h05-nn01 /]$ cd usr/bin/</w:t>
      </w:r>
    </w:p>
    <w:p w14:paraId="0B8DE7D4" w14:textId="77777777" w:rsidR="00352E10" w:rsidRDefault="00352E10" w:rsidP="00397DAF">
      <w:pPr>
        <w:pStyle w:val="Unix"/>
      </w:pPr>
      <w:r>
        <w:t>[dopa@h05-nn01 bin]$ hadoop</w:t>
      </w:r>
    </w:p>
    <w:p w14:paraId="5E0365D0" w14:textId="77777777" w:rsidR="00352E10" w:rsidRDefault="00352E10" w:rsidP="00397DAF">
      <w:pPr>
        <w:pStyle w:val="Unix"/>
      </w:pPr>
      <w:r>
        <w:t>Usage: hadoop [--config confdir] COMMAND</w:t>
      </w:r>
    </w:p>
    <w:p w14:paraId="4365C670" w14:textId="77777777" w:rsidR="00352E10" w:rsidRDefault="00352E10" w:rsidP="00397DAF">
      <w:pPr>
        <w:pStyle w:val="Unix"/>
      </w:pPr>
      <w:r>
        <w:t xml:space="preserve">       where COMMAND is one of:</w:t>
      </w:r>
    </w:p>
    <w:p w14:paraId="327A836A" w14:textId="77777777" w:rsidR="00352E10" w:rsidRDefault="00352E10" w:rsidP="00397DAF">
      <w:pPr>
        <w:pStyle w:val="Unix"/>
      </w:pPr>
      <w:r>
        <w:t xml:space="preserve">  fs                   run a generic filesystem user client</w:t>
      </w:r>
    </w:p>
    <w:p w14:paraId="21105359" w14:textId="77777777" w:rsidR="00352E10" w:rsidRDefault="00352E10" w:rsidP="00397DAF">
      <w:pPr>
        <w:pStyle w:val="Unix"/>
      </w:pPr>
      <w:r>
        <w:t xml:space="preserve">  version              print the version</w:t>
      </w:r>
    </w:p>
    <w:p w14:paraId="0A5A4F02" w14:textId="77777777" w:rsidR="00352E10" w:rsidRDefault="00352E10" w:rsidP="00397DAF">
      <w:pPr>
        <w:pStyle w:val="Unix"/>
      </w:pPr>
      <w:r>
        <w:t xml:space="preserve">  jar &lt;jar&gt;            run a jar file</w:t>
      </w:r>
    </w:p>
    <w:p w14:paraId="4595B2C1" w14:textId="77777777" w:rsidR="00352E10" w:rsidRDefault="00352E10" w:rsidP="00397DAF">
      <w:pPr>
        <w:pStyle w:val="Unix"/>
      </w:pPr>
      <w:r>
        <w:t xml:space="preserve">  distcp &lt;srcurl&gt; &lt;desturl&gt; copy file or directories recursively</w:t>
      </w:r>
    </w:p>
    <w:p w14:paraId="1AF76457" w14:textId="77777777" w:rsidR="00352E10" w:rsidRDefault="00352E10" w:rsidP="00397DAF">
      <w:pPr>
        <w:pStyle w:val="Unix"/>
      </w:pPr>
      <w:r>
        <w:t xml:space="preserve">  archive -archiveName NAME -p &lt;parent path&gt; &lt;src&gt;* &lt;dest&gt; create a hadoop archive</w:t>
      </w:r>
    </w:p>
    <w:p w14:paraId="1FD1295C" w14:textId="77777777" w:rsidR="00352E10" w:rsidRDefault="00352E10" w:rsidP="00397DAF">
      <w:pPr>
        <w:pStyle w:val="Unix"/>
      </w:pPr>
      <w:r>
        <w:t xml:space="preserve">  classpath            prints the class path needed to get the</w:t>
      </w:r>
    </w:p>
    <w:p w14:paraId="362C7A66" w14:textId="77777777" w:rsidR="00352E10" w:rsidRDefault="00352E10" w:rsidP="00397DAF">
      <w:pPr>
        <w:pStyle w:val="Unix"/>
      </w:pPr>
      <w:r>
        <w:t xml:space="preserve">                       Hadoop jar and the required libraries</w:t>
      </w:r>
    </w:p>
    <w:p w14:paraId="63607BEF" w14:textId="77777777" w:rsidR="00352E10" w:rsidRDefault="00352E10" w:rsidP="00397DAF">
      <w:pPr>
        <w:pStyle w:val="Unix"/>
      </w:pPr>
      <w:r>
        <w:t xml:space="preserve">  daemonlog            get/set the log level for each daemon</w:t>
      </w:r>
    </w:p>
    <w:p w14:paraId="077F7AB6" w14:textId="77777777" w:rsidR="00352E10" w:rsidRDefault="00352E10" w:rsidP="00397DAF">
      <w:pPr>
        <w:pStyle w:val="Unix"/>
      </w:pPr>
      <w:r>
        <w:t xml:space="preserve"> or</w:t>
      </w:r>
    </w:p>
    <w:p w14:paraId="40934766" w14:textId="77777777" w:rsidR="00352E10" w:rsidRDefault="00352E10" w:rsidP="00397DAF">
      <w:pPr>
        <w:pStyle w:val="Unix"/>
      </w:pPr>
      <w:r>
        <w:t xml:space="preserve">  CLASSNAME            run the class named CLASSNAME</w:t>
      </w:r>
    </w:p>
    <w:p w14:paraId="6D26DF21" w14:textId="77777777" w:rsidR="00352E10" w:rsidRDefault="00352E10" w:rsidP="00397DAF">
      <w:pPr>
        <w:pStyle w:val="Unix"/>
      </w:pPr>
    </w:p>
    <w:p w14:paraId="074AF558" w14:textId="77777777" w:rsidR="00352E10" w:rsidRDefault="00352E10" w:rsidP="00397DAF">
      <w:pPr>
        <w:pStyle w:val="Unix"/>
      </w:pPr>
      <w:r>
        <w:t>Most commands print help when invoked w/o parameters.</w:t>
      </w:r>
    </w:p>
    <w:p w14:paraId="61B2EA4A" w14:textId="77777777" w:rsidR="00352E10" w:rsidRDefault="00352E10" w:rsidP="00397DAF">
      <w:pPr>
        <w:pStyle w:val="Unix"/>
      </w:pPr>
      <w:r>
        <w:t>[dopa@h05-nn01 bin]$</w:t>
      </w:r>
    </w:p>
    <w:p w14:paraId="27D2F100" w14:textId="77777777" w:rsidR="00352E10" w:rsidRPr="004771A2" w:rsidRDefault="00352E10" w:rsidP="003D4FE8">
      <w:pPr>
        <w:pStyle w:val="BodyText2"/>
      </w:pPr>
      <w:r>
        <w:t>This usr/lib/hadoop is the default setup folder? This looks like the source files.</w:t>
      </w:r>
    </w:p>
    <w:p w14:paraId="627457DA" w14:textId="77777777" w:rsidR="00352E10" w:rsidRDefault="00352E10" w:rsidP="00324C76">
      <w:pPr>
        <w:pStyle w:val="Heading5"/>
      </w:pPr>
      <w:r>
        <w:t>Full Cluster Configuration</w:t>
      </w:r>
    </w:p>
    <w:p w14:paraId="245B31A5" w14:textId="39516373" w:rsidR="00352E10" w:rsidRDefault="00352E10" w:rsidP="003D4FE8">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A401BB">
      <w:pPr>
        <w:pStyle w:val="Heading6"/>
      </w:pPr>
      <w:r>
        <w:t>NameNode</w:t>
      </w:r>
    </w:p>
    <w:p w14:paraId="76618D3E" w14:textId="77777777" w:rsidR="00352E10" w:rsidRDefault="00352E10" w:rsidP="003D4FE8">
      <w:pPr>
        <w:pStyle w:val="BodyText2"/>
      </w:pPr>
      <w:r>
        <w:t>DL380 G8 - 64 RAM - 2Tb - 2 CPU x 2 cores (Intel(R) Xeon(R) CPU E5-2603 0 @ 1.80GHz)</w:t>
      </w:r>
    </w:p>
    <w:p w14:paraId="1774836E" w14:textId="77777777" w:rsidR="0047138D" w:rsidRDefault="0047138D" w:rsidP="00397DAF">
      <w:pPr>
        <w:pStyle w:val="Unix"/>
      </w:pPr>
      <w:r>
        <w:t>[root@hadoop-h05 dopa]# ls -la</w:t>
      </w:r>
    </w:p>
    <w:p w14:paraId="6BE2C8D5" w14:textId="77777777" w:rsidR="0047138D" w:rsidRDefault="0047138D" w:rsidP="00397DAF">
      <w:pPr>
        <w:pStyle w:val="Unix"/>
      </w:pPr>
      <w:r>
        <w:t>total 316</w:t>
      </w:r>
    </w:p>
    <w:p w14:paraId="763F8438" w14:textId="77777777" w:rsidR="0047138D" w:rsidRDefault="0047138D" w:rsidP="00397DAF">
      <w:pPr>
        <w:pStyle w:val="Unix"/>
      </w:pPr>
      <w:r>
        <w:t>drwxr-xr-x   7 root     root    4096 Apr  5  2013 .</w:t>
      </w:r>
    </w:p>
    <w:p w14:paraId="7DC04775" w14:textId="77777777" w:rsidR="0047138D" w:rsidRDefault="0047138D" w:rsidP="00397DAF">
      <w:pPr>
        <w:pStyle w:val="Unix"/>
      </w:pPr>
      <w:r>
        <w:t>dr-xr-xr-x. 29 root     root    4096 Oct 25 12:28 ..</w:t>
      </w:r>
    </w:p>
    <w:p w14:paraId="54826217" w14:textId="77777777" w:rsidR="0047138D" w:rsidRDefault="0047138D" w:rsidP="00397DAF">
      <w:pPr>
        <w:pStyle w:val="Unix"/>
      </w:pPr>
      <w:r>
        <w:t>drwxr-xr-x   4 90017271 root    4096 Sep 20  2011 DOPA</w:t>
      </w:r>
    </w:p>
    <w:p w14:paraId="28F9FFAC" w14:textId="77777777" w:rsidR="0047138D" w:rsidRDefault="0047138D" w:rsidP="00397DAF">
      <w:pPr>
        <w:pStyle w:val="Unix"/>
      </w:pPr>
      <w:r>
        <w:t>drwxr-xr-x   2 90023759 root  286720 Apr  8  2013 GBIFSpeciesFiles</w:t>
      </w:r>
    </w:p>
    <w:p w14:paraId="19D231DE" w14:textId="77777777" w:rsidR="0047138D" w:rsidRDefault="0047138D" w:rsidP="00397DAF">
      <w:pPr>
        <w:pStyle w:val="Unix"/>
      </w:pPr>
      <w:r>
        <w:t>drwx------   2 root     root   16384 Sep  5  2011 lost+found</w:t>
      </w:r>
    </w:p>
    <w:p w14:paraId="2FCFD6F5" w14:textId="77777777" w:rsidR="0047138D" w:rsidRDefault="0047138D" w:rsidP="00397DAF">
      <w:pPr>
        <w:pStyle w:val="Unix"/>
      </w:pPr>
      <w:r>
        <w:t>drwxr-xr-x   6 root     root    4096 Jan  4  2012 MODIS</w:t>
      </w:r>
    </w:p>
    <w:p w14:paraId="53764F84" w14:textId="77777777" w:rsidR="0047138D" w:rsidRDefault="0047138D" w:rsidP="00397DAF">
      <w:pPr>
        <w:pStyle w:val="Unix"/>
      </w:pPr>
      <w:r>
        <w:t>drwxr-xr-x   3   982730 22801   4096 May  7 15:08 palumil</w:t>
      </w:r>
    </w:p>
    <w:p w14:paraId="7CD564F9" w14:textId="77777777" w:rsidR="00542A07" w:rsidRDefault="00542A07" w:rsidP="003D4FE8">
      <w:pPr>
        <w:pStyle w:val="BodyText2"/>
      </w:pPr>
      <w:r>
        <w:t>Renamed to hadoop-m1 on 15/10/14.</w:t>
      </w:r>
    </w:p>
    <w:p w14:paraId="218FA57C" w14:textId="77777777" w:rsidR="00352E10" w:rsidRDefault="00352E10" w:rsidP="00A401BB">
      <w:pPr>
        <w:pStyle w:val="Heading6"/>
      </w:pPr>
      <w:r>
        <w:lastRenderedPageBreak/>
        <w:t>DataNodes</w:t>
      </w:r>
      <w:r>
        <w:tab/>
      </w:r>
      <w:r>
        <w:tab/>
      </w:r>
      <w:r>
        <w:tab/>
      </w:r>
    </w:p>
    <w:p w14:paraId="1ECC57CC" w14:textId="77777777" w:rsidR="00352E10" w:rsidRDefault="00352E10" w:rsidP="003D4FE8">
      <w:pPr>
        <w:pStyle w:val="BodyText2"/>
      </w:pPr>
      <w:r>
        <w:t>7 x DL380 G8 - 64 RAM - 12Tb - 2 CPU x 6 cores (Intel(R) Xeon(R) CPU E5-2620 0 @ 2.00GHz)</w:t>
      </w:r>
    </w:p>
    <w:p w14:paraId="2050E71B" w14:textId="77777777" w:rsidR="00F84C24" w:rsidRDefault="00F84C24" w:rsidP="00A401BB">
      <w:pPr>
        <w:pStyle w:val="Heading6"/>
      </w:pPr>
      <w:r>
        <w:t>Client Node</w:t>
      </w:r>
    </w:p>
    <w:p w14:paraId="5ABEC0E9" w14:textId="77777777" w:rsidR="00F84C24" w:rsidRDefault="00F84C24" w:rsidP="003D4FE8">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3D4FE8">
      <w:pPr>
        <w:pStyle w:val="BodyText2"/>
      </w:pPr>
      <w:r>
        <w:t>hadoop-sn (139.191.147.220)</w:t>
      </w:r>
      <w:r w:rsidR="00D94FD0">
        <w:t xml:space="preserve">  dopa  d33pth0rt</w:t>
      </w:r>
    </w:p>
    <w:p w14:paraId="69C8102B" w14:textId="05F3C635" w:rsidR="00265A37" w:rsidRPr="00F84C24" w:rsidRDefault="00265A37" w:rsidP="003D4FE8">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A401BB">
      <w:pPr>
        <w:pStyle w:val="Heading6"/>
      </w:pPr>
      <w:r>
        <w:t>Services</w:t>
      </w:r>
    </w:p>
    <w:p w14:paraId="03DEC4BC" w14:textId="77777777" w:rsidR="00352E10" w:rsidRPr="003A68E4" w:rsidRDefault="00352E10" w:rsidP="003D4FE8">
      <w:pPr>
        <w:pStyle w:val="BodyText2"/>
      </w:pPr>
      <w:r>
        <w:t>The cluster has 4 running services:</w:t>
      </w:r>
    </w:p>
    <w:p w14:paraId="142E2456" w14:textId="77777777" w:rsidR="00352E10" w:rsidRDefault="00352E10" w:rsidP="00352E10">
      <w:pPr>
        <w:pStyle w:val="ListBullet"/>
      </w:pPr>
      <w:r>
        <w:t xml:space="preserve">hdfs </w:t>
      </w:r>
      <w:r>
        <w:tab/>
      </w:r>
      <w:r>
        <w:tab/>
        <w:t>v. 2.0.0-cdh4.4.0</w:t>
      </w:r>
    </w:p>
    <w:p w14:paraId="4934A805" w14:textId="77777777" w:rsidR="00352E10" w:rsidRDefault="00352E10" w:rsidP="00352E10">
      <w:pPr>
        <w:pStyle w:val="ListBullet"/>
      </w:pPr>
      <w:r>
        <w:t xml:space="preserve">mapreduce </w:t>
      </w:r>
      <w:r>
        <w:tab/>
        <w:t>v.2.0.0-mr1-cdh4.4.0</w:t>
      </w:r>
    </w:p>
    <w:p w14:paraId="041EAB2D" w14:textId="77777777" w:rsidR="00352E10" w:rsidRDefault="00352E10" w:rsidP="00352E10">
      <w:pPr>
        <w:pStyle w:val="ListBullet"/>
      </w:pPr>
      <w:r>
        <w:t xml:space="preserve">hbase </w:t>
      </w:r>
      <w:r>
        <w:tab/>
        <w:t>v.0.94.6-cdh4.4.0</w:t>
      </w:r>
    </w:p>
    <w:p w14:paraId="27998B48" w14:textId="77777777" w:rsidR="00352E10" w:rsidRPr="003A68E4" w:rsidRDefault="00352E10" w:rsidP="00352E10">
      <w:pPr>
        <w:pStyle w:val="ListBullet"/>
      </w:pPr>
      <w:r>
        <w:t>zookeeper</w:t>
      </w:r>
    </w:p>
    <w:p w14:paraId="488109E5" w14:textId="77777777" w:rsidR="00EC6757" w:rsidRDefault="00EC6757" w:rsidP="00A401BB">
      <w:pPr>
        <w:pStyle w:val="Heading6"/>
      </w:pPr>
      <w:r>
        <w:t>Testing</w:t>
      </w:r>
    </w:p>
    <w:p w14:paraId="19656DA3" w14:textId="77777777" w:rsidR="00EC6757" w:rsidRDefault="00EC6757" w:rsidP="003D4FE8">
      <w:pPr>
        <w:pStyle w:val="BodyText2"/>
      </w:pPr>
      <w:r>
        <w:t xml:space="preserve">Testing HDFS </w:t>
      </w:r>
      <w:r w:rsidR="00EA6359">
        <w:t>file loading:</w:t>
      </w:r>
    </w:p>
    <w:p w14:paraId="632BB8B7" w14:textId="77777777" w:rsidR="009F3718" w:rsidRDefault="009F3718" w:rsidP="00397DAF">
      <w:pPr>
        <w:pStyle w:val="Unix"/>
      </w:pPr>
      <w:r>
        <w:t>[dopa@hadoop-sn ~]$ hadoop fs -put data/17975</w:t>
      </w:r>
    </w:p>
    <w:p w14:paraId="1F5A2EA8" w14:textId="77777777" w:rsidR="009F3718" w:rsidRDefault="009F3718" w:rsidP="00397DAF">
      <w:pPr>
        <w:pStyle w:val="Unix"/>
      </w:pPr>
      <w:r>
        <w:t>[dopa@hadoop-sn ~]$ hadoop fs -ls</w:t>
      </w:r>
    </w:p>
    <w:p w14:paraId="61BCA544" w14:textId="77777777" w:rsidR="009F3718" w:rsidRDefault="009F3718" w:rsidP="00397DAF">
      <w:pPr>
        <w:pStyle w:val="Unix"/>
      </w:pPr>
      <w:r>
        <w:t>Found 5 items</w:t>
      </w:r>
    </w:p>
    <w:p w14:paraId="1D1D116C" w14:textId="77777777" w:rsidR="009F3718" w:rsidRDefault="009F3718" w:rsidP="00397DAF">
      <w:pPr>
        <w:pStyle w:val="Unix"/>
      </w:pPr>
      <w:r>
        <w:t>drwx------   - dopa supergroup          0 2013-11-13 01:00 .Trash</w:t>
      </w:r>
    </w:p>
    <w:p w14:paraId="7F322F67" w14:textId="77777777" w:rsidR="009F3718" w:rsidRDefault="009F3718" w:rsidP="00397DAF">
      <w:pPr>
        <w:pStyle w:val="Unix"/>
      </w:pPr>
      <w:r>
        <w:t>drwx------   - dopa supergroup          0 2013-10-23 14:45 .staging</w:t>
      </w:r>
    </w:p>
    <w:p w14:paraId="43517416" w14:textId="77777777" w:rsidR="009F3718" w:rsidRDefault="009F3718" w:rsidP="00397DAF">
      <w:pPr>
        <w:pStyle w:val="Unix"/>
      </w:pPr>
      <w:r>
        <w:t>-rw-r--r--   3 dopa supergroup    2925259 2014-03-21 10:55 17975</w:t>
      </w:r>
    </w:p>
    <w:p w14:paraId="26DF3899" w14:textId="77777777" w:rsidR="009F3718" w:rsidRDefault="009F3718" w:rsidP="00397DAF">
      <w:pPr>
        <w:pStyle w:val="Unix"/>
      </w:pPr>
      <w:r>
        <w:t>drwxr-xr-x   - dopa supergroup          0 2013-11-11 16:05 input</w:t>
      </w:r>
    </w:p>
    <w:p w14:paraId="5C8B1FCB" w14:textId="77777777" w:rsidR="009F3718" w:rsidRDefault="009F3718" w:rsidP="00397DAF">
      <w:pPr>
        <w:pStyle w:val="Unix"/>
      </w:pPr>
      <w:r>
        <w:t>drwxr-xr-x   - dopa supergroup          0 2013-10-23 14:45 output</w:t>
      </w:r>
    </w:p>
    <w:p w14:paraId="604FA342" w14:textId="77777777" w:rsidR="009F3718" w:rsidRDefault="009F3718" w:rsidP="00397DAF">
      <w:pPr>
        <w:pStyle w:val="Unix"/>
      </w:pPr>
      <w:r>
        <w:t>[dopa@hadoop-sn ~]$</w:t>
      </w:r>
    </w:p>
    <w:p w14:paraId="6A37061F" w14:textId="77777777" w:rsidR="009F3718" w:rsidRDefault="00EA6359" w:rsidP="003D4FE8">
      <w:pPr>
        <w:pStyle w:val="BodyText2"/>
      </w:pPr>
      <w:r>
        <w:t>Testing map reduce:</w:t>
      </w:r>
    </w:p>
    <w:p w14:paraId="5BF2C9B9" w14:textId="77777777" w:rsidR="00EA6359" w:rsidRDefault="00EA6359" w:rsidP="00397DAF">
      <w:pPr>
        <w:pStyle w:val="Unix"/>
      </w:pPr>
      <w:r>
        <w:t>[dopa@hadoop-sn ~]$ mkdir gutenberg</w:t>
      </w:r>
    </w:p>
    <w:p w14:paraId="0C319EB8" w14:textId="77777777" w:rsidR="00EA6359" w:rsidRDefault="00EA6359" w:rsidP="00397DAF">
      <w:pPr>
        <w:pStyle w:val="Unix"/>
      </w:pPr>
      <w:r>
        <w:t>[dopa@hadoop-sn ~]$ cd gutenberg/</w:t>
      </w:r>
    </w:p>
    <w:p w14:paraId="66A2AA85" w14:textId="77777777" w:rsidR="00EA6359" w:rsidRDefault="00EA6359" w:rsidP="00397DAF">
      <w:pPr>
        <w:pStyle w:val="Unix"/>
      </w:pPr>
      <w:r>
        <w:t xml:space="preserve">[dopa@hadoop-sn gutenberg]$ wget -O pg20417.txt </w:t>
      </w:r>
      <w:hyperlink r:id="rId835" w:history="1">
        <w:r w:rsidRPr="008913AD">
          <w:rPr>
            <w:rStyle w:val="Hyperlink"/>
          </w:rPr>
          <w:t>http://www.gutenberg.org/etext/20417</w:t>
        </w:r>
      </w:hyperlink>
    </w:p>
    <w:p w14:paraId="09749A92" w14:textId="77777777" w:rsidR="00EA6359" w:rsidRDefault="00EA6359" w:rsidP="00397DAF">
      <w:pPr>
        <w:pStyle w:val="Unix"/>
      </w:pPr>
      <w:r>
        <w:t>..</w:t>
      </w:r>
    </w:p>
    <w:p w14:paraId="595A75E1" w14:textId="77777777" w:rsidR="00EA6359" w:rsidRDefault="00EA6359" w:rsidP="00397DAF">
      <w:pPr>
        <w:pStyle w:val="Unix"/>
      </w:pPr>
      <w:r>
        <w:t>[dopa@hadoop-sn gutenberg]$ ls</w:t>
      </w:r>
    </w:p>
    <w:p w14:paraId="7E692455" w14:textId="77777777" w:rsidR="00EA6359" w:rsidRDefault="00EA6359" w:rsidP="00397DAF">
      <w:pPr>
        <w:pStyle w:val="Unix"/>
      </w:pPr>
      <w:r>
        <w:t>pg20417.txt  pg4300.txt  pg5000.txt</w:t>
      </w:r>
    </w:p>
    <w:p w14:paraId="22A3CACA" w14:textId="77777777" w:rsidR="00EA6359" w:rsidRDefault="00EA6359" w:rsidP="00397DAF">
      <w:pPr>
        <w:pStyle w:val="Unix"/>
      </w:pPr>
      <w:r>
        <w:t>[dopa@hadoop-sn ~]$ hadoop fs -mkdir gutenberg</w:t>
      </w:r>
    </w:p>
    <w:p w14:paraId="00A76F3E" w14:textId="77777777" w:rsidR="00EA6359" w:rsidRDefault="00EA6359" w:rsidP="00397DAF">
      <w:pPr>
        <w:pStyle w:val="Unix"/>
      </w:pPr>
      <w:r>
        <w:t>[dopa@hadoop-sn ~]$ hadoop fs -put gutenberg/* gutenberg/</w:t>
      </w:r>
    </w:p>
    <w:p w14:paraId="3263586B" w14:textId="77777777" w:rsidR="00EA6359" w:rsidRDefault="00EA6359" w:rsidP="00397DAF">
      <w:pPr>
        <w:pStyle w:val="Unix"/>
      </w:pPr>
      <w:r>
        <w:t>[dopa@hadoop-sn ~]$ hadoop fs -ls gutenberg</w:t>
      </w:r>
    </w:p>
    <w:p w14:paraId="2843D1DF" w14:textId="77777777" w:rsidR="00EA6359" w:rsidRDefault="00EA6359" w:rsidP="00397DAF">
      <w:pPr>
        <w:pStyle w:val="Unix"/>
      </w:pPr>
      <w:r>
        <w:t>Found 3 items</w:t>
      </w:r>
    </w:p>
    <w:p w14:paraId="4CD7248D" w14:textId="77777777" w:rsidR="00EA6359" w:rsidRDefault="00EA6359" w:rsidP="00397DAF">
      <w:pPr>
        <w:pStyle w:val="Unix"/>
      </w:pPr>
      <w:r>
        <w:t>-rw-r--r--   3 dopa supergroup      21970 2014-03-21 11:28 gutenberg/pg20417.txt</w:t>
      </w:r>
    </w:p>
    <w:p w14:paraId="74A210D2" w14:textId="77777777" w:rsidR="00EA6359" w:rsidRDefault="00EA6359" w:rsidP="00397DAF">
      <w:pPr>
        <w:pStyle w:val="Unix"/>
      </w:pPr>
      <w:r>
        <w:t>-rw-r--r--   3 dopa supergroup      19103 2014-03-21 11:28 gutenberg/pg4300.txt</w:t>
      </w:r>
    </w:p>
    <w:p w14:paraId="086C377D" w14:textId="77777777" w:rsidR="00EA6359" w:rsidRDefault="00EA6359" w:rsidP="00397DAF">
      <w:pPr>
        <w:pStyle w:val="Unix"/>
      </w:pPr>
      <w:r>
        <w:t>-rw-r--r--   3 dopa supergroup      21363 2014-03-21 11:28 gutenberg/pg5000.txt</w:t>
      </w:r>
    </w:p>
    <w:p w14:paraId="3A9958CE" w14:textId="77777777" w:rsidR="00EA6359" w:rsidRDefault="00EA6359" w:rsidP="00397DAF">
      <w:pPr>
        <w:pStyle w:val="Unix"/>
      </w:pPr>
      <w:r>
        <w:t>[dopa@hadoop-sn ~]$</w:t>
      </w:r>
    </w:p>
    <w:p w14:paraId="27F098A0" w14:textId="77777777" w:rsidR="00AB0CD3" w:rsidRDefault="00AB0CD3" w:rsidP="003D4FE8">
      <w:pPr>
        <w:pStyle w:val="BodyText2"/>
      </w:pPr>
      <w:r>
        <w:t xml:space="preserve">Cant compile the wordcount.java file as it cant find the right </w:t>
      </w:r>
      <w:r w:rsidR="00003C39">
        <w:t>java class path:</w:t>
      </w:r>
    </w:p>
    <w:p w14:paraId="541BF808" w14:textId="77777777" w:rsidR="00003C39" w:rsidRPr="00003C39" w:rsidRDefault="00003C39" w:rsidP="00397DAF">
      <w:pPr>
        <w:pStyle w:val="Unix"/>
      </w:pPr>
      <w:r w:rsidRPr="00003C39">
        <w:t>[dopa@hadoop-sn ~]$ echo $CLASSPATH</w:t>
      </w:r>
    </w:p>
    <w:p w14:paraId="250B16C4" w14:textId="77777777" w:rsidR="00147742" w:rsidRDefault="00147742" w:rsidP="00147742">
      <w:pPr>
        <w:pStyle w:val="Heading4"/>
      </w:pPr>
      <w:r>
        <w:t>Debugging</w:t>
      </w:r>
    </w:p>
    <w:p w14:paraId="35751134" w14:textId="17CE00BA" w:rsidR="00147742" w:rsidRDefault="00147742" w:rsidP="00147742">
      <w:pPr>
        <w:pStyle w:val="Heading5"/>
      </w:pPr>
      <w:r>
        <w:t>Classpath</w:t>
      </w:r>
    </w:p>
    <w:p w14:paraId="6721D3FA" w14:textId="5BC55A70" w:rsidR="00147742" w:rsidRDefault="00147742" w:rsidP="00147742">
      <w:pPr>
        <w:pStyle w:val="BodyText2"/>
      </w:pPr>
      <w:r>
        <w:t>You can see the Hadoop classpath by executing this from the command line:</w:t>
      </w:r>
    </w:p>
    <w:p w14:paraId="1F1DF825" w14:textId="7DCBB7A2" w:rsidR="00147742" w:rsidRDefault="00147742" w:rsidP="00147742">
      <w:pPr>
        <w:pStyle w:val="Unix"/>
      </w:pPr>
      <w:r w:rsidRPr="00147742">
        <w:t>[cottaan@hadoop-m2 ~]$ hadoop classpath</w:t>
      </w:r>
    </w:p>
    <w:p w14:paraId="0B50C368" w14:textId="77777777" w:rsidR="00147742" w:rsidRPr="00147742" w:rsidRDefault="00147742" w:rsidP="00147742">
      <w:pPr>
        <w:pStyle w:val="BodyText2"/>
      </w:pPr>
    </w:p>
    <w:p w14:paraId="4300DFF3" w14:textId="77777777" w:rsidR="00CB2272" w:rsidRDefault="00CB2272" w:rsidP="00CB2272">
      <w:pPr>
        <w:pStyle w:val="Heading4"/>
      </w:pPr>
      <w:r>
        <w:t>Hadoop Java Libraries</w:t>
      </w:r>
    </w:p>
    <w:p w14:paraId="139C4878" w14:textId="77777777" w:rsidR="00CB2272" w:rsidRDefault="00CB2272" w:rsidP="00324C76">
      <w:pPr>
        <w:pStyle w:val="Heading5"/>
      </w:pPr>
      <w:r>
        <w:t>ESRI Geometry API</w:t>
      </w:r>
    </w:p>
    <w:p w14:paraId="38BD0C94" w14:textId="7E3768E3" w:rsidR="00886A3B" w:rsidRPr="00886A3B" w:rsidRDefault="00886A3B" w:rsidP="00886A3B">
      <w:pPr>
        <w:pStyle w:val="BodyText2"/>
      </w:pPr>
      <w:r>
        <w:t xml:space="preserve">Available from </w:t>
      </w:r>
      <w:hyperlink r:id="rId836" w:history="1">
        <w:r w:rsidRPr="00886A3B">
          <w:rPr>
            <w:rStyle w:val="Hyperlink"/>
          </w:rPr>
          <w:t>here</w:t>
        </w:r>
      </w:hyperlink>
      <w:r>
        <w:t>.</w:t>
      </w:r>
    </w:p>
    <w:p w14:paraId="0B69945D" w14:textId="3B225265" w:rsidR="00FC0619" w:rsidRDefault="00FC0619" w:rsidP="00A71027">
      <w:pPr>
        <w:pStyle w:val="Heading6"/>
      </w:pPr>
      <w:r>
        <w:lastRenderedPageBreak/>
        <w:t>Working with Spatial Data Types</w:t>
      </w:r>
    </w:p>
    <w:p w14:paraId="6C6D60AA" w14:textId="4B329CAF" w:rsidR="00FC0619" w:rsidRPr="00FC0619" w:rsidRDefault="00FC0619" w:rsidP="00FC0619">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A71027">
      <w:pPr>
        <w:pStyle w:val="Heading6"/>
      </w:pPr>
      <w:r>
        <w:t>Working with GeoJson</w:t>
      </w:r>
    </w:p>
    <w:p w14:paraId="6D94D93D" w14:textId="77777777" w:rsidR="00CB2272" w:rsidRDefault="00CB2272" w:rsidP="003D4FE8">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397DAF">
      <w:pPr>
        <w:pStyle w:val="Code"/>
      </w:pPr>
      <w:r w:rsidRPr="00CB2272">
        <w:t>"{'type':'Polygon','coordinates':[[[111.06529166600006,-1.7676805549999699],....[111.06529166600006,-1.7676805549999699]]]}";</w:t>
      </w:r>
    </w:p>
    <w:p w14:paraId="528BE2BF" w14:textId="0C27BE6E" w:rsidR="00A71027" w:rsidRDefault="00A71027" w:rsidP="00A71027">
      <w:pPr>
        <w:pStyle w:val="Heading6"/>
      </w:pPr>
      <w:r>
        <w:t>Simplifying features</w:t>
      </w:r>
    </w:p>
    <w:p w14:paraId="38396014" w14:textId="5054AF12" w:rsidR="00A71027" w:rsidRPr="00A71027" w:rsidRDefault="00A71027" w:rsidP="00A71027">
      <w:pPr>
        <w:pStyle w:val="BodyText2"/>
      </w:pPr>
      <w:r>
        <w:t xml:space="preserve">The </w:t>
      </w:r>
      <w:hyperlink r:id="rId837" w:history="1">
        <w:r w:rsidRPr="00560944">
          <w:rPr>
            <w:rStyle w:val="Hyperlink"/>
          </w:rPr>
          <w:t>Simplify</w:t>
        </w:r>
      </w:hyperlink>
      <w:r>
        <w:t xml:space="preserve"> methods in the ESRI Geometry API are equivalent to the ItopologicalOperator.Simplify method which is documented </w:t>
      </w:r>
      <w:hyperlink r:id="rId838"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39" w:history="1">
        <w:r w:rsidR="008820FE" w:rsidRPr="008820FE">
          <w:rPr>
            <w:rStyle w:val="Hyperlink"/>
          </w:rPr>
          <w:t>here</w:t>
        </w:r>
      </w:hyperlink>
      <w:r w:rsidR="008820FE">
        <w:t>.</w:t>
      </w:r>
    </w:p>
    <w:p w14:paraId="10E1B2EA" w14:textId="77777777" w:rsidR="00210F45" w:rsidRDefault="00210F45" w:rsidP="00324C76">
      <w:pPr>
        <w:pStyle w:val="Heading5"/>
      </w:pPr>
      <w:r>
        <w:t>ESRI Hive UDF Functions</w:t>
      </w:r>
    </w:p>
    <w:p w14:paraId="3D9974B5" w14:textId="77777777" w:rsidR="00210F45" w:rsidRDefault="00210F45" w:rsidP="003D4FE8">
      <w:pPr>
        <w:pStyle w:val="BodyText2"/>
      </w:pPr>
      <w:r>
        <w:t xml:space="preserve">ST_NumGeometries returns null for all Points, Lines and Polygons as these are not multi geometries. See the source code </w:t>
      </w:r>
      <w:hyperlink r:id="rId840" w:anchor="L43" w:history="1">
        <w:r w:rsidRPr="0047670B">
          <w:rPr>
            <w:rStyle w:val="Hyperlink"/>
          </w:rPr>
          <w:t>here</w:t>
        </w:r>
      </w:hyperlink>
      <w:r>
        <w:t>.</w:t>
      </w:r>
    </w:p>
    <w:p w14:paraId="431F08FD" w14:textId="77777777" w:rsidR="00210F45" w:rsidRDefault="00210F45" w:rsidP="003D4FE8">
      <w:pPr>
        <w:pStyle w:val="BodyText2"/>
      </w:pPr>
      <w:r>
        <w:t>ST_Area only calculates the area according to the SRID:</w:t>
      </w:r>
    </w:p>
    <w:p w14:paraId="18A8A575" w14:textId="77777777" w:rsidR="00210F45" w:rsidRPr="00EB32C0" w:rsidRDefault="00210F45" w:rsidP="00397DAF">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324C76">
      <w:pPr>
        <w:pStyle w:val="Heading5"/>
      </w:pPr>
      <w:r>
        <w:t>GeoTools</w:t>
      </w:r>
    </w:p>
    <w:p w14:paraId="6E3567CE" w14:textId="77777777" w:rsidR="00321B94" w:rsidRPr="00321B94" w:rsidRDefault="00321B94" w:rsidP="003D4FE8">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63601F">
      <w:pPr>
        <w:pStyle w:val="Heading4"/>
      </w:pPr>
      <w:r>
        <w:t>Hadoop Python libraries</w:t>
      </w:r>
    </w:p>
    <w:p w14:paraId="2E9765A9" w14:textId="77777777" w:rsidR="0063601F" w:rsidRDefault="0063601F" w:rsidP="0063601F">
      <w:pPr>
        <w:pStyle w:val="BodyText"/>
      </w:pPr>
    </w:p>
    <w:p w14:paraId="0123BED8" w14:textId="77777777" w:rsidR="0063601F" w:rsidRDefault="00082D6F" w:rsidP="0063601F">
      <w:pPr>
        <w:pStyle w:val="BodyText"/>
      </w:pPr>
      <w:hyperlink r:id="rId841"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63601F">
      <w:pPr>
        <w:pStyle w:val="BodyText"/>
      </w:pPr>
      <w:r>
        <w:t xml:space="preserve">24.20 </w:t>
      </w:r>
      <w:r>
        <w:tab/>
        <w:t>Using IPython a MatLab plotter using Python.</w:t>
      </w:r>
    </w:p>
    <w:p w14:paraId="339505CC" w14:textId="77777777" w:rsidR="0063601F" w:rsidRDefault="0063601F" w:rsidP="0063601F">
      <w:pPr>
        <w:pStyle w:val="BodyText"/>
      </w:pPr>
      <w:r>
        <w:t>24:20</w:t>
      </w:r>
      <w:r>
        <w:tab/>
        <w:t>MatPlotLib is great for physical plots</w:t>
      </w:r>
    </w:p>
    <w:p w14:paraId="770C3946" w14:textId="77777777" w:rsidR="0063601F" w:rsidRDefault="0063601F" w:rsidP="0063601F">
      <w:pPr>
        <w:pStyle w:val="BodyText2"/>
      </w:pPr>
      <w:r>
        <w:t xml:space="preserve">Excellent article about using Python with Hadoop </w:t>
      </w:r>
      <w:hyperlink r:id="rId842" w:history="1">
        <w:r w:rsidRPr="007842EC">
          <w:rPr>
            <w:rStyle w:val="Hyperlink"/>
          </w:rPr>
          <w:t>here</w:t>
        </w:r>
      </w:hyperlink>
      <w:r>
        <w:t>.</w:t>
      </w:r>
    </w:p>
    <w:p w14:paraId="2AFE2E4A" w14:textId="77777777" w:rsidR="0063601F" w:rsidRPr="007842EC" w:rsidRDefault="0063601F" w:rsidP="0063601F">
      <w:pPr>
        <w:pStyle w:val="BodyText2"/>
      </w:pPr>
      <w:r>
        <w:t xml:space="preserve">There are a couple of tutorials for writing Python map/reduce, available </w:t>
      </w:r>
      <w:hyperlink r:id="rId843" w:history="1">
        <w:r w:rsidRPr="00E976A1">
          <w:rPr>
            <w:rStyle w:val="Hyperlink"/>
          </w:rPr>
          <w:t>here</w:t>
        </w:r>
      </w:hyperlink>
      <w:r>
        <w:t xml:space="preserve"> and </w:t>
      </w:r>
      <w:hyperlink r:id="rId844" w:history="1">
        <w:r w:rsidRPr="00E976A1">
          <w:rPr>
            <w:rStyle w:val="Hyperlink"/>
          </w:rPr>
          <w:t>here</w:t>
        </w:r>
      </w:hyperlink>
      <w:r>
        <w:t>. Python 2.6.6 is installed on the Name Node and presumably the data nodes as well.</w:t>
      </w:r>
    </w:p>
    <w:p w14:paraId="11DC4552" w14:textId="77777777" w:rsidR="009273A3" w:rsidRDefault="009273A3" w:rsidP="009273A3">
      <w:pPr>
        <w:pStyle w:val="Heading4"/>
      </w:pPr>
      <w:r>
        <w:t>Monitoring Tools</w:t>
      </w:r>
    </w:p>
    <w:p w14:paraId="4A5C1B74" w14:textId="77777777" w:rsidR="009273A3" w:rsidRDefault="009273A3" w:rsidP="00324C76">
      <w:pPr>
        <w:pStyle w:val="Heading5"/>
      </w:pPr>
      <w:r>
        <w:t>Cloudera Manager</w:t>
      </w:r>
    </w:p>
    <w:p w14:paraId="6D08F220" w14:textId="76136B50" w:rsidR="00E06FFC" w:rsidRDefault="00E06FFC" w:rsidP="00E06FFC">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F77C9B">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E06FFC">
      <w:pPr>
        <w:pStyle w:val="ListBullet"/>
      </w:pPr>
      <w:r>
        <w:t>Open Firefox and Cloudera Manager (</w:t>
      </w:r>
      <w:hyperlink r:id="rId845"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3D4FE8">
      <w:pPr>
        <w:pStyle w:val="BodyText2"/>
      </w:pPr>
      <w:r>
        <w:t xml:space="preserve">Documentation </w:t>
      </w:r>
      <w:hyperlink r:id="rId846" w:history="1">
        <w:r w:rsidRPr="00F92100">
          <w:rPr>
            <w:rStyle w:val="Hyperlink"/>
          </w:rPr>
          <w:t>here</w:t>
        </w:r>
      </w:hyperlink>
      <w:r>
        <w:t xml:space="preserve"> and introduction </w:t>
      </w:r>
      <w:hyperlink r:id="rId847" w:history="1">
        <w:r w:rsidRPr="000E48F4">
          <w:rPr>
            <w:rStyle w:val="Hyperlink"/>
          </w:rPr>
          <w:t>video for v 4.5 here</w:t>
        </w:r>
      </w:hyperlink>
      <w:r>
        <w:t xml:space="preserve">.  </w:t>
      </w:r>
      <w:hyperlink r:id="rId848"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3D4FE8">
      <w:pPr>
        <w:pStyle w:val="BodyText2"/>
      </w:pPr>
      <w:r>
        <w:t>28:18</w:t>
      </w:r>
      <w:r>
        <w:tab/>
        <w:t>Support for HBase REST and Thrift servers and Hive and Impala</w:t>
      </w:r>
    </w:p>
    <w:p w14:paraId="0B951992" w14:textId="77777777" w:rsidR="009273A3" w:rsidRDefault="009273A3" w:rsidP="009273A3">
      <w:pPr>
        <w:pStyle w:val="Heading6"/>
      </w:pPr>
      <w:r>
        <w:t>Hosts</w:t>
      </w:r>
    </w:p>
    <w:p w14:paraId="7202A7F0" w14:textId="77777777" w:rsidR="009273A3" w:rsidRPr="00BB66DC" w:rsidRDefault="009273A3" w:rsidP="003D4FE8">
      <w:pPr>
        <w:pStyle w:val="BodyText2"/>
      </w:pPr>
      <w:r>
        <w:t>You can view the log files of machines by clicking on Hosts | &lt;machine&gt; then in the Roles section at the bottom you can click on the log files.</w:t>
      </w:r>
    </w:p>
    <w:p w14:paraId="6AF1A157" w14:textId="77777777" w:rsidR="009273A3" w:rsidRDefault="009273A3" w:rsidP="009273A3">
      <w:pPr>
        <w:pStyle w:val="Heading6"/>
      </w:pPr>
      <w:r>
        <w:t>Diagnosing issues</w:t>
      </w:r>
    </w:p>
    <w:p w14:paraId="52C769E2" w14:textId="77777777" w:rsidR="009273A3" w:rsidRDefault="009273A3" w:rsidP="003D4FE8">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9273A3">
      <w:pPr>
        <w:pStyle w:val="ListBullet2"/>
      </w:pPr>
      <w:r>
        <w:t>Click on Diagnose | Logs</w:t>
      </w:r>
    </w:p>
    <w:p w14:paraId="7C4C6E79" w14:textId="77777777" w:rsidR="009273A3" w:rsidRDefault="009273A3" w:rsidP="009273A3">
      <w:pPr>
        <w:pStyle w:val="ListBullet2"/>
      </w:pPr>
      <w:r>
        <w:t>Select only TaskTracker in the list of sources</w:t>
      </w:r>
    </w:p>
    <w:p w14:paraId="1B371145" w14:textId="77777777" w:rsidR="009273A3" w:rsidRPr="00465020" w:rsidRDefault="009273A3" w:rsidP="009273A3">
      <w:pPr>
        <w:pStyle w:val="ListBullet2"/>
      </w:pPr>
      <w:r>
        <w:lastRenderedPageBreak/>
        <w:t xml:space="preserve">Set the Minimum log level to FATAL and you will see the failed tasks - </w:t>
      </w:r>
    </w:p>
    <w:p w14:paraId="2A9E3A8A" w14:textId="77777777" w:rsidR="00152A63" w:rsidRDefault="00152A63" w:rsidP="00152A63">
      <w:pPr>
        <w:pStyle w:val="Heading6"/>
      </w:pPr>
      <w:r>
        <w:t>Viewing applications</w:t>
      </w:r>
    </w:p>
    <w:p w14:paraId="13389BFF" w14:textId="77777777" w:rsidR="00152A63" w:rsidRPr="00152A63" w:rsidRDefault="00152A63" w:rsidP="003D4FE8">
      <w:pPr>
        <w:pStyle w:val="BodyText2"/>
      </w:pPr>
      <w:r>
        <w:t>You can see YARN Applications by going to YARN then Applications or Clusters | Activities | YARN Applications.</w:t>
      </w:r>
    </w:p>
    <w:p w14:paraId="7DC553A2" w14:textId="77777777" w:rsidR="000F4904" w:rsidRDefault="00964A03" w:rsidP="00324C76">
      <w:pPr>
        <w:pStyle w:val="Heading5"/>
      </w:pPr>
      <w:r>
        <w:t>HDFS</w:t>
      </w:r>
      <w:r w:rsidR="000F4904">
        <w:t xml:space="preserve"> Manager</w:t>
      </w:r>
    </w:p>
    <w:p w14:paraId="1626716E" w14:textId="77777777" w:rsidR="000F4904" w:rsidRDefault="00082D6F" w:rsidP="003D4FE8">
      <w:pPr>
        <w:pStyle w:val="BodyText2"/>
      </w:pPr>
      <w:hyperlink r:id="rId849" w:history="1">
        <w:r w:rsidR="000F4904" w:rsidRPr="00DB27B0">
          <w:rPr>
            <w:rStyle w:val="Hyperlink"/>
          </w:rPr>
          <w:t>http://hadoop-m1:50070/</w:t>
        </w:r>
      </w:hyperlink>
    </w:p>
    <w:p w14:paraId="5BDA3AF0" w14:textId="77777777" w:rsidR="000F4904" w:rsidRPr="000F4904" w:rsidRDefault="000F4904" w:rsidP="003D4FE8">
      <w:pPr>
        <w:pStyle w:val="BodyText2"/>
      </w:pPr>
      <w:r>
        <w:t>Can also be accessed from Cloudera Manager | HDFS Summary | Quick Links</w:t>
      </w:r>
    </w:p>
    <w:p w14:paraId="5E13E8F2" w14:textId="77777777" w:rsidR="00964A03" w:rsidRDefault="00964A03" w:rsidP="00324C76">
      <w:pPr>
        <w:pStyle w:val="Heading5"/>
      </w:pPr>
      <w:r>
        <w:t>Yarn Resource Manager</w:t>
      </w:r>
    </w:p>
    <w:p w14:paraId="3CDC6B00" w14:textId="77777777" w:rsidR="00964A03" w:rsidRPr="00A71A7B" w:rsidRDefault="00082D6F" w:rsidP="003D4FE8">
      <w:pPr>
        <w:pStyle w:val="BodyText2"/>
      </w:pPr>
      <w:hyperlink r:id="rId850"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324C76">
      <w:pPr>
        <w:pStyle w:val="Heading5"/>
      </w:pPr>
      <w:r>
        <w:t>Yar</w:t>
      </w:r>
      <w:r w:rsidR="00794683">
        <w:t>n</w:t>
      </w:r>
      <w:r w:rsidR="00E858EA">
        <w:t xml:space="preserve"> Job History</w:t>
      </w:r>
    </w:p>
    <w:p w14:paraId="2D3FE2C2" w14:textId="77777777" w:rsidR="00E858EA" w:rsidRPr="00E858EA" w:rsidRDefault="00082D6F" w:rsidP="003D4FE8">
      <w:pPr>
        <w:pStyle w:val="BodyText2"/>
      </w:pPr>
      <w:hyperlink r:id="rId851" w:history="1">
        <w:r w:rsidR="001C7E32" w:rsidRPr="00DB27B0">
          <w:rPr>
            <w:rStyle w:val="Hyperlink"/>
          </w:rPr>
          <w:t>http://hadoop-m1:19888/</w:t>
        </w:r>
      </w:hyperlink>
      <w:r w:rsidR="001C7E32">
        <w:t xml:space="preserve"> </w:t>
      </w:r>
    </w:p>
    <w:p w14:paraId="07AA407E" w14:textId="77777777" w:rsidR="0063601F" w:rsidRPr="00F92100" w:rsidRDefault="0063601F" w:rsidP="0063601F">
      <w:pPr>
        <w:pStyle w:val="Heading4"/>
      </w:pPr>
      <w:r>
        <w:t>Services</w:t>
      </w:r>
    </w:p>
    <w:p w14:paraId="5EA7D087" w14:textId="77777777" w:rsidR="00325A4D" w:rsidRDefault="00325A4D" w:rsidP="00325A4D">
      <w:pPr>
        <w:pStyle w:val="Heading5"/>
      </w:pPr>
      <w:r>
        <w:t>Beeline</w:t>
      </w:r>
    </w:p>
    <w:p w14:paraId="46D35462" w14:textId="5CD3AB17" w:rsidR="00325A4D" w:rsidRDefault="00325A4D" w:rsidP="00325A4D">
      <w:pPr>
        <w:pStyle w:val="BodyText2"/>
      </w:pPr>
      <w:r>
        <w:t xml:space="preserve">Beeline has replaced the Hive CLI – see </w:t>
      </w:r>
      <w:hyperlink r:id="rId852"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325A4D">
      <w:pPr>
        <w:pStyle w:val="BodyText2"/>
      </w:pPr>
      <w:r>
        <w:t xml:space="preserve">Excellent guide to Beeline </w:t>
      </w:r>
      <w:hyperlink r:id="rId853" w:history="1">
        <w:r w:rsidRPr="00315409">
          <w:rPr>
            <w:rStyle w:val="Hyperlink"/>
          </w:rPr>
          <w:t>here</w:t>
        </w:r>
      </w:hyperlink>
      <w:r>
        <w:t xml:space="preserve"> with examples at the end.</w:t>
      </w:r>
    </w:p>
    <w:p w14:paraId="52574FD8" w14:textId="3E5F9FBE" w:rsidR="00FE05A5" w:rsidRDefault="00FE05A5" w:rsidP="00FE05A5">
      <w:pPr>
        <w:pStyle w:val="Heading6"/>
      </w:pPr>
      <w:r>
        <w:t>Connecting</w:t>
      </w:r>
    </w:p>
    <w:p w14:paraId="32766B92" w14:textId="77777777" w:rsidR="0017713A" w:rsidRDefault="0017713A" w:rsidP="0017713A">
      <w:pPr>
        <w:pStyle w:val="Heading7"/>
      </w:pPr>
      <w:r>
        <w:t>Embedded mode</w:t>
      </w:r>
    </w:p>
    <w:p w14:paraId="7A9EEFBA" w14:textId="1CBFA680" w:rsidR="00FE05A5" w:rsidRDefault="00FE05A5" w:rsidP="00FE05A5">
      <w:pPr>
        <w:pStyle w:val="BodyText2"/>
      </w:pPr>
      <w:r>
        <w:t>Run Hive client tools with embedded servers as follows:</w:t>
      </w:r>
    </w:p>
    <w:p w14:paraId="4AE7D9A9" w14:textId="77777777" w:rsidR="00FE05A5" w:rsidRDefault="00FE05A5" w:rsidP="00FE05A5">
      <w:pPr>
        <w:pStyle w:val="Unix"/>
      </w:pPr>
      <w:r>
        <w:t>[cottaan@hadoop-m2 /]$ beeline -u jdbc:hive2://</w:t>
      </w:r>
    </w:p>
    <w:p w14:paraId="3B96156A" w14:textId="77777777" w:rsidR="00FE05A5" w:rsidRDefault="00FE05A5" w:rsidP="00FE05A5">
      <w:pPr>
        <w:pStyle w:val="Unix"/>
      </w:pPr>
      <w:r>
        <w:t>16/06/22 16:59:26 WARN mapreduce.TableMapReduceUtil: The hbase-prefix-tree module jar containing PrefixTreeCodec is not present.  Continuing without it.</w:t>
      </w:r>
    </w:p>
    <w:p w14:paraId="07C0685D" w14:textId="77777777" w:rsidR="00FE05A5" w:rsidRDefault="00FE05A5" w:rsidP="00FE05A5">
      <w:pPr>
        <w:pStyle w:val="Unix"/>
      </w:pPr>
      <w:r>
        <w:t>scan complete in 7ms</w:t>
      </w:r>
    </w:p>
    <w:p w14:paraId="7B707DFD" w14:textId="77777777" w:rsidR="00FE05A5" w:rsidRDefault="00FE05A5" w:rsidP="00FE05A5">
      <w:pPr>
        <w:pStyle w:val="Unix"/>
      </w:pPr>
      <w:r>
        <w:t>Connecting to jdbc:hive2://</w:t>
      </w:r>
    </w:p>
    <w:p w14:paraId="259E5AAF" w14:textId="77777777" w:rsidR="00FE05A5" w:rsidRDefault="00FE05A5" w:rsidP="00FE05A5">
      <w:pPr>
        <w:pStyle w:val="Unix"/>
      </w:pPr>
      <w:r>
        <w:t>Connected to: Apache Hive (version 1.1.0-cdh5.7.0)</w:t>
      </w:r>
    </w:p>
    <w:p w14:paraId="4709A425" w14:textId="77777777" w:rsidR="00FE05A5" w:rsidRDefault="00FE05A5" w:rsidP="00FE05A5">
      <w:pPr>
        <w:pStyle w:val="Unix"/>
      </w:pPr>
      <w:r>
        <w:t>Driver: Hive JDBC (version 1.1.0-cdh5.7.0)</w:t>
      </w:r>
    </w:p>
    <w:p w14:paraId="57EAFE99" w14:textId="77777777" w:rsidR="00FE05A5" w:rsidRDefault="00FE05A5" w:rsidP="00FE05A5">
      <w:pPr>
        <w:pStyle w:val="Unix"/>
      </w:pPr>
      <w:r>
        <w:t>Transaction isolation: TRANSACTION_REPEATABLE_READ</w:t>
      </w:r>
    </w:p>
    <w:p w14:paraId="6D3627A5" w14:textId="77777777" w:rsidR="00FE05A5" w:rsidRDefault="00FE05A5" w:rsidP="00FE05A5">
      <w:pPr>
        <w:pStyle w:val="Unix"/>
      </w:pPr>
      <w:r>
        <w:t>Beeline version 1.1.0-cdh5.7.0 by Apache Hive</w:t>
      </w:r>
    </w:p>
    <w:p w14:paraId="2ADA88D2" w14:textId="519BCCA4" w:rsidR="00FE05A5" w:rsidRDefault="00FE05A5" w:rsidP="00FE05A5">
      <w:pPr>
        <w:pStyle w:val="Unix"/>
      </w:pPr>
      <w:r>
        <w:t>0: jdbc:hive2://&gt;</w:t>
      </w:r>
    </w:p>
    <w:p w14:paraId="61069867" w14:textId="77777777" w:rsidR="00FE05A5" w:rsidRPr="00FE05A5" w:rsidRDefault="00FE05A5" w:rsidP="00FE05A5">
      <w:pPr>
        <w:pStyle w:val="BodyText2"/>
      </w:pPr>
    </w:p>
    <w:p w14:paraId="35C8A008" w14:textId="6CB01E82" w:rsidR="0017713A" w:rsidRDefault="0017713A" w:rsidP="0017713A">
      <w:pPr>
        <w:pStyle w:val="Heading7"/>
      </w:pPr>
      <w:r>
        <w:t>Remote mode</w:t>
      </w:r>
    </w:p>
    <w:p w14:paraId="7FBF668D" w14:textId="536905EA" w:rsidR="004E3C92" w:rsidRDefault="004E3C92" w:rsidP="004E3C92">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4E3C92">
      <w:pPr>
        <w:pStyle w:val="Unix"/>
      </w:pPr>
      <w:r>
        <w:t>16/06/24 11:47:56 WARN mapreduce.TableMapReduceUtil: The hbase-prefix-tree module jar containing PrefixTreeCodec is not present.  Continuing without it.</w:t>
      </w:r>
    </w:p>
    <w:p w14:paraId="3BBC48D4" w14:textId="77777777" w:rsidR="004E3C92" w:rsidRDefault="004E3C92" w:rsidP="004E3C92">
      <w:pPr>
        <w:pStyle w:val="Unix"/>
      </w:pPr>
      <w:r>
        <w:t>scan complete in 3ms</w:t>
      </w:r>
    </w:p>
    <w:p w14:paraId="4142CEA6" w14:textId="77777777" w:rsidR="004E3C92" w:rsidRDefault="004E3C92" w:rsidP="004E3C92">
      <w:pPr>
        <w:pStyle w:val="Unix"/>
      </w:pPr>
      <w:r>
        <w:t>Connecting to jdbc:hive2://hadoop-m1:10000/</w:t>
      </w:r>
    </w:p>
    <w:p w14:paraId="3AFE83C8" w14:textId="77777777" w:rsidR="004E3C92" w:rsidRDefault="004E3C92" w:rsidP="004E3C92">
      <w:pPr>
        <w:pStyle w:val="Unix"/>
      </w:pPr>
      <w:r>
        <w:t>Connected to: Apache Hive (version 1.1.0-cdh5.7.0)</w:t>
      </w:r>
    </w:p>
    <w:p w14:paraId="51126274" w14:textId="77777777" w:rsidR="004E3C92" w:rsidRDefault="004E3C92" w:rsidP="004E3C92">
      <w:pPr>
        <w:pStyle w:val="Unix"/>
      </w:pPr>
      <w:r>
        <w:t>Driver: Hive JDBC (version 1.1.0-cdh5.7.0)</w:t>
      </w:r>
    </w:p>
    <w:p w14:paraId="4957CAF7" w14:textId="77777777" w:rsidR="004E3C92" w:rsidRDefault="004E3C92" w:rsidP="004E3C92">
      <w:pPr>
        <w:pStyle w:val="Unix"/>
      </w:pPr>
      <w:r>
        <w:t>Transaction isolation: TRANSACTION_REPEATABLE_READ</w:t>
      </w:r>
    </w:p>
    <w:p w14:paraId="481242DE" w14:textId="77777777" w:rsidR="004E3C92" w:rsidRDefault="004E3C92" w:rsidP="004E3C92">
      <w:pPr>
        <w:pStyle w:val="Unix"/>
      </w:pPr>
      <w:r>
        <w:t>Beeline version 1.1.0-cdh5.7.0 by Apache Hive</w:t>
      </w:r>
    </w:p>
    <w:p w14:paraId="3B8F45A2" w14:textId="7F9C1004" w:rsidR="0017713A" w:rsidRPr="0017713A" w:rsidRDefault="004E3C92" w:rsidP="004E3C92">
      <w:pPr>
        <w:pStyle w:val="Unix"/>
      </w:pPr>
      <w:r>
        <w:t>0: jdbc:hive2://hadoop-m1:10000/&gt;</w:t>
      </w:r>
    </w:p>
    <w:p w14:paraId="6F4DC6A0" w14:textId="7A0B9C7D" w:rsidR="006B48EA" w:rsidRDefault="006B48EA" w:rsidP="006B48EA">
      <w:pPr>
        <w:pStyle w:val="Heading6"/>
      </w:pPr>
      <w:r>
        <w:t>Errors</w:t>
      </w:r>
    </w:p>
    <w:p w14:paraId="2A7F6418" w14:textId="63915F48" w:rsidR="006B48EA" w:rsidRDefault="006B48EA" w:rsidP="006B48EA">
      <w:pPr>
        <w:pStyle w:val="Heading7"/>
      </w:pPr>
      <w:r>
        <w:t>Execution</w:t>
      </w:r>
    </w:p>
    <w:p w14:paraId="742FA9C8" w14:textId="5B013049" w:rsidR="006B48EA" w:rsidRPr="006B48EA" w:rsidRDefault="006B48EA" w:rsidP="006B48EA">
      <w:pPr>
        <w:pStyle w:val="BodyText2"/>
      </w:pPr>
      <w:r>
        <w:t>-101 errors are usually file related, i.e. unable to find files or write files etc.</w:t>
      </w:r>
    </w:p>
    <w:p w14:paraId="292DCD25" w14:textId="427DF410" w:rsidR="00A23BD1" w:rsidRDefault="00A23BD1" w:rsidP="00A23BD1">
      <w:pPr>
        <w:pStyle w:val="Heading6"/>
      </w:pPr>
      <w:r>
        <w:t>Weird stuff</w:t>
      </w:r>
    </w:p>
    <w:p w14:paraId="2EC26274" w14:textId="6CC177F7" w:rsidR="002B231D" w:rsidRPr="002B231D" w:rsidRDefault="002B231D" w:rsidP="002B231D">
      <w:pPr>
        <w:pStyle w:val="BodyText2"/>
      </w:pPr>
      <w:r>
        <w:lastRenderedPageBreak/>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324C76">
      <w:pPr>
        <w:pStyle w:val="Heading5"/>
      </w:pPr>
      <w:r>
        <w:t>HDFS</w:t>
      </w:r>
    </w:p>
    <w:p w14:paraId="1A88B636" w14:textId="77777777" w:rsidR="0063601F" w:rsidRDefault="0063601F" w:rsidP="0063601F">
      <w:pPr>
        <w:pStyle w:val="BodyText2"/>
      </w:pPr>
      <w:r>
        <w:t>The Hadoop File system is accessed (</w:t>
      </w:r>
      <w:hyperlink r:id="rId854" w:history="1">
        <w:r w:rsidRPr="00063BAD">
          <w:rPr>
            <w:rStyle w:val="Hyperlink"/>
          </w:rPr>
          <w:t>HDFS</w:t>
        </w:r>
      </w:hyperlink>
      <w:r>
        <w:t xml:space="preserve"> docs) using the Hadoop File System shell (see </w:t>
      </w:r>
      <w:hyperlink r:id="rId855"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397DAF">
      <w:pPr>
        <w:pStyle w:val="Unix"/>
      </w:pPr>
      <w:r>
        <w:t>$ hadoop fs –ls</w:t>
      </w:r>
      <w:r>
        <w:tab/>
        <w:t>- list files in the current directory</w:t>
      </w:r>
    </w:p>
    <w:p w14:paraId="1691A297" w14:textId="77777777" w:rsidR="0063601F" w:rsidRDefault="0063601F" w:rsidP="00397DAF">
      <w:pPr>
        <w:pStyle w:val="Unix"/>
      </w:pPr>
      <w:r>
        <w:t>$ hadoop fs –ls</w:t>
      </w:r>
      <w:r w:rsidRPr="00A362DA">
        <w:t xml:space="preserve"> /</w:t>
      </w:r>
      <w:r>
        <w:tab/>
        <w:t>- list directories in the current directory</w:t>
      </w:r>
    </w:p>
    <w:p w14:paraId="6C173BE4" w14:textId="77777777" w:rsidR="0063601F" w:rsidRDefault="0063601F" w:rsidP="00397DAF">
      <w:pPr>
        <w:pStyle w:val="Unix"/>
      </w:pPr>
      <w:r>
        <w:t>$ hadoop fs –ls -R</w:t>
      </w:r>
      <w:r>
        <w:tab/>
        <w:t>- list all files in the current directory (recursively)</w:t>
      </w:r>
    </w:p>
    <w:p w14:paraId="52618D24" w14:textId="77777777" w:rsidR="0063601F" w:rsidRDefault="0063601F" w:rsidP="00397DAF">
      <w:pPr>
        <w:pStyle w:val="Unix"/>
      </w:pPr>
      <w:r>
        <w:t>$ hadoop fs –lsr</w:t>
      </w:r>
      <w:r>
        <w:tab/>
        <w:t>- list all files in the current directory (recursively)</w:t>
      </w:r>
    </w:p>
    <w:p w14:paraId="03708CE7" w14:textId="77777777" w:rsidR="0063601F" w:rsidRDefault="0063601F" w:rsidP="00397DAF">
      <w:pPr>
        <w:pStyle w:val="Unix"/>
      </w:pPr>
      <w:r>
        <w:t>$ hadoop fs -rm -r test_species_csv_files/</w:t>
      </w:r>
      <w:r>
        <w:tab/>
        <w:t>- delete all files in a directory and the directory</w:t>
      </w:r>
    </w:p>
    <w:p w14:paraId="0FDA1FD6" w14:textId="77777777" w:rsidR="0063601F" w:rsidRDefault="0063601F" w:rsidP="00397DAF">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397DAF">
      <w:pPr>
        <w:pStyle w:val="Unix"/>
      </w:pPr>
      <w:r>
        <w:t>$ hadoop fs –touchz mapper.py</w:t>
      </w:r>
      <w:r>
        <w:tab/>
        <w:t>- creates a new file of zero length</w:t>
      </w:r>
    </w:p>
    <w:p w14:paraId="3B37E3F7" w14:textId="77777777" w:rsidR="0063601F" w:rsidRDefault="0063601F" w:rsidP="0063601F">
      <w:pPr>
        <w:pStyle w:val="BodyText"/>
      </w:pPr>
      <w:r>
        <w:t>In all cases if no specific directory is appended to fs, then the Hadoop Home directory is assumed (in our case /user/dopa)</w:t>
      </w:r>
    </w:p>
    <w:p w14:paraId="6A3151DF" w14:textId="77777777" w:rsidR="0063601F" w:rsidRDefault="0063601F" w:rsidP="0063601F">
      <w:pPr>
        <w:pStyle w:val="BodyText"/>
      </w:pPr>
      <w:r>
        <w:t xml:space="preserve">Yahoo </w:t>
      </w:r>
      <w:r w:rsidRPr="009F0492">
        <w:t>documentation</w:t>
      </w:r>
      <w:r>
        <w:t xml:space="preserve"> for HDFS and interacting with it is great (see </w:t>
      </w:r>
      <w:hyperlink r:id="rId856" w:history="1">
        <w:r w:rsidRPr="00E95741">
          <w:rPr>
            <w:rStyle w:val="Hyperlink"/>
          </w:rPr>
          <w:t>here</w:t>
        </w:r>
      </w:hyperlink>
      <w:r>
        <w:t>).</w:t>
      </w:r>
    </w:p>
    <w:p w14:paraId="011EBB5F" w14:textId="77777777" w:rsidR="0063601F" w:rsidRDefault="0063601F" w:rsidP="0063601F">
      <w:pPr>
        <w:pStyle w:val="BodyText2"/>
      </w:pPr>
      <w:r>
        <w:t xml:space="preserve">Useful points: </w:t>
      </w:r>
    </w:p>
    <w:p w14:paraId="1306D972" w14:textId="77777777" w:rsidR="0063601F" w:rsidRDefault="0063601F" w:rsidP="0063601F">
      <w:pPr>
        <w:pStyle w:val="BodyText"/>
      </w:pPr>
      <w:r>
        <w:t>‘..</w:t>
      </w:r>
      <w:r w:rsidRPr="009E4E81">
        <w:t>HDFS runs in a separate namespace, isolated from the contents of your local files</w:t>
      </w:r>
      <w:r>
        <w:t>..’</w:t>
      </w:r>
    </w:p>
    <w:p w14:paraId="08D0AB28" w14:textId="77777777" w:rsidR="0063601F" w:rsidRPr="00D6643B" w:rsidRDefault="0063601F" w:rsidP="0063601F">
      <w:pPr>
        <w:pStyle w:val="BodyText"/>
        <w:jc w:val="both"/>
      </w:pPr>
      <w:r>
        <w:t>‘</w:t>
      </w:r>
      <w:hyperlink r:id="rId857"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63601F">
      <w:pPr>
        <w:pStyle w:val="Heading6"/>
      </w:pPr>
      <w:r>
        <w:t>File Organisation</w:t>
      </w:r>
    </w:p>
    <w:p w14:paraId="47B64BAF" w14:textId="77777777" w:rsidR="0063601F" w:rsidRDefault="0063601F" w:rsidP="0063601F">
      <w:pPr>
        <w:pStyle w:val="BodyText2"/>
      </w:pPr>
      <w:r>
        <w:t>Lars has created the following structure on hadoop-m2:</w:t>
      </w:r>
    </w:p>
    <w:p w14:paraId="37826320" w14:textId="77777777" w:rsidR="0063601F" w:rsidRDefault="0063601F" w:rsidP="0063601F">
      <w:pPr>
        <w:pStyle w:val="BodyText2"/>
      </w:pPr>
      <w:r>
        <w:t>/jrc</w:t>
      </w:r>
    </w:p>
    <w:p w14:paraId="20218158" w14:textId="77777777" w:rsidR="0063601F" w:rsidRDefault="0063601F" w:rsidP="0063601F">
      <w:pPr>
        <w:pStyle w:val="BodyText2"/>
      </w:pPr>
      <w:r>
        <w:tab/>
        <w:t>/data   -where the data files go, e.g. avro files</w:t>
      </w:r>
    </w:p>
    <w:p w14:paraId="406BC1B8" w14:textId="77777777" w:rsidR="0063601F" w:rsidRPr="00EA6B8D" w:rsidRDefault="0063601F" w:rsidP="0063601F">
      <w:pPr>
        <w:pStyle w:val="BodyText2"/>
      </w:pPr>
      <w:r>
        <w:tab/>
        <w:t>/schema   -where the Avro schemas go</w:t>
      </w:r>
    </w:p>
    <w:p w14:paraId="00F384E4" w14:textId="77777777" w:rsidR="0063601F" w:rsidRDefault="0063601F" w:rsidP="0063601F">
      <w:pPr>
        <w:pStyle w:val="Heading6"/>
      </w:pPr>
      <w:r>
        <w:t>NameNode UI</w:t>
      </w:r>
    </w:p>
    <w:p w14:paraId="193DD887" w14:textId="77777777" w:rsidR="0063601F" w:rsidRPr="002B1686" w:rsidRDefault="0063601F" w:rsidP="0063601F">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63601F">
      <w:pPr>
        <w:pStyle w:val="Heading6"/>
      </w:pPr>
      <w:r>
        <w:t>User management</w:t>
      </w:r>
    </w:p>
    <w:p w14:paraId="7AA8A28A" w14:textId="77777777" w:rsidR="0063601F" w:rsidRPr="00A91A6C" w:rsidRDefault="0063601F" w:rsidP="0063601F">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63601F">
      <w:pPr>
        <w:pStyle w:val="Heading6"/>
      </w:pPr>
      <w:r>
        <w:t>Working with files in HDFS</w:t>
      </w:r>
    </w:p>
    <w:p w14:paraId="218A243C" w14:textId="77777777" w:rsidR="0063601F" w:rsidRDefault="0063601F" w:rsidP="0063601F">
      <w:pPr>
        <w:pStyle w:val="Heading7"/>
      </w:pPr>
      <w:r>
        <w:t>Flume</w:t>
      </w:r>
    </w:p>
    <w:p w14:paraId="4B9CCC64" w14:textId="77777777" w:rsidR="0063601F" w:rsidRPr="005179F5" w:rsidRDefault="0063601F" w:rsidP="0063601F">
      <w:pPr>
        <w:pStyle w:val="BodyText2"/>
      </w:pPr>
      <w:r>
        <w:t>You can also load data into Hadoop using Flume and it will load the data and aggregate if needed.</w:t>
      </w:r>
    </w:p>
    <w:p w14:paraId="5959F3D0" w14:textId="77777777" w:rsidR="0063601F" w:rsidRDefault="0063601F" w:rsidP="0063601F">
      <w:pPr>
        <w:pStyle w:val="Heading7"/>
      </w:pPr>
      <w:r>
        <w:t>HDFS API</w:t>
      </w:r>
    </w:p>
    <w:p w14:paraId="0EDB50F9" w14:textId="0EBE2804" w:rsidR="00C234EE" w:rsidRPr="00493373" w:rsidRDefault="0063601F" w:rsidP="0063601F">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58" w:history="1">
        <w:r w:rsidRPr="00CB45C1">
          <w:rPr>
            <w:rStyle w:val="Hyperlink"/>
          </w:rPr>
          <w:t>Pydoop</w:t>
        </w:r>
      </w:hyperlink>
      <w:r>
        <w:t xml:space="preserve"> – it is also on </w:t>
      </w:r>
      <w:hyperlink r:id="rId859" w:history="1">
        <w:r w:rsidRPr="00964758">
          <w:rPr>
            <w:rStyle w:val="Hyperlink"/>
          </w:rPr>
          <w:t>Github</w:t>
        </w:r>
      </w:hyperlink>
      <w:r>
        <w:t>.</w:t>
      </w:r>
    </w:p>
    <w:p w14:paraId="645F893A" w14:textId="77777777" w:rsidR="0063601F" w:rsidRDefault="0063601F" w:rsidP="0063601F">
      <w:pPr>
        <w:pStyle w:val="Heading7"/>
      </w:pPr>
      <w:r>
        <w:t>Using the Hadoop Shell</w:t>
      </w:r>
    </w:p>
    <w:p w14:paraId="424DBDE7" w14:textId="3B7B2CD2" w:rsidR="00C23A64" w:rsidRDefault="00C23A64" w:rsidP="008A1C7A">
      <w:pPr>
        <w:pStyle w:val="Heading8"/>
      </w:pPr>
      <w:r>
        <w:t>Changing the current user</w:t>
      </w:r>
    </w:p>
    <w:p w14:paraId="710F09E2" w14:textId="05B71798" w:rsidR="00C23A64" w:rsidRDefault="00C23A64" w:rsidP="00C23A64">
      <w:pPr>
        <w:pStyle w:val="BodyText2"/>
      </w:pPr>
      <w:r>
        <w:t>You can change the current user by using the following:</w:t>
      </w:r>
    </w:p>
    <w:p w14:paraId="7F734F53" w14:textId="038BF68A" w:rsidR="00C23A64" w:rsidRDefault="00C23A64" w:rsidP="00397DAF">
      <w:pPr>
        <w:pStyle w:val="Unix"/>
      </w:pPr>
      <w:r>
        <w:t>export HADOOP_USER_NAME=hdfs</w:t>
      </w:r>
    </w:p>
    <w:p w14:paraId="6F432AAD" w14:textId="6F8C16E7" w:rsidR="00C23A64" w:rsidRDefault="00C23A64" w:rsidP="00C23A64">
      <w:pPr>
        <w:pStyle w:val="BodyText2"/>
      </w:pPr>
      <w:r>
        <w:lastRenderedPageBreak/>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397DAF">
      <w:pPr>
        <w:pStyle w:val="Unix"/>
      </w:pPr>
      <w:r>
        <w:t>unset HADOOP_USER_NAME</w:t>
      </w:r>
    </w:p>
    <w:p w14:paraId="4C4EB052" w14:textId="0141ECE1" w:rsidR="003362B0" w:rsidRDefault="003362B0" w:rsidP="003362B0">
      <w:pPr>
        <w:pStyle w:val="BodyText2"/>
      </w:pPr>
      <w:r>
        <w:t>And you can check it with:</w:t>
      </w:r>
    </w:p>
    <w:p w14:paraId="01CF1AC0" w14:textId="35809B1F" w:rsidR="003362B0" w:rsidRPr="00C23A64" w:rsidRDefault="003362B0" w:rsidP="00397DAF">
      <w:pPr>
        <w:pStyle w:val="Unix"/>
      </w:pPr>
      <w:r w:rsidRPr="003362B0">
        <w:t>echo $HADOOP_USER_NAME</w:t>
      </w:r>
    </w:p>
    <w:p w14:paraId="402072FA" w14:textId="77777777" w:rsidR="0063601F" w:rsidRPr="003376F1" w:rsidRDefault="0063601F" w:rsidP="008A1C7A">
      <w:pPr>
        <w:pStyle w:val="Heading8"/>
      </w:pPr>
      <w:r>
        <w:t>Loading</w:t>
      </w:r>
    </w:p>
    <w:p w14:paraId="37E7B2CB" w14:textId="77777777" w:rsidR="0063601F" w:rsidRDefault="0063601F" w:rsidP="0063601F">
      <w:pPr>
        <w:pStyle w:val="BodyText2"/>
      </w:pPr>
      <w:r>
        <w:t>To load files into HDFS, copy them from your local file system to hdfs (in this case a csv file called simply 139):</w:t>
      </w:r>
    </w:p>
    <w:p w14:paraId="4EC2E4A5" w14:textId="77777777" w:rsidR="0063601F" w:rsidRPr="00493373" w:rsidRDefault="0063601F" w:rsidP="00397DAF">
      <w:pPr>
        <w:pStyle w:val="Code"/>
      </w:pPr>
      <w:r w:rsidRPr="00493373">
        <w:t>[dopa@h05-nn01 ~]$ ls</w:t>
      </w:r>
    </w:p>
    <w:p w14:paraId="25CA720C" w14:textId="77777777" w:rsidR="0063601F" w:rsidRPr="00493373" w:rsidRDefault="0063601F" w:rsidP="00397DAF">
      <w:pPr>
        <w:pStyle w:val="Code"/>
      </w:pPr>
      <w:r w:rsidRPr="00493373">
        <w:t>139  compiled  test  test_species_csv_files  wordcount.jar  WordCount.java  wordcountMM.jar</w:t>
      </w:r>
    </w:p>
    <w:p w14:paraId="6286039C" w14:textId="77777777" w:rsidR="0063601F" w:rsidRPr="00493373" w:rsidRDefault="0063601F" w:rsidP="00397DAF">
      <w:pPr>
        <w:pStyle w:val="Code"/>
      </w:pPr>
      <w:r w:rsidRPr="00493373">
        <w:t>[dopa@h05-nn01 ~]$ hadoop fs -put 139</w:t>
      </w:r>
    </w:p>
    <w:p w14:paraId="4A455BED" w14:textId="77777777" w:rsidR="0063601F" w:rsidRPr="00493373" w:rsidRDefault="0063601F" w:rsidP="00397DAF">
      <w:pPr>
        <w:pStyle w:val="Code"/>
      </w:pPr>
      <w:r w:rsidRPr="00493373">
        <w:t>[dopa@h05-nn01 ~]$ hadoop fs -ls</w:t>
      </w:r>
    </w:p>
    <w:p w14:paraId="61E46E49" w14:textId="77777777" w:rsidR="0063601F" w:rsidRPr="00493373" w:rsidRDefault="0063601F" w:rsidP="00397DAF">
      <w:pPr>
        <w:pStyle w:val="Code"/>
      </w:pPr>
      <w:r w:rsidRPr="00493373">
        <w:t>Found 6 items</w:t>
      </w:r>
    </w:p>
    <w:p w14:paraId="1367C289" w14:textId="77777777" w:rsidR="0063601F" w:rsidRPr="00493373" w:rsidRDefault="0063601F" w:rsidP="00397DAF">
      <w:pPr>
        <w:pStyle w:val="Code"/>
      </w:pPr>
      <w:r w:rsidRPr="00493373">
        <w:t>drwx------   - dopa supergroup          0 2013-02-01 11:33 .staging</w:t>
      </w:r>
    </w:p>
    <w:p w14:paraId="0E9EB759" w14:textId="77777777" w:rsidR="0063601F" w:rsidRPr="00493373" w:rsidRDefault="0063601F" w:rsidP="00397DAF">
      <w:pPr>
        <w:pStyle w:val="Code"/>
      </w:pPr>
      <w:r w:rsidRPr="00493373">
        <w:t>-rw-r--r--   3 dopa supergroup    4141116 2013-02-01 15:11 139</w:t>
      </w:r>
    </w:p>
    <w:p w14:paraId="79EC7FEF" w14:textId="77777777" w:rsidR="0063601F" w:rsidRPr="00493373" w:rsidRDefault="0063601F" w:rsidP="00397DAF">
      <w:pPr>
        <w:pStyle w:val="Code"/>
      </w:pPr>
      <w:r w:rsidRPr="00493373">
        <w:t>-rw-r--r--   3 dopa supergroup    1573078 2013-01-25 11:02 4300.txt</w:t>
      </w:r>
    </w:p>
    <w:p w14:paraId="00F4F348" w14:textId="77777777" w:rsidR="0063601F" w:rsidRPr="00493373" w:rsidRDefault="0063601F" w:rsidP="00397DAF">
      <w:pPr>
        <w:pStyle w:val="Code"/>
      </w:pPr>
      <w:r w:rsidRPr="00493373">
        <w:t>drwxr-xr-x   - dopa supergroup          0 2013-01-28 11:53 input</w:t>
      </w:r>
    </w:p>
    <w:p w14:paraId="5025C395" w14:textId="77777777" w:rsidR="0063601F" w:rsidRPr="00493373" w:rsidRDefault="0063601F" w:rsidP="00397DAF">
      <w:pPr>
        <w:pStyle w:val="Code"/>
      </w:pPr>
      <w:r w:rsidRPr="00493373">
        <w:t>drwxr-xr-x   - dopa supergroup          0 2013-01-28 11:54 output</w:t>
      </w:r>
    </w:p>
    <w:p w14:paraId="53CD0E56" w14:textId="77777777" w:rsidR="0063601F" w:rsidRDefault="0063601F" w:rsidP="00397DAF">
      <w:pPr>
        <w:pStyle w:val="Code"/>
      </w:pPr>
      <w:r w:rsidRPr="00493373">
        <w:t>-rw-r--r--   3 dopa supergroup       3169 2013-01-28 11:40 wordcount.jar</w:t>
      </w:r>
    </w:p>
    <w:p w14:paraId="7CABCB0F" w14:textId="77777777" w:rsidR="0063601F" w:rsidRDefault="0063601F" w:rsidP="0063601F">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60" w:anchor="copying" w:history="1">
        <w:r w:rsidRPr="00441854">
          <w:rPr>
            <w:rStyle w:val="Hyperlink"/>
          </w:rPr>
          <w:t>distcp</w:t>
        </w:r>
      </w:hyperlink>
      <w:r>
        <w:t xml:space="preserve"> to help:</w:t>
      </w:r>
    </w:p>
    <w:p w14:paraId="659A0C23" w14:textId="77777777" w:rsidR="0063601F" w:rsidRDefault="0063601F" w:rsidP="00397DAF">
      <w:pPr>
        <w:pStyle w:val="Code"/>
      </w:pPr>
      <w:r w:rsidRPr="00FC5565">
        <w:t>$ hadoop fs -put test_species_csv_files/* /user/dopa</w:t>
      </w:r>
    </w:p>
    <w:p w14:paraId="61D08722" w14:textId="77777777" w:rsidR="0063601F" w:rsidRDefault="0063601F" w:rsidP="00397DAF">
      <w:pPr>
        <w:pStyle w:val="Code"/>
      </w:pPr>
      <w:r>
        <w:t>$ hadoop fs –put gutenberg/* gutenberg/</w:t>
      </w:r>
    </w:p>
    <w:p w14:paraId="17DD1D30" w14:textId="77777777" w:rsidR="0063601F" w:rsidRDefault="0063601F" w:rsidP="0063601F">
      <w:pPr>
        <w:pStyle w:val="BodyText2"/>
      </w:pPr>
      <w:r>
        <w:t>To view the contents of files:</w:t>
      </w:r>
    </w:p>
    <w:p w14:paraId="18B57B41" w14:textId="77777777" w:rsidR="0063601F" w:rsidRDefault="0063601F" w:rsidP="00397DAF">
      <w:pPr>
        <w:pStyle w:val="Code"/>
      </w:pPr>
      <w:r w:rsidRPr="004D5836">
        <w:t xml:space="preserve"> [dopa@hadoop-h05 ~]$ hadoop fs -cat input/139</w:t>
      </w:r>
    </w:p>
    <w:p w14:paraId="054624AA" w14:textId="77777777" w:rsidR="0063601F" w:rsidRDefault="0063601F" w:rsidP="0063601F">
      <w:pPr>
        <w:pStyle w:val="BodyText2"/>
      </w:pPr>
      <w:r>
        <w:t>You could schedule shell tasks as cron jobs to load data in automatically.</w:t>
      </w:r>
    </w:p>
    <w:p w14:paraId="6EF93C23" w14:textId="77777777" w:rsidR="0063601F" w:rsidRDefault="0063601F" w:rsidP="0063601F">
      <w:pPr>
        <w:pStyle w:val="BodyText2"/>
      </w:pPr>
      <w:r>
        <w:t>Completed this for the live cluster moving 42 files into home/dopa/tmp then into the Hadoop input folder:</w:t>
      </w:r>
    </w:p>
    <w:p w14:paraId="6A84F543" w14:textId="77777777" w:rsidR="0063601F" w:rsidRDefault="0063601F" w:rsidP="00397DAF">
      <w:pPr>
        <w:pStyle w:val="Code"/>
      </w:pPr>
      <w:r w:rsidRPr="00C70C63">
        <w:t>[dopa@hadoop-h05 ~]</w:t>
      </w:r>
      <w:r w:rsidRPr="00FC5565">
        <w:t>$ hadoo</w:t>
      </w:r>
      <w:r>
        <w:t>p fs -put tmp</w:t>
      </w:r>
      <w:r w:rsidRPr="00FC5565">
        <w:t>/* /user/dopa</w:t>
      </w:r>
      <w:r>
        <w:t>/input</w:t>
      </w:r>
    </w:p>
    <w:p w14:paraId="09C1F092" w14:textId="77777777" w:rsidR="0063601F" w:rsidRDefault="0063601F" w:rsidP="00397DAF">
      <w:pPr>
        <w:pStyle w:val="Code"/>
      </w:pPr>
      <w:r w:rsidRPr="00C70C63">
        <w:t>[dopa@hadoop-h05 ~]</w:t>
      </w:r>
      <w:r w:rsidRPr="00FC5565">
        <w:t>$ hadoo</w:t>
      </w:r>
      <w:r>
        <w:t>p fs -rm input/4300.txt</w:t>
      </w:r>
    </w:p>
    <w:p w14:paraId="7036D3B9" w14:textId="77777777" w:rsidR="0063601F" w:rsidRDefault="0063601F" w:rsidP="00397DAF">
      <w:pPr>
        <w:pStyle w:val="Code"/>
      </w:pPr>
      <w:r w:rsidRPr="00C70C63">
        <w:t>[dopa@hadoop-h05 ~]$ hadoop fs -ls input</w:t>
      </w:r>
    </w:p>
    <w:p w14:paraId="02655360" w14:textId="77777777" w:rsidR="0063601F" w:rsidRDefault="0063601F" w:rsidP="0063601F">
      <w:pPr>
        <w:pStyle w:val="BodyText2"/>
      </w:pPr>
      <w:r>
        <w:t>To load multiple json files into the full cluster:</w:t>
      </w:r>
    </w:p>
    <w:p w14:paraId="043C4466" w14:textId="77777777" w:rsidR="0063601F" w:rsidRDefault="0063601F" w:rsidP="00397DAF">
      <w:pPr>
        <w:pStyle w:val="Code"/>
      </w:pPr>
      <w:r w:rsidRPr="002F748B">
        <w:t>[dopa@hadoop-sn ~]$ hadoop fs -put /home/dopa/data/json/species/* /user/hive/warehouse/species/</w:t>
      </w:r>
    </w:p>
    <w:p w14:paraId="02A31716" w14:textId="1EB28B23" w:rsidR="004E477B" w:rsidRDefault="004E477B" w:rsidP="004E477B">
      <w:pPr>
        <w:pStyle w:val="BodyText2"/>
      </w:pPr>
      <w:r>
        <w:t>Loading the ESRI Jar files into hdfs:</w:t>
      </w:r>
    </w:p>
    <w:p w14:paraId="62E6F927" w14:textId="77777777" w:rsidR="004E477B" w:rsidRDefault="004E477B" w:rsidP="00397DAF">
      <w:pPr>
        <w:pStyle w:val="Unix"/>
      </w:pPr>
      <w:r>
        <w:t>[cottaan@hadoop-m2 jar_files]$ hadoop fs -put esri-geometry-api.jar /user/hive/jar_files</w:t>
      </w:r>
    </w:p>
    <w:p w14:paraId="703E3CE2" w14:textId="51F13E62" w:rsidR="004E477B" w:rsidRDefault="004E477B" w:rsidP="00397DAF">
      <w:pPr>
        <w:pStyle w:val="Unix"/>
      </w:pPr>
      <w:r>
        <w:t>[cottaan@hadoop-m2 jar_files]$ hadoop fs -put spatial-sdk-hadoop.jar /user/hive/jar_files</w:t>
      </w:r>
    </w:p>
    <w:p w14:paraId="1718AB37" w14:textId="77777777" w:rsidR="0063601F" w:rsidRDefault="0063601F" w:rsidP="008A1C7A">
      <w:pPr>
        <w:pStyle w:val="Heading8"/>
      </w:pPr>
      <w:r>
        <w:t>Deleting</w:t>
      </w:r>
    </w:p>
    <w:p w14:paraId="286D2341" w14:textId="77777777" w:rsidR="0063601F" w:rsidRDefault="0063601F" w:rsidP="0063601F">
      <w:pPr>
        <w:pStyle w:val="BodyText2"/>
      </w:pPr>
      <w:r>
        <w:t>To delete multiple files in the HDFS shell:</w:t>
      </w:r>
    </w:p>
    <w:p w14:paraId="7DEE4DBD" w14:textId="77777777" w:rsidR="0063601F" w:rsidRDefault="0063601F" w:rsidP="00397DAF">
      <w:pPr>
        <w:pStyle w:val="Code"/>
      </w:pPr>
      <w:r w:rsidRPr="003376F1">
        <w:t xml:space="preserve"> [dopa@hadoop-sn ~]$ hadoop fs -rm -skipTrash /user/hive/warehouse/species/*</w:t>
      </w:r>
    </w:p>
    <w:p w14:paraId="73E4D8AB" w14:textId="49C86AC9" w:rsidR="007903D4" w:rsidRDefault="007903D4" w:rsidP="008A1C7A">
      <w:pPr>
        <w:pStyle w:val="Heading8"/>
      </w:pPr>
      <w:r>
        <w:t>Changing owners</w:t>
      </w:r>
    </w:p>
    <w:p w14:paraId="2D58FC01" w14:textId="3488DE2F" w:rsidR="007903D4" w:rsidRDefault="007903D4" w:rsidP="00397DAF">
      <w:pPr>
        <w:pStyle w:val="Unix"/>
      </w:pPr>
      <w:r w:rsidRPr="007903D4">
        <w:t>[cottaan@hadoop-m2 ~]$ hadoop fs -chown admin /jrc/data/wdpa/wdpa_latest_14_10_14.avro</w:t>
      </w:r>
    </w:p>
    <w:p w14:paraId="34ED3526" w14:textId="483809DC" w:rsidR="00917D32" w:rsidRDefault="00917D32" w:rsidP="00397DAF">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397DAF">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9422DD">
      <w:pPr>
        <w:pStyle w:val="Heading8"/>
      </w:pPr>
      <w:r>
        <w:t>Changing permissions</w:t>
      </w:r>
    </w:p>
    <w:p w14:paraId="292EE6F6" w14:textId="5589708A" w:rsidR="009422DD" w:rsidRDefault="009422DD" w:rsidP="009422DD">
      <w:pPr>
        <w:pStyle w:val="BodyText2"/>
      </w:pPr>
      <w:r>
        <w:t xml:space="preserve">Use </w:t>
      </w:r>
      <w:hyperlink r:id="rId861" w:anchor="chmod" w:history="1">
        <w:r w:rsidRPr="009422DD">
          <w:rPr>
            <w:rStyle w:val="Hyperlink"/>
          </w:rPr>
          <w:t>chmod</w:t>
        </w:r>
      </w:hyperlink>
      <w:r>
        <w:t xml:space="preserve"> e.g. Hadoop fs –chmod:</w:t>
      </w:r>
    </w:p>
    <w:p w14:paraId="07301881" w14:textId="2873CF33" w:rsidR="009422DD" w:rsidRDefault="009422DD" w:rsidP="009422DD">
      <w:pPr>
        <w:pStyle w:val="Unix"/>
      </w:pPr>
      <w:r w:rsidRPr="009422DD">
        <w:t>[cottaan@hadoop-m2 jar_files]$ hadoop fs -chmod 0777 /user/hive/jar_files/esri-geometry-api.jar</w:t>
      </w:r>
    </w:p>
    <w:p w14:paraId="7DE0A380" w14:textId="2DED6CBF" w:rsidR="009422DD" w:rsidRPr="009422DD" w:rsidRDefault="009422DD" w:rsidP="009422DD">
      <w:pPr>
        <w:pStyle w:val="BodyText2"/>
      </w:pPr>
      <w:r>
        <w:t>I had to change the permissions in WinSCP for the file.</w:t>
      </w:r>
    </w:p>
    <w:p w14:paraId="3A293B0B" w14:textId="77777777" w:rsidR="0063601F" w:rsidRDefault="0063601F" w:rsidP="0063601F">
      <w:pPr>
        <w:pStyle w:val="Heading7"/>
      </w:pPr>
      <w:r>
        <w:t>Using the ArcGIS Geoprocessing Tools For Hadoop</w:t>
      </w:r>
    </w:p>
    <w:p w14:paraId="5ACADC1A" w14:textId="77777777" w:rsidR="0063601F" w:rsidRDefault="0063601F" w:rsidP="0063601F">
      <w:pPr>
        <w:pStyle w:val="BodyText2"/>
      </w:pPr>
      <w:r>
        <w:t xml:space="preserve">You can use these to convert features to JSON for import into HDFS. </w:t>
      </w:r>
    </w:p>
    <w:p w14:paraId="336AB9BF" w14:textId="77777777" w:rsidR="0063601F" w:rsidRDefault="0063601F" w:rsidP="0063601F">
      <w:pPr>
        <w:pStyle w:val="BodyText2"/>
      </w:pPr>
      <w:r>
        <w:t xml:space="preserve">Are available from </w:t>
      </w:r>
      <w:hyperlink r:id="rId862"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397DAF">
      <w:pPr>
        <w:pStyle w:val="Code"/>
      </w:pPr>
      <w:r w:rsidRPr="00103919">
        <w:t>C:\Users\cottaan&gt;easy_install webhdfs</w:t>
      </w:r>
    </w:p>
    <w:p w14:paraId="5096C316" w14:textId="77777777" w:rsidR="0063601F" w:rsidRDefault="0063601F" w:rsidP="0063601F">
      <w:pPr>
        <w:pStyle w:val="BodyText2"/>
      </w:pPr>
      <w:r>
        <w:lastRenderedPageBreak/>
        <w:t>Reopening ArcGIS after installing webhdfs and trying again. Still not working. Installing requests:</w:t>
      </w:r>
    </w:p>
    <w:p w14:paraId="42C71329" w14:textId="77777777" w:rsidR="0063601F" w:rsidRDefault="0063601F" w:rsidP="00397DAF">
      <w:pPr>
        <w:pStyle w:val="Code"/>
      </w:pPr>
      <w:r w:rsidRPr="000B1222">
        <w:t>pip install requests</w:t>
      </w:r>
    </w:p>
    <w:p w14:paraId="6A36E282" w14:textId="77777777" w:rsidR="0063601F" w:rsidRPr="00103919" w:rsidRDefault="0063601F" w:rsidP="0063601F">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63" w:history="1">
        <w:r w:rsidRPr="00226953">
          <w:rPr>
            <w:rStyle w:val="Hyperlink"/>
          </w:rPr>
          <w:t>here</w:t>
        </w:r>
      </w:hyperlink>
      <w:r>
        <w:t>).</w:t>
      </w:r>
    </w:p>
    <w:p w14:paraId="569C9487" w14:textId="77777777" w:rsidR="0063601F" w:rsidRDefault="0063601F" w:rsidP="0063601F">
      <w:pPr>
        <w:pStyle w:val="BodyText2"/>
      </w:pPr>
      <w:r>
        <w:t>There is a tool called ‘Copy to HDFS’ but it needs to be able to connect to the NameNode.</w:t>
      </w:r>
    </w:p>
    <w:p w14:paraId="4FFAF02F" w14:textId="77777777" w:rsidR="0063601F" w:rsidRDefault="0063601F" w:rsidP="0063601F">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63601F">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63601F">
      <w:pPr>
        <w:pStyle w:val="Heading7"/>
      </w:pPr>
      <w:r>
        <w:t>Using Hue</w:t>
      </w:r>
    </w:p>
    <w:p w14:paraId="3B7F7713" w14:textId="77777777" w:rsidR="0063601F" w:rsidRPr="0056240B" w:rsidRDefault="0063601F" w:rsidP="0063601F">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63601F">
      <w:pPr>
        <w:pStyle w:val="Heading7"/>
      </w:pPr>
      <w:r>
        <w:t>Using WebHDFS</w:t>
      </w:r>
    </w:p>
    <w:p w14:paraId="5FB3FE22" w14:textId="77777777" w:rsidR="0063601F" w:rsidRDefault="0063601F" w:rsidP="0063601F">
      <w:pPr>
        <w:pStyle w:val="BodyText2"/>
      </w:pPr>
      <w:r>
        <w:t>There is a Python wrapper (that is included in the Geoprocessing Tools for Hadoop) called WebHDFS:</w:t>
      </w:r>
    </w:p>
    <w:p w14:paraId="1729465B" w14:textId="77777777" w:rsidR="0063601F" w:rsidRDefault="0063601F" w:rsidP="00397DAF">
      <w:pPr>
        <w:pStyle w:val="Code"/>
      </w:pPr>
      <w:r w:rsidRPr="00987D81">
        <w:t>&gt;&gt;&gt; webhdfs_host = "hadoop-m1"</w:t>
      </w:r>
    </w:p>
    <w:p w14:paraId="257CC908" w14:textId="77777777" w:rsidR="0063601F" w:rsidRDefault="0063601F" w:rsidP="00397DAF">
      <w:pPr>
        <w:pStyle w:val="Code"/>
      </w:pPr>
      <w:r w:rsidRPr="00987D81">
        <w:t>&gt;&gt;&gt; wh = WebHDFS(webhdfs_host, webhdfs_port, webhdfs_user</w:t>
      </w:r>
      <w:r>
        <w:t>)</w:t>
      </w:r>
    </w:p>
    <w:p w14:paraId="3F3905AF" w14:textId="77777777" w:rsidR="0063601F" w:rsidRDefault="0063601F" w:rsidP="00397DAF">
      <w:pPr>
        <w:pStyle w:val="Code"/>
      </w:pPr>
      <w:r w:rsidRPr="00987D81">
        <w:t>&gt;&gt;&gt; wh</w:t>
      </w:r>
      <w:r>
        <w:t>.getHomeDir()</w:t>
      </w:r>
    </w:p>
    <w:p w14:paraId="099BD2E2" w14:textId="77777777" w:rsidR="0063601F" w:rsidRDefault="0063601F" w:rsidP="00397DAF">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63601F">
      <w:pPr>
        <w:pStyle w:val="BodyText2"/>
      </w:pPr>
      <w:r>
        <w:t>This is because you are not connecting using the ssh method. If you do it in Firefox, the following call works:</w:t>
      </w:r>
    </w:p>
    <w:p w14:paraId="29965BB0" w14:textId="77777777" w:rsidR="0063601F" w:rsidRDefault="00082D6F" w:rsidP="00397DAF">
      <w:pPr>
        <w:pStyle w:val="Code"/>
        <w:rPr>
          <w:rStyle w:val="Hyperlink"/>
        </w:rPr>
      </w:pPr>
      <w:hyperlink r:id="rId864" w:history="1">
        <w:r w:rsidR="0063601F" w:rsidRPr="00DB27B0">
          <w:rPr>
            <w:rStyle w:val="Hyperlink"/>
          </w:rPr>
          <w:t>http://hadoop-m1:50070/webhdfs/v1/user/hive/warehouse/wdpa?op=LISTSTATUS</w:t>
        </w:r>
      </w:hyperlink>
    </w:p>
    <w:p w14:paraId="3F7EBD28" w14:textId="70F2DFA4" w:rsidR="00A5203B" w:rsidRDefault="00082D6F" w:rsidP="00397DAF">
      <w:pPr>
        <w:pStyle w:val="Code"/>
      </w:pPr>
      <w:hyperlink r:id="rId865"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C234EE">
      <w:pPr>
        <w:pStyle w:val="BodyText2"/>
      </w:pPr>
      <w:r>
        <w:t>On 23/06/2016</w:t>
      </w:r>
      <w:r w:rsidR="00A420B0">
        <w:t>:</w:t>
      </w:r>
    </w:p>
    <w:p w14:paraId="35795421" w14:textId="00BEEA6A" w:rsidR="00C234EE" w:rsidRDefault="00082D6F" w:rsidP="00397DAF">
      <w:pPr>
        <w:pStyle w:val="Code"/>
      </w:pPr>
      <w:hyperlink r:id="rId866" w:history="1">
        <w:r w:rsidR="00C234EE" w:rsidRPr="0021043D">
          <w:rPr>
            <w:rStyle w:val="Hyperlink"/>
          </w:rPr>
          <w:t>http://hadoop-m2:50070/webhdfs/v1/user/cottaan?op=LISTSTATUS</w:t>
        </w:r>
      </w:hyperlink>
      <w:r w:rsidR="00C234EE">
        <w:t xml:space="preserve"> </w:t>
      </w:r>
    </w:p>
    <w:p w14:paraId="0848323A" w14:textId="4AE1A146" w:rsidR="0063601F" w:rsidRDefault="009778D7" w:rsidP="0063601F">
      <w:pPr>
        <w:pStyle w:val="BodyText2"/>
      </w:pPr>
      <w:r>
        <w:t>This does not work in Chrome as you are not connecting via SSH.</w:t>
      </w:r>
    </w:p>
    <w:p w14:paraId="54BB92E4" w14:textId="77777777" w:rsidR="0063601F" w:rsidRDefault="0063601F" w:rsidP="00324C76">
      <w:pPr>
        <w:pStyle w:val="Heading5"/>
      </w:pPr>
      <w:r>
        <w:t>MapReduce</w:t>
      </w:r>
    </w:p>
    <w:p w14:paraId="3AFF1B08" w14:textId="77777777" w:rsidR="0063601F" w:rsidRDefault="0063601F" w:rsidP="0063601F">
      <w:pPr>
        <w:pStyle w:val="BodyText2"/>
      </w:pPr>
      <w:bookmarkStart w:id="130" w:name="_Ref371950375"/>
      <w:r>
        <w:t xml:space="preserve">MapReduce is the Hadoop software framework for processing HDFS data. There is a tutorial </w:t>
      </w:r>
      <w:hyperlink r:id="rId867" w:history="1">
        <w:r w:rsidRPr="00AC0DCD">
          <w:rPr>
            <w:rStyle w:val="Hyperlink"/>
          </w:rPr>
          <w:t>here</w:t>
        </w:r>
      </w:hyperlink>
      <w:r>
        <w:t xml:space="preserve">. How the actual MapReduce operations are actually carried out is documented </w:t>
      </w:r>
      <w:hyperlink r:id="rId868" w:history="1">
        <w:r w:rsidRPr="00B913D7">
          <w:rPr>
            <w:rStyle w:val="Hyperlink"/>
          </w:rPr>
          <w:t>here</w:t>
        </w:r>
      </w:hyperlink>
      <w:r>
        <w:t>.</w:t>
      </w:r>
    </w:p>
    <w:p w14:paraId="67BCD274" w14:textId="77777777" w:rsidR="0063601F" w:rsidRDefault="0063601F" w:rsidP="0063601F">
      <w:pPr>
        <w:pStyle w:val="Heading6"/>
      </w:pPr>
      <w:r>
        <w:t>Streaming API</w:t>
      </w:r>
      <w:bookmarkEnd w:id="130"/>
    </w:p>
    <w:p w14:paraId="51E29018" w14:textId="77777777" w:rsidR="0063601F" w:rsidRDefault="0063601F" w:rsidP="0063601F">
      <w:pPr>
        <w:pStyle w:val="BodyText2"/>
      </w:pPr>
      <w:r>
        <w:t>The Streaming API is to allow other technologies to run Map/Reduce jobs.</w:t>
      </w:r>
    </w:p>
    <w:p w14:paraId="7BBECE65" w14:textId="77777777" w:rsidR="0063601F" w:rsidRDefault="0063601F" w:rsidP="0063601F">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63601F">
      <w:pPr>
        <w:pStyle w:val="ListBullet3"/>
      </w:pPr>
      <w:r>
        <w:t>Right click on the folder in Aptana Remote System view</w:t>
      </w:r>
    </w:p>
    <w:p w14:paraId="57653CE0" w14:textId="77777777" w:rsidR="0063601F" w:rsidRDefault="0063601F" w:rsidP="0063601F">
      <w:pPr>
        <w:pStyle w:val="ListBullet3"/>
      </w:pPr>
      <w:r>
        <w:t>Choose Create Remote Project</w:t>
      </w:r>
    </w:p>
    <w:p w14:paraId="61DD406E" w14:textId="77777777" w:rsidR="0063601F" w:rsidRDefault="0063601F" w:rsidP="0063601F">
      <w:pPr>
        <w:pStyle w:val="ListBullet3"/>
      </w:pPr>
      <w:r>
        <w:t>Then when you click on the PyDev view the remote files will be shown. These are actually cached locally.</w:t>
      </w:r>
    </w:p>
    <w:p w14:paraId="7FFD9ABE" w14:textId="77777777" w:rsidR="0063601F" w:rsidRDefault="0063601F" w:rsidP="0063601F">
      <w:pPr>
        <w:pStyle w:val="BodyText2"/>
      </w:pPr>
      <w:r>
        <w:t xml:space="preserve">Then created the mapper.py file in Aptana (from the tutorial </w:t>
      </w:r>
      <w:hyperlink r:id="rId869" w:history="1">
        <w:r w:rsidRPr="001D7979">
          <w:rPr>
            <w:rStyle w:val="Hyperlink"/>
          </w:rPr>
          <w:t>here</w:t>
        </w:r>
      </w:hyperlink>
      <w:r>
        <w:t>). Added execute file permissions:</w:t>
      </w:r>
    </w:p>
    <w:p w14:paraId="3F26629C" w14:textId="77777777" w:rsidR="0063601F" w:rsidRDefault="0063601F" w:rsidP="00397DAF">
      <w:pPr>
        <w:pStyle w:val="Code"/>
      </w:pPr>
      <w:r>
        <w:t xml:space="preserve">chmod +x </w:t>
      </w:r>
      <w:r w:rsidRPr="001D7979">
        <w:t>mapper.py</w:t>
      </w:r>
    </w:p>
    <w:p w14:paraId="3EA1D09D" w14:textId="77777777" w:rsidR="0063601F" w:rsidRDefault="0063601F" w:rsidP="0063601F">
      <w:pPr>
        <w:pStyle w:val="BodyText2"/>
      </w:pPr>
      <w:r>
        <w:t>The filename will go green to indicate that it has execute permissions. Created the reducer.py file as well. You can test this by typing the following:</w:t>
      </w:r>
    </w:p>
    <w:p w14:paraId="60CCFDFC" w14:textId="77777777" w:rsidR="0063601F" w:rsidRDefault="0063601F" w:rsidP="00397DAF">
      <w:pPr>
        <w:pStyle w:val="Code"/>
      </w:pPr>
      <w:r w:rsidRPr="00126DF3">
        <w:t>echo "foo foo quux labs foo bar quux" | python mapper.py</w:t>
      </w:r>
    </w:p>
    <w:p w14:paraId="33389C6A" w14:textId="77777777" w:rsidR="0063601F" w:rsidRDefault="0063601F" w:rsidP="0063601F">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397DAF">
      <w:pPr>
        <w:pStyle w:val="Code"/>
      </w:pPr>
      <w:r w:rsidRPr="00247E31">
        <w:t>echo "foo foo quux labs foo bar quux" | python mapper.py | sort -k1,1 | python reducer.py</w:t>
      </w:r>
    </w:p>
    <w:p w14:paraId="2027C376" w14:textId="77777777" w:rsidR="0063601F" w:rsidRDefault="0063601F" w:rsidP="0063601F">
      <w:pPr>
        <w:pStyle w:val="BodyText2"/>
      </w:pPr>
      <w:r>
        <w:t xml:space="preserve">The k1,1 means sort on key 1 and end on key 1 (see </w:t>
      </w:r>
      <w:hyperlink r:id="rId870"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63601F">
      <w:pPr>
        <w:pStyle w:val="BodyText2"/>
      </w:pPr>
      <w:r>
        <w:lastRenderedPageBreak/>
        <w:t>Made a new directory in hdfs:</w:t>
      </w:r>
    </w:p>
    <w:p w14:paraId="12233103" w14:textId="77777777" w:rsidR="0063601F" w:rsidRDefault="0063601F" w:rsidP="00397DAF">
      <w:pPr>
        <w:pStyle w:val="Code"/>
      </w:pPr>
      <w:r w:rsidRPr="00327A2B">
        <w:t xml:space="preserve">[dopa@h05-nn01 ~]$ </w:t>
      </w:r>
      <w:r>
        <w:t>hadoop fs –mkdir gutenberg</w:t>
      </w:r>
    </w:p>
    <w:p w14:paraId="6B1BE926" w14:textId="77777777" w:rsidR="0063601F" w:rsidRDefault="0063601F" w:rsidP="00397DAF">
      <w:pPr>
        <w:pStyle w:val="Code"/>
      </w:pPr>
      <w:r w:rsidRPr="00327A2B">
        <w:t>[dopa@h05-nn01 ~]$ hadoop fs -put gutenberg/* gutenberg/</w:t>
      </w:r>
    </w:p>
    <w:p w14:paraId="28CC4553" w14:textId="77777777" w:rsidR="0063601F" w:rsidRDefault="0063601F" w:rsidP="00397DAF">
      <w:pPr>
        <w:pStyle w:val="Code"/>
      </w:pPr>
      <w:r>
        <w:t>[dopa@h05-nn01 ~]$ hadoop fs -ls gutenberg/</w:t>
      </w:r>
    </w:p>
    <w:p w14:paraId="3F8C57FF" w14:textId="77777777" w:rsidR="0063601F" w:rsidRDefault="0063601F" w:rsidP="00397DAF">
      <w:pPr>
        <w:pStyle w:val="Code"/>
      </w:pPr>
      <w:r>
        <w:t>Found 3 items</w:t>
      </w:r>
    </w:p>
    <w:p w14:paraId="0618991F" w14:textId="77777777" w:rsidR="0063601F" w:rsidRDefault="0063601F" w:rsidP="00397DAF">
      <w:pPr>
        <w:pStyle w:val="Code"/>
      </w:pPr>
      <w:r>
        <w:t>-rw-r--r--   3 dopa supergroup     674565 2013-02-05 16:03 gutenberg/pg20417.txt</w:t>
      </w:r>
    </w:p>
    <w:p w14:paraId="78B6F8AD" w14:textId="77777777" w:rsidR="0063601F" w:rsidRDefault="0063601F" w:rsidP="00397DAF">
      <w:pPr>
        <w:pStyle w:val="Code"/>
      </w:pPr>
      <w:r>
        <w:t>-rw-r--r--   3 dopa supergroup    1573145 2013-02-05 16:03 gutenberg/pg4300.txt</w:t>
      </w:r>
    </w:p>
    <w:p w14:paraId="1E6EEA74" w14:textId="77777777" w:rsidR="0063601F" w:rsidRDefault="0063601F" w:rsidP="00397DAF">
      <w:pPr>
        <w:pStyle w:val="Code"/>
      </w:pPr>
      <w:r>
        <w:t>-rw-r--r--   3 dopa supergroup    1423800 2013-02-05 16:03 gutenberg/pg5000.txt</w:t>
      </w:r>
    </w:p>
    <w:p w14:paraId="2025234F" w14:textId="77777777" w:rsidR="0063601F" w:rsidRDefault="0063601F" w:rsidP="0063601F">
      <w:pPr>
        <w:pStyle w:val="BodyText2"/>
      </w:pPr>
      <w:r>
        <w:t>You don’t need to copy the mapper and reducer files over to hdfs! These are python files!!!!</w:t>
      </w:r>
    </w:p>
    <w:p w14:paraId="4BC845E5" w14:textId="77777777" w:rsidR="0063601F" w:rsidRDefault="0063601F" w:rsidP="0063601F">
      <w:pPr>
        <w:pStyle w:val="BodyText2"/>
      </w:pPr>
      <w:r>
        <w:t>Tried the following but got an error:</w:t>
      </w:r>
    </w:p>
    <w:p w14:paraId="5D2E44DF" w14:textId="77777777" w:rsidR="0063601F" w:rsidRDefault="0063601F" w:rsidP="00397DAF">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397DAF">
      <w:pPr>
        <w:pStyle w:val="Code"/>
      </w:pPr>
      <w:r>
        <w:t>Exception in thread "main" java.io.IOException: Error opening job jar: contrib/streaming/hadoop-*streaming*.jar</w:t>
      </w:r>
    </w:p>
    <w:p w14:paraId="67E06640" w14:textId="77777777" w:rsidR="0063601F" w:rsidRDefault="0063601F" w:rsidP="00397DAF">
      <w:pPr>
        <w:pStyle w:val="Code"/>
      </w:pPr>
      <w:r>
        <w:t xml:space="preserve">        at org.apache.hadoop.util.RunJar.main(RunJar.java:135)</w:t>
      </w:r>
    </w:p>
    <w:p w14:paraId="26BF9FAF" w14:textId="77777777" w:rsidR="0063601F" w:rsidRDefault="0063601F" w:rsidP="00397DAF">
      <w:pPr>
        <w:pStyle w:val="Code"/>
      </w:pPr>
      <w:r>
        <w:t>Caused by: java.util.zip.ZipException: error in opening zip file</w:t>
      </w:r>
    </w:p>
    <w:p w14:paraId="205DCEC6" w14:textId="77777777" w:rsidR="0063601F" w:rsidRDefault="0063601F" w:rsidP="00397DAF">
      <w:pPr>
        <w:pStyle w:val="Code"/>
      </w:pPr>
      <w:r>
        <w:t xml:space="preserve">        at java.util.zip.ZipFile.open(Native Method)</w:t>
      </w:r>
    </w:p>
    <w:p w14:paraId="49D23F5F" w14:textId="77777777" w:rsidR="0063601F" w:rsidRDefault="0063601F" w:rsidP="00397DAF">
      <w:pPr>
        <w:pStyle w:val="Code"/>
      </w:pPr>
      <w:r>
        <w:t xml:space="preserve">        at java.util.zip.ZipFile.&lt;init&gt;(ZipFile.java:131)</w:t>
      </w:r>
    </w:p>
    <w:p w14:paraId="21D5F741" w14:textId="77777777" w:rsidR="0063601F" w:rsidRDefault="0063601F" w:rsidP="00397DAF">
      <w:pPr>
        <w:pStyle w:val="Code"/>
      </w:pPr>
      <w:r>
        <w:t xml:space="preserve">        at java.util.jar.JarFile.&lt;init&gt;(JarFile.java:150)</w:t>
      </w:r>
    </w:p>
    <w:p w14:paraId="287B46FD" w14:textId="77777777" w:rsidR="0063601F" w:rsidRDefault="0063601F" w:rsidP="00397DAF">
      <w:pPr>
        <w:pStyle w:val="Code"/>
      </w:pPr>
      <w:r>
        <w:t xml:space="preserve">        at java.util.jar.JarFile.&lt;init&gt;(JarFile.java:87)</w:t>
      </w:r>
    </w:p>
    <w:p w14:paraId="1C5F319A" w14:textId="77777777" w:rsidR="0063601F" w:rsidRDefault="0063601F" w:rsidP="00397DAF">
      <w:pPr>
        <w:pStyle w:val="Code"/>
      </w:pPr>
      <w:r>
        <w:t xml:space="preserve">        at org.apache.hadoop.util.RunJar.main(RunJar.java:133)</w:t>
      </w:r>
    </w:p>
    <w:p w14:paraId="0AFEA4AF" w14:textId="77777777" w:rsidR="0063601F" w:rsidRDefault="0063601F" w:rsidP="0063601F">
      <w:pPr>
        <w:pStyle w:val="BodyText2"/>
      </w:pPr>
      <w:r>
        <w:t xml:space="preserve">The streaming jar file is here: </w:t>
      </w:r>
    </w:p>
    <w:p w14:paraId="660088D7" w14:textId="77777777" w:rsidR="0063601F" w:rsidRDefault="0063601F" w:rsidP="0063601F">
      <w:pPr>
        <w:pStyle w:val="BodyText"/>
      </w:pPr>
      <w:r>
        <w:t>../../</w:t>
      </w:r>
      <w:r w:rsidRPr="009711A2">
        <w:t>usr/lib/hadoop-0.20-mapreduce/contrib</w:t>
      </w:r>
      <w:r>
        <w:t>/streaming/</w:t>
      </w:r>
      <w:r w:rsidRPr="009711A2">
        <w:t>hadoop-streaming-2.0.0-mr1-cdh4.1.2.jar</w:t>
      </w:r>
    </w:p>
    <w:p w14:paraId="3D8E93F2" w14:textId="77777777" w:rsidR="0063601F" w:rsidRDefault="0063601F" w:rsidP="00397DAF">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63601F">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397DAF">
      <w:pPr>
        <w:pStyle w:val="Code"/>
      </w:pPr>
      <w:r w:rsidRPr="006B6A41">
        <w:t>import logging</w:t>
      </w:r>
    </w:p>
    <w:p w14:paraId="2C2163B0" w14:textId="77777777" w:rsidR="0063601F" w:rsidRPr="006B6A41" w:rsidRDefault="0063601F" w:rsidP="00397DAF">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397DAF">
      <w:pPr>
        <w:pStyle w:val="Code"/>
      </w:pPr>
      <w:r w:rsidRPr="006B6A41">
        <w:t>logging.debug("</w:t>
      </w:r>
      <w:r w:rsidRPr="006B6A41">
        <w:rPr>
          <w:u w:val="single"/>
        </w:rPr>
        <w:t>hi</w:t>
      </w:r>
      <w:r w:rsidRPr="006B6A41">
        <w:t>")</w:t>
      </w:r>
    </w:p>
    <w:p w14:paraId="72E94293" w14:textId="77777777" w:rsidR="0063601F" w:rsidRDefault="0063601F" w:rsidP="0063601F">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63601F">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63601F">
      <w:pPr>
        <w:pStyle w:val="BodyText2"/>
      </w:pPr>
      <w:r>
        <w:t>This is the correct EOL:</w:t>
      </w:r>
    </w:p>
    <w:p w14:paraId="1497218B" w14:textId="77777777" w:rsidR="0063601F" w:rsidRDefault="0063601F" w:rsidP="0063601F">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1">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63601F">
      <w:pPr>
        <w:pStyle w:val="BodyText2"/>
      </w:pPr>
      <w:r>
        <w:t>This is the one that fails:</w:t>
      </w:r>
    </w:p>
    <w:p w14:paraId="5064141E" w14:textId="77777777" w:rsidR="0063601F" w:rsidRDefault="0063601F" w:rsidP="0063601F">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63601F">
      <w:pPr>
        <w:pStyle w:val="BodyText2"/>
      </w:pPr>
      <w:r>
        <w:t>Notice there is a CR then a LF! To make sure all new files have the correct EOL in Aptana:</w:t>
      </w:r>
    </w:p>
    <w:p w14:paraId="6F59C1CA" w14:textId="77777777" w:rsidR="0063601F" w:rsidRPr="00503A48" w:rsidRDefault="0063601F" w:rsidP="0063601F">
      <w:pPr>
        <w:pStyle w:val="ListBullet"/>
      </w:pPr>
      <w:r w:rsidRPr="00503A48">
        <w:t xml:space="preserve">Go to the remote project in the PyDev view </w:t>
      </w:r>
    </w:p>
    <w:p w14:paraId="616C4F07" w14:textId="77777777" w:rsidR="0063601F" w:rsidRPr="00503A48" w:rsidRDefault="0063601F" w:rsidP="0063601F">
      <w:pPr>
        <w:pStyle w:val="ListBullet"/>
      </w:pPr>
      <w:r w:rsidRPr="00503A48">
        <w:t>Right click on the project and select properties</w:t>
      </w:r>
    </w:p>
    <w:p w14:paraId="1320A812" w14:textId="77777777" w:rsidR="0063601F" w:rsidRPr="00503A48" w:rsidRDefault="0063601F" w:rsidP="0063601F">
      <w:pPr>
        <w:pStyle w:val="ListBullet"/>
      </w:pPr>
      <w:r w:rsidRPr="00503A48">
        <w:t>In the Resource tab, select ‘New text file line delimiter’ as Other UNIX</w:t>
      </w:r>
    </w:p>
    <w:p w14:paraId="66DC7CEC" w14:textId="77777777" w:rsidR="0063601F" w:rsidRDefault="0063601F" w:rsidP="0063601F">
      <w:pPr>
        <w:pStyle w:val="BodyText2"/>
      </w:pPr>
      <w:r>
        <w:t>This should now work! It does. The results are in the gutenberg-output folder:</w:t>
      </w:r>
    </w:p>
    <w:p w14:paraId="33B16764" w14:textId="77777777" w:rsidR="0063601F" w:rsidRDefault="0063601F" w:rsidP="00397DAF">
      <w:pPr>
        <w:pStyle w:val="Code"/>
      </w:pPr>
      <w:r>
        <w:t>[dopa@h05-nn01 ~]$ hadoop fs -ls -R gutenberg-output</w:t>
      </w:r>
    </w:p>
    <w:p w14:paraId="37D83242" w14:textId="77777777" w:rsidR="0063601F" w:rsidRDefault="0063601F" w:rsidP="00397DAF">
      <w:pPr>
        <w:pStyle w:val="Code"/>
      </w:pPr>
      <w:r>
        <w:t>-rw-r--r--   3 dopa supergroup          0 2013-02-06 12:09 gutenberg-output/_SUCCESS</w:t>
      </w:r>
    </w:p>
    <w:p w14:paraId="7C0CDA07" w14:textId="77777777" w:rsidR="0063601F" w:rsidRDefault="0063601F" w:rsidP="00397DAF">
      <w:pPr>
        <w:pStyle w:val="Code"/>
      </w:pPr>
      <w:r>
        <w:t>drwxr-xr-x   - dopa supergroup          0 2013-02-06 12:09 gutenberg-output/_logs</w:t>
      </w:r>
    </w:p>
    <w:p w14:paraId="14152666" w14:textId="77777777" w:rsidR="0063601F" w:rsidRDefault="0063601F" w:rsidP="00397DAF">
      <w:pPr>
        <w:pStyle w:val="Code"/>
      </w:pPr>
      <w:r>
        <w:t>drwxr-xr-x   - dopa supergroup          0 2013-02-06 12:09 gutenberg-output/_logs/history</w:t>
      </w:r>
    </w:p>
    <w:p w14:paraId="0A6EC13E" w14:textId="77777777" w:rsidR="0063601F" w:rsidRDefault="0063601F" w:rsidP="00397DAF">
      <w:pPr>
        <w:pStyle w:val="Code"/>
      </w:pPr>
      <w:r>
        <w:t>-rw-r--r--   3 dopa supergroup      69558 2013-02-06 12:09 gutenberg-output/_logs/history/h05-nn01_1359106799932_job_201301251039_0041_conf.xml</w:t>
      </w:r>
    </w:p>
    <w:p w14:paraId="55F8251D" w14:textId="77777777" w:rsidR="0063601F" w:rsidRDefault="0063601F" w:rsidP="00397DAF">
      <w:pPr>
        <w:pStyle w:val="Code"/>
      </w:pPr>
      <w:r>
        <w:t>-rw-r--r--   3 dopa supergroup      28844 2013-02-06 12:09 gutenberg-output/_logs/history/job_201301251039_0041_1360148949080_dopa_streamjob3312205197487350749.jar</w:t>
      </w:r>
    </w:p>
    <w:p w14:paraId="2BB4AF37" w14:textId="77777777" w:rsidR="0063601F" w:rsidRDefault="0063601F" w:rsidP="00397DAF">
      <w:pPr>
        <w:pStyle w:val="Code"/>
      </w:pPr>
      <w:r>
        <w:t>-rw-r--r--   3 dopa supergroup     880829 2013-02-06 12:09 gutenberg-output/part-00000</w:t>
      </w:r>
    </w:p>
    <w:p w14:paraId="4DB2971D" w14:textId="77777777" w:rsidR="0063601F" w:rsidRDefault="0063601F" w:rsidP="0063601F">
      <w:pPr>
        <w:pStyle w:val="BodyText2"/>
      </w:pPr>
      <w:r>
        <w:lastRenderedPageBreak/>
        <w:t>The part-00000 file contains the results of the word counts. I moved this to the local file system:</w:t>
      </w:r>
    </w:p>
    <w:p w14:paraId="575C0DF9" w14:textId="77777777" w:rsidR="0063601F" w:rsidRDefault="0063601F" w:rsidP="00397DAF">
      <w:pPr>
        <w:pStyle w:val="Code"/>
      </w:pPr>
      <w:r w:rsidRPr="00E607FA">
        <w:t>hadoop fs -cat gutenberg-output/part-00000 &gt;output.txt</w:t>
      </w:r>
    </w:p>
    <w:p w14:paraId="0190EC84" w14:textId="77777777" w:rsidR="0063601F" w:rsidRDefault="0063601F" w:rsidP="0063601F">
      <w:pPr>
        <w:pStyle w:val="BodyText2"/>
      </w:pPr>
      <w:r>
        <w:t>BTW, there are 4 processors on the NameNode – so probably the same on the other DataNodes – how can you configure the DataNodes to use all processors?</w:t>
      </w:r>
    </w:p>
    <w:p w14:paraId="2FCE3C60" w14:textId="77777777" w:rsidR="0063601F" w:rsidRDefault="0063601F" w:rsidP="0063601F">
      <w:pPr>
        <w:pStyle w:val="BodyText2"/>
      </w:pPr>
      <w:r>
        <w:t>Trying the following to summarise the species by quadkey:</w:t>
      </w:r>
    </w:p>
    <w:p w14:paraId="15EF001A" w14:textId="77777777" w:rsidR="0063601F" w:rsidRDefault="0063601F" w:rsidP="00397DAF">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63601F">
      <w:pPr>
        <w:pStyle w:val="BodyText"/>
      </w:pPr>
      <w:r>
        <w:t>The mapper looks like this:</w:t>
      </w:r>
    </w:p>
    <w:p w14:paraId="13922A48" w14:textId="77777777" w:rsidR="0063601F" w:rsidRPr="00166AB0" w:rsidRDefault="0063601F" w:rsidP="00397DAF">
      <w:pPr>
        <w:pStyle w:val="Code"/>
      </w:pPr>
      <w:r w:rsidRPr="00166AB0">
        <w:t>#!/usr/bin/env python</w:t>
      </w:r>
    </w:p>
    <w:p w14:paraId="696CD612" w14:textId="77777777" w:rsidR="0063601F" w:rsidRPr="00166AB0" w:rsidRDefault="0063601F" w:rsidP="00397DAF">
      <w:pPr>
        <w:pStyle w:val="Code"/>
      </w:pPr>
    </w:p>
    <w:p w14:paraId="0F5D64CB" w14:textId="77777777" w:rsidR="0063601F" w:rsidRPr="00166AB0" w:rsidRDefault="0063601F" w:rsidP="00397DAF">
      <w:pPr>
        <w:pStyle w:val="Code"/>
      </w:pPr>
      <w:r w:rsidRPr="00166AB0">
        <w:t>import sys</w:t>
      </w:r>
    </w:p>
    <w:p w14:paraId="0CF07F4A" w14:textId="77777777" w:rsidR="0063601F" w:rsidRPr="00166AB0" w:rsidRDefault="0063601F" w:rsidP="00397DAF">
      <w:pPr>
        <w:pStyle w:val="Code"/>
      </w:pPr>
      <w:r w:rsidRPr="00166AB0">
        <w:t>for line in sys.stdin:</w:t>
      </w:r>
    </w:p>
    <w:p w14:paraId="014FEE90" w14:textId="77777777" w:rsidR="0063601F" w:rsidRPr="00166AB0" w:rsidRDefault="0063601F" w:rsidP="00397DAF">
      <w:pPr>
        <w:pStyle w:val="Code"/>
      </w:pPr>
      <w:r w:rsidRPr="00166AB0">
        <w:t xml:space="preserve">    words = line.split(',')</w:t>
      </w:r>
    </w:p>
    <w:p w14:paraId="727FB206" w14:textId="77777777" w:rsidR="0063601F" w:rsidRDefault="0063601F" w:rsidP="00397DAF">
      <w:pPr>
        <w:pStyle w:val="Code"/>
      </w:pPr>
      <w:r w:rsidRPr="00166AB0">
        <w:t xml:space="preserve">    print '%s\t%s' % (words[0],1)</w:t>
      </w:r>
    </w:p>
    <w:p w14:paraId="27DD745D" w14:textId="77777777" w:rsidR="0063601F" w:rsidRDefault="0063601F" w:rsidP="0063601F">
      <w:pPr>
        <w:pStyle w:val="BodyText"/>
      </w:pPr>
      <w:r>
        <w:t>There are 4 points of access in the Hadoop call:</w:t>
      </w:r>
    </w:p>
    <w:p w14:paraId="75C5CD41" w14:textId="77777777" w:rsidR="0063601F" w:rsidRDefault="0063601F" w:rsidP="0063601F">
      <w:pPr>
        <w:pStyle w:val="Heading7"/>
      </w:pPr>
      <w:r>
        <w:t>Python</w:t>
      </w:r>
    </w:p>
    <w:p w14:paraId="40601CAA" w14:textId="77777777" w:rsidR="0063601F" w:rsidRDefault="0063601F" w:rsidP="008A1C7A">
      <w:pPr>
        <w:pStyle w:val="Heading8"/>
      </w:pPr>
      <w:r>
        <w:t>Quadkey richness</w:t>
      </w:r>
    </w:p>
    <w:p w14:paraId="42388EE2" w14:textId="77777777" w:rsidR="0063601F" w:rsidRPr="002D48F2" w:rsidRDefault="0063601F" w:rsidP="00397DAF">
      <w:pPr>
        <w:pStyle w:val="Code"/>
      </w:pPr>
      <w:r w:rsidRPr="002D48F2">
        <w:t>import sys</w:t>
      </w:r>
    </w:p>
    <w:p w14:paraId="0ECE47E0" w14:textId="77777777" w:rsidR="0063601F" w:rsidRPr="002D48F2" w:rsidRDefault="0063601F" w:rsidP="00397DAF">
      <w:pPr>
        <w:pStyle w:val="Code"/>
      </w:pPr>
      <w:r w:rsidRPr="002D48F2">
        <w:t>for line in sys.stdin:</w:t>
      </w:r>
    </w:p>
    <w:p w14:paraId="1AA812B3" w14:textId="77777777" w:rsidR="0063601F" w:rsidRPr="002D48F2" w:rsidRDefault="0063601F" w:rsidP="00397DAF">
      <w:pPr>
        <w:pStyle w:val="Code"/>
      </w:pPr>
      <w:r w:rsidRPr="002D48F2">
        <w:t xml:space="preserve">    words = line.split(',')</w:t>
      </w:r>
    </w:p>
    <w:p w14:paraId="3CE22AF4" w14:textId="77777777" w:rsidR="0063601F" w:rsidRPr="002D48F2" w:rsidRDefault="0063601F" w:rsidP="00397DAF">
      <w:pPr>
        <w:pStyle w:val="Code"/>
      </w:pPr>
      <w:r w:rsidRPr="002D48F2">
        <w:t xml:space="preserve">    if words[0]=='132301211332332':</w:t>
      </w:r>
    </w:p>
    <w:p w14:paraId="4B96A8E2" w14:textId="77777777" w:rsidR="0063601F" w:rsidRPr="002D48F2" w:rsidRDefault="0063601F" w:rsidP="00397DAF">
      <w:pPr>
        <w:pStyle w:val="Code"/>
      </w:pPr>
      <w:r w:rsidRPr="002D48F2">
        <w:t xml:space="preserve">        print '%s\t%s' % (words[0],1) </w:t>
      </w:r>
    </w:p>
    <w:p w14:paraId="6DD9C290" w14:textId="77777777" w:rsidR="0063601F" w:rsidRDefault="0063601F" w:rsidP="0063601F">
      <w:pPr>
        <w:pStyle w:val="BodyText2"/>
      </w:pPr>
      <w:r>
        <w:t>On 42 species files took 41 sec with 1 reducer, 42 with 4 reducers, 43 with 8 reducers, 51 with 20 reducers</w:t>
      </w:r>
    </w:p>
    <w:p w14:paraId="5609EDB2" w14:textId="77777777" w:rsidR="0063601F" w:rsidRDefault="0063601F" w:rsidP="0063601F">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397DAF">
      <w:pPr>
        <w:pStyle w:val="Code"/>
      </w:pPr>
      <w:r w:rsidRPr="002D48F2">
        <w:t>import sys</w:t>
      </w:r>
    </w:p>
    <w:p w14:paraId="0C771A47" w14:textId="77777777" w:rsidR="0063601F" w:rsidRPr="002D48F2" w:rsidRDefault="0063601F" w:rsidP="00397DAF">
      <w:pPr>
        <w:pStyle w:val="Code"/>
      </w:pPr>
      <w:r w:rsidRPr="002D48F2">
        <w:t>for line in sys.stdin:</w:t>
      </w:r>
    </w:p>
    <w:p w14:paraId="5037D542" w14:textId="77777777" w:rsidR="0063601F" w:rsidRPr="002D48F2" w:rsidRDefault="0063601F" w:rsidP="00397DAF">
      <w:pPr>
        <w:pStyle w:val="Code"/>
      </w:pPr>
      <w:r w:rsidRPr="002D48F2">
        <w:t xml:space="preserve">    words = line.split(',')</w:t>
      </w:r>
    </w:p>
    <w:p w14:paraId="08FD190D" w14:textId="77777777" w:rsidR="0063601F" w:rsidRPr="002D48F2" w:rsidRDefault="0063601F" w:rsidP="00397DAF">
      <w:pPr>
        <w:pStyle w:val="Code"/>
      </w:pPr>
      <w:r w:rsidRPr="002D48F2">
        <w:t xml:space="preserve">    print '%s\t%s' % (words[0],1) </w:t>
      </w:r>
    </w:p>
    <w:p w14:paraId="70B6B38E" w14:textId="77777777" w:rsidR="0063601F" w:rsidRPr="002D48F2" w:rsidRDefault="0063601F" w:rsidP="0063601F">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63601F">
      <w:pPr>
        <w:pStyle w:val="Heading6"/>
      </w:pPr>
      <w:r>
        <w:t>Java</w:t>
      </w:r>
    </w:p>
    <w:p w14:paraId="7780FE11" w14:textId="77777777" w:rsidR="0063601F" w:rsidRDefault="0063601F" w:rsidP="0063601F">
      <w:pPr>
        <w:pStyle w:val="BodyText2"/>
      </w:pPr>
      <w:r>
        <w:t>Created a new java class in Aptana using code pasted from the MapReduce tutorial. Compiled this to a .jar file.</w:t>
      </w:r>
    </w:p>
    <w:p w14:paraId="2A9FC6EA" w14:textId="77777777" w:rsidR="0063601F" w:rsidRDefault="0063601F" w:rsidP="00397DAF">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63601F">
      <w:pPr>
        <w:pStyle w:val="BodyText2"/>
      </w:pPr>
      <w:r>
        <w:t>Didn’t work!</w:t>
      </w:r>
    </w:p>
    <w:p w14:paraId="3EF1CE81" w14:textId="77777777" w:rsidR="0063601F" w:rsidRDefault="0063601F" w:rsidP="0063601F">
      <w:pPr>
        <w:pStyle w:val="Heading7"/>
      </w:pPr>
      <w:r>
        <w:t>Cloudera Tutorial</w:t>
      </w:r>
    </w:p>
    <w:p w14:paraId="5D8C0440" w14:textId="77777777" w:rsidR="0063601F" w:rsidRDefault="0063601F" w:rsidP="0063601F">
      <w:pPr>
        <w:pStyle w:val="BodyText2"/>
      </w:pPr>
      <w:r>
        <w:t xml:space="preserve">Trying the Cloudera Tutorial here http://www.cloudera.com/content/cloudera-content/cloudera-docs/HadoopTutorial/CDH4/Hadoop-Tutorial.html. </w:t>
      </w:r>
    </w:p>
    <w:p w14:paraId="5F8BFFD6" w14:textId="77777777" w:rsidR="0063601F" w:rsidRDefault="0063601F" w:rsidP="00397DAF">
      <w:pPr>
        <w:pStyle w:val="Code"/>
      </w:pPr>
      <w:r>
        <w:t>[dopa@hadoop-sn ~]$ hadoop fs -mkdir wordcount</w:t>
      </w:r>
    </w:p>
    <w:p w14:paraId="18E2A6DC" w14:textId="77777777" w:rsidR="0063601F" w:rsidRDefault="0063601F" w:rsidP="00397DAF">
      <w:pPr>
        <w:pStyle w:val="Code"/>
      </w:pPr>
      <w:r>
        <w:t>[dopa@hadoop-sn ~]$ hadoop fs -mkdir wordcount/input</w:t>
      </w:r>
    </w:p>
    <w:p w14:paraId="4A2811E6" w14:textId="77777777" w:rsidR="0063601F" w:rsidRDefault="0063601F" w:rsidP="00397DAF">
      <w:pPr>
        <w:pStyle w:val="Code"/>
      </w:pPr>
      <w:r>
        <w:t>[dopa@hadoop-sn ~]$ echo "Hello World Bye World" &gt; file0</w:t>
      </w:r>
    </w:p>
    <w:p w14:paraId="7E43856F" w14:textId="77777777" w:rsidR="0063601F" w:rsidRDefault="0063601F" w:rsidP="00397DAF">
      <w:pPr>
        <w:pStyle w:val="Code"/>
      </w:pPr>
      <w:r>
        <w:t>[dopa@hadoop-sn ~]$ echo "Hello Hadoop Goodbye Hadoop" &gt; file1</w:t>
      </w:r>
    </w:p>
    <w:p w14:paraId="7F62EE34" w14:textId="77777777" w:rsidR="0063601F" w:rsidRDefault="0063601F" w:rsidP="00397DAF">
      <w:pPr>
        <w:pStyle w:val="Code"/>
      </w:pPr>
      <w:r>
        <w:t>[dopa@hadoop-sn ~]$ hadoop fs -put file* wordcount/input</w:t>
      </w:r>
    </w:p>
    <w:p w14:paraId="11593CE6" w14:textId="77777777" w:rsidR="0063601F" w:rsidRDefault="0063601F" w:rsidP="00397DAF">
      <w:pPr>
        <w:pStyle w:val="Code"/>
      </w:pPr>
      <w:r>
        <w:t>[dopa@hadoop-sn ~]$ mkdir wordcount_classes</w:t>
      </w:r>
    </w:p>
    <w:p w14:paraId="27820EB6" w14:textId="77777777" w:rsidR="0063601F" w:rsidRDefault="0063601F" w:rsidP="00397DAF">
      <w:pPr>
        <w:pStyle w:val="Code"/>
      </w:pPr>
      <w:r>
        <w:t>[dopa@hadoop-sn ~]$ javac -cp /opt/cloudera/parcels/CDH-4.4.0-1.cdh4.4.0.p0.39/lib/hadoop/client-0.20 -d wordcount_classes WordCount.java -verbose</w:t>
      </w:r>
    </w:p>
    <w:p w14:paraId="437B16B6" w14:textId="77777777" w:rsidR="0063601F" w:rsidRDefault="0063601F" w:rsidP="0063601F">
      <w:pPr>
        <w:pStyle w:val="Heading7"/>
      </w:pPr>
      <w:r>
        <w:t>Walkthrough</w:t>
      </w:r>
    </w:p>
    <w:p w14:paraId="64231F9A" w14:textId="77777777" w:rsidR="0063601F" w:rsidRDefault="0063601F" w:rsidP="000B2F59">
      <w:pPr>
        <w:pStyle w:val="ListNumber"/>
        <w:numPr>
          <w:ilvl w:val="0"/>
          <w:numId w:val="20"/>
        </w:numPr>
      </w:pPr>
      <w:r>
        <w:t xml:space="preserve">Installing Eclipse from </w:t>
      </w:r>
      <w:hyperlink r:id="rId873" w:history="1">
        <w:r w:rsidRPr="007A1FDA">
          <w:rPr>
            <w:rStyle w:val="Hyperlink"/>
          </w:rPr>
          <w:t>here</w:t>
        </w:r>
      </w:hyperlink>
    </w:p>
    <w:p w14:paraId="32804ED5" w14:textId="77777777" w:rsidR="0063601F" w:rsidRDefault="0063601F" w:rsidP="000B2F59">
      <w:pPr>
        <w:pStyle w:val="ListNumber"/>
        <w:numPr>
          <w:ilvl w:val="0"/>
          <w:numId w:val="20"/>
        </w:numPr>
      </w:pPr>
      <w:r>
        <w:t xml:space="preserve">Clone Wills basic template from </w:t>
      </w:r>
      <w:hyperlink r:id="rId874" w:history="1">
        <w:r w:rsidRPr="00FC772D">
          <w:rPr>
            <w:rStyle w:val="Hyperlink"/>
          </w:rPr>
          <w:t>GitHub</w:t>
        </w:r>
      </w:hyperlink>
      <w:r>
        <w:t xml:space="preserve"> using GitHub Desktop – this will put the project on the local machine</w:t>
      </w:r>
    </w:p>
    <w:p w14:paraId="7F5D0CD4" w14:textId="77777777" w:rsidR="0063601F" w:rsidRDefault="0063601F" w:rsidP="000B2F59">
      <w:pPr>
        <w:pStyle w:val="ListNumber"/>
        <w:numPr>
          <w:ilvl w:val="0"/>
          <w:numId w:val="20"/>
        </w:numPr>
      </w:pPr>
      <w:r>
        <w:t>Import the project as a Mavern Project</w:t>
      </w:r>
    </w:p>
    <w:p w14:paraId="2FC21DD9" w14:textId="77777777" w:rsidR="0063601F" w:rsidRPr="007A1FDA" w:rsidRDefault="0063601F" w:rsidP="000B2F59">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63601F">
      <w:pPr>
        <w:pStyle w:val="Heading7"/>
      </w:pPr>
      <w:r>
        <w:t xml:space="preserve">Handling Dependencies </w:t>
      </w:r>
    </w:p>
    <w:p w14:paraId="26341C82" w14:textId="77777777" w:rsidR="0063601F" w:rsidRDefault="0063601F" w:rsidP="0063601F">
      <w:pPr>
        <w:pStyle w:val="BodyText2"/>
      </w:pPr>
      <w:r>
        <w:lastRenderedPageBreak/>
        <w:t>Great article here about handling dependencies:</w:t>
      </w:r>
    </w:p>
    <w:p w14:paraId="38365C5A" w14:textId="77777777" w:rsidR="0063601F" w:rsidRPr="00F30226" w:rsidRDefault="00082D6F" w:rsidP="0063601F">
      <w:pPr>
        <w:pStyle w:val="BodyText2"/>
      </w:pPr>
      <w:hyperlink r:id="rId875"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63601F">
      <w:pPr>
        <w:pStyle w:val="Heading7"/>
      </w:pPr>
      <w:r>
        <w:t xml:space="preserve">Spatially enabling Hadoop with the ESRI </w:t>
      </w:r>
      <w:r w:rsidRPr="000F67F0">
        <w:t>Geometry API for Java</w:t>
      </w:r>
    </w:p>
    <w:p w14:paraId="058549C6" w14:textId="77777777" w:rsidR="0063601F" w:rsidRPr="00CA1178" w:rsidRDefault="0063601F" w:rsidP="0063601F">
      <w:pPr>
        <w:pStyle w:val="BodyText2"/>
      </w:pPr>
      <w:r>
        <w:t xml:space="preserve">This </w:t>
      </w:r>
      <w:hyperlink r:id="rId876" w:history="1">
        <w:r w:rsidRPr="000F67F0">
          <w:rPr>
            <w:rStyle w:val="Hyperlink"/>
          </w:rPr>
          <w:t>repo</w:t>
        </w:r>
      </w:hyperlink>
      <w:r>
        <w:t xml:space="preserve"> will add native spatial operations to Hadoop MapReduce and to Hive.</w:t>
      </w:r>
    </w:p>
    <w:p w14:paraId="656BDD96" w14:textId="77777777" w:rsidR="0063601F" w:rsidRDefault="0063601F" w:rsidP="008A1C7A">
      <w:pPr>
        <w:pStyle w:val="Heading8"/>
      </w:pPr>
      <w:bookmarkStart w:id="131" w:name="_Ref384899212"/>
      <w:r>
        <w:t>Building</w:t>
      </w:r>
      <w:bookmarkEnd w:id="131"/>
    </w:p>
    <w:p w14:paraId="7620A738" w14:textId="77777777" w:rsidR="0063601F" w:rsidRDefault="0063601F" w:rsidP="008A1C7A">
      <w:pPr>
        <w:pStyle w:val="Heading9"/>
      </w:pPr>
      <w:r>
        <w:t>Configuring the Maven repo</w:t>
      </w:r>
    </w:p>
    <w:p w14:paraId="5DBC067A" w14:textId="77777777" w:rsidR="0063601F" w:rsidRDefault="0063601F" w:rsidP="0063601F">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397DAF">
      <w:pPr>
        <w:pStyle w:val="Code"/>
      </w:pPr>
      <w:r>
        <w:t xml:space="preserve">&lt;build&gt; </w:t>
      </w:r>
    </w:p>
    <w:p w14:paraId="7C28D0C3" w14:textId="77777777" w:rsidR="0063601F" w:rsidRDefault="0063601F" w:rsidP="00397DAF">
      <w:pPr>
        <w:pStyle w:val="Code"/>
      </w:pPr>
      <w:r>
        <w:t xml:space="preserve"> &lt;finalName&gt;${project.artifactId}&lt;/finalName&gt; </w:t>
      </w:r>
    </w:p>
    <w:p w14:paraId="44DDD495" w14:textId="77777777" w:rsidR="0063601F" w:rsidRDefault="0063601F" w:rsidP="00397DAF">
      <w:pPr>
        <w:pStyle w:val="Code"/>
      </w:pPr>
      <w:r>
        <w:t>&lt;/build&gt;</w:t>
      </w:r>
    </w:p>
    <w:p w14:paraId="0D3128D5" w14:textId="1C0F346A" w:rsidR="0063601F" w:rsidRDefault="0063601F" w:rsidP="008A1C7A">
      <w:pPr>
        <w:pStyle w:val="Heading9"/>
      </w:pPr>
      <w:r>
        <w:t>Building the Jar files</w:t>
      </w:r>
      <w:r w:rsidR="00BD628E">
        <w:t xml:space="preserve"> </w:t>
      </w:r>
    </w:p>
    <w:p w14:paraId="06A2CFED" w14:textId="473CBECF" w:rsidR="00E639EA" w:rsidRPr="00CE44B1" w:rsidRDefault="0063601F" w:rsidP="0063601F">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8A1C7A">
      <w:pPr>
        <w:pStyle w:val="Heading8"/>
      </w:pPr>
      <w:r>
        <w:t>Deploying</w:t>
      </w:r>
    </w:p>
    <w:p w14:paraId="4436BCB5" w14:textId="77777777" w:rsidR="0063601F" w:rsidRDefault="0063601F" w:rsidP="0063601F">
      <w:pPr>
        <w:pStyle w:val="BodyText2"/>
      </w:pPr>
      <w:r>
        <w:t>Copy the compiled *.jar files to the Hadoop cluster in the /user/admin/jarfiles/ folder. By default they are built here:</w:t>
      </w:r>
    </w:p>
    <w:p w14:paraId="02F23F27" w14:textId="77777777" w:rsidR="0063601F" w:rsidRDefault="0063601F" w:rsidP="00397DAF">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397DAF">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397DAF">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63601F">
      <w:pPr>
        <w:pStyle w:val="BodyText2"/>
      </w:pPr>
      <w:r>
        <w:t xml:space="preserve">How do you deploy it? Mansour explains a bit </w:t>
      </w:r>
      <w:hyperlink r:id="rId877" w:history="1">
        <w:r w:rsidRPr="00CE4588">
          <w:rPr>
            <w:rStyle w:val="Hyperlink"/>
          </w:rPr>
          <w:t>here</w:t>
        </w:r>
      </w:hyperlink>
      <w:r>
        <w:t xml:space="preserve">. You should use the distributed cache (see </w:t>
      </w:r>
      <w:hyperlink r:id="rId878"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79" w:history="1">
        <w:r w:rsidRPr="00A401B5">
          <w:rPr>
            <w:rStyle w:val="Hyperlink"/>
          </w:rPr>
          <w:t>here</w:t>
        </w:r>
      </w:hyperlink>
      <w:r>
        <w:t xml:space="preserve"> which sets the applications JobConf. </w:t>
      </w:r>
    </w:p>
    <w:p w14:paraId="19F3D10A" w14:textId="77777777" w:rsidR="00EA3299" w:rsidRDefault="0063601F" w:rsidP="00EA3299">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63601F">
      <w:pPr>
        <w:pStyle w:val="BodyText2"/>
      </w:pPr>
      <w:r>
        <w:t xml:space="preserve">CTRL + Space to get code completion. </w:t>
      </w:r>
    </w:p>
    <w:p w14:paraId="5AE6AB16" w14:textId="77777777" w:rsidR="00EA3299" w:rsidRDefault="00EA3299" w:rsidP="0063601F">
      <w:pPr>
        <w:pStyle w:val="BodyText2"/>
      </w:pPr>
      <w:r>
        <w:t>TAB + Enter to execute queries.</w:t>
      </w:r>
    </w:p>
    <w:p w14:paraId="5E3E44FB" w14:textId="77777777" w:rsidR="00EA3299" w:rsidRPr="00B226D6" w:rsidRDefault="00EA3299" w:rsidP="0063601F">
      <w:pPr>
        <w:pStyle w:val="BodyText2"/>
      </w:pPr>
      <w:r>
        <w:t>To kill a running job, go to the Job Browser and kill it.</w:t>
      </w:r>
    </w:p>
    <w:p w14:paraId="15E930CC" w14:textId="77777777" w:rsidR="00EA3299" w:rsidRDefault="00EA3299" w:rsidP="0063601F">
      <w:pPr>
        <w:pStyle w:val="Heading6"/>
      </w:pPr>
      <w:r>
        <w:t>Configuration</w:t>
      </w:r>
    </w:p>
    <w:p w14:paraId="2E01ACE5" w14:textId="77777777" w:rsidR="00EA3299" w:rsidRDefault="00EA3299" w:rsidP="0063601F">
      <w:pPr>
        <w:pStyle w:val="BodyText2"/>
      </w:pPr>
      <w:r>
        <w:t>You can get Hive configuration parameters with set:</w:t>
      </w:r>
    </w:p>
    <w:p w14:paraId="11529C2B" w14:textId="77777777" w:rsidR="00EA3299" w:rsidRDefault="00EA3299" w:rsidP="00397DAF">
      <w:pPr>
        <w:pStyle w:val="Unix"/>
      </w:pPr>
      <w:r w:rsidRPr="000D14F7">
        <w:t>hive&gt; set;</w:t>
      </w:r>
      <w:r>
        <w:t xml:space="preserve">     -gets all parameters</w:t>
      </w:r>
    </w:p>
    <w:p w14:paraId="293DE255" w14:textId="77777777" w:rsidR="00EA3299" w:rsidRDefault="00EA3299" w:rsidP="00397DAF">
      <w:pPr>
        <w:pStyle w:val="Unix"/>
      </w:pPr>
      <w:r>
        <w:t>hive&gt; set hive.exec.reducers.bytes.per.reducer;</w:t>
      </w:r>
    </w:p>
    <w:p w14:paraId="4620A002" w14:textId="77777777" w:rsidR="00EA3299" w:rsidRDefault="00EA3299" w:rsidP="00397DAF">
      <w:pPr>
        <w:pStyle w:val="Unix"/>
      </w:pPr>
      <w:r>
        <w:t>hive.exec.reducers.bytes.per.reducer=4000000000</w:t>
      </w:r>
    </w:p>
    <w:p w14:paraId="6CA7515A" w14:textId="77777777" w:rsidR="00EA3299" w:rsidRDefault="00EA3299" w:rsidP="0063601F">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63601F">
      <w:pPr>
        <w:pStyle w:val="Heading7"/>
      </w:pPr>
      <w:r>
        <w:t>Memory</w:t>
      </w:r>
    </w:p>
    <w:p w14:paraId="270E9221" w14:textId="77777777" w:rsidR="00EA3299" w:rsidRDefault="00EA3299"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397DAF">
      <w:pPr>
        <w:pStyle w:val="Unix"/>
      </w:pPr>
      <w:r w:rsidRPr="00B11691">
        <w:t>SET mapred.child.java.opts</w:t>
      </w:r>
    </w:p>
    <w:p w14:paraId="6BEF3AFE" w14:textId="77777777" w:rsidR="00EA3299" w:rsidRDefault="00EA3299" w:rsidP="00397DAF">
      <w:pPr>
        <w:pStyle w:val="Unix"/>
      </w:pPr>
      <w:r w:rsidRPr="00B11691">
        <w:t>SET mapred.child.java.opts=-Xmx4G -XX:+UseConcMarkSweepGC;</w:t>
      </w:r>
    </w:p>
    <w:p w14:paraId="53B70840" w14:textId="77777777" w:rsidR="00EA3299" w:rsidRDefault="00EA3299" w:rsidP="0063601F">
      <w:pPr>
        <w:pStyle w:val="Heading7"/>
      </w:pPr>
      <w:r>
        <w:t>Number of reducers</w:t>
      </w:r>
    </w:p>
    <w:p w14:paraId="2FC46155" w14:textId="77777777" w:rsidR="00EA3299" w:rsidRDefault="00EA3299" w:rsidP="0063601F">
      <w:pPr>
        <w:pStyle w:val="BodyText2"/>
      </w:pPr>
      <w:r>
        <w:t>The default number of mappers (</w:t>
      </w:r>
      <w:r w:rsidRPr="00CB6444">
        <w:t>mapreduce.job.maps</w:t>
      </w:r>
      <w:r>
        <w:t>) is 2.</w:t>
      </w:r>
    </w:p>
    <w:p w14:paraId="1BD6CACE" w14:textId="77777777" w:rsidR="00EA3299" w:rsidRDefault="00EA3299" w:rsidP="0063601F">
      <w:pPr>
        <w:pStyle w:val="BodyText2"/>
      </w:pPr>
      <w:r>
        <w:t>By default when you start Hive, the number of reducers is set to -1.</w:t>
      </w:r>
    </w:p>
    <w:p w14:paraId="1A2EFAE8" w14:textId="77777777" w:rsidR="00EA3299" w:rsidRDefault="00EA3299" w:rsidP="00397DAF">
      <w:pPr>
        <w:pStyle w:val="Unix"/>
      </w:pPr>
      <w:r>
        <w:lastRenderedPageBreak/>
        <w:t>hive&gt; select distinct binomial from species where ST_Intersects(ST_SetSRID(ST_Polygon('polygon ((116 5,117 5,117 6,116 6))'),4326),geom) order by binomial;</w:t>
      </w:r>
    </w:p>
    <w:p w14:paraId="175C675B" w14:textId="77777777" w:rsidR="00EA3299" w:rsidRDefault="00EA3299" w:rsidP="00397DAF">
      <w:pPr>
        <w:pStyle w:val="Unix"/>
      </w:pPr>
      <w:r>
        <w:t>Total MapReduce jobs = 2</w:t>
      </w:r>
    </w:p>
    <w:p w14:paraId="4EF5D610" w14:textId="77777777" w:rsidR="00EA3299" w:rsidRPr="003D4D8A" w:rsidRDefault="00EA3299" w:rsidP="00397DAF">
      <w:pPr>
        <w:pStyle w:val="Unix"/>
      </w:pPr>
      <w:r>
        <w:t>Launching Job 1 out of 2</w:t>
      </w:r>
    </w:p>
    <w:p w14:paraId="48221302" w14:textId="77777777" w:rsidR="00EA3299" w:rsidRDefault="00EA3299" w:rsidP="00397DAF">
      <w:pPr>
        <w:pStyle w:val="Unix"/>
      </w:pPr>
      <w:r>
        <w:t>Number of reduce tasks not specified. Estimated from input data size: 60</w:t>
      </w:r>
    </w:p>
    <w:p w14:paraId="5E3FFC7B" w14:textId="77777777" w:rsidR="00EA3299" w:rsidRDefault="00EA3299" w:rsidP="00397DAF">
      <w:pPr>
        <w:pStyle w:val="Unix"/>
      </w:pPr>
      <w:r>
        <w:t>In order to change the average load for a reducer (in bytes):</w:t>
      </w:r>
    </w:p>
    <w:p w14:paraId="57C5E2D5" w14:textId="77777777" w:rsidR="00EA3299" w:rsidRDefault="00EA3299" w:rsidP="00397DAF">
      <w:pPr>
        <w:pStyle w:val="Unix"/>
      </w:pPr>
      <w:r>
        <w:t xml:space="preserve">  set hive.exec.reducers.bytes.per.reducer=&lt;number&gt;</w:t>
      </w:r>
    </w:p>
    <w:p w14:paraId="5D9BF1A6" w14:textId="77777777" w:rsidR="00EA3299" w:rsidRDefault="00EA3299" w:rsidP="00397DAF">
      <w:pPr>
        <w:pStyle w:val="Unix"/>
      </w:pPr>
      <w:r>
        <w:t>In order to limit the maximum number of reducers:</w:t>
      </w:r>
    </w:p>
    <w:p w14:paraId="42925934" w14:textId="77777777" w:rsidR="00EA3299" w:rsidRDefault="00EA3299" w:rsidP="00397DAF">
      <w:pPr>
        <w:pStyle w:val="Unix"/>
      </w:pPr>
      <w:r>
        <w:t xml:space="preserve">  set hive.exec.reducers.max=&lt;number&gt;</w:t>
      </w:r>
    </w:p>
    <w:p w14:paraId="0374E8F3" w14:textId="77777777" w:rsidR="00EA3299" w:rsidRDefault="00EA3299" w:rsidP="00397DAF">
      <w:pPr>
        <w:pStyle w:val="Unix"/>
      </w:pPr>
      <w:r>
        <w:t>In order to set a constant number of reducers:</w:t>
      </w:r>
    </w:p>
    <w:p w14:paraId="37196993" w14:textId="77777777" w:rsidR="00EA3299" w:rsidRDefault="00EA3299" w:rsidP="00397DAF">
      <w:pPr>
        <w:pStyle w:val="Unix"/>
      </w:pPr>
      <w:r>
        <w:t xml:space="preserve">  set mapred.reduce.tasks=&lt;number&gt;</w:t>
      </w:r>
    </w:p>
    <w:p w14:paraId="64F40830" w14:textId="77777777" w:rsidR="00EA3299" w:rsidRDefault="00EA3299" w:rsidP="0063601F">
      <w:pPr>
        <w:pStyle w:val="BodyText"/>
      </w:pPr>
      <w:r>
        <w:t>For the above query these settings are:</w:t>
      </w:r>
    </w:p>
    <w:p w14:paraId="00EB06D6" w14:textId="77777777" w:rsidR="00EA3299" w:rsidRDefault="00EA3299"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63601F">
      <w:pPr>
        <w:pStyle w:val="BodyText"/>
      </w:pPr>
      <w:r w:rsidRPr="00F44083">
        <w:t>hive.exec.reducers.max</w:t>
      </w:r>
      <w:r>
        <w:t xml:space="preserve"> = 999</w:t>
      </w:r>
    </w:p>
    <w:p w14:paraId="56ABF015" w14:textId="77777777" w:rsidR="00EA3299" w:rsidRDefault="00EA3299" w:rsidP="0063601F">
      <w:pPr>
        <w:pStyle w:val="BodyText"/>
      </w:pPr>
      <w:r>
        <w:t>mapred.reduce.tasks = 60</w:t>
      </w:r>
    </w:p>
    <w:p w14:paraId="1D264460" w14:textId="77777777" w:rsidR="00EA3299" w:rsidRDefault="00EA3299" w:rsidP="0063601F">
      <w:pPr>
        <w:pStyle w:val="BodyText"/>
      </w:pPr>
      <w:r>
        <w:t>When I ran the job, the launched reducers was 108 for the first job and 1 for the second job</w:t>
      </w:r>
    </w:p>
    <w:p w14:paraId="6019DC2F" w14:textId="77777777" w:rsidR="00EA3299" w:rsidRDefault="00EA3299" w:rsidP="0063601F">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397DAF">
      <w:pPr>
        <w:pStyle w:val="Unix"/>
      </w:pPr>
      <w:r w:rsidRPr="008F1981">
        <w:t>Number of reduce tasks determined at compile time: 1</w:t>
      </w:r>
    </w:p>
    <w:p w14:paraId="15155185" w14:textId="77777777" w:rsidR="00EA3299" w:rsidRDefault="00EA3299" w:rsidP="00397DAF">
      <w:pPr>
        <w:pStyle w:val="Unix"/>
      </w:pPr>
      <w:r>
        <w:t>..</w:t>
      </w:r>
    </w:p>
    <w:p w14:paraId="6DE50F9D" w14:textId="77777777" w:rsidR="00EA3299" w:rsidRDefault="00EA3299" w:rsidP="00397DAF">
      <w:pPr>
        <w:pStyle w:val="Unix"/>
      </w:pPr>
      <w:r w:rsidRPr="008F1981">
        <w:t>Hadoop job information for Stage-1: number of mappers: 251; number of reducers: 1</w:t>
      </w:r>
    </w:p>
    <w:p w14:paraId="0794F200" w14:textId="77777777" w:rsidR="00EA3299" w:rsidRDefault="00EA3299" w:rsidP="0063601F">
      <w:pPr>
        <w:pStyle w:val="BodyText2"/>
      </w:pPr>
      <w:r>
        <w:t>For a different query:</w:t>
      </w:r>
    </w:p>
    <w:p w14:paraId="78149621" w14:textId="77777777" w:rsidR="00EA3299" w:rsidRDefault="00EA3299" w:rsidP="00397DAF">
      <w:pPr>
        <w:pStyle w:val="Unix"/>
      </w:pPr>
      <w:r>
        <w:t>hive&gt; SELECT name, binomial FROM wdpa JOIN species WHERE ST_Intersects(wdpa.geom, species.geom) and wdpaid=785;</w:t>
      </w:r>
    </w:p>
    <w:p w14:paraId="48D06FAA" w14:textId="77777777" w:rsidR="00EA3299" w:rsidRDefault="00EA3299" w:rsidP="00397DAF">
      <w:pPr>
        <w:pStyle w:val="Unix"/>
      </w:pPr>
      <w:r>
        <w:t>Total MapReduce jobs = 1</w:t>
      </w:r>
    </w:p>
    <w:p w14:paraId="7F58BA60" w14:textId="77777777" w:rsidR="00EA3299" w:rsidRDefault="00EA3299" w:rsidP="00397DAF">
      <w:pPr>
        <w:pStyle w:val="Unix"/>
      </w:pPr>
      <w:r>
        <w:t>Launching Job 1 out of 1</w:t>
      </w:r>
    </w:p>
    <w:p w14:paraId="09F2EB1E" w14:textId="77777777" w:rsidR="00EA3299" w:rsidRDefault="00EA3299" w:rsidP="00397DAF">
      <w:pPr>
        <w:pStyle w:val="Unix"/>
      </w:pPr>
      <w:r>
        <w:t>Number of reduce tasks determined at compile time: 1</w:t>
      </w:r>
    </w:p>
    <w:p w14:paraId="4732834A" w14:textId="77777777" w:rsidR="00EA3299" w:rsidRDefault="00EA3299" w:rsidP="0063601F">
      <w:pPr>
        <w:pStyle w:val="BodyText2"/>
      </w:pPr>
      <w:r>
        <w:t>For the big species/wdpa intersection:</w:t>
      </w:r>
    </w:p>
    <w:p w14:paraId="77E379DB" w14:textId="77777777" w:rsidR="00EA3299" w:rsidRDefault="00EA3299" w:rsidP="00397DAF">
      <w:pPr>
        <w:pStyle w:val="Unix"/>
      </w:pPr>
      <w:r>
        <w:t>hive&gt; SELECT name, binomial FROM wdpa JOIN species WHERE ST_Intersects(wdpa.geom, species.geom) ORDER BY name, binomial;</w:t>
      </w:r>
    </w:p>
    <w:p w14:paraId="6CC6CDCD" w14:textId="77777777" w:rsidR="00EA3299" w:rsidRDefault="00EA3299" w:rsidP="00397DAF">
      <w:pPr>
        <w:pStyle w:val="Unix"/>
      </w:pPr>
      <w:r>
        <w:t>Total MapReduce jobs = 2</w:t>
      </w:r>
    </w:p>
    <w:p w14:paraId="21D22C6F" w14:textId="77777777" w:rsidR="00EA3299" w:rsidRDefault="00EA3299" w:rsidP="00397DAF">
      <w:pPr>
        <w:pStyle w:val="Unix"/>
      </w:pPr>
      <w:r>
        <w:t>Launching Job 1 out of 2</w:t>
      </w:r>
    </w:p>
    <w:p w14:paraId="16FF54A6" w14:textId="77777777" w:rsidR="00EA3299" w:rsidRDefault="00EA3299" w:rsidP="00397DAF">
      <w:pPr>
        <w:pStyle w:val="Unix"/>
      </w:pPr>
      <w:r>
        <w:t>Number of reduce tasks determined at compile time: 1</w:t>
      </w:r>
    </w:p>
    <w:p w14:paraId="5C5F323B" w14:textId="77777777" w:rsidR="00EA3299" w:rsidRDefault="00EA3299"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397DAF">
      <w:pPr>
        <w:pStyle w:val="Unix"/>
      </w:pPr>
      <w:r w:rsidRPr="005E3272">
        <w:t>hive&gt; SELECT name, binomial FROM species JOIN wdpa WHERE ST_Intersects(wdpa.geom, species.geom);</w:t>
      </w:r>
    </w:p>
    <w:p w14:paraId="465CE44F" w14:textId="77777777" w:rsidR="00EA3299" w:rsidRDefault="00EA3299" w:rsidP="00397DAF">
      <w:pPr>
        <w:pStyle w:val="Unix"/>
      </w:pPr>
      <w:r w:rsidRPr="000802A0">
        <w:t>Number of reduce tasks determined at compile time: 1</w:t>
      </w:r>
    </w:p>
    <w:p w14:paraId="74AF8A14" w14:textId="77777777" w:rsidR="00EA3299" w:rsidRDefault="00EA3299" w:rsidP="00397DAF">
      <w:pPr>
        <w:pStyle w:val="Unix"/>
      </w:pPr>
      <w:r>
        <w:t>..</w:t>
      </w:r>
    </w:p>
    <w:p w14:paraId="0D512A3D" w14:textId="77777777" w:rsidR="00EA3299" w:rsidRDefault="00EA3299" w:rsidP="00397DAF">
      <w:pPr>
        <w:pStyle w:val="Unix"/>
      </w:pPr>
      <w:r w:rsidRPr="000802A0">
        <w:t>Hadoop job information for Stage-1: number of mappers: 251; number of reducers: 1</w:t>
      </w:r>
    </w:p>
    <w:p w14:paraId="7DCE1B22" w14:textId="77777777" w:rsidR="00EA3299" w:rsidRDefault="00EA3299" w:rsidP="0063601F">
      <w:pPr>
        <w:pStyle w:val="BodyText2"/>
      </w:pPr>
      <w:r>
        <w:t>Trying other queries:</w:t>
      </w:r>
    </w:p>
    <w:p w14:paraId="66F3D14C" w14:textId="77777777" w:rsidR="00EA3299" w:rsidRDefault="00EA3299"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63601F">
      <w:pPr>
        <w:pStyle w:val="Heading7"/>
      </w:pPr>
      <w:r>
        <w:t>Permissions</w:t>
      </w:r>
    </w:p>
    <w:p w14:paraId="56901794" w14:textId="77777777" w:rsidR="00EA3299" w:rsidRDefault="00EA3299"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397DAF">
      <w:pPr>
        <w:pStyle w:val="Code"/>
      </w:pPr>
      <w:r>
        <w:t xml:space="preserve">Hive&gt; </w:t>
      </w:r>
      <w:r w:rsidRPr="00827199">
        <w:t>dfs -rm ../hive/warehouse/counties/test_unenclosed_copy_2.json;</w:t>
      </w:r>
      <w:r>
        <w:t xml:space="preserve"> </w:t>
      </w:r>
    </w:p>
    <w:p w14:paraId="2E5D3F71" w14:textId="77777777" w:rsidR="00EA3299" w:rsidRDefault="00EA3299" w:rsidP="0063601F">
      <w:pPr>
        <w:pStyle w:val="BodyText2"/>
      </w:pPr>
      <w:r>
        <w:t>Or to remove all files in an HDFS folder:</w:t>
      </w:r>
    </w:p>
    <w:p w14:paraId="4A57AAFE" w14:textId="77777777" w:rsidR="00EA3299" w:rsidRDefault="00EA3299" w:rsidP="00397DAF">
      <w:pPr>
        <w:pStyle w:val="Code"/>
      </w:pPr>
      <w:r w:rsidRPr="006A1F68">
        <w:t>hive&gt; dfs -rm -r ../hive/warehouse/counties;</w:t>
      </w:r>
    </w:p>
    <w:p w14:paraId="20479D0E" w14:textId="77777777" w:rsidR="00EA3299" w:rsidRDefault="00EA3299" w:rsidP="0063601F">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63601F">
      <w:pPr>
        <w:pStyle w:val="BodyText2"/>
      </w:pPr>
      <w:r>
        <w:t>Monica has now created a dopa user for hue which is the same as the dopa unix user! Good. The user is actually just a string.</w:t>
      </w:r>
    </w:p>
    <w:p w14:paraId="7D85F49E" w14:textId="77777777" w:rsidR="00EA3299" w:rsidRDefault="00EA3299" w:rsidP="0063601F">
      <w:pPr>
        <w:pStyle w:val="Heading7"/>
      </w:pPr>
      <w:r>
        <w:t>Issues</w:t>
      </w:r>
    </w:p>
    <w:p w14:paraId="1706476A" w14:textId="77777777" w:rsidR="00EA3299" w:rsidRDefault="00EA3299" w:rsidP="0063601F">
      <w:pPr>
        <w:pStyle w:val="BodyText2"/>
      </w:pPr>
      <w:r>
        <w:t>On the hadoop-m2 machine I got an error when loading the Hive CLI:</w:t>
      </w:r>
    </w:p>
    <w:p w14:paraId="66EE6447" w14:textId="77777777" w:rsidR="00EA3299" w:rsidRDefault="00EA3299" w:rsidP="00397DAF">
      <w:pPr>
        <w:pStyle w:val="Unix"/>
      </w:pPr>
      <w:r>
        <w:t>hive&gt; show tables;</w:t>
      </w:r>
    </w:p>
    <w:p w14:paraId="6289EF87" w14:textId="77777777" w:rsidR="00EA3299" w:rsidRDefault="00EA3299" w:rsidP="00397DAF">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397DAF">
      <w:pPr>
        <w:pStyle w:val="Unix"/>
      </w:pPr>
      <w:r>
        <w:t>hive&gt;</w:t>
      </w:r>
    </w:p>
    <w:p w14:paraId="656BC971" w14:textId="77777777" w:rsidR="00EA3299" w:rsidRPr="00EB294A" w:rsidRDefault="00EA3299" w:rsidP="0063601F">
      <w:pPr>
        <w:pStyle w:val="BodyText2"/>
      </w:pPr>
      <w:r>
        <w:t>This was because there was no Gateway for hadoop-m2 and Lars created a new gateway using CM.</w:t>
      </w:r>
    </w:p>
    <w:p w14:paraId="731BE4AA" w14:textId="77777777" w:rsidR="00EA3299" w:rsidRDefault="00EA3299" w:rsidP="0063601F">
      <w:pPr>
        <w:pStyle w:val="Heading6"/>
      </w:pPr>
      <w:r>
        <w:lastRenderedPageBreak/>
        <w:t>Storage formats</w:t>
      </w:r>
    </w:p>
    <w:p w14:paraId="10204E30" w14:textId="77777777" w:rsidR="00EA3299" w:rsidRDefault="00EA3299" w:rsidP="0063601F">
      <w:pPr>
        <w:pStyle w:val="Heading7"/>
      </w:pPr>
      <w:r>
        <w:t>Avro</w:t>
      </w:r>
    </w:p>
    <w:p w14:paraId="426447CD" w14:textId="77777777" w:rsidR="00EA3299" w:rsidRPr="00B376A1" w:rsidRDefault="00EA3299" w:rsidP="0063601F">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63601F">
      <w:pPr>
        <w:pStyle w:val="Heading6"/>
      </w:pPr>
      <w:r>
        <w:t>Hive Command Line Interface (CLI)</w:t>
      </w:r>
    </w:p>
    <w:p w14:paraId="13EAB5CC" w14:textId="77777777" w:rsidR="00EA3299" w:rsidRDefault="00EA3299" w:rsidP="0075078C">
      <w:pPr>
        <w:pStyle w:val="BodyText2"/>
      </w:pPr>
      <w:r>
        <w:t xml:space="preserve">Hive CLI documentation is </w:t>
      </w:r>
      <w:r w:rsidRPr="00573BB7">
        <w:t>here</w:t>
      </w:r>
      <w:r>
        <w:t xml:space="preserve">. </w:t>
      </w:r>
    </w:p>
    <w:p w14:paraId="2E4D150C" w14:textId="77777777" w:rsidR="00EA3299" w:rsidRDefault="00EA3299" w:rsidP="0063601F">
      <w:pPr>
        <w:pStyle w:val="BodyText2"/>
      </w:pPr>
      <w:r>
        <w:t>You can use dfs on the Hive command line:</w:t>
      </w:r>
    </w:p>
    <w:p w14:paraId="5E2D4134" w14:textId="77777777" w:rsidR="00EA3299" w:rsidRDefault="00EA3299" w:rsidP="00EA3299">
      <w:pPr>
        <w:pStyle w:val="BodyText2"/>
      </w:pPr>
      <w:r w:rsidRPr="001063A6">
        <w:t>hive&gt; dfs -ls ../hive/warehouse/species;</w:t>
      </w:r>
      <w:r>
        <w:t xml:space="preserve">      - this lists all the species files</w:t>
      </w:r>
    </w:p>
    <w:p w14:paraId="092B4B8D" w14:textId="77777777" w:rsidR="00EA3299" w:rsidRDefault="00EA3299" w:rsidP="00EA3299">
      <w:pPr>
        <w:pStyle w:val="BodyText2"/>
      </w:pPr>
      <w:r w:rsidRPr="001063A6">
        <w:t>hive&gt; dfs -ls ../hive/warehouse/species/species17975.json;</w:t>
      </w:r>
      <w:r>
        <w:t xml:space="preserve">     - those that match the filename</w:t>
      </w:r>
    </w:p>
    <w:p w14:paraId="5CFE03AA" w14:textId="77777777" w:rsidR="00EA3299" w:rsidRDefault="00EA3299" w:rsidP="00EA3299">
      <w:pPr>
        <w:pStyle w:val="Code"/>
      </w:pPr>
      <w:r>
        <w:t>Here are some useful commands:</w:t>
      </w:r>
    </w:p>
    <w:p w14:paraId="17DF6761" w14:textId="77777777" w:rsidR="00EA3299" w:rsidRDefault="00EA3299" w:rsidP="00397DAF">
      <w:pPr>
        <w:pStyle w:val="Code"/>
      </w:pPr>
      <w:r>
        <w:t>hive&gt; show tables;</w:t>
      </w:r>
    </w:p>
    <w:p w14:paraId="708DA6D0" w14:textId="77777777" w:rsidR="00EA3299" w:rsidRDefault="00EA3299" w:rsidP="00397DAF">
      <w:pPr>
        <w:pStyle w:val="Code"/>
      </w:pPr>
      <w:r>
        <w:t xml:space="preserve">hive&gt; </w:t>
      </w:r>
      <w:r w:rsidRPr="00E108A0">
        <w:t>DESCRIBE</w:t>
      </w:r>
      <w:r>
        <w:t xml:space="preserve"> wdpa;</w:t>
      </w:r>
    </w:p>
    <w:p w14:paraId="05456AB5" w14:textId="77777777" w:rsidR="00EA3299" w:rsidRDefault="00EA3299" w:rsidP="00EA3299">
      <w:pPr>
        <w:pStyle w:val="Code"/>
      </w:pPr>
      <w:r>
        <w:t>Getting the version of Hive</w:t>
      </w:r>
    </w:p>
    <w:p w14:paraId="531B6005" w14:textId="77777777" w:rsidR="00EA3299" w:rsidRDefault="00EA3299" w:rsidP="00EA3299">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EA3299">
      <w:pPr>
        <w:pStyle w:val="BodyText2"/>
      </w:pPr>
      <w:r>
        <w:t>hive&gt; set system:sun.java.command;</w:t>
      </w:r>
    </w:p>
    <w:p w14:paraId="09D79775" w14:textId="77777777" w:rsidR="00EA3299" w:rsidRDefault="00EA3299" w:rsidP="00EA3299">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EA3299">
      <w:pPr>
        <w:pStyle w:val="Code"/>
      </w:pPr>
      <w:r>
        <w:t>From the command line type ‘hive –version’. On 21/6/2016 we are using ‘</w:t>
      </w:r>
      <w:r w:rsidRPr="0075078C">
        <w:t>Hive 1.1.0-cdh5.7.0</w:t>
      </w:r>
      <w:r>
        <w:t>’.</w:t>
      </w:r>
    </w:p>
    <w:p w14:paraId="0048C601" w14:textId="77777777" w:rsidR="00EA3299" w:rsidRDefault="00EA3299" w:rsidP="00EA3299">
      <w:pPr>
        <w:pStyle w:val="Code"/>
      </w:pPr>
      <w:r>
        <w:t>Initialisation script</w:t>
      </w:r>
    </w:p>
    <w:p w14:paraId="02E0D328" w14:textId="77777777" w:rsidR="00EA3299" w:rsidRDefault="00EA3299" w:rsidP="00EA3299">
      <w:pPr>
        <w:pStyle w:val="Code"/>
      </w:pPr>
      <w:r>
        <w:t>There are a lot of jars and ST_ functions that are needed in Hive sessions and these can be initialised in a script:</w:t>
      </w:r>
    </w:p>
    <w:p w14:paraId="06116141" w14:textId="77777777" w:rsidR="00EA3299" w:rsidRDefault="00EA3299" w:rsidP="00EA3299">
      <w:pPr>
        <w:pStyle w:val="BodyText2"/>
      </w:pPr>
      <w:r w:rsidRPr="00C95D82">
        <w:t>cottaan@hadoop-m2 ~]$ hive -i /</w:t>
      </w:r>
      <w:r w:rsidRPr="007D15C4">
        <w:t>hive -i /tmp/hive/hive_initialise.sql</w:t>
      </w:r>
    </w:p>
    <w:p w14:paraId="63CCB38C" w14:textId="77777777" w:rsidR="00EA3299" w:rsidRPr="007D6C7E" w:rsidRDefault="00EA3299" w:rsidP="00EA3299">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EA3299">
      <w:pPr>
        <w:pStyle w:val="Code"/>
      </w:pPr>
      <w:r>
        <w:t>Hive Query Language</w:t>
      </w:r>
    </w:p>
    <w:p w14:paraId="05128071" w14:textId="77777777" w:rsidR="00EA3299" w:rsidRDefault="00EA3299" w:rsidP="00EA3299">
      <w:pPr>
        <w:pStyle w:val="Code"/>
      </w:pPr>
      <w:r>
        <w:t>Running queries against the glc2000 dataset on the full cluster:</w:t>
      </w:r>
    </w:p>
    <w:p w14:paraId="31D62F91" w14:textId="77777777" w:rsidR="00EA3299" w:rsidRDefault="00EA3299" w:rsidP="00EA3299">
      <w:pPr>
        <w:pStyle w:val="BodyText2"/>
      </w:pPr>
      <w:r w:rsidRPr="00B87479">
        <w:t>select count(*) from glc2000</w:t>
      </w:r>
    </w:p>
    <w:p w14:paraId="00EB9037" w14:textId="77777777" w:rsidR="00EA3299" w:rsidRDefault="00EA3299" w:rsidP="00EA3299">
      <w:pPr>
        <w:pStyle w:val="Heading7"/>
      </w:pPr>
      <w:r>
        <w:t xml:space="preserve">Took 19mins and 19 secs and there were </w:t>
      </w:r>
      <w:r w:rsidRPr="00B87479">
        <w:t>1012858880</w:t>
      </w:r>
      <w:r>
        <w:t xml:space="preserve"> records!</w:t>
      </w:r>
    </w:p>
    <w:p w14:paraId="68084CD8" w14:textId="77777777" w:rsidR="00EA3299" w:rsidRPr="00CB04D9" w:rsidRDefault="00EA3299" w:rsidP="00EA3299">
      <w:pPr>
        <w:pStyle w:val="BodyText2"/>
      </w:pPr>
      <w:r>
        <w:t>DDL</w:t>
      </w:r>
    </w:p>
    <w:p w14:paraId="2178E386" w14:textId="77777777" w:rsidR="00EA3299" w:rsidRDefault="00EA3299" w:rsidP="00EA3299">
      <w:pPr>
        <w:pStyle w:val="BodyText2"/>
      </w:pPr>
      <w:r>
        <w:t>Creating tables</w:t>
      </w:r>
    </w:p>
    <w:p w14:paraId="35BD3D95" w14:textId="77777777" w:rsidR="00EA3299" w:rsidRDefault="00EA3299"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EA3299">
      <w:pPr>
        <w:pStyle w:val="Code"/>
      </w:pPr>
      <w:r>
        <w:t>You can create a comma-separated table (which you can then export to file) by using the following syntax:</w:t>
      </w:r>
    </w:p>
    <w:p w14:paraId="1A1CFB94" w14:textId="77777777" w:rsidR="00EA3299" w:rsidRDefault="00EA3299" w:rsidP="00EA3299">
      <w:pPr>
        <w:pStyle w:val="BodyText2"/>
      </w:pPr>
      <w:r w:rsidRPr="00F15508">
        <w:t>hive&gt; set hive.exec.compress.output=false;</w:t>
      </w:r>
    </w:p>
    <w:p w14:paraId="64EC231F" w14:textId="77777777" w:rsidR="00EA3299" w:rsidRDefault="00EA3299" w:rsidP="00EA3299">
      <w:pPr>
        <w:pStyle w:val="BodyText2"/>
      </w:pPr>
      <w:r>
        <w:t>hive&gt; create table csv_dump ROW FORMAT DELIMITED FIELDS TERMINATED BY ',' LINES TERMINATED BY '\n' as</w:t>
      </w:r>
    </w:p>
    <w:p w14:paraId="520C4B9B" w14:textId="77777777" w:rsidR="00EA3299" w:rsidRDefault="00EA3299" w:rsidP="00EA3299">
      <w:pPr>
        <w:pStyle w:val="BodyText2"/>
      </w:pPr>
      <w:r>
        <w:t>hive&gt; select * from species.areatest2;</w:t>
      </w:r>
    </w:p>
    <w:p w14:paraId="3CBD5000" w14:textId="77777777" w:rsidR="00EA3299" w:rsidRDefault="00EA3299" w:rsidP="00EA3299">
      <w:pPr>
        <w:pStyle w:val="BodyText2"/>
      </w:pPr>
      <w:r>
        <w:t>$ hadoop dfs -cat /user/hive/warehouse/csv_dump/* &gt; ~/csv_dump.csv</w:t>
      </w:r>
    </w:p>
    <w:p w14:paraId="45B2EFE8" w14:textId="77777777" w:rsidR="00EA3299" w:rsidRDefault="00EA3299" w:rsidP="0063601F">
      <w:pPr>
        <w:pStyle w:val="BodyText2"/>
      </w:pPr>
      <w:r>
        <w:t>This gets written to /home/dopa/csv_dump.csv.</w:t>
      </w:r>
    </w:p>
    <w:p w14:paraId="7CAA844C" w14:textId="77777777" w:rsidR="00EA3299" w:rsidRDefault="00EA3299" w:rsidP="00EA3299">
      <w:pPr>
        <w:pStyle w:val="Heading6"/>
      </w:pPr>
      <w:r>
        <w:t>Comments</w:t>
      </w:r>
    </w:p>
    <w:p w14:paraId="34A262D4" w14:textId="77777777" w:rsidR="00EA3299" w:rsidRDefault="00EA3299" w:rsidP="00EA3299">
      <w:pPr>
        <w:pStyle w:val="Heading6"/>
      </w:pPr>
      <w:r>
        <w:t>Comments can be added to tables and columns by the following:</w:t>
      </w:r>
    </w:p>
    <w:p w14:paraId="54B6255F" w14:textId="77777777" w:rsidR="00EA3299" w:rsidRDefault="00EA3299" w:rsidP="00EA3299">
      <w:pPr>
        <w:pStyle w:val="BodyText2"/>
      </w:pPr>
      <w:r w:rsidRPr="00303045">
        <w:t>ALTER TABLE wdpa_2011_11_cells CHANGE wdpa_id wdpa_id int COMMENT 'Unique identifier';</w:t>
      </w:r>
    </w:p>
    <w:p w14:paraId="6AC49CDA" w14:textId="77777777" w:rsidR="00EA3299" w:rsidRDefault="00EA3299" w:rsidP="00397DAF">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63601F">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63601F">
      <w:pPr>
        <w:pStyle w:val="Heading7"/>
      </w:pPr>
      <w:r w:rsidRPr="00A65292">
        <w:lastRenderedPageBreak/>
        <w:t>DML</w:t>
      </w:r>
    </w:p>
    <w:p w14:paraId="6F80FA6C" w14:textId="77777777" w:rsidR="00EA3299" w:rsidRDefault="00EA3299" w:rsidP="00EA3299">
      <w:pPr>
        <w:pStyle w:val="Heading8"/>
      </w:pPr>
      <w:r>
        <w:t>To specify a default database use:</w:t>
      </w:r>
    </w:p>
    <w:p w14:paraId="4213E1F8" w14:textId="77777777" w:rsidR="00EA3299" w:rsidRDefault="00EA3299" w:rsidP="00EA3299">
      <w:pPr>
        <w:pStyle w:val="BodyText2"/>
      </w:pPr>
      <w:r>
        <w:t>hive&gt;use species;</w:t>
      </w:r>
    </w:p>
    <w:p w14:paraId="0FD0ADC1" w14:textId="77777777" w:rsidR="00EA3299" w:rsidRPr="00EA3299" w:rsidRDefault="00EA3299" w:rsidP="0063601F">
      <w:pPr>
        <w:pStyle w:val="BodyText2"/>
      </w:pPr>
      <w:r>
        <w:t xml:space="preserve">Hive documentation on DML is </w:t>
      </w:r>
      <w:r w:rsidRPr="00573BB7">
        <w:t>here</w:t>
      </w:r>
    </w:p>
    <w:p w14:paraId="53A6839A" w14:textId="77777777" w:rsidR="00EA3299" w:rsidRDefault="00EA3299" w:rsidP="00EA3299">
      <w:pPr>
        <w:pStyle w:val="BodyText2"/>
      </w:pPr>
      <w:r w:rsidRPr="003B3CF1">
        <w:t>hive&gt; select quadkey from id17975 join wdpa where st_intersects(st_geomfromquadkey(quadkey),geom);</w:t>
      </w:r>
    </w:p>
    <w:p w14:paraId="36139784" w14:textId="77777777" w:rsidR="00EA3299" w:rsidRDefault="00EA3299"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EA3299">
      <w:pPr>
        <w:pStyle w:val="BodyText2"/>
      </w:pPr>
      <w:r w:rsidRPr="004E0E48">
        <w:t>hive&gt; SET mapred.child.java.opts=-Xmx4G -XX:+UseConcMarkSweepGC;</w:t>
      </w:r>
    </w:p>
    <w:p w14:paraId="63EA9C5B" w14:textId="77777777" w:rsidR="00EA3299" w:rsidRDefault="00EA3299" w:rsidP="00EA3299">
      <w:pPr>
        <w:pStyle w:val="BodyText2"/>
      </w:pPr>
      <w:r w:rsidRPr="004E0E48">
        <w:t>hive&gt; select wdpaid from wdpa where wdpaid=785;</w:t>
      </w:r>
    </w:p>
    <w:p w14:paraId="3A7D2E38" w14:textId="77777777" w:rsidR="00EA3299" w:rsidRDefault="00EA3299" w:rsidP="00EA3299">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EA3299">
      <w:pPr>
        <w:pStyle w:val="Code"/>
      </w:pPr>
      <w:r w:rsidRPr="00BD30CD">
        <w:t>hive&gt; select binomial from species where ST_Intersects(ST_Point(112.587,-1.228),geom)=true;</w:t>
      </w:r>
      <w:r>
        <w:t xml:space="preserve"> - nowt</w:t>
      </w:r>
    </w:p>
    <w:p w14:paraId="406CD5B2" w14:textId="77777777" w:rsidR="00EA3299" w:rsidRDefault="00EA3299" w:rsidP="00EA3299">
      <w:pPr>
        <w:pStyle w:val="Code"/>
      </w:pPr>
      <w:r>
        <w:t>hive&gt; select binomial,ST_AsText(ST_Centroid(geom)),ST_Intersects(ST_Point(112.587,-1.228),geom) from species where speciesid2=17975;</w:t>
      </w:r>
    </w:p>
    <w:p w14:paraId="2A4EF67E" w14:textId="77777777" w:rsidR="00EA3299" w:rsidRDefault="00EA3299" w:rsidP="00EA3299">
      <w:pPr>
        <w:pStyle w:val="Code"/>
      </w:pPr>
      <w:r>
        <w:t>Pongo pygmaeus  POINT (112.58706944450006 -1.2280416669999283)  NULL   - * 92 – why no intersection!</w:t>
      </w:r>
    </w:p>
    <w:p w14:paraId="3252F7AC" w14:textId="77777777" w:rsidR="00EA3299" w:rsidRDefault="00EA3299" w:rsidP="00EA3299">
      <w:pPr>
        <w:pStyle w:val="Code"/>
      </w:pPr>
      <w:r w:rsidRPr="00F313E1">
        <w:t>hive&gt; select binomial from species where ST_Intersects(ST_Point('point (112.587 -1.228)'), geom);</w:t>
      </w:r>
      <w:r>
        <w:t xml:space="preserve"> - nowt</w:t>
      </w:r>
    </w:p>
    <w:p w14:paraId="33F4484B" w14:textId="77777777" w:rsidR="00EA3299" w:rsidRDefault="00EA3299" w:rsidP="00EA3299">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EA3299">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EA3299">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EA3299">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EA3299">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EA3299">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EA3299">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EA3299">
      <w:pPr>
        <w:pStyle w:val="Heading7"/>
      </w:pPr>
      <w:r>
        <w:t xml:space="preserve">hive&gt; </w:t>
      </w:r>
      <w:r w:rsidRPr="003D5F0F">
        <w:t>SELECT name, binomial FROM wdpa JOIN species WHERE ST_Intersects(wdpa.geom, species.geom)</w:t>
      </w:r>
      <w:r>
        <w:t>;</w:t>
      </w:r>
    </w:p>
    <w:p w14:paraId="68753AF9" w14:textId="77777777" w:rsidR="00EA3299" w:rsidRDefault="00EA3299" w:rsidP="00EA3299">
      <w:pPr>
        <w:pStyle w:val="BodyText2"/>
      </w:pPr>
      <w:r w:rsidRPr="00DF1ED4">
        <w:t>hive&gt; SELECT name, binomial, ST_Intersects(wdpa.geom,species.geom) FROM wdpa join species;</w:t>
      </w:r>
      <w:r>
        <w:t xml:space="preserve"> - stuck on 69%</w:t>
      </w:r>
    </w:p>
    <w:p w14:paraId="74645373" w14:textId="77777777" w:rsidR="00EA3299" w:rsidRDefault="00EA3299" w:rsidP="00397DAF">
      <w:pPr>
        <w:pStyle w:val="Unix"/>
      </w:pPr>
      <w:r w:rsidRPr="00626BD0">
        <w:t>hive&gt; SELECT name, binomial FROM wdpa JOIN species WHERE ST_Intersects(wdpa.geom, species.geom)=true;</w:t>
      </w:r>
      <w:r>
        <w:t xml:space="preserve"> stuck on 69</w:t>
      </w:r>
    </w:p>
    <w:p w14:paraId="47E247B5" w14:textId="77777777" w:rsidR="00EA3299" w:rsidRDefault="00EA3299" w:rsidP="00EA3299">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397DAF">
      <w:pPr>
        <w:pStyle w:val="Unix"/>
      </w:pPr>
    </w:p>
    <w:p w14:paraId="5DD0E29E" w14:textId="77777777" w:rsidR="00EA3299" w:rsidRDefault="00EA3299" w:rsidP="00397DAF">
      <w:pPr>
        <w:pStyle w:val="Unix"/>
      </w:pPr>
      <w:r w:rsidRPr="00E66747">
        <w:t>SELECT name, binomial FROM species JOIN wdpa WHERE ST_Intersects(wdpa.geom, species.geom);</w:t>
      </w:r>
    </w:p>
    <w:p w14:paraId="3192A296" w14:textId="77777777" w:rsidR="00EA3299" w:rsidRDefault="00EA3299" w:rsidP="00EA3299">
      <w:pPr>
        <w:pStyle w:val="BodyText2"/>
      </w:pPr>
      <w:r>
        <w:t>trying to set reducers to 6 – stuck on 95%</w:t>
      </w:r>
    </w:p>
    <w:p w14:paraId="61743081" w14:textId="77777777" w:rsidR="00EA3299" w:rsidRDefault="00EA3299" w:rsidP="00EA3299">
      <w:pPr>
        <w:pStyle w:val="BodyText2"/>
      </w:pPr>
      <w:r>
        <w:t xml:space="preserve">20 - </w:t>
      </w:r>
    </w:p>
    <w:p w14:paraId="4175A0CD" w14:textId="77777777" w:rsidR="00EA3299" w:rsidRDefault="00EA3299" w:rsidP="00EA3299">
      <w:pPr>
        <w:pStyle w:val="BodyText2"/>
      </w:pPr>
    </w:p>
    <w:p w14:paraId="58A6AD71" w14:textId="77777777" w:rsidR="00EA3299" w:rsidRDefault="00EA3299" w:rsidP="0063601F">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EA3299">
      <w:pPr>
        <w:pStyle w:val="Unix"/>
      </w:pPr>
      <w:r>
        <w:t>Setting mappers/ reducers to see the benchmarks for a map/reduce job with different number of m/r.</w:t>
      </w:r>
    </w:p>
    <w:p w14:paraId="1C2ABACC" w14:textId="77777777" w:rsidR="00EA3299" w:rsidRDefault="00EA3299" w:rsidP="00EA3299">
      <w:pPr>
        <w:pStyle w:val="Unix"/>
      </w:pPr>
      <w:r>
        <w:t>Trying:</w:t>
      </w:r>
    </w:p>
    <w:p w14:paraId="2E4CD9FC" w14:textId="77777777" w:rsidR="00EA3299" w:rsidRDefault="00EA3299" w:rsidP="00397DAF">
      <w:pPr>
        <w:pStyle w:val="Unix"/>
      </w:pPr>
      <w:r>
        <w:t>SET mapreduce.map.memory.mb=4000 – java heap space error</w:t>
      </w:r>
    </w:p>
    <w:p w14:paraId="55536306" w14:textId="77777777" w:rsidR="00EA3299" w:rsidRDefault="00EA3299" w:rsidP="00397DAF">
      <w:pPr>
        <w:pStyle w:val="Unix"/>
      </w:pPr>
      <w:r>
        <w:t>SET mapreduce.map.memory.mb=8000 – java heap space error</w:t>
      </w:r>
    </w:p>
    <w:p w14:paraId="0A89665C" w14:textId="77777777" w:rsidR="0063601F" w:rsidRDefault="00EA3299" w:rsidP="0063601F">
      <w:pPr>
        <w:pStyle w:val="BodyText2"/>
      </w:pPr>
      <w:r>
        <w:t xml:space="preserve">Using spatial tables </w:t>
      </w:r>
      <w:r w:rsidR="0063601F">
        <w:fldChar w:fldCharType="end"/>
      </w:r>
      <w:r w:rsidR="0063601F">
        <w:t>.</w:t>
      </w:r>
    </w:p>
    <w:p w14:paraId="54288534" w14:textId="77777777" w:rsidR="0063601F" w:rsidRDefault="0063601F" w:rsidP="0063601F">
      <w:pPr>
        <w:pStyle w:val="Heading6"/>
      </w:pPr>
      <w:r>
        <w:lastRenderedPageBreak/>
        <w:t>Issues</w:t>
      </w:r>
    </w:p>
    <w:p w14:paraId="318AF50E" w14:textId="77777777" w:rsidR="0063601F" w:rsidRDefault="0063601F" w:rsidP="0063601F">
      <w:pPr>
        <w:pStyle w:val="Heading7"/>
      </w:pPr>
      <w:r>
        <w:t>Java Heap Space failures</w:t>
      </w:r>
    </w:p>
    <w:p w14:paraId="3AE7F9C5" w14:textId="77777777" w:rsidR="0063601F" w:rsidRDefault="0063601F" w:rsidP="0063601F">
      <w:pPr>
        <w:pStyle w:val="BodyText2"/>
      </w:pPr>
      <w:r>
        <w:t>Failures seems to occur with the full cluster when you run some Hive queries. For example, the following simple query fails from the Hive CLI:</w:t>
      </w:r>
    </w:p>
    <w:p w14:paraId="7065D2AE" w14:textId="77777777" w:rsidR="0063601F" w:rsidRDefault="0063601F" w:rsidP="00397DAF">
      <w:pPr>
        <w:pStyle w:val="Code"/>
      </w:pPr>
      <w:r>
        <w:t>Select * from wdpa where wdpaid=785;</w:t>
      </w:r>
    </w:p>
    <w:p w14:paraId="0D504E6E" w14:textId="77777777" w:rsidR="0063601F" w:rsidRDefault="0063601F" w:rsidP="0063601F">
      <w:pPr>
        <w:pStyle w:val="BodyText2"/>
      </w:pPr>
      <w:r>
        <w:t xml:space="preserve">Following </w:t>
      </w:r>
      <w:hyperlink r:id="rId880" w:anchor=".U3BpHPmSy0f" w:history="1">
        <w:r w:rsidRPr="00D51413">
          <w:rPr>
            <w:rStyle w:val="Hyperlink"/>
          </w:rPr>
          <w:t>this</w:t>
        </w:r>
      </w:hyperlink>
      <w:r>
        <w:t xml:space="preserve"> page to try to understand why.</w:t>
      </w:r>
    </w:p>
    <w:p w14:paraId="5CDD971E" w14:textId="77777777" w:rsidR="0063601F" w:rsidRDefault="0063601F" w:rsidP="0063601F">
      <w:pPr>
        <w:pStyle w:val="BodyText2"/>
      </w:pPr>
      <w:r>
        <w:t>In the JobTracker log file (</w:t>
      </w:r>
      <w:hyperlink r:id="rId881" w:history="1">
        <w:r w:rsidRPr="00660CDF">
          <w:rPr>
            <w:rStyle w:val="Hyperlink"/>
          </w:rPr>
          <w:t>http://hadoop-h05:50030/logs/hadoop-cmf-mapreduce1-JOBTRACKER-hadoop-h05.log.out</w:t>
        </w:r>
      </w:hyperlink>
      <w:r>
        <w:t>) there is a line:</w:t>
      </w:r>
    </w:p>
    <w:p w14:paraId="3BFB4CD7" w14:textId="77777777" w:rsidR="0063601F" w:rsidRDefault="0063601F" w:rsidP="00397DAF">
      <w:pPr>
        <w:pStyle w:val="Unix"/>
      </w:pPr>
      <w:r w:rsidRPr="003D596E">
        <w:t>2014-05-12 10:47:33,241 INFO org.apache.hadoop.mapred.TaskInProgress: Error from attempt_201405081552_0001_m_000000_2: Error: Java heap space</w:t>
      </w:r>
    </w:p>
    <w:p w14:paraId="32BFA002" w14:textId="77777777" w:rsidR="0063601F" w:rsidRDefault="0063601F" w:rsidP="0063601F">
      <w:pPr>
        <w:pStyle w:val="BodyText2"/>
      </w:pPr>
      <w:r>
        <w:t>To see this log file in Cloudera Manager (CM) go to Diagnose | Logs – and choose MapReduce | Job Tracker and look at the log/</w:t>
      </w:r>
    </w:p>
    <w:p w14:paraId="7C6A46A3" w14:textId="77777777" w:rsidR="0063601F" w:rsidRDefault="0063601F" w:rsidP="0063601F">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397DAF">
      <w:pPr>
        <w:pStyle w:val="Code"/>
      </w:pPr>
      <w:r w:rsidRPr="00066F25">
        <w:t xml:space="preserve">mapred.tasktracker.map.tasks.maximum </w:t>
      </w:r>
    </w:p>
    <w:p w14:paraId="64D46BAF" w14:textId="77777777" w:rsidR="0063601F" w:rsidRDefault="0063601F" w:rsidP="00397DAF">
      <w:pPr>
        <w:pStyle w:val="Code"/>
      </w:pPr>
      <w:r w:rsidRPr="00066F25">
        <w:t>mapred.tasktracker.reduce.tasks.maximum</w:t>
      </w:r>
    </w:p>
    <w:p w14:paraId="44341481" w14:textId="77777777" w:rsidR="0063601F" w:rsidRDefault="0063601F" w:rsidP="0063601F">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63601F">
      <w:pPr>
        <w:pStyle w:val="BodyText2"/>
      </w:pPr>
      <w:r>
        <w:t xml:space="preserve">The available heap size is set the Hadoop-env.sh file – this is a client configuration file (see the docs </w:t>
      </w:r>
      <w:hyperlink r:id="rId882"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397DAF">
      <w:pPr>
        <w:pStyle w:val="Unix"/>
      </w:pPr>
      <w:r w:rsidRPr="009D1790">
        <w:t>[dopa@hadoop-sn /]$ find / -name hadoop-env\* 2&gt;/dev/null</w:t>
      </w:r>
    </w:p>
    <w:p w14:paraId="629453ED" w14:textId="77777777" w:rsidR="0063601F" w:rsidRDefault="0063601F" w:rsidP="00397DAF">
      <w:pPr>
        <w:pStyle w:val="Unix"/>
      </w:pPr>
      <w:r>
        <w:t>/opt/cloudera/parcels/CDH-4.4.0-1.cdh4.4.0.p0.39/lib/hadoop-0.20-mapreduce/example-confs/conf.secure/hadoop-env.sh</w:t>
      </w:r>
    </w:p>
    <w:p w14:paraId="6F64A621" w14:textId="77777777" w:rsidR="0063601F" w:rsidRDefault="0063601F" w:rsidP="00397DAF">
      <w:pPr>
        <w:pStyle w:val="Unix"/>
      </w:pPr>
      <w:r>
        <w:t>/opt/cloudera/parcels/CDH-4.4.0-1.cdh4.4.0.p0.39/etc/hadoop/conf.pseudo/hadoop-env.sh</w:t>
      </w:r>
    </w:p>
    <w:p w14:paraId="03462392" w14:textId="77777777" w:rsidR="0063601F" w:rsidRDefault="0063601F" w:rsidP="00397DAF">
      <w:pPr>
        <w:pStyle w:val="Unix"/>
      </w:pPr>
      <w:r>
        <w:t>/etc/hadoop/conf.cloudera.hdfs1/hadoop-env.sh</w:t>
      </w:r>
    </w:p>
    <w:p w14:paraId="34CF5AF3" w14:textId="77777777" w:rsidR="0063601F" w:rsidRDefault="0063601F" w:rsidP="00397DAF">
      <w:pPr>
        <w:pStyle w:val="Unix"/>
      </w:pPr>
      <w:r>
        <w:t>/etc/hadoop/conf.cloudera.mapreduce1/hadoop-env.sh</w:t>
      </w:r>
    </w:p>
    <w:p w14:paraId="11E0FDFD" w14:textId="77777777" w:rsidR="0063601F" w:rsidRDefault="0063601F" w:rsidP="0063601F">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83"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63601F">
      <w:pPr>
        <w:pStyle w:val="BodyText2"/>
      </w:pPr>
      <w:r>
        <w:t>If you get OOM errors you can turn the mapred.map.child.java.opts setting in Hive to:</w:t>
      </w:r>
    </w:p>
    <w:p w14:paraId="69DFD73E" w14:textId="77777777" w:rsidR="0063601F" w:rsidRDefault="0063601F" w:rsidP="00397DAF">
      <w:pPr>
        <w:pStyle w:val="Unix"/>
      </w:pPr>
      <w:r w:rsidRPr="00B11691">
        <w:t>SET mapred.child.java.opts=-Xmx4G -XX:+UseConcMarkSweepGC;</w:t>
      </w:r>
    </w:p>
    <w:p w14:paraId="4B515BFC" w14:textId="77777777" w:rsidR="0063601F" w:rsidRDefault="0063601F" w:rsidP="0063601F">
      <w:pPr>
        <w:pStyle w:val="BodyText2"/>
      </w:pPr>
      <w:r>
        <w:t>This worked!</w:t>
      </w:r>
    </w:p>
    <w:p w14:paraId="0B42B30F" w14:textId="77777777" w:rsidR="0063601F" w:rsidRDefault="0063601F" w:rsidP="0063601F">
      <w:pPr>
        <w:pStyle w:val="Heading7"/>
      </w:pPr>
      <w:r>
        <w:t>Paging to disk</w:t>
      </w:r>
    </w:p>
    <w:p w14:paraId="18DBF821" w14:textId="77777777" w:rsidR="0063601F" w:rsidRPr="00CE0E9E" w:rsidRDefault="0063601F" w:rsidP="0063601F">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63601F">
      <w:pPr>
        <w:pStyle w:val="Heading7"/>
      </w:pPr>
      <w:r>
        <w:t>Tasks being killed</w:t>
      </w:r>
    </w:p>
    <w:p w14:paraId="0448D395" w14:textId="77777777" w:rsidR="0063601F" w:rsidRPr="0094482B" w:rsidRDefault="0063601F" w:rsidP="0063601F">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63601F">
      <w:pPr>
        <w:pStyle w:val="Heading6"/>
      </w:pPr>
      <w:r>
        <w:t>Killing</w:t>
      </w:r>
    </w:p>
    <w:p w14:paraId="3A858355" w14:textId="77777777" w:rsidR="0063601F" w:rsidRDefault="0063601F" w:rsidP="0063601F">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397DAF">
      <w:pPr>
        <w:pStyle w:val="Unix"/>
      </w:pPr>
      <w:r w:rsidRPr="00EB5A8B">
        <w:t>[dopa@hadoop-sn ~]$ yarn application -kill application_1413378760578_0194</w:t>
      </w:r>
    </w:p>
    <w:p w14:paraId="7E90DC8D" w14:textId="77777777" w:rsidR="0063601F" w:rsidRDefault="0063601F" w:rsidP="0063601F">
      <w:pPr>
        <w:pStyle w:val="Heading6"/>
      </w:pPr>
      <w:r>
        <w:t>Performance</w:t>
      </w:r>
    </w:p>
    <w:p w14:paraId="166A0496" w14:textId="77777777" w:rsidR="0063601F" w:rsidRDefault="0063601F" w:rsidP="0063601F">
      <w:pPr>
        <w:pStyle w:val="BodyText2"/>
      </w:pPr>
      <w:bookmarkStart w:id="132" w:name="_Ref388430329"/>
      <w:r>
        <w:t xml:space="preserve">Good article from Todd Lipcon </w:t>
      </w:r>
      <w:hyperlink r:id="rId884" w:history="1">
        <w:r w:rsidRPr="00A04EAC">
          <w:rPr>
            <w:rStyle w:val="Hyperlink"/>
          </w:rPr>
          <w:t>here</w:t>
        </w:r>
      </w:hyperlink>
      <w:r>
        <w:t xml:space="preserve"> on tuning MR.</w:t>
      </w:r>
    </w:p>
    <w:p w14:paraId="7C3EAF9A" w14:textId="77777777" w:rsidR="0063601F" w:rsidRDefault="0063601F" w:rsidP="0063601F">
      <w:pPr>
        <w:pStyle w:val="Heading7"/>
      </w:pPr>
      <w:r>
        <w:t>Setting mappers/ reducers</w:t>
      </w:r>
      <w:bookmarkEnd w:id="132"/>
    </w:p>
    <w:p w14:paraId="0BE3A13B" w14:textId="77777777" w:rsidR="0063601F" w:rsidRDefault="0063601F" w:rsidP="0063601F">
      <w:pPr>
        <w:pStyle w:val="BodyText2"/>
      </w:pPr>
      <w:r>
        <w:t>Comparing the following query with different numbers of mappers and reducers:</w:t>
      </w:r>
    </w:p>
    <w:p w14:paraId="36AD18B2" w14:textId="77777777" w:rsidR="0063601F" w:rsidRDefault="0063601F" w:rsidP="0063601F">
      <w:pPr>
        <w:pStyle w:val="BodyText2"/>
      </w:pPr>
      <w:r>
        <w:t>Trying the big one with reducers set to 100:</w:t>
      </w:r>
    </w:p>
    <w:p w14:paraId="29992A59" w14:textId="77777777" w:rsidR="0063601F" w:rsidRDefault="0063601F" w:rsidP="00397DAF">
      <w:pPr>
        <w:pStyle w:val="Unix"/>
      </w:pPr>
      <w:r>
        <w:lastRenderedPageBreak/>
        <w:t>hive&gt; SELECT name, binomial FROM species JOIN wdpa WHERE ST_Intersects(wdpa.geom, species.geom);</w:t>
      </w:r>
    </w:p>
    <w:p w14:paraId="73FA6F52" w14:textId="77777777" w:rsidR="0063601F" w:rsidRDefault="0063601F" w:rsidP="00397DAF">
      <w:pPr>
        <w:pStyle w:val="Unix"/>
      </w:pPr>
      <w:r>
        <w:t>Total MapReduce jobs = 1</w:t>
      </w:r>
    </w:p>
    <w:p w14:paraId="698D9892" w14:textId="77777777" w:rsidR="0063601F" w:rsidRDefault="0063601F" w:rsidP="00397DAF">
      <w:pPr>
        <w:pStyle w:val="Unix"/>
      </w:pPr>
      <w:r>
        <w:t>Launching Job 1 out of 1</w:t>
      </w:r>
    </w:p>
    <w:p w14:paraId="7822F593" w14:textId="77777777" w:rsidR="0063601F" w:rsidRDefault="0063601F" w:rsidP="00397DAF">
      <w:pPr>
        <w:pStyle w:val="Unix"/>
      </w:pPr>
      <w:r>
        <w:t>Number of reduce tasks determined at compile time: 1</w:t>
      </w:r>
    </w:p>
    <w:p w14:paraId="7033EEC0" w14:textId="77777777" w:rsidR="0063601F" w:rsidRDefault="0063601F" w:rsidP="0063601F">
      <w:pPr>
        <w:pStyle w:val="Heading6"/>
      </w:pPr>
      <w:bookmarkStart w:id="133" w:name="_Ref398908718"/>
      <w:r>
        <w:t>Map/Reduce logs</w:t>
      </w:r>
      <w:bookmarkEnd w:id="133"/>
    </w:p>
    <w:p w14:paraId="135B40C0" w14:textId="77777777" w:rsidR="0063601F" w:rsidRPr="00EC08BB" w:rsidRDefault="0063601F" w:rsidP="0063601F">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274D2D">
      <w:pPr>
        <w:pStyle w:val="Heading7"/>
      </w:pPr>
      <w:bookmarkStart w:id="134" w:name="_Ref454466051"/>
      <w:r>
        <w:t>JobHistory Server</w:t>
      </w:r>
      <w:bookmarkEnd w:id="134"/>
    </w:p>
    <w:p w14:paraId="7EF4A2FC" w14:textId="22BCCF7F" w:rsidR="00274D2D" w:rsidRDefault="00274D2D" w:rsidP="00274D2D">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274D2D">
      <w:pPr>
        <w:pStyle w:val="Unix"/>
      </w:pPr>
      <w:r w:rsidRPr="00274D2D">
        <w:t>[cottaan@hadoop-m2 ~]$ export HADOOP_USER_NAME=hdfs</w:t>
      </w:r>
    </w:p>
    <w:p w14:paraId="302179B5" w14:textId="517F3237" w:rsidR="00274D2D" w:rsidRDefault="00274D2D" w:rsidP="00274D2D">
      <w:pPr>
        <w:pStyle w:val="Unix"/>
      </w:pPr>
      <w:r w:rsidRPr="00274D2D">
        <w:t>[cottaan@hadoop-m2 ~]$ hadoop fs -get /user/history/done/2016/06/23/000000/job_1464338297541_0185_conf.xml</w:t>
      </w:r>
    </w:p>
    <w:p w14:paraId="17B65454" w14:textId="77777777" w:rsidR="00274D2D" w:rsidRPr="00274D2D" w:rsidRDefault="00274D2D" w:rsidP="00274D2D">
      <w:pPr>
        <w:pStyle w:val="BodyText2"/>
      </w:pPr>
    </w:p>
    <w:p w14:paraId="2ECFC91D" w14:textId="77777777" w:rsidR="0063601F" w:rsidRDefault="0063601F" w:rsidP="0063601F">
      <w:pPr>
        <w:pStyle w:val="Heading6"/>
      </w:pPr>
      <w:r>
        <w:t>Configuration</w:t>
      </w:r>
    </w:p>
    <w:p w14:paraId="74631C52" w14:textId="77777777" w:rsidR="0063601F" w:rsidRPr="00CB6444" w:rsidRDefault="0063601F" w:rsidP="0063601F">
      <w:pPr>
        <w:pStyle w:val="BodyText2"/>
      </w:pPr>
    </w:p>
    <w:p w14:paraId="19427E3C" w14:textId="77777777" w:rsidR="0063601F" w:rsidRPr="009D2C88" w:rsidRDefault="0063601F" w:rsidP="00324C76">
      <w:pPr>
        <w:pStyle w:val="Heading5"/>
      </w:pPr>
      <w:r>
        <w:t>HBase</w:t>
      </w:r>
    </w:p>
    <w:p w14:paraId="26F194CC" w14:textId="77777777" w:rsidR="0063601F" w:rsidRDefault="0063601F" w:rsidP="0063601F">
      <w:pPr>
        <w:pStyle w:val="Heading6"/>
      </w:pPr>
      <w:r>
        <w:t>Overview</w:t>
      </w:r>
    </w:p>
    <w:p w14:paraId="1CE61726" w14:textId="77777777" w:rsidR="0063601F" w:rsidRDefault="0063601F" w:rsidP="0063601F">
      <w:pPr>
        <w:pStyle w:val="BodyText2"/>
      </w:pPr>
      <w:r>
        <w:t xml:space="preserve">Good overview of scaling and masters, regions and region servers </w:t>
      </w:r>
      <w:hyperlink r:id="rId885" w:history="1">
        <w:r w:rsidRPr="00713222">
          <w:rPr>
            <w:rStyle w:val="Hyperlink"/>
          </w:rPr>
          <w:t>here</w:t>
        </w:r>
      </w:hyperlink>
      <w:r>
        <w:t>.</w:t>
      </w:r>
    </w:p>
    <w:p w14:paraId="4212D9C2" w14:textId="77777777" w:rsidR="0063601F" w:rsidRPr="00713222" w:rsidRDefault="0063601F" w:rsidP="0063601F">
      <w:pPr>
        <w:pStyle w:val="BodyText2"/>
      </w:pPr>
      <w:r>
        <w:t xml:space="preserve">HBase is also on the Cloud </w:t>
      </w:r>
      <w:hyperlink r:id="rId886" w:history="1">
        <w:r w:rsidRPr="0019454A">
          <w:rPr>
            <w:rStyle w:val="Hyperlink"/>
          </w:rPr>
          <w:t>too</w:t>
        </w:r>
      </w:hyperlink>
    </w:p>
    <w:p w14:paraId="6838AFDB" w14:textId="77777777" w:rsidR="0063601F" w:rsidRDefault="0063601F" w:rsidP="0063601F">
      <w:pPr>
        <w:pStyle w:val="Heading6"/>
        <w:rPr>
          <w:rFonts w:eastAsia="Times New Roman"/>
        </w:rPr>
      </w:pPr>
      <w:r>
        <w:rPr>
          <w:rFonts w:eastAsia="Times New Roman"/>
        </w:rPr>
        <w:t>Test Cluster Configuration</w:t>
      </w:r>
    </w:p>
    <w:p w14:paraId="61BF503B" w14:textId="77777777" w:rsidR="0063601F" w:rsidRDefault="0063601F" w:rsidP="0063601F">
      <w:pPr>
        <w:pStyle w:val="BodyText2"/>
        <w:rPr>
          <w:rFonts w:eastAsia="Times New Roman"/>
        </w:rPr>
      </w:pPr>
      <w:r>
        <w:rPr>
          <w:rFonts w:eastAsia="Times New Roman"/>
        </w:rPr>
        <w:t>- Master Host: </w:t>
      </w:r>
      <w:hyperlink r:id="rId887" w:history="1">
        <w:r>
          <w:rPr>
            <w:rStyle w:val="Hyperlink"/>
            <w:rFonts w:eastAsia="Times New Roman"/>
          </w:rPr>
          <w:t>h05-nn01.jrc.it</w:t>
        </w:r>
      </w:hyperlink>
    </w:p>
    <w:p w14:paraId="0375C1F3" w14:textId="77777777" w:rsidR="0063601F" w:rsidRDefault="00082D6F" w:rsidP="0063601F">
      <w:pPr>
        <w:pStyle w:val="BodyText"/>
        <w:rPr>
          <w:rFonts w:eastAsia="Times New Roman"/>
        </w:rPr>
      </w:pPr>
      <w:hyperlink r:id="rId888" w:history="1">
        <w:r w:rsidR="0063601F">
          <w:rPr>
            <w:rStyle w:val="Hyperlink"/>
            <w:rFonts w:eastAsia="Times New Roman"/>
          </w:rPr>
          <w:t>http://h05-nn01.jrc.it:60010/master-status</w:t>
        </w:r>
      </w:hyperlink>
    </w:p>
    <w:p w14:paraId="579E4AF0" w14:textId="77777777" w:rsidR="0063601F" w:rsidRDefault="0063601F" w:rsidP="0063601F">
      <w:pPr>
        <w:pStyle w:val="BodyText"/>
        <w:rPr>
          <w:rFonts w:eastAsia="Times New Roman"/>
        </w:rPr>
      </w:pPr>
    </w:p>
    <w:p w14:paraId="6EADB3D9" w14:textId="77777777" w:rsidR="0063601F" w:rsidRDefault="0063601F" w:rsidP="0063601F">
      <w:pPr>
        <w:pStyle w:val="BodyText"/>
        <w:rPr>
          <w:rFonts w:eastAsia="Times New Roman"/>
        </w:rPr>
      </w:pPr>
      <w:r>
        <w:rPr>
          <w:rFonts w:eastAsia="Times New Roman"/>
        </w:rPr>
        <w:t>- 4 Region Servers:</w:t>
      </w:r>
    </w:p>
    <w:p w14:paraId="18D983CC" w14:textId="77777777" w:rsidR="0063601F" w:rsidRDefault="0063601F" w:rsidP="0063601F">
      <w:pPr>
        <w:pStyle w:val="BodyText"/>
        <w:rPr>
          <w:rFonts w:eastAsia="Times New Roman"/>
        </w:rPr>
      </w:pPr>
      <w:r>
        <w:rPr>
          <w:rFonts w:eastAsia="Times New Roman"/>
        </w:rPr>
        <w:t>regionserver (h05-dn01)</w:t>
      </w:r>
    </w:p>
    <w:p w14:paraId="6BA1D53D" w14:textId="77777777" w:rsidR="0063601F" w:rsidRDefault="0063601F" w:rsidP="0063601F">
      <w:pPr>
        <w:pStyle w:val="BodyText"/>
        <w:rPr>
          <w:rFonts w:eastAsia="Times New Roman"/>
        </w:rPr>
      </w:pPr>
      <w:r>
        <w:rPr>
          <w:rFonts w:eastAsia="Times New Roman"/>
        </w:rPr>
        <w:t>regionserver (h05-dn02)</w:t>
      </w:r>
    </w:p>
    <w:p w14:paraId="3A7E84D7" w14:textId="77777777" w:rsidR="0063601F" w:rsidRDefault="0063601F" w:rsidP="0063601F">
      <w:pPr>
        <w:pStyle w:val="BodyText"/>
        <w:rPr>
          <w:rFonts w:eastAsia="Times New Roman"/>
        </w:rPr>
      </w:pPr>
      <w:r>
        <w:rPr>
          <w:rFonts w:eastAsia="Times New Roman"/>
        </w:rPr>
        <w:t>regionserver (h05-dn03)</w:t>
      </w:r>
    </w:p>
    <w:p w14:paraId="22BAF35D" w14:textId="77777777" w:rsidR="0063601F" w:rsidRDefault="0063601F" w:rsidP="0063601F">
      <w:pPr>
        <w:pStyle w:val="BodyText"/>
        <w:rPr>
          <w:rFonts w:eastAsia="Times New Roman"/>
        </w:rPr>
      </w:pPr>
      <w:r>
        <w:rPr>
          <w:rFonts w:eastAsia="Times New Roman"/>
        </w:rPr>
        <w:t>regionserver (h05-nn01)</w:t>
      </w:r>
    </w:p>
    <w:p w14:paraId="791706A8" w14:textId="77777777" w:rsidR="0063601F" w:rsidRDefault="0063601F" w:rsidP="0063601F">
      <w:pPr>
        <w:pStyle w:val="BodyText"/>
        <w:rPr>
          <w:rFonts w:eastAsia="Times New Roman"/>
        </w:rPr>
      </w:pPr>
      <w:r>
        <w:rPr>
          <w:rFonts w:eastAsia="Times New Roman"/>
        </w:rPr>
        <w:t>Example link of one regionserver</w:t>
      </w:r>
    </w:p>
    <w:p w14:paraId="03674D00" w14:textId="77777777" w:rsidR="0063601F" w:rsidRDefault="00082D6F" w:rsidP="0063601F">
      <w:pPr>
        <w:pStyle w:val="BodyText"/>
        <w:rPr>
          <w:rFonts w:eastAsia="Times New Roman"/>
        </w:rPr>
      </w:pPr>
      <w:hyperlink r:id="rId889" w:history="1">
        <w:r w:rsidR="0063601F">
          <w:rPr>
            <w:rStyle w:val="Hyperlink"/>
            <w:rFonts w:eastAsia="Times New Roman"/>
          </w:rPr>
          <w:t>http://h05-dn01.jrc.it:60030/rs-status</w:t>
        </w:r>
      </w:hyperlink>
    </w:p>
    <w:p w14:paraId="2D01B71E" w14:textId="77777777" w:rsidR="0063601F" w:rsidRDefault="0063601F" w:rsidP="0063601F">
      <w:pPr>
        <w:pStyle w:val="Heading6"/>
      </w:pPr>
      <w:r>
        <w:t>Accessing</w:t>
      </w:r>
    </w:p>
    <w:p w14:paraId="35DAC3A1" w14:textId="77777777" w:rsidR="0063601F" w:rsidRDefault="0063601F" w:rsidP="0063601F">
      <w:pPr>
        <w:pStyle w:val="Heading7"/>
      </w:pPr>
      <w:r>
        <w:t>HBase Shell</w:t>
      </w:r>
    </w:p>
    <w:p w14:paraId="248FC724" w14:textId="77777777" w:rsidR="0063601F" w:rsidRDefault="0063601F" w:rsidP="0063601F">
      <w:pPr>
        <w:pStyle w:val="BodyText2"/>
      </w:pPr>
      <w:r>
        <w:t xml:space="preserve">To interact with HBase you use the </w:t>
      </w:r>
      <w:hyperlink r:id="rId890" w:history="1">
        <w:r w:rsidRPr="003E35C4">
          <w:rPr>
            <w:rStyle w:val="Hyperlink"/>
          </w:rPr>
          <w:t>HBase shell</w:t>
        </w:r>
      </w:hyperlink>
      <w:r>
        <w:t>:</w:t>
      </w:r>
    </w:p>
    <w:p w14:paraId="3AD766C7" w14:textId="77777777" w:rsidR="0063601F" w:rsidRDefault="0063601F" w:rsidP="00397DAF">
      <w:pPr>
        <w:pStyle w:val="Unix"/>
      </w:pPr>
      <w:r>
        <w:t>[dopa@h05-nn01 ~]$ hbase shell</w:t>
      </w:r>
    </w:p>
    <w:p w14:paraId="748EAAB2" w14:textId="77777777" w:rsidR="0063601F" w:rsidRDefault="0063601F" w:rsidP="00397DAF">
      <w:pPr>
        <w:pStyle w:val="Unix"/>
      </w:pPr>
      <w:r>
        <w:t>13/03/26 14:23:36 WARN conf.Configuration: hadoop.native.lib is deprecated. Instead, use io.native.lib.available</w:t>
      </w:r>
    </w:p>
    <w:p w14:paraId="203756AB" w14:textId="77777777" w:rsidR="0063601F" w:rsidRDefault="0063601F" w:rsidP="00397DAF">
      <w:pPr>
        <w:pStyle w:val="Unix"/>
      </w:pPr>
      <w:r>
        <w:t>HBase Shell; enter 'help&lt;RETURN&gt;' for list of supported commands.</w:t>
      </w:r>
    </w:p>
    <w:p w14:paraId="06049619" w14:textId="77777777" w:rsidR="0063601F" w:rsidRDefault="0063601F" w:rsidP="00397DAF">
      <w:pPr>
        <w:pStyle w:val="Unix"/>
      </w:pPr>
      <w:r>
        <w:t>Type "exit&lt;RETURN&gt;" to leave the HBase Shell</w:t>
      </w:r>
    </w:p>
    <w:p w14:paraId="78FEE47E" w14:textId="77777777" w:rsidR="0063601F" w:rsidRDefault="0063601F" w:rsidP="00397DAF">
      <w:pPr>
        <w:pStyle w:val="Unix"/>
      </w:pPr>
      <w:r>
        <w:t>Version 0.92.1-cdh4.1.2, rUnknown, Thu Nov  1 18:01:09 PDT 2012</w:t>
      </w:r>
    </w:p>
    <w:p w14:paraId="6590A471" w14:textId="77777777" w:rsidR="0063601F" w:rsidRDefault="0063601F" w:rsidP="00397DAF">
      <w:pPr>
        <w:pStyle w:val="Unix"/>
      </w:pPr>
      <w:r>
        <w:t xml:space="preserve">hbase(main):001:0&gt; list </w:t>
      </w:r>
      <w:r w:rsidRPr="00393935">
        <w:t>#</w:t>
      </w:r>
      <w:r>
        <w:t>shows tables</w:t>
      </w:r>
    </w:p>
    <w:p w14:paraId="790167D4" w14:textId="77777777" w:rsidR="0063601F" w:rsidRDefault="0063601F" w:rsidP="00397DAF">
      <w:pPr>
        <w:pStyle w:val="Unix"/>
      </w:pPr>
      <w:r>
        <w:t xml:space="preserve">hbase(main):005:0&gt; </w:t>
      </w:r>
      <w:r w:rsidRPr="003E35C4">
        <w:t>describe 'test'</w:t>
      </w:r>
    </w:p>
    <w:p w14:paraId="45F9159E" w14:textId="77777777" w:rsidR="0063601F" w:rsidRDefault="0063601F" w:rsidP="00397DAF">
      <w:pPr>
        <w:pStyle w:val="Unix"/>
      </w:pPr>
      <w:r w:rsidRPr="003E35C4">
        <w:t>hbase(main):012:0&gt; scan 'test'</w:t>
      </w:r>
    </w:p>
    <w:p w14:paraId="7FBF33EC" w14:textId="77777777" w:rsidR="0063601F" w:rsidRDefault="0063601F" w:rsidP="00397DAF">
      <w:pPr>
        <w:pStyle w:val="Unix"/>
      </w:pPr>
      <w:r w:rsidRPr="00DA344B">
        <w:t>hbase(main):013:0&gt; get 'test','row1'</w:t>
      </w:r>
    </w:p>
    <w:p w14:paraId="6537E9A8" w14:textId="77777777" w:rsidR="0063601F" w:rsidRDefault="0063601F" w:rsidP="00397DAF">
      <w:pPr>
        <w:pStyle w:val="Unix"/>
      </w:pPr>
      <w:r>
        <w:t>hbase(main):017:0&gt; scan 'test'</w:t>
      </w:r>
    </w:p>
    <w:p w14:paraId="2D0BB4DD" w14:textId="77777777" w:rsidR="0063601F" w:rsidRDefault="0063601F" w:rsidP="00397DAF">
      <w:pPr>
        <w:pStyle w:val="Unix"/>
      </w:pPr>
      <w:r>
        <w:t>ROW                                               COLUMN+CELL</w:t>
      </w:r>
    </w:p>
    <w:p w14:paraId="35264C2A" w14:textId="77777777" w:rsidR="0063601F" w:rsidRDefault="0063601F" w:rsidP="00397DAF">
      <w:pPr>
        <w:pStyle w:val="Unix"/>
      </w:pPr>
      <w:r>
        <w:t xml:space="preserve"> row1                                             column=cf:a, timestamp=1365163972659, value=value1</w:t>
      </w:r>
    </w:p>
    <w:p w14:paraId="1944C4D9" w14:textId="77777777" w:rsidR="0063601F" w:rsidRDefault="0063601F" w:rsidP="00397DAF">
      <w:pPr>
        <w:pStyle w:val="Unix"/>
      </w:pPr>
      <w:r>
        <w:t xml:space="preserve"> row2                                             column=cf:b, timestamp=1364305196216, value=value2</w:t>
      </w:r>
    </w:p>
    <w:p w14:paraId="7E406749" w14:textId="77777777" w:rsidR="0063601F" w:rsidRDefault="0063601F" w:rsidP="00397DAF">
      <w:pPr>
        <w:pStyle w:val="Unix"/>
      </w:pPr>
      <w:r>
        <w:lastRenderedPageBreak/>
        <w:t xml:space="preserve"> row3                                             column=cf:c, timestamp=1364305125896, value=value3</w:t>
      </w:r>
    </w:p>
    <w:p w14:paraId="07C74D0A" w14:textId="77777777" w:rsidR="0063601F" w:rsidRDefault="0063601F" w:rsidP="00397DAF">
      <w:pPr>
        <w:pStyle w:val="Unix"/>
      </w:pPr>
      <w:r>
        <w:t xml:space="preserve">3 row(s) in 0.0250 seconds </w:t>
      </w:r>
    </w:p>
    <w:p w14:paraId="03E3334E" w14:textId="77777777" w:rsidR="0063601F" w:rsidRDefault="0063601F" w:rsidP="00397DAF">
      <w:pPr>
        <w:pStyle w:val="Unix"/>
      </w:pPr>
      <w:r>
        <w:t>hbase(main):018:0&gt; put 'test','row1','cf:a','value4'</w:t>
      </w:r>
    </w:p>
    <w:p w14:paraId="3E33F36E" w14:textId="77777777" w:rsidR="0063601F" w:rsidRDefault="0063601F" w:rsidP="00397DAF">
      <w:pPr>
        <w:pStyle w:val="Unix"/>
      </w:pPr>
      <w:r w:rsidRPr="00C252A7">
        <w:t>hbase(main):008:0&gt; disable 'test'</w:t>
      </w:r>
    </w:p>
    <w:p w14:paraId="6A0E905C" w14:textId="77777777" w:rsidR="0063601F" w:rsidRDefault="0063601F" w:rsidP="00397DAF">
      <w:pPr>
        <w:pStyle w:val="Unix"/>
      </w:pPr>
      <w:r w:rsidRPr="00C252A7">
        <w:t>hbase(main):009:0&gt; drop 'test'</w:t>
      </w:r>
    </w:p>
    <w:p w14:paraId="4BC50B9D" w14:textId="77777777" w:rsidR="0063601F" w:rsidRDefault="0063601F" w:rsidP="00397DAF">
      <w:pPr>
        <w:pStyle w:val="Unix"/>
      </w:pPr>
      <w:r w:rsidRPr="00A20FC7">
        <w:t>hbase(main):011:0&gt; create 'quadkeydata','sp'</w:t>
      </w:r>
    </w:p>
    <w:p w14:paraId="615B58FB" w14:textId="77777777" w:rsidR="0063601F" w:rsidRDefault="0063601F" w:rsidP="00397DAF">
      <w:pPr>
        <w:pStyle w:val="Unix"/>
      </w:pPr>
      <w:r w:rsidRPr="00A20FC7">
        <w:t>hbase(main):014:0&gt; put 'quadkeydata',</w:t>
      </w:r>
      <w:r w:rsidRPr="006F115C">
        <w:t xml:space="preserve"> '310011131200131'</w:t>
      </w:r>
      <w:r w:rsidRPr="00A20FC7">
        <w:t>,'sp:17975','1'</w:t>
      </w:r>
    </w:p>
    <w:p w14:paraId="087171F3" w14:textId="77777777" w:rsidR="0063601F" w:rsidRDefault="0063601F" w:rsidP="00397DAF">
      <w:pPr>
        <w:pStyle w:val="Unix"/>
      </w:pPr>
      <w:r w:rsidRPr="00086630">
        <w:t>hbase(main):001:0&gt; get 'quadkeydata','310011131200131'</w:t>
      </w:r>
    </w:p>
    <w:p w14:paraId="032D25D0" w14:textId="77777777" w:rsidR="0063601F" w:rsidRDefault="0063601F" w:rsidP="00397DAF">
      <w:pPr>
        <w:pStyle w:val="Unix"/>
      </w:pPr>
      <w:r w:rsidRPr="00AD2ADF">
        <w:t>hbase(main):002:0&gt; status 'detailed'</w:t>
      </w:r>
    </w:p>
    <w:p w14:paraId="76104851" w14:textId="77777777" w:rsidR="0063601F" w:rsidRDefault="0063601F" w:rsidP="00397DAF">
      <w:pPr>
        <w:pStyle w:val="Unix"/>
      </w:pPr>
      <w:r w:rsidRPr="00A3081F">
        <w:t>hbase(main):005:0&gt; count 'quadkeydata'</w:t>
      </w:r>
    </w:p>
    <w:p w14:paraId="69B34EA0" w14:textId="77777777" w:rsidR="0063601F" w:rsidRDefault="0063601F" w:rsidP="00397DAF">
      <w:pPr>
        <w:pStyle w:val="Unix"/>
      </w:pPr>
      <w:r w:rsidRPr="00C04050">
        <w:t>hbase(main):002:0&gt; count 'quadkeydata',1000000</w:t>
      </w:r>
      <w:r>
        <w:t xml:space="preserve"> – counts rows in millions</w:t>
      </w:r>
    </w:p>
    <w:p w14:paraId="1EDC42FE" w14:textId="77777777" w:rsidR="0063601F" w:rsidRDefault="0063601F" w:rsidP="00397DAF">
      <w:pPr>
        <w:pStyle w:val="Unix"/>
      </w:pPr>
      <w:r w:rsidRPr="00086630">
        <w:t>hbase(main):001:0&gt; get 'quadkeydata','310011131200131'</w:t>
      </w:r>
    </w:p>
    <w:p w14:paraId="0302CF36" w14:textId="77777777" w:rsidR="0063601F" w:rsidRDefault="0063601F" w:rsidP="0063601F">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63601F">
      <w:pPr>
        <w:pStyle w:val="BodyText"/>
      </w:pPr>
      <w:r>
        <w:t>You can also pipe to the HBase shell:</w:t>
      </w:r>
    </w:p>
    <w:p w14:paraId="6968A926" w14:textId="77777777" w:rsidR="0063601F" w:rsidRDefault="0063601F" w:rsidP="00397DAF">
      <w:pPr>
        <w:pStyle w:val="Unix"/>
      </w:pPr>
      <w:r w:rsidRPr="00B43F01">
        <w:t>(envname)[dopa@h05-nn01 ~]$ echo "list" | hbase shell</w:t>
      </w:r>
    </w:p>
    <w:p w14:paraId="6F2E0698" w14:textId="77777777" w:rsidR="0063601F" w:rsidRDefault="0063601F" w:rsidP="00397DAF">
      <w:pPr>
        <w:pStyle w:val="Unix"/>
      </w:pPr>
      <w:r>
        <w:t>13/05/16 09:44:47 WARN conf.Configuration: hadoop.native.lib is deprecated. Instead, use io.native.lib.available</w:t>
      </w:r>
    </w:p>
    <w:p w14:paraId="53BFF5B8" w14:textId="77777777" w:rsidR="0063601F" w:rsidRDefault="0063601F" w:rsidP="00397DAF">
      <w:pPr>
        <w:pStyle w:val="Unix"/>
      </w:pPr>
      <w:r>
        <w:t>HBase Shell; enter 'help&lt;RETURN&gt;' for list of supported commands.</w:t>
      </w:r>
    </w:p>
    <w:p w14:paraId="06428178" w14:textId="77777777" w:rsidR="0063601F" w:rsidRDefault="0063601F" w:rsidP="00397DAF">
      <w:pPr>
        <w:pStyle w:val="Unix"/>
      </w:pPr>
      <w:r>
        <w:t>Type "exit&lt;RETURN&gt;" to leave the HBase Shell</w:t>
      </w:r>
    </w:p>
    <w:p w14:paraId="406D821B" w14:textId="77777777" w:rsidR="0063601F" w:rsidRDefault="0063601F" w:rsidP="00397DAF">
      <w:pPr>
        <w:pStyle w:val="Unix"/>
      </w:pPr>
      <w:r>
        <w:t>Version 0.92.1-cdh4.1.2, rUnknown, Thu Nov  1 18:01:09 PDT 2012</w:t>
      </w:r>
    </w:p>
    <w:p w14:paraId="44251169" w14:textId="77777777" w:rsidR="0063601F" w:rsidRDefault="0063601F" w:rsidP="00397DAF">
      <w:pPr>
        <w:pStyle w:val="Unix"/>
      </w:pPr>
    </w:p>
    <w:p w14:paraId="5D19CD8C" w14:textId="77777777" w:rsidR="0063601F" w:rsidRDefault="0063601F" w:rsidP="00397DAF">
      <w:pPr>
        <w:pStyle w:val="Unix"/>
      </w:pPr>
      <w:r>
        <w:t>list</w:t>
      </w:r>
    </w:p>
    <w:p w14:paraId="41EF5CFC" w14:textId="77777777" w:rsidR="0063601F" w:rsidRDefault="0063601F" w:rsidP="00397DAF">
      <w:pPr>
        <w:pStyle w:val="Unix"/>
      </w:pPr>
      <w:r>
        <w:t>TABLE</w:t>
      </w:r>
    </w:p>
    <w:p w14:paraId="16CF0352" w14:textId="77777777" w:rsidR="0063601F" w:rsidRDefault="0063601F" w:rsidP="00397DAF">
      <w:pPr>
        <w:pStyle w:val="Unix"/>
      </w:pPr>
      <w:r>
        <w:t>quadkeydata</w:t>
      </w:r>
    </w:p>
    <w:p w14:paraId="1EBF171D" w14:textId="77777777" w:rsidR="0063601F" w:rsidRDefault="0063601F" w:rsidP="00397DAF">
      <w:pPr>
        <w:pStyle w:val="Unix"/>
      </w:pPr>
      <w:r>
        <w:t>1 row(s) in 3.2350 seconds</w:t>
      </w:r>
    </w:p>
    <w:p w14:paraId="23E68176" w14:textId="77777777" w:rsidR="0063601F" w:rsidRDefault="0063601F" w:rsidP="00397DAF">
      <w:pPr>
        <w:pStyle w:val="Unix"/>
      </w:pPr>
    </w:p>
    <w:p w14:paraId="5D01621C" w14:textId="77777777" w:rsidR="0063601F" w:rsidRDefault="0063601F" w:rsidP="00397DAF">
      <w:pPr>
        <w:pStyle w:val="Unix"/>
      </w:pPr>
      <w:r>
        <w:t>(envname)[dopa@h05-nn01 ~]$</w:t>
      </w:r>
    </w:p>
    <w:p w14:paraId="191DA8A3" w14:textId="77777777" w:rsidR="0063601F" w:rsidRDefault="0063601F" w:rsidP="0063601F">
      <w:pPr>
        <w:pStyle w:val="BodyText"/>
      </w:pPr>
      <w:r>
        <w:t>The HBase shell is also a jruby IRB so you can mix jruby and HBase commands:</w:t>
      </w:r>
    </w:p>
    <w:p w14:paraId="21DB2E3D" w14:textId="77777777" w:rsidR="0063601F" w:rsidRDefault="0063601F" w:rsidP="00397DAF">
      <w:pPr>
        <w:pStyle w:val="Unix"/>
      </w:pPr>
      <w:r>
        <w:t>$ hbase shell</w:t>
      </w:r>
    </w:p>
    <w:p w14:paraId="70899666" w14:textId="77777777" w:rsidR="0063601F" w:rsidRDefault="0063601F" w:rsidP="00397DAF">
      <w:pPr>
        <w:pStyle w:val="Unix"/>
      </w:pPr>
      <w:r>
        <w:t xml:space="preserve"> </w:t>
      </w:r>
    </w:p>
    <w:p w14:paraId="695BC8C1" w14:textId="77777777" w:rsidR="0063601F" w:rsidRDefault="0063601F" w:rsidP="00397DAF">
      <w:pPr>
        <w:pStyle w:val="Unix"/>
      </w:pPr>
      <w:r>
        <w:t>hbase(main):001:0&gt; for i in '0'..'4' do \</w:t>
      </w:r>
    </w:p>
    <w:p w14:paraId="01317E24" w14:textId="77777777" w:rsidR="0063601F" w:rsidRDefault="0063601F" w:rsidP="00397DAF">
      <w:pPr>
        <w:pStyle w:val="Unix"/>
      </w:pPr>
      <w:r>
        <w:t>hbase(main):002:1* put "user", "user_#{i}", "info:email", "user_#{i}@hakunamapdata.com" \</w:t>
      </w:r>
    </w:p>
    <w:p w14:paraId="62C0DF60" w14:textId="77777777" w:rsidR="0063601F" w:rsidRDefault="0063601F" w:rsidP="00397DAF">
      <w:pPr>
        <w:pStyle w:val="Unix"/>
      </w:pPr>
      <w:r>
        <w:t>hbase(main):003:1* end</w:t>
      </w:r>
    </w:p>
    <w:p w14:paraId="1C465DD7" w14:textId="77777777" w:rsidR="0063601F" w:rsidRDefault="0063601F" w:rsidP="00397DAF">
      <w:pPr>
        <w:pStyle w:val="Unix"/>
      </w:pPr>
      <w:r>
        <w:t>0 row(s) in 0.5520 seconds</w:t>
      </w:r>
    </w:p>
    <w:p w14:paraId="528AB8A0" w14:textId="77777777" w:rsidR="0063601F" w:rsidRDefault="0063601F" w:rsidP="00397DAF">
      <w:pPr>
        <w:pStyle w:val="Unix"/>
      </w:pPr>
      <w:r>
        <w:t xml:space="preserve"> </w:t>
      </w:r>
    </w:p>
    <w:p w14:paraId="2ED9C2D2" w14:textId="77777777" w:rsidR="0063601F" w:rsidRDefault="0063601F" w:rsidP="00397DAF">
      <w:pPr>
        <w:pStyle w:val="Unix"/>
      </w:pPr>
      <w:r>
        <w:t>0 row(s) in 0.0020 seconds</w:t>
      </w:r>
    </w:p>
    <w:p w14:paraId="7313ACF5" w14:textId="77777777" w:rsidR="0063601F" w:rsidRDefault="0063601F" w:rsidP="00397DAF">
      <w:pPr>
        <w:pStyle w:val="Unix"/>
      </w:pPr>
      <w:r>
        <w:t xml:space="preserve"> </w:t>
      </w:r>
    </w:p>
    <w:p w14:paraId="54DF1575" w14:textId="77777777" w:rsidR="0063601F" w:rsidRDefault="0063601F" w:rsidP="00397DAF">
      <w:pPr>
        <w:pStyle w:val="Unix"/>
      </w:pPr>
      <w:r>
        <w:t>0 row(s) in 0.0030 seconds</w:t>
      </w:r>
    </w:p>
    <w:p w14:paraId="0D471D6C" w14:textId="77777777" w:rsidR="0063601F" w:rsidRDefault="0063601F" w:rsidP="00397DAF">
      <w:pPr>
        <w:pStyle w:val="Unix"/>
      </w:pPr>
      <w:r>
        <w:t xml:space="preserve"> </w:t>
      </w:r>
    </w:p>
    <w:p w14:paraId="7C406BA2" w14:textId="77777777" w:rsidR="0063601F" w:rsidRDefault="0063601F" w:rsidP="00397DAF">
      <w:pPr>
        <w:pStyle w:val="Unix"/>
      </w:pPr>
      <w:r>
        <w:t>0 row(s) in 0.0040 seconds</w:t>
      </w:r>
    </w:p>
    <w:p w14:paraId="4E6E16EB" w14:textId="77777777" w:rsidR="0063601F" w:rsidRDefault="0063601F" w:rsidP="00397DAF">
      <w:pPr>
        <w:pStyle w:val="Unix"/>
      </w:pPr>
      <w:r>
        <w:t xml:space="preserve"> </w:t>
      </w:r>
    </w:p>
    <w:p w14:paraId="707212F4" w14:textId="77777777" w:rsidR="0063601F" w:rsidRDefault="0063601F" w:rsidP="00397DAF">
      <w:pPr>
        <w:pStyle w:val="Unix"/>
      </w:pPr>
      <w:r>
        <w:t>0 row(s) in 0.0030 seconds</w:t>
      </w:r>
    </w:p>
    <w:p w14:paraId="634E15D2" w14:textId="77777777" w:rsidR="0063601F" w:rsidRDefault="0063601F" w:rsidP="00397DAF">
      <w:pPr>
        <w:pStyle w:val="Unix"/>
      </w:pPr>
      <w:r>
        <w:t xml:space="preserve"> </w:t>
      </w:r>
    </w:p>
    <w:p w14:paraId="45A80ACE" w14:textId="77777777" w:rsidR="0063601F" w:rsidRPr="00107801" w:rsidRDefault="0063601F" w:rsidP="00397DAF">
      <w:pPr>
        <w:pStyle w:val="Unix"/>
      </w:pPr>
      <w:r>
        <w:t>=&gt; "0".."4"</w:t>
      </w:r>
    </w:p>
    <w:p w14:paraId="5AB361CB" w14:textId="77777777" w:rsidR="0063601F" w:rsidRDefault="0063601F" w:rsidP="008A1C7A">
      <w:pPr>
        <w:pStyle w:val="Heading8"/>
      </w:pPr>
      <w:r>
        <w:t>Scan</w:t>
      </w:r>
    </w:p>
    <w:p w14:paraId="2EBB843C" w14:textId="77777777" w:rsidR="0063601F" w:rsidRDefault="0063601F" w:rsidP="0063601F">
      <w:pPr>
        <w:pStyle w:val="BodyText2"/>
      </w:pPr>
      <w:r>
        <w:t>You can do partial table scans if you know the start and end rows:</w:t>
      </w:r>
    </w:p>
    <w:p w14:paraId="6ACCC351" w14:textId="77777777" w:rsidR="0063601F" w:rsidRDefault="0063601F" w:rsidP="00397DAF">
      <w:pPr>
        <w:pStyle w:val="Code"/>
      </w:pPr>
      <w:r>
        <w:t>hbase(main):017:0&gt; scan 'quadkeydata',{ STARTROW=&gt;'001311333222313', STOPROW=&gt;'001311333222313' }</w:t>
      </w:r>
    </w:p>
    <w:p w14:paraId="4C6DEC3E" w14:textId="77777777" w:rsidR="0063601F" w:rsidRDefault="0063601F" w:rsidP="00397DAF">
      <w:pPr>
        <w:pStyle w:val="Code"/>
      </w:pPr>
      <w:r>
        <w:t>ROW                                     COLUMN+CELL</w:t>
      </w:r>
    </w:p>
    <w:p w14:paraId="300CDD11" w14:textId="77777777" w:rsidR="0063601F" w:rsidRDefault="0063601F" w:rsidP="00397DAF">
      <w:pPr>
        <w:pStyle w:val="Code"/>
      </w:pPr>
      <w:r>
        <w:t xml:space="preserve"> 001311333222313                        column=sp:1, timestamp=1370262198940, value=1</w:t>
      </w:r>
    </w:p>
    <w:p w14:paraId="7889A725" w14:textId="77777777" w:rsidR="0063601F" w:rsidRDefault="0063601F" w:rsidP="00397DAF">
      <w:pPr>
        <w:pStyle w:val="Code"/>
      </w:pPr>
      <w:r>
        <w:t xml:space="preserve"> 001311333222313                        column=sp:144015, timestamp=1368464544289, value=1\x0A</w:t>
      </w:r>
    </w:p>
    <w:p w14:paraId="53DE2BB4" w14:textId="77777777" w:rsidR="0063601F" w:rsidRDefault="0063601F" w:rsidP="00397DAF">
      <w:pPr>
        <w:pStyle w:val="Code"/>
      </w:pPr>
      <w:r>
        <w:t xml:space="preserve"> 001311333222313                        column=sp:144248, timestamp=1367482494468, value=1\x0A</w:t>
      </w:r>
    </w:p>
    <w:p w14:paraId="0D3F7C93" w14:textId="77777777" w:rsidR="0063601F" w:rsidRDefault="0063601F" w:rsidP="00397DAF">
      <w:pPr>
        <w:pStyle w:val="Code"/>
      </w:pPr>
      <w:r>
        <w:t>1 row(s) in 0.0800 seconds</w:t>
      </w:r>
    </w:p>
    <w:p w14:paraId="579AC142" w14:textId="77777777" w:rsidR="0063601F" w:rsidRDefault="0063601F" w:rsidP="0063601F">
      <w:pPr>
        <w:pStyle w:val="BodyText"/>
      </w:pPr>
    </w:p>
    <w:p w14:paraId="66F4E11C" w14:textId="77777777" w:rsidR="0063601F" w:rsidRDefault="0063601F" w:rsidP="00397DAF">
      <w:pPr>
        <w:pStyle w:val="Code"/>
      </w:pPr>
      <w:r>
        <w:t>hbase(main):020:0&gt; scan 'quadkeydata',{ STARTROW=&gt;'00131133322231', STOPROW=&gt;'00131133322232' }</w:t>
      </w:r>
      <w:r>
        <w:tab/>
      </w:r>
      <w:r>
        <w:tab/>
      </w:r>
      <w:r>
        <w:tab/>
        <w:t>LEVEL 14 QUADKEY SUMMARY</w:t>
      </w:r>
    </w:p>
    <w:p w14:paraId="5B6CCABC" w14:textId="77777777" w:rsidR="0063601F" w:rsidRDefault="0063601F" w:rsidP="00397DAF">
      <w:pPr>
        <w:pStyle w:val="Code"/>
      </w:pPr>
      <w:r>
        <w:t>ROW                                     COLUMN+CELL</w:t>
      </w:r>
    </w:p>
    <w:p w14:paraId="77AA66C9" w14:textId="77777777" w:rsidR="0063601F" w:rsidRDefault="0063601F" w:rsidP="00397DAF">
      <w:pPr>
        <w:pStyle w:val="Code"/>
      </w:pPr>
      <w:r>
        <w:t xml:space="preserve"> 001311333222313                        column=sp:1, timestamp=1370262198940, value=1</w:t>
      </w:r>
    </w:p>
    <w:p w14:paraId="5F361AB7" w14:textId="77777777" w:rsidR="0063601F" w:rsidRDefault="0063601F" w:rsidP="00397DAF">
      <w:pPr>
        <w:pStyle w:val="Code"/>
      </w:pPr>
      <w:r>
        <w:t xml:space="preserve"> 001311333222313                        column=sp:144015, timestamp=1368464544289, value=1\x0A</w:t>
      </w:r>
    </w:p>
    <w:p w14:paraId="39ABB553" w14:textId="77777777" w:rsidR="0063601F" w:rsidRDefault="0063601F" w:rsidP="00397DAF">
      <w:pPr>
        <w:pStyle w:val="Code"/>
      </w:pPr>
      <w:r>
        <w:t xml:space="preserve"> 001311333222313                        column=sp:144248, timestamp=1367482494468, value=1\x0A</w:t>
      </w:r>
    </w:p>
    <w:p w14:paraId="0B57F8A3" w14:textId="77777777" w:rsidR="0063601F" w:rsidRDefault="0063601F" w:rsidP="00397DAF">
      <w:pPr>
        <w:pStyle w:val="Code"/>
      </w:pPr>
      <w:r>
        <w:t>1 row(s) in 0.0870 seconds</w:t>
      </w:r>
    </w:p>
    <w:p w14:paraId="48EA43A1" w14:textId="77777777" w:rsidR="0063601F" w:rsidRDefault="0063601F" w:rsidP="0063601F">
      <w:pPr>
        <w:pStyle w:val="BodyText"/>
      </w:pPr>
    </w:p>
    <w:p w14:paraId="5E315D17" w14:textId="77777777" w:rsidR="0063601F" w:rsidRDefault="0063601F" w:rsidP="00397DAF">
      <w:pPr>
        <w:pStyle w:val="Code"/>
      </w:pPr>
      <w:r>
        <w:t>hbase(main):022:0&gt; scan 'quadkeydata',{ STARTROW=&gt;'00131133322231', STOPROW=&gt;'00131133322232', COLUMNS=&gt;'sp:' }</w:t>
      </w:r>
      <w:r>
        <w:tab/>
      </w:r>
      <w:r>
        <w:tab/>
        <w:t>LEVEL 14 QUADKEYS ALL sp: COLUMNS</w:t>
      </w:r>
    </w:p>
    <w:p w14:paraId="26CD20E3" w14:textId="77777777" w:rsidR="0063601F" w:rsidRDefault="0063601F" w:rsidP="00397DAF">
      <w:pPr>
        <w:pStyle w:val="Code"/>
      </w:pPr>
      <w:r>
        <w:t>ROW                                     COLUMN+CELL</w:t>
      </w:r>
    </w:p>
    <w:p w14:paraId="26735CAA" w14:textId="77777777" w:rsidR="0063601F" w:rsidRDefault="0063601F" w:rsidP="00397DAF">
      <w:pPr>
        <w:pStyle w:val="Code"/>
      </w:pPr>
      <w:r>
        <w:t xml:space="preserve"> 001311333222313                        column=sp:1, timestamp=1370262198940, value=1</w:t>
      </w:r>
    </w:p>
    <w:p w14:paraId="32B6A214" w14:textId="77777777" w:rsidR="0063601F" w:rsidRDefault="0063601F" w:rsidP="00397DAF">
      <w:pPr>
        <w:pStyle w:val="Code"/>
      </w:pPr>
      <w:r>
        <w:t xml:space="preserve"> 001311333222313                        column=sp:144015, timestamp=1368464544289, value=1\x0A</w:t>
      </w:r>
    </w:p>
    <w:p w14:paraId="23749536" w14:textId="77777777" w:rsidR="0063601F" w:rsidRDefault="0063601F" w:rsidP="00397DAF">
      <w:pPr>
        <w:pStyle w:val="Code"/>
      </w:pPr>
      <w:r>
        <w:t xml:space="preserve"> 001311333222313                        column=sp:144248, timestamp=1367482494468, value=1\x0A</w:t>
      </w:r>
    </w:p>
    <w:p w14:paraId="4A8CF815" w14:textId="77777777" w:rsidR="0063601F" w:rsidRDefault="0063601F" w:rsidP="00397DAF">
      <w:pPr>
        <w:pStyle w:val="Code"/>
      </w:pPr>
      <w:r>
        <w:t>1 row(s) in 0.0140 seconds</w:t>
      </w:r>
    </w:p>
    <w:p w14:paraId="1D1611B3" w14:textId="77777777" w:rsidR="0063601F" w:rsidRDefault="0063601F" w:rsidP="0063601F">
      <w:pPr>
        <w:pStyle w:val="BodyText"/>
      </w:pPr>
    </w:p>
    <w:p w14:paraId="72B1D239" w14:textId="77777777" w:rsidR="0063601F" w:rsidRDefault="0063601F" w:rsidP="00397DAF">
      <w:pPr>
        <w:pStyle w:val="Code"/>
      </w:pPr>
      <w:r>
        <w:lastRenderedPageBreak/>
        <w:t>hbase(main):024:0&gt; scan 'quadkeydata',{ STARTROW=&gt;'00131133322231', STOPROW=&gt;'00131133322232', COLUMNS=&gt;'sp:144015' }</w:t>
      </w:r>
      <w:r>
        <w:tab/>
        <w:t>LEVEL 14 QUADKEYS SINGLE sp</w:t>
      </w:r>
    </w:p>
    <w:p w14:paraId="2ADAB883" w14:textId="77777777" w:rsidR="0063601F" w:rsidRDefault="0063601F" w:rsidP="00397DAF">
      <w:pPr>
        <w:pStyle w:val="Code"/>
      </w:pPr>
      <w:r>
        <w:t>ROW                                     COLUMN+CELL</w:t>
      </w:r>
    </w:p>
    <w:p w14:paraId="23E55155" w14:textId="77777777" w:rsidR="0063601F" w:rsidRDefault="0063601F" w:rsidP="00397DAF">
      <w:pPr>
        <w:pStyle w:val="Code"/>
      </w:pPr>
      <w:r>
        <w:t xml:space="preserve"> 001311333222313                        column=sp:144015, timestamp=1368464544289, value=1\x0A</w:t>
      </w:r>
    </w:p>
    <w:p w14:paraId="2F6DF841" w14:textId="77777777" w:rsidR="0063601F" w:rsidRDefault="0063601F" w:rsidP="00397DAF">
      <w:pPr>
        <w:pStyle w:val="Code"/>
      </w:pPr>
      <w:r>
        <w:t xml:space="preserve">1 row(s) in 0.0080 seconds </w:t>
      </w:r>
    </w:p>
    <w:p w14:paraId="28D9AF4E" w14:textId="77777777" w:rsidR="0063601F" w:rsidRDefault="0063601F" w:rsidP="0063601F">
      <w:pPr>
        <w:pStyle w:val="BodyText"/>
      </w:pPr>
    </w:p>
    <w:p w14:paraId="42270712" w14:textId="77777777" w:rsidR="0063601F" w:rsidRDefault="0063601F" w:rsidP="00397DAF">
      <w:pPr>
        <w:pStyle w:val="Code"/>
      </w:pPr>
      <w:r>
        <w:t>hbase(main):019:0&gt; scan 'quadkeydata',{ COLUMNS=&gt;['sp:64412']}</w:t>
      </w:r>
      <w:r>
        <w:tab/>
      </w:r>
      <w:r>
        <w:tab/>
      </w:r>
      <w:r>
        <w:tab/>
      </w:r>
      <w:r>
        <w:tab/>
      </w:r>
      <w:r>
        <w:tab/>
      </w:r>
      <w:r>
        <w:tab/>
        <w:t>SINGLE SPECIES</w:t>
      </w:r>
    </w:p>
    <w:p w14:paraId="6E471F2B" w14:textId="77777777" w:rsidR="0063601F" w:rsidRDefault="0063601F" w:rsidP="00397DAF">
      <w:pPr>
        <w:pStyle w:val="Code"/>
      </w:pPr>
      <w:r>
        <w:t>..</w:t>
      </w:r>
    </w:p>
    <w:p w14:paraId="3983A876" w14:textId="77777777" w:rsidR="0063601F" w:rsidRDefault="0063601F" w:rsidP="00397DAF">
      <w:pPr>
        <w:pStyle w:val="Code"/>
      </w:pPr>
      <w:r>
        <w:t>311320012110100                         column=sp:64412, timestamp=1368573620644, value=1\x0A</w:t>
      </w:r>
    </w:p>
    <w:p w14:paraId="0AE289D1" w14:textId="77777777" w:rsidR="0063601F" w:rsidRDefault="0063601F" w:rsidP="00397DAF">
      <w:pPr>
        <w:pStyle w:val="Code"/>
      </w:pPr>
      <w:r>
        <w:t>9567233 row(s) in 15719.6610 seconds</w:t>
      </w:r>
    </w:p>
    <w:p w14:paraId="2FCDCD53" w14:textId="77777777" w:rsidR="0063601F" w:rsidRDefault="0063601F" w:rsidP="0063601F">
      <w:pPr>
        <w:pStyle w:val="BodyText2"/>
      </w:pPr>
      <w:r>
        <w:t xml:space="preserve">Or you can use filters (docs </w:t>
      </w:r>
      <w:hyperlink r:id="rId891" w:history="1">
        <w:r w:rsidRPr="00A158E4">
          <w:rPr>
            <w:rStyle w:val="Hyperlink"/>
          </w:rPr>
          <w:t>here</w:t>
        </w:r>
      </w:hyperlink>
      <w:r>
        <w:t>):</w:t>
      </w:r>
    </w:p>
    <w:p w14:paraId="054ABE0D" w14:textId="77777777" w:rsidR="0063601F" w:rsidRDefault="0063601F" w:rsidP="00397DAF">
      <w:pPr>
        <w:pStyle w:val="Code"/>
      </w:pPr>
      <w:r w:rsidRPr="000D3A9F">
        <w:t>hbase(main):002:0&gt; scan 'quadkeydata',{ FILTER =&gt; "PrefixFilter('3101111312')" }</w:t>
      </w:r>
    </w:p>
    <w:p w14:paraId="1F69A47C" w14:textId="77777777" w:rsidR="0063601F" w:rsidRDefault="0063601F" w:rsidP="00397DAF">
      <w:pPr>
        <w:pStyle w:val="Code"/>
      </w:pPr>
      <w:r>
        <w:t>..</w:t>
      </w:r>
    </w:p>
    <w:p w14:paraId="32D7DF85" w14:textId="77777777" w:rsidR="0063601F" w:rsidRDefault="0063601F" w:rsidP="00397DAF">
      <w:pPr>
        <w:pStyle w:val="Code"/>
      </w:pPr>
      <w:r>
        <w:t>310111131233333                         column=sp:64412, timestamp=1368574097164, value=1\x0A</w:t>
      </w:r>
    </w:p>
    <w:p w14:paraId="1EA6CD2E" w14:textId="77777777" w:rsidR="0063601F" w:rsidRDefault="0063601F" w:rsidP="00397DAF">
      <w:pPr>
        <w:pStyle w:val="Code"/>
      </w:pPr>
      <w:r>
        <w:t>1024 row(s) in 4534.4310 seconds</w:t>
      </w:r>
    </w:p>
    <w:p w14:paraId="001A2BB7" w14:textId="77777777" w:rsidR="0063601F" w:rsidRDefault="0063601F" w:rsidP="0063601F">
      <w:pPr>
        <w:pStyle w:val="BodyText"/>
      </w:pPr>
    </w:p>
    <w:p w14:paraId="070BC255" w14:textId="77777777" w:rsidR="0063601F" w:rsidRPr="00FB6C64" w:rsidRDefault="0063601F" w:rsidP="00397DAF">
      <w:pPr>
        <w:pStyle w:val="Code"/>
      </w:pPr>
      <w:r>
        <w:t>hbase(main):003:0&gt; scan 'quadkeydata',{ FILTER =&gt; "PrefixFilter('310111131')" }</w:t>
      </w:r>
    </w:p>
    <w:p w14:paraId="692AE8DB" w14:textId="77777777" w:rsidR="0063601F" w:rsidRDefault="0063601F" w:rsidP="00397DAF">
      <w:pPr>
        <w:pStyle w:val="Code"/>
      </w:pPr>
      <w:r>
        <w:t>..</w:t>
      </w:r>
    </w:p>
    <w:p w14:paraId="2E3407B2" w14:textId="77777777" w:rsidR="0063601F" w:rsidRDefault="0063601F" w:rsidP="00397DAF">
      <w:pPr>
        <w:pStyle w:val="Code"/>
      </w:pPr>
      <w:r>
        <w:t>310111131333333                         column=sp:64412, timestamp=1368574094737, value=1\x0A</w:t>
      </w:r>
    </w:p>
    <w:p w14:paraId="1D1802AB" w14:textId="77777777" w:rsidR="0063601F" w:rsidRDefault="0063601F" w:rsidP="00397DAF">
      <w:pPr>
        <w:pStyle w:val="Code"/>
      </w:pPr>
      <w:r>
        <w:t>4096 row(s) in 4636.6310 seconds</w:t>
      </w:r>
    </w:p>
    <w:p w14:paraId="3D2B2D24" w14:textId="77777777" w:rsidR="0063601F" w:rsidRDefault="0063601F" w:rsidP="0063601F">
      <w:pPr>
        <w:pStyle w:val="BodyText"/>
      </w:pPr>
    </w:p>
    <w:p w14:paraId="3C6FA1CF" w14:textId="77777777" w:rsidR="0063601F" w:rsidRDefault="0063601F" w:rsidP="00397DAF">
      <w:pPr>
        <w:pStyle w:val="Code"/>
      </w:pPr>
      <w:r>
        <w:t>hbase(main):004:0&gt; scan 'quadkeydata',{ FILTER =&gt; "PrefixFilter('31011113133333')" }</w:t>
      </w:r>
    </w:p>
    <w:p w14:paraId="219F52F9" w14:textId="77777777" w:rsidR="0063601F" w:rsidRDefault="0063601F" w:rsidP="00397DAF">
      <w:pPr>
        <w:pStyle w:val="Code"/>
      </w:pPr>
      <w:r>
        <w:t>..</w:t>
      </w:r>
    </w:p>
    <w:p w14:paraId="783EECF3" w14:textId="77777777" w:rsidR="0063601F" w:rsidRDefault="0063601F" w:rsidP="00397DAF">
      <w:pPr>
        <w:pStyle w:val="Code"/>
      </w:pPr>
      <w:r>
        <w:t>310111131333333                         column=sp:64412, timestamp=1368574094737, value=1\x0A</w:t>
      </w:r>
    </w:p>
    <w:p w14:paraId="211525F5" w14:textId="77777777" w:rsidR="0063601F" w:rsidRDefault="0063601F" w:rsidP="00397DAF">
      <w:pPr>
        <w:pStyle w:val="Code"/>
      </w:pPr>
      <w:r>
        <w:t>4 row(s) in 4449.5720 seconds</w:t>
      </w:r>
    </w:p>
    <w:p w14:paraId="435DEF43" w14:textId="77777777" w:rsidR="0063601F" w:rsidRDefault="0063601F" w:rsidP="0063601F">
      <w:pPr>
        <w:pStyle w:val="BodyText"/>
      </w:pPr>
    </w:p>
    <w:p w14:paraId="05B0AD38" w14:textId="77777777" w:rsidR="0063601F" w:rsidRDefault="0063601F" w:rsidP="00397DAF">
      <w:pPr>
        <w:pStyle w:val="Code"/>
      </w:pPr>
      <w:r>
        <w:t>hbase(main):001:0&gt;  scan 'quadkeydata', {FILTER =&gt; "QualifierFilter(=,'binary:17975')" }</w:t>
      </w:r>
    </w:p>
    <w:p w14:paraId="65F1E295" w14:textId="77777777" w:rsidR="0063601F" w:rsidRDefault="0063601F" w:rsidP="00397DAF">
      <w:pPr>
        <w:pStyle w:val="Code"/>
      </w:pPr>
      <w:r>
        <w:t>ROW                                            COLUMN+CELL</w:t>
      </w:r>
    </w:p>
    <w:p w14:paraId="0B8E5289" w14:textId="77777777" w:rsidR="0063601F" w:rsidRDefault="0063601F" w:rsidP="00397DAF">
      <w:pPr>
        <w:pStyle w:val="Code"/>
      </w:pPr>
      <w:r>
        <w:t>0 row(s) in 4962.0490 seconds</w:t>
      </w:r>
    </w:p>
    <w:p w14:paraId="6E011487" w14:textId="77777777" w:rsidR="0063601F" w:rsidRDefault="0063601F" w:rsidP="0063601F">
      <w:pPr>
        <w:pStyle w:val="BodyText"/>
      </w:pPr>
    </w:p>
    <w:p w14:paraId="3A7D792D" w14:textId="77777777" w:rsidR="0063601F" w:rsidRDefault="0063601F" w:rsidP="00397DAF">
      <w:pPr>
        <w:pStyle w:val="Code"/>
      </w:pPr>
      <w:r>
        <w:t>hbase(main):061:0&gt; scan 'quadkeydata',{ STARTROW=&gt;'0013113332223', STOPROW=&gt;'001311333223', FILTER =&gt; "QualifierFilter(=,'binary:144015')"}</w:t>
      </w:r>
    </w:p>
    <w:p w14:paraId="7A9E902E" w14:textId="77777777" w:rsidR="0063601F" w:rsidRDefault="0063601F" w:rsidP="00397DAF">
      <w:pPr>
        <w:pStyle w:val="Code"/>
      </w:pPr>
      <w:r>
        <w:t>ROW                                     COLUMN+CELL</w:t>
      </w:r>
    </w:p>
    <w:p w14:paraId="300E36F0" w14:textId="77777777" w:rsidR="0063601F" w:rsidRDefault="0063601F" w:rsidP="00397DAF">
      <w:pPr>
        <w:pStyle w:val="Code"/>
      </w:pPr>
      <w:r>
        <w:t xml:space="preserve"> 001311333222313                        column=sp:144015, timestamp=1368464544289, value=1\x0A</w:t>
      </w:r>
    </w:p>
    <w:p w14:paraId="2C5E6357" w14:textId="77777777" w:rsidR="0063601F" w:rsidRDefault="0063601F" w:rsidP="00397DAF">
      <w:pPr>
        <w:pStyle w:val="Code"/>
      </w:pPr>
      <w:r>
        <w:t xml:space="preserve"> 001311333222322                        column=sp:144015, timestamp=1368464555627, value=1\x0A</w:t>
      </w:r>
    </w:p>
    <w:p w14:paraId="3C15C564" w14:textId="77777777" w:rsidR="0063601F" w:rsidRDefault="0063601F" w:rsidP="00397DAF">
      <w:pPr>
        <w:pStyle w:val="Code"/>
      </w:pPr>
      <w:r>
        <w:t xml:space="preserve"> 001311333222323                        column=sp:144015, timestamp=1368464549369, value=1\x0A</w:t>
      </w:r>
    </w:p>
    <w:p w14:paraId="2A425D6E" w14:textId="77777777" w:rsidR="0063601F" w:rsidRDefault="0063601F" w:rsidP="00397DAF">
      <w:pPr>
        <w:pStyle w:val="Code"/>
      </w:pPr>
      <w:r>
        <w:t xml:space="preserve"> 001311333222330                        column=sp:144015, timestamp=1368464544946, value=1\x0A</w:t>
      </w:r>
    </w:p>
    <w:p w14:paraId="4F06FF1B" w14:textId="77777777" w:rsidR="0063601F" w:rsidRDefault="0063601F" w:rsidP="00397DAF">
      <w:pPr>
        <w:pStyle w:val="Code"/>
      </w:pPr>
      <w:r>
        <w:t xml:space="preserve"> 001311333222331                        column=sp:144015, timestamp=1368464544946, value=1\x0A</w:t>
      </w:r>
    </w:p>
    <w:p w14:paraId="5A7586D9" w14:textId="77777777" w:rsidR="0063601F" w:rsidRDefault="0063601F" w:rsidP="00397DAF">
      <w:pPr>
        <w:pStyle w:val="Code"/>
      </w:pPr>
      <w:r>
        <w:t xml:space="preserve"> 001311333222332                        column=sp:144015, timestamp=1368464544946, value=1\x0A</w:t>
      </w:r>
    </w:p>
    <w:p w14:paraId="69C31D14" w14:textId="77777777" w:rsidR="0063601F" w:rsidRDefault="0063601F" w:rsidP="00397DAF">
      <w:pPr>
        <w:pStyle w:val="Code"/>
      </w:pPr>
      <w:r>
        <w:t xml:space="preserve"> 001311333222333                        column=sp:144015, timestamp=1368464544946, value=1\x0A</w:t>
      </w:r>
    </w:p>
    <w:p w14:paraId="7D3F77D5" w14:textId="77777777" w:rsidR="0063601F" w:rsidRDefault="0063601F" w:rsidP="00397DAF">
      <w:pPr>
        <w:pStyle w:val="Code"/>
      </w:pPr>
      <w:r>
        <w:t>7 row(s) in 0.0770 seconds</w:t>
      </w:r>
    </w:p>
    <w:p w14:paraId="06E511FB" w14:textId="77777777" w:rsidR="0063601F" w:rsidRDefault="0063601F" w:rsidP="0063601F">
      <w:pPr>
        <w:pStyle w:val="BodyText"/>
      </w:pPr>
    </w:p>
    <w:p w14:paraId="1CEF775E" w14:textId="77777777" w:rsidR="0063601F" w:rsidRDefault="0063601F" w:rsidP="00397DAF">
      <w:pPr>
        <w:pStyle w:val="Code"/>
      </w:pPr>
      <w:r w:rsidRPr="005D13DF">
        <w:t>hbase(main):006:0&gt; scan 'quadkeydata', {LIMIT =&gt;30, FILTER =&gt; "PrefixFilter('</w:t>
      </w:r>
      <w:r>
        <w:t>0</w:t>
      </w:r>
      <w:r w:rsidRPr="005D13DF">
        <w:t>')"}</w:t>
      </w:r>
    </w:p>
    <w:p w14:paraId="29C318EE" w14:textId="77777777" w:rsidR="0063601F" w:rsidRDefault="0063601F" w:rsidP="0063601F">
      <w:pPr>
        <w:pStyle w:val="Heading7"/>
      </w:pPr>
      <w:r>
        <w:t>Thrift Interface</w:t>
      </w:r>
    </w:p>
    <w:p w14:paraId="3CA03CC0" w14:textId="77777777" w:rsidR="0063601F" w:rsidRDefault="0063601F" w:rsidP="0063601F">
      <w:pPr>
        <w:pStyle w:val="BodyText2"/>
      </w:pPr>
      <w:r>
        <w:t>You can run the following to see if the Thrift Server is running (the Thrift Server uses port 9090):</w:t>
      </w:r>
    </w:p>
    <w:p w14:paraId="6A4766DE" w14:textId="77777777" w:rsidR="0063601F" w:rsidRDefault="0063601F" w:rsidP="00397DAF">
      <w:pPr>
        <w:pStyle w:val="Code"/>
      </w:pPr>
      <w:r>
        <w:t>(envname)[dopa@h05-nn01 logs]$ netstat -nl | grep 9090</w:t>
      </w:r>
    </w:p>
    <w:p w14:paraId="504239AD" w14:textId="77777777" w:rsidR="0063601F" w:rsidRDefault="0063601F" w:rsidP="00397DAF">
      <w:pPr>
        <w:pStyle w:val="Code"/>
      </w:pPr>
      <w:r>
        <w:t>tcp        0      0 :::9090                     :::*                        LISTEN</w:t>
      </w:r>
    </w:p>
    <w:p w14:paraId="17AB7253" w14:textId="77777777" w:rsidR="0063601F" w:rsidRDefault="0063601F" w:rsidP="0063601F">
      <w:pPr>
        <w:pStyle w:val="Heading7"/>
      </w:pPr>
      <w:r>
        <w:t>REST Interface</w:t>
      </w:r>
    </w:p>
    <w:p w14:paraId="274D90C7" w14:textId="77777777" w:rsidR="0063601F" w:rsidRPr="00225002" w:rsidRDefault="0063601F" w:rsidP="0063601F">
      <w:pPr>
        <w:pStyle w:val="BodyText2"/>
      </w:pPr>
      <w:r>
        <w:t xml:space="preserve">Cloudera </w:t>
      </w:r>
      <w:hyperlink r:id="rId892" w:history="1">
        <w:r w:rsidRPr="00225002">
          <w:rPr>
            <w:rStyle w:val="Hyperlink"/>
          </w:rPr>
          <w:t>article</w:t>
        </w:r>
      </w:hyperlink>
      <w:r>
        <w:t xml:space="preserve"> that describes accessing HBase using the REST interface.</w:t>
      </w:r>
    </w:p>
    <w:p w14:paraId="65B7E5BA" w14:textId="77777777" w:rsidR="0063601F" w:rsidRDefault="0063601F" w:rsidP="0063601F">
      <w:pPr>
        <w:pStyle w:val="Heading7"/>
      </w:pPr>
      <w:r>
        <w:t>HappyBase Python library</w:t>
      </w:r>
    </w:p>
    <w:p w14:paraId="5AF4FCB1" w14:textId="77777777" w:rsidR="0063601F" w:rsidRDefault="0063601F" w:rsidP="008A1C7A">
      <w:pPr>
        <w:pStyle w:val="Heading8"/>
      </w:pPr>
      <w:r>
        <w:t>Installing</w:t>
      </w:r>
    </w:p>
    <w:p w14:paraId="038EF044" w14:textId="77777777" w:rsidR="0063601F" w:rsidRDefault="0063601F" w:rsidP="0063601F">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397DAF">
      <w:pPr>
        <w:pStyle w:val="Code"/>
      </w:pPr>
      <w:r w:rsidRPr="002478C7">
        <w:t>[dopa@h05-nn01 ~]$</w:t>
      </w:r>
      <w:r>
        <w:t xml:space="preserve"> virtualenv envname</w:t>
      </w:r>
    </w:p>
    <w:p w14:paraId="395F4920" w14:textId="77777777" w:rsidR="0063601F" w:rsidRDefault="0063601F" w:rsidP="00397DAF">
      <w:pPr>
        <w:pStyle w:val="Code"/>
      </w:pPr>
      <w:r w:rsidRPr="002478C7">
        <w:t>[dopa@h05-nn01 ~]</w:t>
      </w:r>
      <w:r>
        <w:t>$ source envname/bin/activate</w:t>
      </w:r>
    </w:p>
    <w:p w14:paraId="17853375" w14:textId="77777777" w:rsidR="0063601F" w:rsidRDefault="0063601F" w:rsidP="00397DAF">
      <w:pPr>
        <w:pStyle w:val="Code"/>
      </w:pPr>
      <w:r>
        <w:t xml:space="preserve"> (envname)[dopa@h05-nn01 ~]$ python</w:t>
      </w:r>
    </w:p>
    <w:p w14:paraId="6C13D961" w14:textId="77777777" w:rsidR="0063601F" w:rsidRDefault="0063601F" w:rsidP="00397DAF">
      <w:pPr>
        <w:pStyle w:val="Code"/>
      </w:pPr>
      <w:r>
        <w:t>Python 2.6.6 (r266:84292, Feb 22 2013, 00:00:18)</w:t>
      </w:r>
    </w:p>
    <w:p w14:paraId="50876230" w14:textId="77777777" w:rsidR="0063601F" w:rsidRDefault="0063601F" w:rsidP="00397DAF">
      <w:pPr>
        <w:pStyle w:val="Code"/>
      </w:pPr>
      <w:r>
        <w:t>[GCC 4.4.7 20120313 (Red Hat 4.4.7-3)] on linux2</w:t>
      </w:r>
    </w:p>
    <w:p w14:paraId="74CEA054" w14:textId="77777777" w:rsidR="0063601F" w:rsidRDefault="0063601F" w:rsidP="00397DAF">
      <w:pPr>
        <w:pStyle w:val="Code"/>
      </w:pPr>
      <w:r>
        <w:t>Type "help", "copyright", "credits" or "license" for more information.</w:t>
      </w:r>
    </w:p>
    <w:p w14:paraId="35E9AF00" w14:textId="77777777" w:rsidR="0063601F" w:rsidRDefault="0063601F" w:rsidP="00397DAF">
      <w:pPr>
        <w:pStyle w:val="Code"/>
      </w:pPr>
      <w:r>
        <w:t>&gt;&gt;&gt; import happybase</w:t>
      </w:r>
    </w:p>
    <w:p w14:paraId="60EB6FD6" w14:textId="77777777" w:rsidR="0063601F" w:rsidRDefault="0063601F" w:rsidP="00397DAF">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8A1C7A">
      <w:pPr>
        <w:pStyle w:val="Heading8"/>
      </w:pPr>
      <w:r>
        <w:lastRenderedPageBreak/>
        <w:t>Using</w:t>
      </w:r>
    </w:p>
    <w:p w14:paraId="6071484F" w14:textId="77777777" w:rsidR="0063601F" w:rsidRDefault="0063601F" w:rsidP="00397DAF">
      <w:pPr>
        <w:pStyle w:val="Code"/>
      </w:pPr>
      <w:r>
        <w:t>&gt;&gt;&gt; import happybase</w:t>
      </w:r>
    </w:p>
    <w:p w14:paraId="74EFDBE8" w14:textId="77777777" w:rsidR="0063601F" w:rsidRDefault="0063601F" w:rsidP="00397DAF">
      <w:pPr>
        <w:pStyle w:val="Code"/>
      </w:pPr>
      <w:r>
        <w:t>&gt;&gt;&gt; connection=happybase.Connection()</w:t>
      </w:r>
    </w:p>
    <w:p w14:paraId="30D451FC" w14:textId="77777777" w:rsidR="0063601F" w:rsidRDefault="0063601F" w:rsidP="00397DAF">
      <w:pPr>
        <w:pStyle w:val="Code"/>
      </w:pPr>
      <w:r>
        <w:t>&gt;&gt;&gt; table = connection.table('test')</w:t>
      </w:r>
    </w:p>
    <w:p w14:paraId="5C5A1061" w14:textId="77777777" w:rsidR="0063601F" w:rsidRDefault="0063601F" w:rsidP="00397DAF">
      <w:pPr>
        <w:pStyle w:val="Code"/>
      </w:pPr>
      <w:r>
        <w:t>&gt;&gt;&gt; table.scan()</w:t>
      </w:r>
    </w:p>
    <w:p w14:paraId="06333F4B" w14:textId="77777777" w:rsidR="0063601F" w:rsidRDefault="0063601F" w:rsidP="00397DAF">
      <w:pPr>
        <w:pStyle w:val="Code"/>
      </w:pPr>
      <w:r>
        <w:t>&lt;generator object scan at 0x7fa5478eee60&gt;</w:t>
      </w:r>
    </w:p>
    <w:p w14:paraId="770FE2DB" w14:textId="77777777" w:rsidR="0063601F" w:rsidRDefault="0063601F" w:rsidP="00397DAF">
      <w:pPr>
        <w:pStyle w:val="Code"/>
      </w:pPr>
      <w:r>
        <w:t>&gt;&gt;&gt; iter = table.scan()</w:t>
      </w:r>
    </w:p>
    <w:p w14:paraId="377ED7C2" w14:textId="77777777" w:rsidR="0063601F" w:rsidRDefault="0063601F" w:rsidP="00397DAF">
      <w:pPr>
        <w:pStyle w:val="Code"/>
      </w:pPr>
      <w:r>
        <w:t>&gt;&gt;&gt; for i in iter:</w:t>
      </w:r>
    </w:p>
    <w:p w14:paraId="1827EC0B" w14:textId="77777777" w:rsidR="0063601F" w:rsidRDefault="0063601F" w:rsidP="00397DAF">
      <w:pPr>
        <w:pStyle w:val="Code"/>
      </w:pPr>
      <w:r>
        <w:t>...     print i</w:t>
      </w:r>
    </w:p>
    <w:p w14:paraId="4E972F2C" w14:textId="77777777" w:rsidR="0063601F" w:rsidRDefault="0063601F" w:rsidP="00397DAF">
      <w:pPr>
        <w:pStyle w:val="Code"/>
      </w:pPr>
      <w:r>
        <w:t>...</w:t>
      </w:r>
    </w:p>
    <w:p w14:paraId="18F98846" w14:textId="77777777" w:rsidR="0063601F" w:rsidRDefault="0063601F" w:rsidP="00397DAF">
      <w:pPr>
        <w:pStyle w:val="Code"/>
      </w:pPr>
      <w:r>
        <w:t>('row1', {'cf:a': 'value1'})</w:t>
      </w:r>
    </w:p>
    <w:p w14:paraId="37ED9E60" w14:textId="77777777" w:rsidR="0063601F" w:rsidRDefault="0063601F" w:rsidP="00397DAF">
      <w:pPr>
        <w:pStyle w:val="Code"/>
      </w:pPr>
      <w:r>
        <w:t>('row2', {'cf:b': 'value2'})</w:t>
      </w:r>
    </w:p>
    <w:p w14:paraId="31E1A483" w14:textId="77777777" w:rsidR="0063601F" w:rsidRDefault="0063601F" w:rsidP="00397DAF">
      <w:pPr>
        <w:pStyle w:val="Code"/>
      </w:pPr>
      <w:r>
        <w:t>('row3', {'cf:c': 'value3'})</w:t>
      </w:r>
    </w:p>
    <w:p w14:paraId="3871150D" w14:textId="77777777" w:rsidR="0063601F" w:rsidRDefault="0063601F" w:rsidP="00397DAF">
      <w:pPr>
        <w:pStyle w:val="Code"/>
      </w:pPr>
      <w:r>
        <w:t>&gt;&gt;&gt; table.put('row1',{'cf:a':'value5'})</w:t>
      </w:r>
    </w:p>
    <w:p w14:paraId="654156EE" w14:textId="77777777" w:rsidR="0063601F" w:rsidRDefault="0063601F" w:rsidP="00397DAF">
      <w:pPr>
        <w:pStyle w:val="Code"/>
      </w:pPr>
      <w:r>
        <w:t>&gt;&gt;&gt; [i for i in table.scan()]</w:t>
      </w:r>
    </w:p>
    <w:p w14:paraId="16B0E60B" w14:textId="77777777" w:rsidR="0063601F" w:rsidRDefault="0063601F" w:rsidP="00397DAF">
      <w:pPr>
        <w:pStyle w:val="Code"/>
      </w:pPr>
      <w:r>
        <w:t>[('row1', {'cf:a': 'value5'}), ('row2', {'cf:b': 'value2'}), ('row3', {'cf:c': 'value3'})]</w:t>
      </w:r>
    </w:p>
    <w:p w14:paraId="1B75F7F5" w14:textId="77777777" w:rsidR="0063601F" w:rsidRDefault="0063601F" w:rsidP="00397DAF">
      <w:pPr>
        <w:pStyle w:val="Code"/>
      </w:pPr>
      <w:r>
        <w:t>&gt;&gt;&gt; batch = table.batch()</w:t>
      </w:r>
    </w:p>
    <w:p w14:paraId="17B6422E" w14:textId="77777777" w:rsidR="0063601F" w:rsidRDefault="0063601F" w:rsidP="00397DAF">
      <w:pPr>
        <w:pStyle w:val="Code"/>
      </w:pPr>
      <w:r>
        <w:t>&gt;&gt;&gt; batch.put('row4',{'cf:d':'value4'})</w:t>
      </w:r>
    </w:p>
    <w:p w14:paraId="46159FD3" w14:textId="77777777" w:rsidR="0063601F" w:rsidRDefault="0063601F" w:rsidP="00397DAF">
      <w:pPr>
        <w:pStyle w:val="Code"/>
      </w:pPr>
      <w:r>
        <w:t>&gt;&gt;&gt; [i for i in table.scan()]</w:t>
      </w:r>
    </w:p>
    <w:p w14:paraId="46A13592" w14:textId="77777777" w:rsidR="0063601F" w:rsidRDefault="0063601F" w:rsidP="00397DAF">
      <w:pPr>
        <w:pStyle w:val="Code"/>
      </w:pPr>
      <w:r>
        <w:t>[('row1', {'cf:a': 'value5'}), ('row2', {'cf:b': 'value2'}), ('row3', {'cf:c': 'value3'})]</w:t>
      </w:r>
    </w:p>
    <w:p w14:paraId="31910CAA" w14:textId="77777777" w:rsidR="0063601F" w:rsidRDefault="0063601F" w:rsidP="00397DAF">
      <w:pPr>
        <w:pStyle w:val="Code"/>
      </w:pPr>
      <w:r>
        <w:t>&gt;&gt;&gt; batch.send()</w:t>
      </w:r>
    </w:p>
    <w:p w14:paraId="249F9B71" w14:textId="77777777" w:rsidR="0063601F" w:rsidRDefault="0063601F" w:rsidP="00397DAF">
      <w:pPr>
        <w:pStyle w:val="Code"/>
      </w:pPr>
      <w:r>
        <w:t>&gt;&gt;&gt; [i for i in table.scan()]</w:t>
      </w:r>
    </w:p>
    <w:p w14:paraId="1A1B150C" w14:textId="77777777" w:rsidR="0063601F" w:rsidRDefault="0063601F" w:rsidP="00397DAF">
      <w:pPr>
        <w:pStyle w:val="Code"/>
      </w:pPr>
      <w:r>
        <w:t>[('row1', {'cf:a': 'value5'}), ('row2', {'cf:b': 'value2'}), ('row3', {'cf:c': 'value3'}), ('row4', {'cf:d': 'value4'})]</w:t>
      </w:r>
    </w:p>
    <w:p w14:paraId="1C031C6B" w14:textId="77777777" w:rsidR="0063601F" w:rsidRDefault="0063601F" w:rsidP="00397DAF">
      <w:pPr>
        <w:pStyle w:val="Code"/>
      </w:pPr>
    </w:p>
    <w:p w14:paraId="3E65EB0B" w14:textId="77777777" w:rsidR="0063601F" w:rsidRDefault="0063601F" w:rsidP="00397DAF">
      <w:pPr>
        <w:pStyle w:val="Code"/>
      </w:pPr>
      <w:r>
        <w:t>&gt;&gt;&gt; table = connection.table('quadkeydata')</w:t>
      </w:r>
    </w:p>
    <w:p w14:paraId="66F6EB59" w14:textId="77777777" w:rsidR="0063601F" w:rsidRDefault="0063601F" w:rsidP="00397DAF">
      <w:pPr>
        <w:pStyle w:val="Code"/>
      </w:pPr>
      <w:r>
        <w:t>&gt;&gt;&gt; row = table.row('310011131200131')</w:t>
      </w:r>
    </w:p>
    <w:p w14:paraId="29AF93D1" w14:textId="77777777" w:rsidR="0063601F" w:rsidRDefault="0063601F" w:rsidP="00397DAF">
      <w:pPr>
        <w:pStyle w:val="Code"/>
      </w:pPr>
      <w:r>
        <w:t>&gt;&gt;&gt; print row</w:t>
      </w:r>
    </w:p>
    <w:p w14:paraId="4FC694A3" w14:textId="77777777" w:rsidR="0063601F" w:rsidRDefault="0063601F" w:rsidP="00397DAF">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397DAF">
      <w:pPr>
        <w:pStyle w:val="Code"/>
      </w:pPr>
    </w:p>
    <w:p w14:paraId="2C34D408" w14:textId="77777777" w:rsidR="0063601F" w:rsidRDefault="0063601F" w:rsidP="00397DAF">
      <w:pPr>
        <w:pStyle w:val="Code"/>
      </w:pPr>
      <w:r w:rsidRPr="00062A11">
        <w:t>&gt;&gt;&gt; import os</w:t>
      </w:r>
    </w:p>
    <w:p w14:paraId="01B70E80" w14:textId="77777777" w:rsidR="0063601F" w:rsidRDefault="0063601F" w:rsidP="00397DAF">
      <w:pPr>
        <w:pStyle w:val="Code"/>
      </w:pPr>
      <w:r w:rsidRPr="00062A11">
        <w:t xml:space="preserve">&gt;&gt;&gt; os.system("scp </w:t>
      </w:r>
      <w:hyperlink r:id="rId893"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63601F">
      <w:pPr>
        <w:pStyle w:val="BodyText2"/>
      </w:pPr>
      <w:r>
        <w:t>To list all files on a remote server you can use the following:</w:t>
      </w:r>
    </w:p>
    <w:p w14:paraId="232E4D20" w14:textId="77777777" w:rsidR="0063601F" w:rsidRDefault="0063601F" w:rsidP="00397DAF">
      <w:pPr>
        <w:pStyle w:val="Code"/>
      </w:pPr>
      <w:r>
        <w:t>Import commands</w:t>
      </w:r>
    </w:p>
    <w:p w14:paraId="42517840" w14:textId="77777777" w:rsidR="0063601F" w:rsidRDefault="0063601F" w:rsidP="00397DAF">
      <w:pPr>
        <w:pStyle w:val="Code"/>
      </w:pPr>
      <w:r>
        <w:t xml:space="preserve">&gt;&gt;&gt; </w:t>
      </w:r>
      <w:r w:rsidRPr="006E60E0">
        <w:t>commands.getstatusoutput("ssh cottaan@cruise 'ls -d /exports/monde/GBIFSpeciesFiles/*'")</w:t>
      </w:r>
    </w:p>
    <w:p w14:paraId="4A7F0EDC" w14:textId="77777777" w:rsidR="0063601F" w:rsidRDefault="0063601F" w:rsidP="00397DAF">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63601F">
      <w:pPr>
        <w:pStyle w:val="BodyText2"/>
      </w:pPr>
      <w:r>
        <w:t>This is better than calling os.system(“ssh..) because it ignores the return value and just returns the outputs – i.e. the list of files.</w:t>
      </w:r>
    </w:p>
    <w:p w14:paraId="039F8484" w14:textId="77777777" w:rsidR="0063601F" w:rsidRDefault="0063601F" w:rsidP="00397DAF">
      <w:pPr>
        <w:pStyle w:val="Code"/>
      </w:pPr>
      <w:r>
        <w:t>&gt;&gt;&gt; import gzip</w:t>
      </w:r>
    </w:p>
    <w:p w14:paraId="19AB80AA" w14:textId="77777777" w:rsidR="0063601F" w:rsidRDefault="0063601F" w:rsidP="00397DAF">
      <w:pPr>
        <w:pStyle w:val="Code"/>
      </w:pPr>
      <w:r>
        <w:t>&gt;&gt;&gt; f = gzip.open('17975.gz')</w:t>
      </w:r>
    </w:p>
    <w:p w14:paraId="6373C2E3" w14:textId="77777777" w:rsidR="0063601F" w:rsidRDefault="0063601F" w:rsidP="00397DAF">
      <w:pPr>
        <w:pStyle w:val="Code"/>
      </w:pPr>
      <w:r>
        <w:t>&gt;&gt;&gt; data = f.read()</w:t>
      </w:r>
    </w:p>
    <w:p w14:paraId="6B086317" w14:textId="77777777" w:rsidR="0063601F" w:rsidRDefault="0063601F" w:rsidP="00397DAF">
      <w:pPr>
        <w:pStyle w:val="Code"/>
      </w:pPr>
      <w:r>
        <w:t>&gt;&gt;&gt; f.close()</w:t>
      </w:r>
    </w:p>
    <w:p w14:paraId="3BCE6763" w14:textId="77777777" w:rsidR="0063601F" w:rsidRDefault="0063601F" w:rsidP="00397DAF">
      <w:pPr>
        <w:pStyle w:val="Code"/>
      </w:pPr>
      <w:r>
        <w:t>&gt;&gt;&gt; batch = table.batch()</w:t>
      </w:r>
    </w:p>
    <w:p w14:paraId="78610885" w14:textId="77777777" w:rsidR="0063601F" w:rsidRDefault="0063601F" w:rsidP="00397DAF">
      <w:pPr>
        <w:pStyle w:val="Code"/>
      </w:pPr>
      <w:r>
        <w:t>&gt;&gt;&gt; for r in data.split('\n'):</w:t>
      </w:r>
    </w:p>
    <w:p w14:paraId="3D90C210" w14:textId="77777777" w:rsidR="0063601F" w:rsidRDefault="0063601F" w:rsidP="00397DAF">
      <w:pPr>
        <w:pStyle w:val="Code"/>
      </w:pPr>
      <w:r>
        <w:t>&gt;&gt;&gt;     vals = r.split(',')</w:t>
      </w:r>
    </w:p>
    <w:p w14:paraId="7571C171" w14:textId="77777777" w:rsidR="0063601F" w:rsidRDefault="0063601F" w:rsidP="00397DAF">
      <w:pPr>
        <w:pStyle w:val="Code"/>
      </w:pPr>
      <w:r>
        <w:t>&gt;&gt;&gt;     batch.put(vals[0], {'cf:sp':vals[1], 'cf:pr':vals[2]})</w:t>
      </w:r>
    </w:p>
    <w:p w14:paraId="2816FFE4" w14:textId="77777777" w:rsidR="0063601F" w:rsidRDefault="0063601F" w:rsidP="00397DAF">
      <w:pPr>
        <w:pStyle w:val="Code"/>
      </w:pPr>
      <w:r>
        <w:t>&gt;&gt;&gt; batch.send()</w:t>
      </w:r>
    </w:p>
    <w:p w14:paraId="1563A0C7" w14:textId="77777777" w:rsidR="0063601F" w:rsidRDefault="0063601F" w:rsidP="0063601F">
      <w:pPr>
        <w:pStyle w:val="BodyText"/>
      </w:pPr>
      <w:r>
        <w:t>I’ve written a speciesList.py module to get a list of species for a quadkey. Here’s how to use it:</w:t>
      </w:r>
    </w:p>
    <w:p w14:paraId="2A1BA8B1" w14:textId="77777777" w:rsidR="0063601F" w:rsidRDefault="0063601F" w:rsidP="00397DAF">
      <w:pPr>
        <w:pStyle w:val="Code"/>
      </w:pPr>
      <w:r w:rsidRPr="00B64632">
        <w:t>python speciesList.py '310011131300132'</w:t>
      </w:r>
    </w:p>
    <w:p w14:paraId="02236333" w14:textId="77777777" w:rsidR="0063601F" w:rsidRDefault="0063601F" w:rsidP="0063601F">
      <w:pPr>
        <w:pStyle w:val="BodyText"/>
      </w:pPr>
      <w:r>
        <w:t>But this will only work when the envname is activated!</w:t>
      </w:r>
    </w:p>
    <w:p w14:paraId="22A1474A" w14:textId="77777777" w:rsidR="0063601F" w:rsidRDefault="0063601F" w:rsidP="0063601F">
      <w:pPr>
        <w:pStyle w:val="Heading6"/>
      </w:pPr>
      <w:r>
        <w:t>Data loading</w:t>
      </w:r>
    </w:p>
    <w:p w14:paraId="2038985C" w14:textId="77777777" w:rsidR="0063601F" w:rsidRDefault="0063601F" w:rsidP="0063601F">
      <w:pPr>
        <w:pStyle w:val="Heading7"/>
      </w:pPr>
      <w:r>
        <w:t>Using HappyBase</w:t>
      </w:r>
    </w:p>
    <w:p w14:paraId="3639CDED" w14:textId="77777777" w:rsidR="0063601F" w:rsidRDefault="0063601F" w:rsidP="008A1C7A">
      <w:pPr>
        <w:pStyle w:val="Heading8"/>
      </w:pPr>
      <w:r>
        <w:t>Attempt 1</w:t>
      </w:r>
    </w:p>
    <w:p w14:paraId="629DC208" w14:textId="77777777" w:rsidR="0063601F" w:rsidRDefault="0063601F" w:rsidP="0063601F">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397DAF">
      <w:pPr>
        <w:pStyle w:val="Code"/>
      </w:pPr>
      <w:r w:rsidRPr="0038110C">
        <w:t>(envname)[dopa@h05-nn01 ~]$ ps -ef | grep thrift</w:t>
      </w:r>
    </w:p>
    <w:p w14:paraId="29C417D1" w14:textId="77777777" w:rsidR="0063601F" w:rsidRDefault="0063601F" w:rsidP="00397DAF">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397DAF">
      <w:pPr>
        <w:pStyle w:val="Code"/>
      </w:pPr>
      <w:r>
        <w:t>..</w:t>
      </w:r>
    </w:p>
    <w:p w14:paraId="4160A0B0" w14:textId="77777777" w:rsidR="0063601F" w:rsidRDefault="0063601F" w:rsidP="008A1C7A">
      <w:pPr>
        <w:pStyle w:val="Heading8"/>
      </w:pPr>
      <w:r>
        <w:t>Attempt 2</w:t>
      </w:r>
    </w:p>
    <w:p w14:paraId="3301464C" w14:textId="77777777" w:rsidR="0063601F" w:rsidRDefault="0063601F" w:rsidP="0063601F">
      <w:pPr>
        <w:pStyle w:val="BodyText2"/>
      </w:pPr>
      <w:r>
        <w:lastRenderedPageBreak/>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397DAF">
      <w:pPr>
        <w:pStyle w:val="Code"/>
      </w:pPr>
      <w:r>
        <w:t>Processing: 41360.gz (Species 775)</w:t>
      </w:r>
    </w:p>
    <w:p w14:paraId="4021698C" w14:textId="77777777" w:rsidR="0063601F" w:rsidRDefault="0063601F" w:rsidP="00397DAF">
      <w:pPr>
        <w:pStyle w:val="Code"/>
      </w:pPr>
      <w:r>
        <w:t>1179 records written to HBase table "quadkeydata"</w:t>
      </w:r>
    </w:p>
    <w:p w14:paraId="5CDAFFC4" w14:textId="77777777" w:rsidR="0063601F" w:rsidRDefault="0063601F" w:rsidP="00397DAF">
      <w:pPr>
        <w:pStyle w:val="Code"/>
      </w:pPr>
      <w:r>
        <w:t>Processed: 1837626357 records in total (runtime:3 days, 8:59:59.747326)</w:t>
      </w:r>
    </w:p>
    <w:p w14:paraId="5892EF39" w14:textId="77777777" w:rsidR="0063601F" w:rsidRDefault="0063601F" w:rsidP="00397DAF">
      <w:pPr>
        <w:pStyle w:val="Code"/>
      </w:pPr>
    </w:p>
    <w:p w14:paraId="17F04290" w14:textId="77777777" w:rsidR="0063601F" w:rsidRDefault="0063601F" w:rsidP="00397DAF">
      <w:pPr>
        <w:pStyle w:val="Code"/>
      </w:pPr>
      <w:r>
        <w:t>Processing: 9137.gz (Species 776)</w:t>
      </w:r>
    </w:p>
    <w:p w14:paraId="77365484" w14:textId="77777777" w:rsidR="0063601F" w:rsidRDefault="0063601F" w:rsidP="00397DAF">
      <w:pPr>
        <w:pStyle w:val="Code"/>
      </w:pPr>
      <w:r>
        <w:t>54757 records written to HBase table "quadkeydata"</w:t>
      </w:r>
    </w:p>
    <w:p w14:paraId="7A5553B8" w14:textId="77777777" w:rsidR="0063601F" w:rsidRDefault="0063601F" w:rsidP="00397DAF">
      <w:pPr>
        <w:pStyle w:val="Code"/>
      </w:pPr>
      <w:r>
        <w:t>Processed: 1837681114 records in total (runtime:3 days, 9:00:05.416179)</w:t>
      </w:r>
    </w:p>
    <w:p w14:paraId="3679BF24" w14:textId="77777777" w:rsidR="0063601F" w:rsidRDefault="0063601F" w:rsidP="00397DAF">
      <w:pPr>
        <w:pStyle w:val="Code"/>
      </w:pPr>
    </w:p>
    <w:p w14:paraId="77A6A74F" w14:textId="77777777" w:rsidR="0063601F" w:rsidRDefault="0063601F" w:rsidP="00397DAF">
      <w:pPr>
        <w:pStyle w:val="Code"/>
      </w:pPr>
      <w:r>
        <w:t>Processing: 147249.gz (Species 777)</w:t>
      </w:r>
    </w:p>
    <w:p w14:paraId="4F6D7CBB" w14:textId="77777777" w:rsidR="0063601F" w:rsidRDefault="0063601F" w:rsidP="00397DAF">
      <w:pPr>
        <w:pStyle w:val="Code"/>
      </w:pPr>
      <w:r>
        <w:t>Traceback (most recent call last):</w:t>
      </w:r>
    </w:p>
    <w:p w14:paraId="3656F5AA" w14:textId="77777777" w:rsidR="0063601F" w:rsidRDefault="0063601F" w:rsidP="00397DAF">
      <w:pPr>
        <w:pStyle w:val="Code"/>
      </w:pPr>
      <w:r>
        <w:t xml:space="preserve">  File "loader.py", line 39, in &lt;module&gt;</w:t>
      </w:r>
    </w:p>
    <w:p w14:paraId="411B4B88" w14:textId="77777777" w:rsidR="0063601F" w:rsidRDefault="0063601F" w:rsidP="00397DAF">
      <w:pPr>
        <w:pStyle w:val="Code"/>
      </w:pPr>
      <w:r>
        <w:t xml:space="preserve">    batch.send()</w:t>
      </w:r>
    </w:p>
    <w:p w14:paraId="4F2D72E7" w14:textId="77777777" w:rsidR="0063601F" w:rsidRDefault="0063601F" w:rsidP="00397DAF">
      <w:pPr>
        <w:pStyle w:val="Code"/>
      </w:pPr>
      <w:r>
        <w:t xml:space="preserve">  File "/home/dopa/envname/lib/python2.6/site-packages/happybase/api.py", line 779, in send</w:t>
      </w:r>
    </w:p>
    <w:p w14:paraId="1D9DE13C" w14:textId="77777777" w:rsidR="0063601F" w:rsidRDefault="0063601F" w:rsidP="00397DAF">
      <w:pPr>
        <w:pStyle w:val="Code"/>
      </w:pPr>
      <w:r>
        <w:t xml:space="preserve">    self.table.client.mutateRows(self.table.name, bms)</w:t>
      </w:r>
    </w:p>
    <w:p w14:paraId="4CD6820E" w14:textId="77777777" w:rsidR="0063601F" w:rsidRDefault="0063601F" w:rsidP="00397DAF">
      <w:pPr>
        <w:pStyle w:val="Code"/>
      </w:pPr>
      <w:r>
        <w:t xml:space="preserve">  File "/home/dopa/envname/lib/python2.6/site-packages/happybase/hbase/Hbase.py", line 1449, in mutateRows</w:t>
      </w:r>
    </w:p>
    <w:p w14:paraId="5C4822F5" w14:textId="77777777" w:rsidR="0063601F" w:rsidRDefault="0063601F" w:rsidP="00397DAF">
      <w:pPr>
        <w:pStyle w:val="Code"/>
      </w:pPr>
      <w:r>
        <w:t xml:space="preserve">    self.send_mutateRows(tableName, rowBatches)</w:t>
      </w:r>
    </w:p>
    <w:p w14:paraId="567202F8" w14:textId="77777777" w:rsidR="0063601F" w:rsidRDefault="0063601F" w:rsidP="00397DAF">
      <w:pPr>
        <w:pStyle w:val="Code"/>
      </w:pPr>
      <w:r>
        <w:t xml:space="preserve">  File "/home/dopa/envname/lib/python2.6/site-packages/happybase/hbase/Hbase.py", line 1459, in send_mutateRows</w:t>
      </w:r>
    </w:p>
    <w:p w14:paraId="6EE8C87F" w14:textId="77777777" w:rsidR="0063601F" w:rsidRDefault="0063601F" w:rsidP="00397DAF">
      <w:pPr>
        <w:pStyle w:val="Code"/>
      </w:pPr>
      <w:r>
        <w:t xml:space="preserve">    self._oprot.trans.flush()</w:t>
      </w:r>
    </w:p>
    <w:p w14:paraId="73609942" w14:textId="77777777" w:rsidR="0063601F" w:rsidRDefault="0063601F" w:rsidP="00397DAF">
      <w:pPr>
        <w:pStyle w:val="Code"/>
      </w:pPr>
      <w:r>
        <w:t xml:space="preserve">  File "/home/dopa/envname/lib/python2.6/site-packages/thrift/transport/TTransport.py", line 169, in flush</w:t>
      </w:r>
    </w:p>
    <w:p w14:paraId="5BE4732F" w14:textId="77777777" w:rsidR="0063601F" w:rsidRDefault="0063601F" w:rsidP="00397DAF">
      <w:pPr>
        <w:pStyle w:val="Code"/>
      </w:pPr>
      <w:r>
        <w:t xml:space="preserve">    self.__trans.write(out)</w:t>
      </w:r>
    </w:p>
    <w:p w14:paraId="6623B5CD" w14:textId="77777777" w:rsidR="0063601F" w:rsidRDefault="0063601F" w:rsidP="00397DAF">
      <w:pPr>
        <w:pStyle w:val="Code"/>
      </w:pPr>
      <w:r>
        <w:t xml:space="preserve">  File "/home/dopa/envname/lib/python2.6/site-packages/thrift/transport/TSocket.py", line 128, in write</w:t>
      </w:r>
    </w:p>
    <w:p w14:paraId="0302709D" w14:textId="77777777" w:rsidR="0063601F" w:rsidRDefault="0063601F" w:rsidP="00397DAF">
      <w:pPr>
        <w:pStyle w:val="Code"/>
      </w:pPr>
      <w:r>
        <w:t xml:space="preserve">    plus = self.handle.send(buff)</w:t>
      </w:r>
    </w:p>
    <w:p w14:paraId="0FA6E32C" w14:textId="77777777" w:rsidR="0063601F" w:rsidRDefault="0063601F" w:rsidP="00397DAF">
      <w:pPr>
        <w:pStyle w:val="Code"/>
      </w:pPr>
      <w:r>
        <w:t>socket.error: [Errno 32] Broken pipe</w:t>
      </w:r>
    </w:p>
    <w:p w14:paraId="1065C1F1" w14:textId="77777777" w:rsidR="0063601F" w:rsidRDefault="0063601F" w:rsidP="00397DAF">
      <w:pPr>
        <w:pStyle w:val="Code"/>
      </w:pPr>
      <w:r>
        <w:t>(envname)[dopa@h05-nn01 ~]$</w:t>
      </w:r>
    </w:p>
    <w:p w14:paraId="2ACDF273" w14:textId="77777777" w:rsidR="0063601F" w:rsidRDefault="0063601F" w:rsidP="008A1C7A">
      <w:pPr>
        <w:pStyle w:val="Heading8"/>
      </w:pPr>
      <w:r>
        <w:t>Attempt 3</w:t>
      </w:r>
    </w:p>
    <w:p w14:paraId="39DAEC96" w14:textId="77777777" w:rsidR="0063601F" w:rsidRDefault="0063601F" w:rsidP="0063601F">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397DAF">
      <w:pPr>
        <w:pStyle w:val="Code"/>
      </w:pPr>
      <w:r>
        <w:t>..</w:t>
      </w:r>
    </w:p>
    <w:p w14:paraId="5483D5B3" w14:textId="77777777" w:rsidR="0063601F" w:rsidRDefault="0063601F" w:rsidP="00397DAF">
      <w:pPr>
        <w:pStyle w:val="Code"/>
      </w:pPr>
      <w:r>
        <w:t>Processing: 41360.gz (Species 775)</w:t>
      </w:r>
    </w:p>
    <w:p w14:paraId="60AA162F" w14:textId="77777777" w:rsidR="0063601F" w:rsidRDefault="0063601F" w:rsidP="00397DAF">
      <w:pPr>
        <w:pStyle w:val="Code"/>
      </w:pPr>
      <w:r>
        <w:t>1179 records written to HBase table "quadkeydata"</w:t>
      </w:r>
    </w:p>
    <w:p w14:paraId="7821E0F6" w14:textId="77777777" w:rsidR="0063601F" w:rsidRDefault="0063601F" w:rsidP="00397DAF">
      <w:pPr>
        <w:pStyle w:val="Code"/>
      </w:pPr>
      <w:r>
        <w:t>Processed: 1837626357 records in total (runtime:3 days, 8:59:59.747326)</w:t>
      </w:r>
    </w:p>
    <w:p w14:paraId="46C0400B" w14:textId="77777777" w:rsidR="0063601F" w:rsidRDefault="0063601F" w:rsidP="00397DAF">
      <w:pPr>
        <w:pStyle w:val="Code"/>
      </w:pPr>
    </w:p>
    <w:p w14:paraId="5865B771" w14:textId="77777777" w:rsidR="0063601F" w:rsidRDefault="0063601F" w:rsidP="00397DAF">
      <w:pPr>
        <w:pStyle w:val="Code"/>
      </w:pPr>
      <w:r>
        <w:t>Processing: 9137.gz (Species 776)</w:t>
      </w:r>
    </w:p>
    <w:p w14:paraId="513B54E6" w14:textId="77777777" w:rsidR="0063601F" w:rsidRDefault="0063601F" w:rsidP="00397DAF">
      <w:pPr>
        <w:pStyle w:val="Code"/>
      </w:pPr>
      <w:r>
        <w:t>54757 records written to HBase table "quadkeydata"</w:t>
      </w:r>
    </w:p>
    <w:p w14:paraId="6C34D624" w14:textId="77777777" w:rsidR="0063601F" w:rsidRDefault="0063601F" w:rsidP="00397DAF">
      <w:pPr>
        <w:pStyle w:val="Code"/>
      </w:pPr>
      <w:r>
        <w:t>Processed: 1837681114 records in total (runtime:3 days, 9:00:05.416179)</w:t>
      </w:r>
    </w:p>
    <w:p w14:paraId="42081412" w14:textId="77777777" w:rsidR="0063601F" w:rsidRDefault="0063601F" w:rsidP="00397DAF">
      <w:pPr>
        <w:pStyle w:val="Code"/>
      </w:pPr>
    </w:p>
    <w:p w14:paraId="4AF6CD15" w14:textId="77777777" w:rsidR="0063601F" w:rsidRDefault="0063601F" w:rsidP="00397DAF">
      <w:pPr>
        <w:pStyle w:val="Code"/>
      </w:pPr>
      <w:r>
        <w:t>Processing: 147249.gz (Species 777)</w:t>
      </w:r>
    </w:p>
    <w:p w14:paraId="79267099" w14:textId="77777777" w:rsidR="0063601F" w:rsidRDefault="0063601F" w:rsidP="00397DAF">
      <w:pPr>
        <w:pStyle w:val="Code"/>
      </w:pPr>
      <w:r>
        <w:t>Traceback (most recent call last):</w:t>
      </w:r>
    </w:p>
    <w:p w14:paraId="52BA92D8" w14:textId="77777777" w:rsidR="0063601F" w:rsidRDefault="0063601F" w:rsidP="00397DAF">
      <w:pPr>
        <w:pStyle w:val="Code"/>
      </w:pPr>
      <w:r>
        <w:t xml:space="preserve">  File "loader.py", line 39, in &lt;module&gt;</w:t>
      </w:r>
    </w:p>
    <w:p w14:paraId="5AA04CA6" w14:textId="77777777" w:rsidR="0063601F" w:rsidRDefault="0063601F" w:rsidP="00397DAF">
      <w:pPr>
        <w:pStyle w:val="Code"/>
      </w:pPr>
      <w:r>
        <w:t xml:space="preserve">    batch.send()</w:t>
      </w:r>
    </w:p>
    <w:p w14:paraId="52A95086" w14:textId="77777777" w:rsidR="0063601F" w:rsidRDefault="0063601F" w:rsidP="00397DAF">
      <w:pPr>
        <w:pStyle w:val="Code"/>
      </w:pPr>
      <w:r>
        <w:t xml:space="preserve">  File "/home/dopa/envname/lib/python2.6/site-packages/happybase/api.py", line 779, in send</w:t>
      </w:r>
    </w:p>
    <w:p w14:paraId="448304D0" w14:textId="77777777" w:rsidR="0063601F" w:rsidRDefault="0063601F" w:rsidP="00397DAF">
      <w:pPr>
        <w:pStyle w:val="Code"/>
      </w:pPr>
      <w:r>
        <w:t xml:space="preserve">    self.table.client.mutateRows(self.table.name, bms)</w:t>
      </w:r>
    </w:p>
    <w:p w14:paraId="715C7B1F" w14:textId="77777777" w:rsidR="0063601F" w:rsidRDefault="0063601F" w:rsidP="00397DAF">
      <w:pPr>
        <w:pStyle w:val="Code"/>
      </w:pPr>
      <w:r>
        <w:t xml:space="preserve">  File "/home/dopa/envname/lib/python2.6/site-packages/happybase/hbase/Hbase.py", line 1449, in mutateRows</w:t>
      </w:r>
    </w:p>
    <w:p w14:paraId="03EC531F" w14:textId="77777777" w:rsidR="0063601F" w:rsidRDefault="0063601F" w:rsidP="00397DAF">
      <w:pPr>
        <w:pStyle w:val="Code"/>
      </w:pPr>
      <w:r>
        <w:t xml:space="preserve">    self.send_mutateRows(tableName, rowBatches)</w:t>
      </w:r>
    </w:p>
    <w:p w14:paraId="1C3D6D4F" w14:textId="77777777" w:rsidR="0063601F" w:rsidRDefault="0063601F" w:rsidP="00397DAF">
      <w:pPr>
        <w:pStyle w:val="Code"/>
      </w:pPr>
      <w:r>
        <w:t xml:space="preserve">  File "/home/dopa/envname/lib/python2.6/site-packages/happybase/hbase/Hbase.py", line 1459, in send_mutateRows</w:t>
      </w:r>
    </w:p>
    <w:p w14:paraId="7B972725" w14:textId="77777777" w:rsidR="0063601F" w:rsidRDefault="0063601F" w:rsidP="00397DAF">
      <w:pPr>
        <w:pStyle w:val="Code"/>
      </w:pPr>
      <w:r>
        <w:t xml:space="preserve">    self._oprot.trans.flush()</w:t>
      </w:r>
    </w:p>
    <w:p w14:paraId="70C5A02A" w14:textId="77777777" w:rsidR="0063601F" w:rsidRDefault="0063601F" w:rsidP="00397DAF">
      <w:pPr>
        <w:pStyle w:val="Code"/>
      </w:pPr>
      <w:r>
        <w:t xml:space="preserve">  File "/home/dopa/envname/lib/python2.6/site-packages/thrift/transport/TTransport.py", line 169, in flush</w:t>
      </w:r>
    </w:p>
    <w:p w14:paraId="689E507C" w14:textId="77777777" w:rsidR="0063601F" w:rsidRDefault="0063601F" w:rsidP="00397DAF">
      <w:pPr>
        <w:pStyle w:val="Code"/>
      </w:pPr>
      <w:r>
        <w:t xml:space="preserve">    self.__trans.write(out)</w:t>
      </w:r>
    </w:p>
    <w:p w14:paraId="1C828E2C" w14:textId="77777777" w:rsidR="0063601F" w:rsidRDefault="0063601F" w:rsidP="00397DAF">
      <w:pPr>
        <w:pStyle w:val="Code"/>
      </w:pPr>
      <w:r>
        <w:t xml:space="preserve">  File "/home/dopa/envname/lib/python2.6/site-packages/thrift/transport/TSocket.py", line 128, in write</w:t>
      </w:r>
    </w:p>
    <w:p w14:paraId="579501C1" w14:textId="77777777" w:rsidR="0063601F" w:rsidRDefault="0063601F" w:rsidP="00397DAF">
      <w:pPr>
        <w:pStyle w:val="Code"/>
      </w:pPr>
      <w:r>
        <w:t xml:space="preserve">    plus = self.handle.send(buff)</w:t>
      </w:r>
    </w:p>
    <w:p w14:paraId="0A7125CE" w14:textId="77777777" w:rsidR="0063601F" w:rsidRDefault="0063601F" w:rsidP="00397DAF">
      <w:pPr>
        <w:pStyle w:val="Code"/>
      </w:pPr>
      <w:r>
        <w:t>socket.error: [Errno 32] Broken pipe</w:t>
      </w:r>
    </w:p>
    <w:p w14:paraId="31C3F766" w14:textId="77777777" w:rsidR="0063601F" w:rsidRDefault="0063601F" w:rsidP="00397DAF">
      <w:pPr>
        <w:pStyle w:val="Code"/>
      </w:pPr>
      <w:r>
        <w:t>(envname)[dopa@h05-nn01 ~]$</w:t>
      </w:r>
    </w:p>
    <w:p w14:paraId="45F6DA4C" w14:textId="77777777" w:rsidR="0063601F" w:rsidRDefault="0063601F" w:rsidP="0063601F">
      <w:pPr>
        <w:pStyle w:val="BodyText2"/>
      </w:pPr>
      <w:r>
        <w:t>Now whenever I try and run anything I get:</w:t>
      </w:r>
    </w:p>
    <w:p w14:paraId="2A217213" w14:textId="77777777" w:rsidR="0063601F" w:rsidRDefault="0063601F" w:rsidP="00397DAF">
      <w:pPr>
        <w:pStyle w:val="Code"/>
      </w:pPr>
      <w:r>
        <w:t>(envname)[dopa@h05-nn01 ~]$ python loader.py</w:t>
      </w:r>
    </w:p>
    <w:p w14:paraId="6021FBEC" w14:textId="77777777" w:rsidR="0063601F" w:rsidRDefault="0063601F" w:rsidP="00397DAF">
      <w:pPr>
        <w:pStyle w:val="Code"/>
      </w:pPr>
      <w:r>
        <w:t>Processing: 149510.gz (Species 1)</w:t>
      </w:r>
    </w:p>
    <w:p w14:paraId="12CA6F58" w14:textId="77777777" w:rsidR="0063601F" w:rsidRDefault="0063601F" w:rsidP="00397DAF">
      <w:pPr>
        <w:pStyle w:val="Code"/>
      </w:pPr>
      <w:r>
        <w:t>Traceback (most recent call last):</w:t>
      </w:r>
    </w:p>
    <w:p w14:paraId="7B1E37F1" w14:textId="77777777" w:rsidR="0063601F" w:rsidRDefault="0063601F" w:rsidP="00397DAF">
      <w:pPr>
        <w:pStyle w:val="Code"/>
      </w:pPr>
      <w:r>
        <w:t xml:space="preserve">  File "loader.py", line 48, in &lt;module&gt;</w:t>
      </w:r>
    </w:p>
    <w:p w14:paraId="51550280" w14:textId="77777777" w:rsidR="0063601F" w:rsidRDefault="0063601F" w:rsidP="00397DAF">
      <w:pPr>
        <w:pStyle w:val="Code"/>
      </w:pPr>
      <w:r>
        <w:t xml:space="preserve">    batch.send()</w:t>
      </w:r>
    </w:p>
    <w:p w14:paraId="454DBC58" w14:textId="77777777" w:rsidR="0063601F" w:rsidRDefault="0063601F" w:rsidP="00397DAF">
      <w:pPr>
        <w:pStyle w:val="Code"/>
      </w:pPr>
      <w:r>
        <w:t xml:space="preserve"> File "/home/dopa/envname/lib/python2.6/site-packages/happybase/api.py", line 779, in send</w:t>
      </w:r>
    </w:p>
    <w:p w14:paraId="523F5F9F" w14:textId="77777777" w:rsidR="0063601F" w:rsidRDefault="0063601F" w:rsidP="00397DAF">
      <w:pPr>
        <w:pStyle w:val="Code"/>
      </w:pPr>
      <w:r>
        <w:t xml:space="preserve">    self.table.client.mutateRows(self.table.name, bms)</w:t>
      </w:r>
    </w:p>
    <w:p w14:paraId="644446ED" w14:textId="77777777" w:rsidR="0063601F" w:rsidRDefault="0063601F" w:rsidP="00397DAF">
      <w:pPr>
        <w:pStyle w:val="Code"/>
      </w:pPr>
      <w:r>
        <w:t xml:space="preserve">  File "/home/dopa/envname/lib/python2.6/site-packages/happybase/hbase/Hbase.py", line 1450, in mutateRows</w:t>
      </w:r>
    </w:p>
    <w:p w14:paraId="2A61EF14" w14:textId="77777777" w:rsidR="0063601F" w:rsidRDefault="0063601F" w:rsidP="00397DAF">
      <w:pPr>
        <w:pStyle w:val="Code"/>
      </w:pPr>
      <w:r>
        <w:t xml:space="preserve">    self.recv_mutateRows()</w:t>
      </w:r>
    </w:p>
    <w:p w14:paraId="0A1DAB36" w14:textId="77777777" w:rsidR="0063601F" w:rsidRDefault="0063601F" w:rsidP="00397DAF">
      <w:pPr>
        <w:pStyle w:val="Code"/>
      </w:pPr>
      <w:r>
        <w:t xml:space="preserve">  File "/home/dopa/envname/lib/python2.6/site-packages/happybase/hbase/Hbase.py", line 1472, in recv_mutateRows</w:t>
      </w:r>
    </w:p>
    <w:p w14:paraId="2F3DDB09" w14:textId="77777777" w:rsidR="0063601F" w:rsidRDefault="0063601F" w:rsidP="00397DAF">
      <w:pPr>
        <w:pStyle w:val="Code"/>
      </w:pPr>
      <w:r>
        <w:t xml:space="preserve">    raise result.io</w:t>
      </w:r>
    </w:p>
    <w:p w14:paraId="7308A662" w14:textId="77777777" w:rsidR="0063601F" w:rsidRDefault="0063601F" w:rsidP="00397DAF">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397DAF">
      <w:pPr>
        <w:pStyle w:val="Code"/>
      </w:pPr>
      <w:r>
        <w:t>(envname)[dopa@h05-nn01 ~]$</w:t>
      </w:r>
    </w:p>
    <w:p w14:paraId="1C229551" w14:textId="77777777" w:rsidR="0063601F" w:rsidRDefault="0063601F" w:rsidP="0063601F">
      <w:pPr>
        <w:pStyle w:val="BodyText2"/>
      </w:pPr>
      <w:r>
        <w:lastRenderedPageBreak/>
        <w:t>Looking at all the logs and restarting HBase does not seem to clear it so I am recreating the table and trying again.</w:t>
      </w:r>
    </w:p>
    <w:p w14:paraId="75C6FB1F" w14:textId="77777777" w:rsidR="0063601F" w:rsidRDefault="0063601F" w:rsidP="0063601F">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397DAF">
      <w:pPr>
        <w:pStyle w:val="Code"/>
      </w:pPr>
      <w:r>
        <w:t>..</w:t>
      </w:r>
    </w:p>
    <w:p w14:paraId="323F859F" w14:textId="77777777" w:rsidR="0063601F" w:rsidRDefault="0063601F" w:rsidP="00397DAF">
      <w:pPr>
        <w:pStyle w:val="Code"/>
      </w:pPr>
      <w:r>
        <w:t>Current count: 560000000, row: 333331333023313</w:t>
      </w:r>
    </w:p>
    <w:p w14:paraId="49F5E3C7" w14:textId="77777777" w:rsidR="0063601F" w:rsidRPr="008F769F" w:rsidRDefault="0063601F" w:rsidP="00397DAF">
      <w:pPr>
        <w:pStyle w:val="Code"/>
      </w:pPr>
      <w:r>
        <w:t>560057390 row(s) in 33417.2230 seconds</w:t>
      </w:r>
    </w:p>
    <w:p w14:paraId="793019EA" w14:textId="77777777" w:rsidR="0063601F" w:rsidRDefault="0063601F" w:rsidP="008A1C7A">
      <w:pPr>
        <w:pStyle w:val="Heading8"/>
      </w:pPr>
      <w:r>
        <w:t>Attempt 4</w:t>
      </w:r>
    </w:p>
    <w:p w14:paraId="455F10EE" w14:textId="77777777" w:rsidR="0063601F" w:rsidRDefault="0063601F" w:rsidP="0063601F">
      <w:pPr>
        <w:pStyle w:val="BodyText2"/>
      </w:pPr>
      <w:r>
        <w:t>Started at 09:25 on 30/04/2013 – stopped it on 15/5/13:</w:t>
      </w:r>
    </w:p>
    <w:p w14:paraId="6B195C17" w14:textId="77777777" w:rsidR="0063601F" w:rsidRDefault="0063601F" w:rsidP="00397DAF">
      <w:pPr>
        <w:pStyle w:val="Code"/>
      </w:pPr>
      <w:r>
        <w:t>..</w:t>
      </w:r>
    </w:p>
    <w:p w14:paraId="46EED232" w14:textId="77777777" w:rsidR="0063601F" w:rsidRDefault="0063601F" w:rsidP="00397DAF">
      <w:pPr>
        <w:pStyle w:val="Code"/>
      </w:pPr>
      <w:r>
        <w:t>Processing: 176330.gz (Species 3343)</w:t>
      </w:r>
    </w:p>
    <w:p w14:paraId="53029B1C" w14:textId="77777777" w:rsidR="0063601F" w:rsidRDefault="0063601F" w:rsidP="00397DAF">
      <w:pPr>
        <w:pStyle w:val="Code"/>
      </w:pPr>
      <w:r>
        <w:t>33 records written to HBase table "quadkeydata"</w:t>
      </w:r>
    </w:p>
    <w:p w14:paraId="26055DEF" w14:textId="77777777" w:rsidR="0063601F" w:rsidRDefault="0063601F" w:rsidP="00397DAF">
      <w:pPr>
        <w:pStyle w:val="Code"/>
      </w:pPr>
      <w:r>
        <w:t>Processed: 8068515514 records in total (runtime:14 days, 23:29:55.200517)</w:t>
      </w:r>
    </w:p>
    <w:p w14:paraId="36F16EB8" w14:textId="77777777" w:rsidR="0063601F" w:rsidRDefault="0063601F" w:rsidP="00397DAF">
      <w:pPr>
        <w:pStyle w:val="Code"/>
      </w:pPr>
    </w:p>
    <w:p w14:paraId="67315AF7" w14:textId="77777777" w:rsidR="0063601F" w:rsidRDefault="0063601F" w:rsidP="00397DAF">
      <w:pPr>
        <w:pStyle w:val="Code"/>
      </w:pPr>
      <w:r>
        <w:t>Processing: 178811.gz (Species 3344)</w:t>
      </w:r>
    </w:p>
    <w:p w14:paraId="6B7B9290" w14:textId="77777777" w:rsidR="0063601F" w:rsidRDefault="0063601F" w:rsidP="00397DAF">
      <w:pPr>
        <w:pStyle w:val="Code"/>
      </w:pPr>
      <w:r>
        <w:t>1000000 records written to HBase table "quadkeydata"</w:t>
      </w:r>
    </w:p>
    <w:p w14:paraId="7EB2A089" w14:textId="77777777" w:rsidR="0063601F" w:rsidRDefault="0063601F" w:rsidP="00397DAF">
      <w:pPr>
        <w:pStyle w:val="Code"/>
      </w:pPr>
      <w:r>
        <w:t>1000000 records written to HBase table "quadkeydata"</w:t>
      </w:r>
    </w:p>
    <w:p w14:paraId="25C59C49" w14:textId="77777777" w:rsidR="0063601F" w:rsidRDefault="0063601F" w:rsidP="00397DAF">
      <w:pPr>
        <w:pStyle w:val="Code"/>
      </w:pPr>
      <w:r>
        <w:t>329251 records written to HBase table "quadkeydata"</w:t>
      </w:r>
    </w:p>
    <w:p w14:paraId="29096161" w14:textId="77777777" w:rsidR="0063601F" w:rsidRDefault="0063601F" w:rsidP="00397DAF">
      <w:pPr>
        <w:pStyle w:val="Code"/>
      </w:pPr>
      <w:r>
        <w:t>Processed: 8070844765 records in total (runtime:14 days, 23:35:58.959203)</w:t>
      </w:r>
    </w:p>
    <w:p w14:paraId="67E99D4E" w14:textId="77777777" w:rsidR="0063601F" w:rsidRPr="003365BC" w:rsidRDefault="0063601F" w:rsidP="00397DAF">
      <w:pPr>
        <w:pStyle w:val="Code"/>
      </w:pPr>
      <w:r>
        <w:t>..</w:t>
      </w:r>
    </w:p>
    <w:p w14:paraId="084495BA" w14:textId="77777777" w:rsidR="0063601F" w:rsidRDefault="0063601F" w:rsidP="0063601F">
      <w:pPr>
        <w:pStyle w:val="Heading7"/>
      </w:pPr>
      <w:r>
        <w:t>Using Hive</w:t>
      </w:r>
    </w:p>
    <w:p w14:paraId="4A30B29F" w14:textId="77777777" w:rsidR="0063601F" w:rsidRDefault="0063601F" w:rsidP="0063601F">
      <w:pPr>
        <w:pStyle w:val="BodyText2"/>
      </w:pPr>
      <w:r>
        <w:t>When we went to GBIF, Tim and Lars loaded the gzipped species files into a Hive table and then selected this data into an HBase table (from Tims email):</w:t>
      </w:r>
    </w:p>
    <w:p w14:paraId="4941647D" w14:textId="77777777" w:rsidR="0063601F" w:rsidRDefault="0063601F" w:rsidP="0063601F">
      <w:pPr>
        <w:pStyle w:val="BodyText2"/>
        <w:rPr>
          <w:rFonts w:eastAsia="Times New Roman"/>
        </w:rPr>
      </w:pPr>
      <w:r>
        <w:rPr>
          <w:rFonts w:eastAsia="Times New Roman"/>
        </w:rPr>
        <w:t>We then switched to cluster 2, which runs HBase as cluster 4 does not yet have HBase set up and we:</w:t>
      </w:r>
    </w:p>
    <w:p w14:paraId="6CB8EA5F" w14:textId="77777777" w:rsidR="0063601F" w:rsidRDefault="0063601F" w:rsidP="0063601F">
      <w:pPr>
        <w:pStyle w:val="ListBullet"/>
        <w:rPr>
          <w:rFonts w:eastAsia="Times New Roman"/>
        </w:rPr>
      </w:pPr>
      <w:r>
        <w:rPr>
          <w:rFonts w:eastAsia="Times New Roman"/>
        </w:rPr>
        <w:t>Imported 1 species as a sample</w:t>
      </w:r>
    </w:p>
    <w:p w14:paraId="0D042BFC" w14:textId="77777777" w:rsidR="0063601F" w:rsidRDefault="0063601F" w:rsidP="0063601F">
      <w:pPr>
        <w:pStyle w:val="ListBullet"/>
        <w:rPr>
          <w:rFonts w:eastAsia="Times New Roman"/>
        </w:rPr>
      </w:pPr>
      <w:r>
        <w:rPr>
          <w:rFonts w:eastAsia="Times New Roman"/>
        </w:rPr>
        <w:t>Created a Hive table t1 on the GZip file</w:t>
      </w:r>
    </w:p>
    <w:p w14:paraId="7418248E" w14:textId="77777777" w:rsidR="0063601F" w:rsidRDefault="0063601F" w:rsidP="0063601F">
      <w:pPr>
        <w:pStyle w:val="ListBullet"/>
        <w:rPr>
          <w:rFonts w:eastAsia="Times New Roman"/>
        </w:rPr>
      </w:pPr>
      <w:r>
        <w:rPr>
          <w:rFonts w:eastAsia="Times New Roman"/>
        </w:rPr>
        <w:t>Created an Empty table in HBase</w:t>
      </w:r>
    </w:p>
    <w:p w14:paraId="5D3F5CC3" w14:textId="77777777" w:rsidR="0063601F" w:rsidRDefault="0063601F" w:rsidP="0063601F">
      <w:pPr>
        <w:pStyle w:val="ListBullet"/>
        <w:rPr>
          <w:rFonts w:eastAsia="Times New Roman"/>
        </w:rPr>
      </w:pPr>
      <w:r>
        <w:rPr>
          <w:rFonts w:eastAsia="Times New Roman"/>
        </w:rPr>
        <w:t>Created an External Hive table t2 that was backed by the HBase table</w:t>
      </w:r>
    </w:p>
    <w:p w14:paraId="62D6845F" w14:textId="77777777" w:rsidR="0063601F" w:rsidRDefault="0063601F" w:rsidP="0063601F">
      <w:pPr>
        <w:pStyle w:val="ListBullet"/>
        <w:rPr>
          <w:rFonts w:eastAsia="Times New Roman"/>
        </w:rPr>
      </w:pPr>
      <w:r>
        <w:rPr>
          <w:rFonts w:eastAsia="Times New Roman"/>
        </w:rPr>
        <w:t>Ran a SELECT * FROM t1 INTO TABLE t2 and showed HBase data load through Hive</w:t>
      </w:r>
    </w:p>
    <w:p w14:paraId="5AA1210D" w14:textId="77777777" w:rsidR="0063601F" w:rsidRDefault="0063601F" w:rsidP="0063601F">
      <w:pPr>
        <w:pStyle w:val="ListBullet"/>
        <w:rPr>
          <w:rFonts w:eastAsia="Times New Roman"/>
        </w:rPr>
      </w:pPr>
      <w:r>
        <w:rPr>
          <w:rFonts w:eastAsia="Times New Roman"/>
        </w:rPr>
        <w:t>Ran sample queries on table T2 showing ad hoc querying of HBase tables using Hive</w:t>
      </w:r>
    </w:p>
    <w:p w14:paraId="727DE92E" w14:textId="77777777" w:rsidR="0063601F" w:rsidRDefault="0063601F" w:rsidP="0063601F">
      <w:pPr>
        <w:pStyle w:val="ListBullet"/>
        <w:rPr>
          <w:rFonts w:eastAsia="Times New Roman"/>
        </w:rPr>
      </w:pPr>
      <w:r>
        <w:rPr>
          <w:rFonts w:eastAsia="Times New Roman"/>
        </w:rPr>
        <w:t>Went to the HBase shell and demonstrated get by primary key in "real time" (&lt;10msec) performance on this small sample table</w:t>
      </w:r>
    </w:p>
    <w:p w14:paraId="63677468" w14:textId="77777777" w:rsidR="0063601F" w:rsidRPr="004064C1" w:rsidRDefault="0063601F" w:rsidP="0063601F">
      <w:pPr>
        <w:pStyle w:val="ListBullet"/>
      </w:pPr>
      <w:r w:rsidRPr="004064C1">
        <w:rPr>
          <w:rFonts w:eastAsia="Times New Roman"/>
        </w:rPr>
        <w:t>Note this is how applications like web services can offer an (e.g.) REST type GET operation</w:t>
      </w:r>
    </w:p>
    <w:p w14:paraId="12E9ACCD" w14:textId="77777777" w:rsidR="0063601F" w:rsidRDefault="0063601F" w:rsidP="0063601F">
      <w:pPr>
        <w:pStyle w:val="Heading6"/>
      </w:pPr>
      <w:bookmarkStart w:id="135" w:name="_Ref371938052"/>
      <w:r>
        <w:t>Debugging</w:t>
      </w:r>
      <w:bookmarkEnd w:id="135"/>
    </w:p>
    <w:p w14:paraId="2996E0FB" w14:textId="77777777" w:rsidR="0063601F" w:rsidRDefault="0063601F" w:rsidP="0063601F">
      <w:pPr>
        <w:pStyle w:val="BodyText2"/>
      </w:pPr>
      <w:r>
        <w:t xml:space="preserve">The HBase </w:t>
      </w:r>
      <w:hyperlink r:id="rId894"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397DAF">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397DAF">
      <w:pPr>
        <w:pStyle w:val="Code"/>
      </w:pPr>
      <w:r w:rsidRPr="00D53EA5">
        <w:t>(envname)[dopa@h05-nn01 logs]$ cat 'hbase-cmf-hbase1-REGIONSERVER-h05-nn01.jrc.it.log.out'</w:t>
      </w:r>
    </w:p>
    <w:p w14:paraId="69E5787D" w14:textId="77777777" w:rsidR="0063601F" w:rsidRDefault="0063601F" w:rsidP="0063601F">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397DAF">
      <w:pPr>
        <w:pStyle w:val="Code"/>
      </w:pPr>
      <w:r w:rsidRPr="000037FB">
        <w:t xml:space="preserve">[dopa@hadoop-h05 /]$ cd /var/log/hbase </w:t>
      </w:r>
    </w:p>
    <w:p w14:paraId="3D6AD6AC" w14:textId="77777777" w:rsidR="0063601F" w:rsidRPr="00D53EA5" w:rsidRDefault="0063601F" w:rsidP="00397DAF">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63601F">
      <w:pPr>
        <w:pStyle w:val="Heading6"/>
      </w:pPr>
      <w:r>
        <w:t>Data storage</w:t>
      </w:r>
    </w:p>
    <w:p w14:paraId="74B35F7D" w14:textId="77777777" w:rsidR="0063601F" w:rsidRDefault="0063601F" w:rsidP="0063601F">
      <w:pPr>
        <w:pStyle w:val="BodyText2"/>
      </w:pPr>
      <w:r>
        <w:t>The data are stored alphanumerically so quadkeys are sorted by level as you would expect:</w:t>
      </w:r>
    </w:p>
    <w:p w14:paraId="2063310D" w14:textId="77777777" w:rsidR="0063601F" w:rsidRDefault="0063601F" w:rsidP="00397DAF">
      <w:pPr>
        <w:pStyle w:val="Code"/>
      </w:pPr>
      <w:r>
        <w:t>hbase(main):018:0&gt; scan 'test'</w:t>
      </w:r>
    </w:p>
    <w:p w14:paraId="185D9645" w14:textId="77777777" w:rsidR="0063601F" w:rsidRDefault="0063601F" w:rsidP="00397DAF">
      <w:pPr>
        <w:pStyle w:val="Code"/>
      </w:pPr>
      <w:r>
        <w:t>ROW                   COLUMN+CELL</w:t>
      </w:r>
    </w:p>
    <w:p w14:paraId="595A80AC" w14:textId="77777777" w:rsidR="0063601F" w:rsidRDefault="0063601F" w:rsidP="00397DAF">
      <w:pPr>
        <w:pStyle w:val="Code"/>
      </w:pPr>
      <w:r>
        <w:t xml:space="preserve"> 3100111312001        column=cf:1, timestamp=1369925191322, value=1</w:t>
      </w:r>
    </w:p>
    <w:p w14:paraId="00073BC0" w14:textId="77777777" w:rsidR="0063601F" w:rsidRDefault="0063601F" w:rsidP="00397DAF">
      <w:pPr>
        <w:pStyle w:val="Code"/>
      </w:pPr>
      <w:r>
        <w:t xml:space="preserve"> 31001113120011       column=cf:1, timestamp=1369925301701, value=1</w:t>
      </w:r>
    </w:p>
    <w:p w14:paraId="308BF27E" w14:textId="77777777" w:rsidR="0063601F" w:rsidRDefault="0063601F" w:rsidP="00397DAF">
      <w:pPr>
        <w:pStyle w:val="Code"/>
      </w:pPr>
      <w:r>
        <w:t xml:space="preserve"> 31001113120012       column=cf:1, timestamp=1369925166274, value=1</w:t>
      </w:r>
    </w:p>
    <w:p w14:paraId="03E29908" w14:textId="77777777" w:rsidR="0063601F" w:rsidRDefault="0063601F" w:rsidP="00397DAF">
      <w:pPr>
        <w:pStyle w:val="Code"/>
      </w:pPr>
      <w:r>
        <w:t xml:space="preserve"> 310011131200121      column=cf:1, timestamp=1369925147183, value=1</w:t>
      </w:r>
    </w:p>
    <w:p w14:paraId="27156D13" w14:textId="77777777" w:rsidR="0063601F" w:rsidRDefault="0063601F" w:rsidP="00397DAF">
      <w:pPr>
        <w:pStyle w:val="Code"/>
      </w:pPr>
      <w:r>
        <w:t xml:space="preserve"> 310011131200122      column=cf:1, timestamp=1369925151540, value=1</w:t>
      </w:r>
    </w:p>
    <w:p w14:paraId="7C0628F9" w14:textId="77777777" w:rsidR="0063601F" w:rsidRDefault="0063601F" w:rsidP="00397DAF">
      <w:pPr>
        <w:pStyle w:val="Code"/>
      </w:pPr>
      <w:r>
        <w:t xml:space="preserve"> 310011131200123      column=cf:1, timestamp=1369925154959, value=1</w:t>
      </w:r>
    </w:p>
    <w:p w14:paraId="135EC5B5" w14:textId="77777777" w:rsidR="0063601F" w:rsidRDefault="0063601F" w:rsidP="00397DAF">
      <w:pPr>
        <w:pStyle w:val="Code"/>
      </w:pPr>
      <w:r>
        <w:t xml:space="preserve"> 31001113120013       column=cf:1, timestamp=1369925170232, value=1</w:t>
      </w:r>
    </w:p>
    <w:p w14:paraId="35D35DF0" w14:textId="77777777" w:rsidR="0063601F" w:rsidRDefault="0063601F" w:rsidP="00397DAF">
      <w:pPr>
        <w:pStyle w:val="Code"/>
      </w:pPr>
      <w:r>
        <w:t xml:space="preserve"> 310011131200131      column=cf:1, timestamp=1369925087991, value=1</w:t>
      </w:r>
    </w:p>
    <w:p w14:paraId="08C787F9" w14:textId="77777777" w:rsidR="0063601F" w:rsidRDefault="0063601F" w:rsidP="00397DAF">
      <w:pPr>
        <w:pStyle w:val="Code"/>
      </w:pPr>
      <w:r>
        <w:t xml:space="preserve"> 310011131200132      column=cf:1, timestamp=1369925123217, value=1</w:t>
      </w:r>
    </w:p>
    <w:p w14:paraId="69B80F61" w14:textId="77777777" w:rsidR="0063601F" w:rsidRDefault="0063601F" w:rsidP="00397DAF">
      <w:pPr>
        <w:pStyle w:val="Code"/>
      </w:pPr>
      <w:r>
        <w:t xml:space="preserve"> 310011131200133      column=cf:1, timestamp=1369925131833, value=1</w:t>
      </w:r>
    </w:p>
    <w:p w14:paraId="5532F7B8" w14:textId="77777777" w:rsidR="0063601F" w:rsidRDefault="0063601F" w:rsidP="00397DAF">
      <w:pPr>
        <w:pStyle w:val="Code"/>
      </w:pPr>
      <w:r>
        <w:t>10 row(s) in 0.0190 seconds</w:t>
      </w:r>
    </w:p>
    <w:p w14:paraId="1F5634DF" w14:textId="77777777" w:rsidR="0063601F" w:rsidRPr="003418B9" w:rsidRDefault="0063601F" w:rsidP="0063601F">
      <w:pPr>
        <w:pStyle w:val="BodyText2"/>
      </w:pPr>
      <w:r>
        <w:lastRenderedPageBreak/>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324C76">
      <w:pPr>
        <w:pStyle w:val="Heading5"/>
      </w:pPr>
      <w:r>
        <w:t>Hive</w:t>
      </w:r>
    </w:p>
    <w:p w14:paraId="62BFB508" w14:textId="77777777" w:rsidR="0063601F" w:rsidRDefault="0063601F" w:rsidP="0063601F">
      <w:pPr>
        <w:pStyle w:val="BodyText2"/>
      </w:pPr>
      <w:r>
        <w:t>To get the version:</w:t>
      </w:r>
    </w:p>
    <w:p w14:paraId="6F90DDB4" w14:textId="77777777" w:rsidR="0063601F" w:rsidRDefault="0063601F" w:rsidP="0063601F">
      <w:pPr>
        <w:pStyle w:val="BodyText2"/>
      </w:pPr>
      <w:r>
        <w:t>[cottaan@hadoop-m2 ~]$ hive --version</w:t>
      </w:r>
    </w:p>
    <w:p w14:paraId="23962E84" w14:textId="77777777" w:rsidR="0063601F" w:rsidRDefault="0063601F" w:rsidP="0063601F">
      <w:pPr>
        <w:pStyle w:val="BodyText2"/>
      </w:pPr>
      <w:r>
        <w:t>Hive 0.12.0-cdh5.1.3</w:t>
      </w:r>
    </w:p>
    <w:p w14:paraId="538335A0" w14:textId="77777777" w:rsidR="0063601F" w:rsidRDefault="0063601F" w:rsidP="0063601F">
      <w:pPr>
        <w:pStyle w:val="Heading6"/>
      </w:pPr>
      <w:r>
        <w:t>Background</w:t>
      </w:r>
    </w:p>
    <w:p w14:paraId="6BAD1363" w14:textId="77777777" w:rsidR="0063601F" w:rsidRDefault="00082D6F" w:rsidP="0063601F">
      <w:pPr>
        <w:pStyle w:val="BodyText2"/>
      </w:pPr>
      <w:hyperlink r:id="rId895" w:history="1">
        <w:r w:rsidR="0063601F" w:rsidRPr="0051555F">
          <w:rPr>
            <w:rStyle w:val="Hyperlink"/>
          </w:rPr>
          <w:t>Introduction to Apache Hive</w:t>
        </w:r>
      </w:hyperlink>
    </w:p>
    <w:p w14:paraId="69CDBC1E" w14:textId="77777777" w:rsidR="0063601F" w:rsidRDefault="0063601F" w:rsidP="0063601F">
      <w:pPr>
        <w:pStyle w:val="BodyText2"/>
      </w:pPr>
      <w:r>
        <w:t xml:space="preserve">From the Apache Hive Confluence </w:t>
      </w:r>
      <w:hyperlink r:id="rId896" w:history="1">
        <w:r w:rsidRPr="0075242F">
          <w:rPr>
            <w:rStyle w:val="Hyperlink"/>
          </w:rPr>
          <w:t>page</w:t>
        </w:r>
      </w:hyperlink>
      <w:r>
        <w:t>:</w:t>
      </w:r>
    </w:p>
    <w:p w14:paraId="14B6AE2E" w14:textId="77777777" w:rsidR="0063601F" w:rsidRDefault="0063601F" w:rsidP="0063601F">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63601F">
      <w:pPr>
        <w:pStyle w:val="BodyText2"/>
      </w:pPr>
      <w:r>
        <w:t xml:space="preserve">Integration docs are </w:t>
      </w:r>
      <w:hyperlink r:id="rId897" w:history="1">
        <w:r w:rsidRPr="0032241D">
          <w:rPr>
            <w:rStyle w:val="Hyperlink"/>
          </w:rPr>
          <w:t>here</w:t>
        </w:r>
      </w:hyperlink>
      <w:r>
        <w:t>.</w:t>
      </w:r>
    </w:p>
    <w:p w14:paraId="51868C7E" w14:textId="77777777" w:rsidR="0063601F" w:rsidRDefault="0063601F" w:rsidP="0063601F">
      <w:pPr>
        <w:pStyle w:val="BodyText2"/>
      </w:pPr>
      <w:r>
        <w:t xml:space="preserve">Good Cloudera article </w:t>
      </w:r>
      <w:hyperlink r:id="rId898"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63601F">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63601F">
      <w:pPr>
        <w:pStyle w:val="BodyText2"/>
      </w:pPr>
      <w:r>
        <w:t>To run hive:</w:t>
      </w:r>
    </w:p>
    <w:p w14:paraId="43383230" w14:textId="77777777" w:rsidR="0063601F" w:rsidRDefault="0063601F" w:rsidP="00397DAF">
      <w:pPr>
        <w:pStyle w:val="Code"/>
      </w:pPr>
      <w:r>
        <w:t>(envname)[dopa@h05-nn01 ~]$ hive</w:t>
      </w:r>
    </w:p>
    <w:p w14:paraId="5DEA422A" w14:textId="77777777" w:rsidR="0063601F" w:rsidRDefault="0063601F" w:rsidP="00397DAF">
      <w:pPr>
        <w:pStyle w:val="Code"/>
      </w:pPr>
      <w:r>
        <w:t>Logging initialized using configuration in file:/etc/hive/conf.dist/hive-log4j.properties</w:t>
      </w:r>
    </w:p>
    <w:p w14:paraId="7EF92038" w14:textId="77777777" w:rsidR="0063601F" w:rsidRDefault="0063601F" w:rsidP="00397DAF">
      <w:pPr>
        <w:pStyle w:val="Code"/>
      </w:pPr>
      <w:r>
        <w:t>Hive history file=/tmp/dopa/hive_job_log_dopa_201305291659_26823034.txt</w:t>
      </w:r>
    </w:p>
    <w:p w14:paraId="3655F1D1" w14:textId="77777777" w:rsidR="0063601F" w:rsidRPr="004D7819" w:rsidRDefault="0063601F" w:rsidP="00397DAF">
      <w:pPr>
        <w:pStyle w:val="Code"/>
      </w:pPr>
      <w:r>
        <w:t>hive&gt;</w:t>
      </w:r>
    </w:p>
    <w:p w14:paraId="1A2AA0F1" w14:textId="77777777" w:rsidR="0063601F" w:rsidRDefault="0063601F" w:rsidP="0063601F">
      <w:pPr>
        <w:pStyle w:val="Heading6"/>
      </w:pPr>
      <w:bookmarkStart w:id="136" w:name="_Ref384893447"/>
      <w:r>
        <w:t>Beeswax (Hive UI)</w:t>
      </w:r>
    </w:p>
    <w:p w14:paraId="706CF1FF" w14:textId="77777777" w:rsidR="0063601F" w:rsidRDefault="0063601F" w:rsidP="0063601F">
      <w:pPr>
        <w:pStyle w:val="BodyText2"/>
      </w:pPr>
      <w:r>
        <w:t xml:space="preserve">CTRL + Space to get code completion. </w:t>
      </w:r>
    </w:p>
    <w:p w14:paraId="1E8CC989" w14:textId="77777777" w:rsidR="0063601F" w:rsidRDefault="0063601F" w:rsidP="0063601F">
      <w:pPr>
        <w:pStyle w:val="BodyText2"/>
      </w:pPr>
      <w:r>
        <w:t>TAB + Enter to execute queries.</w:t>
      </w:r>
    </w:p>
    <w:p w14:paraId="1A1C5707" w14:textId="77777777" w:rsidR="0063601F" w:rsidRPr="00B226D6" w:rsidRDefault="0063601F" w:rsidP="0063601F">
      <w:pPr>
        <w:pStyle w:val="BodyText2"/>
      </w:pPr>
      <w:r>
        <w:t>To kill a running job, go to the Job Browser and kill it.</w:t>
      </w:r>
    </w:p>
    <w:p w14:paraId="4C435B3E" w14:textId="77777777" w:rsidR="0063601F" w:rsidRDefault="0063601F" w:rsidP="0063601F">
      <w:pPr>
        <w:pStyle w:val="Heading6"/>
      </w:pPr>
      <w:bookmarkStart w:id="137" w:name="_Ref387841007"/>
      <w:r>
        <w:t>Configuration</w:t>
      </w:r>
      <w:bookmarkEnd w:id="137"/>
    </w:p>
    <w:p w14:paraId="4F10401A" w14:textId="77777777" w:rsidR="0063601F" w:rsidRDefault="0063601F" w:rsidP="0063601F">
      <w:pPr>
        <w:pStyle w:val="BodyText2"/>
      </w:pPr>
      <w:r>
        <w:t>You can get Hive configuration parameters with set:</w:t>
      </w:r>
    </w:p>
    <w:p w14:paraId="3D77F279" w14:textId="77777777" w:rsidR="0063601F" w:rsidRDefault="0063601F" w:rsidP="00397DAF">
      <w:pPr>
        <w:pStyle w:val="Unix"/>
      </w:pPr>
      <w:r w:rsidRPr="000D14F7">
        <w:t>hive&gt; set;</w:t>
      </w:r>
      <w:r>
        <w:t xml:space="preserve">     -gets all parameters</w:t>
      </w:r>
    </w:p>
    <w:p w14:paraId="3D9DDB4E" w14:textId="77777777" w:rsidR="0063601F" w:rsidRDefault="0063601F" w:rsidP="00397DAF">
      <w:pPr>
        <w:pStyle w:val="Unix"/>
      </w:pPr>
      <w:r>
        <w:t>hive&gt; set hive.exec.reducers.bytes.per.reducer;</w:t>
      </w:r>
    </w:p>
    <w:p w14:paraId="6BF326E2" w14:textId="77777777" w:rsidR="0063601F" w:rsidRDefault="0063601F" w:rsidP="00397DAF">
      <w:pPr>
        <w:pStyle w:val="Unix"/>
      </w:pPr>
      <w:r>
        <w:t>hive.exec.reducers.bytes.per.reducer=4000000000</w:t>
      </w:r>
    </w:p>
    <w:p w14:paraId="6A27AD5A" w14:textId="77777777" w:rsidR="0063601F" w:rsidRDefault="0063601F" w:rsidP="0063601F">
      <w:pPr>
        <w:pStyle w:val="BodyText2"/>
      </w:pPr>
      <w:r>
        <w:t xml:space="preserve">See </w:t>
      </w:r>
      <w:hyperlink r:id="rId899" w:history="1">
        <w:r w:rsidRPr="009E7907">
          <w:rPr>
            <w:rStyle w:val="Hyperlink"/>
          </w:rPr>
          <w:t>this</w:t>
        </w:r>
      </w:hyperlink>
      <w:r>
        <w:t xml:space="preserve"> section of the docs. There are parameters that you can specify when you execute a query in Hive – these are listed </w:t>
      </w:r>
      <w:hyperlink r:id="rId900"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63601F">
      <w:pPr>
        <w:pStyle w:val="Heading7"/>
      </w:pPr>
      <w:r>
        <w:t>Memory</w:t>
      </w:r>
    </w:p>
    <w:p w14:paraId="153F1675" w14:textId="77777777" w:rsidR="0063601F" w:rsidRDefault="0063601F"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397DAF">
      <w:pPr>
        <w:pStyle w:val="Unix"/>
      </w:pPr>
      <w:r w:rsidRPr="00B11691">
        <w:t>SET mapred.child.java.opts</w:t>
      </w:r>
    </w:p>
    <w:p w14:paraId="21E373C0" w14:textId="77777777" w:rsidR="0063601F" w:rsidRDefault="0063601F" w:rsidP="00397DAF">
      <w:pPr>
        <w:pStyle w:val="Unix"/>
      </w:pPr>
      <w:r w:rsidRPr="00B11691">
        <w:t>SET mapred.child.java.opts=-Xmx4G -XX:+UseConcMarkSweepGC;</w:t>
      </w:r>
    </w:p>
    <w:p w14:paraId="2DDC4147" w14:textId="77777777" w:rsidR="0063601F" w:rsidRDefault="0063601F" w:rsidP="0063601F">
      <w:pPr>
        <w:pStyle w:val="Heading7"/>
      </w:pPr>
      <w:r>
        <w:t>Number of reducers</w:t>
      </w:r>
    </w:p>
    <w:p w14:paraId="75C100EE" w14:textId="77777777" w:rsidR="0063601F" w:rsidRDefault="0063601F" w:rsidP="0063601F">
      <w:pPr>
        <w:pStyle w:val="BodyText2"/>
      </w:pPr>
      <w:r>
        <w:t>The default number of mappers (</w:t>
      </w:r>
      <w:r w:rsidRPr="00CB6444">
        <w:t>mapreduce.job.maps</w:t>
      </w:r>
      <w:r>
        <w:t>) is 2.</w:t>
      </w:r>
    </w:p>
    <w:p w14:paraId="084D96E3" w14:textId="77777777" w:rsidR="0063601F" w:rsidRDefault="0063601F" w:rsidP="0063601F">
      <w:pPr>
        <w:pStyle w:val="BodyText2"/>
      </w:pPr>
      <w:r>
        <w:t>By default when you start Hive, the number of reducers is set to -1.</w:t>
      </w:r>
    </w:p>
    <w:p w14:paraId="23A22FA6" w14:textId="77777777" w:rsidR="0063601F" w:rsidRDefault="0063601F" w:rsidP="00397DAF">
      <w:pPr>
        <w:pStyle w:val="Unix"/>
      </w:pPr>
      <w:r>
        <w:t>hive&gt; select distinct binomial from species where ST_Intersects(ST_SetSRID(ST_Polygon('polygon ((116 5,117 5,117 6,116 6))'),4326),geom) order by binomial;</w:t>
      </w:r>
    </w:p>
    <w:p w14:paraId="200ABB17" w14:textId="77777777" w:rsidR="0063601F" w:rsidRDefault="0063601F" w:rsidP="00397DAF">
      <w:pPr>
        <w:pStyle w:val="Unix"/>
      </w:pPr>
      <w:r>
        <w:lastRenderedPageBreak/>
        <w:t>Total MapReduce jobs = 2</w:t>
      </w:r>
    </w:p>
    <w:p w14:paraId="56B81548" w14:textId="77777777" w:rsidR="0063601F" w:rsidRPr="003D4D8A" w:rsidRDefault="0063601F" w:rsidP="00397DAF">
      <w:pPr>
        <w:pStyle w:val="Unix"/>
      </w:pPr>
      <w:r>
        <w:t>Launching Job 1 out of 2</w:t>
      </w:r>
    </w:p>
    <w:p w14:paraId="6F154046" w14:textId="77777777" w:rsidR="0063601F" w:rsidRDefault="0063601F" w:rsidP="00397DAF">
      <w:pPr>
        <w:pStyle w:val="Unix"/>
      </w:pPr>
      <w:r>
        <w:t>Number of reduce tasks not specified. Estimated from input data size: 60</w:t>
      </w:r>
    </w:p>
    <w:p w14:paraId="1D4FA475" w14:textId="77777777" w:rsidR="0063601F" w:rsidRDefault="0063601F" w:rsidP="00397DAF">
      <w:pPr>
        <w:pStyle w:val="Unix"/>
      </w:pPr>
      <w:r>
        <w:t>In order to change the average load for a reducer (in bytes):</w:t>
      </w:r>
    </w:p>
    <w:p w14:paraId="1364ED0E" w14:textId="77777777" w:rsidR="0063601F" w:rsidRDefault="0063601F" w:rsidP="00397DAF">
      <w:pPr>
        <w:pStyle w:val="Unix"/>
      </w:pPr>
      <w:r>
        <w:t xml:space="preserve">  set hive.exec.reducers.bytes.per.reducer=&lt;number&gt;</w:t>
      </w:r>
    </w:p>
    <w:p w14:paraId="21E6EFAE" w14:textId="77777777" w:rsidR="0063601F" w:rsidRDefault="0063601F" w:rsidP="00397DAF">
      <w:pPr>
        <w:pStyle w:val="Unix"/>
      </w:pPr>
      <w:r>
        <w:t>In order to limit the maximum number of reducers:</w:t>
      </w:r>
    </w:p>
    <w:p w14:paraId="3385A587" w14:textId="77777777" w:rsidR="0063601F" w:rsidRDefault="0063601F" w:rsidP="00397DAF">
      <w:pPr>
        <w:pStyle w:val="Unix"/>
      </w:pPr>
      <w:r>
        <w:t xml:space="preserve">  set hive.exec.reducers.max=&lt;number&gt;</w:t>
      </w:r>
    </w:p>
    <w:p w14:paraId="292BF22D" w14:textId="77777777" w:rsidR="0063601F" w:rsidRDefault="0063601F" w:rsidP="00397DAF">
      <w:pPr>
        <w:pStyle w:val="Unix"/>
      </w:pPr>
      <w:r>
        <w:t>In order to set a constant number of reducers:</w:t>
      </w:r>
    </w:p>
    <w:p w14:paraId="15F682CA" w14:textId="77777777" w:rsidR="0063601F" w:rsidRDefault="0063601F" w:rsidP="00397DAF">
      <w:pPr>
        <w:pStyle w:val="Unix"/>
      </w:pPr>
      <w:r>
        <w:t xml:space="preserve">  set mapred.reduce.tasks=&lt;number&gt;</w:t>
      </w:r>
    </w:p>
    <w:p w14:paraId="2D043C14" w14:textId="77777777" w:rsidR="0063601F" w:rsidRDefault="0063601F" w:rsidP="0063601F">
      <w:pPr>
        <w:pStyle w:val="BodyText"/>
      </w:pPr>
      <w:r>
        <w:t>For the above query these settings are:</w:t>
      </w:r>
    </w:p>
    <w:p w14:paraId="168183B1" w14:textId="77777777" w:rsidR="0063601F" w:rsidRDefault="0063601F"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63601F">
      <w:pPr>
        <w:pStyle w:val="BodyText"/>
      </w:pPr>
      <w:r w:rsidRPr="00F44083">
        <w:t>hive.exec.reducers.max</w:t>
      </w:r>
      <w:r>
        <w:t xml:space="preserve"> = 999</w:t>
      </w:r>
    </w:p>
    <w:p w14:paraId="4FFCA2D6" w14:textId="77777777" w:rsidR="0063601F" w:rsidRDefault="0063601F" w:rsidP="0063601F">
      <w:pPr>
        <w:pStyle w:val="BodyText"/>
      </w:pPr>
      <w:r>
        <w:t>mapred.reduce.tasks = 60</w:t>
      </w:r>
    </w:p>
    <w:p w14:paraId="29FFD2B2" w14:textId="77777777" w:rsidR="0063601F" w:rsidRDefault="0063601F" w:rsidP="0063601F">
      <w:pPr>
        <w:pStyle w:val="BodyText"/>
      </w:pPr>
      <w:r>
        <w:t>When I ran the job, the launched reducers was 108 for the first job and 1 for the second job</w:t>
      </w:r>
    </w:p>
    <w:p w14:paraId="5642CBA2" w14:textId="77777777" w:rsidR="0063601F" w:rsidRDefault="0063601F" w:rsidP="0063601F">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397DAF">
      <w:pPr>
        <w:pStyle w:val="Unix"/>
      </w:pPr>
      <w:r w:rsidRPr="008F1981">
        <w:t>Number of reduce tasks determined at compile time: 1</w:t>
      </w:r>
    </w:p>
    <w:p w14:paraId="79979C43" w14:textId="77777777" w:rsidR="0063601F" w:rsidRDefault="0063601F" w:rsidP="00397DAF">
      <w:pPr>
        <w:pStyle w:val="Unix"/>
      </w:pPr>
      <w:r>
        <w:t>..</w:t>
      </w:r>
    </w:p>
    <w:p w14:paraId="4852B8F1" w14:textId="77777777" w:rsidR="0063601F" w:rsidRDefault="0063601F" w:rsidP="00397DAF">
      <w:pPr>
        <w:pStyle w:val="Unix"/>
      </w:pPr>
      <w:r w:rsidRPr="008F1981">
        <w:t>Hadoop job information for Stage-1: number of mappers: 251; number of reducers: 1</w:t>
      </w:r>
    </w:p>
    <w:p w14:paraId="288DC01B" w14:textId="77777777" w:rsidR="0063601F" w:rsidRDefault="0063601F" w:rsidP="0063601F">
      <w:pPr>
        <w:pStyle w:val="BodyText2"/>
      </w:pPr>
      <w:r>
        <w:t>For a different query:</w:t>
      </w:r>
    </w:p>
    <w:p w14:paraId="610F9B61" w14:textId="77777777" w:rsidR="0063601F" w:rsidRDefault="0063601F" w:rsidP="00397DAF">
      <w:pPr>
        <w:pStyle w:val="Unix"/>
      </w:pPr>
      <w:r>
        <w:t>hive&gt; SELECT name, binomial FROM wdpa JOIN species WHERE ST_Intersects(wdpa.geom, species.geom) and wdpaid=785;</w:t>
      </w:r>
    </w:p>
    <w:p w14:paraId="2EC8D4B2" w14:textId="77777777" w:rsidR="0063601F" w:rsidRDefault="0063601F" w:rsidP="00397DAF">
      <w:pPr>
        <w:pStyle w:val="Unix"/>
      </w:pPr>
      <w:r>
        <w:t>Total MapReduce jobs = 1</w:t>
      </w:r>
    </w:p>
    <w:p w14:paraId="69947F30" w14:textId="77777777" w:rsidR="0063601F" w:rsidRDefault="0063601F" w:rsidP="00397DAF">
      <w:pPr>
        <w:pStyle w:val="Unix"/>
      </w:pPr>
      <w:r>
        <w:t>Launching Job 1 out of 1</w:t>
      </w:r>
    </w:p>
    <w:p w14:paraId="00E03C11" w14:textId="77777777" w:rsidR="0063601F" w:rsidRDefault="0063601F" w:rsidP="00397DAF">
      <w:pPr>
        <w:pStyle w:val="Unix"/>
      </w:pPr>
      <w:r>
        <w:t>Number of reduce tasks determined at compile time: 1</w:t>
      </w:r>
    </w:p>
    <w:p w14:paraId="356D13AB" w14:textId="77777777" w:rsidR="0063601F" w:rsidRDefault="0063601F" w:rsidP="0063601F">
      <w:pPr>
        <w:pStyle w:val="BodyText2"/>
      </w:pPr>
      <w:r>
        <w:t>For the big species/wdpa intersection:</w:t>
      </w:r>
    </w:p>
    <w:p w14:paraId="34986981" w14:textId="77777777" w:rsidR="0063601F" w:rsidRDefault="0063601F" w:rsidP="00397DAF">
      <w:pPr>
        <w:pStyle w:val="Unix"/>
      </w:pPr>
      <w:r>
        <w:t>hive&gt; SELECT name, binomial FROM wdpa JOIN species WHERE ST_Intersects(wdpa.geom, species.geom) ORDER BY name, binomial;</w:t>
      </w:r>
    </w:p>
    <w:p w14:paraId="56144BC2" w14:textId="77777777" w:rsidR="0063601F" w:rsidRDefault="0063601F" w:rsidP="00397DAF">
      <w:pPr>
        <w:pStyle w:val="Unix"/>
      </w:pPr>
      <w:r>
        <w:t>Total MapReduce jobs = 2</w:t>
      </w:r>
    </w:p>
    <w:p w14:paraId="63AB3FC5" w14:textId="77777777" w:rsidR="0063601F" w:rsidRDefault="0063601F" w:rsidP="00397DAF">
      <w:pPr>
        <w:pStyle w:val="Unix"/>
      </w:pPr>
      <w:r>
        <w:t>Launching Job 1 out of 2</w:t>
      </w:r>
    </w:p>
    <w:p w14:paraId="3BBA50CB" w14:textId="77777777" w:rsidR="0063601F" w:rsidRDefault="0063601F" w:rsidP="00397DAF">
      <w:pPr>
        <w:pStyle w:val="Unix"/>
      </w:pPr>
      <w:r>
        <w:t>Number of reduce tasks determined at compile time: 1</w:t>
      </w:r>
    </w:p>
    <w:p w14:paraId="75BA489F" w14:textId="77777777" w:rsidR="0063601F" w:rsidRDefault="0063601F"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397DAF">
      <w:pPr>
        <w:pStyle w:val="Unix"/>
      </w:pPr>
      <w:r w:rsidRPr="005E3272">
        <w:t>hive&gt; SELECT name, binomial FROM species JOIN wdpa WHERE ST_Intersects(wdpa.geom, species.geom);</w:t>
      </w:r>
    </w:p>
    <w:p w14:paraId="19A5EEA4" w14:textId="77777777" w:rsidR="0063601F" w:rsidRDefault="0063601F" w:rsidP="00397DAF">
      <w:pPr>
        <w:pStyle w:val="Unix"/>
      </w:pPr>
      <w:r w:rsidRPr="000802A0">
        <w:t>Number of reduce tasks determined at compile time: 1</w:t>
      </w:r>
    </w:p>
    <w:p w14:paraId="0DC0C453" w14:textId="77777777" w:rsidR="0063601F" w:rsidRDefault="0063601F" w:rsidP="00397DAF">
      <w:pPr>
        <w:pStyle w:val="Unix"/>
      </w:pPr>
      <w:r>
        <w:t>..</w:t>
      </w:r>
    </w:p>
    <w:p w14:paraId="37386737" w14:textId="77777777" w:rsidR="0063601F" w:rsidRDefault="0063601F" w:rsidP="00397DAF">
      <w:pPr>
        <w:pStyle w:val="Unix"/>
      </w:pPr>
      <w:r w:rsidRPr="000802A0">
        <w:t>Hadoop job information for Stage-1: number of mappers: 251; number of reducers: 1</w:t>
      </w:r>
    </w:p>
    <w:p w14:paraId="09DC7244" w14:textId="77777777" w:rsidR="0063601F" w:rsidRDefault="0063601F" w:rsidP="0063601F">
      <w:pPr>
        <w:pStyle w:val="BodyText2"/>
      </w:pPr>
      <w:r>
        <w:t>Trying other queries:</w:t>
      </w:r>
    </w:p>
    <w:p w14:paraId="6918408A" w14:textId="77777777" w:rsidR="0063601F" w:rsidRDefault="0063601F"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63601F">
      <w:pPr>
        <w:pStyle w:val="Heading7"/>
      </w:pPr>
      <w:r>
        <w:t>Permissions</w:t>
      </w:r>
    </w:p>
    <w:p w14:paraId="1FE49CE5" w14:textId="77777777" w:rsidR="0063601F" w:rsidRDefault="0063601F"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397DAF">
      <w:pPr>
        <w:pStyle w:val="Code"/>
      </w:pPr>
      <w:r>
        <w:t xml:space="preserve">Hive&gt; </w:t>
      </w:r>
      <w:r w:rsidRPr="00827199">
        <w:t>dfs -rm ../hive/warehouse/counties/test_unenclosed_copy_2.json;</w:t>
      </w:r>
      <w:r>
        <w:t xml:space="preserve"> </w:t>
      </w:r>
    </w:p>
    <w:p w14:paraId="2B078719" w14:textId="77777777" w:rsidR="0063601F" w:rsidRDefault="0063601F" w:rsidP="0063601F">
      <w:pPr>
        <w:pStyle w:val="BodyText2"/>
      </w:pPr>
      <w:r>
        <w:t>Or to remove all files in an HDFS folder:</w:t>
      </w:r>
    </w:p>
    <w:p w14:paraId="5AD68C9E" w14:textId="77777777" w:rsidR="0063601F" w:rsidRDefault="0063601F" w:rsidP="00397DAF">
      <w:pPr>
        <w:pStyle w:val="Code"/>
      </w:pPr>
      <w:r w:rsidRPr="006A1F68">
        <w:t>hive&gt; dfs -rm -r ../hive/warehouse/counties;</w:t>
      </w:r>
    </w:p>
    <w:p w14:paraId="73DD6EA0" w14:textId="4C6C47E5" w:rsidR="0063601F" w:rsidRDefault="0063601F" w:rsidP="0063601F">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63601F">
      <w:pPr>
        <w:pStyle w:val="BodyText2"/>
      </w:pPr>
      <w:r>
        <w:t>Monica has now created a dopa user for hue which is the same as the dopa unix user! Good. The user is actually just a string.</w:t>
      </w:r>
    </w:p>
    <w:p w14:paraId="763D604C" w14:textId="09D479A7" w:rsidR="0063601F" w:rsidRDefault="00ED184A" w:rsidP="0063601F">
      <w:pPr>
        <w:pStyle w:val="Heading7"/>
      </w:pPr>
      <w:r>
        <w:t>Issues</w:t>
      </w:r>
    </w:p>
    <w:p w14:paraId="2BA4325B" w14:textId="77777777" w:rsidR="0063601F" w:rsidRDefault="0063601F" w:rsidP="0063601F">
      <w:pPr>
        <w:pStyle w:val="BodyText2"/>
      </w:pPr>
      <w:r>
        <w:t>On the hadoop-m2 machine I got an error when loading the Hive CLI:</w:t>
      </w:r>
    </w:p>
    <w:p w14:paraId="552C9284" w14:textId="77777777" w:rsidR="0063601F" w:rsidRDefault="0063601F" w:rsidP="00397DAF">
      <w:pPr>
        <w:pStyle w:val="Unix"/>
      </w:pPr>
      <w:r>
        <w:t>hive&gt; show tables;</w:t>
      </w:r>
    </w:p>
    <w:p w14:paraId="29FDBA68" w14:textId="77777777" w:rsidR="0063601F" w:rsidRDefault="0063601F" w:rsidP="00397DAF">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397DAF">
      <w:pPr>
        <w:pStyle w:val="Unix"/>
      </w:pPr>
      <w:r>
        <w:t>hive&gt;</w:t>
      </w:r>
    </w:p>
    <w:p w14:paraId="38ECF6F1" w14:textId="77777777" w:rsidR="0063601F" w:rsidRPr="00EB294A" w:rsidRDefault="0063601F" w:rsidP="0063601F">
      <w:pPr>
        <w:pStyle w:val="BodyText2"/>
      </w:pPr>
      <w:r>
        <w:t>This was because there was no Gateway for hadoop-m2 and Lars created a new gateway using CM.</w:t>
      </w:r>
    </w:p>
    <w:p w14:paraId="75CA461A" w14:textId="77777777" w:rsidR="0063601F" w:rsidRDefault="0063601F" w:rsidP="0063601F">
      <w:pPr>
        <w:pStyle w:val="Heading6"/>
      </w:pPr>
      <w:r>
        <w:t>Storage formats</w:t>
      </w:r>
    </w:p>
    <w:p w14:paraId="6BF04961" w14:textId="77777777" w:rsidR="0063601F" w:rsidRDefault="0063601F" w:rsidP="0063601F">
      <w:pPr>
        <w:pStyle w:val="Heading7"/>
      </w:pPr>
      <w:r>
        <w:lastRenderedPageBreak/>
        <w:t>Avro</w:t>
      </w:r>
    </w:p>
    <w:p w14:paraId="7C3C0AD7" w14:textId="77777777" w:rsidR="0063601F" w:rsidRPr="00B376A1" w:rsidRDefault="0063601F" w:rsidP="0063601F">
      <w:pPr>
        <w:pStyle w:val="BodyText2"/>
      </w:pPr>
      <w:r>
        <w:t xml:space="preserve">Avro stores data in binary format and is therefore less costly in terms of IO. </w:t>
      </w:r>
      <w:hyperlink r:id="rId901"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02" w:history="1">
        <w:r w:rsidRPr="009B7CD7">
          <w:rPr>
            <w:rStyle w:val="Hyperlink"/>
          </w:rPr>
          <w:t>tool</w:t>
        </w:r>
      </w:hyperlink>
      <w:r>
        <w:t xml:space="preserve"> for writing a feature class to avro.</w:t>
      </w:r>
    </w:p>
    <w:p w14:paraId="2678DD02" w14:textId="77777777" w:rsidR="0063601F" w:rsidRDefault="0063601F" w:rsidP="0063601F">
      <w:pPr>
        <w:pStyle w:val="Heading6"/>
      </w:pPr>
      <w:r>
        <w:t>Hive Command Line Interface (CLI)</w:t>
      </w:r>
    </w:p>
    <w:p w14:paraId="0935E856" w14:textId="4040A4E8" w:rsidR="0063601F" w:rsidRDefault="0063601F" w:rsidP="0075078C">
      <w:pPr>
        <w:pStyle w:val="BodyText2"/>
      </w:pPr>
      <w:r>
        <w:t xml:space="preserve">Hive CLI documentation is </w:t>
      </w:r>
      <w:hyperlink r:id="rId903" w:history="1">
        <w:r w:rsidRPr="001F16BD">
          <w:rPr>
            <w:rStyle w:val="Hyperlink"/>
          </w:rPr>
          <w:t>here</w:t>
        </w:r>
      </w:hyperlink>
      <w:r>
        <w:t xml:space="preserve">. </w:t>
      </w:r>
    </w:p>
    <w:p w14:paraId="741EEBAD" w14:textId="77777777" w:rsidR="0063601F" w:rsidRDefault="0063601F" w:rsidP="0063601F">
      <w:pPr>
        <w:pStyle w:val="BodyText2"/>
      </w:pPr>
      <w:r>
        <w:t>You can use dfs on the Hive command line:</w:t>
      </w:r>
    </w:p>
    <w:p w14:paraId="61445424" w14:textId="77777777" w:rsidR="0063601F" w:rsidRDefault="0063601F" w:rsidP="00397DAF">
      <w:pPr>
        <w:pStyle w:val="Code"/>
      </w:pPr>
      <w:r w:rsidRPr="001063A6">
        <w:t>hive&gt; dfs -ls ../hive/warehouse/species;</w:t>
      </w:r>
      <w:r>
        <w:t xml:space="preserve">      - this lists all the species files</w:t>
      </w:r>
    </w:p>
    <w:p w14:paraId="155CD281" w14:textId="77777777" w:rsidR="0063601F" w:rsidRDefault="0063601F" w:rsidP="00397DAF">
      <w:pPr>
        <w:pStyle w:val="Code"/>
      </w:pPr>
      <w:r w:rsidRPr="001063A6">
        <w:t>hive&gt; dfs -ls ../hive/warehouse/species/species17975.json;</w:t>
      </w:r>
      <w:r>
        <w:t xml:space="preserve">     - those that match the filename</w:t>
      </w:r>
    </w:p>
    <w:p w14:paraId="25046825" w14:textId="77777777" w:rsidR="0063601F" w:rsidRDefault="0063601F" w:rsidP="0063601F">
      <w:pPr>
        <w:pStyle w:val="BodyText2"/>
      </w:pPr>
      <w:r>
        <w:t>Here are some useful commands:</w:t>
      </w:r>
    </w:p>
    <w:p w14:paraId="351C1FA5" w14:textId="77777777" w:rsidR="0063601F" w:rsidRDefault="0063601F" w:rsidP="00397DAF">
      <w:pPr>
        <w:pStyle w:val="Code"/>
      </w:pPr>
      <w:r>
        <w:t>hive&gt; show tables;</w:t>
      </w:r>
    </w:p>
    <w:p w14:paraId="12F6CC5E" w14:textId="77777777" w:rsidR="0063601F" w:rsidRDefault="0063601F" w:rsidP="00397DAF">
      <w:pPr>
        <w:pStyle w:val="Code"/>
      </w:pPr>
      <w:r>
        <w:t xml:space="preserve">hive&gt; </w:t>
      </w:r>
      <w:r w:rsidRPr="00E108A0">
        <w:t>DESCRIBE</w:t>
      </w:r>
      <w:r>
        <w:t xml:space="preserve"> wdpa;</w:t>
      </w:r>
    </w:p>
    <w:p w14:paraId="756F7F63" w14:textId="77777777" w:rsidR="00E85A3C" w:rsidRDefault="00E85A3C" w:rsidP="00E85A3C">
      <w:pPr>
        <w:pStyle w:val="Heading7"/>
      </w:pPr>
      <w:bookmarkStart w:id="138" w:name="_Ref386018783"/>
      <w:r>
        <w:t>Getting the version of Hive</w:t>
      </w:r>
    </w:p>
    <w:p w14:paraId="5176FB90" w14:textId="77777777" w:rsidR="00E85A3C" w:rsidRDefault="00E85A3C" w:rsidP="00E85A3C">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397DAF">
      <w:pPr>
        <w:pStyle w:val="Code"/>
      </w:pPr>
      <w:r>
        <w:t>hive&gt; set system:sun.java.command;</w:t>
      </w:r>
    </w:p>
    <w:p w14:paraId="29180B02" w14:textId="77777777" w:rsidR="00E85A3C" w:rsidRDefault="00E85A3C" w:rsidP="00397DAF">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E85A3C">
      <w:pPr>
        <w:pStyle w:val="BodyText2"/>
      </w:pPr>
      <w:r>
        <w:t>From the command line type ‘hive –version’. On 21/6/2016 we are using ‘</w:t>
      </w:r>
      <w:r w:rsidRPr="0075078C">
        <w:t>Hive 1.1.0-cdh5.7.0</w:t>
      </w:r>
      <w:r>
        <w:t>’.</w:t>
      </w:r>
    </w:p>
    <w:p w14:paraId="3D31591A" w14:textId="77777777" w:rsidR="0063601F" w:rsidRDefault="0063601F" w:rsidP="0063601F">
      <w:pPr>
        <w:pStyle w:val="Heading7"/>
      </w:pPr>
      <w:r>
        <w:t>Initialisation script</w:t>
      </w:r>
      <w:bookmarkEnd w:id="138"/>
    </w:p>
    <w:p w14:paraId="29342153" w14:textId="77777777" w:rsidR="0063601F" w:rsidRDefault="0063601F" w:rsidP="0063601F">
      <w:pPr>
        <w:pStyle w:val="BodyText2"/>
      </w:pPr>
      <w:r>
        <w:t>There are a lot of jars and ST_ functions that are needed in Hive sessions and these can be initialised in a script:</w:t>
      </w:r>
    </w:p>
    <w:p w14:paraId="4FEF2FB0" w14:textId="6FBE9886" w:rsidR="0063601F" w:rsidRDefault="0063601F" w:rsidP="00397DAF">
      <w:pPr>
        <w:pStyle w:val="Code"/>
      </w:pPr>
      <w:r w:rsidRPr="00C95D82">
        <w:t>cottaan@hadoop-m2 ~]$ hive -i /</w:t>
      </w:r>
      <w:r w:rsidR="007D15C4" w:rsidRPr="007D15C4">
        <w:t>hive -i /tmp/hive/hive_initialise.sql</w:t>
      </w:r>
    </w:p>
    <w:p w14:paraId="2605582B" w14:textId="77777777" w:rsidR="0063601F" w:rsidRPr="007D6C7E" w:rsidRDefault="0063601F" w:rsidP="0063601F">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63601F">
      <w:pPr>
        <w:pStyle w:val="Heading6"/>
      </w:pPr>
      <w:r>
        <w:t>Hive Query Language</w:t>
      </w:r>
    </w:p>
    <w:p w14:paraId="3EF49F80" w14:textId="77777777" w:rsidR="0063601F" w:rsidRDefault="0063601F" w:rsidP="0063601F">
      <w:pPr>
        <w:pStyle w:val="BodyText2"/>
      </w:pPr>
      <w:r>
        <w:t>Running queries against the glc2000 dataset on the full cluster:</w:t>
      </w:r>
    </w:p>
    <w:p w14:paraId="4997D24F" w14:textId="77777777" w:rsidR="0063601F" w:rsidRDefault="0063601F" w:rsidP="00397DAF">
      <w:pPr>
        <w:pStyle w:val="Code"/>
      </w:pPr>
      <w:r w:rsidRPr="00B87479">
        <w:t>select count(*) from glc2000</w:t>
      </w:r>
    </w:p>
    <w:p w14:paraId="606BEE40" w14:textId="77777777" w:rsidR="0063601F" w:rsidRDefault="0063601F" w:rsidP="0063601F">
      <w:pPr>
        <w:pStyle w:val="BodyText2"/>
      </w:pPr>
      <w:r>
        <w:t xml:space="preserve">Took 19mins and 19 secs and there were </w:t>
      </w:r>
      <w:r w:rsidRPr="00B87479">
        <w:t>1012858880</w:t>
      </w:r>
      <w:r>
        <w:t xml:space="preserve"> records!</w:t>
      </w:r>
    </w:p>
    <w:p w14:paraId="279FE704" w14:textId="77777777" w:rsidR="0063601F" w:rsidRPr="00CB04D9" w:rsidRDefault="0063601F" w:rsidP="0063601F">
      <w:pPr>
        <w:pStyle w:val="Heading7"/>
      </w:pPr>
      <w:r>
        <w:t>DDL</w:t>
      </w:r>
    </w:p>
    <w:p w14:paraId="3C6E4F28" w14:textId="77777777" w:rsidR="0063601F" w:rsidRDefault="0063601F" w:rsidP="008A1C7A">
      <w:pPr>
        <w:pStyle w:val="Heading8"/>
      </w:pPr>
      <w:bookmarkStart w:id="139" w:name="_Ref401673519"/>
      <w:r>
        <w:t>Creating tables</w:t>
      </w:r>
      <w:bookmarkEnd w:id="139"/>
    </w:p>
    <w:p w14:paraId="6EDF8F0A" w14:textId="77777777" w:rsidR="0063601F" w:rsidRDefault="0063601F"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04"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05" w:anchor="LanguageManualDDL-ExternalTables" w:history="1">
        <w:r w:rsidRPr="00377426">
          <w:rPr>
            <w:rStyle w:val="Hyperlink"/>
          </w:rPr>
          <w:t>here</w:t>
        </w:r>
      </w:hyperlink>
      <w:r>
        <w:t>.</w:t>
      </w:r>
    </w:p>
    <w:p w14:paraId="117F66DA" w14:textId="77777777" w:rsidR="0063601F" w:rsidRDefault="0063601F" w:rsidP="0063601F">
      <w:pPr>
        <w:pStyle w:val="BodyText2"/>
      </w:pPr>
      <w:r>
        <w:t>You can create a comma-separated table (which you can then export to file) by using the following syntax:</w:t>
      </w:r>
    </w:p>
    <w:p w14:paraId="5F99622E" w14:textId="77777777" w:rsidR="0063601F" w:rsidRDefault="0063601F" w:rsidP="00397DAF">
      <w:pPr>
        <w:pStyle w:val="Code"/>
      </w:pPr>
      <w:r w:rsidRPr="00F15508">
        <w:t>hive&gt; set hive.exec.compress.output=false;</w:t>
      </w:r>
    </w:p>
    <w:p w14:paraId="1A586644" w14:textId="77777777" w:rsidR="0063601F" w:rsidRDefault="0063601F" w:rsidP="00397DAF">
      <w:pPr>
        <w:pStyle w:val="Code"/>
      </w:pPr>
      <w:r>
        <w:t>hive&gt; create table csv_dump ROW FORMAT DELIMITED FIELDS TERMINATED BY ',' LINES TERMINATED BY '\n' as</w:t>
      </w:r>
    </w:p>
    <w:p w14:paraId="4C57F33A" w14:textId="77777777" w:rsidR="0063601F" w:rsidRDefault="0063601F" w:rsidP="00397DAF">
      <w:pPr>
        <w:pStyle w:val="Code"/>
      </w:pPr>
      <w:r>
        <w:t>hive&gt; select * from species.areatest2;</w:t>
      </w:r>
    </w:p>
    <w:p w14:paraId="651ADE92" w14:textId="77777777" w:rsidR="0063601F" w:rsidRDefault="0063601F" w:rsidP="00397DAF">
      <w:pPr>
        <w:pStyle w:val="Code"/>
      </w:pPr>
      <w:r>
        <w:t>$ hadoop dfs -cat /user/hive/warehouse/csv_dump/* &gt; ~/csv_dump.csv</w:t>
      </w:r>
    </w:p>
    <w:p w14:paraId="52D97376" w14:textId="77777777" w:rsidR="0063601F" w:rsidRDefault="0063601F" w:rsidP="0063601F">
      <w:pPr>
        <w:pStyle w:val="BodyText2"/>
      </w:pPr>
      <w:r>
        <w:t>This gets written to /home/dopa/csv_dump.csv.</w:t>
      </w:r>
    </w:p>
    <w:p w14:paraId="7B2F4956" w14:textId="77777777" w:rsidR="0063601F" w:rsidRDefault="0063601F" w:rsidP="008A1C7A">
      <w:pPr>
        <w:pStyle w:val="Heading8"/>
      </w:pPr>
      <w:r>
        <w:t>Comments</w:t>
      </w:r>
    </w:p>
    <w:p w14:paraId="601D4F6B" w14:textId="77777777" w:rsidR="0063601F" w:rsidRDefault="0063601F" w:rsidP="0063601F">
      <w:pPr>
        <w:pStyle w:val="BodyText2"/>
      </w:pPr>
      <w:r>
        <w:t>Comments can be added to tables and columns by the following:</w:t>
      </w:r>
    </w:p>
    <w:p w14:paraId="5F7C9A5B" w14:textId="77777777" w:rsidR="0063601F" w:rsidRDefault="0063601F" w:rsidP="00397DAF">
      <w:pPr>
        <w:pStyle w:val="Code"/>
      </w:pPr>
      <w:r w:rsidRPr="00303045">
        <w:t>ALTER TABLE wdpa_2011_11_cells CHANGE wdpa_id wdpa_id int COMMENT 'Unique identifier';</w:t>
      </w:r>
    </w:p>
    <w:p w14:paraId="4A3A70C5" w14:textId="77777777" w:rsidR="0063601F" w:rsidRDefault="0063601F" w:rsidP="00397DAF">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63601F">
      <w:pPr>
        <w:pStyle w:val="BodyText2"/>
      </w:pPr>
      <w:r>
        <w:lastRenderedPageBreak/>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63601F">
      <w:pPr>
        <w:pStyle w:val="Heading7"/>
      </w:pPr>
      <w:r w:rsidRPr="00A65292">
        <w:t>DML</w:t>
      </w:r>
    </w:p>
    <w:p w14:paraId="71FAEB29" w14:textId="77777777" w:rsidR="0063601F" w:rsidRDefault="0063601F" w:rsidP="0063601F">
      <w:pPr>
        <w:pStyle w:val="BodyText2"/>
      </w:pPr>
      <w:r>
        <w:t>To specify a default database use:</w:t>
      </w:r>
    </w:p>
    <w:p w14:paraId="421C6AB2" w14:textId="77777777" w:rsidR="0063601F" w:rsidRDefault="0063601F" w:rsidP="00397DAF">
      <w:pPr>
        <w:pStyle w:val="Unix"/>
      </w:pPr>
      <w:r>
        <w:t>hive&gt;use species;</w:t>
      </w:r>
    </w:p>
    <w:p w14:paraId="57361098" w14:textId="77777777" w:rsidR="0063601F" w:rsidRDefault="0063601F" w:rsidP="0063601F">
      <w:pPr>
        <w:pStyle w:val="BodyText2"/>
        <w:rPr>
          <w:rStyle w:val="Hyperlink"/>
        </w:rPr>
      </w:pPr>
      <w:r>
        <w:t xml:space="preserve">Hive documentation on DML is </w:t>
      </w:r>
      <w:hyperlink r:id="rId906" w:history="1">
        <w:r w:rsidRPr="008478EE">
          <w:rPr>
            <w:rStyle w:val="Hyperlink"/>
          </w:rPr>
          <w:t>here</w:t>
        </w:r>
      </w:hyperlink>
    </w:p>
    <w:p w14:paraId="50278091" w14:textId="77777777" w:rsidR="0063601F" w:rsidRDefault="0063601F" w:rsidP="00397DAF">
      <w:pPr>
        <w:pStyle w:val="Unix"/>
      </w:pPr>
      <w:r w:rsidRPr="003B3CF1">
        <w:t>hive&gt; select quadkey from id17975 join wdpa where st_intersects(st_geomfromquadkey(quadkey),geom);</w:t>
      </w:r>
    </w:p>
    <w:p w14:paraId="167C235A" w14:textId="77777777" w:rsidR="0063601F" w:rsidRDefault="0063601F"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397DAF">
      <w:pPr>
        <w:pStyle w:val="Unix"/>
      </w:pPr>
      <w:r w:rsidRPr="004E0E48">
        <w:t>hive&gt; SET mapred.child.java.opts=-Xmx4G -XX:+UseConcMarkSweepGC;</w:t>
      </w:r>
    </w:p>
    <w:p w14:paraId="455802DE" w14:textId="77777777" w:rsidR="0063601F" w:rsidRDefault="0063601F" w:rsidP="00397DAF">
      <w:pPr>
        <w:pStyle w:val="Unix"/>
      </w:pPr>
      <w:r w:rsidRPr="004E0E48">
        <w:t>hive&gt; select wdpaid from wdpa where wdpaid=785;</w:t>
      </w:r>
    </w:p>
    <w:p w14:paraId="5C72CA53" w14:textId="77777777" w:rsidR="0063601F" w:rsidRDefault="0063601F" w:rsidP="00397DAF">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397DAF">
      <w:pPr>
        <w:pStyle w:val="Unix"/>
      </w:pPr>
      <w:r w:rsidRPr="00BD30CD">
        <w:t>hive&gt; select binomial from species where ST_Intersects(ST_Point(112.587,-1.228),geom)=true;</w:t>
      </w:r>
      <w:r>
        <w:t xml:space="preserve"> - nowt</w:t>
      </w:r>
    </w:p>
    <w:p w14:paraId="421BA2AF" w14:textId="77777777" w:rsidR="0063601F" w:rsidRDefault="0063601F" w:rsidP="00397DAF">
      <w:pPr>
        <w:pStyle w:val="Unix"/>
      </w:pPr>
      <w:r>
        <w:t>hive&gt; select binomial,ST_AsText(ST_Centroid(geom)),ST_Intersects(ST_Point(112.587,-1.228),geom) from species where speciesid2=17975;</w:t>
      </w:r>
    </w:p>
    <w:p w14:paraId="393CE7B8" w14:textId="77777777" w:rsidR="0063601F" w:rsidRDefault="0063601F" w:rsidP="00397DAF">
      <w:pPr>
        <w:pStyle w:val="Unix"/>
      </w:pPr>
      <w:r>
        <w:t>Pongo pygmaeus  POINT (112.58706944450006 -1.2280416669999283)  NULL   - * 92 – why no intersection!</w:t>
      </w:r>
    </w:p>
    <w:p w14:paraId="70925701" w14:textId="77777777" w:rsidR="0063601F" w:rsidRDefault="0063601F" w:rsidP="00397DAF">
      <w:pPr>
        <w:pStyle w:val="Unix"/>
      </w:pPr>
      <w:r w:rsidRPr="00F313E1">
        <w:t>hive&gt; select binomial from species where ST_Intersects(ST_Point('point (112.587 -1.228)'), geom);</w:t>
      </w:r>
      <w:r>
        <w:t xml:space="preserve"> - nowt</w:t>
      </w:r>
    </w:p>
    <w:p w14:paraId="3920C769" w14:textId="77777777" w:rsidR="0063601F" w:rsidRDefault="0063601F" w:rsidP="00397DAF">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397DAF">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397DAF">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397DAF">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397DAF">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397DAF">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397DAF">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397DAF">
      <w:pPr>
        <w:pStyle w:val="Unix"/>
      </w:pPr>
      <w:r>
        <w:t xml:space="preserve">hive&gt; </w:t>
      </w:r>
      <w:r w:rsidRPr="003D5F0F">
        <w:t>SELECT name, binomial FROM wdpa JOIN species WHERE ST_Intersects(wdpa.geom, species.geom)</w:t>
      </w:r>
      <w:r>
        <w:t>;</w:t>
      </w:r>
    </w:p>
    <w:p w14:paraId="10BD89C6" w14:textId="77777777" w:rsidR="0063601F" w:rsidRDefault="0063601F" w:rsidP="00397DAF">
      <w:pPr>
        <w:pStyle w:val="Unix"/>
      </w:pPr>
      <w:r w:rsidRPr="00DF1ED4">
        <w:t>hive&gt; SELECT name, binomial, ST_Intersects(wdpa.geom,species.geom) FROM wdpa join species;</w:t>
      </w:r>
      <w:r>
        <w:t xml:space="preserve"> - stuck on 69%</w:t>
      </w:r>
    </w:p>
    <w:p w14:paraId="525B235B" w14:textId="77777777" w:rsidR="0063601F" w:rsidRDefault="0063601F" w:rsidP="00397DAF">
      <w:pPr>
        <w:pStyle w:val="Unix"/>
      </w:pPr>
      <w:r w:rsidRPr="00626BD0">
        <w:t>hive&gt; SELECT name, binomial FROM wdpa JOIN species WHERE ST_Intersects(wdpa.geom, species.geom)=true;</w:t>
      </w:r>
      <w:r>
        <w:t xml:space="preserve"> stuck on 69</w:t>
      </w:r>
    </w:p>
    <w:p w14:paraId="0D6848C5" w14:textId="77777777" w:rsidR="0063601F" w:rsidRDefault="0063601F" w:rsidP="00397DAF">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397DAF">
      <w:pPr>
        <w:pStyle w:val="Unix"/>
      </w:pPr>
    </w:p>
    <w:p w14:paraId="7928DD12" w14:textId="77777777" w:rsidR="0063601F" w:rsidRDefault="0063601F" w:rsidP="00397DAF">
      <w:pPr>
        <w:pStyle w:val="Unix"/>
      </w:pPr>
      <w:r w:rsidRPr="00E66747">
        <w:t>SELECT name, binomial FROM species JOIN wdpa WHERE ST_Intersects(wdpa.geom, species.geom);</w:t>
      </w:r>
    </w:p>
    <w:p w14:paraId="2FB5FAB2" w14:textId="77777777" w:rsidR="0063601F" w:rsidRDefault="0063601F" w:rsidP="00397DAF">
      <w:pPr>
        <w:pStyle w:val="Unix"/>
      </w:pPr>
      <w:r>
        <w:t>trying to set reducers to 6 – stuck on 95%</w:t>
      </w:r>
    </w:p>
    <w:p w14:paraId="735F3B94" w14:textId="77777777" w:rsidR="0063601F" w:rsidRDefault="0063601F" w:rsidP="00397DAF">
      <w:pPr>
        <w:pStyle w:val="Unix"/>
      </w:pPr>
      <w:r>
        <w:t xml:space="preserve">20 - </w:t>
      </w:r>
    </w:p>
    <w:p w14:paraId="277D9075" w14:textId="77777777" w:rsidR="0063601F" w:rsidRDefault="0063601F" w:rsidP="00397DAF">
      <w:pPr>
        <w:pStyle w:val="Unix"/>
      </w:pPr>
    </w:p>
    <w:p w14:paraId="3CFD0691" w14:textId="77777777" w:rsidR="00EA3299" w:rsidRDefault="0063601F" w:rsidP="0063601F">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63601F">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63601F">
      <w:pPr>
        <w:pStyle w:val="BodyText2"/>
      </w:pPr>
      <w:r>
        <w:t>Trying:</w:t>
      </w:r>
    </w:p>
    <w:p w14:paraId="17E2BA96" w14:textId="77777777" w:rsidR="0063601F" w:rsidRDefault="0063601F" w:rsidP="00397DAF">
      <w:pPr>
        <w:pStyle w:val="Unix"/>
      </w:pPr>
      <w:r>
        <w:t>SET mapreduce.map.memory.mb=4000 – java heap space error</w:t>
      </w:r>
    </w:p>
    <w:p w14:paraId="701CBE8B" w14:textId="77777777" w:rsidR="0063601F" w:rsidRDefault="0063601F" w:rsidP="00397DAF">
      <w:pPr>
        <w:pStyle w:val="Unix"/>
      </w:pPr>
      <w:r>
        <w:t>SET mapreduce.map.memory.mb=8000 – java heap space error</w:t>
      </w:r>
    </w:p>
    <w:p w14:paraId="19C6C13A" w14:textId="77777777" w:rsidR="0063601F" w:rsidRDefault="0063601F" w:rsidP="0063601F">
      <w:pPr>
        <w:pStyle w:val="Heading6"/>
      </w:pPr>
      <w:r>
        <w:t xml:space="preserve">Using spatial tables </w:t>
      </w:r>
      <w:bookmarkEnd w:id="136"/>
    </w:p>
    <w:p w14:paraId="78EF82BE" w14:textId="77777777" w:rsidR="0063601F" w:rsidRPr="0073051D" w:rsidRDefault="0063601F" w:rsidP="0063601F">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63601F">
      <w:pPr>
        <w:pStyle w:val="Heading7"/>
      </w:pPr>
      <w:bookmarkStart w:id="140" w:name="_Ref454437496"/>
      <w:bookmarkStart w:id="141" w:name="_Ref384894195"/>
      <w:r>
        <w:t>Building the jar files</w:t>
      </w:r>
      <w:bookmarkEnd w:id="140"/>
    </w:p>
    <w:p w14:paraId="0FF7B823" w14:textId="77777777" w:rsidR="00C13DEF" w:rsidRDefault="00C13DEF" w:rsidP="00C13DEF">
      <w:pPr>
        <w:pStyle w:val="Heading8"/>
      </w:pPr>
      <w:r>
        <w:t>ESRI Libraries</w:t>
      </w:r>
    </w:p>
    <w:p w14:paraId="64603E32" w14:textId="77777777" w:rsidR="0063601F" w:rsidRDefault="0063601F" w:rsidP="0063601F">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86A3B">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07"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478F">
      <w:pPr>
        <w:pStyle w:val="BodyText2"/>
      </w:pPr>
      <w:r>
        <w:lastRenderedPageBreak/>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08"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0E478F">
      <w:pPr>
        <w:pStyle w:val="Unix"/>
      </w:pPr>
      <w:r w:rsidRPr="006353E9">
        <w:t>Unsupported major.minor version 52.0</w:t>
      </w:r>
    </w:p>
    <w:p w14:paraId="0967B355" w14:textId="3795C408" w:rsidR="00C72083" w:rsidRDefault="000E478F" w:rsidP="00D92F45">
      <w:pPr>
        <w:pStyle w:val="BodyText2"/>
      </w:pPr>
      <w:r>
        <w:t>So you have to configure the Ant job to target the Java 1.7 runtime by adding the following into the build.xml Ant file:</w:t>
      </w:r>
    </w:p>
    <w:p w14:paraId="7BE3037F" w14:textId="77777777" w:rsidR="000E478F" w:rsidRPr="004C3D93" w:rsidRDefault="000E478F" w:rsidP="000E478F">
      <w:pPr>
        <w:pStyle w:val="Code"/>
      </w:pPr>
      <w:r w:rsidRPr="004C3D93">
        <w:tab/>
        <w:t>&lt;target name="compile" depends="init"&gt;</w:t>
      </w:r>
    </w:p>
    <w:p w14:paraId="4F0A179F" w14:textId="77777777" w:rsidR="000E478F" w:rsidRPr="004C3D93" w:rsidRDefault="000E478F" w:rsidP="000E478F">
      <w:pPr>
        <w:pStyle w:val="Code"/>
      </w:pPr>
      <w:r w:rsidRPr="004C3D93">
        <w:tab/>
      </w:r>
      <w:r w:rsidRPr="004C3D93">
        <w:tab/>
        <w:t>&lt;javac srcdir="hive/src/main/java" destdir="${dir.build}" target="1.7" source="1.7"&gt;</w:t>
      </w:r>
    </w:p>
    <w:p w14:paraId="51390B99" w14:textId="77777777" w:rsidR="000E478F" w:rsidRPr="004C3D93" w:rsidRDefault="000E478F" w:rsidP="000E478F">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0E478F">
      <w:pPr>
        <w:pStyle w:val="Code"/>
      </w:pPr>
      <w:r w:rsidRPr="004C3D93">
        <w:tab/>
      </w:r>
      <w:r w:rsidRPr="004C3D93">
        <w:tab/>
        <w:t>&lt;/javac&gt;</w:t>
      </w:r>
    </w:p>
    <w:p w14:paraId="5EDC8B6A" w14:textId="77777777" w:rsidR="000E478F" w:rsidRPr="004C3D93" w:rsidRDefault="000E478F" w:rsidP="000E478F">
      <w:pPr>
        <w:pStyle w:val="Code"/>
      </w:pPr>
      <w:r w:rsidRPr="004C3D93">
        <w:tab/>
      </w:r>
      <w:r w:rsidRPr="004C3D93">
        <w:tab/>
        <w:t>&lt;javac srcdir="json/src/main/java" destdir="${dir.build}" target="1.7" source="1.7"&gt;</w:t>
      </w:r>
    </w:p>
    <w:p w14:paraId="4DDD3EB8" w14:textId="77777777" w:rsidR="000E478F" w:rsidRPr="004C3D93" w:rsidRDefault="000E478F" w:rsidP="000E478F">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0E478F">
      <w:pPr>
        <w:pStyle w:val="Code"/>
      </w:pPr>
      <w:r w:rsidRPr="004C3D93">
        <w:tab/>
      </w:r>
      <w:r w:rsidRPr="004C3D93">
        <w:tab/>
        <w:t>&lt;/javac&gt;</w:t>
      </w:r>
    </w:p>
    <w:p w14:paraId="342077D5" w14:textId="77777777" w:rsidR="000E478F" w:rsidRDefault="000E478F" w:rsidP="000E478F">
      <w:pPr>
        <w:pStyle w:val="Code"/>
      </w:pPr>
      <w:r w:rsidRPr="004C3D93">
        <w:tab/>
        <w:t>&lt;/target&gt;</w:t>
      </w:r>
    </w:p>
    <w:p w14:paraId="634DB7EC" w14:textId="4185944D" w:rsidR="000E478F" w:rsidRDefault="000E478F" w:rsidP="00D92F45">
      <w:pPr>
        <w:pStyle w:val="BodyText2"/>
      </w:pPr>
      <w:r>
        <w:t>You can check that the output *.class files (and hence the *.jar) file has been compiled into the right target version by running this:</w:t>
      </w:r>
    </w:p>
    <w:p w14:paraId="3FC63B49" w14:textId="77777777" w:rsidR="009F76A7" w:rsidRPr="00092158" w:rsidRDefault="009F76A7" w:rsidP="009F76A7">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9F76A7">
      <w:pPr>
        <w:pStyle w:val="Unix"/>
      </w:pPr>
      <w:r>
        <w:t xml:space="preserve">  major version: 51</w:t>
      </w:r>
    </w:p>
    <w:p w14:paraId="21A7E840" w14:textId="31F1E72B" w:rsidR="000E478F" w:rsidRDefault="009F76A7" w:rsidP="009F76A7">
      <w:pPr>
        <w:pStyle w:val="BodyText2"/>
      </w:pPr>
      <w:r>
        <w:t>This corresponds to Java 1.7.</w:t>
      </w:r>
    </w:p>
    <w:p w14:paraId="4CD340DF" w14:textId="632E39FA" w:rsidR="00B948C6" w:rsidRDefault="00B948C6" w:rsidP="00B948C6">
      <w:pPr>
        <w:pStyle w:val="Heading8"/>
      </w:pPr>
      <w:r>
        <w:t>My libraries</w:t>
      </w:r>
    </w:p>
    <w:p w14:paraId="5F6C921D" w14:textId="7A8797BF" w:rsidR="00B948C6" w:rsidRPr="00B948C6" w:rsidRDefault="00B948C6" w:rsidP="00B948C6">
      <w:pPr>
        <w:pStyle w:val="BodyText2"/>
      </w:pPr>
      <w:r>
        <w:t>Built using Maven | Build..</w:t>
      </w:r>
    </w:p>
    <w:p w14:paraId="5B3EE652" w14:textId="3ED56310" w:rsidR="0063601F" w:rsidRDefault="0063601F" w:rsidP="0063601F">
      <w:pPr>
        <w:pStyle w:val="Heading7"/>
      </w:pPr>
      <w:r>
        <w:t>Adding the jar files</w:t>
      </w:r>
      <w:bookmarkEnd w:id="141"/>
      <w:r>
        <w:t xml:space="preserve"> </w:t>
      </w:r>
    </w:p>
    <w:p w14:paraId="5C5E8285" w14:textId="77777777" w:rsidR="0063601F" w:rsidRDefault="0063601F" w:rsidP="008A1C7A">
      <w:pPr>
        <w:pStyle w:val="Heading8"/>
      </w:pPr>
      <w:r>
        <w:t>Using Beeswax UI</w:t>
      </w:r>
    </w:p>
    <w:p w14:paraId="30C22021" w14:textId="77777777" w:rsidR="0063601F" w:rsidRPr="0050591F" w:rsidRDefault="0063601F" w:rsidP="0063601F">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8A1C7A">
      <w:pPr>
        <w:pStyle w:val="Heading8"/>
      </w:pPr>
      <w:r>
        <w:t>Using Hive CLI</w:t>
      </w:r>
    </w:p>
    <w:p w14:paraId="0B9D3A8D" w14:textId="77777777" w:rsidR="0063601F" w:rsidRDefault="0063601F" w:rsidP="0063601F">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397DAF">
      <w:pPr>
        <w:pStyle w:val="Code"/>
      </w:pPr>
      <w:r>
        <w:t xml:space="preserve">hive&gt; </w:t>
      </w:r>
      <w:r w:rsidRPr="005A35F0">
        <w:t>add JAR /home/dopa/java_compiled_classes/spatial-sdk-json.jar;</w:t>
      </w:r>
    </w:p>
    <w:p w14:paraId="71E6ACF3" w14:textId="77777777" w:rsidR="0063601F" w:rsidRPr="005A35F0" w:rsidRDefault="0063601F" w:rsidP="00397DAF">
      <w:pPr>
        <w:pStyle w:val="Code"/>
      </w:pPr>
      <w:r w:rsidRPr="005A35F0">
        <w:t>Added /home/dopa/java_compiled_classes/spatial-sdk-json.jar to class path</w:t>
      </w:r>
    </w:p>
    <w:p w14:paraId="3985DE9D" w14:textId="77777777" w:rsidR="0063601F" w:rsidRPr="005A35F0" w:rsidRDefault="0063601F" w:rsidP="00397DAF">
      <w:pPr>
        <w:pStyle w:val="Code"/>
      </w:pPr>
      <w:r w:rsidRPr="005A35F0">
        <w:t>Added resource: /home/dopa/java_compiled_classes/spatial-sdk-json.jar</w:t>
      </w:r>
    </w:p>
    <w:p w14:paraId="5FB9FC15" w14:textId="77777777" w:rsidR="0063601F" w:rsidRPr="005A35F0" w:rsidRDefault="0063601F" w:rsidP="00397DAF">
      <w:pPr>
        <w:pStyle w:val="Code"/>
      </w:pPr>
      <w:r w:rsidRPr="005A35F0">
        <w:t>hive&gt; add JAR /home/dopa/java_compiled_classes/spatial-sdk-hive.jar;</w:t>
      </w:r>
    </w:p>
    <w:p w14:paraId="7D08A3AB" w14:textId="77777777" w:rsidR="0063601F" w:rsidRPr="005A35F0" w:rsidRDefault="0063601F" w:rsidP="00397DAF">
      <w:pPr>
        <w:pStyle w:val="Code"/>
      </w:pPr>
      <w:r w:rsidRPr="005A35F0">
        <w:t>Added /home/dopa/java_compiled_classes/spatial-sdk-hive.jar to class path</w:t>
      </w:r>
    </w:p>
    <w:p w14:paraId="4F7BC27E" w14:textId="77777777" w:rsidR="0063601F" w:rsidRPr="005A35F0" w:rsidRDefault="0063601F" w:rsidP="00397DAF">
      <w:pPr>
        <w:pStyle w:val="Code"/>
      </w:pPr>
      <w:r w:rsidRPr="005A35F0">
        <w:t>Added resource: /home/dopa/java_compiled_classes/spatial-sdk-hive.jar</w:t>
      </w:r>
    </w:p>
    <w:p w14:paraId="59E140DA" w14:textId="77777777" w:rsidR="0063601F" w:rsidRPr="005A35F0" w:rsidRDefault="0063601F" w:rsidP="00397DAF">
      <w:pPr>
        <w:pStyle w:val="Code"/>
      </w:pPr>
      <w:r w:rsidRPr="005A35F0">
        <w:t>hive&gt; add JAR /home/dopa/java_compiled_classes/esri-geometry-api.jar;</w:t>
      </w:r>
    </w:p>
    <w:p w14:paraId="3181C64F" w14:textId="77777777" w:rsidR="0063601F" w:rsidRPr="005A35F0" w:rsidRDefault="0063601F" w:rsidP="00397DAF">
      <w:pPr>
        <w:pStyle w:val="Code"/>
      </w:pPr>
      <w:r w:rsidRPr="005A35F0">
        <w:t>Added /home/dopa/java_compiled_classes/esri-geometry-api.jar to class path</w:t>
      </w:r>
    </w:p>
    <w:p w14:paraId="5AA199BE" w14:textId="77777777" w:rsidR="0063601F" w:rsidRDefault="0063601F" w:rsidP="00397DAF">
      <w:pPr>
        <w:pStyle w:val="Code"/>
      </w:pPr>
      <w:r w:rsidRPr="005A35F0">
        <w:t>Added resource: /home/dopa/java_compiled_classes/esri-geometry-api.jar</w:t>
      </w:r>
    </w:p>
    <w:p w14:paraId="454E9432" w14:textId="72981315" w:rsidR="003C4E0A" w:rsidRDefault="003C4E0A" w:rsidP="003C4E0A">
      <w:pPr>
        <w:pStyle w:val="BodyText2"/>
      </w:pPr>
      <w:r>
        <w:t>22/06/2016:</w:t>
      </w:r>
    </w:p>
    <w:p w14:paraId="7D22EFD7" w14:textId="77777777" w:rsidR="003C4E0A" w:rsidRDefault="003C4E0A" w:rsidP="003C4E0A">
      <w:pPr>
        <w:pStyle w:val="Code"/>
      </w:pPr>
      <w:r>
        <w:t>hive&gt; add JAR /home/cottaan/jar_files/esri-geometry-api.jar;</w:t>
      </w:r>
    </w:p>
    <w:p w14:paraId="405809F6" w14:textId="77777777" w:rsidR="003C4E0A" w:rsidRDefault="003C4E0A" w:rsidP="003C4E0A">
      <w:pPr>
        <w:pStyle w:val="Code"/>
      </w:pPr>
      <w:r>
        <w:t>Added [/home/cottaan/jar_files/esri-geometry-api.jar] to class path</w:t>
      </w:r>
    </w:p>
    <w:p w14:paraId="0C82E9C7" w14:textId="77777777" w:rsidR="003C4E0A" w:rsidRDefault="003C4E0A" w:rsidP="003C4E0A">
      <w:pPr>
        <w:pStyle w:val="Code"/>
      </w:pPr>
      <w:r>
        <w:t>Added resources: [/home/cottaan/jar_files/esri-geometry-api.jar]</w:t>
      </w:r>
    </w:p>
    <w:p w14:paraId="154F2EBE" w14:textId="77777777" w:rsidR="003C4E0A" w:rsidRDefault="003C4E0A" w:rsidP="003C4E0A">
      <w:pPr>
        <w:pStyle w:val="Code"/>
      </w:pPr>
      <w:r>
        <w:t>hive&gt; add JAR /home/cottaan/jar_files/spatial-sdk-hadoop.jar;</w:t>
      </w:r>
    </w:p>
    <w:p w14:paraId="19C0F263" w14:textId="77777777" w:rsidR="003C4E0A" w:rsidRDefault="003C4E0A" w:rsidP="003C4E0A">
      <w:pPr>
        <w:pStyle w:val="Code"/>
      </w:pPr>
      <w:r>
        <w:t>Added [/home/cottaan/jar_files/spatial-sdk-hadoop.jar] to class path</w:t>
      </w:r>
    </w:p>
    <w:p w14:paraId="4FFF61EA" w14:textId="1A1F7EC2" w:rsidR="003C4E0A" w:rsidRDefault="003C4E0A" w:rsidP="003C4E0A">
      <w:pPr>
        <w:pStyle w:val="Code"/>
      </w:pPr>
      <w:r>
        <w:t>Added resources: [/home/cottaan/jar_files/spatial-sdk-hadoop.jar]</w:t>
      </w:r>
    </w:p>
    <w:p w14:paraId="3F67EC14" w14:textId="10D8829A" w:rsidR="00A23BD1" w:rsidRDefault="00A23BD1" w:rsidP="00A23BD1">
      <w:pPr>
        <w:pStyle w:val="BodyText2"/>
      </w:pPr>
      <w:r>
        <w:t>28/06/2016</w:t>
      </w:r>
    </w:p>
    <w:p w14:paraId="5D16FE6C" w14:textId="5C510968" w:rsidR="00A23BD1" w:rsidRPr="005A35F0" w:rsidRDefault="00A23BD1" w:rsidP="00A23BD1">
      <w:pPr>
        <w:pStyle w:val="Code"/>
      </w:pPr>
      <w:r>
        <w:t xml:space="preserve">hive&gt; add JAR </w:t>
      </w:r>
      <w:r w:rsidRPr="00A23BD1">
        <w:t>/home/auxiliary_jars</w:t>
      </w:r>
      <w:r>
        <w:t>/esri-geometry-api.jar;</w:t>
      </w:r>
    </w:p>
    <w:p w14:paraId="0493EE16" w14:textId="77777777" w:rsidR="0063601F" w:rsidRPr="005A35F0" w:rsidRDefault="0063601F" w:rsidP="0063601F">
      <w:pPr>
        <w:pStyle w:val="BodyText2"/>
      </w:pPr>
      <w:r w:rsidRPr="005A35F0">
        <w:t xml:space="preserve">Then list them out to check. </w:t>
      </w:r>
    </w:p>
    <w:p w14:paraId="3A217039" w14:textId="77777777" w:rsidR="0063601F" w:rsidRPr="005A35F0" w:rsidRDefault="0063601F" w:rsidP="00397DAF">
      <w:pPr>
        <w:pStyle w:val="Code"/>
      </w:pPr>
      <w:r w:rsidRPr="005A35F0">
        <w:t>hive&gt; list JARS;</w:t>
      </w:r>
    </w:p>
    <w:p w14:paraId="2FDB1752" w14:textId="77777777" w:rsidR="0063601F" w:rsidRDefault="0063601F" w:rsidP="00397DAF">
      <w:pPr>
        <w:pStyle w:val="Code"/>
      </w:pPr>
      <w:r w:rsidRPr="005A35F0">
        <w:t>/home/dopa/java_compiled_classes</w:t>
      </w:r>
      <w:r>
        <w:t>/esri-geometry-api.jar</w:t>
      </w:r>
    </w:p>
    <w:p w14:paraId="031A6BC0" w14:textId="77777777" w:rsidR="0063601F" w:rsidRDefault="0063601F" w:rsidP="00397DAF">
      <w:pPr>
        <w:pStyle w:val="Code"/>
      </w:pPr>
      <w:r>
        <w:lastRenderedPageBreak/>
        <w:t>file:/opt/cloudera/parcels/CDH-4.4.0-1.cdh4.4.0.p0.39/lib/hive/lib/hive-builtins-0.10.0-cdh4.4.0.jar</w:t>
      </w:r>
    </w:p>
    <w:p w14:paraId="27A458C1" w14:textId="77777777" w:rsidR="0063601F" w:rsidRDefault="0063601F" w:rsidP="00397DAF">
      <w:pPr>
        <w:pStyle w:val="Code"/>
      </w:pPr>
      <w:r>
        <w:t>/home/dopa/java_compiled_classes/spatial-sdk-hive.jar</w:t>
      </w:r>
    </w:p>
    <w:p w14:paraId="66ED99D6" w14:textId="77777777" w:rsidR="0063601F" w:rsidRPr="002C2997" w:rsidRDefault="0063601F" w:rsidP="00397DAF">
      <w:pPr>
        <w:pStyle w:val="Code"/>
      </w:pPr>
      <w:r>
        <w:t>/home/dopa/java_compiled_classes/spatial-sdk-json.jar</w:t>
      </w:r>
    </w:p>
    <w:p w14:paraId="147F3C6B" w14:textId="05B57836" w:rsidR="003817E3" w:rsidRDefault="003817E3" w:rsidP="003817E3">
      <w:pPr>
        <w:pStyle w:val="Heading8"/>
      </w:pPr>
      <w:r>
        <w:t>Using Beeline</w:t>
      </w:r>
    </w:p>
    <w:p w14:paraId="703D9622" w14:textId="1DD16BC9" w:rsidR="003817E3" w:rsidRPr="003817E3" w:rsidRDefault="003817E3" w:rsidP="003817E3">
      <w:pPr>
        <w:pStyle w:val="BodyText2"/>
      </w:pPr>
      <w:r>
        <w:t>Same as Hive CLI</w:t>
      </w:r>
    </w:p>
    <w:p w14:paraId="2ED00EFE" w14:textId="5975E4C6" w:rsidR="00371364" w:rsidRDefault="00371364" w:rsidP="00371364">
      <w:pPr>
        <w:pStyle w:val="Heading8"/>
      </w:pPr>
      <w:r>
        <w:t>Using Cloudera Manager</w:t>
      </w:r>
    </w:p>
    <w:p w14:paraId="7EDC0342" w14:textId="219C1D6D" w:rsidR="00371364" w:rsidRPr="00371364" w:rsidRDefault="00371364" w:rsidP="00371364">
      <w:pPr>
        <w:pStyle w:val="BodyText2"/>
      </w:pPr>
      <w:r>
        <w:t xml:space="preserve">Following instructions </w:t>
      </w:r>
      <w:hyperlink r:id="rId909"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63601F">
      <w:pPr>
        <w:pStyle w:val="Heading7"/>
      </w:pPr>
      <w:r>
        <w:t xml:space="preserve">Creating the tables </w:t>
      </w:r>
    </w:p>
    <w:p w14:paraId="5DD8A9A3" w14:textId="77777777" w:rsidR="001115B4" w:rsidRDefault="001115B4" w:rsidP="001115B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8A1C7A">
      <w:pPr>
        <w:pStyle w:val="Heading8"/>
      </w:pPr>
      <w:r>
        <w:t>Using Hive CLI</w:t>
      </w:r>
    </w:p>
    <w:p w14:paraId="1E168C11" w14:textId="77777777" w:rsidR="0063601F" w:rsidRDefault="0063601F" w:rsidP="0063601F">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397DAF">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397DAF">
      <w:pPr>
        <w:pStyle w:val="Code"/>
      </w:pPr>
      <w:r>
        <w:t>OK</w:t>
      </w:r>
    </w:p>
    <w:p w14:paraId="18B546E8" w14:textId="77777777" w:rsidR="0063601F" w:rsidRDefault="0063601F" w:rsidP="00397DAF">
      <w:pPr>
        <w:pStyle w:val="Code"/>
      </w:pPr>
      <w:r>
        <w:t>Time taken: 1.498 seconds</w:t>
      </w:r>
    </w:p>
    <w:p w14:paraId="7D6DE90D" w14:textId="77777777" w:rsidR="0063601F" w:rsidRDefault="0063601F" w:rsidP="0063601F">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63601F">
      <w:pPr>
        <w:pStyle w:val="BodyText2"/>
      </w:pPr>
      <w:r>
        <w:t>For the WDPA:</w:t>
      </w:r>
    </w:p>
    <w:p w14:paraId="1D965F89" w14:textId="77777777" w:rsidR="0063601F" w:rsidRPr="005A35F0" w:rsidRDefault="0063601F" w:rsidP="00397DAF">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63601F">
      <w:pPr>
        <w:pStyle w:val="BodyText2"/>
      </w:pPr>
      <w:r w:rsidRPr="005A35F0">
        <w:t>For the species (local orang-utan feature class – OrangUtan.json):</w:t>
      </w:r>
    </w:p>
    <w:p w14:paraId="07F2A7F9" w14:textId="77777777" w:rsidR="0063601F" w:rsidRPr="005A35F0" w:rsidRDefault="0063601F" w:rsidP="00397DAF">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63601F">
      <w:pPr>
        <w:pStyle w:val="BodyText2"/>
      </w:pPr>
      <w:r w:rsidRPr="005A35F0">
        <w:t>For the species (species.jrc.org postgis schema) – UNTESTED!:</w:t>
      </w:r>
    </w:p>
    <w:p w14:paraId="64251DED" w14:textId="77777777" w:rsidR="0063601F" w:rsidRPr="005A35F0" w:rsidRDefault="0063601F" w:rsidP="00397DAF">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63601F">
      <w:pPr>
        <w:pStyle w:val="BodyText2"/>
      </w:pPr>
      <w:r w:rsidRPr="005A35F0">
        <w:t>For the species (Nov 2011 file geodatabase – AllSpecies feature class - OrangUtanNov2011.json):</w:t>
      </w:r>
    </w:p>
    <w:p w14:paraId="56FD4CC1" w14:textId="77777777" w:rsidR="0063601F" w:rsidRPr="005A35F0" w:rsidRDefault="0063601F" w:rsidP="00397DAF">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63601F">
      <w:pPr>
        <w:pStyle w:val="BodyText2"/>
      </w:pPr>
      <w:r w:rsidRPr="005A35F0">
        <w:t>For the species (Nov 2011 file geodatabase – AllSpecies feature class - OrangUtanNov2011.json) as an external table:</w:t>
      </w:r>
    </w:p>
    <w:p w14:paraId="300E4E80" w14:textId="77777777" w:rsidR="0063601F" w:rsidRDefault="0063601F" w:rsidP="00397DAF">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8A1C7A">
      <w:pPr>
        <w:pStyle w:val="Heading8"/>
      </w:pPr>
      <w:bookmarkStart w:id="142" w:name="_Ref384899398"/>
      <w:r>
        <w:t>Using Beeswax UI</w:t>
      </w:r>
    </w:p>
    <w:p w14:paraId="33E07FBA" w14:textId="77777777" w:rsidR="0063601F" w:rsidRDefault="0063601F" w:rsidP="0063601F">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63601F">
      <w:pPr>
        <w:pStyle w:val="BodyText2"/>
      </w:pPr>
      <w:r>
        <w:t>Make sure you reference the HDFS file using the /user/admin/data/json/&lt;file&gt; prefix otherwise it wont find the table.</w:t>
      </w:r>
    </w:p>
    <w:p w14:paraId="3CA9CDBC" w14:textId="77777777" w:rsidR="0063601F" w:rsidRDefault="0063601F" w:rsidP="0063601F">
      <w:pPr>
        <w:pStyle w:val="Heading7"/>
      </w:pPr>
      <w:r>
        <w:lastRenderedPageBreak/>
        <w:t>Importing data into the spatial tables</w:t>
      </w:r>
      <w:bookmarkEnd w:id="142"/>
    </w:p>
    <w:p w14:paraId="59466D27" w14:textId="77777777" w:rsidR="0063601F" w:rsidRDefault="0063601F" w:rsidP="008A1C7A">
      <w:pPr>
        <w:pStyle w:val="Heading8"/>
      </w:pPr>
      <w:r>
        <w:t>Using HDFS Shell</w:t>
      </w:r>
    </w:p>
    <w:p w14:paraId="7DD6526C" w14:textId="77777777" w:rsidR="0063601F" w:rsidRDefault="0063601F" w:rsidP="0063601F">
      <w:pPr>
        <w:pStyle w:val="BodyText2"/>
      </w:pPr>
      <w:r>
        <w:t>You can use the HDFS shell to use wildcard in file search patterns to load multiple files. This is very fast!</w:t>
      </w:r>
    </w:p>
    <w:p w14:paraId="2224F099" w14:textId="77777777" w:rsidR="0063601F" w:rsidRDefault="0063601F" w:rsidP="00397DAF">
      <w:pPr>
        <w:pStyle w:val="Code"/>
      </w:pPr>
      <w:r w:rsidRPr="00C60530">
        <w:t>[dopa@hadoop-sn ~]$ hadoop fs -put /home/dopa/data/json/species/* /user/hive/warehouse/</w:t>
      </w:r>
    </w:p>
    <w:p w14:paraId="7E2EDEB1" w14:textId="77777777" w:rsidR="0063601F" w:rsidRDefault="0063601F" w:rsidP="0063601F">
      <w:pPr>
        <w:pStyle w:val="BodyText2"/>
      </w:pPr>
      <w:r>
        <w:t>Or delete multiple files:</w:t>
      </w:r>
    </w:p>
    <w:p w14:paraId="67222695" w14:textId="77777777" w:rsidR="0063601F" w:rsidRPr="00C60530" w:rsidRDefault="0063601F" w:rsidP="00397DAF">
      <w:pPr>
        <w:pStyle w:val="Code"/>
      </w:pPr>
      <w:r w:rsidRPr="00BE435C">
        <w:t>[dopa@hadoop-sn ~]$ hadoop fs -rm /user/hive/warehouse/*.json</w:t>
      </w:r>
    </w:p>
    <w:p w14:paraId="242F0CC1" w14:textId="77777777" w:rsidR="0063601F" w:rsidRDefault="0063601F" w:rsidP="008A1C7A">
      <w:pPr>
        <w:pStyle w:val="Heading8"/>
      </w:pPr>
      <w:r>
        <w:t>Using Hive CLI</w:t>
      </w:r>
    </w:p>
    <w:p w14:paraId="3C090DCC" w14:textId="77777777" w:rsidR="0063601F" w:rsidRDefault="0063601F" w:rsidP="0063601F">
      <w:pPr>
        <w:pStyle w:val="BodyText2"/>
      </w:pPr>
      <w:r>
        <w:t>If you use the Hive shell then any puts go to the /user/dopa/ folder by default.</w:t>
      </w:r>
    </w:p>
    <w:p w14:paraId="4263221A" w14:textId="77777777" w:rsidR="0063601F" w:rsidRDefault="0063601F" w:rsidP="00397DAF">
      <w:pPr>
        <w:pStyle w:val="Code"/>
      </w:pPr>
      <w:r w:rsidRPr="009D0AB9">
        <w:t>hive&gt; dfs -put /home/dopa/data/json/species/species20733.json;</w:t>
      </w:r>
    </w:p>
    <w:p w14:paraId="702014DC" w14:textId="77777777" w:rsidR="0063601F" w:rsidRDefault="0063601F" w:rsidP="0063601F">
      <w:pPr>
        <w:pStyle w:val="BodyText2"/>
      </w:pPr>
      <w:r>
        <w:t>To put data in a different HDFS folder:</w:t>
      </w:r>
    </w:p>
    <w:p w14:paraId="19CD3ED3" w14:textId="77777777" w:rsidR="0063601F" w:rsidRDefault="0063601F" w:rsidP="00397DAF">
      <w:pPr>
        <w:pStyle w:val="Code"/>
      </w:pPr>
      <w:r w:rsidRPr="009D0AB9">
        <w:t>hive&gt; dfs -put /home/dopa/data/json/species/species20733.json /user/hive/warehouse/;</w:t>
      </w:r>
    </w:p>
    <w:p w14:paraId="71EFE4B7" w14:textId="77777777" w:rsidR="0063601F" w:rsidRDefault="0063601F" w:rsidP="0063601F">
      <w:pPr>
        <w:pStyle w:val="BodyText2"/>
      </w:pPr>
      <w:r>
        <w:t>To explicitly load data:</w:t>
      </w:r>
    </w:p>
    <w:p w14:paraId="1B2625F0" w14:textId="77777777" w:rsidR="0063601F" w:rsidRPr="005A35F0" w:rsidRDefault="0063601F" w:rsidP="00397DAF">
      <w:pPr>
        <w:pStyle w:val="Code"/>
      </w:pPr>
      <w:r>
        <w:t>hive</w:t>
      </w:r>
      <w:r w:rsidRPr="005A35F0">
        <w:t>&gt; load data inpath 'test_unenclosed.json' into table counties;</w:t>
      </w:r>
    </w:p>
    <w:p w14:paraId="218A1991" w14:textId="77777777" w:rsidR="0063601F" w:rsidRDefault="0063601F" w:rsidP="00397DAF">
      <w:pPr>
        <w:pStyle w:val="Code"/>
      </w:pPr>
      <w:r w:rsidRPr="005A35F0">
        <w:t>Loading data to table default.counties</w:t>
      </w:r>
    </w:p>
    <w:p w14:paraId="4A039E0D" w14:textId="77777777" w:rsidR="0063601F" w:rsidRDefault="0063601F" w:rsidP="00397DAF">
      <w:pPr>
        <w:pStyle w:val="Code"/>
      </w:pPr>
      <w:r>
        <w:t>chgrp: changing ownership of '/user/hive/warehouse/counties/test_unenclosed_copy_1.json': User does not belong to hive</w:t>
      </w:r>
    </w:p>
    <w:p w14:paraId="07D3326A" w14:textId="77777777" w:rsidR="0063601F" w:rsidRDefault="0063601F" w:rsidP="00397DAF">
      <w:pPr>
        <w:pStyle w:val="Code"/>
      </w:pPr>
      <w:r>
        <w:t>Table default.counties stats: [num_partitions: 0, num_files: 2, num_rows: 0, total_size: 2794, raw_data_size: 0]</w:t>
      </w:r>
    </w:p>
    <w:p w14:paraId="4C41D03E" w14:textId="77777777" w:rsidR="0063601F" w:rsidRDefault="0063601F" w:rsidP="00397DAF">
      <w:pPr>
        <w:pStyle w:val="Code"/>
      </w:pPr>
      <w:r>
        <w:t>OK</w:t>
      </w:r>
    </w:p>
    <w:p w14:paraId="13DEBC28" w14:textId="77777777" w:rsidR="0063601F" w:rsidRDefault="0063601F" w:rsidP="00397DAF">
      <w:pPr>
        <w:pStyle w:val="Code"/>
      </w:pPr>
      <w:r>
        <w:t>Time taken: 0.496 seconds</w:t>
      </w:r>
    </w:p>
    <w:p w14:paraId="62E51801" w14:textId="77777777" w:rsidR="0063601F" w:rsidRPr="006826D1" w:rsidRDefault="0063601F" w:rsidP="0063601F">
      <w:pPr>
        <w:pStyle w:val="BodyText2"/>
      </w:pPr>
      <w:r>
        <w:t>You can also import data by creating an external table which points hdfs to existing files.</w:t>
      </w:r>
    </w:p>
    <w:p w14:paraId="09D6D787" w14:textId="77777777" w:rsidR="0063601F" w:rsidRDefault="0063601F" w:rsidP="008A1C7A">
      <w:pPr>
        <w:pStyle w:val="Heading8"/>
      </w:pPr>
      <w:r>
        <w:t>Using Hue</w:t>
      </w:r>
    </w:p>
    <w:p w14:paraId="1216FE82" w14:textId="77777777" w:rsidR="0063601F" w:rsidRPr="006F271A" w:rsidRDefault="0063601F" w:rsidP="0063601F">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8A1C7A">
      <w:pPr>
        <w:pStyle w:val="Heading8"/>
      </w:pPr>
      <w:r>
        <w:t>Issues</w:t>
      </w:r>
    </w:p>
    <w:p w14:paraId="6CBE695F" w14:textId="77777777" w:rsidR="0063601F" w:rsidRDefault="0063601F" w:rsidP="0063601F">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397DAF">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63601F">
      <w:pPr>
        <w:pStyle w:val="BodyText2"/>
      </w:pPr>
      <w:r>
        <w:t>A smallint works fine!!</w:t>
      </w:r>
    </w:p>
    <w:p w14:paraId="325DE5C2" w14:textId="2C823E13" w:rsidR="0063601F" w:rsidRDefault="00860ADA" w:rsidP="0063601F">
      <w:pPr>
        <w:pStyle w:val="Heading7"/>
      </w:pPr>
      <w:r>
        <w:t>Writing</w:t>
      </w:r>
      <w:r w:rsidR="0063601F">
        <w:t xml:space="preserve"> new UDFs</w:t>
      </w:r>
    </w:p>
    <w:p w14:paraId="5744196B" w14:textId="77777777" w:rsidR="0063601F" w:rsidRPr="007612F3" w:rsidRDefault="0063601F" w:rsidP="0063601F">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8A1C7A">
      <w:pPr>
        <w:pStyle w:val="Heading8"/>
      </w:pPr>
      <w:r>
        <w:t xml:space="preserve">Create a new Maven project </w:t>
      </w:r>
    </w:p>
    <w:p w14:paraId="3215DC28" w14:textId="77777777" w:rsidR="0063601F" w:rsidRDefault="0063601F" w:rsidP="0063601F">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8A1C7A">
      <w:pPr>
        <w:pStyle w:val="Heading8"/>
      </w:pPr>
      <w:r>
        <w:t>Shaded *.jar files</w:t>
      </w:r>
    </w:p>
    <w:p w14:paraId="0B09632B" w14:textId="6E1570D2" w:rsidR="006B6D9F" w:rsidRDefault="006B6D9F" w:rsidP="006B6D9F">
      <w:pPr>
        <w:pStyle w:val="BodyText2"/>
      </w:pPr>
      <w:r>
        <w:t>These seem to appear when you haven’t done a Clean first.</w:t>
      </w:r>
    </w:p>
    <w:p w14:paraId="0BABCBA4" w14:textId="022E3281" w:rsidR="0063601F" w:rsidRDefault="0063601F" w:rsidP="008A1C7A">
      <w:pPr>
        <w:pStyle w:val="Heading8"/>
      </w:pPr>
      <w:r>
        <w:t>Adding in Maven dependencies</w:t>
      </w:r>
    </w:p>
    <w:p w14:paraId="58B015A3" w14:textId="77777777" w:rsidR="0063601F" w:rsidRPr="00CB356F" w:rsidRDefault="0063601F" w:rsidP="0063601F">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8A1C7A">
      <w:pPr>
        <w:pStyle w:val="Heading8"/>
      </w:pPr>
      <w:r>
        <w:t>Creating the function</w:t>
      </w:r>
    </w:p>
    <w:p w14:paraId="5029AD20" w14:textId="77777777" w:rsidR="0063601F" w:rsidRDefault="0063601F" w:rsidP="0063601F">
      <w:pPr>
        <w:pStyle w:val="BodyText2"/>
      </w:pPr>
      <w:r>
        <w:t xml:space="preserve">Following the instructions </w:t>
      </w:r>
      <w:hyperlink r:id="rId910"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63601F">
      <w:pPr>
        <w:pStyle w:val="BodyText2"/>
      </w:pPr>
      <w:r>
        <w:lastRenderedPageBreak/>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8A1C7A">
      <w:pPr>
        <w:pStyle w:val="Heading8"/>
      </w:pPr>
      <w:r>
        <w:t>Adding l</w:t>
      </w:r>
      <w:r w:rsidR="006B6D9F">
        <w:t>ogging</w:t>
      </w:r>
    </w:p>
    <w:p w14:paraId="03BD5BA1" w14:textId="74E1B52A" w:rsidR="006B6D9F" w:rsidRDefault="006B6D9F" w:rsidP="006B6D9F">
      <w:pPr>
        <w:pStyle w:val="BodyText2"/>
      </w:pPr>
      <w:r>
        <w:t xml:space="preserve">You can output logging in UDTF functions by adding the following code (see </w:t>
      </w:r>
      <w:hyperlink r:id="rId911" w:anchor="L162" w:history="1">
        <w:r w:rsidRPr="006B6D9F">
          <w:rPr>
            <w:rStyle w:val="Hyperlink"/>
          </w:rPr>
          <w:t>this</w:t>
        </w:r>
      </w:hyperlink>
      <w:r>
        <w:t xml:space="preserve"> class example):</w:t>
      </w:r>
    </w:p>
    <w:p w14:paraId="619329C6" w14:textId="77777777" w:rsidR="006B6D9F" w:rsidRDefault="006B6D9F" w:rsidP="00397DAF">
      <w:pPr>
        <w:pStyle w:val="Code"/>
      </w:pPr>
      <w:r w:rsidRPr="006B6D9F">
        <w:t>private static final Log LOG = LogFactory.getLog(CellUdtf.class);</w:t>
      </w:r>
    </w:p>
    <w:p w14:paraId="23BD4722" w14:textId="2F5EBB3E" w:rsidR="006B6D9F" w:rsidRDefault="006B6D9F" w:rsidP="00397DAF">
      <w:pPr>
        <w:pStyle w:val="Code"/>
      </w:pPr>
      <w:r>
        <w:t>..</w:t>
      </w:r>
    </w:p>
    <w:p w14:paraId="4770502B" w14:textId="65B67542" w:rsidR="006B6D9F" w:rsidRDefault="006B6D9F" w:rsidP="00397DAF">
      <w:pPr>
        <w:pStyle w:val="Code"/>
      </w:pPr>
      <w:r w:rsidRPr="006B6D9F">
        <w:t>LOG.info("Checking cells between " + lower + " and " + upper + " this is where it gets stuck!");</w:t>
      </w:r>
    </w:p>
    <w:p w14:paraId="11F01082" w14:textId="273AFEBF" w:rsidR="006B6D9F" w:rsidRDefault="006B6D9F" w:rsidP="006B6D9F">
      <w:pPr>
        <w:pStyle w:val="BodyText2"/>
      </w:pPr>
      <w:r>
        <w:t>Then when you run the MR job, you can look at the syslog and you will see this:</w:t>
      </w:r>
    </w:p>
    <w:p w14:paraId="0168A97E" w14:textId="70438F6B" w:rsidR="006B6D9F" w:rsidRDefault="006B6D9F" w:rsidP="00397DAF">
      <w:pPr>
        <w:pStyle w:val="Code"/>
      </w:pPr>
      <w:r w:rsidRPr="006B6D9F">
        <w:t>2015-04-09 11:33:16,254 INFO [main] jrc.esri.CellUdtf: Checking cells between 43200 and 63000 this is where it gets stuck!</w:t>
      </w:r>
    </w:p>
    <w:p w14:paraId="4A649388" w14:textId="1A7C1769" w:rsidR="006B6D9F" w:rsidRPr="006B6D9F" w:rsidRDefault="006B6D9F" w:rsidP="00523097">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8A1C7A">
      <w:pPr>
        <w:pStyle w:val="Heading8"/>
      </w:pPr>
      <w:r>
        <w:t>Testing the function</w:t>
      </w:r>
    </w:p>
    <w:p w14:paraId="7D5A9E00" w14:textId="499DE002" w:rsidR="00AC395A" w:rsidRDefault="00AC395A" w:rsidP="00AC395A">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397DAF">
      <w:pPr>
        <w:pStyle w:val="Code"/>
      </w:pPr>
      <w:r>
        <w:t>Exception in thread "main" java.lang.NullPointerException</w:t>
      </w:r>
    </w:p>
    <w:p w14:paraId="1D6D25BE" w14:textId="77777777" w:rsidR="00AC395A" w:rsidRDefault="00AC395A" w:rsidP="00397DAF">
      <w:pPr>
        <w:pStyle w:val="Code"/>
      </w:pPr>
      <w:r>
        <w:tab/>
        <w:t>at org.apache.hadoop.hive.ql.udf.generic.GenericUDTF.forward(GenericUDTF.java:91)</w:t>
      </w:r>
    </w:p>
    <w:p w14:paraId="7F4DBD1E" w14:textId="77777777" w:rsidR="00AC395A" w:rsidRDefault="00AC395A" w:rsidP="00397DAF">
      <w:pPr>
        <w:pStyle w:val="Code"/>
      </w:pPr>
      <w:r>
        <w:tab/>
        <w:t>at jrc.esri.CellUdtf.getCellsEnclosedBy(CellUdtf.java:171)</w:t>
      </w:r>
    </w:p>
    <w:p w14:paraId="645D1298" w14:textId="77777777" w:rsidR="00AC395A" w:rsidRDefault="00AC395A" w:rsidP="00397DAF">
      <w:pPr>
        <w:pStyle w:val="Code"/>
      </w:pPr>
      <w:r>
        <w:tab/>
        <w:t>at jrc.esri.CellUdtf.process(CellUdtf.java:116)</w:t>
      </w:r>
    </w:p>
    <w:p w14:paraId="45B19B41" w14:textId="619F443B" w:rsidR="00AC395A" w:rsidRDefault="00AC395A" w:rsidP="00397DAF">
      <w:pPr>
        <w:pStyle w:val="Code"/>
      </w:pPr>
      <w:r>
        <w:tab/>
        <w:t>at jrc.CellUdtfTest.main(CellUdtfTest.java:48)</w:t>
      </w:r>
    </w:p>
    <w:p w14:paraId="34805E03" w14:textId="6901FEF3" w:rsidR="00AC395A" w:rsidRPr="00AC395A" w:rsidRDefault="00FD3DFA" w:rsidP="00AC395A">
      <w:pPr>
        <w:pStyle w:val="BodyText2"/>
      </w:pPr>
      <w:r>
        <w:t>For spatial functions you need to convert the geometry into WKB to test the functions as the geometry type that is loaded into Hive is WKB (from my FeatureClassToAvro GP tool).</w:t>
      </w:r>
      <w:r w:rsidR="00C90F02">
        <w:t xml:space="preserve"> </w:t>
      </w:r>
      <w:hyperlink r:id="rId912"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8A1C7A">
      <w:pPr>
        <w:pStyle w:val="Heading8"/>
      </w:pPr>
      <w:r>
        <w:t>Using the function</w:t>
      </w:r>
    </w:p>
    <w:p w14:paraId="5993B8AD" w14:textId="6C2838B9" w:rsidR="00EC66C5" w:rsidRDefault="00EC66C5" w:rsidP="00EC66C5">
      <w:pPr>
        <w:pStyle w:val="BodyText2"/>
      </w:pPr>
      <w:r>
        <w:t>You can create a dummy table to use in test SQL statements. Start at the command prompt:</w:t>
      </w:r>
    </w:p>
    <w:p w14:paraId="69966804" w14:textId="51F229D9" w:rsidR="00EC66C5" w:rsidRDefault="00EC66C5" w:rsidP="00397DAF">
      <w:pPr>
        <w:pStyle w:val="Code"/>
      </w:pPr>
      <w:r w:rsidRPr="00EC66C5">
        <w:t>echo onerow &gt; st-geom-onerow.tsv</w:t>
      </w:r>
    </w:p>
    <w:p w14:paraId="5E150F03" w14:textId="15B8FB0B" w:rsidR="00EC66C5" w:rsidRDefault="00EC66C5" w:rsidP="00EC66C5">
      <w:pPr>
        <w:pStyle w:val="BodyText2"/>
      </w:pPr>
      <w:r>
        <w:t>Then in Hive</w:t>
      </w:r>
      <w:r w:rsidR="00EA5F56">
        <w:t xml:space="preserve"> create this table then you can use it in queries</w:t>
      </w:r>
      <w:r>
        <w:t>:</w:t>
      </w:r>
    </w:p>
    <w:p w14:paraId="07267822" w14:textId="77777777" w:rsidR="00EC66C5" w:rsidRDefault="00EC66C5" w:rsidP="00397DAF">
      <w:pPr>
        <w:pStyle w:val="Code"/>
      </w:pPr>
      <w:r>
        <w:t>create table onerow(s string)</w:t>
      </w:r>
    </w:p>
    <w:p w14:paraId="69DB6D57" w14:textId="2A100B95" w:rsidR="00EC66C5" w:rsidRDefault="00EC66C5" w:rsidP="00397DAF">
      <w:pPr>
        <w:pStyle w:val="Code"/>
      </w:pPr>
      <w:r>
        <w:t>row format delimited fields terminated by '\t';</w:t>
      </w:r>
    </w:p>
    <w:p w14:paraId="21FE9D44" w14:textId="0A7E2AD0" w:rsidR="00EC66C5" w:rsidRDefault="00EC66C5" w:rsidP="00397DAF">
      <w:pPr>
        <w:pStyle w:val="Code"/>
      </w:pPr>
      <w:r>
        <w:t>load data local inpath 'st-geom-onerow.tsv'</w:t>
      </w:r>
    </w:p>
    <w:p w14:paraId="03C660B0" w14:textId="422B659B" w:rsidR="00EC66C5" w:rsidRDefault="00EC66C5" w:rsidP="00397DAF">
      <w:pPr>
        <w:pStyle w:val="Code"/>
      </w:pPr>
      <w:r>
        <w:t>overwrite into table onerow;</w:t>
      </w:r>
    </w:p>
    <w:p w14:paraId="74839EDF" w14:textId="527EEC0A" w:rsidR="00EA5F56" w:rsidRDefault="002E7319" w:rsidP="00397DAF">
      <w:pPr>
        <w:pStyle w:val="Code"/>
      </w:pPr>
      <w:r w:rsidRPr="002E7319">
        <w:t>select ST_AsText(ST_Buffer(ST_GeomFromText('polygon ((0 0, 3 0, 3 2, 5 2, 5 5, 2 5, 2 3, 0 3, 0 0))'), -1)) from onerow;</w:t>
      </w:r>
    </w:p>
    <w:p w14:paraId="280B987E" w14:textId="5FE5F2A3" w:rsidR="00EC66C5" w:rsidRDefault="00EC66C5" w:rsidP="00EC66C5">
      <w:pPr>
        <w:pStyle w:val="BodyText2"/>
      </w:pPr>
      <w:r>
        <w:t>Or you can use a normal table:</w:t>
      </w:r>
    </w:p>
    <w:p w14:paraId="29A49E66" w14:textId="77777777" w:rsidR="0063601F" w:rsidRDefault="0063601F" w:rsidP="00397DAF">
      <w:pPr>
        <w:pStyle w:val="Code"/>
      </w:pPr>
      <w:r w:rsidRPr="00BE2124">
        <w:t>hive&gt; select *,st_astext(st_geomfromquadkey(quadkey)) from id17975;</w:t>
      </w:r>
    </w:p>
    <w:p w14:paraId="2B5D6FF2" w14:textId="77777777" w:rsidR="0063601F" w:rsidRDefault="0063601F" w:rsidP="00397DAF">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397DAF">
      <w:pPr>
        <w:pStyle w:val="Code"/>
      </w:pPr>
      <w:r>
        <w:t>..</w:t>
      </w:r>
    </w:p>
    <w:p w14:paraId="1A995C16" w14:textId="77777777" w:rsidR="0063601F" w:rsidRDefault="0063601F" w:rsidP="00397DAF">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63601F">
      <w:pPr>
        <w:pStyle w:val="BodyText2"/>
      </w:pPr>
      <w:r>
        <w:t xml:space="preserve">But this fails in Beeswax: </w:t>
      </w:r>
    </w:p>
    <w:p w14:paraId="11AD0EC8" w14:textId="77777777" w:rsidR="0063601F" w:rsidRDefault="0063601F" w:rsidP="00397DAF">
      <w:pPr>
        <w:pStyle w:val="Code"/>
      </w:pPr>
      <w:r w:rsidRPr="00B561E3">
        <w:t>select st_geomfromquadkey(quadkey) from id17975;</w:t>
      </w:r>
    </w:p>
    <w:p w14:paraId="371CD52A" w14:textId="77777777" w:rsidR="0063601F" w:rsidRPr="00BE2124" w:rsidRDefault="0063601F" w:rsidP="00397DAF">
      <w:pPr>
        <w:pStyle w:val="Code"/>
      </w:pPr>
      <w:r w:rsidRPr="00B561E3">
        <w:t>java.lang.RuntimeException: OK FAILED: Execution Error, return code -101 from org.apache.hadoop.hive.ql.exec.FunctionTask</w:t>
      </w:r>
    </w:p>
    <w:p w14:paraId="682A832C" w14:textId="69B65FD0" w:rsidR="0063601F" w:rsidRDefault="008A54FA" w:rsidP="0063601F">
      <w:pPr>
        <w:pStyle w:val="Heading7"/>
      </w:pPr>
      <w:r>
        <w:t xml:space="preserve">Creating the </w:t>
      </w:r>
      <w:r w:rsidR="0063601F">
        <w:t xml:space="preserve"> UDFs</w:t>
      </w:r>
      <w:r>
        <w:t xml:space="preserve"> in Hive</w:t>
      </w:r>
    </w:p>
    <w:p w14:paraId="41F723CC" w14:textId="77777777" w:rsidR="0063601F" w:rsidRDefault="0063601F" w:rsidP="008A1C7A">
      <w:pPr>
        <w:pStyle w:val="Heading8"/>
      </w:pPr>
      <w:r>
        <w:t>Using Hive CLI</w:t>
      </w:r>
    </w:p>
    <w:p w14:paraId="018D865F" w14:textId="2D689FF0" w:rsidR="00397DAF" w:rsidRDefault="00397DAF" w:rsidP="008A1C7A">
      <w:pPr>
        <w:pStyle w:val="Heading9"/>
      </w:pPr>
      <w:r>
        <w:t>As temporary functions</w:t>
      </w:r>
    </w:p>
    <w:p w14:paraId="412529C4" w14:textId="77777777" w:rsidR="0063601F" w:rsidRDefault="0063601F" w:rsidP="0063601F">
      <w:pPr>
        <w:pStyle w:val="BodyText2"/>
      </w:pPr>
      <w:r>
        <w:t>UDFs can be created as session functions:</w:t>
      </w:r>
    </w:p>
    <w:p w14:paraId="49C02A2E" w14:textId="77777777" w:rsidR="0063601F" w:rsidRPr="00BD1385" w:rsidRDefault="0063601F" w:rsidP="00397DAF">
      <w:pPr>
        <w:pStyle w:val="Code"/>
      </w:pPr>
      <w:r w:rsidRPr="00220B57">
        <w:t>hive</w:t>
      </w:r>
      <w:r w:rsidRPr="00BD1385">
        <w:t>&gt; CREATE TEMPORARY FUNCTION ST_GeometryType AS 'com.esri.hadoop.hive.ST_GeometryType';</w:t>
      </w:r>
    </w:p>
    <w:p w14:paraId="5AFCDCB3" w14:textId="39B48026" w:rsidR="009834AB" w:rsidRDefault="009834AB" w:rsidP="00397DAF">
      <w:pPr>
        <w:pStyle w:val="Code"/>
      </w:pPr>
      <w:r w:rsidRPr="009834AB">
        <w:t>hive&gt; show functions  like '*st_*';</w:t>
      </w:r>
    </w:p>
    <w:p w14:paraId="5CA51143" w14:textId="5B014C14" w:rsidR="009834AB" w:rsidRDefault="009834AB" w:rsidP="00397DAF">
      <w:pPr>
        <w:pStyle w:val="Code"/>
      </w:pPr>
      <w:r w:rsidRPr="009834AB">
        <w:t>hive&gt; show functions  like '*default.st_*';</w:t>
      </w:r>
    </w:p>
    <w:p w14:paraId="7D9E44CB" w14:textId="77777777" w:rsidR="0063601F" w:rsidRDefault="0063601F" w:rsidP="00397DAF">
      <w:pPr>
        <w:pStyle w:val="Code"/>
      </w:pPr>
      <w:r>
        <w:t>OK</w:t>
      </w:r>
    </w:p>
    <w:p w14:paraId="3BC22ABD" w14:textId="77777777" w:rsidR="0063601F" w:rsidRDefault="0063601F" w:rsidP="00397DAF">
      <w:pPr>
        <w:pStyle w:val="Code"/>
      </w:pPr>
      <w:r>
        <w:t>st_geometrytype</w:t>
      </w:r>
    </w:p>
    <w:p w14:paraId="0E407E37" w14:textId="5E598777" w:rsidR="00D93F81" w:rsidRDefault="00D93F81" w:rsidP="00397DAF">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D93F81">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E85A3C">
      <w:pPr>
        <w:pStyle w:val="Heading7"/>
      </w:pPr>
      <w:r>
        <w:lastRenderedPageBreak/>
        <w:t xml:space="preserve">Some fail in Hive CLI: NOTE: this issue was resolved by using a Hive initialisation file (see </w:t>
      </w:r>
      <w:r>
        <w:rPr>
          <w:szCs w:val="22"/>
        </w:rPr>
        <w:fldChar w:fldCharType="begin"/>
      </w:r>
      <w:r>
        <w:instrText xml:space="preserve"> REF _Ref386018783 \h </w:instrText>
      </w:r>
      <w:r>
        <w:rPr>
          <w:szCs w:val="22"/>
        </w:rPr>
        <w:fldChar w:fldCharType="separate"/>
      </w:r>
      <w:r w:rsidR="00EA3299">
        <w:t>Getting the version of Hive</w:t>
      </w:r>
    </w:p>
    <w:p w14:paraId="67947712"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397DAF">
      <w:pPr>
        <w:pStyle w:val="Code"/>
      </w:pPr>
      <w:r>
        <w:t>hive&gt; set system:sun.java.command;</w:t>
      </w:r>
    </w:p>
    <w:p w14:paraId="7987E84B" w14:textId="77777777" w:rsidR="00EA3299" w:rsidRDefault="00EA3299" w:rsidP="00397DAF">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E85A3C">
      <w:pPr>
        <w:pStyle w:val="BodyText2"/>
      </w:pPr>
      <w:r>
        <w:t>From the command line type ‘hive –version’. On 21/6/2016 we are using ‘</w:t>
      </w:r>
      <w:r w:rsidRPr="0075078C">
        <w:t>Hive 1.1.0-cdh5.7.0</w:t>
      </w:r>
      <w:r>
        <w:t>’.</w:t>
      </w:r>
    </w:p>
    <w:p w14:paraId="1E7A32C6" w14:textId="77777777" w:rsidR="00D93F81" w:rsidRDefault="00EA3299" w:rsidP="00D93F81">
      <w:pPr>
        <w:pStyle w:val="BodyText2"/>
      </w:pPr>
      <w:r>
        <w:t>Initialisation script</w:t>
      </w:r>
      <w:r w:rsidR="00D93F81">
        <w:fldChar w:fldCharType="end"/>
      </w:r>
      <w:r w:rsidR="00D93F81">
        <w:t>).</w:t>
      </w:r>
    </w:p>
    <w:p w14:paraId="50FA8DE7" w14:textId="77777777" w:rsidR="00D93F81" w:rsidRDefault="00D93F81" w:rsidP="00D93F81">
      <w:pPr>
        <w:pStyle w:val="Code"/>
      </w:pPr>
      <w:r>
        <w:t>hive&gt; CREATE TEMPORARY FUNCTION ST_LineString AS 'com.esri.hadoop.hive.ST_LineString';</w:t>
      </w:r>
    </w:p>
    <w:p w14:paraId="3722A4B2" w14:textId="77777777" w:rsidR="00D93F81" w:rsidRDefault="00D93F81" w:rsidP="00D93F81">
      <w:pPr>
        <w:pStyle w:val="Code"/>
      </w:pPr>
      <w:r>
        <w:t>java.lang.NoClassDefFoundError: com/esri/core/geometry/Geometry</w:t>
      </w:r>
    </w:p>
    <w:p w14:paraId="3251389D" w14:textId="0D05F6CD" w:rsidR="00D93F81" w:rsidRDefault="00D93F81" w:rsidP="00397DAF">
      <w:pPr>
        <w:pStyle w:val="Code"/>
      </w:pPr>
      <w:r>
        <w:t>..</w:t>
      </w:r>
    </w:p>
    <w:p w14:paraId="1BEF24CC" w14:textId="07BBC1EB" w:rsidR="006353E9" w:rsidRDefault="006353E9" w:rsidP="006353E9">
      <w:pPr>
        <w:pStyle w:val="BodyText2"/>
      </w:pPr>
      <w:r>
        <w:t>On 22/06/2016 I tried this:</w:t>
      </w:r>
    </w:p>
    <w:p w14:paraId="32193C9F" w14:textId="5F21EC28" w:rsidR="004C3D93" w:rsidRPr="000E478F" w:rsidRDefault="006353E9" w:rsidP="000E478F">
      <w:pPr>
        <w:pStyle w:val="Unix"/>
      </w:pPr>
      <w:r>
        <w:t>h</w:t>
      </w:r>
      <w:r w:rsidRPr="006353E9">
        <w:t xml:space="preserve"> ive&gt; CREATE TEMPORARY FUNCTION ST_Point AS 'com.esri.hadoop.hive.ST_Point';</w:t>
      </w:r>
    </w:p>
    <w:p w14:paraId="21CC8139" w14:textId="3D862E2D" w:rsidR="00397DAF" w:rsidRDefault="00397DAF" w:rsidP="008A1C7A">
      <w:pPr>
        <w:pStyle w:val="Heading9"/>
      </w:pPr>
      <w:bookmarkStart w:id="143" w:name="_Ref454461976"/>
      <w:r>
        <w:t>As permanent functions</w:t>
      </w:r>
      <w:bookmarkEnd w:id="143"/>
    </w:p>
    <w:p w14:paraId="22EE6C67" w14:textId="0B54573A" w:rsidR="0063601F" w:rsidRDefault="00397DAF" w:rsidP="0063601F">
      <w:pPr>
        <w:pStyle w:val="BodyText2"/>
      </w:pPr>
      <w:r>
        <w:t>You can create permanent functions</w:t>
      </w:r>
      <w:r w:rsidR="0063601F">
        <w:t xml:space="preserve"> if you have &gt; version 0.13.0 of Hive</w:t>
      </w:r>
      <w:r w:rsidR="00860ADA">
        <w:t xml:space="preserve"> (which we have from June 2016). Instructions </w:t>
      </w:r>
      <w:hyperlink r:id="rId913" w:history="1">
        <w:r w:rsidR="00860ADA" w:rsidRPr="00860ADA">
          <w:rPr>
            <w:rStyle w:val="Hyperlink"/>
          </w:rPr>
          <w:t>here</w:t>
        </w:r>
      </w:hyperlink>
      <w:r w:rsidR="00860ADA">
        <w:t>.</w:t>
      </w:r>
    </w:p>
    <w:p w14:paraId="7FB1FEE3" w14:textId="6C8F9EAA" w:rsidR="00826564" w:rsidRDefault="00826564" w:rsidP="00826564">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BC72C6">
      <w:pPr>
        <w:pStyle w:val="ListBullet2"/>
        <w:rPr>
          <w:strike/>
        </w:rPr>
      </w:pPr>
      <w:r w:rsidRPr="0012759D">
        <w:rPr>
          <w:strike/>
        </w:rPr>
        <w:t>Monica set ‘hive.aux.jars.path’ property to ‘file:///home/cottaan/jar_files/esri-geometry-api.jar,file:///home/cottaan/jar_files/spatial-sdk-hadoop.jar’ in ‘/etc/hive/conf/hive-site.xml’</w:t>
      </w:r>
      <w:r w:rsidR="00AC18AB" w:rsidRPr="0012759D">
        <w:rPr>
          <w:strike/>
        </w:rPr>
        <w:t>. However, this property is not reflected in Cloudera Manager or by looking at the value in Hive</w:t>
      </w:r>
      <w:r w:rsidR="00F24354" w:rsidRPr="0012759D">
        <w:rPr>
          <w:strike/>
        </w:rPr>
        <w:t xml:space="preserve">. </w:t>
      </w:r>
      <w:r w:rsidR="00B23BF3" w:rsidRPr="0012759D">
        <w:rPr>
          <w:strike/>
        </w:rPr>
        <w:t>This is probably because you are supposed to manage the configuration</w:t>
      </w:r>
      <w:r w:rsidR="00074913" w:rsidRPr="0012759D">
        <w:rPr>
          <w:strike/>
        </w:rPr>
        <w:t xml:space="preserve"> of Hive using Cloudera Manager (see </w:t>
      </w:r>
      <w:hyperlink r:id="rId914" w:history="1">
        <w:r w:rsidR="00074913" w:rsidRPr="0012759D">
          <w:rPr>
            <w:rStyle w:val="Hyperlink"/>
            <w:strike/>
          </w:rPr>
          <w:t>here</w:t>
        </w:r>
      </w:hyperlink>
      <w:r w:rsidR="00074913" w:rsidRPr="0012759D">
        <w:rPr>
          <w:strike/>
        </w:rPr>
        <w:t>).</w:t>
      </w:r>
      <w:r w:rsidR="00D93CFE" w:rsidRPr="0012759D">
        <w:rPr>
          <w:strike/>
        </w:rPr>
        <w:t xml:space="preserve"> </w:t>
      </w:r>
    </w:p>
    <w:p w14:paraId="78BEF9CF" w14:textId="484E3256" w:rsidR="00197872" w:rsidRPr="00197872" w:rsidRDefault="00197872" w:rsidP="00DC6073">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433B8">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F24354">
      <w:pPr>
        <w:pStyle w:val="Unix"/>
      </w:pPr>
      <w:r>
        <w:t>hive&gt; set hive.aux.jars.path;</w:t>
      </w:r>
    </w:p>
    <w:p w14:paraId="597C68D9" w14:textId="77777777" w:rsidR="0020272B" w:rsidRDefault="0020272B" w:rsidP="0020272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20272B">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FB202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37136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371364">
      <w:pPr>
        <w:pStyle w:val="BodyText2"/>
      </w:pPr>
      <w:r>
        <w:t>28/06/2016</w:t>
      </w:r>
    </w:p>
    <w:p w14:paraId="44E1EF18" w14:textId="2D1A66FB" w:rsidR="00EC1980" w:rsidRDefault="00EC1980" w:rsidP="00EC1980">
      <w:pPr>
        <w:pStyle w:val="ListBullet2"/>
      </w:pPr>
      <w:r>
        <w:t>Added the ESRI Jar files to hdfs in ‘</w:t>
      </w:r>
      <w:r w:rsidRPr="00EC1980">
        <w:t>/user/hive/auxiliary_jars</w:t>
      </w:r>
      <w:r>
        <w:t>’</w:t>
      </w:r>
    </w:p>
    <w:p w14:paraId="68ED81B9" w14:textId="4A4FCC75" w:rsidR="00EC1980" w:rsidRDefault="00EC1980" w:rsidP="00EC1980">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EC1980">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EC1980">
      <w:pPr>
        <w:pStyle w:val="ListBullet2"/>
      </w:pPr>
      <w:r>
        <w:t>Restarted Hive service</w:t>
      </w:r>
    </w:p>
    <w:p w14:paraId="13B24680" w14:textId="521603E5" w:rsidR="00EC4144" w:rsidRDefault="00326CB5" w:rsidP="00AA3CA8">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15"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371364">
      <w:pPr>
        <w:pStyle w:val="BodyText2"/>
      </w:pPr>
      <w:r>
        <w:t>We can now call this function from Hive without an initialisation script!</w:t>
      </w:r>
      <w:r w:rsidR="00FE43BE">
        <w:t xml:space="preserve"> Creating all the ST_* functions in Hive using </w:t>
      </w:r>
      <w:hyperlink r:id="rId916"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8A1C7A">
      <w:pPr>
        <w:pStyle w:val="Heading8"/>
      </w:pPr>
      <w:bookmarkStart w:id="144" w:name="_Ref454377551"/>
      <w:r>
        <w:t>Using Beeswax UI</w:t>
      </w:r>
      <w:bookmarkEnd w:id="144"/>
    </w:p>
    <w:p w14:paraId="34E16E10" w14:textId="47482D42" w:rsidR="008A3D58" w:rsidRDefault="008A3D58" w:rsidP="008A3D58">
      <w:pPr>
        <w:pStyle w:val="Heading9"/>
      </w:pPr>
      <w:r>
        <w:t>Using Settings Panel</w:t>
      </w:r>
    </w:p>
    <w:p w14:paraId="12021D06" w14:textId="0C3C4816" w:rsidR="0063601F" w:rsidRDefault="0063601F" w:rsidP="0063601F">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63601F">
      <w:pPr>
        <w:pStyle w:val="BodyText2"/>
      </w:pPr>
      <w:r>
        <w:lastRenderedPageBreak/>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D4538">
      <w:pPr>
        <w:pStyle w:val="HiveError"/>
      </w:pPr>
      <w:r w:rsidRPr="00AD4538">
        <w:t>-101 from org.apache.hadoop.hive.ql.exec.FunctionTask. com/esri/core/geometry/Geometry</w:t>
      </w:r>
      <w:r>
        <w:t>.</w:t>
      </w:r>
    </w:p>
    <w:p w14:paraId="73CCF49C" w14:textId="7670E4D3" w:rsidR="003A2A5C" w:rsidRDefault="003A2A5C" w:rsidP="003A2A5C">
      <w:pPr>
        <w:pStyle w:val="BodyText2"/>
      </w:pPr>
      <w:r>
        <w:t>But if I log onto Hue as cottaan and run it, it works! Not sure why:</w:t>
      </w:r>
    </w:p>
    <w:p w14:paraId="257E3982" w14:textId="6EADBAA0" w:rsidR="003A2A5C" w:rsidRPr="00491060" w:rsidRDefault="003A2A5C" w:rsidP="003A2A5C">
      <w:pPr>
        <w:pStyle w:val="BodyText2"/>
      </w:pPr>
      <w:r>
        <w:rPr>
          <w:noProof/>
          <w:lang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7">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8A3D58">
      <w:pPr>
        <w:pStyle w:val="Heading9"/>
      </w:pPr>
      <w:r>
        <w:t>Using the Beeswax Hive Query Editor</w:t>
      </w:r>
    </w:p>
    <w:p w14:paraId="64A0A78D" w14:textId="75CDF0EF" w:rsidR="008A3D58" w:rsidRDefault="008A3D58" w:rsidP="008A3D58">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A3D58">
      <w:pPr>
        <w:pStyle w:val="Code"/>
      </w:pPr>
      <w:r w:rsidRPr="008A3D58">
        <w:t>CREATE FUNCTION esri_cells_udtf AS 'jrc.esri.CellUdtf' USING JAR 'hdfs:///user/hive/auxiliary_jars/original-jrc.jar';</w:t>
      </w:r>
    </w:p>
    <w:p w14:paraId="455F69F4" w14:textId="77777777" w:rsidR="008A3D58" w:rsidRPr="008A3D58" w:rsidRDefault="008A3D58" w:rsidP="008A3D58">
      <w:pPr>
        <w:pStyle w:val="BodyText2"/>
      </w:pPr>
    </w:p>
    <w:p w14:paraId="76201A1C" w14:textId="77777777" w:rsidR="0063601F" w:rsidRDefault="0063601F" w:rsidP="0063601F">
      <w:pPr>
        <w:pStyle w:val="Heading7"/>
      </w:pPr>
      <w:r>
        <w:t>Using the UDF Functions</w:t>
      </w:r>
    </w:p>
    <w:p w14:paraId="4896A772" w14:textId="77777777" w:rsidR="0063601F" w:rsidRDefault="0063601F" w:rsidP="008A1C7A">
      <w:pPr>
        <w:pStyle w:val="Heading8"/>
      </w:pPr>
      <w:r>
        <w:t>Using Hive CLI</w:t>
      </w:r>
    </w:p>
    <w:p w14:paraId="56A2A33E" w14:textId="77777777" w:rsidR="0063601F" w:rsidRDefault="0063601F" w:rsidP="0063601F">
      <w:pPr>
        <w:pStyle w:val="BodyText2"/>
      </w:pPr>
      <w:r>
        <w:t>You can easily write and run HQL statements in the Hive CLI:</w:t>
      </w:r>
    </w:p>
    <w:p w14:paraId="385D71C4" w14:textId="77777777" w:rsidR="0063601F" w:rsidRDefault="0063601F" w:rsidP="00397DAF">
      <w:pPr>
        <w:pStyle w:val="Code"/>
      </w:pPr>
      <w:r>
        <w:t xml:space="preserve">hive&gt; </w:t>
      </w:r>
      <w:r w:rsidRPr="00741AEF">
        <w:t>select * from counties;</w:t>
      </w:r>
    </w:p>
    <w:p w14:paraId="73E249C9" w14:textId="77777777" w:rsidR="0063601F" w:rsidRDefault="0063601F" w:rsidP="00397DAF">
      <w:pPr>
        <w:pStyle w:val="Code"/>
      </w:pPr>
      <w:r>
        <w:t>OK</w:t>
      </w:r>
    </w:p>
    <w:p w14:paraId="4B359F34" w14:textId="77777777" w:rsidR="0063601F" w:rsidRDefault="0063601F" w:rsidP="00397DAF">
      <w:pPr>
        <w:pStyle w:val="Code"/>
      </w:pPr>
      <w:r>
        <w:t>Time taken: 0.601 seconds</w:t>
      </w:r>
    </w:p>
    <w:p w14:paraId="6329590B" w14:textId="77777777" w:rsidR="0063601F" w:rsidRDefault="0063601F" w:rsidP="00397DAF">
      <w:pPr>
        <w:pStyle w:val="Code"/>
      </w:pPr>
      <w:r>
        <w:t>hive</w:t>
      </w:r>
      <w:r w:rsidRPr="00741AEF">
        <w:t>&gt; SELECT Name, ST_GeometryType(BoundaryShape) FROM counties;</w:t>
      </w:r>
    </w:p>
    <w:p w14:paraId="4449DBF4" w14:textId="77777777" w:rsidR="0063601F" w:rsidRDefault="0063601F" w:rsidP="00397DAF">
      <w:pPr>
        <w:pStyle w:val="Code"/>
      </w:pPr>
      <w:r>
        <w:t>Total MapReduce jobs = 1</w:t>
      </w:r>
    </w:p>
    <w:p w14:paraId="6087FB20" w14:textId="77777777" w:rsidR="0063601F" w:rsidRDefault="0063601F" w:rsidP="00397DAF">
      <w:pPr>
        <w:pStyle w:val="Code"/>
      </w:pPr>
      <w:r>
        <w:t>Launching Job 1 out of 1</w:t>
      </w:r>
    </w:p>
    <w:p w14:paraId="5BB9F282" w14:textId="77777777" w:rsidR="0063601F" w:rsidRDefault="0063601F" w:rsidP="00397DAF">
      <w:pPr>
        <w:pStyle w:val="Code"/>
      </w:pPr>
      <w:r>
        <w:t>..</w:t>
      </w:r>
    </w:p>
    <w:p w14:paraId="0799570C" w14:textId="77777777" w:rsidR="0063601F" w:rsidRDefault="0063601F" w:rsidP="00397DAF">
      <w:pPr>
        <w:pStyle w:val="Code"/>
      </w:pPr>
      <w:r>
        <w:t>OK</w:t>
      </w:r>
    </w:p>
    <w:p w14:paraId="20AD1777" w14:textId="77777777" w:rsidR="0063601F" w:rsidRDefault="0063601F" w:rsidP="00397DAF">
      <w:pPr>
        <w:pStyle w:val="Code"/>
      </w:pPr>
      <w:r>
        <w:t>wibble  ST_POLYGON</w:t>
      </w:r>
    </w:p>
    <w:p w14:paraId="2B69FB3C" w14:textId="77777777" w:rsidR="0063601F" w:rsidRDefault="0063601F" w:rsidP="00397DAF">
      <w:pPr>
        <w:pStyle w:val="Code"/>
      </w:pPr>
      <w:r>
        <w:t>wibble  ST_POLYGON</w:t>
      </w:r>
    </w:p>
    <w:p w14:paraId="1BD7FFD2" w14:textId="77777777" w:rsidR="0063601F" w:rsidRDefault="0063601F" w:rsidP="00397DAF">
      <w:pPr>
        <w:pStyle w:val="Code"/>
      </w:pPr>
      <w:r>
        <w:t>Time taken: 11.687 seconds</w:t>
      </w:r>
    </w:p>
    <w:p w14:paraId="17A9ED51" w14:textId="77777777" w:rsidR="00EA3299" w:rsidRDefault="0063601F" w:rsidP="00E85A3C">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fldChar w:fldCharType="separate"/>
      </w:r>
      <w:r w:rsidR="00EA3299">
        <w:t>Getting the version of Hive</w:t>
      </w:r>
    </w:p>
    <w:p w14:paraId="6D01F31F"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397DAF">
      <w:pPr>
        <w:pStyle w:val="Code"/>
      </w:pPr>
      <w:r>
        <w:t>hive&gt; set system:sun.java.command;</w:t>
      </w:r>
    </w:p>
    <w:p w14:paraId="60A43D9E" w14:textId="77777777" w:rsidR="00EA3299" w:rsidRDefault="00EA3299" w:rsidP="00397DAF">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E85A3C">
      <w:pPr>
        <w:pStyle w:val="BodyText2"/>
      </w:pPr>
      <w:r>
        <w:t>From the command line type ‘hive –version’. On 21/6/2016 we are using ‘</w:t>
      </w:r>
      <w:r w:rsidRPr="0075078C">
        <w:t>Hive 1.1.0-cdh5.7.0</w:t>
      </w:r>
      <w:r>
        <w:t>’.</w:t>
      </w:r>
    </w:p>
    <w:p w14:paraId="487DD8A8" w14:textId="77777777" w:rsidR="0063601F" w:rsidRDefault="00EA3299" w:rsidP="0063601F">
      <w:pPr>
        <w:pStyle w:val="BodyText2"/>
      </w:pPr>
      <w:r>
        <w:lastRenderedPageBreak/>
        <w:t>Initialisation script</w:t>
      </w:r>
      <w:r w:rsidR="0063601F">
        <w:fldChar w:fldCharType="end"/>
      </w:r>
      <w:r w:rsidR="0063601F">
        <w:t>).</w:t>
      </w:r>
    </w:p>
    <w:p w14:paraId="1EED75CE" w14:textId="77777777" w:rsidR="0063601F" w:rsidRDefault="0063601F" w:rsidP="00397DAF">
      <w:pPr>
        <w:pStyle w:val="Code"/>
      </w:pPr>
      <w:r w:rsidRPr="007853B9">
        <w:t>hive&gt; SELECT ST_GeomFromText('linestring (1 0, 2 3)') FROM wdpa LIMIT 1;</w:t>
      </w:r>
    </w:p>
    <w:p w14:paraId="16CD3256" w14:textId="77777777" w:rsidR="0063601F" w:rsidRDefault="0063601F" w:rsidP="00397DAF">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8A1C7A">
      <w:pPr>
        <w:pStyle w:val="Heading8"/>
      </w:pPr>
      <w:r>
        <w:t>Using Hue</w:t>
      </w:r>
    </w:p>
    <w:p w14:paraId="72AA056B" w14:textId="77777777" w:rsidR="0063601F" w:rsidRDefault="0063601F" w:rsidP="0063601F">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397DAF">
      <w:pPr>
        <w:pStyle w:val="Code"/>
      </w:pPr>
      <w:r>
        <w:t>14/04/15 01:21:51 ERROR thrift.ProcessFunction: Internal error processing fetch</w:t>
      </w:r>
    </w:p>
    <w:p w14:paraId="0AA28DEE" w14:textId="77777777" w:rsidR="0063601F" w:rsidRDefault="0063601F" w:rsidP="00397DAF">
      <w:pPr>
        <w:pStyle w:val="Code"/>
      </w:pPr>
      <w:r>
        <w:t>java.lang.NoClassDefFoundError: com/esri/core/geometry/GeometryEngine</w:t>
      </w:r>
    </w:p>
    <w:p w14:paraId="192B8927" w14:textId="77777777" w:rsidR="0063601F" w:rsidRDefault="0063601F" w:rsidP="0063601F">
      <w:pPr>
        <w:pStyle w:val="BodyText2"/>
      </w:pPr>
      <w:r>
        <w:t>In the Hue log there is more:</w:t>
      </w:r>
    </w:p>
    <w:p w14:paraId="36395EA8" w14:textId="77777777" w:rsidR="0063601F" w:rsidRDefault="0063601F" w:rsidP="00397DAF">
      <w:pPr>
        <w:pStyle w:val="Code"/>
      </w:pPr>
      <w:r>
        <w:t>Thrift saw exception (this may be expected).</w:t>
      </w:r>
    </w:p>
    <w:p w14:paraId="51F1236E" w14:textId="77777777" w:rsidR="0063601F" w:rsidRDefault="0063601F" w:rsidP="00397DAF">
      <w:pPr>
        <w:pStyle w:val="Code"/>
      </w:pPr>
      <w:r>
        <w:t>Traceback (most recent call last):</w:t>
      </w:r>
    </w:p>
    <w:p w14:paraId="2AE908FB" w14:textId="77777777" w:rsidR="0063601F" w:rsidRDefault="0063601F" w:rsidP="00397DAF">
      <w:pPr>
        <w:pStyle w:val="Code"/>
      </w:pPr>
      <w:r>
        <w:t xml:space="preserve">  File "/opt/cloudera/parcels/CDH-4.4.0-1.cdh4.4.0.p0.39/share/hue/desktop/core/src/desktop/lib/thrift_util.py", line 348, in wrapper</w:t>
      </w:r>
    </w:p>
    <w:p w14:paraId="490A4CBD" w14:textId="77777777" w:rsidR="0063601F" w:rsidRDefault="0063601F" w:rsidP="00397DAF">
      <w:pPr>
        <w:pStyle w:val="Code"/>
      </w:pPr>
      <w:r>
        <w:t xml:space="preserve">    ret = res(*args, **kwargs)</w:t>
      </w:r>
    </w:p>
    <w:p w14:paraId="2B2EDA69" w14:textId="77777777" w:rsidR="0063601F" w:rsidRDefault="0063601F" w:rsidP="00397DAF">
      <w:pPr>
        <w:pStyle w:val="Code"/>
      </w:pPr>
      <w:r>
        <w:t xml:space="preserve">  File "/opt/cloudera/parcels/CDH-4.4.0-1.cdh4.4.0.p0.39/share/hue/apps/beeswax/gen-py/beeswaxd/BeeswaxService.py", line 142, in query</w:t>
      </w:r>
    </w:p>
    <w:p w14:paraId="3F7DA943" w14:textId="77777777" w:rsidR="0063601F" w:rsidRDefault="0063601F" w:rsidP="00397DAF">
      <w:pPr>
        <w:pStyle w:val="Code"/>
      </w:pPr>
      <w:r>
        <w:t xml:space="preserve">    return self.recv_query()</w:t>
      </w:r>
    </w:p>
    <w:p w14:paraId="52D3553E" w14:textId="77777777" w:rsidR="0063601F" w:rsidRDefault="0063601F" w:rsidP="00397DAF">
      <w:pPr>
        <w:pStyle w:val="Code"/>
      </w:pPr>
      <w:r>
        <w:t xml:space="preserve">  File "/opt/cloudera/parcels/CDH-4.4.0-1.cdh4.4.0.p0.39/share/hue/apps/beeswax/gen-py/beeswaxd/BeeswaxService.py", line 165, in recv_query</w:t>
      </w:r>
    </w:p>
    <w:p w14:paraId="107A0691" w14:textId="77777777" w:rsidR="0063601F" w:rsidRDefault="0063601F" w:rsidP="00397DAF">
      <w:pPr>
        <w:pStyle w:val="Code"/>
      </w:pPr>
      <w:r>
        <w:t xml:space="preserve">    raise result.error</w:t>
      </w:r>
    </w:p>
    <w:p w14:paraId="345A9064" w14:textId="77777777" w:rsidR="0063601F" w:rsidRDefault="0063601F" w:rsidP="00397DAF">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63601F">
      <w:pPr>
        <w:pStyle w:val="BodyText2"/>
      </w:pPr>
      <w:r>
        <w:t>When I try to sample the OrangUtan.json data I get the following error:</w:t>
      </w:r>
    </w:p>
    <w:p w14:paraId="792C01A8" w14:textId="77777777" w:rsidR="0063601F" w:rsidRDefault="0063601F" w:rsidP="00397DAF">
      <w:pPr>
        <w:pStyle w:val="Code"/>
      </w:pPr>
      <w:r w:rsidRPr="00416A5A">
        <w:t>java.io.IOException: java.lang.ClassCastException: org.apache.hadoop.hive.serde2.io.ByteWritable cannot be cast to org.apache.hadoop.io.Text</w:t>
      </w:r>
    </w:p>
    <w:p w14:paraId="4AD91E12" w14:textId="77777777" w:rsidR="005D1D62" w:rsidRDefault="005D1D62" w:rsidP="005D1D62">
      <w:pPr>
        <w:pStyle w:val="BodyText2"/>
      </w:pPr>
      <w:r>
        <w:t>23/06/2016</w:t>
      </w:r>
    </w:p>
    <w:p w14:paraId="06637EAC" w14:textId="77777777"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537970">
      <w:pPr>
        <w:pStyle w:val="Heading8"/>
      </w:pPr>
      <w:bookmarkStart w:id="145" w:name="_Ref454542633"/>
      <w:r>
        <w:t>Using Beeline</w:t>
      </w:r>
      <w:bookmarkEnd w:id="145"/>
    </w:p>
    <w:p w14:paraId="25D5CE1B" w14:textId="77777777" w:rsidR="005D1D62" w:rsidRDefault="005D1D62" w:rsidP="005D1D62">
      <w:pPr>
        <w:pStyle w:val="BodyText2"/>
      </w:pPr>
      <w:r>
        <w:t>23/06/2016</w:t>
      </w:r>
    </w:p>
    <w:p w14:paraId="1650A0C0" w14:textId="5FEF45C0"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537970">
      <w:pPr>
        <w:pStyle w:val="Unix"/>
      </w:pPr>
      <w:r w:rsidRPr="001C12E1">
        <w:t>User: cottaan is not allowed to impersonate cottaan</w:t>
      </w:r>
    </w:p>
    <w:p w14:paraId="56200681" w14:textId="4702D88D" w:rsidR="00ED5454" w:rsidRDefault="00ED5454" w:rsidP="00ED5454">
      <w:pPr>
        <w:pStyle w:val="BodyText2"/>
      </w:pPr>
      <w:r>
        <w:t>But when I am logged in as the hive user, it starts the MR job but</w:t>
      </w:r>
      <w:r w:rsidR="00A54432">
        <w:t xml:space="preserve"> then returns a different error:</w:t>
      </w:r>
    </w:p>
    <w:p w14:paraId="50B83CD7" w14:textId="7BC5C20D" w:rsidR="00A54432" w:rsidRDefault="00A54432" w:rsidP="00ED5454">
      <w:pPr>
        <w:pStyle w:val="BodyText2"/>
      </w:pPr>
      <w:r>
        <w:t>java.lang.ClassNotFoundException: com.esri.core.geometry.Geometry at</w:t>
      </w:r>
    </w:p>
    <w:p w14:paraId="50DCF1E3" w14:textId="742A2C7D" w:rsidR="0050566C" w:rsidRDefault="00274D2D" w:rsidP="0050566C">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ED545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ED545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ED545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155547">
      <w:pPr>
        <w:pStyle w:val="Unix"/>
      </w:pPr>
      <w:r w:rsidRPr="00155547">
        <w:t>set hive.aux.jars.path;</w:t>
      </w:r>
    </w:p>
    <w:p w14:paraId="0DE7BFDB" w14:textId="06AA64A5" w:rsidR="00155547" w:rsidRDefault="00155547" w:rsidP="00155547">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4E3C92">
      <w:pPr>
        <w:pStyle w:val="Unix"/>
      </w:pPr>
      <w:r>
        <w:t>[cottaan@hadoop-m2 ~]$ beeline -u jdbc:hive2://hadoop-m1:10000/</w:t>
      </w:r>
    </w:p>
    <w:p w14:paraId="7F492A35" w14:textId="77777777" w:rsidR="004E3C92" w:rsidRDefault="004E3C92" w:rsidP="004E3C92">
      <w:pPr>
        <w:pStyle w:val="Unix"/>
      </w:pPr>
      <w:r>
        <w:t>16/06/24 11:47:56 WARN mapreduce.TableMapReduceUtil: The hbase-prefix-tree module jar containing PrefixTreeCodec is not present.  Continuing without it.</w:t>
      </w:r>
    </w:p>
    <w:p w14:paraId="34E5267F" w14:textId="77777777" w:rsidR="004E3C92" w:rsidRDefault="004E3C92" w:rsidP="004E3C92">
      <w:pPr>
        <w:pStyle w:val="Unix"/>
      </w:pPr>
      <w:r>
        <w:t>scan complete in 3ms</w:t>
      </w:r>
    </w:p>
    <w:p w14:paraId="560297B3" w14:textId="77777777" w:rsidR="004E3C92" w:rsidRDefault="004E3C92" w:rsidP="004E3C92">
      <w:pPr>
        <w:pStyle w:val="Unix"/>
      </w:pPr>
      <w:r>
        <w:t>Connecting to jdbc:hive2://hadoop-m1:10000/</w:t>
      </w:r>
    </w:p>
    <w:p w14:paraId="3C828565" w14:textId="77777777" w:rsidR="004E3C92" w:rsidRDefault="004E3C92" w:rsidP="004E3C92">
      <w:pPr>
        <w:pStyle w:val="Unix"/>
      </w:pPr>
      <w:r>
        <w:t>Connected to: Apache Hive (version 1.1.0-cdh5.7.0)</w:t>
      </w:r>
    </w:p>
    <w:p w14:paraId="76444596" w14:textId="77777777" w:rsidR="004E3C92" w:rsidRDefault="004E3C92" w:rsidP="004E3C92">
      <w:pPr>
        <w:pStyle w:val="Unix"/>
      </w:pPr>
      <w:r>
        <w:t>Driver: Hive JDBC (version 1.1.0-cdh5.7.0)</w:t>
      </w:r>
    </w:p>
    <w:p w14:paraId="342E79CA" w14:textId="77777777" w:rsidR="004E3C92" w:rsidRDefault="004E3C92" w:rsidP="004E3C92">
      <w:pPr>
        <w:pStyle w:val="Unix"/>
      </w:pPr>
      <w:r>
        <w:t>Transaction isolation: TRANSACTION_REPEATABLE_READ</w:t>
      </w:r>
    </w:p>
    <w:p w14:paraId="7602FC3E" w14:textId="77777777" w:rsidR="004E3C92" w:rsidRDefault="004E3C92" w:rsidP="004E3C92">
      <w:pPr>
        <w:pStyle w:val="Unix"/>
      </w:pPr>
      <w:r>
        <w:t>Beeline version 1.1.0-cdh5.7.0 by Apache Hive</w:t>
      </w:r>
    </w:p>
    <w:p w14:paraId="6B93C9C3" w14:textId="77777777" w:rsidR="004E3C92" w:rsidRDefault="004E3C92" w:rsidP="004E3C92">
      <w:pPr>
        <w:pStyle w:val="Unix"/>
      </w:pPr>
      <w:r>
        <w:lastRenderedPageBreak/>
        <w:t>0: jdbc:hive2://hadoop-m1:10000/&gt; set hive.aux.jars.path;</w:t>
      </w:r>
    </w:p>
    <w:p w14:paraId="1FB025C5" w14:textId="77777777" w:rsidR="004E3C92" w:rsidRDefault="004E3C92" w:rsidP="004E3C92">
      <w:pPr>
        <w:pStyle w:val="Unix"/>
      </w:pPr>
      <w:r>
        <w:t>+--------------------------------------------------------------------------------------------------------------------------------+--+</w:t>
      </w:r>
    </w:p>
    <w:p w14:paraId="43A5A7A5" w14:textId="77777777" w:rsidR="004E3C92" w:rsidRDefault="004E3C92" w:rsidP="004E3C92">
      <w:pPr>
        <w:pStyle w:val="Unix"/>
      </w:pPr>
      <w:r>
        <w:t>|                                                              set                                                               |</w:t>
      </w:r>
    </w:p>
    <w:p w14:paraId="451D3DCE" w14:textId="77777777" w:rsidR="004E3C92" w:rsidRDefault="004E3C92" w:rsidP="004E3C92">
      <w:pPr>
        <w:pStyle w:val="Unix"/>
      </w:pPr>
      <w:r>
        <w:t>+--------------------------------------------------------------------------------------------------------------------------------+--+</w:t>
      </w:r>
    </w:p>
    <w:p w14:paraId="0DD8F203" w14:textId="77777777" w:rsidR="004E3C92" w:rsidRDefault="004E3C92" w:rsidP="004E3C92">
      <w:pPr>
        <w:pStyle w:val="Unix"/>
      </w:pPr>
      <w:r>
        <w:t>| hive.aux.jars.path=file:///home/cottaan/jar_files/esri-geometry-api.jar,file:///home/cottaan/jar_files/spatial-sdk-hadoop.jar  |</w:t>
      </w:r>
    </w:p>
    <w:p w14:paraId="56C91F53" w14:textId="77777777" w:rsidR="004E3C92" w:rsidRDefault="004E3C92" w:rsidP="004E3C92">
      <w:pPr>
        <w:pStyle w:val="Unix"/>
      </w:pPr>
      <w:r>
        <w:t>+--------------------------------------------------------------------------------------------------------------------------------+--+</w:t>
      </w:r>
    </w:p>
    <w:p w14:paraId="7CC3A2DE" w14:textId="77777777" w:rsidR="004E3C92" w:rsidRDefault="004E3C92" w:rsidP="004E3C92">
      <w:pPr>
        <w:pStyle w:val="Unix"/>
      </w:pPr>
      <w:r>
        <w:t>1 row selected (0.13 seconds)</w:t>
      </w:r>
    </w:p>
    <w:p w14:paraId="027F7360" w14:textId="77777777" w:rsidR="00FC2AF9" w:rsidRDefault="00FC2AF9" w:rsidP="00FC2AF9">
      <w:pPr>
        <w:pStyle w:val="Unix"/>
      </w:pPr>
      <w:r>
        <w:t>0: jdbc:hive2://hadoop-m1:10000/&gt; select st_point(0,0);</w:t>
      </w:r>
    </w:p>
    <w:p w14:paraId="5DB5D700" w14:textId="6E79CE93" w:rsidR="004E3C92" w:rsidRDefault="00FC2AF9" w:rsidP="00FC2AF9">
      <w:pPr>
        <w:pStyle w:val="Unix"/>
      </w:pPr>
      <w:r>
        <w:t>Error: Error while compiling statement: FAILED: SemanticException [Error 10011]: Line 1:7 Invalid function 'st_point' (state=42000,code=10011)</w:t>
      </w:r>
    </w:p>
    <w:p w14:paraId="4C5B2875" w14:textId="330B3EF8" w:rsidR="004A6C95" w:rsidRDefault="004A6C95" w:rsidP="004A6C95">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4A6C95">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1C25AC">
      <w:pPr>
        <w:pStyle w:val="Heading7"/>
      </w:pPr>
      <w:r>
        <w:t xml:space="preserve">Exporting spatial </w:t>
      </w:r>
      <w:r w:rsidR="00256AD3">
        <w:t>data</w:t>
      </w:r>
    </w:p>
    <w:p w14:paraId="2A297645" w14:textId="2AFC3ABC" w:rsidR="0053652F" w:rsidRDefault="00194AAB" w:rsidP="00194AAB">
      <w:pPr>
        <w:pStyle w:val="Heading8"/>
      </w:pPr>
      <w:r>
        <w:t>As</w:t>
      </w:r>
      <w:r w:rsidR="0053652F">
        <w:t xml:space="preserve"> </w:t>
      </w:r>
      <w:r w:rsidR="00B1548C">
        <w:t>a</w:t>
      </w:r>
      <w:r w:rsidR="0053652F">
        <w:t xml:space="preserve"> table</w:t>
      </w:r>
    </w:p>
    <w:p w14:paraId="0C9A7648" w14:textId="57244306" w:rsidR="001C25AC" w:rsidRDefault="0049323A" w:rsidP="00194AAB">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194AAB">
      <w:pPr>
        <w:pStyle w:val="Code"/>
      </w:pPr>
      <w:r>
        <w:t>CREATE TABLE tmp.st_geometry_data(id_no int,geom binary)</w:t>
      </w:r>
    </w:p>
    <w:p w14:paraId="1C81DFBC" w14:textId="77777777" w:rsidR="00C230D0" w:rsidRDefault="00C230D0" w:rsidP="00194AAB">
      <w:pPr>
        <w:pStyle w:val="Code"/>
      </w:pPr>
      <w:r>
        <w:t xml:space="preserve">ROW FORMAT SERDE 'com.esri.hadoop.hive.serde.JsonSerde' </w:t>
      </w:r>
    </w:p>
    <w:p w14:paraId="3D70E77E" w14:textId="77777777" w:rsidR="00C230D0" w:rsidRDefault="00C230D0" w:rsidP="00194AAB">
      <w:pPr>
        <w:pStyle w:val="Code"/>
      </w:pPr>
      <w:r>
        <w:t>STORED AS INPUTFORMAT'com.esri.json.hadoop.UnenclosedJsonInputFormat' OUTPUTFORMAT 'org.apache.hadoop.hive.ql.io.HiveIgnoreKeyTextOutputFormat';</w:t>
      </w:r>
    </w:p>
    <w:p w14:paraId="2F6DAF75" w14:textId="77777777" w:rsidR="00C230D0" w:rsidRDefault="00C230D0" w:rsidP="00194AAB">
      <w:pPr>
        <w:pStyle w:val="Code"/>
      </w:pPr>
      <w:r>
        <w:t>INSERT INTO TABLE tmp.st_geometry_data</w:t>
      </w:r>
    </w:p>
    <w:p w14:paraId="1DF0D773" w14:textId="77777777" w:rsidR="00C230D0" w:rsidRDefault="00C230D0" w:rsidP="00194AAB">
      <w:pPr>
        <w:pStyle w:val="Code"/>
      </w:pPr>
      <w:r>
        <w:t xml:space="preserve">SELECT </w:t>
      </w:r>
    </w:p>
    <w:p w14:paraId="3B86163E" w14:textId="77777777" w:rsidR="00C230D0" w:rsidRDefault="00C230D0" w:rsidP="00194AAB">
      <w:pPr>
        <w:pStyle w:val="Code"/>
      </w:pPr>
      <w:r>
        <w:t xml:space="preserve">  id_no, </w:t>
      </w:r>
    </w:p>
    <w:p w14:paraId="22101C98" w14:textId="77777777" w:rsidR="00C230D0" w:rsidRDefault="00C230D0" w:rsidP="00194AAB">
      <w:pPr>
        <w:pStyle w:val="Code"/>
      </w:pPr>
      <w:r>
        <w:t xml:space="preserve">  ST_Aggr_Union(ST_GeomFromWKB(shape)) AS geom </w:t>
      </w:r>
    </w:p>
    <w:p w14:paraId="5F25C56A" w14:textId="77777777" w:rsidR="00C230D0" w:rsidRDefault="00C230D0" w:rsidP="00194AAB">
      <w:pPr>
        <w:pStyle w:val="Code"/>
      </w:pPr>
      <w:r>
        <w:t xml:space="preserve">FROM </w:t>
      </w:r>
    </w:p>
    <w:p w14:paraId="47135750" w14:textId="77777777" w:rsidR="00C230D0" w:rsidRDefault="00C230D0" w:rsidP="00194AAB">
      <w:pPr>
        <w:pStyle w:val="Code"/>
      </w:pPr>
      <w:r>
        <w:t xml:space="preserve">  species.species_2014_2 </w:t>
      </w:r>
    </w:p>
    <w:p w14:paraId="56926BC4" w14:textId="44991DCC" w:rsidR="00C230D0" w:rsidRDefault="00B748D8" w:rsidP="00194AAB">
      <w:pPr>
        <w:pStyle w:val="Code"/>
      </w:pPr>
      <w:r>
        <w:t>WHERE presence IN (1,2) AND origin IN (1,2) AND seasonal IN (1,2,3) AND id_no = 17975 GROUP BY id_no;</w:t>
      </w:r>
    </w:p>
    <w:p w14:paraId="5B3F0F34" w14:textId="4BBBD3C4" w:rsidR="00B1548C" w:rsidRDefault="00194AAB" w:rsidP="00194AAB">
      <w:pPr>
        <w:pStyle w:val="Heading8"/>
      </w:pPr>
      <w:r>
        <w:t>As</w:t>
      </w:r>
      <w:r w:rsidR="00B1548C">
        <w:t xml:space="preserve"> a json file</w:t>
      </w:r>
    </w:p>
    <w:p w14:paraId="7CAE3454" w14:textId="77777777" w:rsidR="00B1548C" w:rsidRDefault="00B1548C" w:rsidP="00194AAB">
      <w:pPr>
        <w:pStyle w:val="BodyText2"/>
      </w:pPr>
      <w:r>
        <w:t xml:space="preserve">You can create geojson straight to a file: </w:t>
      </w:r>
    </w:p>
    <w:p w14:paraId="421A7CAB" w14:textId="77777777" w:rsidR="00B1548C" w:rsidRDefault="00B1548C" w:rsidP="00194AA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384CBA">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384CBA">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194AAB">
      <w:pPr>
        <w:pStyle w:val="Heading8"/>
      </w:pPr>
      <w:r>
        <w:t>Export to a Json file</w:t>
      </w:r>
    </w:p>
    <w:p w14:paraId="1008D37C" w14:textId="0D8B174E" w:rsidR="00C230D0" w:rsidRDefault="0053652F" w:rsidP="00194AAB">
      <w:pPr>
        <w:pStyle w:val="BodyText2"/>
      </w:pPr>
      <w:r>
        <w:t>From Hue</w:t>
      </w:r>
      <w:r w:rsidR="00C775CE">
        <w:t>:</w:t>
      </w:r>
    </w:p>
    <w:p w14:paraId="125DF916" w14:textId="79D64DB6" w:rsidR="00C775CE" w:rsidRDefault="00C775CE" w:rsidP="00194AAB">
      <w:pPr>
        <w:pStyle w:val="ListBullet2"/>
      </w:pPr>
      <w:r>
        <w:t>Open the file in the File Browser in Hue</w:t>
      </w:r>
    </w:p>
    <w:p w14:paraId="669EEC26" w14:textId="2D702C24" w:rsidR="00C775CE" w:rsidRDefault="00C775CE" w:rsidP="00194AAB">
      <w:pPr>
        <w:pStyle w:val="ListBullet2"/>
      </w:pPr>
      <w:r>
        <w:t>Click Download</w:t>
      </w:r>
    </w:p>
    <w:p w14:paraId="30A0FC09" w14:textId="1318B691" w:rsidR="00BC72C6" w:rsidRDefault="00BC72C6" w:rsidP="00194AAB">
      <w:pPr>
        <w:pStyle w:val="Heading8"/>
      </w:pPr>
      <w:r>
        <w:t>Export to WKB</w:t>
      </w:r>
    </w:p>
    <w:p w14:paraId="0028933C" w14:textId="77777777" w:rsidR="00BC72C6" w:rsidRDefault="00BC72C6" w:rsidP="00194AAB">
      <w:pPr>
        <w:pStyle w:val="Code"/>
      </w:pPr>
    </w:p>
    <w:p w14:paraId="2AF1A376" w14:textId="3C4BE17E" w:rsidR="00BC72C6" w:rsidRDefault="00BC72C6" w:rsidP="00194AA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194AAB">
      <w:pPr>
        <w:pStyle w:val="Heading8"/>
      </w:pPr>
      <w:r>
        <w:t>Export to WKT</w:t>
      </w:r>
    </w:p>
    <w:p w14:paraId="490CD346" w14:textId="46166D99" w:rsidR="00BC72C6" w:rsidRDefault="00BC72C6" w:rsidP="00194AA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194AAB">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194AAB">
      <w:pPr>
        <w:pStyle w:val="Heading8"/>
      </w:pPr>
      <w:r>
        <w:t>Using in ArcGIS</w:t>
      </w:r>
    </w:p>
    <w:p w14:paraId="435A1FA5" w14:textId="1562BE30" w:rsidR="00C775CE" w:rsidRDefault="00C775CE" w:rsidP="00194AAB">
      <w:pPr>
        <w:pStyle w:val="ListBullet2"/>
      </w:pPr>
      <w:r>
        <w:t>Convert to features in ArcGIS using the JSON to Features tool</w:t>
      </w:r>
    </w:p>
    <w:p w14:paraId="54A72158" w14:textId="2AB71F76" w:rsidR="00CE2583" w:rsidRDefault="00CE2583" w:rsidP="00194AAB">
      <w:pPr>
        <w:pStyle w:val="ListBullet2"/>
      </w:pPr>
      <w:r>
        <w:t>Define the projection as WGS84</w:t>
      </w:r>
    </w:p>
    <w:p w14:paraId="299E9A09" w14:textId="14DE5199" w:rsidR="00B0572A" w:rsidRDefault="00665D25" w:rsidP="00194AAB">
      <w:pPr>
        <w:pStyle w:val="BodyText2"/>
      </w:pPr>
      <w:r>
        <w:t>This works fine for 17975 (takes 48s) but takes 2Hours 55 mins for common redpoll.</w:t>
      </w:r>
    </w:p>
    <w:p w14:paraId="260B3400" w14:textId="16D6B9B9" w:rsidR="0053652F" w:rsidRDefault="0053652F" w:rsidP="00194AAB">
      <w:pPr>
        <w:pStyle w:val="Heading8"/>
      </w:pPr>
      <w:r>
        <w:lastRenderedPageBreak/>
        <w:t>Using in Java</w:t>
      </w:r>
    </w:p>
    <w:p w14:paraId="35EF31B1" w14:textId="18CB201C" w:rsidR="0053652F" w:rsidRDefault="0053652F" w:rsidP="00194AAB">
      <w:pPr>
        <w:pStyle w:val="BodyText2"/>
      </w:pPr>
      <w:r>
        <w:t>Json files can be loaded in Java using the com.ESRI.</w:t>
      </w:r>
    </w:p>
    <w:p w14:paraId="469F99E4" w14:textId="17A41190" w:rsidR="0053652F" w:rsidRPr="0053652F" w:rsidRDefault="0053652F" w:rsidP="00194AAB">
      <w:pPr>
        <w:pStyle w:val="Code"/>
      </w:pPr>
      <w:r w:rsidRPr="0053652F">
        <w:t>OGCGeometry.fromJson(Resources.toString(Resources.getResource("species17975.json"), Charsets.US_ASCII));</w:t>
      </w:r>
    </w:p>
    <w:p w14:paraId="28489088" w14:textId="77777777" w:rsidR="0063601F" w:rsidRDefault="0063601F" w:rsidP="0063601F">
      <w:pPr>
        <w:pStyle w:val="Heading6"/>
      </w:pPr>
      <w:r>
        <w:t>Loading data log</w:t>
      </w:r>
    </w:p>
    <w:p w14:paraId="02DD66AF" w14:textId="77777777" w:rsidR="0063601F" w:rsidRDefault="0063601F" w:rsidP="0063601F">
      <w:pPr>
        <w:pStyle w:val="BodyText2"/>
      </w:pPr>
      <w:r>
        <w:t>Loading the WDPA 09/2011 data:</w:t>
      </w:r>
    </w:p>
    <w:p w14:paraId="02B900AC" w14:textId="77777777" w:rsidR="0063601F" w:rsidRDefault="0063601F" w:rsidP="0063601F">
      <w:pPr>
        <w:pStyle w:val="ListBullet2"/>
      </w:pPr>
      <w:r>
        <w:t>Features to Json in ArcGIS Desktop</w:t>
      </w:r>
    </w:p>
    <w:p w14:paraId="0E5B89B3" w14:textId="77777777" w:rsidR="0063601F" w:rsidRDefault="0063601F" w:rsidP="0063601F">
      <w:pPr>
        <w:pStyle w:val="ListBullet2"/>
      </w:pPr>
      <w:r>
        <w:t>Winscp transfer to Hadoop-sn/home/dopa/data/wdpa_09_11.json</w:t>
      </w:r>
    </w:p>
    <w:p w14:paraId="414A4A53" w14:textId="77777777" w:rsidR="00EA3299" w:rsidRDefault="0063601F" w:rsidP="008A1C7A">
      <w:pPr>
        <w:pStyle w:val="Heading8"/>
      </w:pPr>
      <w:r>
        <w:t xml:space="preserve">Putting the file into hdfs using hive (see </w:t>
      </w:r>
      <w:r>
        <w:rPr>
          <w:i/>
          <w:color w:val="44546A" w:themeColor="text2"/>
        </w:rPr>
        <w:fldChar w:fldCharType="begin"/>
      </w:r>
      <w:r>
        <w:instrText xml:space="preserve"> REF _Ref384899398 \h </w:instrText>
      </w:r>
      <w:r>
        <w:rPr>
          <w:i/>
          <w:color w:val="44546A" w:themeColor="text2"/>
        </w:rPr>
        <w:fldChar w:fldCharType="separate"/>
      </w:r>
      <w:r w:rsidR="00EA3299">
        <w:t>Using Beeswax UI</w:t>
      </w:r>
    </w:p>
    <w:p w14:paraId="5A122911" w14:textId="77777777" w:rsidR="00EA3299" w:rsidRDefault="00EA3299" w:rsidP="0063601F">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63601F">
      <w:pPr>
        <w:pStyle w:val="BodyText2"/>
      </w:pPr>
      <w:r>
        <w:t>Make sure you reference the HDFS file using the /user/admin/data/json/&lt;file&gt; prefix otherwise it wont find the table.</w:t>
      </w:r>
    </w:p>
    <w:p w14:paraId="68BE5FE0" w14:textId="77777777" w:rsidR="0063601F" w:rsidRDefault="00EA3299" w:rsidP="0063601F">
      <w:pPr>
        <w:pStyle w:val="ListBullet2"/>
      </w:pPr>
      <w:r>
        <w:t>Importing data into the spatial tables</w:t>
      </w:r>
      <w:r w:rsidR="0063601F">
        <w:fldChar w:fldCharType="end"/>
      </w:r>
      <w:r w:rsidR="0063601F">
        <w:t>)</w:t>
      </w:r>
    </w:p>
    <w:p w14:paraId="6A71145E" w14:textId="77777777" w:rsidR="0063601F" w:rsidRDefault="0063601F" w:rsidP="0063601F">
      <w:pPr>
        <w:pStyle w:val="ListBullet2"/>
      </w:pPr>
      <w:r>
        <w:t>Creating a spatial table in Hive</w:t>
      </w:r>
    </w:p>
    <w:p w14:paraId="0F275BC7" w14:textId="77777777" w:rsidR="0063601F" w:rsidRDefault="0063601F" w:rsidP="00397DAF">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63601F">
      <w:pPr>
        <w:pStyle w:val="ListBullet2"/>
      </w:pPr>
      <w:r>
        <w:t>Importing the data into the table</w:t>
      </w:r>
    </w:p>
    <w:p w14:paraId="23CECB76" w14:textId="77777777" w:rsidR="0063601F" w:rsidRPr="00FB16AC" w:rsidRDefault="0063601F" w:rsidP="0063601F">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63601F">
      <w:pPr>
        <w:pStyle w:val="Heading6"/>
      </w:pPr>
      <w:r>
        <w:t>Performance, Monitoring and tuning</w:t>
      </w:r>
    </w:p>
    <w:p w14:paraId="3AFF4430" w14:textId="77777777" w:rsidR="0063601F" w:rsidRDefault="0063601F" w:rsidP="0063601F">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397DAF">
      <w:pPr>
        <w:pStyle w:val="Code"/>
      </w:pPr>
      <w:r w:rsidRPr="006F7F47">
        <w:t xml:space="preserve">yarn application </w:t>
      </w:r>
      <w:r>
        <w:t>-</w:t>
      </w:r>
      <w:r w:rsidRPr="006F7F47">
        <w:t>kill &lt;application_id&gt;</w:t>
      </w:r>
    </w:p>
    <w:p w14:paraId="6B603DF8" w14:textId="77777777" w:rsidR="0063601F" w:rsidRDefault="0063601F" w:rsidP="0063601F">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63601F">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63601F">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18" w:history="1">
        <w:r w:rsidRPr="00854955">
          <w:rPr>
            <w:rStyle w:val="Hyperlink"/>
          </w:rPr>
          <w:t>7 tips for improving MapReduce performance</w:t>
        </w:r>
      </w:hyperlink>
      <w:r>
        <w:t>.</w:t>
      </w:r>
    </w:p>
    <w:p w14:paraId="4AABEF86" w14:textId="77777777" w:rsidR="0063601F" w:rsidRDefault="0063601F" w:rsidP="0063601F">
      <w:pPr>
        <w:pStyle w:val="Heading7"/>
      </w:pPr>
      <w:r>
        <w:t>Tools</w:t>
      </w:r>
    </w:p>
    <w:p w14:paraId="4110CCC2" w14:textId="77777777" w:rsidR="0063601F" w:rsidRPr="008E5216" w:rsidRDefault="00082D6F" w:rsidP="0063601F">
      <w:pPr>
        <w:pStyle w:val="BodyText2"/>
      </w:pPr>
      <w:hyperlink r:id="rId919"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63601F">
      <w:pPr>
        <w:pStyle w:val="Heading7"/>
      </w:pPr>
      <w:r>
        <w:t>Errors and issues</w:t>
      </w:r>
    </w:p>
    <w:p w14:paraId="6358BAE6" w14:textId="77777777" w:rsidR="0063601F" w:rsidRDefault="0063601F" w:rsidP="0063601F">
      <w:pPr>
        <w:pStyle w:val="BodyText2"/>
      </w:pPr>
      <w:r>
        <w:t xml:space="preserve">I am getting errors when I try and run a query from the Hue related to Zookeeper. But they run OK in the Hive CLI. E.g. </w:t>
      </w:r>
    </w:p>
    <w:p w14:paraId="5E06E99C" w14:textId="77777777" w:rsidR="0063601F" w:rsidRDefault="0063601F" w:rsidP="00397DAF">
      <w:pPr>
        <w:pStyle w:val="Unix"/>
      </w:pPr>
      <w:r w:rsidRPr="001207C8">
        <w:t>SELECT s.id_no, w.wdpa_id FROM tmp.wdpa_index w JOIN tmp.species_index s ON (s.cell = w.cell) WHERE wdpa_id = 785;</w:t>
      </w:r>
    </w:p>
    <w:p w14:paraId="4A3D00A1" w14:textId="77777777" w:rsidR="0063601F" w:rsidRPr="00F4049B" w:rsidRDefault="0063601F" w:rsidP="0063601F">
      <w:pPr>
        <w:pStyle w:val="BodyText2"/>
      </w:pPr>
      <w:r>
        <w:t>I cant browse tables in Hue!</w:t>
      </w:r>
    </w:p>
    <w:p w14:paraId="214DFD1A" w14:textId="77777777" w:rsidR="0063601F" w:rsidRDefault="0063601F" w:rsidP="008A1C7A">
      <w:pPr>
        <w:pStyle w:val="Heading8"/>
      </w:pPr>
      <w:r>
        <w:t>Java Heap Space</w:t>
      </w:r>
    </w:p>
    <w:p w14:paraId="47F39567" w14:textId="77777777" w:rsidR="0063601F" w:rsidRDefault="0063601F" w:rsidP="0063601F">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397DAF">
      <w:pPr>
        <w:pStyle w:val="Unix"/>
      </w:pPr>
      <w:r w:rsidRPr="0094718C">
        <w:t>SET mapreduce.map.memory.mb=2048;</w:t>
      </w:r>
    </w:p>
    <w:p w14:paraId="258856BF" w14:textId="77777777" w:rsidR="0063601F" w:rsidRDefault="0063601F" w:rsidP="00397DAF">
      <w:pPr>
        <w:pStyle w:val="Unix"/>
      </w:pPr>
      <w:r w:rsidRPr="002D504C">
        <w:t>SET mapreduce.map.java.opts=-Djava.net.preferIPv4Stack=true -Xmx1700m;</w:t>
      </w:r>
    </w:p>
    <w:p w14:paraId="7A7499ED" w14:textId="77777777" w:rsidR="0063601F" w:rsidRDefault="0063601F" w:rsidP="0063601F">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63601F">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8A1C7A">
      <w:pPr>
        <w:pStyle w:val="Heading8"/>
      </w:pPr>
      <w:r>
        <w:lastRenderedPageBreak/>
        <w:t>Tables not deleting</w:t>
      </w:r>
    </w:p>
    <w:p w14:paraId="7C3B2F25" w14:textId="4DBEA354" w:rsidR="00FB08E5" w:rsidRPr="00FB08E5" w:rsidRDefault="00FB08E5" w:rsidP="00FB08E5">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C622CE">
      <w:pPr>
        <w:pStyle w:val="Heading7"/>
      </w:pPr>
      <w:r>
        <w:t>Logging</w:t>
      </w:r>
    </w:p>
    <w:p w14:paraId="44A28454" w14:textId="7C302FE2" w:rsidR="00C622CE" w:rsidRPr="00C622CE" w:rsidRDefault="00C622CE" w:rsidP="00C622CE">
      <w:pPr>
        <w:pStyle w:val="BodyText2"/>
      </w:pPr>
      <w:r>
        <w:t>By default Hive logs are written to /tmp/cottaan/hive.log.</w:t>
      </w:r>
      <w:r w:rsidR="00380BCB">
        <w:t xml:space="preserve"> More on Hive logging </w:t>
      </w:r>
      <w:hyperlink r:id="rId920" w:history="1">
        <w:r w:rsidR="00380BCB" w:rsidRPr="00380BCB">
          <w:rPr>
            <w:rStyle w:val="Hyperlink"/>
          </w:rPr>
          <w:t>here</w:t>
        </w:r>
      </w:hyperlink>
      <w:r w:rsidR="00380BCB">
        <w:t>.</w:t>
      </w:r>
    </w:p>
    <w:p w14:paraId="0F78803E" w14:textId="77777777" w:rsidR="0063601F" w:rsidRDefault="0063601F" w:rsidP="00324C76">
      <w:pPr>
        <w:pStyle w:val="Heading5"/>
      </w:pPr>
      <w:r>
        <w:t>Hue</w:t>
      </w:r>
    </w:p>
    <w:p w14:paraId="5233B3A9" w14:textId="6D8CED73" w:rsidR="0063601F" w:rsidRDefault="0063601F" w:rsidP="0063601F">
      <w:pPr>
        <w:pStyle w:val="BodyText2"/>
      </w:pPr>
      <w:r>
        <w:t xml:space="preserve">Monica installed it on 11/2/2014! Here is the UI </w:t>
      </w:r>
      <w:hyperlink r:id="rId921" w:history="1">
        <w:r w:rsidRPr="00FB3083">
          <w:rPr>
            <w:rStyle w:val="Hyperlink"/>
          </w:rPr>
          <w:t>http://hadoop-h05:8888/about/</w:t>
        </w:r>
      </w:hyperlink>
      <w:r>
        <w:t xml:space="preserve"> now </w:t>
      </w:r>
      <w:hyperlink r:id="rId922" w:history="1">
        <w:r w:rsidRPr="00DB27B0">
          <w:rPr>
            <w:rStyle w:val="Hyperlink"/>
          </w:rPr>
          <w:t>http://hadoop-m2:8888/</w:t>
        </w:r>
      </w:hyperlink>
      <w:r w:rsidR="00DD4E76">
        <w:t xml:space="preserve"> now </w:t>
      </w:r>
      <w:hyperlink r:id="rId923"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C12875">
      <w:pPr>
        <w:pStyle w:val="ListNumber2"/>
        <w:numPr>
          <w:ilvl w:val="0"/>
          <w:numId w:val="21"/>
        </w:numPr>
      </w:pPr>
      <w:r>
        <w:t xml:space="preserve">Start the XMing server on the Windows machine </w:t>
      </w:r>
    </w:p>
    <w:p w14:paraId="692967E2" w14:textId="77777777" w:rsidR="0063601F" w:rsidRDefault="0063601F" w:rsidP="00C12875">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C12875">
      <w:pPr>
        <w:pStyle w:val="ListNumber2"/>
        <w:numPr>
          <w:ilvl w:val="0"/>
          <w:numId w:val="21"/>
        </w:numPr>
      </w:pPr>
      <w:r>
        <w:t>At the command prompt in the ssh connection type firefox and Firefox will run on the Hadoop-sn machine</w:t>
      </w:r>
    </w:p>
    <w:p w14:paraId="6A66B51A" w14:textId="77777777" w:rsidR="0063601F" w:rsidRDefault="0063601F" w:rsidP="00C12875">
      <w:pPr>
        <w:pStyle w:val="ListNumber2"/>
        <w:numPr>
          <w:ilvl w:val="0"/>
          <w:numId w:val="21"/>
        </w:numPr>
      </w:pPr>
      <w:r>
        <w:t xml:space="preserve">Login to the Hue UI at </w:t>
      </w:r>
      <w:hyperlink r:id="rId924" w:history="1">
        <w:r>
          <w:rPr>
            <w:rStyle w:val="Hyperlink"/>
          </w:rPr>
          <w:t>http://hadoop-h05:8888/</w:t>
        </w:r>
      </w:hyperlink>
      <w:r>
        <w:t xml:space="preserve">  now </w:t>
      </w:r>
      <w:hyperlink r:id="rId925" w:history="1">
        <w:r w:rsidRPr="00DB27B0">
          <w:rPr>
            <w:rStyle w:val="Hyperlink"/>
          </w:rPr>
          <w:t>http://hadoop-m2:8888/</w:t>
        </w:r>
      </w:hyperlink>
      <w:r>
        <w:t xml:space="preserve"> </w:t>
      </w:r>
    </w:p>
    <w:p w14:paraId="013E9B1D" w14:textId="61813732" w:rsidR="0063601F" w:rsidRDefault="0063601F" w:rsidP="00C12875">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63601F">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26"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63601F">
      <w:pPr>
        <w:pStyle w:val="BodyText2"/>
      </w:pPr>
      <w:r>
        <w:t>With no security enabled on HDFS you can log into Hue as an hdfs superuser by entering user:hdfs and password: hdfs.</w:t>
      </w:r>
    </w:p>
    <w:p w14:paraId="4E8C400C" w14:textId="77777777" w:rsidR="0063601F" w:rsidRDefault="0063601F" w:rsidP="0063601F">
      <w:pPr>
        <w:pStyle w:val="Heading6"/>
      </w:pPr>
      <w:r>
        <w:t>Configuration</w:t>
      </w:r>
    </w:p>
    <w:p w14:paraId="7581F914" w14:textId="77777777" w:rsidR="0063601F" w:rsidRDefault="0063601F" w:rsidP="0063601F">
      <w:pPr>
        <w:pStyle w:val="BodyText2"/>
      </w:pPr>
      <w:r>
        <w:t xml:space="preserve">There were some dns issues with the UI but Monica sorted them out to start with. Running through the Quick Start Wizard. </w:t>
      </w:r>
    </w:p>
    <w:p w14:paraId="163D639D" w14:textId="77777777" w:rsidR="0063601F" w:rsidRDefault="0063601F" w:rsidP="0063601F">
      <w:pPr>
        <w:pStyle w:val="BodyText2"/>
      </w:pPr>
      <w:r>
        <w:t>Trying to connect on 10/4/2014 and the Hue GUI is not opening. Maybe the Hue Service has stopped.</w:t>
      </w:r>
    </w:p>
    <w:p w14:paraId="5FA815A3" w14:textId="66739417" w:rsidR="009E3EF4" w:rsidRDefault="009E3EF4" w:rsidP="0063601F">
      <w:pPr>
        <w:pStyle w:val="BodyText2"/>
      </w:pPr>
      <w:r>
        <w:t>On 21/6/2016 the version of Hue is 3.9 (installed from CDH</w:t>
      </w:r>
      <w:r w:rsidR="008A54FA">
        <w:t xml:space="preserve"> 5.7) – </w:t>
      </w:r>
      <w:hyperlink r:id="rId927" w:history="1">
        <w:r w:rsidR="008A54FA" w:rsidRPr="008A54FA">
          <w:rPr>
            <w:rStyle w:val="Hyperlink"/>
          </w:rPr>
          <w:t>this</w:t>
        </w:r>
      </w:hyperlink>
      <w:r w:rsidR="008A54FA">
        <w:t xml:space="preserve"> is whats included.</w:t>
      </w:r>
    </w:p>
    <w:p w14:paraId="7F51CA73" w14:textId="77777777" w:rsidR="007240A0" w:rsidRDefault="007240A0" w:rsidP="007240A0">
      <w:pPr>
        <w:pStyle w:val="Heading6"/>
      </w:pPr>
      <w:r>
        <w:t>Errors</w:t>
      </w:r>
    </w:p>
    <w:p w14:paraId="01B3D313" w14:textId="0A7E45C1" w:rsidR="007240A0" w:rsidRDefault="007240A0" w:rsidP="00DE1C96">
      <w:pPr>
        <w:pStyle w:val="HiveError"/>
      </w:pPr>
      <w:r>
        <w:t>Error while compiling statement FAILED: NullPointerException null</w:t>
      </w:r>
    </w:p>
    <w:p w14:paraId="27F33D85" w14:textId="2C9C33D6" w:rsidR="007240A0" w:rsidRDefault="007240A0" w:rsidP="007240A0">
      <w:pPr>
        <w:pStyle w:val="BodyText2"/>
      </w:pPr>
      <w:r>
        <w:t>This is because you haven’t added a UDF that is present in the query to the settings.</w:t>
      </w:r>
    </w:p>
    <w:p w14:paraId="50841E27" w14:textId="309DC057" w:rsidR="00DE1C96" w:rsidRDefault="00DE1C96" w:rsidP="00DE1C96">
      <w:pPr>
        <w:pStyle w:val="HiveError"/>
      </w:pPr>
      <w:r>
        <w:t>Error while compiling statement FAILED: Execution Error, return code 1 from org.apache.hadoop.hive.ql.exec.FunctionTask</w:t>
      </w:r>
    </w:p>
    <w:p w14:paraId="2EE8A95D" w14:textId="0CFE6117" w:rsidR="00DE1C96" w:rsidRDefault="00DE1C96" w:rsidP="00DE1C9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D4538">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D4538">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63601F">
      <w:pPr>
        <w:pStyle w:val="Heading6"/>
      </w:pPr>
      <w:r>
        <w:t>Quick start wizard</w:t>
      </w:r>
    </w:p>
    <w:p w14:paraId="7CBC456E" w14:textId="77777777" w:rsidR="0063601F" w:rsidRDefault="0063601F" w:rsidP="0063601F">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397DAF">
      <w:pPr>
        <w:pStyle w:val="Code"/>
      </w:pPr>
      <w:r>
        <w:t>hadoop.hdfs_clusters.default.webhdfs_url</w:t>
      </w:r>
      <w:r>
        <w:tab/>
        <w:t xml:space="preserve"> </w:t>
      </w:r>
      <w:r>
        <w:tab/>
        <w:t>Current value: http://hadoop-h05:50070/webhdfs/v1</w:t>
      </w:r>
    </w:p>
    <w:p w14:paraId="40980320" w14:textId="77777777" w:rsidR="0063601F" w:rsidRDefault="0063601F" w:rsidP="00397DAF">
      <w:pPr>
        <w:pStyle w:val="Code"/>
      </w:pPr>
      <w:r>
        <w:t>Failed to create temporary file "/tmp/hue_config_validation.4993922712388908755"</w:t>
      </w:r>
    </w:p>
    <w:p w14:paraId="22BCA8C3" w14:textId="77777777" w:rsidR="0063601F" w:rsidRDefault="0063601F" w:rsidP="00397DAF">
      <w:pPr>
        <w:pStyle w:val="Code"/>
      </w:pPr>
    </w:p>
    <w:p w14:paraId="3AA2F4EA" w14:textId="77777777" w:rsidR="0063601F" w:rsidRDefault="0063601F" w:rsidP="00397DAF">
      <w:pPr>
        <w:pStyle w:val="Code"/>
      </w:pPr>
      <w:r>
        <w:t>desktop.ldap.ldap_url</w:t>
      </w:r>
      <w:r>
        <w:tab/>
        <w:t xml:space="preserve"> </w:t>
      </w:r>
      <w:r>
        <w:tab/>
      </w:r>
      <w:r>
        <w:tab/>
        <w:t>Current value: None</w:t>
      </w:r>
    </w:p>
    <w:p w14:paraId="189A9811" w14:textId="77777777" w:rsidR="0063601F" w:rsidRDefault="0063601F" w:rsidP="00397DAF">
      <w:pPr>
        <w:pStyle w:val="Code"/>
      </w:pPr>
      <w:r>
        <w:t>LDAP is only partially configured. An LDAP URL must be provided.</w:t>
      </w:r>
    </w:p>
    <w:p w14:paraId="7DC87C98" w14:textId="77777777" w:rsidR="0063601F" w:rsidRDefault="0063601F" w:rsidP="00397DAF">
      <w:pPr>
        <w:pStyle w:val="Code"/>
      </w:pPr>
    </w:p>
    <w:p w14:paraId="0F60CACF" w14:textId="77777777" w:rsidR="0063601F" w:rsidRDefault="0063601F" w:rsidP="00397DAF">
      <w:pPr>
        <w:pStyle w:val="Code"/>
      </w:pPr>
      <w:r>
        <w:lastRenderedPageBreak/>
        <w:t>Cloudera Impala (TM) Query UI</w:t>
      </w:r>
      <w:r>
        <w:tab/>
        <w:t xml:space="preserve"> </w:t>
      </w:r>
      <w:r>
        <w:tab/>
        <w:t>No available Impalad to send queries to.</w:t>
      </w:r>
    </w:p>
    <w:p w14:paraId="0F5116C8" w14:textId="77777777" w:rsidR="0063601F" w:rsidRPr="003C37F1" w:rsidRDefault="0063601F" w:rsidP="0063601F">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63601F">
      <w:pPr>
        <w:pStyle w:val="Heading6"/>
      </w:pPr>
      <w:r>
        <w:t>Using</w:t>
      </w:r>
    </w:p>
    <w:p w14:paraId="1EF9B565" w14:textId="77777777" w:rsidR="0063601F" w:rsidRDefault="0063601F" w:rsidP="0063601F">
      <w:pPr>
        <w:pStyle w:val="Heading7"/>
      </w:pPr>
      <w:r>
        <w:t>Creating tables</w:t>
      </w:r>
    </w:p>
    <w:p w14:paraId="6CB09E6F" w14:textId="77777777" w:rsidR="0063601F" w:rsidRDefault="0063601F" w:rsidP="00C12875">
      <w:pPr>
        <w:pStyle w:val="ListNumber2"/>
        <w:numPr>
          <w:ilvl w:val="0"/>
          <w:numId w:val="22"/>
        </w:numPr>
      </w:pPr>
      <w:r>
        <w:t>Upload files into HDFS using the File Browser – this can be a zipped file (e.g. *.gz)</w:t>
      </w:r>
    </w:p>
    <w:p w14:paraId="4EBAF1BF" w14:textId="77777777" w:rsidR="0063601F" w:rsidRDefault="0063601F" w:rsidP="00C12875">
      <w:pPr>
        <w:pStyle w:val="ListNumber2"/>
        <w:numPr>
          <w:ilvl w:val="0"/>
          <w:numId w:val="22"/>
        </w:numPr>
      </w:pPr>
      <w:r>
        <w:t>Use the Metastore Manager to create tables from them</w:t>
      </w:r>
    </w:p>
    <w:p w14:paraId="74D91C1A" w14:textId="77777777" w:rsidR="0063601F" w:rsidRDefault="0063601F" w:rsidP="00C12875">
      <w:pPr>
        <w:pStyle w:val="ListNumber2"/>
        <w:numPr>
          <w:ilvl w:val="0"/>
          <w:numId w:val="22"/>
        </w:numPr>
      </w:pPr>
      <w:r>
        <w:t xml:space="preserve">The first step allows you to enter the table name and select the file. </w:t>
      </w:r>
    </w:p>
    <w:p w14:paraId="48180AFB" w14:textId="77777777" w:rsidR="0063601F" w:rsidRDefault="0063601F" w:rsidP="00C12875">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C12875">
      <w:pPr>
        <w:pStyle w:val="ListNumber2"/>
        <w:numPr>
          <w:ilvl w:val="0"/>
          <w:numId w:val="22"/>
        </w:numPr>
      </w:pPr>
      <w:r>
        <w:t>The third step allows you to specify the column names</w:t>
      </w:r>
    </w:p>
    <w:p w14:paraId="4826E5AF" w14:textId="77777777" w:rsidR="0063601F" w:rsidRDefault="0063601F" w:rsidP="0063601F">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63601F">
      <w:pPr>
        <w:pStyle w:val="Heading7"/>
      </w:pPr>
      <w:bookmarkStart w:id="146" w:name="_Ref384803343"/>
      <w:r>
        <w:t>Importing files</w:t>
      </w:r>
      <w:bookmarkEnd w:id="146"/>
    </w:p>
    <w:p w14:paraId="7B8241C8" w14:textId="77777777" w:rsidR="0063601F" w:rsidRDefault="0063601F" w:rsidP="0063601F">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397DAF">
      <w:pPr>
        <w:pStyle w:val="Code"/>
      </w:pPr>
      <w:r>
        <w:t>hive&gt; dfs -rm -r -skipTrash ../hive/warehouse/species;</w:t>
      </w:r>
    </w:p>
    <w:p w14:paraId="7E575998" w14:textId="77777777" w:rsidR="0063601F" w:rsidRDefault="0063601F" w:rsidP="00397DAF">
      <w:pPr>
        <w:pStyle w:val="Code"/>
      </w:pPr>
      <w:r>
        <w:t>rm: Permission denied by sticky bit setting: user=dopa, inode="/user/hive/warehouse/species":admin:hive:drwxr-xr-x</w:t>
      </w:r>
    </w:p>
    <w:p w14:paraId="78151C0B" w14:textId="77777777" w:rsidR="0063601F" w:rsidRDefault="0063601F" w:rsidP="0063601F">
      <w:pPr>
        <w:pStyle w:val="BodyText2"/>
      </w:pPr>
      <w:r>
        <w:t xml:space="preserve">But there are issues with permissions – need to load species files in as the dopa user and not the hue admin user. </w:t>
      </w:r>
    </w:p>
    <w:p w14:paraId="5CE1CDB4" w14:textId="77777777" w:rsidR="0063601F" w:rsidRDefault="0063601F" w:rsidP="0063601F">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397DAF">
      <w:pPr>
        <w:pStyle w:val="Unix"/>
      </w:pPr>
      <w:r w:rsidRPr="00C60530">
        <w:t xml:space="preserve">[dopa@hadoop-sn ~]$ </w:t>
      </w:r>
      <w:r w:rsidRPr="00503875">
        <w:t>hadoop fs -put /home/dopa/data/json/species/* /user/hive/warehouse/</w:t>
      </w:r>
      <w:r>
        <w:t>species</w:t>
      </w:r>
    </w:p>
    <w:p w14:paraId="75E14C58" w14:textId="77777777" w:rsidR="0063601F" w:rsidRDefault="0063601F" w:rsidP="0063601F">
      <w:pPr>
        <w:pStyle w:val="Heading7"/>
      </w:pPr>
      <w:r>
        <w:t>Viewing log files</w:t>
      </w:r>
    </w:p>
    <w:p w14:paraId="5F3ACC52" w14:textId="77777777" w:rsidR="0063601F" w:rsidRPr="003E35A5" w:rsidRDefault="0063601F" w:rsidP="0063601F">
      <w:pPr>
        <w:pStyle w:val="BodyText2"/>
      </w:pPr>
      <w:r>
        <w:t>You can view the Hue log files by going to Cloudera Manager | Clicking on the Hue Server Status Summary and then on the log file</w:t>
      </w:r>
    </w:p>
    <w:p w14:paraId="6DBD4578" w14:textId="77777777" w:rsidR="0063601F" w:rsidRDefault="0063601F" w:rsidP="0063601F">
      <w:pPr>
        <w:pStyle w:val="Heading7"/>
      </w:pPr>
      <w:r>
        <w:t>Adding in the ESRI Spatial SDK libraries</w:t>
      </w:r>
    </w:p>
    <w:p w14:paraId="111F0B13" w14:textId="77777777" w:rsidR="0063601F" w:rsidRPr="00B658F3" w:rsidRDefault="0063601F" w:rsidP="0063601F">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63601F">
      <w:pPr>
        <w:pStyle w:val="Heading7"/>
      </w:pPr>
      <w:r>
        <w:t>Adding in the UDFs</w:t>
      </w:r>
    </w:p>
    <w:p w14:paraId="5388B18F" w14:textId="77777777" w:rsidR="0063601F" w:rsidRPr="00AA7EB7" w:rsidRDefault="0063601F" w:rsidP="0063601F">
      <w:pPr>
        <w:pStyle w:val="BodyText2"/>
      </w:pPr>
      <w:r>
        <w:t xml:space="preserve">If you run the Hive initialisation sql it doesn’t seem to create the UDFs unlike in the Hive CLI. </w:t>
      </w:r>
    </w:p>
    <w:p w14:paraId="3E10A712" w14:textId="77777777" w:rsidR="0063601F" w:rsidRDefault="0063601F" w:rsidP="0063601F">
      <w:pPr>
        <w:pStyle w:val="Heading7"/>
      </w:pPr>
      <w:r>
        <w:t>Viewing and sampling data and tables</w:t>
      </w:r>
    </w:p>
    <w:p w14:paraId="1FE63B80" w14:textId="77777777" w:rsidR="0063601F" w:rsidRPr="00C6463C" w:rsidRDefault="0063601F" w:rsidP="0063601F">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63601F">
      <w:pPr>
        <w:pStyle w:val="Heading7"/>
      </w:pPr>
      <w:r>
        <w:t>Exporting data</w:t>
      </w:r>
    </w:p>
    <w:p w14:paraId="3FF86505" w14:textId="77777777" w:rsidR="0063601F" w:rsidRDefault="0063601F" w:rsidP="0063601F">
      <w:pPr>
        <w:pStyle w:val="BodyText2"/>
      </w:pPr>
      <w:r>
        <w:t>Run a query in Hue and at the end click Download the Results in CSV format.</w:t>
      </w:r>
    </w:p>
    <w:p w14:paraId="11940BFD" w14:textId="4F69A8FB" w:rsidR="00073E4F" w:rsidRDefault="00073E4F" w:rsidP="0063601F">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324C76">
      <w:pPr>
        <w:pStyle w:val="Heading5"/>
      </w:pPr>
      <w:r>
        <w:t>Impala</w:t>
      </w:r>
    </w:p>
    <w:p w14:paraId="6CBDD12E" w14:textId="77777777" w:rsidR="0063601F" w:rsidRDefault="0063601F" w:rsidP="0063601F">
      <w:pPr>
        <w:pStyle w:val="BodyText2"/>
      </w:pPr>
      <w:r>
        <w:lastRenderedPageBreak/>
        <w:t xml:space="preserve">Impala doesn’t use Map/Reduce – needs CDH 4.1 or later. Is on </w:t>
      </w:r>
      <w:hyperlink r:id="rId928" w:history="1">
        <w:r>
          <w:rPr>
            <w:rStyle w:val="Hyperlink"/>
          </w:rPr>
          <w:t>github</w:t>
        </w:r>
      </w:hyperlink>
      <w:r>
        <w:t xml:space="preserve">. </w:t>
      </w:r>
    </w:p>
    <w:p w14:paraId="490ED5A9" w14:textId="77777777" w:rsidR="0063601F" w:rsidRDefault="00082D6F" w:rsidP="0063601F">
      <w:pPr>
        <w:pStyle w:val="BodyText2"/>
      </w:pPr>
      <w:hyperlink r:id="rId929" w:history="1">
        <w:r w:rsidR="0063601F">
          <w:rPr>
            <w:rStyle w:val="Hyperlink"/>
          </w:rPr>
          <w:t>Impala: Real-time Queries in Hadoop</w:t>
        </w:r>
      </w:hyperlink>
      <w:r w:rsidR="0063601F">
        <w:t>:</w:t>
      </w:r>
    </w:p>
    <w:p w14:paraId="59278949" w14:textId="77777777" w:rsidR="0063601F" w:rsidRDefault="0063601F" w:rsidP="0063601F">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63601F">
      <w:pPr>
        <w:pStyle w:val="BodyText"/>
      </w:pPr>
      <w:r>
        <w:t>27:17</w:t>
      </w:r>
      <w:r>
        <w:tab/>
        <w:t xml:space="preserve">Architectures for running real-time queries on big data – MapReduce, RemoteQuery and SideStorage </w:t>
      </w:r>
    </w:p>
    <w:p w14:paraId="66823933" w14:textId="77777777" w:rsidR="0063601F" w:rsidRDefault="0063601F" w:rsidP="0063601F">
      <w:pPr>
        <w:pStyle w:val="BodyText"/>
      </w:pPr>
      <w:r>
        <w:t>39:10</w:t>
      </w:r>
      <w:r>
        <w:tab/>
        <w:t>With Impala I can directly query ad hoc against a big data dataset</w:t>
      </w:r>
    </w:p>
    <w:p w14:paraId="2CD93564" w14:textId="77777777" w:rsidR="0063601F" w:rsidRDefault="0063601F" w:rsidP="0063601F">
      <w:pPr>
        <w:pStyle w:val="BodyText"/>
      </w:pPr>
      <w:r>
        <w:t>47:35</w:t>
      </w:r>
      <w:r>
        <w:tab/>
        <w:t>Millisecond reponse from a serving system like HBase</w:t>
      </w:r>
    </w:p>
    <w:p w14:paraId="23E20B55" w14:textId="77777777" w:rsidR="0063601F" w:rsidRDefault="0063601F" w:rsidP="0063601F">
      <w:pPr>
        <w:pStyle w:val="BodyText"/>
      </w:pPr>
      <w:r>
        <w:t>52:02</w:t>
      </w:r>
      <w:r>
        <w:tab/>
        <w:t>Need to use create table in hive to be able to use Impala to create the metastore</w:t>
      </w:r>
    </w:p>
    <w:p w14:paraId="31D972BA" w14:textId="77777777" w:rsidR="0063601F" w:rsidRDefault="0063601F" w:rsidP="0063601F">
      <w:pPr>
        <w:pStyle w:val="BodyText"/>
      </w:pPr>
      <w:r>
        <w:t>56:37</w:t>
      </w:r>
      <w:r>
        <w:tab/>
        <w:t>Downloadable VM to get you up and running</w:t>
      </w:r>
    </w:p>
    <w:p w14:paraId="7E1321E8" w14:textId="77777777" w:rsidR="0063601F" w:rsidRDefault="0063601F" w:rsidP="0063601F">
      <w:pPr>
        <w:pStyle w:val="BodyText"/>
      </w:pPr>
    </w:p>
    <w:p w14:paraId="3F08C767" w14:textId="77777777" w:rsidR="0063601F" w:rsidRDefault="00082D6F" w:rsidP="0063601F">
      <w:pPr>
        <w:pStyle w:val="BodyText"/>
      </w:pPr>
      <w:hyperlink r:id="rId930" w:history="1">
        <w:r w:rsidR="0063601F" w:rsidRPr="000E25B0">
          <w:rPr>
            <w:rStyle w:val="Hyperlink"/>
          </w:rPr>
          <w:t>An Introduction to Impala</w:t>
        </w:r>
      </w:hyperlink>
      <w:r w:rsidR="0063601F">
        <w:t xml:space="preserve"> (Cloudera training)</w:t>
      </w:r>
    </w:p>
    <w:p w14:paraId="4ED699A7" w14:textId="77777777" w:rsidR="0063601F" w:rsidRDefault="0063601F" w:rsidP="0063601F">
      <w:pPr>
        <w:pStyle w:val="BodyText"/>
      </w:pPr>
      <w:r>
        <w:t xml:space="preserve">Impala Features </w:t>
      </w:r>
      <w:r>
        <w:tab/>
      </w:r>
    </w:p>
    <w:p w14:paraId="19D17057" w14:textId="77777777" w:rsidR="0063601F" w:rsidRDefault="0063601F" w:rsidP="0063601F">
      <w:pPr>
        <w:pStyle w:val="BodyText"/>
        <w:ind w:left="720" w:firstLine="720"/>
      </w:pPr>
      <w:r>
        <w:t>There is a Hive ODBC driver to query your dataset</w:t>
      </w:r>
    </w:p>
    <w:p w14:paraId="12CF76D3" w14:textId="77777777" w:rsidR="0063601F" w:rsidRDefault="0063601F" w:rsidP="0063601F">
      <w:pPr>
        <w:pStyle w:val="BodyText"/>
      </w:pPr>
      <w:r>
        <w:tab/>
      </w:r>
      <w:r>
        <w:tab/>
        <w:t>Use Beeswax for ad-hoc queries as part of the Hue graphical front end for Hadoop clusters</w:t>
      </w:r>
    </w:p>
    <w:p w14:paraId="3C0E3F7D" w14:textId="77777777" w:rsidR="0063601F" w:rsidRDefault="0063601F" w:rsidP="0063601F">
      <w:pPr>
        <w:pStyle w:val="BodyText"/>
      </w:pPr>
      <w:r>
        <w:t>Impala Installation and Architecture</w:t>
      </w:r>
    </w:p>
    <w:p w14:paraId="09A67927" w14:textId="77777777" w:rsidR="0063601F" w:rsidRDefault="0063601F" w:rsidP="0063601F">
      <w:pPr>
        <w:pStyle w:val="BodyText"/>
      </w:pPr>
      <w:r>
        <w:tab/>
      </w:r>
      <w:r>
        <w:tab/>
        <w:t>Available from CDH4.1.0 and above</w:t>
      </w:r>
    </w:p>
    <w:p w14:paraId="52827F5E" w14:textId="77777777" w:rsidR="0063601F" w:rsidRDefault="0063601F" w:rsidP="0063601F">
      <w:pPr>
        <w:pStyle w:val="BodyText"/>
        <w:ind w:left="720" w:firstLine="720"/>
      </w:pPr>
      <w:r>
        <w:t>Hive must be installed first as it uses the Hive metastore</w:t>
      </w:r>
    </w:p>
    <w:p w14:paraId="735D2DCF" w14:textId="77777777" w:rsidR="0063601F" w:rsidRDefault="0063601F" w:rsidP="0063601F">
      <w:pPr>
        <w:pStyle w:val="BodyText"/>
      </w:pPr>
      <w:r>
        <w:tab/>
      </w:r>
      <w:r>
        <w:tab/>
        <w:t>Recommend installing with Cloudera Manager</w:t>
      </w:r>
    </w:p>
    <w:p w14:paraId="58B35748" w14:textId="77777777" w:rsidR="0063601F" w:rsidRDefault="0063601F" w:rsidP="0063601F">
      <w:pPr>
        <w:pStyle w:val="BodyText"/>
      </w:pPr>
      <w:r>
        <w:tab/>
      </w:r>
      <w:r>
        <w:tab/>
        <w:t>When doing joins, both tables are stored in memory</w:t>
      </w:r>
    </w:p>
    <w:p w14:paraId="7328535F" w14:textId="77777777" w:rsidR="0063601F" w:rsidRDefault="0063601F" w:rsidP="0063601F">
      <w:pPr>
        <w:pStyle w:val="BodyText"/>
      </w:pPr>
      <w:r>
        <w:t>Running queries with Impala</w:t>
      </w:r>
    </w:p>
    <w:p w14:paraId="6D136B21" w14:textId="77777777" w:rsidR="0063601F" w:rsidRDefault="0063601F" w:rsidP="0063601F">
      <w:pPr>
        <w:pStyle w:val="BodyText"/>
      </w:pPr>
      <w:r>
        <w:tab/>
      </w:r>
      <w:r>
        <w:tab/>
        <w:t>Comparison between Hive and Impala – huge performance gain (a simple example)</w:t>
      </w:r>
    </w:p>
    <w:p w14:paraId="1D01C880" w14:textId="77777777" w:rsidR="0063601F" w:rsidRDefault="0063601F" w:rsidP="0063601F">
      <w:pPr>
        <w:pStyle w:val="BodyText"/>
      </w:pPr>
    </w:p>
    <w:p w14:paraId="6875A58C" w14:textId="77777777" w:rsidR="0063601F" w:rsidRDefault="00082D6F" w:rsidP="0063601F">
      <w:pPr>
        <w:pStyle w:val="BodyText"/>
      </w:pPr>
      <w:hyperlink r:id="rId931"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63601F">
      <w:pPr>
        <w:pStyle w:val="BodyText"/>
      </w:pPr>
      <w:r>
        <w:t>3:58</w:t>
      </w:r>
      <w:r>
        <w:tab/>
        <w:t>In order to map physical storage in HDFS to Impala tables it uses Hive Metastore</w:t>
      </w:r>
    </w:p>
    <w:p w14:paraId="79B9ABEC" w14:textId="77777777" w:rsidR="0063601F" w:rsidRDefault="0063601F" w:rsidP="0063601F">
      <w:pPr>
        <w:pStyle w:val="BodyText"/>
      </w:pPr>
      <w:r>
        <w:t>4:37</w:t>
      </w:r>
      <w:r>
        <w:tab/>
        <w:t>Supported file formats: text files (uncompressed), sequence files with snappy/gzip compression</w:t>
      </w:r>
    </w:p>
    <w:p w14:paraId="63058819" w14:textId="77777777" w:rsidR="0063601F" w:rsidRDefault="0063601F" w:rsidP="0063601F">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63601F">
      <w:pPr>
        <w:pStyle w:val="BodyText"/>
      </w:pPr>
    </w:p>
    <w:p w14:paraId="25735441" w14:textId="03489A18" w:rsidR="00EA2E96" w:rsidRDefault="00EA2E96" w:rsidP="00EA2E96">
      <w:pPr>
        <w:pStyle w:val="Heading6"/>
      </w:pPr>
      <w:r>
        <w:t>Issues</w:t>
      </w:r>
    </w:p>
    <w:p w14:paraId="54740DF7" w14:textId="4F5F1288" w:rsidR="00EA2E96" w:rsidRDefault="00EA2E96" w:rsidP="00EA2E9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32" w:history="1">
        <w:r w:rsidR="00147742" w:rsidRPr="00147742">
          <w:rPr>
            <w:rStyle w:val="Hyperlink"/>
          </w:rPr>
          <w:t>here</w:t>
        </w:r>
      </w:hyperlink>
      <w:r w:rsidR="00147742">
        <w:t>).</w:t>
      </w:r>
    </w:p>
    <w:p w14:paraId="72EFB0D0" w14:textId="54DD1C69" w:rsidR="004458B5" w:rsidRDefault="003E0BC3" w:rsidP="00EA2E9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35E16">
      <w:pPr>
        <w:pStyle w:val="Unix"/>
      </w:pPr>
      <w:r>
        <w:t>-bash-4.1$ find / -name catalogd 2&gt;/dev/null</w:t>
      </w:r>
    </w:p>
    <w:p w14:paraId="4FC2E5C7" w14:textId="60BC668D" w:rsidR="00D35E16" w:rsidRDefault="00D35E16" w:rsidP="00D35E16">
      <w:pPr>
        <w:pStyle w:val="Unix"/>
      </w:pPr>
      <w:r>
        <w:t>/usr/bin/catalogd</w:t>
      </w:r>
      <w:r w:rsidR="00B04071">
        <w:t xml:space="preserve">                                      - link to /etc/alternatives/catalogd</w:t>
      </w:r>
    </w:p>
    <w:p w14:paraId="02F5E095" w14:textId="36B725AF" w:rsidR="00D35E16" w:rsidRDefault="00D35E16" w:rsidP="00D35E16">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35E16">
      <w:pPr>
        <w:pStyle w:val="Unix"/>
      </w:pPr>
      <w:r>
        <w:t>/var/lib/alternatives/catalogd</w:t>
      </w:r>
      <w:r w:rsidR="00B04071">
        <w:t xml:space="preserve">               - an actual file</w:t>
      </w:r>
    </w:p>
    <w:p w14:paraId="6C799D98" w14:textId="5FA40A1C" w:rsidR="00D35E16" w:rsidRDefault="00D35E16" w:rsidP="00D35E16">
      <w:pPr>
        <w:pStyle w:val="Unix"/>
      </w:pPr>
      <w:r>
        <w:t>/opt/cloudera/parcels/CDH-5.7.0-1.cdh5.7.0.p0.45/lib/impala/sbin-retail/catalogd</w:t>
      </w:r>
      <w:r w:rsidR="00B04071">
        <w:t xml:space="preserve"> - link to impalad</w:t>
      </w:r>
    </w:p>
    <w:p w14:paraId="31CBFB52" w14:textId="77777777" w:rsidR="00B04071" w:rsidRDefault="00D35E16" w:rsidP="00B04071">
      <w:pPr>
        <w:pStyle w:val="Unix"/>
      </w:pPr>
      <w:r>
        <w:t>/opt/cloudera/parcels/CDH-5.7.0-1.cdh5.7.0.p0.45/lib/impala/sbin-debug/catalogd</w:t>
      </w:r>
      <w:r w:rsidR="00B04071">
        <w:t xml:space="preserve">  - link to impalad</w:t>
      </w:r>
    </w:p>
    <w:p w14:paraId="05872A67" w14:textId="69E73CEA" w:rsidR="00D35E16" w:rsidRDefault="00D35E16" w:rsidP="00D35E16">
      <w:pPr>
        <w:pStyle w:val="Unix"/>
      </w:pPr>
      <w:r>
        <w:t>/opt/cloudera/parcels/CDH-5.7.0-1.cdh5.7.0.p0.45/bin/catalogd</w:t>
      </w:r>
      <w:r w:rsidR="00B04071">
        <w:t xml:space="preserve">  - an actual file – THINK IT IS THIS ONE</w:t>
      </w:r>
    </w:p>
    <w:p w14:paraId="4669F5EC" w14:textId="1E59D199" w:rsidR="00D35E16" w:rsidRDefault="00FF7E4D" w:rsidP="00D35E16">
      <w:pPr>
        <w:pStyle w:val="BodyText2"/>
      </w:pPr>
      <w:r>
        <w:t>Trying to find which one is used:</w:t>
      </w:r>
    </w:p>
    <w:p w14:paraId="002B8BB9" w14:textId="1276BA26" w:rsidR="00FF7E4D" w:rsidRDefault="00FF7E4D" w:rsidP="00FF7E4D">
      <w:pPr>
        <w:pStyle w:val="Unix"/>
      </w:pPr>
      <w:r>
        <w:t xml:space="preserve">-bash-4.1$ </w:t>
      </w:r>
      <w:r w:rsidR="00946155">
        <w:t>which</w:t>
      </w:r>
      <w:r>
        <w:t xml:space="preserve"> catalogd</w:t>
      </w:r>
    </w:p>
    <w:p w14:paraId="110F987E" w14:textId="6FCFF57B" w:rsidR="00FF7E4D" w:rsidRDefault="00FF7E4D" w:rsidP="00FF7E4D">
      <w:pPr>
        <w:pStyle w:val="Unix"/>
      </w:pPr>
      <w:r>
        <w:t>/usr/bin/catalogd</w:t>
      </w:r>
    </w:p>
    <w:p w14:paraId="3B7A751E" w14:textId="3ACFA8F2" w:rsidR="00E64778" w:rsidRDefault="00E64778" w:rsidP="00E64778">
      <w:pPr>
        <w:pStyle w:val="BodyText2"/>
      </w:pPr>
      <w:r>
        <w:t>I will try to add the class path to Impala by updating the ‘/opt/cloudera/parcels/CDH-5.7.0-1.cdh5.7.0.p0.45/bin/catalogd’ file  by adding the following text:</w:t>
      </w:r>
    </w:p>
    <w:p w14:paraId="63EBDAA2" w14:textId="77777777" w:rsidR="00E64778" w:rsidRDefault="00E64778" w:rsidP="00E64778">
      <w:pPr>
        <w:pStyle w:val="Unix"/>
      </w:pPr>
      <w:r>
        <w:t>export CLASSPATH="/home/auxiliary_jars/*.jar:${CLASSPATH}"</w:t>
      </w:r>
    </w:p>
    <w:p w14:paraId="6A2F77C7" w14:textId="77777777" w:rsidR="00E64778" w:rsidRDefault="00E64778" w:rsidP="00E64778">
      <w:pPr>
        <w:pStyle w:val="BodyText2"/>
      </w:pPr>
      <w:r>
        <w:t>After the line:</w:t>
      </w:r>
    </w:p>
    <w:p w14:paraId="452BC6E7" w14:textId="063EE6BB" w:rsidR="00E64778" w:rsidRDefault="00E64778" w:rsidP="00E64778">
      <w:pPr>
        <w:pStyle w:val="Unix"/>
      </w:pPr>
      <w:r>
        <w:t>export CLASSPATH="${MYSQL_CONNECTOR_JAR}:${CLASSPATH}"</w:t>
      </w:r>
    </w:p>
    <w:p w14:paraId="08C55F10" w14:textId="062E8BCA" w:rsidR="00A966D1" w:rsidRDefault="00A966D1" w:rsidP="00A966D1">
      <w:pPr>
        <w:pStyle w:val="BodyText2"/>
      </w:pPr>
      <w:r>
        <w:t>Still doesn’t start and in the logs it shows the date of the original file and not the manually edited file:</w:t>
      </w:r>
    </w:p>
    <w:p w14:paraId="41E75653" w14:textId="77777777" w:rsidR="00A966D1" w:rsidRDefault="00A966D1" w:rsidP="00A966D1">
      <w:pPr>
        <w:pStyle w:val="BodyText2"/>
      </w:pPr>
      <w:r>
        <w:t>catalogd version 2.5.0-cdh5.7.0 RELEASE (build ad3f5adabedf56fe6bd9eea39147c067cc552703)</w:t>
      </w:r>
    </w:p>
    <w:p w14:paraId="497770C8" w14:textId="62E79780" w:rsidR="00A966D1" w:rsidRDefault="00A966D1" w:rsidP="00A966D1">
      <w:pPr>
        <w:pStyle w:val="BodyText2"/>
      </w:pPr>
      <w:r>
        <w:lastRenderedPageBreak/>
        <w:t>Built on Wed, 23 Mar 2016 11:51:12 PST</w:t>
      </w:r>
    </w:p>
    <w:p w14:paraId="69ABF22C" w14:textId="52A4510A" w:rsidR="00A966D1" w:rsidRDefault="00A966D1" w:rsidP="00A966D1">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C30D4">
      <w:pPr>
        <w:pStyle w:val="BodyText2"/>
      </w:pPr>
      <w:r>
        <w:t>$&gt;impala/impala.sh ["catalogd","catalogserver_flags","false"]</w:t>
      </w:r>
    </w:p>
    <w:p w14:paraId="3A470C01" w14:textId="09146C07" w:rsidR="000C30D4" w:rsidRDefault="00286CC2" w:rsidP="00A966D1">
      <w:pPr>
        <w:pStyle w:val="BodyText2"/>
      </w:pPr>
      <w:r>
        <w:t>Maybe that can help find which catalogd file is run.</w:t>
      </w:r>
      <w:r w:rsidR="007D1707">
        <w:t xml:space="preserve"> Trying to find the impala.sh file:</w:t>
      </w:r>
    </w:p>
    <w:p w14:paraId="42373EA7" w14:textId="42E0EEF3" w:rsidR="007D1707" w:rsidRDefault="007D1707" w:rsidP="007D1707">
      <w:pPr>
        <w:pStyle w:val="Unix"/>
      </w:pPr>
      <w:r>
        <w:t xml:space="preserve">-bash-4.1$ find / -name </w:t>
      </w:r>
      <w:r w:rsidR="00A47F69">
        <w:t>impala.sh</w:t>
      </w:r>
      <w:r>
        <w:t>&gt;/dev/null</w:t>
      </w:r>
    </w:p>
    <w:p w14:paraId="4B229755" w14:textId="3BAC1E5A" w:rsidR="007D1707" w:rsidRDefault="00A47F69" w:rsidP="00A966D1">
      <w:pPr>
        <w:pStyle w:val="BodyText2"/>
      </w:pPr>
      <w:r>
        <w:t>An alternative would be to put a link to the ESRI libraries in this path:</w:t>
      </w:r>
    </w:p>
    <w:p w14:paraId="0854E399" w14:textId="2B024278" w:rsidR="00A47F69" w:rsidRDefault="00A47F69" w:rsidP="00A966D1">
      <w:pPr>
        <w:pStyle w:val="BodyText2"/>
      </w:pPr>
      <w:r w:rsidRPr="00A47F69">
        <w:t>/opt/cloudera/parcels/CDH-5.7.0-1.cdh5.7.0.p0.45/lib/impala/lib</w:t>
      </w:r>
    </w:p>
    <w:p w14:paraId="10BCBCEE" w14:textId="33A8A6F1" w:rsidR="00A47F69" w:rsidRDefault="00A47F69" w:rsidP="00A966D1">
      <w:pPr>
        <w:pStyle w:val="BodyText2"/>
      </w:pPr>
      <w:r>
        <w:t>Which has lots of other links to *.jar files.</w:t>
      </w:r>
    </w:p>
    <w:p w14:paraId="4E0EB693" w14:textId="172C1B81" w:rsidR="00F07D51" w:rsidRDefault="00F07D51" w:rsidP="00F07D51">
      <w:pPr>
        <w:pStyle w:val="Heading6"/>
      </w:pPr>
      <w:r>
        <w:t>Using the Impala Shell</w:t>
      </w:r>
    </w:p>
    <w:p w14:paraId="257F13EC" w14:textId="581FC76D" w:rsidR="00F07D51" w:rsidRDefault="00F07D51" w:rsidP="00F07D51">
      <w:pPr>
        <w:pStyle w:val="Unix"/>
      </w:pPr>
      <w:r w:rsidRPr="00F07D51">
        <w:t>impala-shell</w:t>
      </w:r>
    </w:p>
    <w:p w14:paraId="56328CDF" w14:textId="2C9B4FB6" w:rsidR="00F07D51" w:rsidRPr="00F07D51" w:rsidRDefault="00F07D51" w:rsidP="00F07D51">
      <w:pPr>
        <w:pStyle w:val="Unix"/>
      </w:pPr>
      <w:r>
        <w:t>connect Hadoop-01;</w:t>
      </w:r>
    </w:p>
    <w:p w14:paraId="66432196" w14:textId="77777777" w:rsidR="0063601F" w:rsidRDefault="0063601F" w:rsidP="00324C76">
      <w:pPr>
        <w:pStyle w:val="Heading5"/>
      </w:pPr>
      <w:r>
        <w:t>Sqoop</w:t>
      </w:r>
    </w:p>
    <w:p w14:paraId="386C7705" w14:textId="77777777" w:rsidR="0063601F" w:rsidRDefault="0063601F" w:rsidP="0063601F">
      <w:pPr>
        <w:pStyle w:val="Heading6"/>
      </w:pPr>
      <w:r>
        <w:t>Installing Sqoop</w:t>
      </w:r>
    </w:p>
    <w:p w14:paraId="341EDA80" w14:textId="7EF1FEF5" w:rsidR="0063601F" w:rsidRPr="00A81B86" w:rsidRDefault="0063601F" w:rsidP="0063601F">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63601F">
      <w:pPr>
        <w:pStyle w:val="Heading6"/>
      </w:pPr>
      <w:r>
        <w:t>Installing the JDBC Drivers</w:t>
      </w:r>
    </w:p>
    <w:p w14:paraId="0FD5D041" w14:textId="77777777" w:rsidR="0063601F" w:rsidRDefault="0063601F" w:rsidP="0063601F">
      <w:pPr>
        <w:pStyle w:val="BodyText2"/>
      </w:pPr>
      <w:r>
        <w:t xml:space="preserve">See the docs </w:t>
      </w:r>
      <w:hyperlink r:id="rId933" w:history="1">
        <w:r w:rsidRPr="00205418">
          <w:rPr>
            <w:rStyle w:val="Hyperlink"/>
          </w:rPr>
          <w:t>here</w:t>
        </w:r>
      </w:hyperlink>
      <w:r>
        <w:t xml:space="preserve"> on installing the JDBC drivers as they are not part of CDH5.</w:t>
      </w:r>
    </w:p>
    <w:p w14:paraId="18A312B3" w14:textId="77777777" w:rsidR="0063601F" w:rsidRDefault="0063601F" w:rsidP="0063601F">
      <w:pPr>
        <w:pStyle w:val="BodyText2"/>
      </w:pPr>
      <w:r>
        <w:t xml:space="preserve">Trying to access </w:t>
      </w:r>
      <w:hyperlink r:id="rId934" w:history="1">
        <w:r w:rsidRPr="00152A63">
          <w:rPr>
            <w:rStyle w:val="Hyperlink"/>
          </w:rPr>
          <w:t>Sqoop</w:t>
        </w:r>
      </w:hyperlink>
      <w:r>
        <w:t xml:space="preserve"> in Hue doesn’t really work – this is because Sqoop isn’t really implemented outside the command line. So we have to use the command line. </w:t>
      </w:r>
      <w:hyperlink r:id="rId935" w:anchor="_introduction" w:history="1">
        <w:r w:rsidRPr="001365A5">
          <w:rPr>
            <w:rStyle w:val="Hyperlink"/>
          </w:rPr>
          <w:t>Here</w:t>
        </w:r>
      </w:hyperlink>
      <w:r>
        <w:t xml:space="preserve"> are the docs.</w:t>
      </w:r>
    </w:p>
    <w:p w14:paraId="431122A3" w14:textId="77777777" w:rsidR="0063601F" w:rsidRDefault="0063601F" w:rsidP="00397DAF">
      <w:pPr>
        <w:pStyle w:val="Unix"/>
      </w:pPr>
      <w:r>
        <w:t>[dopa@hadoop-sn ~]$ sqoop version</w:t>
      </w:r>
    </w:p>
    <w:p w14:paraId="036A973E" w14:textId="77777777" w:rsidR="0063601F" w:rsidRDefault="0063601F" w:rsidP="00397DAF">
      <w:pPr>
        <w:pStyle w:val="Unix"/>
      </w:pPr>
      <w:r>
        <w:t>Warning: /opt/cloudera/parcels/CDH-5.1.3-1.cdh5.1.3.p0.12/bin/../lib/sqoop/../accumulo does not exist! Accumulo imports will fail.</w:t>
      </w:r>
    </w:p>
    <w:p w14:paraId="2B38D8B3" w14:textId="77777777" w:rsidR="0063601F" w:rsidRDefault="0063601F" w:rsidP="00397DAF">
      <w:pPr>
        <w:pStyle w:val="Unix"/>
      </w:pPr>
      <w:r>
        <w:t>Please set $ACCUMULO_HOME to the root of your Accumulo installation.</w:t>
      </w:r>
    </w:p>
    <w:p w14:paraId="3EDE2731" w14:textId="77777777" w:rsidR="0063601F" w:rsidRDefault="0063601F" w:rsidP="00397DAF">
      <w:pPr>
        <w:pStyle w:val="Unix"/>
      </w:pPr>
      <w:r>
        <w:t>14/10/21 16:04:18 INFO sqoop.Sqoop: Running Sqoop version: 1.4.4-cdh5.1.3</w:t>
      </w:r>
    </w:p>
    <w:p w14:paraId="6B92464F" w14:textId="77777777" w:rsidR="0063601F" w:rsidRPr="003108BE" w:rsidRDefault="0063601F" w:rsidP="00397DAF">
      <w:pPr>
        <w:pStyle w:val="Unix"/>
      </w:pPr>
      <w:r>
        <w:t>Sqoop 1.4.4-cdh5.1.3</w:t>
      </w:r>
    </w:p>
    <w:p w14:paraId="65A037C9" w14:textId="5891399B" w:rsidR="0063601F" w:rsidRDefault="0063601F" w:rsidP="0063601F">
      <w:pPr>
        <w:pStyle w:val="Heading6"/>
      </w:pPr>
      <w:r>
        <w:t>Using</w:t>
      </w:r>
      <w:r w:rsidR="00830931">
        <w:t xml:space="preserve"> Sqoop</w:t>
      </w:r>
    </w:p>
    <w:p w14:paraId="4E891A39" w14:textId="54772416" w:rsidR="0063601F" w:rsidRDefault="0063601F" w:rsidP="0063601F">
      <w:pPr>
        <w:pStyle w:val="BodyText2"/>
      </w:pPr>
      <w:r>
        <w:t xml:space="preserve">Docs </w:t>
      </w:r>
      <w:hyperlink r:id="rId936"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63601F">
      <w:pPr>
        <w:pStyle w:val="BodyText2"/>
      </w:pPr>
      <w:r>
        <w:t>Monica installed the JDBC Drivers for Postgresql 9.1 and now it works:</w:t>
      </w:r>
    </w:p>
    <w:p w14:paraId="655D38A0" w14:textId="77777777" w:rsidR="0063601F" w:rsidRDefault="0063601F" w:rsidP="0063601F">
      <w:pPr>
        <w:pStyle w:val="Heading7"/>
      </w:pPr>
      <w:r>
        <w:t>Importing data</w:t>
      </w:r>
    </w:p>
    <w:p w14:paraId="445246CA" w14:textId="77777777" w:rsidR="0063601F" w:rsidRDefault="0063601F" w:rsidP="00397DAF">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63601F">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63601F">
      <w:pPr>
        <w:pStyle w:val="Heading7"/>
      </w:pPr>
      <w:r>
        <w:t>Exporting data</w:t>
      </w:r>
    </w:p>
    <w:p w14:paraId="4B6E3804" w14:textId="77777777" w:rsidR="0063601F" w:rsidRDefault="0063601F" w:rsidP="0063601F">
      <w:pPr>
        <w:pStyle w:val="BodyText2"/>
      </w:pPr>
      <w:r>
        <w:t xml:space="preserve">Use </w:t>
      </w:r>
      <w:r w:rsidRPr="00EC54C4">
        <w:t>sqoop-list-tables</w:t>
      </w:r>
      <w:r>
        <w:t xml:space="preserve"> to see the tables available for export:</w:t>
      </w:r>
    </w:p>
    <w:p w14:paraId="5E67C299" w14:textId="77777777" w:rsidR="0063601F" w:rsidRDefault="0063601F" w:rsidP="00397DAF">
      <w:pPr>
        <w:pStyle w:val="Unix"/>
      </w:pPr>
      <w:r w:rsidRPr="00EC54C4">
        <w:t>[cottaan@hadoop-m2 ~]$ sqoop-list-tables --connect jdbc:postgresql://species.jrc.org/dopa --username especies --password 1h4rtn311</w:t>
      </w:r>
    </w:p>
    <w:p w14:paraId="4DA15CEB" w14:textId="77777777" w:rsidR="0063601F" w:rsidRDefault="0063601F" w:rsidP="0063601F">
      <w:pPr>
        <w:pStyle w:val="BodyText2"/>
      </w:pPr>
      <w:r>
        <w:t>Use scoop-list-databases to see the databases:</w:t>
      </w:r>
    </w:p>
    <w:p w14:paraId="42768E72" w14:textId="77777777" w:rsidR="0063601F" w:rsidRDefault="0063601F" w:rsidP="00397DAF">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63601F">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397DAF">
      <w:pPr>
        <w:pStyle w:val="Unix"/>
      </w:pPr>
      <w:r w:rsidRPr="00E927FA">
        <w:lastRenderedPageBreak/>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397DAF">
      <w:pPr>
        <w:pStyle w:val="Unix"/>
      </w:pPr>
      <w:r>
        <w:t>Caused by: org.postgresql.util.PSQLException: The connection attempt failed.</w:t>
      </w:r>
    </w:p>
    <w:p w14:paraId="6661EC4A" w14:textId="77777777" w:rsidR="0063601F" w:rsidRDefault="0063601F" w:rsidP="00397DAF">
      <w:pPr>
        <w:pStyle w:val="Unix"/>
      </w:pPr>
      <w:r>
        <w:t>Caused by: java.net.UnknownHostException: species.jrc.org</w:t>
      </w:r>
    </w:p>
    <w:p w14:paraId="55B2C0A7" w14:textId="77777777" w:rsidR="0063601F" w:rsidRDefault="0063601F" w:rsidP="0063601F">
      <w:pPr>
        <w:pStyle w:val="BodyText2"/>
      </w:pPr>
      <w:r>
        <w:t>Loooking at the Postgresql logs there are lots of entries which say:</w:t>
      </w:r>
    </w:p>
    <w:p w14:paraId="4595A47A" w14:textId="77777777" w:rsidR="0063601F" w:rsidRPr="002C17FB" w:rsidRDefault="0063601F" w:rsidP="0063601F">
      <w:pPr>
        <w:pStyle w:val="BodyText2"/>
        <w:rPr>
          <w:rStyle w:val="text"/>
        </w:rPr>
      </w:pPr>
      <w:r w:rsidRPr="002C17FB">
        <w:rPr>
          <w:rStyle w:val="text"/>
        </w:rPr>
        <w:t>LOG:  could not receive data from client: Connection reset by peer</w:t>
      </w:r>
    </w:p>
    <w:p w14:paraId="18D3C60C" w14:textId="77777777" w:rsidR="0063601F" w:rsidRDefault="0063601F" w:rsidP="0063601F">
      <w:pPr>
        <w:pStyle w:val="BodyText2"/>
        <w:rPr>
          <w:rStyle w:val="text"/>
        </w:rPr>
      </w:pPr>
      <w:r w:rsidRPr="002C17FB">
        <w:rPr>
          <w:rStyle w:val="text"/>
        </w:rPr>
        <w:t>LOG:  unexpected EOF on client connection</w:t>
      </w:r>
    </w:p>
    <w:p w14:paraId="3E91C2F1" w14:textId="4BD67CAC" w:rsidR="00E927FA" w:rsidRDefault="00E927FA" w:rsidP="0063601F">
      <w:pPr>
        <w:pStyle w:val="BodyText2"/>
        <w:rPr>
          <w:rStyle w:val="text"/>
        </w:rPr>
      </w:pPr>
      <w:r>
        <w:rPr>
          <w:rStyle w:val="text"/>
        </w:rPr>
        <w:t>Tried:</w:t>
      </w:r>
    </w:p>
    <w:p w14:paraId="2825C3D5" w14:textId="4C85B927" w:rsidR="00E927FA" w:rsidRPr="002C17FB" w:rsidRDefault="00E927FA" w:rsidP="00397DAF">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830931">
      <w:pPr>
        <w:pStyle w:val="Heading6"/>
      </w:pPr>
      <w:r>
        <w:t>Using Sqoop2</w:t>
      </w:r>
    </w:p>
    <w:p w14:paraId="1968F22E" w14:textId="62081E29" w:rsidR="00830931" w:rsidRDefault="00830931" w:rsidP="00830931">
      <w:pPr>
        <w:pStyle w:val="BodyText2"/>
      </w:pPr>
      <w:r>
        <w:t xml:space="preserve">Following the instructions </w:t>
      </w:r>
      <w:hyperlink r:id="rId937"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397DAF">
      <w:pPr>
        <w:pStyle w:val="Unix"/>
      </w:pPr>
      <w:r w:rsidRPr="00EB6203">
        <w:t>[cottaan@hadoop-m2 ~]$ sqoop2</w:t>
      </w:r>
    </w:p>
    <w:p w14:paraId="02BEF376" w14:textId="5C267146" w:rsidR="00EB6203" w:rsidRDefault="00EB6203" w:rsidP="00397DAF">
      <w:pPr>
        <w:pStyle w:val="Unix"/>
      </w:pPr>
      <w:r w:rsidRPr="00EB6203">
        <w:t>sqoop:000&gt; set server --host your.host.com --port 12000 --webapp sqoop</w:t>
      </w:r>
    </w:p>
    <w:p w14:paraId="53ADAFE1" w14:textId="74C132A6" w:rsidR="00EB6203" w:rsidRPr="00830931" w:rsidRDefault="00EB6203" w:rsidP="00397DAF">
      <w:pPr>
        <w:pStyle w:val="Unix"/>
      </w:pPr>
      <w:r w:rsidRPr="00EB6203">
        <w:t xml:space="preserve">sqoop:000&gt; set server --host </w:t>
      </w:r>
      <w:r>
        <w:t>Hadoop-m2</w:t>
      </w:r>
      <w:r w:rsidRPr="00EB6203">
        <w:t xml:space="preserve"> --port 12000 --webapp sqoop</w:t>
      </w:r>
    </w:p>
    <w:p w14:paraId="7522D0B5" w14:textId="3C59524A" w:rsidR="00EB6203" w:rsidRDefault="00EB6203" w:rsidP="00397DAF">
      <w:pPr>
        <w:pStyle w:val="Unix"/>
      </w:pPr>
      <w:r w:rsidRPr="00EB6203">
        <w:t>Server is set successfully</w:t>
      </w:r>
    </w:p>
    <w:p w14:paraId="40D605B3" w14:textId="49F375B2" w:rsidR="00EB6203" w:rsidRDefault="00FA6F1F" w:rsidP="00397DAF">
      <w:pPr>
        <w:pStyle w:val="Unix"/>
      </w:pPr>
      <w:r>
        <w:t>sqoop:000&gt; show version</w:t>
      </w:r>
    </w:p>
    <w:p w14:paraId="6DA58A60" w14:textId="77777777" w:rsidR="00EB6203" w:rsidRDefault="00EB6203" w:rsidP="00397DAF">
      <w:pPr>
        <w:pStyle w:val="Unix"/>
      </w:pPr>
      <w:r>
        <w:t>client version:</w:t>
      </w:r>
    </w:p>
    <w:p w14:paraId="02BA89BA" w14:textId="77777777" w:rsidR="00EB6203" w:rsidRDefault="00EB6203" w:rsidP="00397DAF">
      <w:pPr>
        <w:pStyle w:val="Unix"/>
      </w:pPr>
      <w:r>
        <w:t xml:space="preserve">  Sqoop 1.99.3-cdh5.1.3 revision Unknown</w:t>
      </w:r>
    </w:p>
    <w:p w14:paraId="494259FE" w14:textId="77777777" w:rsidR="00EB6203" w:rsidRDefault="00EB6203" w:rsidP="00397DAF">
      <w:pPr>
        <w:pStyle w:val="Unix"/>
      </w:pPr>
      <w:r>
        <w:t xml:space="preserve">  Compiled by jenkins on Tue Sep 16 21:04:45 PDT 2014</w:t>
      </w:r>
    </w:p>
    <w:p w14:paraId="49B6C583" w14:textId="1458F168" w:rsidR="00EB6203" w:rsidRPr="00830931" w:rsidRDefault="00EB6203" w:rsidP="00397DAF">
      <w:pPr>
        <w:pStyle w:val="Unix"/>
      </w:pPr>
      <w:r>
        <w:t>sqoop:000&gt;</w:t>
      </w:r>
    </w:p>
    <w:p w14:paraId="0F617927" w14:textId="77777777" w:rsidR="0063601F" w:rsidRDefault="0063601F" w:rsidP="00324C76">
      <w:pPr>
        <w:pStyle w:val="Heading5"/>
      </w:pPr>
      <w:r>
        <w:t>YARN</w:t>
      </w:r>
    </w:p>
    <w:p w14:paraId="297188E3" w14:textId="435F4FA9" w:rsidR="0063601F" w:rsidRPr="00C65F3F" w:rsidRDefault="004D42F0" w:rsidP="0063601F">
      <w:pPr>
        <w:pStyle w:val="BodyText2"/>
      </w:pPr>
      <w:r>
        <w:t>&gt; y</w:t>
      </w:r>
      <w:r w:rsidR="0063601F">
        <w:t>arm application –kill &lt;copied application id from All Applications&gt;</w:t>
      </w:r>
    </w:p>
    <w:p w14:paraId="64A361BC" w14:textId="77777777" w:rsidR="0063601F" w:rsidRDefault="0063601F" w:rsidP="0063601F">
      <w:pPr>
        <w:pStyle w:val="Heading4"/>
      </w:pPr>
      <w:r>
        <w:t>Use Cases</w:t>
      </w:r>
    </w:p>
    <w:p w14:paraId="6AE9605B" w14:textId="77777777" w:rsidR="0063601F" w:rsidRDefault="0063601F" w:rsidP="00324C76">
      <w:pPr>
        <w:pStyle w:val="Heading5"/>
      </w:pPr>
      <w:r>
        <w:t>Lars Franckes visits</w:t>
      </w:r>
    </w:p>
    <w:p w14:paraId="162274F4" w14:textId="77777777" w:rsidR="0063601F" w:rsidRDefault="0063601F" w:rsidP="0063601F">
      <w:pPr>
        <w:pStyle w:val="Heading6"/>
      </w:pPr>
      <w:r>
        <w:t>Cluster configuration</w:t>
      </w:r>
    </w:p>
    <w:p w14:paraId="42ED6BB7" w14:textId="77777777" w:rsidR="0063601F" w:rsidRDefault="0063601F" w:rsidP="0063601F">
      <w:pPr>
        <w:pStyle w:val="ListBullet2"/>
      </w:pPr>
      <w:r>
        <w:t>Upgraded CDH4 to CDH5</w:t>
      </w:r>
    </w:p>
    <w:p w14:paraId="294A125D" w14:textId="77777777" w:rsidR="0063601F" w:rsidRDefault="0063601F" w:rsidP="0063601F">
      <w:pPr>
        <w:pStyle w:val="ListBullet2"/>
      </w:pPr>
      <w:r>
        <w:t>Moved some of the services around in the cluster</w:t>
      </w:r>
    </w:p>
    <w:p w14:paraId="19AF4D2F" w14:textId="77777777" w:rsidR="0063601F" w:rsidRDefault="0063601F" w:rsidP="0063601F">
      <w:pPr>
        <w:pStyle w:val="Heading6"/>
      </w:pPr>
      <w:r>
        <w:t>Case study 1: intersection of the WDPA and the Red List</w:t>
      </w:r>
    </w:p>
    <w:p w14:paraId="7530BDEA" w14:textId="77777777" w:rsidR="0063601F" w:rsidRPr="00334BD7" w:rsidRDefault="0063601F" w:rsidP="0063601F">
      <w:pPr>
        <w:pStyle w:val="Heading7"/>
      </w:pPr>
      <w:r>
        <w:t>First attempt: Java Heap Space Errors</w:t>
      </w:r>
    </w:p>
    <w:p w14:paraId="69F2C2E6" w14:textId="77777777" w:rsidR="0063601F" w:rsidRDefault="0063601F" w:rsidP="0063601F">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397DAF">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63601F">
      <w:pPr>
        <w:pStyle w:val="BodyText2"/>
      </w:pPr>
      <w:r>
        <w:t>This works, but when you try to do it with all species, it fails with Java Heap Space Errors.</w:t>
      </w:r>
      <w:r w:rsidRPr="00334BD7">
        <w:t xml:space="preserve"> </w:t>
      </w:r>
    </w:p>
    <w:p w14:paraId="78C1D010" w14:textId="77777777" w:rsidR="0063601F" w:rsidRDefault="0063601F" w:rsidP="00397DAF">
      <w:pPr>
        <w:pStyle w:val="Unix"/>
      </w:pPr>
      <w:r w:rsidRPr="00E951C9">
        <w:t>select name, binomial FROM species JOIN wdpa WHERE ST_Intersects(wdpa.geom, species.geom)</w:t>
      </w:r>
    </w:p>
    <w:p w14:paraId="3E57F5CA" w14:textId="77777777" w:rsidR="0063601F" w:rsidRDefault="0063601F" w:rsidP="0063601F">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63601F">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63601F">
      <w:pPr>
        <w:pStyle w:val="BodyText2"/>
      </w:pPr>
      <w:r>
        <w:t>Now we have working *.jar files, we can try again.</w:t>
      </w:r>
    </w:p>
    <w:p w14:paraId="317F3912" w14:textId="77777777" w:rsidR="0063601F" w:rsidRDefault="0063601F" w:rsidP="0063601F">
      <w:pPr>
        <w:pStyle w:val="Heading7"/>
      </w:pPr>
      <w:r>
        <w:t>Second attempt: Reduce task gets stuck at 67%</w:t>
      </w:r>
    </w:p>
    <w:p w14:paraId="78BD3DDA" w14:textId="77777777" w:rsidR="0063601F" w:rsidRDefault="0063601F" w:rsidP="0063601F">
      <w:pPr>
        <w:pStyle w:val="BodyText2"/>
      </w:pPr>
      <w:r>
        <w:t xml:space="preserve">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w:t>
      </w:r>
      <w:r>
        <w:lastRenderedPageBreak/>
        <w:t>combination – so for species with large range sizes, e.g. whales, there will need to be 200,000 copies of the geometry for each PA. This will rapidly fill up HDFS.</w:t>
      </w:r>
    </w:p>
    <w:p w14:paraId="0EFADDFE" w14:textId="77777777" w:rsidR="0063601F" w:rsidRDefault="0063601F" w:rsidP="0063601F">
      <w:pPr>
        <w:pStyle w:val="Heading7"/>
      </w:pPr>
      <w:r>
        <w:t>Third attempt: Map joins</w:t>
      </w:r>
    </w:p>
    <w:p w14:paraId="49230E3F" w14:textId="77777777" w:rsidR="0063601F" w:rsidRDefault="0063601F" w:rsidP="0063601F">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38" w:history="1">
        <w:r w:rsidRPr="00845FF1">
          <w:rPr>
            <w:rStyle w:val="Hyperlink"/>
          </w:rPr>
          <w:t>EXPLAIN</w:t>
        </w:r>
      </w:hyperlink>
      <w:r>
        <w:t xml:space="preserve"> and this changes when you use a table in memory. Didn’t let it finish. </w:t>
      </w:r>
    </w:p>
    <w:p w14:paraId="60E670D5" w14:textId="77777777" w:rsidR="0063601F" w:rsidRDefault="0063601F" w:rsidP="0063601F">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63601F">
      <w:pPr>
        <w:pStyle w:val="BodyText2"/>
      </w:pPr>
      <w:r>
        <w:t xml:space="preserve">You can monitor the performance of a MR job by using the resource manager </w:t>
      </w:r>
      <w:hyperlink r:id="rId939"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63601F">
      <w:pPr>
        <w:pStyle w:val="BodyText2"/>
      </w:pPr>
      <w:r>
        <w:t xml:space="preserve">Even with map joins this doesn’t help the situation because you still have to persist copies of each species geometry. </w:t>
      </w:r>
    </w:p>
    <w:p w14:paraId="6CA3CAD3" w14:textId="77777777" w:rsidR="0063601F" w:rsidRDefault="0063601F" w:rsidP="0063601F">
      <w:pPr>
        <w:pStyle w:val="Heading7"/>
      </w:pPr>
      <w:r>
        <w:t>Fourth attempt: Adding cells to the join</w:t>
      </w:r>
    </w:p>
    <w:p w14:paraId="62A8FCE2" w14:textId="77777777" w:rsidR="0063601F" w:rsidRPr="00655668" w:rsidRDefault="0063601F" w:rsidP="0063601F">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63601F">
      <w:pPr>
        <w:pStyle w:val="Heading7"/>
      </w:pPr>
      <w:r>
        <w:t>Fifth attempt: Using Avro Serdes</w:t>
      </w:r>
    </w:p>
    <w:p w14:paraId="27FEBB5C" w14:textId="77777777" w:rsidR="0063601F" w:rsidRPr="00EE554E" w:rsidRDefault="0063601F" w:rsidP="0063601F">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63601F">
      <w:pPr>
        <w:pStyle w:val="Heading7"/>
      </w:pPr>
      <w:r>
        <w:t>Sixth attempt: Using snappy compression</w:t>
      </w:r>
    </w:p>
    <w:p w14:paraId="63D22856" w14:textId="77777777" w:rsidR="0063601F" w:rsidRDefault="0063601F" w:rsidP="0063601F">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63601F">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E65B54">
            <w:pPr>
              <w:pStyle w:val="TableTextHeader"/>
            </w:pPr>
            <w:r>
              <w:t>Filetype</w:t>
            </w:r>
          </w:p>
        </w:tc>
        <w:tc>
          <w:tcPr>
            <w:tcW w:w="1350" w:type="dxa"/>
          </w:tcPr>
          <w:p w14:paraId="057B87C2"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DE6C9B">
            <w:pPr>
              <w:pStyle w:val="Tiny"/>
            </w:pPr>
            <w:r>
              <w:t>Geojson</w:t>
            </w:r>
          </w:p>
        </w:tc>
        <w:tc>
          <w:tcPr>
            <w:tcW w:w="1350" w:type="dxa"/>
          </w:tcPr>
          <w:p w14:paraId="2BBB001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DE6C9B">
            <w:pPr>
              <w:pStyle w:val="Tiny"/>
            </w:pPr>
            <w:r>
              <w:t>Text</w:t>
            </w:r>
          </w:p>
        </w:tc>
        <w:tc>
          <w:tcPr>
            <w:tcW w:w="1350" w:type="dxa"/>
          </w:tcPr>
          <w:p w14:paraId="79A78DA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DE6C9B">
            <w:pPr>
              <w:pStyle w:val="Tiny"/>
            </w:pPr>
            <w:r>
              <w:t>Avro</w:t>
            </w:r>
          </w:p>
        </w:tc>
        <w:tc>
          <w:tcPr>
            <w:tcW w:w="1350" w:type="dxa"/>
          </w:tcPr>
          <w:p w14:paraId="669691A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63601F">
      <w:pPr>
        <w:pStyle w:val="BodyText2"/>
      </w:pPr>
      <w:r>
        <w:t>Still fails with too much data being written</w:t>
      </w:r>
    </w:p>
    <w:p w14:paraId="3B5F0F90" w14:textId="77777777" w:rsidR="0063601F" w:rsidRDefault="0063601F" w:rsidP="0063601F">
      <w:pPr>
        <w:pStyle w:val="Heading7"/>
      </w:pPr>
      <w:r>
        <w:t>Seventh attempt: Not using ST_Intersection where one or other geometry fills a cell</w:t>
      </w:r>
    </w:p>
    <w:p w14:paraId="48E4D025" w14:textId="77777777" w:rsidR="0063601F" w:rsidRPr="00FE7B4B" w:rsidRDefault="0063601F" w:rsidP="0063601F">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63601F">
      <w:pPr>
        <w:pStyle w:val="Heading7"/>
      </w:pPr>
      <w:r>
        <w:t>Eighth attempt: Optimising the number of mappers</w:t>
      </w:r>
    </w:p>
    <w:p w14:paraId="026C3A52" w14:textId="77777777" w:rsidR="0063601F" w:rsidRPr="008D73FE" w:rsidRDefault="0063601F" w:rsidP="0063601F">
      <w:pPr>
        <w:pStyle w:val="BodyText2"/>
      </w:pPr>
      <w:r>
        <w:lastRenderedPageBreak/>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63601F">
      <w:pPr>
        <w:pStyle w:val="Heading7"/>
      </w:pPr>
      <w:r>
        <w:t>Ninth attempt: Reducing the large species geometries to smaller ones</w:t>
      </w:r>
    </w:p>
    <w:p w14:paraId="3987D7C7" w14:textId="77777777" w:rsidR="0063601F" w:rsidRDefault="0063601F" w:rsidP="0063601F">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082D6F" w:rsidP="0063601F">
      <w:pPr>
        <w:pStyle w:val="BodyText2"/>
      </w:pPr>
      <w:hyperlink r:id="rId940"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63601F">
      <w:pPr>
        <w:pStyle w:val="BodyText2"/>
      </w:pPr>
      <w:r>
        <w:t>This takes 10.7 minutes.</w:t>
      </w:r>
    </w:p>
    <w:p w14:paraId="6A72744E" w14:textId="77777777" w:rsidR="0063601F" w:rsidRDefault="0063601F" w:rsidP="0063601F">
      <w:pPr>
        <w:pStyle w:val="BodyText2"/>
      </w:pPr>
      <w:r>
        <w:t xml:space="preserve">Then we need to </w:t>
      </w:r>
      <w:hyperlink r:id="rId941" w:history="1">
        <w:r w:rsidRPr="00714A55">
          <w:rPr>
            <w:rStyle w:val="Hyperlink"/>
          </w:rPr>
          <w:t>create</w:t>
        </w:r>
      </w:hyperlink>
      <w:r>
        <w:t xml:space="preserve"> the index table (this is a Hue Query ‘Species Preprocessing 2’. </w:t>
      </w:r>
    </w:p>
    <w:p w14:paraId="43E4BE5C" w14:textId="77777777" w:rsidR="0063601F" w:rsidRDefault="0063601F" w:rsidP="008A1C7A">
      <w:pPr>
        <w:pStyle w:val="Heading8"/>
      </w:pPr>
      <w:bookmarkStart w:id="147" w:name="_Ref401925991"/>
      <w:r>
        <w:t>Issues with dissolving features</w:t>
      </w:r>
      <w:bookmarkEnd w:id="147"/>
    </w:p>
    <w:p w14:paraId="3967AA16" w14:textId="77777777" w:rsidR="0063601F" w:rsidRDefault="0063601F" w:rsidP="0063601F">
      <w:pPr>
        <w:pStyle w:val="BodyText2"/>
      </w:pPr>
      <w:r>
        <w:t>On 23/10/14 the indexing had 5 maps fail after 14 hours with these errors:</w:t>
      </w:r>
    </w:p>
    <w:p w14:paraId="58F4DF97" w14:textId="77777777" w:rsidR="0063601F" w:rsidRDefault="0063601F" w:rsidP="0063601F">
      <w:pPr>
        <w:pStyle w:val="BodyText2"/>
      </w:pPr>
      <w:r>
        <w:t>Error processing row id_no = 22725044 and 22694927 caused by com.vividsolutions.jts.geom.TopologyException: Found null DirectedEdge.</w:t>
      </w:r>
    </w:p>
    <w:p w14:paraId="43EB3645" w14:textId="3719065D" w:rsidR="00207E2E" w:rsidRDefault="00207E2E" w:rsidP="0063601F">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397DAF">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397DAF">
      <w:pPr>
        <w:pStyle w:val="Unix"/>
      </w:pPr>
      <w:r>
        <w:t>2015-04-10 15:47:26,501 INFO [main] jrc.esri.CellUdtf: Cell: 54929 intersects</w:t>
      </w:r>
    </w:p>
    <w:p w14:paraId="5117597C" w14:textId="77777777" w:rsidR="0087477A" w:rsidRDefault="0087477A" w:rsidP="00397DAF">
      <w:pPr>
        <w:pStyle w:val="Unix"/>
      </w:pPr>
      <w:r>
        <w:t>2015-04-10 15:47:26,553 INFO [main] jrc.esri.CellUdtf: Cell: 54929 doesnt contain</w:t>
      </w:r>
    </w:p>
    <w:p w14:paraId="07D0D4F9" w14:textId="1DB74007" w:rsidR="0087477A" w:rsidRDefault="0087477A" w:rsidP="00397DAF">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397DAF">
      <w:pPr>
        <w:pStyle w:val="Unix"/>
      </w:pPr>
      <w:r>
        <w:t>…</w:t>
      </w:r>
    </w:p>
    <w:p w14:paraId="5267ECE2" w14:textId="77777777" w:rsidR="0087477A" w:rsidRDefault="0087477A" w:rsidP="00397DAF">
      <w:pPr>
        <w:pStyle w:val="Unix"/>
      </w:pPr>
      <w:r>
        <w:t>Caused by: com.vividsolutions.jts.geom.TopologyException: Found null DirectedEdge</w:t>
      </w:r>
    </w:p>
    <w:p w14:paraId="77F78193" w14:textId="77777777" w:rsidR="0087477A" w:rsidRDefault="0087477A" w:rsidP="00397DAF">
      <w:pPr>
        <w:pStyle w:val="Unix"/>
      </w:pPr>
      <w:r>
        <w:tab/>
        <w:t>at com.vividsolutions.jts.geomgraph.EdgeRing.computePoints(EdgeRing.java:139)</w:t>
      </w:r>
    </w:p>
    <w:p w14:paraId="6D32DEAF" w14:textId="77777777" w:rsidR="0087477A" w:rsidRDefault="0087477A" w:rsidP="00397DAF">
      <w:pPr>
        <w:pStyle w:val="Unix"/>
      </w:pPr>
      <w:r>
        <w:tab/>
        <w:t>at com.vividsolutions.jts.geomgraph.EdgeRing.&lt;init&gt;(EdgeRing.java:68)</w:t>
      </w:r>
    </w:p>
    <w:p w14:paraId="5395CA32" w14:textId="77777777" w:rsidR="0087477A" w:rsidRDefault="0087477A" w:rsidP="00397DAF">
      <w:pPr>
        <w:pStyle w:val="Unix"/>
      </w:pPr>
      <w:r>
        <w:tab/>
        <w:t>at com.vividsolutions.jts.operation.overlay.MaximalEdgeRing.&lt;init&gt;(MaximalEdgeRing.java:65)</w:t>
      </w:r>
    </w:p>
    <w:p w14:paraId="347ACC49" w14:textId="77777777" w:rsidR="0087477A" w:rsidRDefault="0087477A" w:rsidP="00397DAF">
      <w:pPr>
        <w:pStyle w:val="Unix"/>
      </w:pPr>
      <w:r>
        <w:tab/>
        <w:t>at com.vividsolutions.jts.operation.overlay.PolygonBuilder.buildMaximalEdgeRings(PolygonBuilder.java:104)</w:t>
      </w:r>
    </w:p>
    <w:p w14:paraId="65FBEA7A" w14:textId="77777777" w:rsidR="0087477A" w:rsidRDefault="0087477A" w:rsidP="00397DAF">
      <w:pPr>
        <w:pStyle w:val="Unix"/>
      </w:pPr>
      <w:r>
        <w:tab/>
        <w:t>at com.vividsolutions.jts.operation.overlay.PolygonBuilder.add(PolygonBuilder.java:78)</w:t>
      </w:r>
    </w:p>
    <w:p w14:paraId="0C5F41FC" w14:textId="77777777" w:rsidR="0087477A" w:rsidRDefault="0087477A" w:rsidP="00397DAF">
      <w:pPr>
        <w:pStyle w:val="Unix"/>
      </w:pPr>
      <w:r>
        <w:tab/>
        <w:t>at com.vividsolutions.jts.operation.overlay.PolygonBuilder.add(PolygonBuilder.java:67)</w:t>
      </w:r>
    </w:p>
    <w:p w14:paraId="3D731718" w14:textId="77777777" w:rsidR="0087477A" w:rsidRDefault="0087477A" w:rsidP="00397DAF">
      <w:pPr>
        <w:pStyle w:val="Unix"/>
      </w:pPr>
      <w:r>
        <w:tab/>
        <w:t>at com.vividsolutions.jts.operation.overlay.OverlayOp.computeOverlay(OverlayOp.java:189)</w:t>
      </w:r>
    </w:p>
    <w:p w14:paraId="0349D68E" w14:textId="77777777" w:rsidR="0087477A" w:rsidRDefault="0087477A" w:rsidP="00397DAF">
      <w:pPr>
        <w:pStyle w:val="Unix"/>
      </w:pPr>
      <w:r>
        <w:tab/>
        <w:t>at com.vividsolutions.jts.operation.overlay.OverlayOp.getResultGeometry(OverlayOp.java:127)</w:t>
      </w:r>
    </w:p>
    <w:p w14:paraId="42B8A91A" w14:textId="77777777" w:rsidR="0087477A" w:rsidRDefault="0087477A" w:rsidP="00397DAF">
      <w:pPr>
        <w:pStyle w:val="Unix"/>
      </w:pPr>
      <w:r>
        <w:tab/>
        <w:t>at com.vividsolutions.jts.operation.overlay.OverlayOp.overlayOp(OverlayOp.java:66)</w:t>
      </w:r>
    </w:p>
    <w:p w14:paraId="413C2809" w14:textId="77777777" w:rsidR="0087477A" w:rsidRDefault="0087477A" w:rsidP="00397DAF">
      <w:pPr>
        <w:pStyle w:val="Unix"/>
      </w:pPr>
      <w:r>
        <w:tab/>
        <w:t>at com.vividsolutions.jts.operation.overlay.snap.SnapIfNeededOverlayOp.getResultGeometry(SnapIfNeededOverlayOp.java:96)</w:t>
      </w:r>
    </w:p>
    <w:p w14:paraId="3BD8A6BB" w14:textId="77777777" w:rsidR="0087477A" w:rsidRDefault="0087477A" w:rsidP="00397DAF">
      <w:pPr>
        <w:pStyle w:val="Unix"/>
      </w:pPr>
      <w:r>
        <w:tab/>
        <w:t>at com.vividsolutions.jts.operation.overlay.snap.SnapIfNeededOverlayOp.overlayOp(SnapIfNeededOverlayOp.java:58)</w:t>
      </w:r>
    </w:p>
    <w:p w14:paraId="01811606" w14:textId="77777777" w:rsidR="0087477A" w:rsidRDefault="0087477A" w:rsidP="00397DAF">
      <w:pPr>
        <w:pStyle w:val="Unix"/>
      </w:pPr>
      <w:r>
        <w:tab/>
        <w:t>at com.vividsolutions.jts.geom.Geometry.intersection(Geometry.java:1342)</w:t>
      </w:r>
    </w:p>
    <w:p w14:paraId="3E349F10" w14:textId="50369F99" w:rsidR="0087477A" w:rsidRDefault="0087477A" w:rsidP="00397DAF">
      <w:pPr>
        <w:pStyle w:val="Unix"/>
      </w:pPr>
      <w:r>
        <w:tab/>
        <w:t>at jrc.geotools.CellIntersectsUdf.evaluate(CellIntersectsUdf.java:41)</w:t>
      </w:r>
    </w:p>
    <w:p w14:paraId="5A958BFF" w14:textId="6CB2343D" w:rsidR="0087477A" w:rsidRDefault="0018418C" w:rsidP="0087477A">
      <w:pPr>
        <w:pStyle w:val="BodyText2"/>
      </w:pPr>
      <w:r>
        <w:t>Here is the debug SQL:</w:t>
      </w:r>
    </w:p>
    <w:p w14:paraId="6E707E82" w14:textId="596D2A34" w:rsidR="0018418C" w:rsidRDefault="0018418C" w:rsidP="00397DAF">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7477A">
      <w:pPr>
        <w:pStyle w:val="BodyText2"/>
      </w:pPr>
    </w:p>
    <w:p w14:paraId="1B398188" w14:textId="082AF9D4" w:rsidR="00823D03" w:rsidRDefault="00823D03" w:rsidP="008A1C7A">
      <w:pPr>
        <w:pStyle w:val="Heading9"/>
      </w:pPr>
      <w:r>
        <w:t>Dissolving in Hive</w:t>
      </w:r>
    </w:p>
    <w:p w14:paraId="45327647" w14:textId="02AAF47A" w:rsidR="0063601F" w:rsidRDefault="0063601F" w:rsidP="0063601F">
      <w:pPr>
        <w:pStyle w:val="BodyText2"/>
      </w:pPr>
      <w:r>
        <w:t xml:space="preserve">Maybe its because we are using the geotools_cell_intersects method and not the ESRI one. Trying again with the ESRI one. Still issues – it is for the </w:t>
      </w:r>
      <w:hyperlink r:id="rId942"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63601F">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3">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63601F">
      <w:pPr>
        <w:pStyle w:val="BodyText2"/>
      </w:pPr>
      <w:r>
        <w:t>Whereas the un-dissolved one looks like this:</w:t>
      </w:r>
    </w:p>
    <w:p w14:paraId="4D8FBC01" w14:textId="77777777" w:rsidR="0063601F" w:rsidRDefault="0063601F" w:rsidP="0063601F">
      <w:pPr>
        <w:pStyle w:val="BodyText2"/>
      </w:pPr>
      <w:r>
        <w:rPr>
          <w:noProof/>
          <w:lang w:bidi="ar-SA"/>
        </w:rPr>
        <w:lastRenderedPageBreak/>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4">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63601F">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63601F">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5">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63601F">
      <w:pPr>
        <w:pStyle w:val="BodyText2"/>
      </w:pPr>
      <w:r>
        <w:t>Looking into whether the geometries are simple:</w:t>
      </w:r>
    </w:p>
    <w:p w14:paraId="61CF2362" w14:textId="012EA5E0" w:rsidR="0063601F" w:rsidRDefault="0063601F" w:rsidP="0063601F">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63601F">
      <w:pPr>
        <w:pStyle w:val="BodyText2"/>
      </w:pPr>
      <w:r>
        <w:t>WARNING 000442: self intersections at 37287 in iucn_rl_species_2014_2_no_se2</w:t>
      </w:r>
    </w:p>
    <w:p w14:paraId="64A54A67" w14:textId="77777777" w:rsidR="0063601F" w:rsidRDefault="0063601F" w:rsidP="0063601F">
      <w:pPr>
        <w:pStyle w:val="BodyText2"/>
      </w:pPr>
      <w:r>
        <w:t>In Hive some of the OrangUtan polygons are not simple according to this query:</w:t>
      </w:r>
    </w:p>
    <w:p w14:paraId="34244CAD" w14:textId="77777777" w:rsidR="0063601F" w:rsidRDefault="0063601F" w:rsidP="00397DAF">
      <w:pPr>
        <w:pStyle w:val="sql"/>
      </w:pPr>
      <w:r w:rsidRPr="00466F1A">
        <w:t>SELECT id_no, ST_IsSimple(ST_GeomFromWKB(shape)) FROM species_2014_2 WHERE id_no = 17975</w:t>
      </w:r>
    </w:p>
    <w:p w14:paraId="6F9E5AF7" w14:textId="77777777" w:rsidR="0063601F" w:rsidRDefault="0063601F" w:rsidP="0063601F">
      <w:pPr>
        <w:pStyle w:val="BodyText2"/>
      </w:pPr>
      <w:r>
        <w:t>For the redpoll there are 4 features and none of them are simple. So we have two options:</w:t>
      </w:r>
    </w:p>
    <w:p w14:paraId="2914B8EE" w14:textId="77777777" w:rsidR="0063601F" w:rsidRDefault="0063601F" w:rsidP="000B2F59">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B2F59">
      <w:pPr>
        <w:pStyle w:val="ListNumber"/>
        <w:numPr>
          <w:ilvl w:val="0"/>
          <w:numId w:val="23"/>
        </w:numPr>
      </w:pPr>
      <w:r>
        <w:t>Dissolve the species features and then simplify them and hope that works.</w:t>
      </w:r>
    </w:p>
    <w:p w14:paraId="04BD4407" w14:textId="77777777" w:rsidR="0063601F" w:rsidRDefault="0063601F" w:rsidP="0063601F">
      <w:pPr>
        <w:pStyle w:val="BodyText2"/>
      </w:pPr>
      <w:r>
        <w:t>When I CheckGeometry on the Common Redpoll dissolved in ArcGIS I get the following error:</w:t>
      </w:r>
    </w:p>
    <w:p w14:paraId="6BE77344" w14:textId="77777777" w:rsidR="0063601F" w:rsidRDefault="0063601F" w:rsidP="00397DAF">
      <w:pPr>
        <w:pStyle w:val="Code"/>
      </w:pPr>
      <w:r>
        <w:t>Executing: CheckGeometry CommonRedpoll_Dissolved "E:\cottaan\My Documents\ArcGIS\Default.gdb\CommonRedpoll_Dissolved_Chec"</w:t>
      </w:r>
    </w:p>
    <w:p w14:paraId="293DF6C9" w14:textId="77777777" w:rsidR="0063601F" w:rsidRDefault="0063601F" w:rsidP="00397DAF">
      <w:pPr>
        <w:pStyle w:val="Code"/>
      </w:pPr>
      <w:r>
        <w:t>WARNING 000442: incorrect ring ordering at 1 in CommonRedpoll_Dissolved</w:t>
      </w:r>
    </w:p>
    <w:p w14:paraId="493132E5" w14:textId="759E3014" w:rsidR="0063601F" w:rsidRDefault="0063601F" w:rsidP="0063601F">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63601F">
      <w:pPr>
        <w:pStyle w:val="BodyText2"/>
      </w:pPr>
      <w:r>
        <w:t xml:space="preserve">Repeated the indexing with </w:t>
      </w:r>
      <w:hyperlink r:id="rId946"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47"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DE1C96">
      <w:pPr>
        <w:pStyle w:val="HiveError"/>
      </w:pPr>
      <w:r>
        <w:t xml:space="preserve">return code 1 from apache.hadoop.hive.ql.exec.MoveTask </w:t>
      </w:r>
    </w:p>
    <w:p w14:paraId="083D6CA6" w14:textId="77777777" w:rsidR="0063601F" w:rsidRDefault="0063601F" w:rsidP="0063601F">
      <w:pPr>
        <w:pStyle w:val="BodyText2"/>
      </w:pPr>
      <w:r>
        <w:t xml:space="preserve">But I can create the table in the species database! I cant find the areatest1 table anywhere even if I log on as another user. Running step </w:t>
      </w:r>
      <w:hyperlink r:id="rId948"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63601F">
      <w:pPr>
        <w:pStyle w:val="BodyText2"/>
      </w:pPr>
      <w:r>
        <w:lastRenderedPageBreak/>
        <w:t>The areas aren’t correct!!!! Starting over.</w:t>
      </w:r>
    </w:p>
    <w:p w14:paraId="6FE3E579" w14:textId="77777777" w:rsidR="0063601F" w:rsidRDefault="0063601F" w:rsidP="0063601F">
      <w:pPr>
        <w:pStyle w:val="BodyText2"/>
      </w:pPr>
      <w:r>
        <w:t>There should be 44 cells for OrangUtan. At the bottom are cells:</w:t>
      </w:r>
    </w:p>
    <w:p w14:paraId="14E749CC" w14:textId="77777777" w:rsidR="0063601F" w:rsidRDefault="0063601F" w:rsidP="0063601F">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9">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63601F">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63601F">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63601F">
      <w:pPr>
        <w:pStyle w:val="BodyText2"/>
      </w:pPr>
      <w:r>
        <w:t xml:space="preserve">Running the final </w:t>
      </w:r>
      <w:hyperlink r:id="rId950"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63601F">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63601F">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397DAF">
      <w:pPr>
        <w:pStyle w:val="sql"/>
      </w:pPr>
      <w:r w:rsidRPr="0063601F">
        <w:t>SELECT ST_IsSimple(ST_GeomFromWKB(geom)) FROM commonredpoll_dissolved;</w:t>
      </w:r>
    </w:p>
    <w:p w14:paraId="479EE527" w14:textId="529B61F3" w:rsidR="0063601F" w:rsidRDefault="0033676B" w:rsidP="0063601F">
      <w:pPr>
        <w:pStyle w:val="BodyText2"/>
      </w:pPr>
      <w:r>
        <w:t xml:space="preserve">This gets Timeout errors in Hive. </w:t>
      </w:r>
      <w:r w:rsidR="0063601F">
        <w:t>Then:</w:t>
      </w:r>
    </w:p>
    <w:p w14:paraId="0894CFB6" w14:textId="737F06EC" w:rsidR="0063601F" w:rsidRDefault="0063601F" w:rsidP="00397DAF">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63601F">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63601F">
      <w:pPr>
        <w:pStyle w:val="BodyText2"/>
      </w:pPr>
      <w:r>
        <w:t>com.vividsolutions.jts.io.ParseException: Unknown WKB type 139</w:t>
      </w:r>
      <w:r w:rsidR="008C2E6E">
        <w:t xml:space="preserve">. This is in the line: </w:t>
      </w:r>
    </w:p>
    <w:p w14:paraId="2B0F1712" w14:textId="3B55737D" w:rsidR="00001B8C" w:rsidRDefault="008C2E6E" w:rsidP="0063601F">
      <w:pPr>
        <w:pStyle w:val="BodyText2"/>
      </w:pPr>
      <w:r w:rsidRPr="008C2E6E">
        <w:t>Geometry geom = reader.read(b.getBytes());</w:t>
      </w:r>
      <w:r w:rsidR="00593813">
        <w:t xml:space="preserve"> Porting this function to ESRI.</w:t>
      </w:r>
    </w:p>
    <w:p w14:paraId="3DEA974B" w14:textId="2C907CCE" w:rsidR="00D41F2B" w:rsidRDefault="00D41F2B" w:rsidP="0063601F">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63601F">
      <w:pPr>
        <w:pStyle w:val="BodyText2"/>
      </w:pPr>
      <w:r>
        <w:t>Now we have an issue with the Redpoll where I get the following error when trying to create the index:</w:t>
      </w:r>
    </w:p>
    <w:p w14:paraId="3859E30F" w14:textId="77777777" w:rsidR="004146B5" w:rsidRDefault="004146B5" w:rsidP="00397DAF">
      <w:pPr>
        <w:pStyle w:val="Unix"/>
      </w:pPr>
      <w:r>
        <w:t>Caused by: com.vividsolutions.jts.io.ParseException: Unknown WKB type 194</w:t>
      </w:r>
    </w:p>
    <w:p w14:paraId="70E58396" w14:textId="57F66877" w:rsidR="004146B5" w:rsidRDefault="004146B5" w:rsidP="00397DAF">
      <w:pPr>
        <w:pStyle w:val="Unix"/>
      </w:pPr>
      <w:r>
        <w:tab/>
        <w:t>..</w:t>
      </w:r>
    </w:p>
    <w:p w14:paraId="2FF611EC" w14:textId="77777777" w:rsidR="004146B5" w:rsidRDefault="004146B5" w:rsidP="00397DAF">
      <w:pPr>
        <w:pStyle w:val="Unix"/>
      </w:pPr>
      <w:r>
        <w:tab/>
        <w:t>at jrc.geotools.TransformUdf.evaluate(TransformUdf.java:40)</w:t>
      </w:r>
    </w:p>
    <w:p w14:paraId="23128588" w14:textId="29F96BDD" w:rsidR="004146B5" w:rsidRDefault="004334CC" w:rsidP="004146B5">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4146B5">
      <w:pPr>
        <w:pStyle w:val="BodyText2"/>
      </w:pPr>
      <w:r>
        <w:t>The following query is the one that fails to finish:</w:t>
      </w:r>
      <w:r w:rsidR="004B30D9">
        <w:t xml:space="preserve"> </w:t>
      </w:r>
    </w:p>
    <w:p w14:paraId="69ADDAF5" w14:textId="2B9B31A3" w:rsidR="00E13BA7" w:rsidRDefault="00E13BA7" w:rsidP="00397DAF">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8A1C7A">
      <w:pPr>
        <w:pStyle w:val="Heading9"/>
      </w:pPr>
      <w:bookmarkStart w:id="148" w:name="_Ref404856316"/>
      <w:r>
        <w:t>Dissolving in ArcGIS</w:t>
      </w:r>
      <w:bookmarkEnd w:id="148"/>
    </w:p>
    <w:p w14:paraId="7EE629BA" w14:textId="4146F912" w:rsidR="00823D03" w:rsidRPr="00823D03" w:rsidRDefault="00823D03" w:rsidP="00823D0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8A1C7A">
      <w:pPr>
        <w:pStyle w:val="Heading8"/>
      </w:pPr>
      <w:r>
        <w:lastRenderedPageBreak/>
        <w:t>Identifying which species cause problems</w:t>
      </w:r>
    </w:p>
    <w:p w14:paraId="773EEF04" w14:textId="51ED8374" w:rsidR="00794BB9" w:rsidRDefault="00794BB9" w:rsidP="00794BB9">
      <w:pPr>
        <w:pStyle w:val="BodyText2"/>
      </w:pPr>
      <w:r>
        <w:t>I am trying to find out which species cause problems using firstly no dissolving:</w:t>
      </w:r>
    </w:p>
    <w:p w14:paraId="1CA06FCB" w14:textId="2F1D4669" w:rsidR="00794BB9" w:rsidRDefault="00794BB9" w:rsidP="00397DAF">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EF3A7D">
      <w:pPr>
        <w:pStyle w:val="BodyText2"/>
      </w:pPr>
      <w:r>
        <w:t>This fails with timeout errors!</w:t>
      </w:r>
    </w:p>
    <w:p w14:paraId="682E5F5C" w14:textId="00FA84A3" w:rsidR="00EF3A7D" w:rsidRDefault="00EF3A7D" w:rsidP="00397DAF">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794BB9">
      <w:pPr>
        <w:pStyle w:val="BodyText2"/>
      </w:pPr>
      <w:r>
        <w:t xml:space="preserve">There are some that say false. </w:t>
      </w:r>
    </w:p>
    <w:p w14:paraId="409417D0" w14:textId="0A137615" w:rsidR="00EF3A7D" w:rsidRDefault="00EF3A7D" w:rsidP="00397DAF">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EF3A7D">
      <w:pPr>
        <w:pStyle w:val="BodyText2"/>
      </w:pPr>
      <w:r>
        <w:t>Still some that say false!</w:t>
      </w:r>
    </w:p>
    <w:p w14:paraId="01F329C2" w14:textId="77777777" w:rsidR="0063601F" w:rsidRDefault="0063601F" w:rsidP="0063601F">
      <w:pPr>
        <w:pStyle w:val="Heading7"/>
      </w:pPr>
      <w:r>
        <w:t>10</w:t>
      </w:r>
      <w:r w:rsidRPr="008A07F4">
        <w:rPr>
          <w:vertAlign w:val="superscript"/>
        </w:rPr>
        <w:t>th</w:t>
      </w:r>
      <w:r>
        <w:t xml:space="preserve"> Attempt Exporting data to Avro</w:t>
      </w:r>
    </w:p>
    <w:p w14:paraId="6895B7B0" w14:textId="77777777" w:rsidR="0063601F" w:rsidRDefault="0063601F" w:rsidP="0063601F">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397DAF">
      <w:pPr>
        <w:pStyle w:val="sql"/>
      </w:pPr>
      <w:r w:rsidRPr="00E62572">
        <w:t>select ST_Area(ST_GeomFromWKB(geom)) from wdpa where wdpa_id=785;</w:t>
      </w:r>
    </w:p>
    <w:p w14:paraId="7D5C52DD" w14:textId="77777777" w:rsidR="0063601F" w:rsidRDefault="0063601F" w:rsidP="0063601F">
      <w:pPr>
        <w:pStyle w:val="BodyText2"/>
      </w:pPr>
      <w:r>
        <w:t xml:space="preserve">This produces some sensible results. Lars has rewritten the JAR files to read in WKB. </w:t>
      </w:r>
    </w:p>
    <w:p w14:paraId="59E3ED22" w14:textId="77777777" w:rsidR="0063601F" w:rsidRDefault="0063601F" w:rsidP="0063601F">
      <w:pPr>
        <w:pStyle w:val="Heading7"/>
      </w:pPr>
      <w:r>
        <w:t>11</w:t>
      </w:r>
      <w:r w:rsidRPr="00F04FAB">
        <w:rPr>
          <w:vertAlign w:val="superscript"/>
        </w:rPr>
        <w:t>th</w:t>
      </w:r>
      <w:r>
        <w:t xml:space="preserve"> Attempt Importing the new WDPA</w:t>
      </w:r>
    </w:p>
    <w:p w14:paraId="180D0D24" w14:textId="77777777" w:rsidR="0063601F" w:rsidRDefault="0063601F" w:rsidP="0063601F">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63601F">
      <w:pPr>
        <w:pStyle w:val="Heading7"/>
      </w:pPr>
      <w:r>
        <w:t>12</w:t>
      </w:r>
      <w:r w:rsidRPr="008F417A">
        <w:rPr>
          <w:vertAlign w:val="superscript"/>
        </w:rPr>
        <w:t>th</w:t>
      </w:r>
      <w:r>
        <w:t xml:space="preserve"> Attempt – Final query</w:t>
      </w:r>
    </w:p>
    <w:p w14:paraId="5B0B4481" w14:textId="77777777" w:rsidR="0063601F" w:rsidRDefault="0063601F" w:rsidP="0063601F">
      <w:pPr>
        <w:pStyle w:val="BodyText2"/>
      </w:pPr>
      <w:r>
        <w:t>This seems to work:</w:t>
      </w:r>
    </w:p>
    <w:p w14:paraId="5A4FE0D4" w14:textId="77777777" w:rsidR="0063601F" w:rsidRDefault="0063601F" w:rsidP="00397DAF">
      <w:pPr>
        <w:pStyle w:val="Unix"/>
      </w:pPr>
      <w:r>
        <w:t>SET mapred.reduce.tasks=200;</w:t>
      </w:r>
    </w:p>
    <w:p w14:paraId="4571084C" w14:textId="77777777" w:rsidR="0063601F" w:rsidRDefault="0063601F" w:rsidP="00397DAF">
      <w:pPr>
        <w:pStyle w:val="Unix"/>
      </w:pPr>
    </w:p>
    <w:p w14:paraId="1C5818F0" w14:textId="77777777" w:rsidR="0063601F" w:rsidRDefault="0063601F" w:rsidP="00397DAF">
      <w:pPr>
        <w:pStyle w:val="Unix"/>
      </w:pPr>
      <w:r>
        <w:t>CREATE TABLE analysis.area</w:t>
      </w:r>
    </w:p>
    <w:p w14:paraId="7AC1740B" w14:textId="77777777" w:rsidR="0063601F" w:rsidRDefault="0063601F" w:rsidP="00397DAF">
      <w:pPr>
        <w:pStyle w:val="Unix"/>
      </w:pPr>
      <w:r>
        <w:t>STORED AS SEQUENCEFILE</w:t>
      </w:r>
    </w:p>
    <w:p w14:paraId="6A8DC76C" w14:textId="77777777" w:rsidR="0063601F" w:rsidRDefault="0063601F" w:rsidP="00397DAF">
      <w:pPr>
        <w:pStyle w:val="Unix"/>
      </w:pPr>
      <w:r>
        <w:t>AS</w:t>
      </w:r>
    </w:p>
    <w:p w14:paraId="5C287D22" w14:textId="77777777" w:rsidR="0063601F" w:rsidRDefault="0063601F" w:rsidP="00397DAF">
      <w:pPr>
        <w:pStyle w:val="Unix"/>
      </w:pPr>
      <w:r>
        <w:t>SELECT</w:t>
      </w:r>
    </w:p>
    <w:p w14:paraId="185567B5" w14:textId="77777777" w:rsidR="0063601F" w:rsidRDefault="0063601F" w:rsidP="00397DAF">
      <w:pPr>
        <w:pStyle w:val="Unix"/>
      </w:pPr>
      <w:r>
        <w:t xml:space="preserve">  s.id_no,</w:t>
      </w:r>
    </w:p>
    <w:p w14:paraId="1F7842E1" w14:textId="77777777" w:rsidR="0063601F" w:rsidRDefault="0063601F" w:rsidP="00397DAF">
      <w:pPr>
        <w:pStyle w:val="Unix"/>
      </w:pPr>
      <w:r>
        <w:t xml:space="preserve">  s.presence,</w:t>
      </w:r>
    </w:p>
    <w:p w14:paraId="63AA6716" w14:textId="77777777" w:rsidR="0063601F" w:rsidRDefault="0063601F" w:rsidP="00397DAF">
      <w:pPr>
        <w:pStyle w:val="Unix"/>
      </w:pPr>
      <w:r>
        <w:t xml:space="preserve">  s.seasonal,</w:t>
      </w:r>
    </w:p>
    <w:p w14:paraId="1B419D6C" w14:textId="77777777" w:rsidR="0063601F" w:rsidRDefault="0063601F" w:rsidP="00397DAF">
      <w:pPr>
        <w:pStyle w:val="Unix"/>
      </w:pPr>
      <w:r>
        <w:t xml:space="preserve">  w.wdpa_id,</w:t>
      </w:r>
    </w:p>
    <w:p w14:paraId="3F40F753" w14:textId="77777777" w:rsidR="0063601F" w:rsidRDefault="0063601F" w:rsidP="00397DAF">
      <w:pPr>
        <w:pStyle w:val="Unix"/>
      </w:pPr>
      <w:r>
        <w:t xml:space="preserve">  SUM (</w:t>
      </w:r>
    </w:p>
    <w:p w14:paraId="3A5D02BF" w14:textId="77777777" w:rsidR="0063601F" w:rsidRDefault="0063601F" w:rsidP="00397DAF">
      <w:pPr>
        <w:pStyle w:val="Unix"/>
      </w:pPr>
      <w:r>
        <w:t xml:space="preserve">    CASE</w:t>
      </w:r>
    </w:p>
    <w:p w14:paraId="1D3F19D4" w14:textId="77777777" w:rsidR="0063601F" w:rsidRDefault="0063601F" w:rsidP="00397DAF">
      <w:pPr>
        <w:pStyle w:val="Unix"/>
      </w:pPr>
      <w:r>
        <w:t xml:space="preserve">      WHEN s.fully_covered AND w.fully_covered THEN s.area</w:t>
      </w:r>
    </w:p>
    <w:p w14:paraId="18CE9596" w14:textId="77777777" w:rsidR="0063601F" w:rsidRDefault="0063601F" w:rsidP="00397DAF">
      <w:pPr>
        <w:pStyle w:val="Unix"/>
      </w:pPr>
      <w:r>
        <w:t xml:space="preserve">      WHEN s.fully_covered AND NOT w.fully_covered THEN s.area</w:t>
      </w:r>
    </w:p>
    <w:p w14:paraId="484D5E7A" w14:textId="77777777" w:rsidR="0063601F" w:rsidRDefault="0063601F" w:rsidP="00397DAF">
      <w:pPr>
        <w:pStyle w:val="Unix"/>
      </w:pPr>
      <w:r>
        <w:t xml:space="preserve">      WHEN w.fully_covered AND NOT s.fully_covered THEN w.area</w:t>
      </w:r>
    </w:p>
    <w:p w14:paraId="5B2E56FE" w14:textId="77777777" w:rsidR="0063601F" w:rsidRDefault="0063601F" w:rsidP="00397DAF">
      <w:pPr>
        <w:pStyle w:val="Unix"/>
      </w:pPr>
      <w:r>
        <w:t xml:space="preserve">      ELSE ST_Area(ST_Intersection(ST_Transform("EPSG:4326", "EPSG:54009", s.cell_intersect), ST_Transform("EPSG:4326", "EPSG:54009", w.cell_intersect)))</w:t>
      </w:r>
    </w:p>
    <w:p w14:paraId="1BCC44F6" w14:textId="77777777" w:rsidR="0063601F" w:rsidRDefault="0063601F" w:rsidP="00397DAF">
      <w:pPr>
        <w:pStyle w:val="Unix"/>
      </w:pPr>
      <w:r>
        <w:t xml:space="preserve">    END / 1000000</w:t>
      </w:r>
    </w:p>
    <w:p w14:paraId="067E606C" w14:textId="77777777" w:rsidR="0063601F" w:rsidRDefault="0063601F" w:rsidP="00397DAF">
      <w:pPr>
        <w:pStyle w:val="Unix"/>
      </w:pPr>
      <w:r>
        <w:t xml:space="preserve">  ) total_area</w:t>
      </w:r>
    </w:p>
    <w:p w14:paraId="3945B48D" w14:textId="77777777" w:rsidR="0063601F" w:rsidRDefault="0063601F" w:rsidP="00397DAF">
      <w:pPr>
        <w:pStyle w:val="Unix"/>
      </w:pPr>
      <w:r>
        <w:t>FROM</w:t>
      </w:r>
    </w:p>
    <w:p w14:paraId="422C4A3B" w14:textId="77777777" w:rsidR="0063601F" w:rsidRDefault="0063601F" w:rsidP="00397DAF">
      <w:pPr>
        <w:pStyle w:val="Unix"/>
      </w:pPr>
      <w:r>
        <w:t xml:space="preserve">  tmp.wdpa_index w</w:t>
      </w:r>
    </w:p>
    <w:p w14:paraId="38289E70" w14:textId="77777777" w:rsidR="0063601F" w:rsidRDefault="0063601F" w:rsidP="00397DAF">
      <w:pPr>
        <w:pStyle w:val="Unix"/>
      </w:pPr>
      <w:r>
        <w:t xml:space="preserve">  JOIN tmp.species_index s ON (s.cell = w.cell)</w:t>
      </w:r>
    </w:p>
    <w:p w14:paraId="095302D6" w14:textId="77777777" w:rsidR="0063601F" w:rsidRDefault="0063601F" w:rsidP="00397DAF">
      <w:pPr>
        <w:pStyle w:val="Unix"/>
      </w:pPr>
      <w:r>
        <w:t>GROUP BY</w:t>
      </w:r>
    </w:p>
    <w:p w14:paraId="50A07E8B" w14:textId="77777777" w:rsidR="0063601F" w:rsidRDefault="0063601F" w:rsidP="00397DAF">
      <w:pPr>
        <w:pStyle w:val="Unix"/>
      </w:pPr>
      <w:r>
        <w:t xml:space="preserve">  s.id_no, s.presence, s.seasonal, w.wdpa_id;</w:t>
      </w:r>
    </w:p>
    <w:p w14:paraId="38237A2E" w14:textId="77777777" w:rsidR="0063601F" w:rsidRDefault="0063601F" w:rsidP="0063601F">
      <w:pPr>
        <w:pStyle w:val="BodyText2"/>
      </w:pPr>
      <w:r>
        <w:t>Took 45 minutes and there was an error at the end:</w:t>
      </w:r>
    </w:p>
    <w:p w14:paraId="44130ED4" w14:textId="77777777" w:rsidR="0063601F" w:rsidRDefault="0063601F" w:rsidP="00397DAF">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63601F">
      <w:pPr>
        <w:pStyle w:val="BodyText2"/>
      </w:pPr>
      <w:r>
        <w:t>Probably a permissions issue. Yes indeed. Lars sent me this to run:</w:t>
      </w:r>
    </w:p>
    <w:p w14:paraId="0DE42119" w14:textId="77777777" w:rsidR="0063601F" w:rsidRPr="00EB7B15" w:rsidRDefault="0063601F" w:rsidP="00397DAF">
      <w:pPr>
        <w:pStyle w:val="Unix"/>
      </w:pPr>
      <w:r>
        <w:t>export HADOOP_USER_NAME=hdfs</w:t>
      </w:r>
    </w:p>
    <w:p w14:paraId="03D681B2" w14:textId="77777777" w:rsidR="0063601F" w:rsidRDefault="0063601F" w:rsidP="00397DAF">
      <w:pPr>
        <w:pStyle w:val="Unix"/>
      </w:pPr>
      <w:r>
        <w:t>hadoop fs -chmod -R 777 /jrc</w:t>
      </w:r>
    </w:p>
    <w:p w14:paraId="573A3353" w14:textId="77777777" w:rsidR="0063601F" w:rsidRDefault="0063601F" w:rsidP="00397DAF">
      <w:pPr>
        <w:pStyle w:val="Unix"/>
      </w:pPr>
      <w:r>
        <w:t>hadoop fs -mkdir /jrc/data/analysis/area</w:t>
      </w:r>
    </w:p>
    <w:p w14:paraId="6ECFD0B0" w14:textId="77777777" w:rsidR="0063601F" w:rsidRDefault="0063601F" w:rsidP="0063601F">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xml:space="preserve">. These are output in the final area table: 12334.627356090714 total area. So why are there no areas for the species which aren’t fully enclose? Because we are not converting them to geom from wkb! Changed the query to include </w:t>
      </w:r>
      <w:r>
        <w:lastRenderedPageBreak/>
        <w:t>ST_GeomFromWKB and now the query is failing with timeout errors although some are succeeding. Job fails after 3 attempts for each failed mapper then gives up.</w:t>
      </w:r>
    </w:p>
    <w:p w14:paraId="3585F277" w14:textId="77777777" w:rsidR="0063601F" w:rsidRDefault="0063601F" w:rsidP="00397DAF">
      <w:pPr>
        <w:pStyle w:val="Unix"/>
      </w:pPr>
      <w:r>
        <w:t>SET mapred.reduce.tasks=200;</w:t>
      </w:r>
    </w:p>
    <w:p w14:paraId="6EB382E3" w14:textId="77777777" w:rsidR="0063601F" w:rsidRDefault="0063601F" w:rsidP="00397DAF">
      <w:pPr>
        <w:pStyle w:val="Unix"/>
      </w:pPr>
      <w:r>
        <w:t>CREATE TABLE analysis.area</w:t>
      </w:r>
    </w:p>
    <w:p w14:paraId="77B13F7D" w14:textId="77777777" w:rsidR="0063601F" w:rsidRDefault="0063601F" w:rsidP="00397DAF">
      <w:pPr>
        <w:pStyle w:val="Unix"/>
      </w:pPr>
      <w:r>
        <w:t>STORED AS SEQUENCEFILE</w:t>
      </w:r>
    </w:p>
    <w:p w14:paraId="65DD9685" w14:textId="77777777" w:rsidR="0063601F" w:rsidRDefault="0063601F" w:rsidP="00397DAF">
      <w:pPr>
        <w:pStyle w:val="Unix"/>
      </w:pPr>
      <w:r>
        <w:t>AS</w:t>
      </w:r>
    </w:p>
    <w:p w14:paraId="00E44CC1" w14:textId="77777777" w:rsidR="0063601F" w:rsidRDefault="0063601F" w:rsidP="00397DAF">
      <w:pPr>
        <w:pStyle w:val="Unix"/>
      </w:pPr>
      <w:r>
        <w:t>SELECT</w:t>
      </w:r>
    </w:p>
    <w:p w14:paraId="516132D2" w14:textId="77777777" w:rsidR="0063601F" w:rsidRDefault="0063601F" w:rsidP="00397DAF">
      <w:pPr>
        <w:pStyle w:val="Unix"/>
      </w:pPr>
      <w:r>
        <w:t xml:space="preserve">  s.id_no,</w:t>
      </w:r>
    </w:p>
    <w:p w14:paraId="18E790AA" w14:textId="77777777" w:rsidR="0063601F" w:rsidRDefault="0063601F" w:rsidP="00397DAF">
      <w:pPr>
        <w:pStyle w:val="Unix"/>
      </w:pPr>
      <w:r>
        <w:t xml:space="preserve">  s.presence,</w:t>
      </w:r>
    </w:p>
    <w:p w14:paraId="06A577B1" w14:textId="77777777" w:rsidR="0063601F" w:rsidRDefault="0063601F" w:rsidP="00397DAF">
      <w:pPr>
        <w:pStyle w:val="Unix"/>
      </w:pPr>
      <w:r>
        <w:t xml:space="preserve">  s.seasonal,</w:t>
      </w:r>
    </w:p>
    <w:p w14:paraId="14ED820B" w14:textId="77777777" w:rsidR="0063601F" w:rsidRDefault="0063601F" w:rsidP="00397DAF">
      <w:pPr>
        <w:pStyle w:val="Unix"/>
      </w:pPr>
      <w:r>
        <w:t xml:space="preserve">  w.wdpa_id,</w:t>
      </w:r>
    </w:p>
    <w:p w14:paraId="76A29112" w14:textId="77777777" w:rsidR="0063601F" w:rsidRDefault="0063601F" w:rsidP="00397DAF">
      <w:pPr>
        <w:pStyle w:val="Unix"/>
      </w:pPr>
      <w:r>
        <w:t xml:space="preserve">  SUM (</w:t>
      </w:r>
    </w:p>
    <w:p w14:paraId="55A45EC4" w14:textId="77777777" w:rsidR="0063601F" w:rsidRDefault="0063601F" w:rsidP="00397DAF">
      <w:pPr>
        <w:pStyle w:val="Unix"/>
      </w:pPr>
      <w:r>
        <w:t xml:space="preserve">    CASE</w:t>
      </w:r>
    </w:p>
    <w:p w14:paraId="1DD46F87" w14:textId="77777777" w:rsidR="0063601F" w:rsidRDefault="0063601F" w:rsidP="00397DAF">
      <w:pPr>
        <w:pStyle w:val="Unix"/>
      </w:pPr>
      <w:r>
        <w:t xml:space="preserve">      WHEN s.fully_covered AND w.fully_covered THEN s.area</w:t>
      </w:r>
    </w:p>
    <w:p w14:paraId="79C75E37" w14:textId="77777777" w:rsidR="0063601F" w:rsidRDefault="0063601F" w:rsidP="00397DAF">
      <w:pPr>
        <w:pStyle w:val="Unix"/>
      </w:pPr>
      <w:r>
        <w:t xml:space="preserve">      WHEN s.fully_covered AND NOT w.fully_covered THEN s.area</w:t>
      </w:r>
    </w:p>
    <w:p w14:paraId="70764B74" w14:textId="77777777" w:rsidR="0063601F" w:rsidRDefault="0063601F" w:rsidP="00397DAF">
      <w:pPr>
        <w:pStyle w:val="Unix"/>
      </w:pPr>
      <w:r>
        <w:t xml:space="preserve">      WHEN w.fully_covered AND NOT s.fully_covered THEN w.area</w:t>
      </w:r>
    </w:p>
    <w:p w14:paraId="05399B81" w14:textId="77777777" w:rsidR="0063601F" w:rsidRDefault="0063601F" w:rsidP="00397DAF">
      <w:pPr>
        <w:pStyle w:val="Unix"/>
      </w:pPr>
      <w:r>
        <w:t xml:space="preserve">      ELSE ST_Area(ST_Intersection(ST_Transform("EPSG:4326", "EPSG:54009", s.cell_intersect), ST_Transform("EPSG:4326", "EPSG:54009", w.cell_intersect)))</w:t>
      </w:r>
    </w:p>
    <w:p w14:paraId="0E0F48CE" w14:textId="77777777" w:rsidR="0063601F" w:rsidRDefault="0063601F" w:rsidP="00397DAF">
      <w:pPr>
        <w:pStyle w:val="Unix"/>
      </w:pPr>
      <w:r>
        <w:t xml:space="preserve">    END / 1000000</w:t>
      </w:r>
    </w:p>
    <w:p w14:paraId="7B68CF5D" w14:textId="77777777" w:rsidR="0063601F" w:rsidRDefault="0063601F" w:rsidP="00397DAF">
      <w:pPr>
        <w:pStyle w:val="Unix"/>
      </w:pPr>
      <w:r>
        <w:t xml:space="preserve">  ) total_area</w:t>
      </w:r>
    </w:p>
    <w:p w14:paraId="7EE81C64" w14:textId="77777777" w:rsidR="0063601F" w:rsidRDefault="0063601F" w:rsidP="00397DAF">
      <w:pPr>
        <w:pStyle w:val="Unix"/>
      </w:pPr>
      <w:r>
        <w:t>FROM</w:t>
      </w:r>
    </w:p>
    <w:p w14:paraId="2996210A" w14:textId="77777777" w:rsidR="0063601F" w:rsidRDefault="0063601F" w:rsidP="00397DAF">
      <w:pPr>
        <w:pStyle w:val="Unix"/>
      </w:pPr>
      <w:r>
        <w:t xml:space="preserve">  tmp.wdpa_index w</w:t>
      </w:r>
    </w:p>
    <w:p w14:paraId="7F7E4815" w14:textId="77777777" w:rsidR="0063601F" w:rsidRDefault="0063601F" w:rsidP="00397DAF">
      <w:pPr>
        <w:pStyle w:val="Unix"/>
      </w:pPr>
      <w:r>
        <w:t xml:space="preserve">  JOIN tmp.species_index s ON (s.cell = w.cell)</w:t>
      </w:r>
    </w:p>
    <w:p w14:paraId="2AA04A76" w14:textId="77777777" w:rsidR="0063601F" w:rsidRDefault="0063601F" w:rsidP="00397DAF">
      <w:pPr>
        <w:pStyle w:val="Unix"/>
      </w:pPr>
      <w:r>
        <w:t>GROUP BY</w:t>
      </w:r>
    </w:p>
    <w:p w14:paraId="62555C05" w14:textId="77777777" w:rsidR="0063601F" w:rsidRDefault="0063601F" w:rsidP="00397DAF">
      <w:pPr>
        <w:pStyle w:val="Unix"/>
      </w:pPr>
      <w:r>
        <w:t xml:space="preserve">  s.id_no, s.presence, s.seasonal, w.wdpa_id;</w:t>
      </w:r>
    </w:p>
    <w:p w14:paraId="7FB80CC5" w14:textId="77777777" w:rsidR="0063601F" w:rsidRDefault="0063601F" w:rsidP="0063601F">
      <w:pPr>
        <w:pStyle w:val="BodyText2"/>
      </w:pPr>
      <w:r>
        <w:t>The area values are NULL as we are not converting the ST_Transform geometries to esri shapes.</w:t>
      </w:r>
    </w:p>
    <w:p w14:paraId="52CEE36B" w14:textId="77777777" w:rsidR="0063601F" w:rsidRDefault="0063601F" w:rsidP="00397DAF">
      <w:pPr>
        <w:pStyle w:val="Unix"/>
      </w:pPr>
      <w:r>
        <w:t>SET mapred.reduce.tasks=200;</w:t>
      </w:r>
    </w:p>
    <w:p w14:paraId="65F75177" w14:textId="77777777" w:rsidR="0063601F" w:rsidRDefault="0063601F" w:rsidP="00397DAF">
      <w:pPr>
        <w:pStyle w:val="Unix"/>
      </w:pPr>
      <w:r>
        <w:t>CREATE TABLE analysis.area</w:t>
      </w:r>
    </w:p>
    <w:p w14:paraId="5BFD3B03" w14:textId="77777777" w:rsidR="0063601F" w:rsidRDefault="0063601F" w:rsidP="00397DAF">
      <w:pPr>
        <w:pStyle w:val="Unix"/>
      </w:pPr>
      <w:r>
        <w:t>STORED AS SEQUENCEFILE</w:t>
      </w:r>
    </w:p>
    <w:p w14:paraId="1CCDDACD" w14:textId="77777777" w:rsidR="0063601F" w:rsidRDefault="0063601F" w:rsidP="00397DAF">
      <w:pPr>
        <w:pStyle w:val="Unix"/>
      </w:pPr>
      <w:r>
        <w:t>AS</w:t>
      </w:r>
    </w:p>
    <w:p w14:paraId="204FB5DA" w14:textId="77777777" w:rsidR="0063601F" w:rsidRDefault="0063601F" w:rsidP="00397DAF">
      <w:pPr>
        <w:pStyle w:val="Unix"/>
      </w:pPr>
      <w:r>
        <w:t>SELECT</w:t>
      </w:r>
    </w:p>
    <w:p w14:paraId="2D003BB2" w14:textId="77777777" w:rsidR="0063601F" w:rsidRDefault="0063601F" w:rsidP="00397DAF">
      <w:pPr>
        <w:pStyle w:val="Unix"/>
      </w:pPr>
      <w:r>
        <w:t xml:space="preserve">  s.id_no,</w:t>
      </w:r>
    </w:p>
    <w:p w14:paraId="7CFEEAC9" w14:textId="77777777" w:rsidR="0063601F" w:rsidRDefault="0063601F" w:rsidP="00397DAF">
      <w:pPr>
        <w:pStyle w:val="Unix"/>
      </w:pPr>
      <w:r>
        <w:t xml:space="preserve">  s.presence,</w:t>
      </w:r>
    </w:p>
    <w:p w14:paraId="5A821A07" w14:textId="77777777" w:rsidR="0063601F" w:rsidRDefault="0063601F" w:rsidP="00397DAF">
      <w:pPr>
        <w:pStyle w:val="Unix"/>
      </w:pPr>
      <w:r>
        <w:t xml:space="preserve">  s.seasonal,</w:t>
      </w:r>
    </w:p>
    <w:p w14:paraId="4C2D65DE" w14:textId="77777777" w:rsidR="0063601F" w:rsidRDefault="0063601F" w:rsidP="00397DAF">
      <w:pPr>
        <w:pStyle w:val="Unix"/>
      </w:pPr>
      <w:r>
        <w:t xml:space="preserve">  w.wdpa_id,</w:t>
      </w:r>
    </w:p>
    <w:p w14:paraId="04A9E200" w14:textId="77777777" w:rsidR="0063601F" w:rsidRDefault="0063601F" w:rsidP="00397DAF">
      <w:pPr>
        <w:pStyle w:val="Unix"/>
      </w:pPr>
      <w:r>
        <w:t xml:space="preserve">  SUM (</w:t>
      </w:r>
    </w:p>
    <w:p w14:paraId="044FC024" w14:textId="77777777" w:rsidR="0063601F" w:rsidRDefault="0063601F" w:rsidP="00397DAF">
      <w:pPr>
        <w:pStyle w:val="Unix"/>
      </w:pPr>
      <w:r>
        <w:t xml:space="preserve">    CASE</w:t>
      </w:r>
    </w:p>
    <w:p w14:paraId="028AEA04" w14:textId="77777777" w:rsidR="0063601F" w:rsidRDefault="0063601F" w:rsidP="00397DAF">
      <w:pPr>
        <w:pStyle w:val="Unix"/>
      </w:pPr>
      <w:r>
        <w:t xml:space="preserve">      WHEN s.fully_covered AND w.fully_covered THEN s.area</w:t>
      </w:r>
    </w:p>
    <w:p w14:paraId="26405320" w14:textId="77777777" w:rsidR="0063601F" w:rsidRDefault="0063601F" w:rsidP="00397DAF">
      <w:pPr>
        <w:pStyle w:val="Unix"/>
      </w:pPr>
      <w:r>
        <w:t xml:space="preserve">      WHEN s.fully_covered AND NOT w.fully_covered THEN s.area</w:t>
      </w:r>
    </w:p>
    <w:p w14:paraId="0CC1CAE5" w14:textId="77777777" w:rsidR="0063601F" w:rsidRDefault="0063601F" w:rsidP="00397DAF">
      <w:pPr>
        <w:pStyle w:val="Unix"/>
      </w:pPr>
      <w:r>
        <w:t xml:space="preserve">      WHEN w.fully_covered AND NOT s.fully_covered THEN w.area</w:t>
      </w:r>
    </w:p>
    <w:p w14:paraId="01917CA0" w14:textId="77777777" w:rsidR="0063601F" w:rsidRDefault="0063601F" w:rsidP="00397DAF">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397DAF">
      <w:pPr>
        <w:pStyle w:val="Unix"/>
      </w:pPr>
      <w:r>
        <w:t xml:space="preserve">    END / 1000000</w:t>
      </w:r>
    </w:p>
    <w:p w14:paraId="10F69A1B" w14:textId="77777777" w:rsidR="0063601F" w:rsidRDefault="0063601F" w:rsidP="00397DAF">
      <w:pPr>
        <w:pStyle w:val="Unix"/>
      </w:pPr>
      <w:r>
        <w:t xml:space="preserve">  ) total_area</w:t>
      </w:r>
    </w:p>
    <w:p w14:paraId="5F82ABD0" w14:textId="77777777" w:rsidR="0063601F" w:rsidRDefault="0063601F" w:rsidP="00397DAF">
      <w:pPr>
        <w:pStyle w:val="Unix"/>
      </w:pPr>
      <w:r>
        <w:t>FROM</w:t>
      </w:r>
    </w:p>
    <w:p w14:paraId="330638A2" w14:textId="77777777" w:rsidR="0063601F" w:rsidRDefault="0063601F" w:rsidP="00397DAF">
      <w:pPr>
        <w:pStyle w:val="Unix"/>
      </w:pPr>
      <w:r>
        <w:t xml:space="preserve">  tmp.wdpa_index w</w:t>
      </w:r>
    </w:p>
    <w:p w14:paraId="10B7722D" w14:textId="77777777" w:rsidR="0063601F" w:rsidRDefault="0063601F" w:rsidP="00397DAF">
      <w:pPr>
        <w:pStyle w:val="Unix"/>
      </w:pPr>
      <w:r>
        <w:t xml:space="preserve">  JOIN tmp.species_index s ON (s.cell = w.cell)</w:t>
      </w:r>
    </w:p>
    <w:p w14:paraId="68A3DB39" w14:textId="77777777" w:rsidR="0063601F" w:rsidRDefault="0063601F" w:rsidP="00397DAF">
      <w:pPr>
        <w:pStyle w:val="Unix"/>
      </w:pPr>
      <w:r>
        <w:t>GROUP BY</w:t>
      </w:r>
    </w:p>
    <w:p w14:paraId="711E005B" w14:textId="77777777" w:rsidR="0063601F" w:rsidRDefault="0063601F" w:rsidP="00397DAF">
      <w:pPr>
        <w:pStyle w:val="Unix"/>
      </w:pPr>
      <w:r>
        <w:t xml:space="preserve">  s.id_no, s.presence, s.seasonal, w.wdpa_id;</w:t>
      </w:r>
    </w:p>
    <w:p w14:paraId="27009D6B" w14:textId="77777777" w:rsidR="0063601F" w:rsidRDefault="0063601F" w:rsidP="0063601F">
      <w:pPr>
        <w:pStyle w:val="BodyText2"/>
      </w:pPr>
      <w:r>
        <w:t>Timeout errors and the MR job fails. Removing timeout errors:</w:t>
      </w:r>
    </w:p>
    <w:p w14:paraId="5DA3DD2C" w14:textId="77777777" w:rsidR="0063601F" w:rsidRDefault="0063601F" w:rsidP="00397DAF">
      <w:pPr>
        <w:pStyle w:val="Unix"/>
      </w:pPr>
      <w:r w:rsidRPr="00245041">
        <w:t>SET mapreduce.task.timeout=0;</w:t>
      </w:r>
    </w:p>
    <w:p w14:paraId="7268CFE0" w14:textId="77777777" w:rsidR="0063601F" w:rsidRDefault="0063601F" w:rsidP="0063601F">
      <w:pPr>
        <w:pStyle w:val="BodyText2"/>
      </w:pPr>
      <w:r>
        <w:t xml:space="preserve">And repeating the query. But it is taking a long time at the end to finish all the reducers. </w:t>
      </w:r>
    </w:p>
    <w:p w14:paraId="39FBBDFC" w14:textId="77777777" w:rsidR="0063601F" w:rsidRDefault="0063601F" w:rsidP="0063601F">
      <w:pPr>
        <w:pStyle w:val="BodyText2"/>
      </w:pPr>
      <w:r>
        <w:t>So Lars has done it in 2 stages:</w:t>
      </w:r>
    </w:p>
    <w:p w14:paraId="09B43EE6" w14:textId="77777777" w:rsidR="0063601F" w:rsidRDefault="0063601F" w:rsidP="00397DAF">
      <w:pPr>
        <w:pStyle w:val="Unix"/>
      </w:pPr>
      <w:r>
        <w:t>SET mapred.reduce.tasks=200;</w:t>
      </w:r>
    </w:p>
    <w:p w14:paraId="62DDA291" w14:textId="77777777" w:rsidR="0063601F" w:rsidRDefault="0063601F" w:rsidP="00397DAF">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63601F">
      <w:pPr>
        <w:pStyle w:val="BodyText2"/>
      </w:pPr>
      <w:r>
        <w:t>Which takes 1.5 hours and then:</w:t>
      </w:r>
    </w:p>
    <w:p w14:paraId="3B799F42" w14:textId="77777777" w:rsidR="0063601F" w:rsidRDefault="0063601F" w:rsidP="00397DAF">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63601F">
      <w:pPr>
        <w:pStyle w:val="BodyText2"/>
      </w:pPr>
      <w:r>
        <w:t>Which takes 2 hours 33 mins (with 2857 maps that do the intersection). But it works!!!</w:t>
      </w:r>
    </w:p>
    <w:p w14:paraId="6F49B003" w14:textId="77777777" w:rsidR="0063601F" w:rsidRDefault="0063601F" w:rsidP="0063601F">
      <w:pPr>
        <w:pStyle w:val="Heading7"/>
      </w:pPr>
      <w:r>
        <w:t>Validating outputs</w:t>
      </w:r>
    </w:p>
    <w:p w14:paraId="78F24877" w14:textId="77777777" w:rsidR="0063601F" w:rsidRPr="00E273E9" w:rsidRDefault="0063601F" w:rsidP="0063601F">
      <w:pPr>
        <w:pStyle w:val="BodyText2"/>
      </w:pPr>
      <w:r>
        <w:lastRenderedPageBreak/>
        <w:t xml:space="preserve">The species list for Kinabalu (785) had 689 rows in Hadoop whereas the </w:t>
      </w:r>
      <w:hyperlink r:id="rId951" w:history="1">
        <w:r w:rsidRPr="00E273E9">
          <w:rPr>
            <w:rStyle w:val="Hyperlink"/>
          </w:rPr>
          <w:t>REST Service</w:t>
        </w:r>
      </w:hyperlink>
      <w:r>
        <w:t xml:space="preserve"> has 705.</w:t>
      </w:r>
    </w:p>
    <w:p w14:paraId="178F85CB" w14:textId="14813B1C" w:rsidR="000B2F59" w:rsidRDefault="000B2F59" w:rsidP="000B2F59">
      <w:pPr>
        <w:pStyle w:val="Heading7"/>
      </w:pPr>
      <w:r>
        <w:t>Full workflow 24/06/2016</w:t>
      </w:r>
    </w:p>
    <w:p w14:paraId="780C8CC4" w14:textId="2CFAEB5C" w:rsidR="000B2F59" w:rsidRDefault="000B2F59" w:rsidP="000B2F59">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B2F59">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B2F59">
      <w:pPr>
        <w:pStyle w:val="ListNumber"/>
        <w:numPr>
          <w:ilvl w:val="0"/>
          <w:numId w:val="39"/>
        </w:numPr>
      </w:pPr>
      <w:r>
        <w:t>In Hue create the table using the Hive Query Editor:</w:t>
      </w:r>
    </w:p>
    <w:p w14:paraId="0B577EA2" w14:textId="77777777" w:rsidR="000B2F59" w:rsidRDefault="000B2F59" w:rsidP="000B2F59">
      <w:pPr>
        <w:pStyle w:val="Code"/>
      </w:pPr>
      <w:r>
        <w:t>CREATE EXTERNAL TABLE IF NOT EXISTS default.wdpa_borneo</w:t>
      </w:r>
    </w:p>
    <w:p w14:paraId="36A1C666" w14:textId="77777777" w:rsidR="000B2F59" w:rsidRDefault="000B2F59" w:rsidP="000B2F59">
      <w:pPr>
        <w:pStyle w:val="Code"/>
      </w:pPr>
      <w:r>
        <w:t>ROW FORMAT SERDE 'org.apache.hadoop.hive.serde2.avro.AvroSerDe'</w:t>
      </w:r>
    </w:p>
    <w:p w14:paraId="7744FDB6" w14:textId="77777777" w:rsidR="000B2F59" w:rsidRDefault="000B2F59" w:rsidP="000B2F59">
      <w:pPr>
        <w:pStyle w:val="Code"/>
      </w:pPr>
      <w:r>
        <w:t>STORED AS</w:t>
      </w:r>
    </w:p>
    <w:p w14:paraId="2CC613F9" w14:textId="77777777" w:rsidR="000B2F59" w:rsidRDefault="000B2F59" w:rsidP="000B2F59">
      <w:pPr>
        <w:pStyle w:val="Code"/>
      </w:pPr>
      <w:r>
        <w:t xml:space="preserve">  INPUTFORMAT 'org.apache.hadoop.hive.ql.io.avro.AvroContainerInputFormat'</w:t>
      </w:r>
    </w:p>
    <w:p w14:paraId="45F8FDD1" w14:textId="77777777" w:rsidR="000B2F59" w:rsidRDefault="000B2F59" w:rsidP="000B2F59">
      <w:pPr>
        <w:pStyle w:val="Code"/>
      </w:pPr>
      <w:r>
        <w:t xml:space="preserve">  OUTPUTFORMAT 'org.apache.hadoop.hive.ql.io.avro.AvroContainerOutputFormat'</w:t>
      </w:r>
    </w:p>
    <w:p w14:paraId="7C2E03E7" w14:textId="77777777" w:rsidR="000B2F59" w:rsidRDefault="000B2F59" w:rsidP="000B2F59">
      <w:pPr>
        <w:pStyle w:val="Code"/>
      </w:pPr>
      <w:r>
        <w:t>LOCATION '/user/cottaan/avro/wdpa_borneo'</w:t>
      </w:r>
    </w:p>
    <w:p w14:paraId="2C0B8FEE" w14:textId="0C58B1FA" w:rsidR="000B2F59" w:rsidRDefault="000B2F59" w:rsidP="000B2F59">
      <w:pPr>
        <w:pStyle w:val="Code"/>
      </w:pPr>
      <w:r>
        <w:t>TBLPROPERTIES ('avro.schema.url'='hdfs:////user/cottaan/avro/wdpa_borneo.avsc');</w:t>
      </w:r>
    </w:p>
    <w:p w14:paraId="6D622328" w14:textId="73EE783E" w:rsidR="00FA0028" w:rsidRDefault="00FA0028" w:rsidP="00FA0028">
      <w:pPr>
        <w:pStyle w:val="BodyText2"/>
      </w:pPr>
      <w:r>
        <w:t>And:</w:t>
      </w:r>
    </w:p>
    <w:p w14:paraId="0F835A6B" w14:textId="77777777" w:rsidR="00FC572C" w:rsidRDefault="00FC572C" w:rsidP="00FC572C">
      <w:pPr>
        <w:pStyle w:val="Code"/>
      </w:pPr>
      <w:r>
        <w:t>CREATE EXTERNAL TABLE IF NOT EXISTS default.species_borneo</w:t>
      </w:r>
    </w:p>
    <w:p w14:paraId="3D3073AB" w14:textId="77777777" w:rsidR="00FC572C" w:rsidRDefault="00FC572C" w:rsidP="00FC572C">
      <w:pPr>
        <w:pStyle w:val="Code"/>
      </w:pPr>
      <w:r>
        <w:t>ROW FORMAT SERDE 'org.apache.hadoop.hive.serde2.avro.AvroSerDe'</w:t>
      </w:r>
    </w:p>
    <w:p w14:paraId="06D234D3" w14:textId="77777777" w:rsidR="00FC572C" w:rsidRDefault="00FC572C" w:rsidP="00FC572C">
      <w:pPr>
        <w:pStyle w:val="Code"/>
      </w:pPr>
      <w:r>
        <w:t>STORED AS</w:t>
      </w:r>
    </w:p>
    <w:p w14:paraId="494143FD" w14:textId="77777777" w:rsidR="00FC572C" w:rsidRDefault="00FC572C" w:rsidP="00FC572C">
      <w:pPr>
        <w:pStyle w:val="Code"/>
      </w:pPr>
      <w:r>
        <w:t xml:space="preserve">  INPUTFORMAT 'org.apache.hadoop.hive.ql.io.avro.AvroContainerInputFormat'</w:t>
      </w:r>
    </w:p>
    <w:p w14:paraId="67DA29BC" w14:textId="77777777" w:rsidR="00FC572C" w:rsidRDefault="00FC572C" w:rsidP="00FC572C">
      <w:pPr>
        <w:pStyle w:val="Code"/>
      </w:pPr>
      <w:r>
        <w:t xml:space="preserve">  OUTPUTFORMAT 'org.apache.hadoop.hive.ql.io.avro.AvroContainerOutputFormat'</w:t>
      </w:r>
    </w:p>
    <w:p w14:paraId="377FEF8F" w14:textId="77777777" w:rsidR="00FC572C" w:rsidRDefault="00FC572C" w:rsidP="00FC572C">
      <w:pPr>
        <w:pStyle w:val="Code"/>
      </w:pPr>
      <w:r>
        <w:t>LOCATION '/user/cottaan/data/species_borneo'</w:t>
      </w:r>
    </w:p>
    <w:p w14:paraId="0BAB7C8E" w14:textId="421607C2" w:rsidR="00FC572C" w:rsidRDefault="00FC572C" w:rsidP="00FC572C">
      <w:pPr>
        <w:pStyle w:val="Code"/>
      </w:pPr>
      <w:r>
        <w:t>TBLPROPERTIES ('avro.schema.url'='hdfs:////user/cottaan/schema/species_borneo.avsc');</w:t>
      </w:r>
    </w:p>
    <w:p w14:paraId="446C4AE0" w14:textId="70FB28F1" w:rsidR="00C51F80" w:rsidRDefault="00C13DEF" w:rsidP="008B6922">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8B6922">
      <w:pPr>
        <w:pStyle w:val="ListNumber"/>
      </w:pPr>
      <w:r>
        <w:t>Now we have the tables and functions in place we create the spatial index tables:</w:t>
      </w:r>
    </w:p>
    <w:p w14:paraId="2C4A64C6" w14:textId="3D0FF135" w:rsidR="00FB727C" w:rsidRDefault="00FB727C" w:rsidP="00FB727C">
      <w:pPr>
        <w:pStyle w:val="sql"/>
      </w:pPr>
      <w:r w:rsidRPr="00FB727C">
        <w:t>DROP TABLE</w:t>
      </w:r>
      <w:r w:rsidR="00AC2091">
        <w:t xml:space="preserve"> IF EXISTS species_borneo_dissolved</w:t>
      </w:r>
      <w:r w:rsidRPr="00FB727C">
        <w:t>;</w:t>
      </w:r>
    </w:p>
    <w:p w14:paraId="07004C15" w14:textId="77777777" w:rsidR="00FB727C" w:rsidRPr="000B2F59" w:rsidRDefault="00FB727C" w:rsidP="00FB727C">
      <w:pPr>
        <w:pStyle w:val="sql"/>
      </w:pPr>
    </w:p>
    <w:p w14:paraId="01D2F44C" w14:textId="77777777" w:rsidR="0063601F" w:rsidRDefault="0063601F" w:rsidP="0063601F">
      <w:pPr>
        <w:pStyle w:val="Heading6"/>
      </w:pPr>
      <w:r>
        <w:t>Case study 2: Species richness maps</w:t>
      </w:r>
    </w:p>
    <w:p w14:paraId="3CDDE53D" w14:textId="77777777" w:rsidR="0063601F" w:rsidRDefault="0063601F" w:rsidP="00324C76">
      <w:pPr>
        <w:pStyle w:val="Heading5"/>
      </w:pPr>
      <w:r>
        <w:t>Geospatial Processing @ Monsanto</w:t>
      </w:r>
    </w:p>
    <w:p w14:paraId="27B02EED" w14:textId="77777777" w:rsidR="0063601F" w:rsidRDefault="0063601F" w:rsidP="0063601F">
      <w:pPr>
        <w:pStyle w:val="BodyText2"/>
      </w:pPr>
      <w:r>
        <w:t>Excellent use case with parallels to my system using a quadkey type approach. Slides here:</w:t>
      </w:r>
      <w:r w:rsidRPr="0008179A">
        <w:t xml:space="preserve"> </w:t>
      </w:r>
      <w:hyperlink r:id="rId952" w:history="1">
        <w:r w:rsidRPr="008913AD">
          <w:rPr>
            <w:rStyle w:val="Hyperlink"/>
          </w:rPr>
          <w:t>http://www.slideshare.net/Hadoop_Summit/grailer-hochmuth-june27515pmroom212v3</w:t>
        </w:r>
      </w:hyperlink>
      <w:r>
        <w:t xml:space="preserve"> </w:t>
      </w:r>
    </w:p>
    <w:p w14:paraId="2D0504CD" w14:textId="77777777" w:rsidR="0063601F" w:rsidRDefault="0063601F" w:rsidP="0063601F">
      <w:pPr>
        <w:pStyle w:val="BodyText2"/>
      </w:pPr>
      <w:r>
        <w:t>Here is a similar slide set describing quadkeys:</w:t>
      </w:r>
    </w:p>
    <w:p w14:paraId="349609FC" w14:textId="77777777" w:rsidR="0063601F" w:rsidRDefault="00082D6F" w:rsidP="0063601F">
      <w:pPr>
        <w:pStyle w:val="BodyText2"/>
      </w:pPr>
      <w:hyperlink r:id="rId953"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52E10">
      <w:pPr>
        <w:pStyle w:val="Heading3"/>
      </w:pPr>
      <w:r>
        <w:t>PostGIS</w:t>
      </w:r>
    </w:p>
    <w:p w14:paraId="7DD1CBF6" w14:textId="77777777" w:rsidR="002978CB" w:rsidRDefault="002978CB" w:rsidP="002978CB">
      <w:pPr>
        <w:pStyle w:val="Heading4"/>
      </w:pPr>
      <w:bookmarkStart w:id="149" w:name="_Toc315774575"/>
      <w:r>
        <w:t>Installing</w:t>
      </w:r>
    </w:p>
    <w:p w14:paraId="748A9A05" w14:textId="77777777" w:rsidR="002978CB" w:rsidRDefault="002978CB" w:rsidP="003D4FE8">
      <w:pPr>
        <w:pStyle w:val="BodyText2"/>
      </w:pPr>
      <w:r>
        <w:t>By default the postgis tables and views go into the public schema.</w:t>
      </w:r>
    </w:p>
    <w:p w14:paraId="0443A330" w14:textId="77777777" w:rsidR="002978CB" w:rsidRDefault="002978CB" w:rsidP="003D4FE8">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3D4FE8">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9025BD">
      <w:pPr>
        <w:pStyle w:val="Heading5"/>
      </w:pPr>
      <w:r>
        <w:t>On Debian (on Google Compute Engine)</w:t>
      </w:r>
    </w:p>
    <w:p w14:paraId="6BBCE57D" w14:textId="73EC360C" w:rsidR="009025BD" w:rsidRDefault="009025BD" w:rsidP="009025BD">
      <w:pPr>
        <w:pStyle w:val="BodyText2"/>
      </w:pPr>
      <w:r>
        <w:t>After installing postgresql:</w:t>
      </w:r>
    </w:p>
    <w:p w14:paraId="07001D05" w14:textId="4E7C49F4" w:rsidR="009025BD" w:rsidRDefault="00082D6F" w:rsidP="009025BD">
      <w:pPr>
        <w:pStyle w:val="BodyText2"/>
      </w:pPr>
      <w:hyperlink r:id="rId954" w:history="1">
        <w:r w:rsidR="009025BD" w:rsidRPr="009025BD">
          <w:rPr>
            <w:rStyle w:val="Hyperlink"/>
          </w:rPr>
          <w:t>http://wiki.openstreetmap.org/wiki/PostGIS/Installation</w:t>
        </w:r>
      </w:hyperlink>
    </w:p>
    <w:p w14:paraId="2A65EC8F" w14:textId="77777777" w:rsidR="009025BD" w:rsidRDefault="009025BD" w:rsidP="009025BD">
      <w:pPr>
        <w:pStyle w:val="Unix"/>
      </w:pPr>
      <w:r>
        <w:t>sudo apt-get install postgresql postgresql-contrib postgis</w:t>
      </w:r>
    </w:p>
    <w:p w14:paraId="2330F614" w14:textId="77777777" w:rsidR="009025BD" w:rsidRDefault="009025BD" w:rsidP="009025BD">
      <w:pPr>
        <w:pStyle w:val="Unix"/>
      </w:pPr>
      <w:r>
        <w:t>a_cottam@postgresql-1-vm:~$ sudo -u postgres createuser andrew</w:t>
      </w:r>
    </w:p>
    <w:p w14:paraId="285D25B9" w14:textId="77777777" w:rsidR="009025BD" w:rsidRDefault="009025BD" w:rsidP="009025BD">
      <w:pPr>
        <w:pStyle w:val="Unix"/>
      </w:pPr>
      <w:r>
        <w:t>a_cottam@postgresql-1-vm:~$ sudo -u postgres createdb --encoding=UTF8 --owner=andrew gis</w:t>
      </w:r>
    </w:p>
    <w:p w14:paraId="187CF67D" w14:textId="77777777" w:rsidR="009025BD" w:rsidRDefault="009025BD" w:rsidP="009025BD">
      <w:pPr>
        <w:pStyle w:val="Unix"/>
      </w:pPr>
      <w:r>
        <w:lastRenderedPageBreak/>
        <w:t>a_cottam@postgresql-1-vm:~$ psql --username=postgres --dbname=gis -c "CREATE EXTENSION postgis;"</w:t>
      </w:r>
    </w:p>
    <w:p w14:paraId="0D08C971" w14:textId="77777777" w:rsidR="009025BD" w:rsidRDefault="009025BD" w:rsidP="009025BD">
      <w:pPr>
        <w:pStyle w:val="Unix"/>
      </w:pPr>
      <w:r>
        <w:t>a_cottam@postgresql-1-vm:~$ psql --username=postgres --dbname=gis -c "CREATE EXTENSION postgis_topology;"</w:t>
      </w:r>
    </w:p>
    <w:p w14:paraId="6CC7E830" w14:textId="0CB6FB23" w:rsidR="009025BD" w:rsidRPr="009025BD" w:rsidRDefault="009025BD" w:rsidP="009025BD">
      <w:pPr>
        <w:pStyle w:val="Unix"/>
      </w:pPr>
      <w:r>
        <w:t>a_cottam@postgresql-1-vm:~$ psql -d gis -U andrew</w:t>
      </w:r>
    </w:p>
    <w:p w14:paraId="0314CF19" w14:textId="77777777" w:rsidR="00DB37AA" w:rsidRDefault="00DB37AA" w:rsidP="00DB37AA">
      <w:pPr>
        <w:pStyle w:val="Heading4"/>
      </w:pPr>
      <w:r>
        <w:t>Client Tools</w:t>
      </w:r>
    </w:p>
    <w:p w14:paraId="5059B61E" w14:textId="77777777" w:rsidR="00DB37AA" w:rsidRDefault="00DB37AA" w:rsidP="00DB37AA">
      <w:pPr>
        <w:pStyle w:val="BodyText2"/>
      </w:pPr>
      <w:r>
        <w:t>Need a decent SQL editor:</w:t>
      </w:r>
    </w:p>
    <w:p w14:paraId="1CAC740B" w14:textId="77777777" w:rsidR="00DB37AA" w:rsidRDefault="00082D6F" w:rsidP="00DB37AA">
      <w:pPr>
        <w:pStyle w:val="BodyText2"/>
      </w:pPr>
      <w:hyperlink r:id="rId955" w:history="1">
        <w:r w:rsidR="00DB37AA" w:rsidRPr="00F624A7">
          <w:rPr>
            <w:rStyle w:val="Hyperlink"/>
          </w:rPr>
          <w:t>http://www.sqlmaestro.com/products/postgresql/maestro/</w:t>
        </w:r>
      </w:hyperlink>
      <w:r w:rsidR="00DB37AA">
        <w:t xml:space="preserve"> (30 day free)</w:t>
      </w:r>
    </w:p>
    <w:p w14:paraId="1EEC9DFE" w14:textId="77777777" w:rsidR="00DB37AA" w:rsidRDefault="00DB37AA" w:rsidP="00DB37AA">
      <w:pPr>
        <w:pStyle w:val="BodyText2"/>
      </w:pPr>
      <w:r>
        <w:t>pgexplorer – needs write access to c</w:t>
      </w:r>
    </w:p>
    <w:p w14:paraId="7675E480" w14:textId="77777777" w:rsidR="00DB37AA" w:rsidRPr="000B2F7B" w:rsidRDefault="00DB37AA" w:rsidP="00DB37AA">
      <w:pPr>
        <w:pStyle w:val="BodyText2"/>
      </w:pPr>
      <w:r>
        <w:t xml:space="preserve">postgresql code factory </w:t>
      </w:r>
    </w:p>
    <w:p w14:paraId="49B0FD52" w14:textId="77777777" w:rsidR="00352E10" w:rsidRDefault="00352E10" w:rsidP="00352E10">
      <w:pPr>
        <w:pStyle w:val="Heading4"/>
      </w:pPr>
      <w:r>
        <w:t>Connecting</w:t>
      </w:r>
    </w:p>
    <w:p w14:paraId="22B54B25" w14:textId="77777777" w:rsidR="00BA7952" w:rsidRDefault="00BA7952" w:rsidP="00324C76">
      <w:pPr>
        <w:pStyle w:val="Heading5"/>
      </w:pPr>
      <w:r>
        <w:t>Postgresql Client Applications</w:t>
      </w:r>
    </w:p>
    <w:p w14:paraId="20108F61" w14:textId="77777777" w:rsidR="00BA7952" w:rsidRDefault="00BA7952" w:rsidP="00BA7952">
      <w:pPr>
        <w:pStyle w:val="BodyText2"/>
      </w:pPr>
      <w:r>
        <w:t xml:space="preserve">There are a small number of client applications that run from a shell - see </w:t>
      </w:r>
      <w:hyperlink r:id="rId956" w:history="1">
        <w:r w:rsidRPr="00E74A42">
          <w:rPr>
            <w:rStyle w:val="Hyperlink"/>
          </w:rPr>
          <w:t>here</w:t>
        </w:r>
      </w:hyperlink>
      <w:r>
        <w:t>. e.g.</w:t>
      </w:r>
    </w:p>
    <w:p w14:paraId="365933E9" w14:textId="77777777" w:rsidR="00BA7952" w:rsidRDefault="00BA7952" w:rsidP="00397DAF">
      <w:pPr>
        <w:pStyle w:val="Code"/>
      </w:pPr>
      <w:r w:rsidRPr="00E74A42">
        <w:t>$ createdb mydb</w:t>
      </w:r>
    </w:p>
    <w:p w14:paraId="172949EA" w14:textId="77777777" w:rsidR="00BA7952" w:rsidRDefault="00BA7952" w:rsidP="00BA7952">
      <w:pPr>
        <w:pStyle w:val="BodyText2"/>
      </w:pPr>
      <w:r>
        <w:t>Or, if you if you get:</w:t>
      </w:r>
    </w:p>
    <w:p w14:paraId="26054870" w14:textId="77777777" w:rsidR="00BA7952" w:rsidRDefault="00BA7952" w:rsidP="00397DAF">
      <w:pPr>
        <w:pStyle w:val="Code"/>
      </w:pPr>
      <w:r w:rsidRPr="00E74A42">
        <w:t>createdb: could not connect to database template1: FATAL:  role "jrc" does not exist</w:t>
      </w:r>
    </w:p>
    <w:p w14:paraId="33B8AD88" w14:textId="77777777" w:rsidR="00BA7952" w:rsidRPr="00E74A42" w:rsidRDefault="00BA7952" w:rsidP="00BA7952">
      <w:pPr>
        <w:pStyle w:val="BodyText2"/>
      </w:pPr>
      <w:r>
        <w:t xml:space="preserve">Then the unix user does not have an equivalent postgres user to execute the scripts. </w:t>
      </w:r>
    </w:p>
    <w:p w14:paraId="25F2FF71" w14:textId="77777777" w:rsidR="00352E10" w:rsidRDefault="00352E10" w:rsidP="00324C76">
      <w:pPr>
        <w:pStyle w:val="Heading5"/>
      </w:pPr>
      <w:r>
        <w:t>PostgreSQL interactive terminal program (psql)</w:t>
      </w:r>
    </w:p>
    <w:p w14:paraId="763E64EB" w14:textId="77777777" w:rsidR="00352E10" w:rsidRDefault="00352E10" w:rsidP="00352E10">
      <w:pPr>
        <w:pStyle w:val="BodyText"/>
      </w:pPr>
      <w:r>
        <w:t>To run PSQL, click on pgAdmin | Plugins | PSQL Console</w:t>
      </w:r>
    </w:p>
    <w:p w14:paraId="52B28787" w14:textId="77777777" w:rsidR="00352E10" w:rsidRDefault="00352E10" w:rsidP="00A401BB">
      <w:pPr>
        <w:pStyle w:val="Heading6"/>
      </w:pPr>
      <w:r>
        <w:t>From Windows</w:t>
      </w:r>
    </w:p>
    <w:p w14:paraId="26061F22" w14:textId="77777777" w:rsidR="00352E10" w:rsidRDefault="00352E10" w:rsidP="00352E10">
      <w:pPr>
        <w:pStyle w:val="BodyText"/>
      </w:pPr>
      <w:r>
        <w:t>1. cmd</w:t>
      </w:r>
    </w:p>
    <w:p w14:paraId="53E53411" w14:textId="24FD5500" w:rsidR="00352E10" w:rsidRDefault="00352E10" w:rsidP="00352E10">
      <w:pPr>
        <w:pStyle w:val="BodyText"/>
      </w:pPr>
      <w:r>
        <w:t>2. cd C:\Prog</w:t>
      </w:r>
      <w:r w:rsidR="0021569C">
        <w:t>ram Files (x86)\pgAdmin III\1.18</w:t>
      </w:r>
    </w:p>
    <w:p w14:paraId="1B0B4C6A" w14:textId="52305EC7" w:rsidR="00352E10" w:rsidRDefault="00352E10" w:rsidP="00352E10">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31419E">
      <w:pPr>
        <w:pStyle w:val="BodyText"/>
        <w:ind w:firstLine="720"/>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3D4FE8">
      <w:pPr>
        <w:pStyle w:val="BodyText2"/>
      </w:pPr>
      <w:r>
        <w:t xml:space="preserve">The prompt indicates what sort of user you are: </w:t>
      </w:r>
    </w:p>
    <w:p w14:paraId="7D1FDA83" w14:textId="77777777" w:rsidR="00352E10" w:rsidRDefault="00352E10" w:rsidP="00352E10">
      <w:pPr>
        <w:pStyle w:val="BodyText"/>
      </w:pPr>
      <w:r>
        <w:t>mydb=&gt;  (normal user)</w:t>
      </w:r>
    </w:p>
    <w:p w14:paraId="4A0ED42B" w14:textId="77777777" w:rsidR="00352E10" w:rsidRDefault="00352E10" w:rsidP="003D4FE8">
      <w:pPr>
        <w:pStyle w:val="BodyText2"/>
      </w:pPr>
      <w:r>
        <w:t>mydb=#  (superuser)</w:t>
      </w:r>
    </w:p>
    <w:p w14:paraId="35EE43C6" w14:textId="77777777" w:rsidR="00352E10" w:rsidRDefault="00352E10" w:rsidP="003D4FE8">
      <w:pPr>
        <w:pStyle w:val="BodyText2"/>
      </w:pPr>
      <w:r>
        <w:t>To connect type:</w:t>
      </w:r>
    </w:p>
    <w:p w14:paraId="10AAC7B8" w14:textId="77777777" w:rsidR="00352E10" w:rsidRDefault="00352E10" w:rsidP="00397DAF">
      <w:pPr>
        <w:pStyle w:val="Code"/>
      </w:pPr>
      <w:r>
        <w:t>\c</w:t>
      </w:r>
    </w:p>
    <w:p w14:paraId="15AA1947" w14:textId="7EFB9F4F" w:rsidR="00352E10" w:rsidRDefault="007C26B9" w:rsidP="00397DAF">
      <w:pPr>
        <w:pStyle w:val="Code"/>
      </w:pPr>
      <w:r>
        <w:t>select * from species;</w:t>
      </w:r>
    </w:p>
    <w:p w14:paraId="39986A79" w14:textId="77777777" w:rsidR="00352E10" w:rsidRDefault="00352E10" w:rsidP="003D4FE8">
      <w:pPr>
        <w:pStyle w:val="BodyText2"/>
      </w:pPr>
      <w:r>
        <w:t>To create a table in another database, use dblink:</w:t>
      </w:r>
    </w:p>
    <w:p w14:paraId="27397ED9" w14:textId="77777777" w:rsidR="00352E10" w:rsidRDefault="00352E10" w:rsidP="00397DAF">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3D4FE8">
      <w:pPr>
        <w:pStyle w:val="BodyText2"/>
      </w:pPr>
      <w:r>
        <w:t>To exit type \q</w:t>
      </w:r>
    </w:p>
    <w:p w14:paraId="72E5B883" w14:textId="77777777" w:rsidR="00352E10" w:rsidRDefault="00352E10" w:rsidP="00352E10">
      <w:pPr>
        <w:pStyle w:val="BodyText"/>
      </w:pPr>
      <w:r>
        <w:t>You can enter multiline commands into psql with the line breaks. psql will recognize that the command is not terminated until the semicolon.</w:t>
      </w:r>
    </w:p>
    <w:p w14:paraId="71E4736C" w14:textId="77777777" w:rsidR="00352E10" w:rsidRDefault="00352E10" w:rsidP="00352E10">
      <w:pPr>
        <w:pStyle w:val="BodyText"/>
      </w:pPr>
      <w:r>
        <w:t>e.g.</w:t>
      </w:r>
    </w:p>
    <w:p w14:paraId="642CDD8F" w14:textId="77777777" w:rsidR="00352E10" w:rsidRDefault="00352E10" w:rsidP="00352E10">
      <w:pPr>
        <w:pStyle w:val="BodyText"/>
      </w:pPr>
      <w:r>
        <w:t>CREATE TABLE weather (</w:t>
      </w:r>
    </w:p>
    <w:p w14:paraId="283CA35F" w14:textId="77777777" w:rsidR="00352E10" w:rsidRDefault="00352E10" w:rsidP="00352E10">
      <w:pPr>
        <w:pStyle w:val="BodyText"/>
      </w:pPr>
      <w:r>
        <w:t xml:space="preserve">    city            varchar(80),</w:t>
      </w:r>
    </w:p>
    <w:p w14:paraId="395446FC" w14:textId="77777777" w:rsidR="00352E10" w:rsidRDefault="00352E10" w:rsidP="00352E10">
      <w:pPr>
        <w:pStyle w:val="BodyText"/>
      </w:pPr>
      <w:r>
        <w:t xml:space="preserve">    temp_lo         int,           -- low temperature</w:t>
      </w:r>
    </w:p>
    <w:p w14:paraId="7133F25B" w14:textId="77777777" w:rsidR="00352E10" w:rsidRDefault="00352E10" w:rsidP="00352E10">
      <w:pPr>
        <w:pStyle w:val="BodyText"/>
      </w:pPr>
      <w:r>
        <w:t xml:space="preserve">    temp_hi         int,           -- high temperature</w:t>
      </w:r>
    </w:p>
    <w:p w14:paraId="70E591D4" w14:textId="77777777" w:rsidR="00352E10" w:rsidRDefault="00352E10" w:rsidP="00352E10">
      <w:pPr>
        <w:pStyle w:val="BodyText"/>
      </w:pPr>
      <w:r>
        <w:t xml:space="preserve">    prcp            real,          -- precipitation</w:t>
      </w:r>
    </w:p>
    <w:p w14:paraId="32186D20" w14:textId="77777777" w:rsidR="00352E10" w:rsidRDefault="00352E10" w:rsidP="00352E10">
      <w:pPr>
        <w:pStyle w:val="BodyText"/>
      </w:pPr>
      <w:r>
        <w:t xml:space="preserve">    date            date</w:t>
      </w:r>
    </w:p>
    <w:p w14:paraId="6E1F28E2" w14:textId="77777777" w:rsidR="00352E10" w:rsidRDefault="00352E10" w:rsidP="003D4FE8">
      <w:pPr>
        <w:pStyle w:val="BodyText2"/>
      </w:pPr>
      <w:r>
        <w:t>);</w:t>
      </w:r>
    </w:p>
    <w:p w14:paraId="3C705226" w14:textId="40A535A7" w:rsidR="00352E10" w:rsidRDefault="00352E10" w:rsidP="00A401BB">
      <w:pPr>
        <w:pStyle w:val="Heading6"/>
      </w:pPr>
      <w:bookmarkStart w:id="150" w:name="_Ref417032864"/>
      <w:r>
        <w:t>From UNIX</w:t>
      </w:r>
      <w:bookmarkEnd w:id="150"/>
    </w:p>
    <w:p w14:paraId="3C0C52F2" w14:textId="77777777" w:rsidR="00352E10" w:rsidRDefault="00352E10" w:rsidP="00D45F29">
      <w:pPr>
        <w:pStyle w:val="BodyText2"/>
      </w:pPr>
      <w:r>
        <w:t>You must include the ; at the end of the command otherwise nothing will happen.</w:t>
      </w:r>
    </w:p>
    <w:p w14:paraId="3FD6F145" w14:textId="77777777" w:rsidR="00352E10" w:rsidRDefault="00352E10" w:rsidP="00397DAF">
      <w:pPr>
        <w:pStyle w:val="Code"/>
      </w:pPr>
      <w:r>
        <w:t>-bash-4.1$ psql -d dopa -U especies -W</w:t>
      </w:r>
    </w:p>
    <w:p w14:paraId="33F2B85D" w14:textId="77777777" w:rsidR="00352E10" w:rsidRDefault="00352E10" w:rsidP="00397DAF">
      <w:pPr>
        <w:pStyle w:val="Code"/>
      </w:pPr>
      <w:r>
        <w:lastRenderedPageBreak/>
        <w:t>Password for user especies:</w:t>
      </w:r>
    </w:p>
    <w:p w14:paraId="01978887" w14:textId="77777777" w:rsidR="00352E10" w:rsidRDefault="00352E10" w:rsidP="00397DAF">
      <w:pPr>
        <w:pStyle w:val="Code"/>
      </w:pPr>
      <w:r>
        <w:t>psql (9.1.6)</w:t>
      </w:r>
    </w:p>
    <w:p w14:paraId="2D5D541F" w14:textId="77777777" w:rsidR="00352E10" w:rsidRDefault="00352E10" w:rsidP="00397DAF">
      <w:pPr>
        <w:pStyle w:val="Code"/>
      </w:pPr>
      <w:r>
        <w:t>Type "help" for help.</w:t>
      </w:r>
    </w:p>
    <w:p w14:paraId="70710220" w14:textId="77777777" w:rsidR="00352E10" w:rsidRDefault="00352E10" w:rsidP="00397DAF">
      <w:pPr>
        <w:pStyle w:val="Code"/>
      </w:pPr>
      <w:r w:rsidRPr="00D5650F">
        <w:t>dopa=&gt; select * from especies.species_charisma;</w:t>
      </w:r>
    </w:p>
    <w:p w14:paraId="311B353F" w14:textId="1C85A725" w:rsidR="00D45F29" w:rsidRDefault="00D45F29" w:rsidP="00D45F29">
      <w:pPr>
        <w:pStyle w:val="BodyText2"/>
      </w:pPr>
      <w:r>
        <w:t xml:space="preserve">On the SPREP Ubuntu machine with a default Postgresql database, there are a couple of additional steps. Following the instructions </w:t>
      </w:r>
      <w:hyperlink r:id="rId957"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A6B7B4D" w14:textId="77777777" w:rsidR="00352E10" w:rsidRPr="00DD0562" w:rsidRDefault="00352E10" w:rsidP="00324C76">
      <w:pPr>
        <w:pStyle w:val="Heading5"/>
      </w:pPr>
      <w:r>
        <w:t>Other clients</w:t>
      </w:r>
    </w:p>
    <w:p w14:paraId="486609F8" w14:textId="77777777" w:rsidR="00352E10" w:rsidRDefault="00352E10" w:rsidP="00A401BB">
      <w:pPr>
        <w:pStyle w:val="Heading6"/>
      </w:pPr>
      <w:r>
        <w:t>From ArcGIS</w:t>
      </w:r>
    </w:p>
    <w:p w14:paraId="0D995680" w14:textId="77777777" w:rsidR="00352E10" w:rsidRPr="001B05C4" w:rsidRDefault="00352E10" w:rsidP="003D4FE8">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A401BB">
      <w:pPr>
        <w:pStyle w:val="Heading6"/>
      </w:pPr>
      <w:r>
        <w:t>pgAdmin</w:t>
      </w:r>
    </w:p>
    <w:p w14:paraId="36ED1E48" w14:textId="7D4972F8" w:rsidR="009601EE" w:rsidRDefault="009601EE" w:rsidP="009601EE">
      <w:pPr>
        <w:pStyle w:val="BodyText2"/>
      </w:pPr>
      <w:r>
        <w:t>To enable connections to a 9.3 Postgresql database you have to configure the database by following the section on ‘</w:t>
      </w:r>
      <w:r w:rsidRPr="009601EE">
        <w:t>Using pgAdmin III GUI</w:t>
      </w:r>
      <w:r>
        <w:t xml:space="preserve">’ in </w:t>
      </w:r>
      <w:hyperlink r:id="rId958" w:history="1">
        <w:r w:rsidRPr="009601EE">
          <w:rPr>
            <w:rStyle w:val="Hyperlink"/>
          </w:rPr>
          <w:t>this</w:t>
        </w:r>
      </w:hyperlink>
      <w:r>
        <w:t xml:space="preserve"> page.</w:t>
      </w:r>
    </w:p>
    <w:p w14:paraId="011814F9" w14:textId="77777777" w:rsidR="00352E10" w:rsidRDefault="00352E10" w:rsidP="00A401BB">
      <w:pPr>
        <w:pStyle w:val="Heading6"/>
      </w:pPr>
      <w:r>
        <w:t>qGIS</w:t>
      </w:r>
    </w:p>
    <w:p w14:paraId="13E9489C" w14:textId="77777777" w:rsidR="00352E10" w:rsidRDefault="00352E10" w:rsidP="00352E10">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A401BB">
      <w:pPr>
        <w:pStyle w:val="Heading6"/>
      </w:pPr>
      <w:r>
        <w:t>Python</w:t>
      </w:r>
    </w:p>
    <w:p w14:paraId="68E43F0B" w14:textId="77777777" w:rsidR="00352E10" w:rsidRDefault="00352E10" w:rsidP="00352E10">
      <w:pPr>
        <w:pStyle w:val="ListBullet"/>
      </w:pPr>
      <w:r>
        <w:t>Using psycopg2 and Python</w:t>
      </w:r>
    </w:p>
    <w:p w14:paraId="17536948" w14:textId="77777777" w:rsidR="00352E10" w:rsidRPr="00790F7C" w:rsidRDefault="00352E10" w:rsidP="00352E10">
      <w:pPr>
        <w:pStyle w:val="ListBullet"/>
      </w:pPr>
      <w:r>
        <w:t>conn  = psycopg2.connect(host="species.jrc.it",database="dopa",user="appuser",password="5Ti5k9")</w:t>
      </w:r>
    </w:p>
    <w:p w14:paraId="75FAB24A" w14:textId="77777777" w:rsidR="009234DD" w:rsidRDefault="009234DD" w:rsidP="00324C76">
      <w:pPr>
        <w:pStyle w:val="Heading5"/>
      </w:pPr>
      <w:bookmarkStart w:id="151" w:name="_Toc315774584"/>
      <w:bookmarkStart w:id="152" w:name="_Toc315774583"/>
      <w:bookmarkStart w:id="153" w:name="_Toc315774576"/>
      <w:bookmarkEnd w:id="149"/>
      <w:r>
        <w:t>Issues</w:t>
      </w:r>
    </w:p>
    <w:p w14:paraId="2D96B77F" w14:textId="77777777" w:rsidR="009234DD" w:rsidRDefault="009234DD" w:rsidP="003D4FE8">
      <w:pPr>
        <w:pStyle w:val="BodyText2"/>
      </w:pPr>
      <w:r>
        <w:t>Sometime you get an error which says:</w:t>
      </w:r>
    </w:p>
    <w:p w14:paraId="0A0A4B4C" w14:textId="77777777" w:rsidR="009234DD" w:rsidRDefault="009234DD" w:rsidP="003D4FE8">
      <w:pPr>
        <w:pStyle w:val="BodyText2"/>
      </w:pPr>
      <w:r w:rsidRPr="009234DD">
        <w:t>'FATAL:  remaining connection slots are reserved for non-replication superuser connections</w:t>
      </w:r>
    </w:p>
    <w:p w14:paraId="47F75303" w14:textId="77777777" w:rsidR="009234DD" w:rsidRDefault="009234DD" w:rsidP="003D4FE8">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397DAF">
      <w:pPr>
        <w:pStyle w:val="Unix"/>
      </w:pPr>
      <w:r w:rsidRPr="00193F9D">
        <w:t>ps -fax | grep python</w:t>
      </w:r>
    </w:p>
    <w:p w14:paraId="70B86CA1" w14:textId="77777777" w:rsidR="00193F9D" w:rsidRDefault="00193F9D" w:rsidP="00397DAF">
      <w:pPr>
        <w:pStyle w:val="Unix"/>
      </w:pPr>
      <w:r w:rsidRPr="00193F9D">
        <w:t>kill -9 14609</w:t>
      </w:r>
      <w:r w:rsidR="006F5C3F">
        <w:t xml:space="preserve"> </w:t>
      </w:r>
    </w:p>
    <w:p w14:paraId="6E2C41B7" w14:textId="77777777" w:rsidR="00193F9D" w:rsidRPr="009234DD" w:rsidRDefault="00193F9D" w:rsidP="003D4FE8">
      <w:pPr>
        <w:pStyle w:val="BodyText2"/>
      </w:pPr>
      <w:r>
        <w:t>Then the PID will disappear in pgAdmin.</w:t>
      </w:r>
    </w:p>
    <w:p w14:paraId="32E1F29B" w14:textId="77777777" w:rsidR="00C0242C" w:rsidRDefault="00C0242C" w:rsidP="00C0242C">
      <w:pPr>
        <w:pStyle w:val="Heading4"/>
      </w:pPr>
      <w:r>
        <w:t>Data types</w:t>
      </w:r>
    </w:p>
    <w:p w14:paraId="2124F828" w14:textId="77777777" w:rsidR="00C0242C" w:rsidRDefault="00C0242C" w:rsidP="003D4FE8">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397DAF">
      <w:pPr>
        <w:pStyle w:val="sql"/>
      </w:pPr>
      <w:r>
        <w:t>update &lt;table&gt; set &lt;numeric&gt; = &lt;text&gt;::numeric</w:t>
      </w:r>
    </w:p>
    <w:p w14:paraId="11DB0F76" w14:textId="77777777" w:rsidR="00C0242C" w:rsidRPr="00C0242C" w:rsidRDefault="00C0242C" w:rsidP="003D4FE8">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DB37AA">
      <w:pPr>
        <w:pStyle w:val="Heading4"/>
      </w:pPr>
      <w:r>
        <w:t>Errors</w:t>
      </w:r>
    </w:p>
    <w:p w14:paraId="7FA06926" w14:textId="77777777" w:rsidR="00DB37AA" w:rsidRPr="00C2511F" w:rsidRDefault="00DB37AA" w:rsidP="00DB37AA">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352E10">
      <w:pPr>
        <w:pStyle w:val="Heading4"/>
      </w:pPr>
      <w:r>
        <w:t>Functions</w:t>
      </w:r>
    </w:p>
    <w:p w14:paraId="6745C833" w14:textId="77777777" w:rsidR="00352E10" w:rsidRDefault="00352E10" w:rsidP="003D4FE8">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397DAF">
      <w:pPr>
        <w:pStyle w:val="Code"/>
      </w:pPr>
      <w:r>
        <w:t>CREATE OR REPLACE FUNCTION __test()</w:t>
      </w:r>
    </w:p>
    <w:p w14:paraId="5230AD99" w14:textId="77777777" w:rsidR="00352E10" w:rsidRDefault="00352E10" w:rsidP="00397DAF">
      <w:pPr>
        <w:pStyle w:val="Code"/>
      </w:pPr>
      <w:r>
        <w:lastRenderedPageBreak/>
        <w:t xml:space="preserve">  RETURNS void AS</w:t>
      </w:r>
    </w:p>
    <w:p w14:paraId="3080B6C0" w14:textId="77777777" w:rsidR="00352E10" w:rsidRDefault="00352E10" w:rsidP="00397DAF">
      <w:pPr>
        <w:pStyle w:val="Code"/>
      </w:pPr>
      <w:r>
        <w:t>$BODY$DROP TABLE IF EXISTS species_wdpa_counts;</w:t>
      </w:r>
    </w:p>
    <w:p w14:paraId="54EFBA5E" w14:textId="77777777" w:rsidR="00352E10" w:rsidRDefault="00352E10" w:rsidP="00397DAF">
      <w:pPr>
        <w:pStyle w:val="Code"/>
      </w:pPr>
    </w:p>
    <w:p w14:paraId="0BCD8118" w14:textId="77777777" w:rsidR="00352E10" w:rsidRDefault="00352E10" w:rsidP="00397DAF">
      <w:pPr>
        <w:pStyle w:val="Code"/>
      </w:pPr>
      <w:r>
        <w:t>CREATE TABLE species_wdpa_counts</w:t>
      </w:r>
    </w:p>
    <w:p w14:paraId="65DE1A22" w14:textId="77777777" w:rsidR="00352E10" w:rsidRDefault="00352E10" w:rsidP="00397DAF">
      <w:pPr>
        <w:pStyle w:val="Code"/>
      </w:pPr>
      <w:r>
        <w:t>(</w:t>
      </w:r>
    </w:p>
    <w:p w14:paraId="149D6ED5" w14:textId="77777777" w:rsidR="00352E10" w:rsidRDefault="00352E10" w:rsidP="00397DAF">
      <w:pPr>
        <w:pStyle w:val="Code"/>
      </w:pPr>
      <w:r>
        <w:t xml:space="preserve">  id_no character(25)[] NOT NULL,</w:t>
      </w:r>
    </w:p>
    <w:p w14:paraId="76B1AB1B" w14:textId="77777777" w:rsidR="00352E10" w:rsidRDefault="00352E10" w:rsidP="00397DAF">
      <w:pPr>
        <w:pStyle w:val="Code"/>
      </w:pPr>
      <w:r>
        <w:t xml:space="preserve">  pa_count integer,</w:t>
      </w:r>
    </w:p>
    <w:p w14:paraId="18FE20D3" w14:textId="77777777" w:rsidR="00352E10" w:rsidRDefault="00352E10" w:rsidP="00397DAF">
      <w:pPr>
        <w:pStyle w:val="Code"/>
      </w:pPr>
      <w:r>
        <w:t xml:space="preserve">  CONSTRAINT pk PRIMARY KEY (id_no)</w:t>
      </w:r>
    </w:p>
    <w:p w14:paraId="683DF56C" w14:textId="77777777" w:rsidR="00352E10" w:rsidRDefault="00352E10" w:rsidP="00397DAF">
      <w:pPr>
        <w:pStyle w:val="Code"/>
      </w:pPr>
      <w:r>
        <w:t>)</w:t>
      </w:r>
    </w:p>
    <w:p w14:paraId="2BFD27F9" w14:textId="77777777" w:rsidR="00352E10" w:rsidRDefault="00352E10" w:rsidP="00397DAF">
      <w:pPr>
        <w:pStyle w:val="Code"/>
      </w:pPr>
      <w:r>
        <w:t>WITH (</w:t>
      </w:r>
    </w:p>
    <w:p w14:paraId="29F338FA" w14:textId="77777777" w:rsidR="00352E10" w:rsidRDefault="00352E10" w:rsidP="00397DAF">
      <w:pPr>
        <w:pStyle w:val="Code"/>
      </w:pPr>
      <w:r>
        <w:t xml:space="preserve">  OIDS=FALSE</w:t>
      </w:r>
    </w:p>
    <w:p w14:paraId="72DD872A" w14:textId="77777777" w:rsidR="00352E10" w:rsidRDefault="00352E10" w:rsidP="00397DAF">
      <w:pPr>
        <w:pStyle w:val="Code"/>
      </w:pPr>
      <w:r>
        <w:t>);</w:t>
      </w:r>
    </w:p>
    <w:p w14:paraId="379746E0" w14:textId="77777777" w:rsidR="00352E10" w:rsidRDefault="00352E10" w:rsidP="00397DAF">
      <w:pPr>
        <w:pStyle w:val="Code"/>
      </w:pPr>
      <w:r>
        <w:t>ALTER TABLE species_wdpa_counts OWNER TO appuser;$BODY$</w:t>
      </w:r>
    </w:p>
    <w:p w14:paraId="4186D984" w14:textId="77777777" w:rsidR="00352E10" w:rsidRDefault="00352E10" w:rsidP="00397DAF">
      <w:pPr>
        <w:pStyle w:val="Code"/>
      </w:pPr>
      <w:r>
        <w:t xml:space="preserve">  LANGUAGE sql VOLATILE</w:t>
      </w:r>
    </w:p>
    <w:p w14:paraId="6D536422" w14:textId="77777777" w:rsidR="00352E10" w:rsidRDefault="00352E10" w:rsidP="00397DAF">
      <w:pPr>
        <w:pStyle w:val="Code"/>
      </w:pPr>
      <w:r>
        <w:t xml:space="preserve">  COST 100;</w:t>
      </w:r>
    </w:p>
    <w:p w14:paraId="33355B9F" w14:textId="77777777" w:rsidR="00352E10" w:rsidRDefault="00352E10" w:rsidP="00397DAF">
      <w:pPr>
        <w:pStyle w:val="Code"/>
      </w:pPr>
      <w:r>
        <w:t>ALTER FUNCTION __test() OWNER TO appuser;</w:t>
      </w:r>
    </w:p>
    <w:p w14:paraId="2108B290" w14:textId="77777777" w:rsidR="00352E10" w:rsidRDefault="00352E10" w:rsidP="00324C76">
      <w:pPr>
        <w:pStyle w:val="Heading5"/>
      </w:pPr>
      <w:bookmarkStart w:id="154" w:name="_Ref329958184"/>
      <w:r>
        <w:t>User-defined functions</w:t>
      </w:r>
    </w:p>
    <w:p w14:paraId="65B702F2" w14:textId="77777777" w:rsidR="00352E10" w:rsidRDefault="00352E10" w:rsidP="00A401BB">
      <w:pPr>
        <w:pStyle w:val="Heading6"/>
      </w:pPr>
      <w:r>
        <w:t>Using plpgsql</w:t>
      </w:r>
    </w:p>
    <w:p w14:paraId="38F8E671" w14:textId="77777777" w:rsidR="00352E10" w:rsidRDefault="00352E10" w:rsidP="00352E10">
      <w:pPr>
        <w:pStyle w:val="BodyText"/>
      </w:pPr>
      <w:r>
        <w:t xml:space="preserve">See here: </w:t>
      </w:r>
      <w:hyperlink r:id="rId959" w:history="1">
        <w:r w:rsidRPr="0077669C">
          <w:rPr>
            <w:rStyle w:val="Hyperlink"/>
          </w:rPr>
          <w:t>http://www.postgresql.org/docs/8.1/static/plpython.html</w:t>
        </w:r>
      </w:hyperlink>
    </w:p>
    <w:p w14:paraId="3FAD3F70" w14:textId="77777777" w:rsidR="00352E10" w:rsidRDefault="00352E10" w:rsidP="00352E10">
      <w:pPr>
        <w:pStyle w:val="ListBullet"/>
      </w:pPr>
      <w:r>
        <w:t>Install PL/Python</w:t>
      </w:r>
    </w:p>
    <w:p w14:paraId="746782FA" w14:textId="77777777" w:rsidR="00352E10" w:rsidRDefault="00352E10"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3D4FE8">
      <w:pPr>
        <w:pStyle w:val="BodyText2"/>
      </w:pPr>
      <w:r>
        <w:t>Tried 'createlang plpythonu dbdopa' in psql - no success</w:t>
      </w:r>
    </w:p>
    <w:p w14:paraId="460FFE96" w14:textId="77777777" w:rsidR="00352E10" w:rsidRDefault="00352E10" w:rsidP="00352E10">
      <w:pPr>
        <w:pStyle w:val="BodyText"/>
      </w:pPr>
      <w:r>
        <w:t>gem it sorted the install but now permission issues - the language is now listed when you go to create a new function using the GUI</w:t>
      </w:r>
    </w:p>
    <w:p w14:paraId="6EA6A857" w14:textId="77777777" w:rsidR="00352E10" w:rsidRDefault="00352E10" w:rsidP="003D4FE8">
      <w:pPr>
        <w:pStyle w:val="BodyText2"/>
      </w:pPr>
      <w:r>
        <w:t>But no, only superusers can create function using untrusted languages (like python)</w:t>
      </w:r>
    </w:p>
    <w:p w14:paraId="0A95085F" w14:textId="77777777" w:rsidR="00352E10" w:rsidRDefault="00352E10" w:rsidP="00352E10">
      <w:pPr>
        <w:pStyle w:val="ListBullet"/>
      </w:pPr>
      <w:r>
        <w:t>Create the function in sql</w:t>
      </w:r>
    </w:p>
    <w:p w14:paraId="126ED43F" w14:textId="77777777" w:rsidR="00352E10" w:rsidRDefault="00352E10" w:rsidP="003D4FE8">
      <w:pPr>
        <w:pStyle w:val="BodyText2"/>
        <w:rPr>
          <w:rStyle w:val="Hyperlink"/>
        </w:rPr>
      </w:pPr>
      <w:r>
        <w:t xml:space="preserve">See here for the specification: </w:t>
      </w:r>
      <w:hyperlink r:id="rId960" w:history="1">
        <w:r w:rsidRPr="0077669C">
          <w:rPr>
            <w:rStyle w:val="Hyperlink"/>
          </w:rPr>
          <w:t>http://www.postgresql.org/docs/9.0/interactive/plpython-funcs.html</w:t>
        </w:r>
      </w:hyperlink>
    </w:p>
    <w:p w14:paraId="40D11D0C" w14:textId="77777777" w:rsidR="00352E10" w:rsidRDefault="00352E10" w:rsidP="00352E10">
      <w:pPr>
        <w:pStyle w:val="BodyText"/>
      </w:pPr>
      <w:r>
        <w:t>Creating the UDF using the pgAdmin ‘New function…’ dialog is awful:</w:t>
      </w:r>
    </w:p>
    <w:p w14:paraId="31543CFD" w14:textId="77777777" w:rsidR="00352E10" w:rsidRDefault="00352E10" w:rsidP="00424B7F">
      <w:pPr>
        <w:pStyle w:val="ListBullet2"/>
      </w:pPr>
      <w:r>
        <w:t>Right click and ‘New Function..’</w:t>
      </w:r>
    </w:p>
    <w:p w14:paraId="07B47168" w14:textId="77777777" w:rsidR="00352E10" w:rsidRDefault="00352E10" w:rsidP="00424B7F">
      <w:pPr>
        <w:pStyle w:val="ListBullet2"/>
      </w:pPr>
      <w:r>
        <w:t>Enter name, owner, return type and language (plpgsql)</w:t>
      </w:r>
    </w:p>
    <w:p w14:paraId="306F5ECD" w14:textId="77777777" w:rsidR="00352E10" w:rsidRDefault="00352E10" w:rsidP="00424B7F">
      <w:pPr>
        <w:pStyle w:val="ListBullet2"/>
      </w:pPr>
      <w:r>
        <w:t>Then click on the ‘Definition’ tab and enter the following and nothing else (you can check the actual sql that is generated in the sql tab:</w:t>
      </w:r>
    </w:p>
    <w:p w14:paraId="3B94A4E8" w14:textId="77777777" w:rsidR="00352E10" w:rsidRDefault="00352E10" w:rsidP="00397DAF">
      <w:pPr>
        <w:pStyle w:val="sql"/>
      </w:pPr>
      <w:r>
        <w:t>begin</w:t>
      </w:r>
    </w:p>
    <w:p w14:paraId="5087283B" w14:textId="77777777" w:rsidR="00352E10" w:rsidRDefault="00352E10" w:rsidP="00397DAF">
      <w:pPr>
        <w:pStyle w:val="sql"/>
      </w:pPr>
      <w:r>
        <w:t>truncate especies.species_wdpa_unique;</w:t>
      </w:r>
    </w:p>
    <w:p w14:paraId="6C1F3201" w14:textId="77777777" w:rsidR="00352E10" w:rsidRDefault="00352E10" w:rsidP="00397DAF">
      <w:pPr>
        <w:pStyle w:val="sql"/>
      </w:pPr>
      <w:r>
        <w:t>return true;</w:t>
      </w:r>
    </w:p>
    <w:p w14:paraId="03CE30A6" w14:textId="77777777" w:rsidR="00352E10" w:rsidRDefault="00352E10" w:rsidP="00397DAF">
      <w:pPr>
        <w:pStyle w:val="sql"/>
      </w:pPr>
      <w:r>
        <w:t>end;</w:t>
      </w:r>
    </w:p>
    <w:p w14:paraId="182D1385" w14:textId="77777777" w:rsidR="00352E10" w:rsidRDefault="00352E10" w:rsidP="00A401BB">
      <w:pPr>
        <w:pStyle w:val="Heading6"/>
      </w:pPr>
      <w:r>
        <w:t>Using sql</w:t>
      </w:r>
    </w:p>
    <w:p w14:paraId="1452862C" w14:textId="77777777" w:rsidR="00352E10" w:rsidRDefault="00352E10" w:rsidP="003D4FE8">
      <w:pPr>
        <w:pStyle w:val="BodyText2"/>
      </w:pPr>
      <w:r>
        <w:t>You cant have case statements in sql – but it is quicker.</w:t>
      </w:r>
    </w:p>
    <w:p w14:paraId="3CF209F2" w14:textId="77777777" w:rsidR="00352E10" w:rsidRDefault="00352E10" w:rsidP="003D4FE8">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397DAF">
      <w:pPr>
        <w:pStyle w:val="sql"/>
      </w:pPr>
      <w:r w:rsidRPr="004F4FDC">
        <w:t>CREATE OR REPLACE FUNCTION getcountryspeciescount(country_id integer, presence_id integer[] default '{1,2,3,4,5,6}')</w:t>
      </w:r>
    </w:p>
    <w:p w14:paraId="068A8879" w14:textId="77777777" w:rsidR="00352E10" w:rsidRDefault="00352E10" w:rsidP="003D4FE8">
      <w:pPr>
        <w:pStyle w:val="BodyText2"/>
      </w:pPr>
      <w:r>
        <w:t>This array parameter can be used in an IN-type expression in an SQL statement using the ANY keyword, e.g.:</w:t>
      </w:r>
    </w:p>
    <w:p w14:paraId="0BA23784" w14:textId="77777777" w:rsidR="00352E10" w:rsidRDefault="00352E10" w:rsidP="00397DAF">
      <w:pPr>
        <w:pStyle w:val="sql"/>
      </w:pPr>
      <w:r w:rsidRPr="004F4FDC">
        <w:t>AND</w:t>
      </w:r>
      <w:r>
        <w:t xml:space="preserve"> </w:t>
      </w:r>
      <w:r w:rsidRPr="004F4FDC">
        <w:t>presence_id = ANY ($2))</w:t>
      </w:r>
    </w:p>
    <w:p w14:paraId="69388736" w14:textId="77777777" w:rsidR="00352E10" w:rsidRPr="008B35FC" w:rsidRDefault="00352E10" w:rsidP="003D4FE8">
      <w:pPr>
        <w:pStyle w:val="BodyText2"/>
      </w:pPr>
      <w:r>
        <w:t>To concatenate string in SQL use the || operator.</w:t>
      </w:r>
    </w:p>
    <w:p w14:paraId="38A80EAA" w14:textId="77777777" w:rsidR="00352E10" w:rsidRDefault="00352E10" w:rsidP="00324C76">
      <w:pPr>
        <w:pStyle w:val="Heading5"/>
      </w:pPr>
      <w:r>
        <w:t>Geometry functions</w:t>
      </w:r>
      <w:bookmarkEnd w:id="154"/>
    </w:p>
    <w:p w14:paraId="224766C0" w14:textId="77777777" w:rsidR="00352E10" w:rsidRPr="003A3D7E" w:rsidRDefault="00352E10" w:rsidP="00A401BB">
      <w:pPr>
        <w:pStyle w:val="Heading6"/>
      </w:pPr>
      <w:r>
        <w:t>Generalising</w:t>
      </w:r>
    </w:p>
    <w:p w14:paraId="283DA92C" w14:textId="77777777" w:rsidR="00352E10" w:rsidRDefault="00352E10" w:rsidP="003D4FE8">
      <w:pPr>
        <w:pStyle w:val="BodyText2"/>
      </w:pPr>
      <w:r>
        <w:t xml:space="preserve">To repair geometries use: </w:t>
      </w:r>
      <w:r w:rsidRPr="00CC0FAE">
        <w:t>ST_MakeValid</w:t>
      </w:r>
      <w:r>
        <w:t>. e.g.</w:t>
      </w:r>
    </w:p>
    <w:p w14:paraId="608FB328" w14:textId="77777777" w:rsidR="00352E10" w:rsidRDefault="00352E10" w:rsidP="00397DAF">
      <w:pPr>
        <w:pStyle w:val="sql"/>
      </w:pPr>
      <w:r w:rsidRPr="00114DE0">
        <w:t>update speciesll set geom = ST_MakeValid (geom) where speciesid='17975' and st_isvalid(geom)='f'</w:t>
      </w:r>
    </w:p>
    <w:p w14:paraId="03D8EBE3" w14:textId="77777777" w:rsidR="00352E10" w:rsidRDefault="00352E10" w:rsidP="003D4FE8">
      <w:pPr>
        <w:pStyle w:val="BodyText2"/>
      </w:pPr>
      <w:r>
        <w:lastRenderedPageBreak/>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397DAF">
      <w:pPr>
        <w:pStyle w:val="sql"/>
      </w:pPr>
      <w:r>
        <w:t xml:space="preserve">drop table tmp_pas2 </w:t>
      </w:r>
    </w:p>
    <w:p w14:paraId="6AD52534" w14:textId="77777777" w:rsidR="00352E10" w:rsidRDefault="00352E10" w:rsidP="00397DAF">
      <w:pPr>
        <w:pStyle w:val="sql"/>
      </w:pPr>
      <w:r>
        <w:t>create table tmp_pas2 with oids as select st_collect(geom) as geom from tmp_pas</w:t>
      </w:r>
    </w:p>
    <w:p w14:paraId="0E012252" w14:textId="77777777" w:rsidR="00352E10" w:rsidRDefault="00352E10" w:rsidP="00397DAF">
      <w:pPr>
        <w:pStyle w:val="sql"/>
      </w:pPr>
      <w:r>
        <w:t>select st_isvalid(geom) from tmp_pas2</w:t>
      </w:r>
      <w:r w:rsidRPr="009A60EB">
        <w:t>select ST_GeometryType(st_collect(geom)) as geom from tmp_pas</w:t>
      </w:r>
    </w:p>
    <w:p w14:paraId="5C8E62F4" w14:textId="77777777" w:rsidR="00352E10" w:rsidRDefault="00352E10" w:rsidP="00397DAF">
      <w:pPr>
        <w:pStyle w:val="sql"/>
      </w:pPr>
      <w:r w:rsidRPr="009A60EB">
        <w:t>"ST_GeometryCollection"</w:t>
      </w:r>
    </w:p>
    <w:p w14:paraId="5D770933" w14:textId="77777777" w:rsidR="00352E10" w:rsidRDefault="00352E10" w:rsidP="003D4FE8">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397DAF">
      <w:pPr>
        <w:pStyle w:val="sql"/>
      </w:pPr>
      <w:r w:rsidRPr="009A60EB">
        <w:t>select ST_Dump(st_collect(geom)) as geom from tmp_pas</w:t>
      </w:r>
    </w:p>
    <w:p w14:paraId="78AEEF8F" w14:textId="77777777" w:rsidR="00352E10" w:rsidRDefault="00352E10" w:rsidP="00397DAF">
      <w:pPr>
        <w:pStyle w:val="sql"/>
      </w:pPr>
      <w:r w:rsidRPr="005F2D89">
        <w:t>select (ST_Dump(st_collect(tmp_pas.geom))).geom as the_geom from tmp_pas</w:t>
      </w:r>
      <w:r>
        <w:t xml:space="preserve">    - to get the actual geometries</w:t>
      </w:r>
    </w:p>
    <w:p w14:paraId="6A2926C6" w14:textId="77777777" w:rsidR="00352E10" w:rsidRDefault="00352E10" w:rsidP="003D4FE8">
      <w:pPr>
        <w:pStyle w:val="BodyText2"/>
      </w:pPr>
      <w:r>
        <w:t>And to simplify them and insert them into the tmp_pas2 table:</w:t>
      </w:r>
    </w:p>
    <w:p w14:paraId="47C17470" w14:textId="77777777" w:rsidR="00352E10" w:rsidRDefault="00352E10" w:rsidP="00397DAF">
      <w:pPr>
        <w:pStyle w:val="sql"/>
      </w:pPr>
      <w:r>
        <w:t xml:space="preserve">create table tmp_pas2 with oids as </w:t>
      </w:r>
      <w:r w:rsidRPr="00891580">
        <w:t>select st_makevalid((ST_Dump(st_collect(geom))).geom) from tmp_pas</w:t>
      </w:r>
    </w:p>
    <w:p w14:paraId="639CC5DA" w14:textId="77777777" w:rsidR="00352E10" w:rsidRDefault="00352E10" w:rsidP="003D4FE8">
      <w:pPr>
        <w:pStyle w:val="BodyText2"/>
      </w:pPr>
      <w:r>
        <w:t>But in order to be able to view the resulting features in ArcGIS we need another column:</w:t>
      </w:r>
    </w:p>
    <w:p w14:paraId="105F1BE2" w14:textId="77777777" w:rsidR="00352E10" w:rsidRDefault="00352E10" w:rsidP="00397DAF">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3D4FE8">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A401BB">
      <w:pPr>
        <w:pStyle w:val="Heading6"/>
      </w:pPr>
      <w:r>
        <w:t>Projecting</w:t>
      </w:r>
    </w:p>
    <w:p w14:paraId="07EB2198" w14:textId="77777777" w:rsidR="00352E10" w:rsidRDefault="00352E10" w:rsidP="003D4FE8">
      <w:pPr>
        <w:pStyle w:val="BodyText2"/>
      </w:pPr>
      <w:r>
        <w:t>To project a geometry use st_transform. For example, to get a centroid from a web Mercator projection and get the longitude in WGS84:</w:t>
      </w:r>
    </w:p>
    <w:p w14:paraId="627489D3" w14:textId="77777777" w:rsidR="00352E10" w:rsidRDefault="00352E10" w:rsidP="00397DAF">
      <w:pPr>
        <w:pStyle w:val="sql"/>
      </w:pPr>
      <w:r w:rsidRPr="007D344F">
        <w:t>SELECT st_x(st_transform(st_pointfromwkb(st_centroid(geom)),4324)) FROM public.wdpa where wdpaid=760</w:t>
      </w:r>
      <w:r>
        <w:t>;</w:t>
      </w:r>
    </w:p>
    <w:p w14:paraId="2BD85A0A" w14:textId="77777777" w:rsidR="00352E10" w:rsidRDefault="00352E10" w:rsidP="003D4FE8">
      <w:pPr>
        <w:pStyle w:val="BodyText2"/>
      </w:pPr>
      <w:r>
        <w:t>And to update all of them in a feature class:</w:t>
      </w:r>
    </w:p>
    <w:p w14:paraId="26030B2D" w14:textId="77777777" w:rsidR="00352E10" w:rsidRDefault="00352E10" w:rsidP="00397DAF">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A401BB">
      <w:pPr>
        <w:pStyle w:val="Heading6"/>
      </w:pPr>
      <w:bookmarkStart w:id="155" w:name="_Ref389828346"/>
      <w:r>
        <w:t>Creating geometries from text</w:t>
      </w:r>
      <w:bookmarkEnd w:id="155"/>
    </w:p>
    <w:p w14:paraId="20DE3C51" w14:textId="77777777" w:rsidR="00352E10" w:rsidRDefault="00352E10" w:rsidP="003D4FE8">
      <w:pPr>
        <w:pStyle w:val="BodyText2"/>
      </w:pPr>
      <w:r>
        <w:t>Here is an example:</w:t>
      </w:r>
    </w:p>
    <w:p w14:paraId="08BCBC28" w14:textId="77777777" w:rsidR="00352E10" w:rsidRDefault="00352E10" w:rsidP="00397DAF">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397DAF">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3D4FE8">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397DAF">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324C76">
      <w:pPr>
        <w:pStyle w:val="Heading5"/>
      </w:pPr>
      <w:r>
        <w:t>Returning OID values</w:t>
      </w:r>
    </w:p>
    <w:p w14:paraId="2A407C55" w14:textId="77777777" w:rsidR="007C2B5F" w:rsidRDefault="007C2B5F" w:rsidP="003D4FE8">
      <w:pPr>
        <w:pStyle w:val="BodyText2"/>
      </w:pPr>
      <w:r>
        <w:t>You can return OID values with the following code:</w:t>
      </w:r>
    </w:p>
    <w:p w14:paraId="06EE94DC" w14:textId="77777777" w:rsidR="007C2B5F" w:rsidRDefault="007C2B5F" w:rsidP="00397DAF">
      <w:pPr>
        <w:pStyle w:val="Code"/>
      </w:pPr>
      <w:r>
        <w:t>DECLARE</w:t>
      </w:r>
    </w:p>
    <w:p w14:paraId="09D17672" w14:textId="77777777" w:rsidR="007C2B5F" w:rsidRDefault="007C2B5F" w:rsidP="00397DAF">
      <w:pPr>
        <w:pStyle w:val="Code"/>
      </w:pPr>
      <w:r>
        <w:t xml:space="preserve">  resultOID integer;</w:t>
      </w:r>
    </w:p>
    <w:p w14:paraId="43B9A192" w14:textId="77777777" w:rsidR="007C2B5F" w:rsidRDefault="007C2B5F" w:rsidP="00397DAF">
      <w:pPr>
        <w:pStyle w:val="Code"/>
      </w:pPr>
      <w:r>
        <w:t>BEGIN</w:t>
      </w:r>
    </w:p>
    <w:p w14:paraId="437833AF" w14:textId="77777777" w:rsidR="007C2B5F" w:rsidRDefault="007C2B5F" w:rsidP="00397DAF">
      <w:pPr>
        <w:pStyle w:val="Code"/>
      </w:pPr>
      <w:r>
        <w:t>INSERT INTO gee_training_data(land_cover, lat, lng, red, green, blue, hue, saturation, val, sceneid, image_date, "user", entry_date)</w:t>
      </w:r>
    </w:p>
    <w:p w14:paraId="75638BA6" w14:textId="77777777" w:rsidR="007C2B5F" w:rsidRDefault="007C2B5F" w:rsidP="00397DAF">
      <w:pPr>
        <w:pStyle w:val="Code"/>
      </w:pPr>
      <w:r>
        <w:t>VALUES ($1,$2,$3,$4,$5,$6,$7,$8,$9,$10,$11,$12,now());</w:t>
      </w:r>
    </w:p>
    <w:p w14:paraId="06F15FA9" w14:textId="77777777" w:rsidR="007C2B5F" w:rsidRDefault="007C2B5F" w:rsidP="00397DAF">
      <w:pPr>
        <w:pStyle w:val="Code"/>
      </w:pPr>
      <w:r>
        <w:t>GET DIAGNOSTICS resultOID = RESULT_OID;</w:t>
      </w:r>
    </w:p>
    <w:p w14:paraId="74EF8FB6" w14:textId="77777777" w:rsidR="007C2B5F" w:rsidRPr="007C2B5F" w:rsidRDefault="007C2B5F" w:rsidP="00397DAF">
      <w:pPr>
        <w:pStyle w:val="Code"/>
      </w:pPr>
      <w:r>
        <w:t>RETURN resultOID;</w:t>
      </w:r>
    </w:p>
    <w:p w14:paraId="07A266B8" w14:textId="5D6587F3" w:rsidR="00F37AC4" w:rsidRDefault="00F37AC4" w:rsidP="00F37AC4">
      <w:pPr>
        <w:pStyle w:val="Heading5"/>
      </w:pPr>
      <w:r>
        <w:t>Using arrays</w:t>
      </w:r>
    </w:p>
    <w:p w14:paraId="3CC14449" w14:textId="4EA7A11D" w:rsidR="00F37AC4" w:rsidRDefault="00F37AC4" w:rsidP="00F37AC4">
      <w:pPr>
        <w:pStyle w:val="BodyText2"/>
      </w:pPr>
      <w:r>
        <w:t>You can use variables to store arrays (e.g. a set of ids) as in the following:</w:t>
      </w:r>
    </w:p>
    <w:p w14:paraId="6D10909C" w14:textId="77777777" w:rsidR="00F37AC4" w:rsidRDefault="00F37AC4" w:rsidP="00397DAF">
      <w:pPr>
        <w:pStyle w:val="sql"/>
      </w:pPr>
      <w:r>
        <w:t xml:space="preserve">$$  </w:t>
      </w:r>
    </w:p>
    <w:p w14:paraId="2F889B85" w14:textId="77777777" w:rsidR="00F37AC4" w:rsidRDefault="00F37AC4" w:rsidP="00397DAF">
      <w:pPr>
        <w:pStyle w:val="sql"/>
      </w:pPr>
      <w:r>
        <w:t>DECLARE</w:t>
      </w:r>
    </w:p>
    <w:p w14:paraId="26C3180E" w14:textId="77777777" w:rsidR="00F37AC4" w:rsidRDefault="00F37AC4" w:rsidP="00397DAF">
      <w:pPr>
        <w:pStyle w:val="sql"/>
      </w:pPr>
      <w:r>
        <w:tab/>
        <w:t>ids integer [];</w:t>
      </w:r>
    </w:p>
    <w:p w14:paraId="257EA9A7" w14:textId="77777777" w:rsidR="00F37AC4" w:rsidRDefault="00F37AC4" w:rsidP="00397DAF">
      <w:pPr>
        <w:pStyle w:val="sql"/>
      </w:pPr>
      <w:r>
        <w:t>BEGIN</w:t>
      </w:r>
    </w:p>
    <w:p w14:paraId="073F39F9" w14:textId="77777777" w:rsidR="00F37AC4" w:rsidRDefault="00F37AC4" w:rsidP="00397DAF">
      <w:pPr>
        <w:pStyle w:val="sql"/>
      </w:pPr>
      <w:r>
        <w:t>--get the objectids</w:t>
      </w:r>
    </w:p>
    <w:p w14:paraId="1F9FB1D1" w14:textId="77777777" w:rsidR="00F37AC4" w:rsidRDefault="00F37AC4" w:rsidP="00397DAF">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397DAF">
      <w:pPr>
        <w:pStyle w:val="sql"/>
      </w:pPr>
      <w:r>
        <w:t>UPDATE especies.feng_validation_points_final SET checkout_date = now() WHERE objectid = ANY(ids);</w:t>
      </w:r>
    </w:p>
    <w:p w14:paraId="2471CD02" w14:textId="472B33AE" w:rsidR="00F37AC4" w:rsidRDefault="00F37AC4" w:rsidP="00397DAF">
      <w:pPr>
        <w:pStyle w:val="sql"/>
      </w:pPr>
      <w:r>
        <w:lastRenderedPageBreak/>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397DAF">
      <w:pPr>
        <w:pStyle w:val="sql"/>
      </w:pPr>
      <w:r>
        <w:t>END;</w:t>
      </w:r>
    </w:p>
    <w:p w14:paraId="7388DA27" w14:textId="77777777" w:rsidR="00F37AC4" w:rsidRDefault="00F37AC4" w:rsidP="00397DAF">
      <w:pPr>
        <w:pStyle w:val="sql"/>
      </w:pPr>
      <w:r>
        <w:t>$$</w:t>
      </w:r>
    </w:p>
    <w:p w14:paraId="1B1D508B" w14:textId="6425F8E9" w:rsidR="00F37AC4" w:rsidRPr="00F37AC4" w:rsidRDefault="00F37AC4" w:rsidP="00397DAF">
      <w:pPr>
        <w:pStyle w:val="sql"/>
      </w:pPr>
      <w:r>
        <w:t xml:space="preserve">  LANGUAGE plpgsql</w:t>
      </w:r>
    </w:p>
    <w:p w14:paraId="25693799" w14:textId="77777777" w:rsidR="00352E10" w:rsidRDefault="00352E10" w:rsidP="00352E10">
      <w:pPr>
        <w:pStyle w:val="Heading4"/>
      </w:pPr>
      <w:r>
        <w:t>Exporting data</w:t>
      </w:r>
    </w:p>
    <w:p w14:paraId="5086B36F" w14:textId="77777777" w:rsidR="00352E10" w:rsidRDefault="00352E10" w:rsidP="003D4FE8">
      <w:pPr>
        <w:pStyle w:val="BodyText2"/>
      </w:pPr>
      <w:r>
        <w:t>To text is easy – simply change the output to Execute to file (in the Query menu).</w:t>
      </w:r>
    </w:p>
    <w:p w14:paraId="5A9E94C5" w14:textId="77777777" w:rsidR="00352E10" w:rsidRDefault="00352E10" w:rsidP="00352E10">
      <w:pPr>
        <w:pStyle w:val="Heading4"/>
      </w:pPr>
      <w:r>
        <w:t>Importing data</w:t>
      </w:r>
      <w:bookmarkEnd w:id="151"/>
    </w:p>
    <w:p w14:paraId="10BE358B" w14:textId="77777777" w:rsidR="00352E10" w:rsidRDefault="00352E10" w:rsidP="00324C76">
      <w:pPr>
        <w:pStyle w:val="Heading5"/>
      </w:pPr>
      <w:r>
        <w:t>From a text file</w:t>
      </w:r>
    </w:p>
    <w:p w14:paraId="5CAAC154" w14:textId="0F7D6015" w:rsidR="00727DCD" w:rsidRDefault="00727DCD" w:rsidP="00727DCD">
      <w:pPr>
        <w:pStyle w:val="Heading6"/>
      </w:pPr>
      <w:r>
        <w:t>Using pgAdmin</w:t>
      </w:r>
    </w:p>
    <w:p w14:paraId="1DC7A7CF" w14:textId="210B4CE1" w:rsidR="00727DCD" w:rsidRPr="00727DCD" w:rsidRDefault="00727DCD" w:rsidP="00727DCD">
      <w:pPr>
        <w:pStyle w:val="BodyText2"/>
      </w:pPr>
      <w:r>
        <w:t xml:space="preserve">You can import a text file directly into an existing table in pgAdmin by right clicking on the table and selecting import… </w:t>
      </w:r>
    </w:p>
    <w:p w14:paraId="75C48084" w14:textId="0E8342EA" w:rsidR="00727DCD" w:rsidRPr="00727DCD" w:rsidRDefault="00727DCD" w:rsidP="00727DCD">
      <w:pPr>
        <w:pStyle w:val="Heading6"/>
      </w:pPr>
      <w:r>
        <w:t>Using psql commands</w:t>
      </w:r>
    </w:p>
    <w:p w14:paraId="6C18BF27" w14:textId="77777777" w:rsidR="00352E10" w:rsidRDefault="00352E10" w:rsidP="00651A31">
      <w:pPr>
        <w:pStyle w:val="BodyText2"/>
      </w:pPr>
      <w:r>
        <w:t>-Create the table to hold the data</w:t>
      </w:r>
    </w:p>
    <w:p w14:paraId="0C6A3B13" w14:textId="77777777" w:rsidR="00352E10" w:rsidRDefault="00352E10" w:rsidP="00352E10">
      <w:pPr>
        <w:pStyle w:val="BodyText"/>
      </w:pPr>
      <w:r>
        <w:t>-COPY TMS_Tile_Integers FROM 'E:/cottaan/My Documents/TMS_Tile_Integers.txt'</w:t>
      </w:r>
    </w:p>
    <w:p w14:paraId="6268FDC6" w14:textId="77777777" w:rsidR="00352E10" w:rsidRDefault="00352E10" w:rsidP="00352E10">
      <w:pPr>
        <w:pStyle w:val="BodyText"/>
      </w:pPr>
      <w:r>
        <w:t>But you need to be a superuser to COPY to or from a file! Hint: Anyone can COPY to stdout or from stdin. psql's \copy command also works for anyone.</w:t>
      </w:r>
    </w:p>
    <w:p w14:paraId="70DC85C5" w14:textId="77777777" w:rsidR="00352E10" w:rsidRDefault="00352E10" w:rsidP="00352E10">
      <w:pPr>
        <w:pStyle w:val="BodyText"/>
      </w:pPr>
      <w:r>
        <w:t>-\copy TMS_Tile_Integers FROM 'E:/cottaan/My Documents/TMS_Tile_Integers.txt' and CLICK ON THE EXECUTE PGSCRIPT BUTTON</w:t>
      </w:r>
    </w:p>
    <w:p w14:paraId="5704C589" w14:textId="77777777" w:rsidR="00352E10" w:rsidRDefault="00352E10" w:rsidP="00352E10">
      <w:pPr>
        <w:pStyle w:val="BodyText"/>
      </w:pPr>
      <w:r>
        <w:t>But this wont find the local file as the PostGIS machine is only looking on the PostGIS machine. Need to put the file on the PostGIS server.</w:t>
      </w:r>
    </w:p>
    <w:p w14:paraId="6D1AF30E" w14:textId="77777777" w:rsidR="00352E10" w:rsidRDefault="00352E10" w:rsidP="00352E10">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352E10">
      <w:pPr>
        <w:pStyle w:val="BodyText"/>
      </w:pPr>
      <w:r>
        <w:t>Here are the machines:</w:t>
      </w:r>
    </w:p>
    <w:p w14:paraId="0924B0B5" w14:textId="77777777" w:rsidR="00352E10" w:rsidRDefault="00352E10" w:rsidP="00352E10">
      <w:pPr>
        <w:pStyle w:val="BodyText"/>
      </w:pPr>
      <w:r>
        <w:t>ehab: h03-dev-vm7 webuser ehab2011uncert</w:t>
      </w:r>
    </w:p>
    <w:p w14:paraId="5F9BB9DD" w14:textId="77777777" w:rsidR="00352E10" w:rsidRDefault="00352E10" w:rsidP="00352E10">
      <w:pPr>
        <w:pStyle w:val="BodyText"/>
      </w:pPr>
      <w:r>
        <w:t>dopa: h03-dev-vm3 webuser dopa2011uncert</w:t>
      </w:r>
    </w:p>
    <w:p w14:paraId="74363045" w14:textId="77777777" w:rsidR="00352E10" w:rsidRDefault="00352E10" w:rsidP="003D4FE8">
      <w:pPr>
        <w:pStyle w:val="BodyText2"/>
      </w:pPr>
      <w:r>
        <w:t xml:space="preserve">Use the ssh copy commands and then remote connect </w:t>
      </w:r>
    </w:p>
    <w:p w14:paraId="02AA4114" w14:textId="0F48E2CD" w:rsidR="00746347" w:rsidRDefault="00746347" w:rsidP="00324C76">
      <w:pPr>
        <w:pStyle w:val="Heading5"/>
      </w:pPr>
      <w:bookmarkStart w:id="156" w:name="_Toc315774586"/>
      <w:bookmarkStart w:id="157" w:name="_Toc315774585"/>
      <w:r>
        <w:t>From a shapefile</w:t>
      </w:r>
    </w:p>
    <w:p w14:paraId="14B58791" w14:textId="77777777" w:rsidR="000718BF" w:rsidRDefault="000718BF" w:rsidP="000718BF">
      <w:pPr>
        <w:pStyle w:val="Heading6"/>
      </w:pPr>
      <w:r>
        <w:t>Using ogr2ogr</w:t>
      </w:r>
    </w:p>
    <w:p w14:paraId="131E739C" w14:textId="77777777" w:rsidR="000718BF" w:rsidRDefault="000718BF" w:rsidP="000718BF">
      <w:pPr>
        <w:pStyle w:val="BodyText2"/>
      </w:pPr>
      <w:r>
        <w:t>On the SPREP test server the following worked and created a table called test in the database:</w:t>
      </w:r>
    </w:p>
    <w:p w14:paraId="1245E86A" w14:textId="77777777" w:rsidR="000718BF" w:rsidRDefault="000718BF" w:rsidP="00397DAF">
      <w:pPr>
        <w:pStyle w:val="Code"/>
      </w:pPr>
      <w:r w:rsidRPr="002C2557">
        <w:t>jrc@test-ris:~/WDPA_June2015-shapefile$ ogr2ogr -f "PostgreSQL" PG:"host=123.176.76.184 user=jrc dbname=geonode password=thargal88" test.shp</w:t>
      </w:r>
    </w:p>
    <w:p w14:paraId="1EF1DB97" w14:textId="77777777" w:rsidR="000718BF" w:rsidRDefault="000718BF" w:rsidP="000718BF">
      <w:pPr>
        <w:pStyle w:val="BodyText2"/>
      </w:pPr>
      <w:r>
        <w:t>But there were problems with the polygons:</w:t>
      </w:r>
    </w:p>
    <w:p w14:paraId="3F81E25C" w14:textId="77777777" w:rsidR="000718BF" w:rsidRDefault="000718BF" w:rsidP="00397DAF">
      <w:pPr>
        <w:pStyle w:val="Code"/>
      </w:pPr>
      <w:r>
        <w:t>jrc@test-ris:~/WDPA_June2015-shapefile$ ogr2ogr -f "PostgreSQL" PG:"host=123.176.76.184 user=jrc dbname=geonode password=thargal88" WDPA_June2015-shapefile-polygons.shp</w:t>
      </w:r>
    </w:p>
    <w:p w14:paraId="74D5A73B" w14:textId="77777777" w:rsidR="000718BF" w:rsidRDefault="000718BF" w:rsidP="00397DAF">
      <w:pPr>
        <w:pStyle w:val="Code"/>
      </w:pPr>
      <w:r>
        <w:t>Warning 1: Geometry to be inserted is of type Multi Polygon, whereas the layer geometry type is Polygon.</w:t>
      </w:r>
    </w:p>
    <w:p w14:paraId="437D6B09" w14:textId="77777777" w:rsidR="000718BF" w:rsidRDefault="000718BF" w:rsidP="00397DAF">
      <w:pPr>
        <w:pStyle w:val="Code"/>
      </w:pPr>
      <w:r>
        <w:t>Insertion is likely to fail</w:t>
      </w:r>
    </w:p>
    <w:p w14:paraId="3D8001A0" w14:textId="77777777" w:rsidR="000718BF" w:rsidRDefault="000718BF" w:rsidP="00397DAF">
      <w:pPr>
        <w:pStyle w:val="Code"/>
      </w:pPr>
      <w:r>
        <w:t>ERROR 1: INSERT command for new feature failed.</w:t>
      </w:r>
    </w:p>
    <w:p w14:paraId="72CB2A4B" w14:textId="77777777" w:rsidR="000718BF" w:rsidRDefault="000718BF" w:rsidP="00397DAF">
      <w:pPr>
        <w:pStyle w:val="Code"/>
      </w:pPr>
      <w:r>
        <w:t>ERROR:  new row for relation "wdpa_june2015_shapefile_polygons" violates check constraint "enforce_geotype_wkb_geometry"</w:t>
      </w:r>
    </w:p>
    <w:p w14:paraId="772270E9" w14:textId="1AB768AF" w:rsidR="000718BF" w:rsidRDefault="000718BF" w:rsidP="000718BF">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397DAF">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718BF">
      <w:pPr>
        <w:pStyle w:val="BodyText2"/>
      </w:pPr>
      <w:r>
        <w:t>Renamed the table then create a spatial index in PostGIS</w:t>
      </w:r>
      <w:r w:rsidR="0008055B">
        <w:t>. But it looks like there is already a spatial index created!</w:t>
      </w:r>
    </w:p>
    <w:p w14:paraId="7BA91358" w14:textId="77777777" w:rsidR="000718BF" w:rsidRDefault="000718BF" w:rsidP="00397DAF">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397DAF">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45422B">
      <w:pPr>
        <w:pStyle w:val="Heading6"/>
      </w:pPr>
      <w:r>
        <w:t>Using shp2pgsql</w:t>
      </w:r>
    </w:p>
    <w:p w14:paraId="3059465A" w14:textId="122F4ABC" w:rsidR="0045422B" w:rsidRDefault="00082D6F" w:rsidP="0045422B">
      <w:pPr>
        <w:pStyle w:val="BodyText2"/>
      </w:pPr>
      <w:hyperlink r:id="rId961"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397DAF">
      <w:pPr>
        <w:pStyle w:val="Code"/>
      </w:pPr>
      <w:r>
        <w:lastRenderedPageBreak/>
        <w:t>jrc@test-ris:~$ psql -c "Select PostGIS_Version()" -d geonode;</w:t>
      </w:r>
    </w:p>
    <w:p w14:paraId="0476200F" w14:textId="77777777" w:rsidR="00043CF2" w:rsidRDefault="00043CF2" w:rsidP="00397DAF">
      <w:pPr>
        <w:pStyle w:val="Code"/>
      </w:pPr>
      <w:r>
        <w:t xml:space="preserve">            postgis_version</w:t>
      </w:r>
    </w:p>
    <w:p w14:paraId="42B87FE5" w14:textId="77777777" w:rsidR="00043CF2" w:rsidRDefault="00043CF2" w:rsidP="00397DAF">
      <w:pPr>
        <w:pStyle w:val="Code"/>
      </w:pPr>
      <w:r>
        <w:t>---------------------------------------</w:t>
      </w:r>
    </w:p>
    <w:p w14:paraId="3B0F409E" w14:textId="77777777" w:rsidR="00043CF2" w:rsidRDefault="00043CF2" w:rsidP="00397DAF">
      <w:pPr>
        <w:pStyle w:val="Code"/>
      </w:pPr>
      <w:r>
        <w:t xml:space="preserve"> 1.5 USE_GEOS=1 USE_PROJ=1 USE_STATS=1</w:t>
      </w:r>
    </w:p>
    <w:p w14:paraId="532ED1BA" w14:textId="77777777" w:rsidR="00043CF2" w:rsidRDefault="00043CF2" w:rsidP="00397DAF">
      <w:pPr>
        <w:pStyle w:val="Code"/>
      </w:pPr>
      <w:r>
        <w:t>(1 row)</w:t>
      </w:r>
    </w:p>
    <w:p w14:paraId="62C1A42D" w14:textId="637F6C14" w:rsidR="00043CF2" w:rsidRDefault="000718BF" w:rsidP="000718BF">
      <w:pPr>
        <w:pStyle w:val="BodyText2"/>
      </w:pPr>
      <w:r>
        <w:t>Couldn’t get this to work (unable to open *.dbf files) so using ogr2ogr instead.</w:t>
      </w:r>
    </w:p>
    <w:p w14:paraId="2A6245BE" w14:textId="77777777" w:rsidR="00352E10" w:rsidRDefault="00352E10" w:rsidP="00352E10">
      <w:pPr>
        <w:pStyle w:val="Heading4"/>
      </w:pPr>
      <w:r>
        <w:t>Indexes</w:t>
      </w:r>
    </w:p>
    <w:p w14:paraId="171A5B79" w14:textId="77777777" w:rsidR="00352E10" w:rsidRDefault="00352E10" w:rsidP="003D4FE8">
      <w:pPr>
        <w:pStyle w:val="BodyText2"/>
      </w:pPr>
      <w:r>
        <w:t xml:space="preserve">Intro here: </w:t>
      </w:r>
      <w:hyperlink r:id="rId962" w:history="1">
        <w:r w:rsidRPr="0077669C">
          <w:rPr>
            <w:rStyle w:val="Hyperlink"/>
          </w:rPr>
          <w:t>http://www.postgresql.org/docs/9.0/static/indexes-intro.html</w:t>
        </w:r>
      </w:hyperlink>
    </w:p>
    <w:p w14:paraId="25CA03E7" w14:textId="77777777" w:rsidR="00DB37AA" w:rsidRDefault="00DB37AA" w:rsidP="00DB37AA">
      <w:pPr>
        <w:pStyle w:val="Heading4"/>
      </w:pPr>
      <w:r>
        <w:t>Inserting timestamps</w:t>
      </w:r>
    </w:p>
    <w:p w14:paraId="520469BE" w14:textId="77777777" w:rsidR="00DB37AA" w:rsidRDefault="00DB37AA" w:rsidP="00324C76">
      <w:pPr>
        <w:pStyle w:val="Heading5"/>
      </w:pPr>
      <w:r>
        <w:t>In PgPSQL</w:t>
      </w:r>
    </w:p>
    <w:p w14:paraId="0E597A0A" w14:textId="77777777" w:rsidR="00DB37AA" w:rsidRDefault="00DB37AA" w:rsidP="00397DAF">
      <w:pPr>
        <w:pStyle w:val="sql"/>
      </w:pPr>
      <w:r>
        <w:t xml:space="preserve">  curtime timestamp := now();</w:t>
      </w:r>
    </w:p>
    <w:p w14:paraId="19AB8736" w14:textId="77777777" w:rsidR="00DB37AA" w:rsidRDefault="00DB37AA" w:rsidP="00397DAF">
      <w:pPr>
        <w:pStyle w:val="sql"/>
      </w:pPr>
      <w:r>
        <w:t>..</w:t>
      </w:r>
    </w:p>
    <w:p w14:paraId="646ED138" w14:textId="77777777" w:rsidR="00DB37AA" w:rsidRDefault="00DB37AA" w:rsidP="00397DAF">
      <w:pPr>
        <w:pStyle w:val="sql"/>
      </w:pPr>
      <w:r>
        <w:t xml:space="preserve">  INSERT INTO jobs(id,query_text,time_start) VALUES (DEFAULT,quadkey,curtime) RETURNING id INTO jobid;</w:t>
      </w:r>
    </w:p>
    <w:p w14:paraId="0A5D50CD" w14:textId="77777777" w:rsidR="00DB37AA" w:rsidRDefault="00DB37AA" w:rsidP="00324C76">
      <w:pPr>
        <w:pStyle w:val="Heading5"/>
      </w:pPr>
      <w:r>
        <w:t>From Python</w:t>
      </w:r>
    </w:p>
    <w:p w14:paraId="38F17AD3" w14:textId="77777777" w:rsidR="00DB37AA" w:rsidRDefault="00DB37AA" w:rsidP="00DB37AA">
      <w:pPr>
        <w:pStyle w:val="BodyText"/>
      </w:pPr>
      <w:r>
        <w:t>Inserting the current time in Python into Postgresql timestamp field:</w:t>
      </w:r>
    </w:p>
    <w:p w14:paraId="2301CCE4" w14:textId="77777777" w:rsidR="00DB37AA" w:rsidRDefault="00DB37AA" w:rsidP="00397DAF">
      <w:pPr>
        <w:pStyle w:val="Code"/>
      </w:pPr>
      <w:r w:rsidRPr="00B47332">
        <w:t>'" + datetime.datetime.now().strftime("%m/%d/%Y %H:%M:%S.%f") + "'</w:t>
      </w:r>
      <w:r>
        <w:t xml:space="preserve"> or</w:t>
      </w:r>
    </w:p>
    <w:p w14:paraId="171E114F" w14:textId="77777777" w:rsidR="00DB37AA" w:rsidRDefault="00DB37AA" w:rsidP="00397DAF">
      <w:pPr>
        <w:pStyle w:val="Code"/>
      </w:pPr>
      <w:r w:rsidRPr="00B47332">
        <w:t>"INSERT INTO jobs(id,query_text,time_start) VALUES (DEFAULT,'132320330230021',now())"</w:t>
      </w:r>
      <w:r>
        <w:t xml:space="preserve"> or</w:t>
      </w:r>
    </w:p>
    <w:p w14:paraId="778ACC4D" w14:textId="77777777" w:rsidR="00DB37AA" w:rsidRDefault="00DB37AA" w:rsidP="00397DAF">
      <w:pPr>
        <w:pStyle w:val="Code"/>
      </w:pPr>
      <w:r>
        <w:t>JUST USE A DEFAULT VALUE FOR THE FIELD!</w:t>
      </w:r>
    </w:p>
    <w:p w14:paraId="22CCA68D" w14:textId="77777777" w:rsidR="00DB37AA" w:rsidRDefault="00DB37AA" w:rsidP="00324C76">
      <w:pPr>
        <w:pStyle w:val="Heading5"/>
      </w:pPr>
      <w:r>
        <w:t>From a string</w:t>
      </w:r>
    </w:p>
    <w:p w14:paraId="201E3D60" w14:textId="77777777" w:rsidR="00DB37AA" w:rsidRDefault="00DB37AA" w:rsidP="00397DAF">
      <w:pPr>
        <w:pStyle w:val="Code"/>
      </w:pPr>
      <w:r w:rsidRPr="008B49CB">
        <w:t>TIMESTAMP WITH TIME ZONE '2004-10-19 10:23:54+02'</w:t>
      </w:r>
    </w:p>
    <w:p w14:paraId="432550A9" w14:textId="77777777" w:rsidR="00DB37AA" w:rsidRDefault="00DB37AA" w:rsidP="00397DAF">
      <w:pPr>
        <w:pStyle w:val="Code"/>
      </w:pPr>
      <w:r w:rsidRPr="008B49CB">
        <w:t>TIMESTAMP WITH TIME ZONE</w:t>
      </w:r>
      <w:r>
        <w:t xml:space="preserve"> ‘2014.173’           -from a literal string with year and Julian date</w:t>
      </w:r>
    </w:p>
    <w:p w14:paraId="0994337F" w14:textId="77777777" w:rsidR="00DB37AA" w:rsidRDefault="00DB37AA" w:rsidP="00DB37AA">
      <w:pPr>
        <w:pStyle w:val="BodyText2"/>
      </w:pPr>
      <w:r>
        <w:t>From a sceneid:</w:t>
      </w:r>
    </w:p>
    <w:p w14:paraId="15884949" w14:textId="77777777" w:rsidR="00DB37AA" w:rsidRPr="008B49CB" w:rsidRDefault="00DB37AA" w:rsidP="00397DAF">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DB37AA">
      <w:pPr>
        <w:pStyle w:val="Heading4"/>
      </w:pPr>
      <w:r>
        <w:t>Logs</w:t>
      </w:r>
    </w:p>
    <w:p w14:paraId="3C687502" w14:textId="09D418BC" w:rsidR="00DB37AA" w:rsidRPr="00DB37AA" w:rsidRDefault="00DB37AA" w:rsidP="00DB37AA">
      <w:pPr>
        <w:pStyle w:val="BodyText2"/>
      </w:pPr>
      <w:r>
        <w:t>On Ubuntu 12 with Postgresql installed they are here:</w:t>
      </w:r>
      <w:r w:rsidRPr="00DB37AA">
        <w:tab/>
        <w:t>/var/log/postgresql/postgresql-9.1-main.log</w:t>
      </w:r>
    </w:p>
    <w:p w14:paraId="6933F570" w14:textId="77777777" w:rsidR="00352E10" w:rsidRDefault="00352E10" w:rsidP="00352E10">
      <w:pPr>
        <w:pStyle w:val="Heading4"/>
      </w:pPr>
      <w:r>
        <w:t>Metadata</w:t>
      </w:r>
    </w:p>
    <w:p w14:paraId="095BCAA5" w14:textId="77777777" w:rsidR="00352E10" w:rsidRDefault="00352E10" w:rsidP="00352E10">
      <w:pPr>
        <w:pStyle w:val="ListBullet"/>
      </w:pPr>
      <w:r>
        <w:t>You can get all of the server configuration information by entering ‘</w:t>
      </w:r>
      <w:r w:rsidRPr="00C761FC">
        <w:t>SHOW ALL</w:t>
      </w:r>
      <w:r>
        <w:t>’ in pgAdmin</w:t>
      </w:r>
    </w:p>
    <w:p w14:paraId="2179C035" w14:textId="77777777" w:rsidR="00352E10" w:rsidRDefault="00352E10" w:rsidP="00352E10">
      <w:pPr>
        <w:pStyle w:val="ListBullet"/>
      </w:pPr>
      <w:r>
        <w:t>To get the version of PostGIS, type ‘</w:t>
      </w:r>
      <w:r w:rsidRPr="00D753AC">
        <w:t>SELECT PostGIS_full_version();</w:t>
      </w:r>
      <w:r>
        <w:t>’</w:t>
      </w:r>
    </w:p>
    <w:p w14:paraId="56CF87CC" w14:textId="77777777" w:rsidR="00352E10" w:rsidRPr="00781F76" w:rsidRDefault="00352E10" w:rsidP="00352E10">
      <w:pPr>
        <w:pStyle w:val="ListBullet"/>
      </w:pPr>
      <w:r>
        <w:t>You can see how big an index is by clicking on the index and clicking on the Statistics tab in pgAdmin.</w:t>
      </w:r>
    </w:p>
    <w:p w14:paraId="56B51A84" w14:textId="77777777" w:rsidR="00DB37AA" w:rsidRDefault="00DB37AA" w:rsidP="00DB37AA">
      <w:pPr>
        <w:pStyle w:val="Heading4"/>
      </w:pPr>
      <w:r>
        <w:t>Outputting objects to SQL statements</w:t>
      </w:r>
    </w:p>
    <w:p w14:paraId="7CC715E3" w14:textId="77777777" w:rsidR="00DB37AA" w:rsidRPr="0021569C" w:rsidRDefault="00DB37AA" w:rsidP="00324C76">
      <w:pPr>
        <w:pStyle w:val="Heading5"/>
      </w:pPr>
      <w:r>
        <w:t>Using pg_dump</w:t>
      </w:r>
    </w:p>
    <w:p w14:paraId="7C9FA0CB" w14:textId="77777777" w:rsidR="00DB37AA" w:rsidRDefault="00DB37AA" w:rsidP="00DB37AA">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397DAF">
      <w:pPr>
        <w:pStyle w:val="sql"/>
      </w:pPr>
      <w:r w:rsidRPr="007C26B9">
        <w:t>create table _tmp as select id_no,friendly_n,rl_categor from species_distribution.speciestaxonomy where family='Falconidae'</w:t>
      </w:r>
    </w:p>
    <w:p w14:paraId="7E36BC0E" w14:textId="77777777" w:rsidR="00DB37AA" w:rsidRDefault="00DB37AA" w:rsidP="00397DAF">
      <w:pPr>
        <w:pStyle w:val="sql"/>
      </w:pPr>
      <w:r w:rsidRPr="00592E11">
        <w:t>pg_dump -t especies._tmp -h species.jrc.org -d dopa -U especies -W &gt; "E:\cottaan\My Documents\db.sql"</w:t>
      </w:r>
    </w:p>
    <w:p w14:paraId="173A5EAD" w14:textId="112932A9" w:rsidR="0031419E" w:rsidRDefault="0031419E" w:rsidP="0031419E">
      <w:pPr>
        <w:pStyle w:val="BodyText2"/>
      </w:pPr>
      <w:r>
        <w:t>To restore from a database dump</w:t>
      </w:r>
      <w:r w:rsidR="00BC266D">
        <w:t xml:space="preserve"> open the command prompt and enter:</w:t>
      </w:r>
    </w:p>
    <w:p w14:paraId="61AF1418" w14:textId="49D27988" w:rsidR="00BC266D" w:rsidRDefault="00E70089" w:rsidP="00397DAF">
      <w:pPr>
        <w:pStyle w:val="sql"/>
      </w:pPr>
      <w:r w:rsidRPr="00E70089">
        <w:t xml:space="preserve">psql -h ies-pgsql.jrc.org -d h05googleearthengine -U h05googleearthengine </w:t>
      </w:r>
      <w:r>
        <w:t>–</w:t>
      </w:r>
      <w:r w:rsidRPr="00E70089">
        <w:t>W</w:t>
      </w:r>
      <w:r>
        <w:t xml:space="preserve"> </w:t>
      </w:r>
      <w:r w:rsidR="00BC266D" w:rsidRPr="00BC266D">
        <w:t xml:space="preserve">&lt; </w:t>
      </w:r>
      <w:r w:rsidR="00BC266D" w:rsidRPr="007C26B9">
        <w:t>"</w:t>
      </w:r>
      <w:r w:rsidR="00BC266D" w:rsidRPr="00BC266D">
        <w:t>E:\cottaan\My Documents</w:t>
      </w:r>
      <w:r w:rsidR="00BC266D">
        <w:t>\</w:t>
      </w:r>
      <w:r w:rsidR="00BC266D" w:rsidRPr="00BC266D">
        <w:t>swdb_validated_sites_subset.sql</w:t>
      </w:r>
      <w:r w:rsidR="00BC266D" w:rsidRPr="007C26B9">
        <w:t>"</w:t>
      </w:r>
    </w:p>
    <w:p w14:paraId="14D9666A" w14:textId="77777777" w:rsidR="00DB37AA" w:rsidRDefault="00DB37AA" w:rsidP="00324C76">
      <w:pPr>
        <w:pStyle w:val="Heading5"/>
      </w:pPr>
      <w:r>
        <w:t>Using psql</w:t>
      </w:r>
    </w:p>
    <w:p w14:paraId="733AB7C3" w14:textId="77777777" w:rsidR="00DB37AA" w:rsidRDefault="00DB37AA" w:rsidP="00397DAF">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DB37AA">
      <w:pPr>
        <w:pStyle w:val="BodyText2"/>
      </w:pPr>
      <w:r>
        <w:t>Doesn’t work!</w:t>
      </w:r>
    </w:p>
    <w:p w14:paraId="72996F14" w14:textId="77777777" w:rsidR="00352E10" w:rsidRDefault="00352E10" w:rsidP="00352E10">
      <w:pPr>
        <w:pStyle w:val="Heading4"/>
      </w:pPr>
      <w:r>
        <w:t>Performance</w:t>
      </w:r>
      <w:bookmarkEnd w:id="156"/>
    </w:p>
    <w:p w14:paraId="03474788" w14:textId="77777777" w:rsidR="00352E10" w:rsidRDefault="00352E10" w:rsidP="00352E10">
      <w:pPr>
        <w:pStyle w:val="BodyText"/>
      </w:pPr>
      <w:r>
        <w:t>Partitioning may help performance:</w:t>
      </w:r>
    </w:p>
    <w:p w14:paraId="608FEA38" w14:textId="77777777" w:rsidR="00352E10" w:rsidRDefault="00082D6F" w:rsidP="00352E10">
      <w:pPr>
        <w:pStyle w:val="BodyText"/>
      </w:pPr>
      <w:hyperlink r:id="rId963" w:history="1">
        <w:r w:rsidR="00352E10" w:rsidRPr="0077669C">
          <w:rPr>
            <w:rStyle w:val="Hyperlink"/>
          </w:rPr>
          <w:t>http://www.postgresql.org/docs/9.0/static/ddl-partitioning.html</w:t>
        </w:r>
      </w:hyperlink>
    </w:p>
    <w:p w14:paraId="0C1960EF" w14:textId="77777777" w:rsidR="00352E10" w:rsidRDefault="00352E10" w:rsidP="003D4FE8">
      <w:pPr>
        <w:pStyle w:val="BodyText2"/>
      </w:pPr>
      <w:r>
        <w:t>This uses table inheritance - something for William I think!</w:t>
      </w:r>
    </w:p>
    <w:p w14:paraId="44A85B3C" w14:textId="77777777" w:rsidR="00352E10" w:rsidRDefault="00352E10" w:rsidP="003D4FE8">
      <w:pPr>
        <w:pStyle w:val="BodyText2"/>
      </w:pPr>
      <w:r>
        <w:t xml:space="preserve">EXPLAIN may help in improving performance: </w:t>
      </w:r>
      <w:hyperlink r:id="rId964" w:history="1">
        <w:r w:rsidRPr="0077669C">
          <w:rPr>
            <w:rStyle w:val="Hyperlink"/>
          </w:rPr>
          <w:t>http://www.postgresql.org/docs/9.0/static/using-explain.html</w:t>
        </w:r>
      </w:hyperlink>
    </w:p>
    <w:p w14:paraId="09C0DF4C" w14:textId="77777777" w:rsidR="00352E10" w:rsidRDefault="00352E10" w:rsidP="003D4FE8">
      <w:pPr>
        <w:pStyle w:val="BodyText2"/>
      </w:pPr>
      <w:r>
        <w:t>From here (</w:t>
      </w:r>
      <w:hyperlink r:id="rId965"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3D4FE8">
      <w:pPr>
        <w:pStyle w:val="BodyText2"/>
      </w:pPr>
      <w:r>
        <w:t xml:space="preserve">This article suggests that trying to store 1billion files is stupid and hard: </w:t>
      </w:r>
      <w:hyperlink r:id="rId966" w:history="1">
        <w:r w:rsidRPr="0077669C">
          <w:rPr>
            <w:rStyle w:val="Hyperlink"/>
          </w:rPr>
          <w:t>http://lwn.net/Articles/400629/</w:t>
        </w:r>
      </w:hyperlink>
    </w:p>
    <w:p w14:paraId="74387091" w14:textId="77777777" w:rsidR="00352E10" w:rsidRDefault="00352E10" w:rsidP="00352E10">
      <w:pPr>
        <w:pStyle w:val="Heading4"/>
      </w:pPr>
      <w:r>
        <w:t>Queries</w:t>
      </w:r>
    </w:p>
    <w:p w14:paraId="344360EA" w14:textId="77777777" w:rsidR="00352E10" w:rsidRDefault="00352E10" w:rsidP="003D4FE8">
      <w:pPr>
        <w:pStyle w:val="BodyText2"/>
      </w:pPr>
      <w:r>
        <w:t>To create a table and populate within one query:</w:t>
      </w:r>
    </w:p>
    <w:p w14:paraId="17E9BCC3" w14:textId="77777777" w:rsidR="00352E10" w:rsidRDefault="00352E10" w:rsidP="00397DAF">
      <w:pPr>
        <w:pStyle w:val="sql"/>
      </w:pPr>
      <w:r w:rsidRPr="00977767">
        <w:t>CREATE TABLE species_presence_ranked</w:t>
      </w:r>
      <w:r>
        <w:t xml:space="preserve"> WITH OIDS AS</w:t>
      </w:r>
    </w:p>
    <w:p w14:paraId="7CFB50D0" w14:textId="77777777" w:rsidR="00352E10" w:rsidRDefault="00352E10" w:rsidP="00397DAF">
      <w:pPr>
        <w:pStyle w:val="sql"/>
      </w:pPr>
      <w:r>
        <w:t>SELECT DISTINCT presence from species</w:t>
      </w:r>
    </w:p>
    <w:p w14:paraId="505842CF" w14:textId="77777777" w:rsidR="00352E10" w:rsidRDefault="00352E10" w:rsidP="003D4FE8">
      <w:pPr>
        <w:pStyle w:val="BodyText2"/>
      </w:pPr>
      <w:r>
        <w:t>To escape quotes in update queries, specify 2 single quotes, e.g. replace Harm’s Bat with Harm’’s Bat and its fine.</w:t>
      </w:r>
    </w:p>
    <w:p w14:paraId="6507D3CB" w14:textId="77777777" w:rsidR="00606E15" w:rsidRDefault="00606E15" w:rsidP="003D4FE8">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397DAF">
      <w:pPr>
        <w:pStyle w:val="Code"/>
      </w:pPr>
      <w:r>
        <w:t>select (gethsv).hue</w:t>
      </w:r>
    </w:p>
    <w:p w14:paraId="170821D0" w14:textId="30F147A7" w:rsidR="00567300" w:rsidRDefault="00567300" w:rsidP="00324C76">
      <w:pPr>
        <w:pStyle w:val="Heading5"/>
      </w:pPr>
      <w:r>
        <w:t>Dates</w:t>
      </w:r>
    </w:p>
    <w:p w14:paraId="2E05D60C" w14:textId="1C974794" w:rsidR="00567300" w:rsidRDefault="00567300" w:rsidP="00567300">
      <w:pPr>
        <w:pStyle w:val="BodyText2"/>
      </w:pPr>
      <w:r>
        <w:t>To look at a set of rows between 2 dates:</w:t>
      </w:r>
    </w:p>
    <w:p w14:paraId="33569B79" w14:textId="489369CA" w:rsidR="00567300" w:rsidRPr="00567300" w:rsidRDefault="00567300" w:rsidP="00397DAF">
      <w:pPr>
        <w:pStyle w:val="sql"/>
      </w:pPr>
      <w:r>
        <w:t xml:space="preserve">.. </w:t>
      </w:r>
      <w:r w:rsidRPr="00567300">
        <w:t>where generation_date BETWEEN '2015-09-03 13:30' AND '2015-09-04 14:30';</w:t>
      </w:r>
    </w:p>
    <w:p w14:paraId="6D6F6360" w14:textId="77777777" w:rsidR="00352E10" w:rsidRDefault="00352E10" w:rsidP="00352E10">
      <w:pPr>
        <w:pStyle w:val="Heading4"/>
      </w:pPr>
      <w:r>
        <w:t>Quirks</w:t>
      </w:r>
    </w:p>
    <w:p w14:paraId="65445AAD" w14:textId="77777777" w:rsidR="00352E10" w:rsidRDefault="00352E10" w:rsidP="003D4FE8">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352E10">
      <w:pPr>
        <w:pStyle w:val="Heading4"/>
      </w:pPr>
      <w:bookmarkStart w:id="158" w:name="_Toc315774577"/>
      <w:r>
        <w:t>Security</w:t>
      </w:r>
      <w:bookmarkEnd w:id="158"/>
    </w:p>
    <w:p w14:paraId="5A223992" w14:textId="77777777" w:rsidR="00352E10" w:rsidRDefault="00352E10" w:rsidP="00352E10">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352E10">
      <w:pPr>
        <w:pStyle w:val="ListBullet"/>
      </w:pPr>
      <w:r>
        <w:t>CREATE USER is equivalent to CREATE ROLE except that CREATE USER assumes LOGIN by default, while CREATE ROLE does not</w:t>
      </w:r>
    </w:p>
    <w:p w14:paraId="3232F02F" w14:textId="77777777" w:rsidR="008078D1" w:rsidRDefault="008078D1" w:rsidP="008078D1">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352E10">
      <w:pPr>
        <w:pStyle w:val="ListBullet"/>
      </w:pPr>
      <w:r>
        <w:t>The Dependencies tab for any object shows you who has permissions on that object</w:t>
      </w:r>
    </w:p>
    <w:p w14:paraId="76205856" w14:textId="77777777" w:rsidR="00352E10" w:rsidRDefault="00352E10" w:rsidP="00352E10">
      <w:pPr>
        <w:pStyle w:val="ListBullet"/>
      </w:pPr>
      <w:r>
        <w:t>By default the public schema contains the geomety_columns and spatial_ref_sys tables which contain system data</w:t>
      </w:r>
    </w:p>
    <w:p w14:paraId="51E9E496" w14:textId="77777777" w:rsidR="00352E10" w:rsidRDefault="00352E10" w:rsidP="00352E10">
      <w:pPr>
        <w:pStyle w:val="ListBullet"/>
      </w:pPr>
      <w:r>
        <w:t>spatial_ref_sys has been given additional grants for the dopausr and usrdopa</w:t>
      </w:r>
    </w:p>
    <w:p w14:paraId="14F32663" w14:textId="77777777" w:rsidR="00352E10" w:rsidRDefault="00352E10" w:rsidP="00352E10">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352E10">
      <w:pPr>
        <w:pStyle w:val="ListBullet"/>
      </w:pPr>
      <w:r>
        <w:t xml:space="preserve">With rights to the spatial_ref_sys and geometry_columns tables i can now run the transformation in FME </w:t>
      </w:r>
    </w:p>
    <w:p w14:paraId="5ACA3774" w14:textId="77777777" w:rsidR="00352E10" w:rsidRDefault="00352E10" w:rsidP="00352E10">
      <w:pPr>
        <w:pStyle w:val="Heading4"/>
      </w:pPr>
      <w:bookmarkStart w:id="159" w:name="_Ref326927581"/>
      <w:r>
        <w:t>Spatial References</w:t>
      </w:r>
    </w:p>
    <w:p w14:paraId="1ABE47FE" w14:textId="77777777" w:rsidR="00352E10" w:rsidRDefault="00352E10" w:rsidP="003D4FE8">
      <w:pPr>
        <w:pStyle w:val="BodyText2"/>
      </w:pPr>
      <w:r>
        <w:t>To get the srid of a geometry use st_srid()</w:t>
      </w:r>
    </w:p>
    <w:p w14:paraId="10DC8F80" w14:textId="77777777" w:rsidR="00352E10" w:rsidRDefault="00352E10" w:rsidP="003D4FE8">
      <w:pPr>
        <w:pStyle w:val="BodyText2"/>
      </w:pPr>
      <w:r>
        <w:t xml:space="preserve">How do you list the spatial reference systems available in PostGIS? </w:t>
      </w:r>
    </w:p>
    <w:p w14:paraId="7879EC20" w14:textId="77777777" w:rsidR="00352E10" w:rsidRDefault="00352E10" w:rsidP="00397DAF">
      <w:pPr>
        <w:pStyle w:val="sql"/>
      </w:pPr>
      <w:r w:rsidRPr="004E4197">
        <w:t>select * from spatial_ref_sys</w:t>
      </w:r>
    </w:p>
    <w:p w14:paraId="78648487" w14:textId="77777777" w:rsidR="00352E10" w:rsidRDefault="00352E10" w:rsidP="003D4FE8">
      <w:pPr>
        <w:pStyle w:val="BodyText2"/>
      </w:pPr>
      <w:r>
        <w:t>But I cant find Mollweide! Looks like you need to add it to the spatial_ref_sys table (</w:t>
      </w:r>
      <w:hyperlink r:id="rId967" w:anchor="spatial_ref_sys" w:history="1">
        <w:r w:rsidRPr="00CD1471">
          <w:rPr>
            <w:rStyle w:val="Hyperlink"/>
          </w:rPr>
          <w:t>here</w:t>
        </w:r>
      </w:hyperlink>
      <w:r>
        <w:t xml:space="preserve">). The one I want is here: </w:t>
      </w:r>
      <w:hyperlink r:id="rId968"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3D4FE8">
      <w:pPr>
        <w:pStyle w:val="BodyText2"/>
      </w:pPr>
      <w:r>
        <w:lastRenderedPageBreak/>
        <w:t>So until Will puts the new Mollweide projection in, I can test using something relating to Malaysia (I will use srid 3376 East Malaysia):</w:t>
      </w:r>
    </w:p>
    <w:p w14:paraId="7B290394" w14:textId="77777777" w:rsidR="00352E10" w:rsidRDefault="00352E10" w:rsidP="00397DAF">
      <w:pPr>
        <w:pStyle w:val="sql"/>
      </w:pPr>
      <w:r w:rsidRPr="00EB52DF">
        <w:t>select * from spatial_ref_sys where srtext like '%Malaysia%'</w:t>
      </w:r>
    </w:p>
    <w:p w14:paraId="6F7B34A2" w14:textId="77777777" w:rsidR="00352E10" w:rsidRDefault="00352E10" w:rsidP="003D4FE8">
      <w:pPr>
        <w:pStyle w:val="BodyText2"/>
      </w:pPr>
      <w:r>
        <w:t>Here is the finished query:</w:t>
      </w:r>
    </w:p>
    <w:p w14:paraId="649F0C08" w14:textId="77777777" w:rsidR="00352E10" w:rsidRDefault="00352E10" w:rsidP="00397DAF">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3D4FE8">
      <w:pPr>
        <w:pStyle w:val="BodyText2"/>
      </w:pPr>
    </w:p>
    <w:p w14:paraId="692C5200" w14:textId="77777777" w:rsidR="00352E10" w:rsidRDefault="00352E10" w:rsidP="00352E10">
      <w:pPr>
        <w:pStyle w:val="Heading4"/>
      </w:pPr>
      <w:r>
        <w:t>Triggers</w:t>
      </w:r>
      <w:bookmarkEnd w:id="159"/>
    </w:p>
    <w:p w14:paraId="6452B8D1" w14:textId="77777777" w:rsidR="00352E10" w:rsidRPr="00D9232E" w:rsidRDefault="00352E10" w:rsidP="003D4FE8">
      <w:pPr>
        <w:pStyle w:val="BodyText2"/>
      </w:pPr>
      <w:r>
        <w:t xml:space="preserve">Documented here </w:t>
      </w:r>
      <w:hyperlink r:id="rId969" w:history="1">
        <w:r w:rsidRPr="00F81E20">
          <w:rPr>
            <w:rStyle w:val="Hyperlink"/>
          </w:rPr>
          <w:t>http://www.postgresql.org/docs/9.1/static/triggers.html for 9.1</w:t>
        </w:r>
      </w:hyperlink>
      <w:r>
        <w:t xml:space="preserve"> (which is on species database). </w:t>
      </w:r>
    </w:p>
    <w:p w14:paraId="7A7EB956" w14:textId="77777777" w:rsidR="004B461D" w:rsidRDefault="004B461D" w:rsidP="004B461D">
      <w:pPr>
        <w:pStyle w:val="Heading2"/>
      </w:pPr>
      <w:bookmarkStart w:id="160" w:name="_Toc315774627"/>
      <w:bookmarkEnd w:id="152"/>
      <w:bookmarkEnd w:id="153"/>
      <w:bookmarkEnd w:id="157"/>
      <w:r>
        <w:t>Desktop Software tools</w:t>
      </w:r>
    </w:p>
    <w:p w14:paraId="66EE9BF2" w14:textId="77777777" w:rsidR="00A257C7" w:rsidRDefault="00A257C7" w:rsidP="00A257C7">
      <w:pPr>
        <w:pStyle w:val="Heading3"/>
      </w:pPr>
      <w:bookmarkStart w:id="161" w:name="_Toc315774623"/>
      <w:r>
        <w:t>Aptana Studio 3</w:t>
      </w:r>
    </w:p>
    <w:p w14:paraId="6AE18806" w14:textId="77777777" w:rsidR="00A257C7" w:rsidRDefault="00A257C7" w:rsidP="00A257C7">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A257C7">
      <w:pPr>
        <w:pStyle w:val="BodyText"/>
      </w:pPr>
      <w:r>
        <w:t>Updating Aptana to be able to connect to the eHabitat machine to develop files directly</w:t>
      </w:r>
    </w:p>
    <w:p w14:paraId="633AFDC2" w14:textId="77777777" w:rsidR="00A257C7" w:rsidRDefault="00A257C7" w:rsidP="00A257C7">
      <w:pPr>
        <w:pStyle w:val="ListBullet"/>
      </w:pPr>
      <w:r>
        <w:t xml:space="preserve">Added the following </w:t>
      </w:r>
      <w:hyperlink r:id="rId970" w:history="1">
        <w:r w:rsidRPr="0077669C">
          <w:rPr>
            <w:rStyle w:val="Hyperlink"/>
          </w:rPr>
          <w:t>http://download.eclipse.org/tm/updates/3.3/ as a new software update site</w:t>
        </w:r>
      </w:hyperlink>
      <w:r>
        <w:t xml:space="preserve"> </w:t>
      </w:r>
    </w:p>
    <w:p w14:paraId="6925ECEA" w14:textId="77777777" w:rsidR="00A257C7" w:rsidRDefault="00A257C7" w:rsidP="00A257C7">
      <w:pPr>
        <w:pStyle w:val="ListBullet"/>
      </w:pPr>
      <w:r>
        <w:t>Clicked Remote System Explorer End-User runtime as the install and clicked next</w:t>
      </w:r>
    </w:p>
    <w:p w14:paraId="6EFECD5C" w14:textId="77777777" w:rsidR="00A257C7" w:rsidRDefault="00A257C7" w:rsidP="00A257C7">
      <w:pPr>
        <w:pStyle w:val="ListBullet"/>
      </w:pPr>
      <w:r>
        <w:t>Installed the Remote System Explorer plugin</w:t>
      </w:r>
    </w:p>
    <w:p w14:paraId="40192208" w14:textId="77777777" w:rsidR="00A257C7" w:rsidRDefault="00A257C7" w:rsidP="00A257C7">
      <w:pPr>
        <w:pStyle w:val="ListBullet"/>
      </w:pPr>
      <w:r>
        <w:t>Restarted Aptana - and changed the perspective to Remote Systems</w:t>
      </w:r>
    </w:p>
    <w:p w14:paraId="1F3B5E0E" w14:textId="77777777" w:rsidR="00A257C7" w:rsidRDefault="00A257C7" w:rsidP="00A257C7">
      <w:pPr>
        <w:pStyle w:val="ListBullet"/>
      </w:pPr>
      <w:r>
        <w:t>Added a new remote connection using SSH - this didnt work for the 'cruise' machine for some reason</w:t>
      </w:r>
    </w:p>
    <w:p w14:paraId="43940E0F" w14:textId="77777777" w:rsidR="00A257C7" w:rsidRDefault="00A257C7" w:rsidP="00A257C7">
      <w:pPr>
        <w:pStyle w:val="ListBullet"/>
      </w:pPr>
      <w:r>
        <w:t>Edited the file in the IDE and it updated on eHabitat</w:t>
      </w:r>
    </w:p>
    <w:p w14:paraId="21EC4086" w14:textId="77777777" w:rsidR="00A257C7" w:rsidRDefault="00A257C7" w:rsidP="00A257C7">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257C7">
      <w:pPr>
        <w:pStyle w:val="BodyText2"/>
      </w:pPr>
      <w:r>
        <w:t>To remove the ‘should remove empty &lt;div&gt;’ warnings:</w:t>
      </w:r>
      <w:r w:rsidRPr="00205A30">
        <w:t xml:space="preserve"> </w:t>
      </w:r>
    </w:p>
    <w:p w14:paraId="24A872D4" w14:textId="77777777" w:rsidR="00A257C7" w:rsidRDefault="00A257C7" w:rsidP="00A257C7">
      <w:pPr>
        <w:pStyle w:val="ListBullet2"/>
      </w:pPr>
      <w:r>
        <w:t>Window &gt; Preferences &gt; Aptana Studio &gt; Validation</w:t>
      </w:r>
    </w:p>
    <w:p w14:paraId="6D4A06C1" w14:textId="77777777" w:rsidR="00A257C7" w:rsidRDefault="00A257C7" w:rsidP="00A257C7">
      <w:pPr>
        <w:pStyle w:val="ListBullet2"/>
      </w:pPr>
      <w:r>
        <w:t xml:space="preserve">Select HTML Tidy Validator then some collapse-able options will appear. </w:t>
      </w:r>
    </w:p>
    <w:p w14:paraId="4BF20EDA" w14:textId="77777777" w:rsidR="00A257C7" w:rsidRDefault="00A257C7" w:rsidP="00A257C7">
      <w:pPr>
        <w:pStyle w:val="ListBullet2"/>
      </w:pPr>
      <w:r>
        <w:t xml:space="preserve">Select Elements, it will show a list of options. </w:t>
      </w:r>
    </w:p>
    <w:p w14:paraId="20309B09" w14:textId="77777777" w:rsidR="00A257C7" w:rsidRDefault="00A257C7" w:rsidP="00A257C7">
      <w:pPr>
        <w:pStyle w:val="ListBullet2"/>
      </w:pPr>
      <w:r>
        <w:t>Now go to the bottom of the list and you'll see "Trim Empty Elements": change it from warning to ignore.</w:t>
      </w:r>
    </w:p>
    <w:p w14:paraId="03B879F2" w14:textId="77777777" w:rsidR="00A257C7" w:rsidRPr="003D34E2" w:rsidRDefault="00A257C7" w:rsidP="00A257C7">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2B58CF">
      <w:pPr>
        <w:pStyle w:val="Heading4"/>
      </w:pPr>
      <w:r>
        <w:t>Installation</w:t>
      </w:r>
    </w:p>
    <w:p w14:paraId="42B70B5A" w14:textId="77777777" w:rsidR="002B58CF" w:rsidRDefault="002B58CF" w:rsidP="00324C76">
      <w:pPr>
        <w:pStyle w:val="Heading5"/>
      </w:pPr>
      <w:r>
        <w:t>Configuring to install Beta updates</w:t>
      </w:r>
    </w:p>
    <w:p w14:paraId="033B4415" w14:textId="1070D624" w:rsidR="002B58CF" w:rsidRDefault="002B58CF" w:rsidP="002B58CF">
      <w:pPr>
        <w:pStyle w:val="BodyText2"/>
      </w:pPr>
      <w:r>
        <w:t xml:space="preserve">Following the instructions </w:t>
      </w:r>
      <w:hyperlink r:id="rId971"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72"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2B58CF">
      <w:pPr>
        <w:pStyle w:val="BodyText2"/>
      </w:pPr>
      <w:r>
        <w:t xml:space="preserve">After installing </w:t>
      </w:r>
      <w:r>
        <w:fldChar w:fldCharType="begin"/>
      </w:r>
      <w:r>
        <w:instrText xml:space="preserve"> REF _Ref445987446 \h </w:instrText>
      </w:r>
      <w:r>
        <w:fldChar w:fldCharType="separate"/>
      </w:r>
      <w:r w:rsidR="00EA3299">
        <w:rPr>
          <w:b/>
          <w:bCs w:val="0"/>
        </w:rPr>
        <w:t>Error! Reference source not found.</w:t>
      </w:r>
      <w:r>
        <w:fldChar w:fldCharType="end"/>
      </w:r>
      <w:r w:rsidR="005D28A2">
        <w:t xml:space="preserve"> Aptana no longer works! So trying Eclipse.</w:t>
      </w:r>
    </w:p>
    <w:p w14:paraId="05541857" w14:textId="77777777" w:rsidR="00A257C7" w:rsidRDefault="00A257C7" w:rsidP="00A257C7">
      <w:pPr>
        <w:pStyle w:val="Heading4"/>
      </w:pPr>
      <w:r>
        <w:lastRenderedPageBreak/>
        <w:t>Bookmarks</w:t>
      </w:r>
    </w:p>
    <w:p w14:paraId="06367C21" w14:textId="77777777" w:rsidR="00A257C7" w:rsidRDefault="00A257C7" w:rsidP="00A257C7">
      <w:pPr>
        <w:pStyle w:val="BodyText2"/>
      </w:pPr>
      <w:r>
        <w:t>Shortcuts:</w:t>
      </w:r>
    </w:p>
    <w:p w14:paraId="7344AC24" w14:textId="77777777" w:rsidR="00A257C7" w:rsidRDefault="00A257C7" w:rsidP="00A257C7">
      <w:pPr>
        <w:pStyle w:val="ListBullet"/>
      </w:pPr>
      <w:r>
        <w:t>Add a bookmark</w:t>
      </w:r>
      <w:r>
        <w:tab/>
        <w:t>CTRL+B</w:t>
      </w:r>
    </w:p>
    <w:p w14:paraId="2C8CDD16" w14:textId="77777777" w:rsidR="00A257C7" w:rsidRDefault="00A257C7" w:rsidP="00A257C7">
      <w:pPr>
        <w:pStyle w:val="ListBullet"/>
      </w:pPr>
      <w:r>
        <w:t>Remove all bookmarks</w:t>
      </w:r>
      <w:r>
        <w:tab/>
      </w:r>
    </w:p>
    <w:p w14:paraId="330A6025" w14:textId="77777777" w:rsidR="00A257C7" w:rsidRPr="00FB4F22" w:rsidRDefault="00A257C7" w:rsidP="00A257C7">
      <w:pPr>
        <w:pStyle w:val="ListBullet"/>
      </w:pPr>
      <w:r>
        <w:t>Goto next bookmark</w:t>
      </w:r>
      <w:r>
        <w:tab/>
      </w:r>
    </w:p>
    <w:p w14:paraId="4F975681" w14:textId="77777777" w:rsidR="00A257C7" w:rsidRDefault="00A257C7" w:rsidP="00A257C7">
      <w:pPr>
        <w:pStyle w:val="Heading4"/>
      </w:pPr>
      <w:r>
        <w:t>Debugging</w:t>
      </w:r>
    </w:p>
    <w:p w14:paraId="7BDE7278" w14:textId="77777777" w:rsidR="00A257C7" w:rsidRPr="00644102" w:rsidRDefault="00A257C7" w:rsidP="00A257C7">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A257C7">
      <w:pPr>
        <w:pStyle w:val="Heading4"/>
      </w:pPr>
      <w:r>
        <w:t>Formatting problems</w:t>
      </w:r>
    </w:p>
    <w:p w14:paraId="5517740A" w14:textId="77777777" w:rsidR="00A257C7" w:rsidRDefault="00A257C7" w:rsidP="00A257C7">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257C7">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630999">
      <w:pPr>
        <w:pStyle w:val="Heading4"/>
      </w:pPr>
      <w:r>
        <w:t>Java support</w:t>
      </w:r>
    </w:p>
    <w:p w14:paraId="3950C670" w14:textId="3F4986F1" w:rsidR="006A387F" w:rsidRDefault="006A387F" w:rsidP="00324C76">
      <w:pPr>
        <w:pStyle w:val="Heading5"/>
      </w:pPr>
      <w:r w:rsidRPr="006A387F">
        <w:t>Eclipse Java Development Tools</w:t>
      </w:r>
    </w:p>
    <w:p w14:paraId="5CB57A57" w14:textId="4E5644D2" w:rsidR="00E16D3A" w:rsidRDefault="00367F38" w:rsidP="00630999">
      <w:pPr>
        <w:pStyle w:val="BodyText2"/>
      </w:pPr>
      <w:r>
        <w:t xml:space="preserve">Following instructions </w:t>
      </w:r>
      <w:hyperlink r:id="rId973"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324C76">
      <w:pPr>
        <w:pStyle w:val="Heading5"/>
      </w:pPr>
      <w:r>
        <w:t>Maven plugin for Aptana</w:t>
      </w:r>
    </w:p>
    <w:p w14:paraId="64C8F532" w14:textId="16CFE1E8" w:rsidR="006A387F" w:rsidRDefault="006A387F" w:rsidP="00630999">
      <w:pPr>
        <w:pStyle w:val="BodyText2"/>
      </w:pPr>
      <w:r>
        <w:t xml:space="preserve">By adding </w:t>
      </w:r>
      <w:hyperlink r:id="rId974" w:history="1">
        <w:r w:rsidRPr="00577A47">
          <w:rPr>
            <w:rStyle w:val="Hyperlink"/>
          </w:rPr>
          <w:t>this</w:t>
        </w:r>
      </w:hyperlink>
      <w:r>
        <w:t xml:space="preserve"> site.</w:t>
      </w:r>
    </w:p>
    <w:p w14:paraId="50B3A50E" w14:textId="2A8F5AE1" w:rsidR="006A387F" w:rsidRPr="006A387F" w:rsidRDefault="006A387F" w:rsidP="00324C76">
      <w:pPr>
        <w:pStyle w:val="Heading5"/>
      </w:pPr>
      <w:r w:rsidRPr="006A387F">
        <w:t>m2e Maven Integration for Eclipse plugin</w:t>
      </w:r>
    </w:p>
    <w:p w14:paraId="63BC8EAB" w14:textId="15598687" w:rsidR="006A387F" w:rsidRDefault="006A387F" w:rsidP="00630999">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630999">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324C76">
      <w:pPr>
        <w:pStyle w:val="Heading5"/>
      </w:pPr>
      <w:r>
        <w:t>Issues</w:t>
      </w:r>
    </w:p>
    <w:p w14:paraId="27A35D80" w14:textId="77777777" w:rsidR="00A257C7" w:rsidRDefault="00A257C7" w:rsidP="00A257C7">
      <w:pPr>
        <w:pStyle w:val="BodyText2"/>
      </w:pPr>
      <w:r>
        <w:t>When I upgraded to OS Yosemite and tried to run Aptana I got the following error message:</w:t>
      </w:r>
    </w:p>
    <w:p w14:paraId="4146C9FF" w14:textId="77777777" w:rsidR="00A257C7" w:rsidRDefault="00A257C7" w:rsidP="00A257C7">
      <w:pPr>
        <w:pStyle w:val="BodyText2"/>
      </w:pPr>
      <w:r w:rsidRPr="008C25E9">
        <w:t>JVM Shared library does not contain the JNI_CreateJavaVM symbol</w:t>
      </w:r>
    </w:p>
    <w:p w14:paraId="53C02074" w14:textId="77777777" w:rsidR="00A257C7" w:rsidRDefault="00A257C7" w:rsidP="00A257C7">
      <w:pPr>
        <w:pStyle w:val="BodyText2"/>
      </w:pPr>
      <w:r>
        <w:t xml:space="preserve">To remedy this install the Java for OS from </w:t>
      </w:r>
      <w:hyperlink r:id="rId975" w:history="1">
        <w:r w:rsidRPr="008C25E9">
          <w:rPr>
            <w:rStyle w:val="Hyperlink"/>
          </w:rPr>
          <w:t>here</w:t>
        </w:r>
      </w:hyperlink>
      <w:r>
        <w:t>.</w:t>
      </w:r>
    </w:p>
    <w:p w14:paraId="0CA9D803" w14:textId="77777777" w:rsidR="00A257C7" w:rsidRPr="008C25E9" w:rsidRDefault="00A257C7" w:rsidP="00A257C7">
      <w:pPr>
        <w:pStyle w:val="BodyText2"/>
      </w:pPr>
      <w:r>
        <w:t xml:space="preserve">Also, Aptana doesn’t close properly on version </w:t>
      </w:r>
      <w:r w:rsidRPr="007F4BEA">
        <w:t>3.6.0.201407100658</w:t>
      </w:r>
      <w:r>
        <w:t xml:space="preserve">.  You need to reinstall 3.4 from </w:t>
      </w:r>
      <w:hyperlink r:id="rId976" w:history="1">
        <w:r w:rsidRPr="00C06E7B">
          <w:rPr>
            <w:rStyle w:val="Hyperlink"/>
          </w:rPr>
          <w:t>here</w:t>
        </w:r>
      </w:hyperlink>
      <w:r>
        <w:t>. I had installed it but then somehow it upgraded to 3.6 again without me knowing.</w:t>
      </w:r>
    </w:p>
    <w:p w14:paraId="614BA7BE" w14:textId="77777777" w:rsidR="00A257C7" w:rsidRDefault="00A257C7" w:rsidP="00630999">
      <w:pPr>
        <w:pStyle w:val="Heading6"/>
      </w:pPr>
      <w:r>
        <w:t>Project configuration is not up-to-date with pom.xml</w:t>
      </w:r>
    </w:p>
    <w:p w14:paraId="2E6F04C2" w14:textId="77777777" w:rsidR="00A257C7" w:rsidRDefault="00A257C7" w:rsidP="00A257C7">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630999">
      <w:pPr>
        <w:pStyle w:val="Heading6"/>
      </w:pPr>
      <w:r>
        <w:t>Import cannot be resolved</w:t>
      </w:r>
    </w:p>
    <w:p w14:paraId="16971656" w14:textId="4D4F15B0" w:rsidR="00A257C7" w:rsidRPr="00C90B23" w:rsidRDefault="00A257C7" w:rsidP="00A257C7">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630999">
      <w:pPr>
        <w:pStyle w:val="Heading6"/>
      </w:pPr>
      <w:r>
        <w:t>Missing artefact</w:t>
      </w:r>
    </w:p>
    <w:p w14:paraId="2A1832B8" w14:textId="7D5E7483" w:rsidR="00BE187D" w:rsidRDefault="00BE187D" w:rsidP="00BE187D">
      <w:pPr>
        <w:pStyle w:val="Heading7"/>
      </w:pPr>
      <w:r>
        <w:t>Geotools</w:t>
      </w:r>
    </w:p>
    <w:p w14:paraId="7505C0F0" w14:textId="77777777" w:rsidR="00A257C7" w:rsidRDefault="00A257C7" w:rsidP="00A257C7">
      <w:pPr>
        <w:pStyle w:val="BodyText2"/>
      </w:pPr>
      <w:r>
        <w:lastRenderedPageBreak/>
        <w:t>I was getting some errors saying missing artefact for the geotools stuff. Will sorted it by adding the following section to the pom.xml file after all the dependencies:</w:t>
      </w:r>
    </w:p>
    <w:p w14:paraId="78C7BBE2" w14:textId="77777777" w:rsidR="00A257C7" w:rsidRDefault="00A257C7" w:rsidP="00397DAF">
      <w:pPr>
        <w:pStyle w:val="Code"/>
      </w:pPr>
      <w:r>
        <w:t>&lt;repositories&gt;</w:t>
      </w:r>
    </w:p>
    <w:p w14:paraId="217FC151" w14:textId="77777777" w:rsidR="00A257C7" w:rsidRDefault="00A257C7" w:rsidP="00397DAF">
      <w:pPr>
        <w:pStyle w:val="Code"/>
      </w:pPr>
      <w:r>
        <w:t xml:space="preserve">        &lt;repository&gt;</w:t>
      </w:r>
    </w:p>
    <w:p w14:paraId="3D280FC6" w14:textId="77777777" w:rsidR="00A257C7" w:rsidRDefault="00A257C7" w:rsidP="00397DAF">
      <w:pPr>
        <w:pStyle w:val="Code"/>
      </w:pPr>
      <w:r>
        <w:t xml:space="preserve">            &lt;id&gt;maven2-repository.dev.java.net&lt;/id&gt;</w:t>
      </w:r>
    </w:p>
    <w:p w14:paraId="44F2067B" w14:textId="77777777" w:rsidR="00A257C7" w:rsidRDefault="00A257C7" w:rsidP="00397DAF">
      <w:pPr>
        <w:pStyle w:val="Code"/>
      </w:pPr>
      <w:r>
        <w:t xml:space="preserve">            &lt;name&gt;Java.net repository&lt;/name&gt;</w:t>
      </w:r>
    </w:p>
    <w:p w14:paraId="13EF7793" w14:textId="77777777" w:rsidR="00A257C7" w:rsidRDefault="00A257C7" w:rsidP="00397DAF">
      <w:pPr>
        <w:pStyle w:val="Code"/>
      </w:pPr>
      <w:r>
        <w:t xml:space="preserve">            &lt;url&gt;http://download.java.net/maven/2&lt;/url&gt;</w:t>
      </w:r>
    </w:p>
    <w:p w14:paraId="64CB028A" w14:textId="77777777" w:rsidR="00A257C7" w:rsidRDefault="00A257C7" w:rsidP="00397DAF">
      <w:pPr>
        <w:pStyle w:val="Code"/>
      </w:pPr>
      <w:r>
        <w:t xml:space="preserve">        &lt;/repository&gt;</w:t>
      </w:r>
    </w:p>
    <w:p w14:paraId="5B2D548D" w14:textId="77777777" w:rsidR="00A257C7" w:rsidRDefault="00A257C7" w:rsidP="00397DAF">
      <w:pPr>
        <w:pStyle w:val="Code"/>
      </w:pPr>
      <w:r>
        <w:t xml:space="preserve">        &lt;repository&gt;</w:t>
      </w:r>
    </w:p>
    <w:p w14:paraId="75119F0E" w14:textId="77777777" w:rsidR="00A257C7" w:rsidRDefault="00A257C7" w:rsidP="00397DAF">
      <w:pPr>
        <w:pStyle w:val="Code"/>
      </w:pPr>
      <w:r>
        <w:t xml:space="preserve">            &lt;id&gt;osgeo&lt;/id&gt;</w:t>
      </w:r>
    </w:p>
    <w:p w14:paraId="400FC343" w14:textId="77777777" w:rsidR="00A257C7" w:rsidRDefault="00A257C7" w:rsidP="00397DAF">
      <w:pPr>
        <w:pStyle w:val="Code"/>
      </w:pPr>
      <w:r>
        <w:t xml:space="preserve">            &lt;name&gt;Open Source Geospatial Foundation Repository&lt;/name&gt;</w:t>
      </w:r>
    </w:p>
    <w:p w14:paraId="37C2BFD3" w14:textId="77777777" w:rsidR="00A257C7" w:rsidRDefault="00A257C7" w:rsidP="00397DAF">
      <w:pPr>
        <w:pStyle w:val="Code"/>
      </w:pPr>
      <w:r>
        <w:t xml:space="preserve">            &lt;url&gt;http://download.osgeo.org/webdav/geotools/&lt;/url&gt;</w:t>
      </w:r>
    </w:p>
    <w:p w14:paraId="4545DD5D" w14:textId="77777777" w:rsidR="00A257C7" w:rsidRDefault="00A257C7" w:rsidP="00397DAF">
      <w:pPr>
        <w:pStyle w:val="Code"/>
      </w:pPr>
      <w:r>
        <w:t xml:space="preserve">        &lt;/repository&gt;</w:t>
      </w:r>
    </w:p>
    <w:p w14:paraId="3512C84D" w14:textId="2C9AF017" w:rsidR="00BE187D" w:rsidRPr="008F67AF" w:rsidRDefault="00A257C7" w:rsidP="00397DAF">
      <w:pPr>
        <w:pStyle w:val="Code"/>
      </w:pPr>
      <w:r>
        <w:t xml:space="preserve">    &lt;/repositories&gt;</w:t>
      </w:r>
    </w:p>
    <w:p w14:paraId="20877E3F" w14:textId="34AA9102" w:rsidR="00FD707D" w:rsidRDefault="00FD707D" w:rsidP="00FD707D">
      <w:pPr>
        <w:pStyle w:val="Heading7"/>
      </w:pPr>
      <w:r>
        <w:t>jdk.tools 1.7</w:t>
      </w:r>
    </w:p>
    <w:p w14:paraId="0902EE7D" w14:textId="77777777" w:rsidR="00FD707D" w:rsidRDefault="00FD707D" w:rsidP="00FD707D">
      <w:pPr>
        <w:pStyle w:val="BodyText2"/>
      </w:pPr>
      <w:r>
        <w:t xml:space="preserve">When I tried to import Lars jrc repo I got an error: </w:t>
      </w:r>
      <w:r w:rsidRPr="00D97E4C">
        <w:t>missing artifact jdk.tools 1.7</w:t>
      </w:r>
      <w:r>
        <w:t xml:space="preserve">. This is due to Aptana not finding the right JRE. Following </w:t>
      </w:r>
      <w:hyperlink r:id="rId977"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397DAF">
      <w:pPr>
        <w:pStyle w:val="Code"/>
      </w:pPr>
      <w:r>
        <w:t>-vm</w:t>
      </w:r>
    </w:p>
    <w:p w14:paraId="6DA8F8E1" w14:textId="77777777" w:rsidR="00FD707D" w:rsidRDefault="00FD707D" w:rsidP="00397DAF">
      <w:pPr>
        <w:pStyle w:val="Code"/>
      </w:pPr>
      <w:r w:rsidRPr="00372A50">
        <w:t>C:\Program Files (x86)\Java\jre7\bin</w:t>
      </w:r>
      <w:r>
        <w:t>\javaw.exe</w:t>
      </w:r>
    </w:p>
    <w:p w14:paraId="0660B293" w14:textId="77777777" w:rsidR="00FD707D" w:rsidRDefault="00FD707D" w:rsidP="00FD707D">
      <w:pPr>
        <w:pStyle w:val="BodyText2"/>
      </w:pPr>
      <w:r>
        <w:t>Tried to change the JRE in the project to JRE1.7 but that didn’t fix the issue either.</w:t>
      </w:r>
    </w:p>
    <w:p w14:paraId="46AF54FE" w14:textId="77777777" w:rsidR="00FD707D" w:rsidRDefault="00FD707D" w:rsidP="00FD707D">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78"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FD707D">
      <w:pPr>
        <w:pStyle w:val="Heading7"/>
      </w:pPr>
      <w:r>
        <w:t xml:space="preserve">jdk.tools 1.6 </w:t>
      </w:r>
    </w:p>
    <w:p w14:paraId="5ABA9D1B" w14:textId="54691DD6" w:rsidR="00152862" w:rsidRDefault="002964BF" w:rsidP="00FD707D">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79"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FD707D">
      <w:pPr>
        <w:pStyle w:val="BodyText2"/>
      </w:pPr>
      <w:r>
        <w:t xml:space="preserve">March 2015: </w:t>
      </w:r>
      <w:r w:rsidR="00152862">
        <w:t>A</w:t>
      </w:r>
      <w:r w:rsidR="00FD707D">
        <w:t>fter reinstalling Aptan</w:t>
      </w:r>
      <w:r w:rsidR="00BE6789">
        <w:t xml:space="preserve">a 3.4.0 on my work PC I got this error. Following instructions </w:t>
      </w:r>
      <w:hyperlink r:id="rId980"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397DAF">
      <w:pPr>
        <w:pStyle w:val="Code"/>
      </w:pPr>
      <w:r>
        <w:t xml:space="preserve">  &lt;dependency&gt;</w:t>
      </w:r>
    </w:p>
    <w:p w14:paraId="03B1CD71" w14:textId="77777777" w:rsidR="00BE6789" w:rsidRDefault="00BE6789" w:rsidP="00397DAF">
      <w:pPr>
        <w:pStyle w:val="Code"/>
      </w:pPr>
      <w:r>
        <w:t xml:space="preserve">    &lt;groupId&gt;jdk.tools&lt;/groupId&gt;</w:t>
      </w:r>
    </w:p>
    <w:p w14:paraId="57231708" w14:textId="77777777" w:rsidR="00BE6789" w:rsidRDefault="00BE6789" w:rsidP="00397DAF">
      <w:pPr>
        <w:pStyle w:val="Code"/>
      </w:pPr>
      <w:r>
        <w:t xml:space="preserve">    &lt;artifactId&gt;jdk.tools&lt;/artifactId&gt;</w:t>
      </w:r>
    </w:p>
    <w:p w14:paraId="78376379" w14:textId="77777777" w:rsidR="00BE6789" w:rsidRDefault="00BE6789" w:rsidP="00397DAF">
      <w:pPr>
        <w:pStyle w:val="Code"/>
      </w:pPr>
      <w:r>
        <w:t xml:space="preserve">    &lt;version&gt;1.7.0_67&lt;/version&gt;</w:t>
      </w:r>
    </w:p>
    <w:p w14:paraId="7FF0036D" w14:textId="77777777" w:rsidR="00BE6789" w:rsidRDefault="00BE6789" w:rsidP="00397DAF">
      <w:pPr>
        <w:pStyle w:val="Code"/>
      </w:pPr>
      <w:r>
        <w:t xml:space="preserve">    &lt;scope&gt;system&lt;/scope&gt;</w:t>
      </w:r>
    </w:p>
    <w:p w14:paraId="2BEE3327" w14:textId="35C07126" w:rsidR="00BE6789" w:rsidRDefault="00BE6789" w:rsidP="00397DAF">
      <w:pPr>
        <w:pStyle w:val="Code"/>
      </w:pPr>
      <w:r>
        <w:t xml:space="preserve">    &lt;systemPath&gt;C:/Program Files/Java/jdk1.7.0_67/lib/tools.jar&lt;/systemPath&gt;</w:t>
      </w:r>
    </w:p>
    <w:p w14:paraId="22F0A8BD" w14:textId="05861F39" w:rsidR="00EE53A7" w:rsidRDefault="00EE53A7" w:rsidP="00397DAF">
      <w:pPr>
        <w:pStyle w:val="Code"/>
      </w:pPr>
      <w:r>
        <w:t>&lt;/dependency&gt;</w:t>
      </w:r>
    </w:p>
    <w:p w14:paraId="73AC16AD" w14:textId="0331F680" w:rsidR="00C622CE" w:rsidRDefault="00C622CE" w:rsidP="001A304A">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1A304A">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630999">
      <w:pPr>
        <w:pStyle w:val="Heading6"/>
      </w:pPr>
      <w:r>
        <w:t>Compilation issues</w:t>
      </w:r>
    </w:p>
    <w:p w14:paraId="5E90AE50" w14:textId="77777777" w:rsidR="002512EC" w:rsidRDefault="002512EC" w:rsidP="002512EC">
      <w:pPr>
        <w:pStyle w:val="Heading7"/>
      </w:pPr>
      <w:r w:rsidRPr="002512EC">
        <w:t>No compiler is provided in this environment</w:t>
      </w:r>
    </w:p>
    <w:p w14:paraId="6CA561AE" w14:textId="12B055F2" w:rsidR="002512EC" w:rsidRDefault="002512EC" w:rsidP="00A257C7">
      <w:pPr>
        <w:pStyle w:val="BodyText2"/>
      </w:pPr>
      <w:r w:rsidRPr="002512EC">
        <w:lastRenderedPageBreak/>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257C7">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1">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78200D">
      <w:pPr>
        <w:pStyle w:val="Heading7"/>
      </w:pPr>
      <w:r w:rsidRPr="0078200D">
        <w:t>Unable to locate the Javac Compiler</w:t>
      </w:r>
    </w:p>
    <w:p w14:paraId="6CFA5DC8" w14:textId="77777777" w:rsidR="0087781F" w:rsidRDefault="0087781F" w:rsidP="0087781F">
      <w:pPr>
        <w:pStyle w:val="BodyText2"/>
      </w:pPr>
      <w:r>
        <w:t>On the work machine I was getting the following error when I tried to build install:</w:t>
      </w:r>
    </w:p>
    <w:p w14:paraId="0ED70439" w14:textId="5BECA5AF" w:rsidR="00A257C7" w:rsidRDefault="0087781F" w:rsidP="00397DAF">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8320BD">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BD628E">
      <w:pPr>
        <w:pStyle w:val="Heading6"/>
      </w:pPr>
      <w:r>
        <w:t>Goals</w:t>
      </w:r>
    </w:p>
    <w:p w14:paraId="44E33238" w14:textId="0624D764" w:rsidR="00BD628E" w:rsidRPr="00BD628E" w:rsidRDefault="00BD628E" w:rsidP="00BD628E">
      <w:pPr>
        <w:pStyle w:val="BodyText2"/>
      </w:pPr>
      <w:r>
        <w:t>In Aptana and Maven you need to specify goals for successful builds.</w:t>
      </w:r>
      <w:r w:rsidR="00392810">
        <w:t xml:space="preserve"> See </w:t>
      </w:r>
      <w:hyperlink r:id="rId982"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4B461D">
      <w:pPr>
        <w:pStyle w:val="Heading3"/>
      </w:pPr>
      <w:r>
        <w:t>ArcGIS</w:t>
      </w:r>
    </w:p>
    <w:p w14:paraId="0CA2324E" w14:textId="77777777" w:rsidR="004B461D" w:rsidRDefault="004B461D" w:rsidP="004B461D">
      <w:pPr>
        <w:pStyle w:val="Heading4"/>
      </w:pPr>
      <w:r>
        <w:t>ArcGIS</w:t>
      </w:r>
      <w:bookmarkEnd w:id="161"/>
      <w:r>
        <w:t xml:space="preserve"> Desktop</w:t>
      </w:r>
    </w:p>
    <w:p w14:paraId="4570906F" w14:textId="77777777" w:rsidR="004B461D" w:rsidRDefault="004B461D" w:rsidP="00324C76">
      <w:pPr>
        <w:pStyle w:val="Heading5"/>
      </w:pPr>
      <w:bookmarkStart w:id="162" w:name="_Ref352067525"/>
      <w:bookmarkStart w:id="163" w:name="_Toc315774624"/>
      <w:r>
        <w:t>Accessing PostGIS</w:t>
      </w:r>
      <w:bookmarkEnd w:id="162"/>
    </w:p>
    <w:p w14:paraId="0A61D1B6" w14:textId="77777777" w:rsidR="004B461D" w:rsidRDefault="004B461D" w:rsidP="00A401BB">
      <w:pPr>
        <w:pStyle w:val="Heading6"/>
      </w:pPr>
      <w:bookmarkStart w:id="164" w:name="_Ref323214465"/>
      <w:r>
        <w:t>In 10</w:t>
      </w:r>
      <w:bookmarkEnd w:id="164"/>
    </w:p>
    <w:p w14:paraId="65B6EF5C" w14:textId="77777777" w:rsidR="004B461D" w:rsidRDefault="004B461D" w:rsidP="003D4FE8">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3D4FE8">
      <w:pPr>
        <w:pStyle w:val="BodyText2"/>
      </w:pPr>
      <w:r>
        <w:t xml:space="preserve">However, you can </w:t>
      </w:r>
      <w:hyperlink r:id="rId983"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3D4FE8">
      <w:pPr>
        <w:pStyle w:val="BodyText2"/>
      </w:pPr>
      <w:r>
        <w:t>You can also connect from ArcGIS Desktop to PostGIS using the PostGIS ODBC drivers (</w:t>
      </w:r>
      <w:hyperlink r:id="rId984" w:history="1">
        <w:r w:rsidRPr="006D7445">
          <w:rPr>
            <w:rStyle w:val="Hyperlink"/>
          </w:rPr>
          <w:t>http://www.postgresql.org/ftp/odbc/versions/msi/)</w:t>
        </w:r>
      </w:hyperlink>
    </w:p>
    <w:p w14:paraId="680F244A" w14:textId="77777777" w:rsidR="004B461D" w:rsidRDefault="004B461D" w:rsidP="003D4FE8">
      <w:pPr>
        <w:pStyle w:val="BodyText2"/>
      </w:pPr>
      <w:r>
        <w:t>Through an FME Connection – doesn’t work against postgis 2</w:t>
      </w:r>
    </w:p>
    <w:p w14:paraId="27F026F7" w14:textId="77777777" w:rsidR="004B461D" w:rsidRDefault="004B461D" w:rsidP="00A401BB">
      <w:pPr>
        <w:pStyle w:val="Heading6"/>
      </w:pPr>
      <w:r>
        <w:t>In 10.1</w:t>
      </w:r>
    </w:p>
    <w:p w14:paraId="4313A3C7" w14:textId="77777777" w:rsidR="004B461D" w:rsidRDefault="004B461D" w:rsidP="003D4FE8">
      <w:pPr>
        <w:pStyle w:val="BodyText2"/>
      </w:pPr>
      <w:r>
        <w:lastRenderedPageBreak/>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397DAF">
      <w:pPr>
        <w:pStyle w:val="Code"/>
      </w:pPr>
      <w:r w:rsidRPr="008901C4">
        <w:t>CAST (row_number() over() AS int) as objectid,</w:t>
      </w:r>
    </w:p>
    <w:p w14:paraId="76B5CA34" w14:textId="259E45EC" w:rsidR="000A34DF" w:rsidRDefault="000A34DF" w:rsidP="000A34DF">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A401BB">
      <w:pPr>
        <w:pStyle w:val="Heading6"/>
      </w:pPr>
      <w:r>
        <w:t>In 10.2</w:t>
      </w:r>
    </w:p>
    <w:p w14:paraId="654D70B3" w14:textId="77777777" w:rsidR="007B7B88" w:rsidRDefault="006766DB" w:rsidP="003D4FE8">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3D4FE8">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9C2295">
      <w:pPr>
        <w:pStyle w:val="Heading6"/>
      </w:pPr>
      <w:r>
        <w:t>In 10.3</w:t>
      </w:r>
    </w:p>
    <w:p w14:paraId="6BC8C3ED" w14:textId="4D09BEB0" w:rsidR="009C2295" w:rsidRDefault="009C2295" w:rsidP="009C2295">
      <w:pPr>
        <w:pStyle w:val="BodyText2"/>
      </w:pPr>
      <w:r>
        <w:t>Trying to create a table in a db connection to PostGIS fails with the error:</w:t>
      </w:r>
    </w:p>
    <w:p w14:paraId="4AD44938" w14:textId="26A4A920" w:rsidR="009C2295" w:rsidRDefault="009C2295" w:rsidP="009C2295">
      <w:pPr>
        <w:pStyle w:val="BodyText2"/>
      </w:pPr>
      <w:r>
        <w:t>Failed to create table. DBMS table not found [ERROR: schema “h05googleearthengine” does not exist:: SQL state: 3F000]</w:t>
      </w:r>
    </w:p>
    <w:p w14:paraId="474CCD1A" w14:textId="6741C7CC" w:rsidR="009C2295" w:rsidRPr="009C2295" w:rsidRDefault="009C2295" w:rsidP="009C2295">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324C76">
      <w:pPr>
        <w:pStyle w:val="Heading5"/>
      </w:pPr>
      <w:r>
        <w:t>Geoprocessing</w:t>
      </w:r>
    </w:p>
    <w:p w14:paraId="2E41D4FA" w14:textId="77777777" w:rsidR="004B461D" w:rsidRDefault="004B461D" w:rsidP="003D4FE8">
      <w:pPr>
        <w:pStyle w:val="BodyText2"/>
      </w:pPr>
      <w:r>
        <w:t xml:space="preserve">There are some articles that describe multiprocessing using ArcGIS. See </w:t>
      </w:r>
      <w:hyperlink r:id="rId985" w:history="1">
        <w:r w:rsidRPr="00496BB4">
          <w:rPr>
            <w:rStyle w:val="Hyperlink"/>
          </w:rPr>
          <w:t>here</w:t>
        </w:r>
      </w:hyperlink>
      <w:r>
        <w:t xml:space="preserve"> for instance. </w:t>
      </w:r>
    </w:p>
    <w:p w14:paraId="2E943950" w14:textId="77777777" w:rsidR="004B461D" w:rsidRPr="000F4730" w:rsidRDefault="004B461D" w:rsidP="003D4FE8">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A401BB">
      <w:pPr>
        <w:pStyle w:val="Heading6"/>
      </w:pPr>
      <w:r>
        <w:t>ArcPy</w:t>
      </w:r>
    </w:p>
    <w:p w14:paraId="277DD07A" w14:textId="77777777" w:rsidR="004B461D" w:rsidRDefault="004B461D" w:rsidP="003D4FE8">
      <w:pPr>
        <w:pStyle w:val="BodyText2"/>
      </w:pPr>
      <w:r>
        <w:t>To get the current extent in lat/long:</w:t>
      </w:r>
    </w:p>
    <w:p w14:paraId="20B390E5" w14:textId="77777777" w:rsidR="004B461D" w:rsidRDefault="004B461D" w:rsidP="00397DAF">
      <w:pPr>
        <w:pStyle w:val="Code"/>
      </w:pPr>
      <w:r w:rsidRPr="00DE0B33">
        <w:t>extent = mxd.activeDataFrame.extent.projectAs(arcpy.SpatialReference('WGS 1984'))</w:t>
      </w:r>
    </w:p>
    <w:p w14:paraId="23CA59FD" w14:textId="77777777" w:rsidR="0000113A" w:rsidRDefault="0000113A" w:rsidP="003D4FE8">
      <w:pPr>
        <w:pStyle w:val="BodyText2"/>
      </w:pPr>
      <w:r>
        <w:t>To create a simple point:</w:t>
      </w:r>
    </w:p>
    <w:p w14:paraId="24EB0C9D" w14:textId="77777777" w:rsidR="0000113A" w:rsidRDefault="00A80826" w:rsidP="00397DAF">
      <w:pPr>
        <w:pStyle w:val="Code"/>
      </w:pPr>
      <w:r>
        <w:t xml:space="preserve">P = </w:t>
      </w:r>
      <w:r w:rsidR="0000113A" w:rsidRPr="0000113A">
        <w:t>arcpy.FromWKT('point(120 0)',arcpy.SpatialReference(4326))</w:t>
      </w:r>
    </w:p>
    <w:p w14:paraId="684FA45F" w14:textId="77777777" w:rsidR="00A80826" w:rsidRDefault="00A80826" w:rsidP="003D4FE8">
      <w:pPr>
        <w:pStyle w:val="BodyText2"/>
      </w:pPr>
      <w:r>
        <w:t>To project it:</w:t>
      </w:r>
    </w:p>
    <w:p w14:paraId="5261B956" w14:textId="77777777" w:rsidR="00A80826" w:rsidRPr="00DE0B33" w:rsidRDefault="00A80826" w:rsidP="00397DAF">
      <w:pPr>
        <w:pStyle w:val="Code"/>
      </w:pPr>
      <w:r w:rsidRPr="00A80826">
        <w:t>p.projectAs(arcpy.SpatialReference(3857))</w:t>
      </w:r>
    </w:p>
    <w:p w14:paraId="0A0FF681" w14:textId="77777777" w:rsidR="006B546F" w:rsidRDefault="006B546F" w:rsidP="006B546F">
      <w:pPr>
        <w:pStyle w:val="Heading6"/>
      </w:pPr>
      <w:r>
        <w:t>Specific Tools</w:t>
      </w:r>
    </w:p>
    <w:p w14:paraId="72F887E9" w14:textId="77777777" w:rsidR="006B546F" w:rsidRDefault="006B546F" w:rsidP="00CB04D9">
      <w:pPr>
        <w:pStyle w:val="Heading7"/>
      </w:pPr>
      <w:r>
        <w:t>CalculateField</w:t>
      </w:r>
    </w:p>
    <w:p w14:paraId="4382D9F9" w14:textId="77777777" w:rsidR="006B546F" w:rsidRPr="00431DA0" w:rsidRDefault="006B546F" w:rsidP="003D4FE8">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86" w:anchor="/Calculate_Field/00170000004m000000/" w:history="1">
        <w:r w:rsidRPr="00431DA0">
          <w:rPr>
            <w:rStyle w:val="Hyperlink"/>
          </w:rPr>
          <w:t>here</w:t>
        </w:r>
      </w:hyperlink>
      <w:r>
        <w:t xml:space="preserve"> for more info.</w:t>
      </w:r>
    </w:p>
    <w:p w14:paraId="2F718606" w14:textId="77777777" w:rsidR="00007A08" w:rsidRDefault="00007A08" w:rsidP="00007A08">
      <w:pPr>
        <w:pStyle w:val="Heading7"/>
      </w:pPr>
      <w:bookmarkStart w:id="165" w:name="_Ref397075401"/>
      <w:r>
        <w:t>LayerToKML</w:t>
      </w:r>
    </w:p>
    <w:p w14:paraId="312F6866" w14:textId="6070EE5D" w:rsidR="00007A08" w:rsidRPr="00007A08" w:rsidRDefault="00A221B4" w:rsidP="00007A08">
      <w:pPr>
        <w:pStyle w:val="BodyText2"/>
      </w:pPr>
      <w:r>
        <w:t>By default t</w:t>
      </w:r>
      <w:r w:rsidR="00007A08">
        <w:t xml:space="preserve">his exports all of the fields in the feature class to an HTML </w:t>
      </w:r>
      <w:r>
        <w:t xml:space="preserve">popup which is useless. </w:t>
      </w:r>
      <w:r w:rsidR="004519B1">
        <w:t xml:space="preserve">See </w:t>
      </w:r>
      <w:hyperlink r:id="rId987"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CB04D9">
      <w:pPr>
        <w:pStyle w:val="Heading7"/>
      </w:pPr>
      <w:r>
        <w:t>Validate Topology</w:t>
      </w:r>
      <w:bookmarkEnd w:id="165"/>
    </w:p>
    <w:p w14:paraId="72C0C9CB" w14:textId="77777777" w:rsidR="00CF68BB" w:rsidRDefault="00CF68BB" w:rsidP="008A1C7A">
      <w:pPr>
        <w:pStyle w:val="Heading8"/>
      </w:pPr>
      <w:r>
        <w:t>Failures</w:t>
      </w:r>
    </w:p>
    <w:p w14:paraId="690A6F4C" w14:textId="77777777" w:rsidR="005F1D7A" w:rsidRDefault="003814E2" w:rsidP="003D4FE8">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3D4FE8">
      <w:pPr>
        <w:pStyle w:val="GPError"/>
      </w:pPr>
      <w:r>
        <w:lastRenderedPageBreak/>
        <w:t>ExecuteError: ERROR 999999: Error executing function.</w:t>
      </w:r>
    </w:p>
    <w:p w14:paraId="0EAD68F2" w14:textId="77777777" w:rsidR="005F1D7A" w:rsidRDefault="005F1D7A" w:rsidP="003D4FE8">
      <w:pPr>
        <w:pStyle w:val="GPError"/>
      </w:pPr>
      <w:r>
        <w:t>A failure was detected inside the topology engine overlay processor. [error id: -2147467259]</w:t>
      </w:r>
    </w:p>
    <w:p w14:paraId="2D9FCDC7" w14:textId="77777777" w:rsidR="005F1D7A" w:rsidRDefault="005F1D7A" w:rsidP="003D4FE8">
      <w:pPr>
        <w:pStyle w:val="GPError"/>
      </w:pPr>
      <w:r>
        <w:t>Failed to execute (ValidateTopology).</w:t>
      </w:r>
    </w:p>
    <w:p w14:paraId="66A6182B" w14:textId="77777777" w:rsidR="00CF68BB" w:rsidRDefault="00CF68BB" w:rsidP="008A1C7A">
      <w:pPr>
        <w:pStyle w:val="Heading9"/>
      </w:pPr>
      <w:r>
        <w:t>Splitting the feature class</w:t>
      </w:r>
    </w:p>
    <w:p w14:paraId="0CFA1166" w14:textId="77777777" w:rsidR="00857655" w:rsidRPr="00BE4974" w:rsidRDefault="00857655" w:rsidP="003D4FE8">
      <w:pPr>
        <w:pStyle w:val="BodyText2"/>
      </w:pPr>
      <w:r>
        <w:t xml:space="preserve">This </w:t>
      </w:r>
      <w:hyperlink r:id="rId988" w:history="1">
        <w:r w:rsidRPr="00A51C45">
          <w:rPr>
            <w:rStyle w:val="Hyperlink"/>
          </w:rPr>
          <w:t>error</w:t>
        </w:r>
      </w:hyperlink>
      <w:r>
        <w:t xml:space="preserve"> could be because the maximum error count (50,000) has been </w:t>
      </w:r>
      <w:hyperlink r:id="rId989"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3D4FE8">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3D4FE8">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3D4FE8">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8A1C7A">
      <w:pPr>
        <w:pStyle w:val="Heading9"/>
      </w:pPr>
      <w:r>
        <w:t>Simplifying the feature class</w:t>
      </w:r>
    </w:p>
    <w:p w14:paraId="5422D7BC" w14:textId="77777777" w:rsidR="00CF68BB" w:rsidRPr="00CF68BB" w:rsidRDefault="00CF68BB" w:rsidP="003D4FE8">
      <w:pPr>
        <w:pStyle w:val="BodyText2"/>
      </w:pPr>
      <w:r>
        <w:t>Trying to simplify the feature class to see if that helps.</w:t>
      </w:r>
    </w:p>
    <w:p w14:paraId="57BB2BB3" w14:textId="77777777" w:rsidR="004B461D" w:rsidRDefault="004B461D" w:rsidP="00324C76">
      <w:pPr>
        <w:pStyle w:val="Heading5"/>
      </w:pPr>
      <w:r>
        <w:t>ArcToolbox</w:t>
      </w:r>
      <w:bookmarkEnd w:id="163"/>
    </w:p>
    <w:p w14:paraId="42885B27" w14:textId="77777777" w:rsidR="004B461D" w:rsidRDefault="004B461D" w:rsidP="004B461D">
      <w:pPr>
        <w:pStyle w:val="BodyText"/>
      </w:pPr>
      <w:r>
        <w:t>This is a cool way of using my own tools:</w:t>
      </w:r>
    </w:p>
    <w:p w14:paraId="041DBAF1" w14:textId="77777777" w:rsidR="004B461D" w:rsidRDefault="004B461D" w:rsidP="004B461D">
      <w:pPr>
        <w:pStyle w:val="BodyText"/>
      </w:pPr>
      <w:r>
        <w:t>&gt;&gt;&gt; import arcpy</w:t>
      </w:r>
    </w:p>
    <w:p w14:paraId="039965E1" w14:textId="77777777" w:rsidR="004B461D" w:rsidRDefault="004B461D" w:rsidP="004B461D">
      <w:pPr>
        <w:pStyle w:val="BodyText"/>
      </w:pPr>
      <w:r>
        <w:t>&gt;&gt;&gt; arcpy.ImportToolbox(r"E:\cottaan\My Documents\ArcGIS\Toolbox.tbx","MyTools")</w:t>
      </w:r>
    </w:p>
    <w:p w14:paraId="2EE6104D" w14:textId="77777777" w:rsidR="004B461D" w:rsidRDefault="004B461D" w:rsidP="004B461D">
      <w:pPr>
        <w:pStyle w:val="BodyText"/>
      </w:pPr>
      <w:r>
        <w:t>&lt;module 'MyTools' (built-in)&gt;</w:t>
      </w:r>
    </w:p>
    <w:p w14:paraId="4B0C3037" w14:textId="77777777" w:rsidR="004B461D" w:rsidRDefault="004B461D" w:rsidP="003D4FE8">
      <w:pPr>
        <w:pStyle w:val="BodyText2"/>
      </w:pPr>
      <w:r>
        <w:t>&gt;&gt;&gt; arcpy.MyTools.SpeciesRasterToTable("Orang Utan Raster",r"E:\cottaan\My Documents\ArcGIS\SpeciesRangeTable.dbf")</w:t>
      </w:r>
    </w:p>
    <w:p w14:paraId="2DA28A72" w14:textId="77777777" w:rsidR="004B461D" w:rsidRDefault="004B461D" w:rsidP="00A401BB">
      <w:pPr>
        <w:pStyle w:val="Heading6"/>
      </w:pPr>
      <w:bookmarkStart w:id="166" w:name="_Toc315774625"/>
      <w:r>
        <w:t>Creating Script tools</w:t>
      </w:r>
      <w:bookmarkEnd w:id="166"/>
    </w:p>
    <w:p w14:paraId="4FA5F06F" w14:textId="77777777" w:rsidR="004B461D" w:rsidRDefault="009B1A25" w:rsidP="00CB04D9">
      <w:pPr>
        <w:pStyle w:val="Heading7"/>
      </w:pPr>
      <w:r>
        <w:t>Foreground/background</w:t>
      </w:r>
    </w:p>
    <w:p w14:paraId="2C05B4EE" w14:textId="77777777" w:rsidR="004B461D" w:rsidRDefault="004B461D" w:rsidP="004B461D">
      <w:pPr>
        <w:pStyle w:val="ListBullet"/>
      </w:pPr>
      <w:r>
        <w:t>You can easily create script tools that run in the background by unchecking the Run in Foreground option in the tool properties</w:t>
      </w:r>
    </w:p>
    <w:p w14:paraId="71FAE9CC" w14:textId="77777777" w:rsidR="009B1A25" w:rsidRDefault="009B1A25" w:rsidP="00CB04D9">
      <w:pPr>
        <w:pStyle w:val="Heading7"/>
      </w:pPr>
      <w:bookmarkStart w:id="167" w:name="_Ref387145637"/>
      <w:r>
        <w:t>ArcPy Memory leaks</w:t>
      </w:r>
      <w:bookmarkEnd w:id="167"/>
    </w:p>
    <w:p w14:paraId="41E8210F" w14:textId="77777777" w:rsidR="009B1A25" w:rsidRDefault="009B1A25" w:rsidP="003D4FE8">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990" w:anchor="/Running_a_script_in_process/00150000000r000000/" w:history="1">
        <w:r w:rsidR="0029603B" w:rsidRPr="0029603B">
          <w:rPr>
            <w:rStyle w:val="Hyperlink"/>
          </w:rPr>
          <w:t>here</w:t>
        </w:r>
      </w:hyperlink>
      <w:r w:rsidR="0029603B">
        <w:t xml:space="preserve">). This was suggested by someone else – see </w:t>
      </w:r>
      <w:hyperlink r:id="rId991"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3D4FE8">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397DAF">
      <w:pPr>
        <w:pStyle w:val="Code"/>
      </w:pPr>
      <w:r>
        <w:t>sys.path.append(r'C:\Program Files (x86)\ArcGIS\Desktop10.2\arcpy')</w:t>
      </w:r>
    </w:p>
    <w:p w14:paraId="6AE097B9" w14:textId="77777777" w:rsidR="0028689D" w:rsidRDefault="0028689D" w:rsidP="00397DAF">
      <w:pPr>
        <w:pStyle w:val="Code"/>
      </w:pPr>
      <w:r>
        <w:t>sys.path.append(r'C:\Program Files (x86)\ArcGIS\Desktop10.2\bin')</w:t>
      </w:r>
    </w:p>
    <w:p w14:paraId="45297670" w14:textId="77777777" w:rsidR="00543D43" w:rsidRPr="0029603B" w:rsidRDefault="00543D43" w:rsidP="003D4FE8">
      <w:pPr>
        <w:pStyle w:val="BodyText2"/>
      </w:pPr>
      <w:r>
        <w:t>However, it is not bulletproof as Python did crash after about 1 hour for no reason.</w:t>
      </w:r>
    </w:p>
    <w:p w14:paraId="62B1859F" w14:textId="77777777" w:rsidR="004B461D" w:rsidRDefault="004B461D" w:rsidP="00A401BB">
      <w:pPr>
        <w:pStyle w:val="Heading6"/>
      </w:pPr>
      <w:bookmarkStart w:id="168" w:name="_Toc315774626"/>
      <w:r>
        <w:lastRenderedPageBreak/>
        <w:t>Creating RGB Composites</w:t>
      </w:r>
    </w:p>
    <w:p w14:paraId="4F6003EC" w14:textId="77777777" w:rsidR="004B461D" w:rsidRPr="00161BE8" w:rsidRDefault="004B461D" w:rsidP="003D4FE8">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AD1169">
      <w:pPr>
        <w:pStyle w:val="Heading6"/>
      </w:pPr>
      <w:r>
        <w:t>Creating Python Toolboxes</w:t>
      </w:r>
    </w:p>
    <w:p w14:paraId="1C68440F" w14:textId="23485118" w:rsidR="00AD1169" w:rsidRDefault="00082D6F" w:rsidP="00AD1169">
      <w:pPr>
        <w:pStyle w:val="BodyText2"/>
      </w:pPr>
      <w:hyperlink r:id="rId992"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AD1169">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5A1EC7">
      <w:pPr>
        <w:pStyle w:val="Heading6"/>
      </w:pPr>
      <w:r>
        <w:t>Using ArcGIS with Anaconda</w:t>
      </w:r>
    </w:p>
    <w:p w14:paraId="50F58CA6" w14:textId="6FBF7348" w:rsidR="005A1EC7" w:rsidRDefault="005A1EC7" w:rsidP="005A1EC7">
      <w:pPr>
        <w:pStyle w:val="BodyText2"/>
      </w:pPr>
      <w:r>
        <w:t xml:space="preserve">Good article </w:t>
      </w:r>
      <w:hyperlink r:id="rId993"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8C7621">
      <w:pPr>
        <w:pStyle w:val="ListBullet2"/>
      </w:pPr>
      <w:r>
        <w:t>Opening Anaconda command line tool</w:t>
      </w:r>
    </w:p>
    <w:p w14:paraId="584A5DC3" w14:textId="29E1A101" w:rsidR="008C7621" w:rsidRDefault="008C7621" w:rsidP="005D336A">
      <w:pPr>
        <w:pStyle w:val="Unix"/>
      </w:pPr>
      <w:r w:rsidRPr="008C7621">
        <w:t>conda create -n arc1031 python=2.7.8 numpy=1.7.1 matplotlib=1.3.0 pyparsing xlrd xlwt</w:t>
      </w:r>
    </w:p>
    <w:p w14:paraId="30991D07" w14:textId="122CDAC5" w:rsidR="005D336A" w:rsidRDefault="005D336A" w:rsidP="005D336A">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246923">
      <w:pPr>
        <w:pStyle w:val="Unix"/>
      </w:pPr>
      <w:r w:rsidRPr="00246923">
        <w:t xml:space="preserve">C:\Anaconda&gt;conda remove -n arc1031 </w:t>
      </w:r>
      <w:r w:rsidR="00617096">
        <w:t>–</w:t>
      </w:r>
      <w:r w:rsidRPr="00246923">
        <w:t>all</w:t>
      </w:r>
    </w:p>
    <w:p w14:paraId="6DDA34A7" w14:textId="27BADDC9" w:rsidR="00617096" w:rsidRDefault="00617096" w:rsidP="00617096">
      <w:pPr>
        <w:pStyle w:val="BodyText2"/>
      </w:pPr>
      <w:r>
        <w:t xml:space="preserve">Trying the advice from </w:t>
      </w:r>
      <w:hyperlink r:id="rId994" w:history="1">
        <w:r w:rsidRPr="00617096">
          <w:rPr>
            <w:rStyle w:val="Hyperlink"/>
          </w:rPr>
          <w:t>here</w:t>
        </w:r>
      </w:hyperlink>
      <w:r>
        <w:t>.</w:t>
      </w:r>
      <w:r w:rsidR="009C751D">
        <w:t xml:space="preserve"> Nope.</w:t>
      </w:r>
    </w:p>
    <w:p w14:paraId="2B254CDC" w14:textId="0CCB2C8D" w:rsidR="009C751D" w:rsidRDefault="009C751D" w:rsidP="00617096">
      <w:pPr>
        <w:pStyle w:val="BodyText2"/>
      </w:pPr>
      <w:r>
        <w:t>Trying to install the GCS module like this even though it is already installed in the Anaconda folder:</w:t>
      </w:r>
    </w:p>
    <w:p w14:paraId="2E3A4739" w14:textId="5DEAB22B" w:rsidR="009C751D" w:rsidRDefault="009C751D" w:rsidP="009C751D">
      <w:pPr>
        <w:pStyle w:val="Unix"/>
      </w:pPr>
      <w:r w:rsidRPr="009C751D">
        <w:t>pip install --upgrade google-cloud-storage --target=C:\Python27\ArcGIS10.3\Lib\site-packages</w:t>
      </w:r>
    </w:p>
    <w:p w14:paraId="0FC2013A" w14:textId="20B5CD3D" w:rsidR="009C751D" w:rsidRPr="005A1EC7" w:rsidRDefault="009C751D" w:rsidP="009C751D">
      <w:pPr>
        <w:pStyle w:val="BodyText2"/>
      </w:pPr>
      <w:r>
        <w:t>This worked!</w:t>
      </w:r>
    </w:p>
    <w:p w14:paraId="31834270" w14:textId="77777777" w:rsidR="004B461D" w:rsidRDefault="004B461D" w:rsidP="00324C76">
      <w:pPr>
        <w:pStyle w:val="Heading5"/>
      </w:pPr>
      <w:r>
        <w:t>ArcGIS Metadata</w:t>
      </w:r>
      <w:bookmarkEnd w:id="168"/>
    </w:p>
    <w:p w14:paraId="51BA74EF" w14:textId="77777777" w:rsidR="00601152" w:rsidRDefault="00601152" w:rsidP="00601152">
      <w:pPr>
        <w:pStyle w:val="Heading6"/>
      </w:pPr>
      <w:r>
        <w:t>Creation</w:t>
      </w:r>
    </w:p>
    <w:p w14:paraId="7924C418" w14:textId="124FEC87" w:rsidR="00601152" w:rsidRPr="00601152" w:rsidRDefault="00601152" w:rsidP="00601152">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196C4A">
      <w:pPr>
        <w:pStyle w:val="Heading6"/>
      </w:pPr>
      <w:r>
        <w:t>GP History</w:t>
      </w:r>
    </w:p>
    <w:p w14:paraId="5D0DC301" w14:textId="22C7F17C" w:rsidR="004B461D" w:rsidRDefault="004B461D" w:rsidP="0029603B">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196C4A">
      <w:pPr>
        <w:pStyle w:val="Heading6"/>
      </w:pPr>
      <w:bookmarkStart w:id="169" w:name="_Ref464223335"/>
      <w:r>
        <w:t>Exporting to HTML</w:t>
      </w:r>
      <w:bookmarkEnd w:id="169"/>
    </w:p>
    <w:p w14:paraId="013F2370" w14:textId="77777777" w:rsidR="00196C4A" w:rsidRDefault="00196C4A" w:rsidP="00196C4A">
      <w:pPr>
        <w:pStyle w:val="BodyText2"/>
      </w:pPr>
      <w:r>
        <w:t>To get the Metadata as an HTML file, you can one of the following:</w:t>
      </w:r>
    </w:p>
    <w:p w14:paraId="6E3F3C60" w14:textId="77777777" w:rsidR="00196C4A" w:rsidRDefault="00196C4A" w:rsidP="00196C4A">
      <w:pPr>
        <w:pStyle w:val="ListBullet2"/>
      </w:pPr>
      <w:r>
        <w:t>Right click on the metadata description in ArcCatalog | Properties and this shows the path to an html file that is generated automatically.</w:t>
      </w:r>
    </w:p>
    <w:p w14:paraId="0C42FF0C" w14:textId="1B5BEDE5" w:rsidR="00196C4A" w:rsidRDefault="00196C4A" w:rsidP="00196C4A">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C00E99">
      <w:pPr>
        <w:pStyle w:val="BodyText2"/>
      </w:pPr>
      <w:r>
        <w:t xml:space="preserve">There is good documentation on using the XSLT Transformation tool in the online docs </w:t>
      </w:r>
      <w:hyperlink r:id="rId995"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324C76">
      <w:pPr>
        <w:pStyle w:val="Heading5"/>
      </w:pPr>
      <w:r>
        <w:t>ArcMap</w:t>
      </w:r>
    </w:p>
    <w:p w14:paraId="0543FE0B" w14:textId="77777777" w:rsidR="000B60B5" w:rsidRDefault="000B60B5" w:rsidP="00A401BB">
      <w:pPr>
        <w:pStyle w:val="Heading6"/>
      </w:pPr>
      <w:r>
        <w:t>CalculateField unusual behavior</w:t>
      </w:r>
    </w:p>
    <w:p w14:paraId="1C75B25B" w14:textId="77777777" w:rsidR="000B60B5" w:rsidRPr="000B60B5" w:rsidRDefault="000B60B5" w:rsidP="003D4FE8">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A401BB">
      <w:pPr>
        <w:pStyle w:val="Heading6"/>
      </w:pPr>
      <w:r>
        <w:lastRenderedPageBreak/>
        <w:t>Corrupted template</w:t>
      </w:r>
    </w:p>
    <w:p w14:paraId="6A825453" w14:textId="77777777" w:rsidR="004B461D" w:rsidRPr="00530CA1" w:rsidRDefault="004B461D" w:rsidP="003D4FE8">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A401BB">
      <w:pPr>
        <w:pStyle w:val="Heading6"/>
      </w:pPr>
      <w:r>
        <w:t>SQL</w:t>
      </w:r>
    </w:p>
    <w:p w14:paraId="39793078" w14:textId="77777777" w:rsidR="004B461D" w:rsidRPr="00C66DCC" w:rsidRDefault="004B461D" w:rsidP="003D4FE8">
      <w:pPr>
        <w:pStyle w:val="BodyText2"/>
      </w:pPr>
      <w:r>
        <w:t>To get the length of a string use CHAR_LENGTH(&lt;str&gt;) in a query expression</w:t>
      </w:r>
    </w:p>
    <w:p w14:paraId="79455072" w14:textId="77777777" w:rsidR="004B461D" w:rsidRDefault="004B461D" w:rsidP="00A401BB">
      <w:pPr>
        <w:pStyle w:val="Heading6"/>
      </w:pPr>
      <w:bookmarkStart w:id="170" w:name="_Ref434390506"/>
      <w:r>
        <w:t>Mapping</w:t>
      </w:r>
      <w:bookmarkEnd w:id="170"/>
    </w:p>
    <w:p w14:paraId="732C11FB" w14:textId="77777777" w:rsidR="004B461D" w:rsidRDefault="004B461D" w:rsidP="004B461D">
      <w:pPr>
        <w:pStyle w:val="ListBullet"/>
      </w:pPr>
      <w:r>
        <w:t>If you hold down the Q key at any point you can start to Roam the map!</w:t>
      </w:r>
    </w:p>
    <w:p w14:paraId="7CBAD206" w14:textId="77777777" w:rsidR="004B461D" w:rsidRDefault="004B461D" w:rsidP="004B461D">
      <w:pPr>
        <w:pStyle w:val="ListBullet"/>
      </w:pPr>
      <w:r>
        <w:t>Nice hexagon mapping tool for download (</w:t>
      </w:r>
      <w:hyperlink r:id="rId996" w:history="1">
        <w:r>
          <w:rPr>
            <w:rStyle w:val="Hyperlink"/>
          </w:rPr>
          <w:t>http://blogs.esri.com/esri/arcgis/2012/06/08/using-a-binning-technique-for-point-based-multiscale-web-maps/</w:t>
        </w:r>
      </w:hyperlink>
      <w:r>
        <w:t>).</w:t>
      </w:r>
    </w:p>
    <w:p w14:paraId="1F05F3C4" w14:textId="641DD0F8" w:rsidR="00181982" w:rsidRPr="00BA10D2" w:rsidRDefault="00181982" w:rsidP="001B426C">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A401BB">
      <w:pPr>
        <w:pStyle w:val="Heading6"/>
      </w:pPr>
      <w:r>
        <w:t>Field Calculator</w:t>
      </w:r>
    </w:p>
    <w:p w14:paraId="0AD69C67" w14:textId="77777777" w:rsidR="004B461D" w:rsidRPr="00EE583E" w:rsidRDefault="004B461D" w:rsidP="003D4FE8">
      <w:pPr>
        <w:pStyle w:val="BodyText2"/>
      </w:pPr>
      <w:r>
        <w:t>For feature classes that participate in topologies, the field calculator cannot be used out of an edit session.</w:t>
      </w:r>
    </w:p>
    <w:p w14:paraId="0A7DE77B" w14:textId="1F7CA973" w:rsidR="006002E0" w:rsidRDefault="006002E0" w:rsidP="006002E0">
      <w:pPr>
        <w:pStyle w:val="Heading6"/>
      </w:pPr>
      <w:r>
        <w:t>Spatial References</w:t>
      </w:r>
    </w:p>
    <w:p w14:paraId="1B26183D" w14:textId="7B5E4FA2" w:rsidR="006002E0" w:rsidRDefault="006002E0" w:rsidP="006002E0">
      <w:pPr>
        <w:pStyle w:val="Heading7"/>
      </w:pPr>
      <w:r>
        <w:t>Centering on a different Meridian</w:t>
      </w:r>
    </w:p>
    <w:p w14:paraId="440B2A30" w14:textId="6E911C1C" w:rsidR="006002E0" w:rsidRDefault="006002E0" w:rsidP="006002E0">
      <w:pPr>
        <w:pStyle w:val="BodyText2"/>
      </w:pPr>
      <w:r>
        <w:t>To center a map on a different meridian:</w:t>
      </w:r>
    </w:p>
    <w:p w14:paraId="6C21FA6D" w14:textId="503C7ED5" w:rsidR="006002E0" w:rsidRDefault="006002E0" w:rsidP="006002E0">
      <w:pPr>
        <w:pStyle w:val="ListBullet"/>
      </w:pPr>
      <w:r>
        <w:t>Double click the Layers data frame</w:t>
      </w:r>
    </w:p>
    <w:p w14:paraId="4FF04965" w14:textId="58EABBF5" w:rsidR="006002E0" w:rsidRDefault="006002E0" w:rsidP="006002E0">
      <w:pPr>
        <w:pStyle w:val="ListBullet"/>
      </w:pPr>
      <w:r>
        <w:t>Click Coordinate Systems and double click on the current SRS</w:t>
      </w:r>
    </w:p>
    <w:p w14:paraId="4B88C497" w14:textId="40397D72" w:rsidR="006002E0" w:rsidRPr="006002E0" w:rsidRDefault="006002E0" w:rsidP="006002E0">
      <w:pPr>
        <w:pStyle w:val="ListBullet"/>
      </w:pPr>
      <w:r>
        <w:t>Change the Central Meridian value (e.g. to 180 to center on the Pacific area)</w:t>
      </w:r>
    </w:p>
    <w:p w14:paraId="65249136" w14:textId="77777777" w:rsidR="006002E0" w:rsidRDefault="006002E0" w:rsidP="006002E0">
      <w:pPr>
        <w:pStyle w:val="Heading7"/>
      </w:pPr>
      <w:r>
        <w:t>Creating a new projection</w:t>
      </w:r>
    </w:p>
    <w:p w14:paraId="46E3C32C" w14:textId="77777777" w:rsidR="006002E0" w:rsidRDefault="006002E0" w:rsidP="006002E0">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997"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6002E0">
      <w:pPr>
        <w:pStyle w:val="ListBullet"/>
      </w:pPr>
      <w:r>
        <w:t>Open the XY coordinate system tab</w:t>
      </w:r>
    </w:p>
    <w:p w14:paraId="1F9A062A" w14:textId="77777777" w:rsidR="006002E0" w:rsidRDefault="006002E0" w:rsidP="006002E0">
      <w:pPr>
        <w:pStyle w:val="ListBullet"/>
      </w:pPr>
      <w:r>
        <w:t>Click on the new projected coordinate system</w:t>
      </w:r>
    </w:p>
    <w:p w14:paraId="72EB3F3D" w14:textId="77777777" w:rsidR="006002E0" w:rsidRDefault="006002E0" w:rsidP="006002E0">
      <w:pPr>
        <w:pStyle w:val="ListBullet"/>
      </w:pPr>
      <w:r>
        <w:t>Give it a name and select the projection name (e.g. Mollweide)</w:t>
      </w:r>
    </w:p>
    <w:p w14:paraId="45E5FA06" w14:textId="77777777" w:rsidR="006002E0" w:rsidRPr="004A2BC3" w:rsidRDefault="006002E0" w:rsidP="006002E0">
      <w:pPr>
        <w:pStyle w:val="ListBullet"/>
      </w:pPr>
      <w:r>
        <w:t>Select the Linear Unit, e.g. Kilometers – now all areas are in Km2!</w:t>
      </w:r>
    </w:p>
    <w:p w14:paraId="3897A640" w14:textId="77777777" w:rsidR="004B461D" w:rsidRDefault="004B461D" w:rsidP="00324C76">
      <w:pPr>
        <w:pStyle w:val="Heading5"/>
      </w:pPr>
      <w:r>
        <w:t>Accessing NoSQL databases</w:t>
      </w:r>
    </w:p>
    <w:p w14:paraId="2CD1AA09" w14:textId="77777777" w:rsidR="004B461D" w:rsidRPr="006F0DF8" w:rsidRDefault="004B461D" w:rsidP="003D4FE8">
      <w:pPr>
        <w:pStyle w:val="BodyText2"/>
      </w:pPr>
      <w:r>
        <w:t xml:space="preserve">There are a couple of articles </w:t>
      </w:r>
      <w:hyperlink r:id="rId998" w:history="1">
        <w:r w:rsidRPr="006F0DF8">
          <w:rPr>
            <w:rStyle w:val="Hyperlink"/>
          </w:rPr>
          <w:t>here</w:t>
        </w:r>
      </w:hyperlink>
      <w:r>
        <w:t>.</w:t>
      </w:r>
    </w:p>
    <w:p w14:paraId="08C0E614" w14:textId="77777777" w:rsidR="004B461D" w:rsidRDefault="004B461D" w:rsidP="00324C76">
      <w:pPr>
        <w:pStyle w:val="Heading5"/>
      </w:pPr>
      <w:r>
        <w:t>Add-ins</w:t>
      </w:r>
    </w:p>
    <w:p w14:paraId="6B4741CA" w14:textId="77777777" w:rsidR="004B461D" w:rsidRPr="00575059" w:rsidRDefault="004B461D" w:rsidP="003D4FE8">
      <w:pPr>
        <w:pStyle w:val="BodyText2"/>
      </w:pPr>
      <w:r>
        <w:t>Python add-ins. Download the Python Add-in Wizard.</w:t>
      </w:r>
    </w:p>
    <w:p w14:paraId="27B3C8E3" w14:textId="77777777" w:rsidR="0044658E" w:rsidRDefault="0044658E" w:rsidP="00324C76">
      <w:pPr>
        <w:pStyle w:val="Heading5"/>
      </w:pPr>
      <w:r>
        <w:t>Connecting to the Hadoop cluster</w:t>
      </w:r>
    </w:p>
    <w:p w14:paraId="372E7286" w14:textId="77777777" w:rsidR="0044658E" w:rsidRPr="0044658E" w:rsidRDefault="0044658E" w:rsidP="003D4FE8">
      <w:pPr>
        <w:pStyle w:val="BodyText2"/>
      </w:pPr>
      <w:r>
        <w:t xml:space="preserve">Great article </w:t>
      </w:r>
      <w:hyperlink r:id="rId999"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324C76">
      <w:pPr>
        <w:pStyle w:val="Heading5"/>
      </w:pPr>
      <w:r>
        <w:t>Upgrade issues</w:t>
      </w:r>
    </w:p>
    <w:p w14:paraId="079974F4" w14:textId="4C114E7E" w:rsidR="00E61D64" w:rsidRDefault="00E61D64" w:rsidP="00E61D64">
      <w:pPr>
        <w:pStyle w:val="BodyText2"/>
      </w:pPr>
      <w:r>
        <w:lastRenderedPageBreak/>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410A09">
      <w:pPr>
        <w:pStyle w:val="Tiny"/>
      </w:pPr>
      <w:r>
        <w:t>['',</w:t>
      </w:r>
    </w:p>
    <w:p w14:paraId="7F678E4A" w14:textId="77777777" w:rsidR="00410A09" w:rsidRDefault="00410A09" w:rsidP="00410A09">
      <w:pPr>
        <w:pStyle w:val="Tiny"/>
      </w:pPr>
      <w:r>
        <w:t xml:space="preserve"> u'c:\\program files (x86)\\arcgis\\desktop10.3\\arcpy',</w:t>
      </w:r>
    </w:p>
    <w:p w14:paraId="42CA975B" w14:textId="77777777" w:rsidR="00410A09" w:rsidRDefault="00410A09" w:rsidP="00410A09">
      <w:pPr>
        <w:pStyle w:val="Tiny"/>
      </w:pPr>
      <w:r>
        <w:t xml:space="preserve"> 'C:\\Windows\\system32\\python27.zip',</w:t>
      </w:r>
    </w:p>
    <w:p w14:paraId="711D5C3E" w14:textId="77777777" w:rsidR="00410A09" w:rsidRDefault="00410A09" w:rsidP="00410A09">
      <w:pPr>
        <w:pStyle w:val="Tiny"/>
      </w:pPr>
      <w:r>
        <w:t xml:space="preserve"> 'C:\\Python27\\ArcGIS10.3\\Lib',</w:t>
      </w:r>
    </w:p>
    <w:p w14:paraId="0E689CBB" w14:textId="77777777" w:rsidR="00410A09" w:rsidRDefault="00410A09" w:rsidP="00410A09">
      <w:pPr>
        <w:pStyle w:val="Tiny"/>
      </w:pPr>
      <w:r>
        <w:t xml:space="preserve"> 'C:\\Python27\\ArcGIS10.3\\DLLs',</w:t>
      </w:r>
    </w:p>
    <w:p w14:paraId="5E515C1E" w14:textId="77777777" w:rsidR="00410A09" w:rsidRDefault="00410A09" w:rsidP="00410A09">
      <w:pPr>
        <w:pStyle w:val="Tiny"/>
      </w:pPr>
      <w:r>
        <w:t xml:space="preserve"> 'C:\\Python27\\ArcGIS10.3\\Lib\\lib-tk',</w:t>
      </w:r>
    </w:p>
    <w:p w14:paraId="7247CEDA" w14:textId="77777777" w:rsidR="00410A09" w:rsidRDefault="00410A09" w:rsidP="00410A09">
      <w:pPr>
        <w:pStyle w:val="Tiny"/>
      </w:pPr>
      <w:r>
        <w:t xml:space="preserve"> 'C:\\Windows\\System32',</w:t>
      </w:r>
    </w:p>
    <w:p w14:paraId="47D766DF" w14:textId="77777777" w:rsidR="00410A09" w:rsidRDefault="00410A09" w:rsidP="00410A09">
      <w:pPr>
        <w:pStyle w:val="Tiny"/>
      </w:pPr>
      <w:r>
        <w:t xml:space="preserve"> 'C:\\Program Files (x86)\\ArcGIS\\Desktop10.3\\bin',</w:t>
      </w:r>
    </w:p>
    <w:p w14:paraId="2D926596" w14:textId="77777777" w:rsidR="00410A09" w:rsidRDefault="00410A09" w:rsidP="00410A09">
      <w:pPr>
        <w:pStyle w:val="Tiny"/>
      </w:pPr>
      <w:r>
        <w:t xml:space="preserve"> 'C:\\Python27\\ArcGIS10.3',</w:t>
      </w:r>
    </w:p>
    <w:p w14:paraId="644FE689" w14:textId="77777777" w:rsidR="00410A09" w:rsidRDefault="00410A09" w:rsidP="00410A09">
      <w:pPr>
        <w:pStyle w:val="Tiny"/>
      </w:pPr>
      <w:r>
        <w:t xml:space="preserve"> 'C:\\Python27\\ArcGIS10.3\\lib\\site-packages',</w:t>
      </w:r>
    </w:p>
    <w:p w14:paraId="684BF4B4" w14:textId="77777777" w:rsidR="00410A09" w:rsidRDefault="00410A09" w:rsidP="00410A09">
      <w:pPr>
        <w:pStyle w:val="Tiny"/>
      </w:pPr>
      <w:r>
        <w:t xml:space="preserve"> 'C:\\Program Files (x86)\\ArcGIS\\Desktop10.3\\ArcPy',</w:t>
      </w:r>
    </w:p>
    <w:p w14:paraId="3AF109CA" w14:textId="632DB3AD" w:rsidR="00410A09" w:rsidRDefault="00410A09" w:rsidP="00410A09">
      <w:pPr>
        <w:pStyle w:val="Tiny"/>
      </w:pPr>
      <w:r>
        <w:t xml:space="preserve"> 'C:\\Program Files (x86)</w:t>
      </w:r>
      <w:hyperlink r:id="rId1000" w:history="1">
        <w:r w:rsidRPr="00D00B7B">
          <w:rPr>
            <w:rStyle w:val="Hyperlink"/>
          </w:rPr>
          <w:t>\\ArcGIS\\Desktop10.3\\ArcToolBox\\Scripts</w:t>
        </w:r>
      </w:hyperlink>
      <w:r>
        <w:t>']</w:t>
      </w:r>
    </w:p>
    <w:p w14:paraId="77F3E625" w14:textId="57783ADC" w:rsidR="00410A09" w:rsidRPr="00E61D64" w:rsidRDefault="0006342D" w:rsidP="00410A09">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01"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4B461D">
      <w:pPr>
        <w:pStyle w:val="Heading4"/>
      </w:pPr>
      <w:r>
        <w:t xml:space="preserve">ArcGIS </w:t>
      </w:r>
      <w:r w:rsidR="000A34DF">
        <w:t xml:space="preserve">for </w:t>
      </w:r>
      <w:r>
        <w:t>Server</w:t>
      </w:r>
    </w:p>
    <w:p w14:paraId="1C4BBD62" w14:textId="77777777" w:rsidR="000A34DF" w:rsidRDefault="000A34DF" w:rsidP="000A34DF">
      <w:pPr>
        <w:pStyle w:val="Heading5"/>
      </w:pPr>
      <w:bookmarkStart w:id="171" w:name="_Ref329348513"/>
      <w:r>
        <w:t>OGC Support</w:t>
      </w:r>
    </w:p>
    <w:p w14:paraId="20AD2ABA" w14:textId="77777777" w:rsidR="000A34DF" w:rsidRDefault="000A34DF" w:rsidP="000A34DF">
      <w:pPr>
        <w:pStyle w:val="Heading7"/>
      </w:pPr>
      <w:r>
        <w:t>WFS</w:t>
      </w:r>
    </w:p>
    <w:p w14:paraId="2E4CD80B" w14:textId="77777777" w:rsidR="000A34DF" w:rsidRDefault="000A34DF" w:rsidP="000A34DF">
      <w:pPr>
        <w:pStyle w:val="Heading8"/>
      </w:pPr>
      <w:bookmarkStart w:id="172" w:name="_Ref328037721"/>
      <w:r>
        <w:t>Coordinate order</w:t>
      </w:r>
      <w:bookmarkEnd w:id="172"/>
    </w:p>
    <w:p w14:paraId="5508F9DB" w14:textId="77777777" w:rsidR="000A34DF" w:rsidRPr="00DF0B13" w:rsidRDefault="000A34DF"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02" w:anchor="/WFS_services/00930000005q000000/" w:history="1">
        <w:r w:rsidRPr="00DF0B13">
          <w:rPr>
            <w:rStyle w:val="Hyperlink"/>
          </w:rPr>
          <w:t>here</w:t>
        </w:r>
      </w:hyperlink>
      <w:r>
        <w:t xml:space="preserve"> for more information.</w:t>
      </w:r>
    </w:p>
    <w:p w14:paraId="54663AEC" w14:textId="77777777" w:rsidR="000A34DF" w:rsidRPr="00FA38C3" w:rsidRDefault="000A34DF" w:rsidP="000A34DF">
      <w:pPr>
        <w:pStyle w:val="BodyText2"/>
      </w:pPr>
      <w:r>
        <w:t xml:space="preserve">To see whats new in ArcGIS for Server 10.1 see </w:t>
      </w:r>
      <w:hyperlink r:id="rId1003"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324C76">
      <w:pPr>
        <w:pStyle w:val="Heading5"/>
      </w:pPr>
      <w:r>
        <w:t>Performance</w:t>
      </w:r>
      <w:bookmarkEnd w:id="171"/>
    </w:p>
    <w:p w14:paraId="369A1598" w14:textId="77777777" w:rsidR="004B461D" w:rsidRPr="00DF3D32" w:rsidRDefault="004B461D" w:rsidP="00A401BB">
      <w:pPr>
        <w:pStyle w:val="Heading6"/>
      </w:pPr>
      <w:r>
        <w:t>Monitoring</w:t>
      </w:r>
    </w:p>
    <w:p w14:paraId="503B3CF6" w14:textId="77777777" w:rsidR="004B461D" w:rsidRDefault="004B461D" w:rsidP="00CB04D9">
      <w:pPr>
        <w:pStyle w:val="Heading7"/>
      </w:pPr>
      <w:r>
        <w:t>Using ArcGIS Server Manager Log Files</w:t>
      </w:r>
    </w:p>
    <w:p w14:paraId="0B9E93EB" w14:textId="77777777" w:rsidR="004B461D" w:rsidRPr="00D141B2" w:rsidRDefault="004B461D" w:rsidP="003D4FE8">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CB04D9">
      <w:pPr>
        <w:pStyle w:val="Heading7"/>
      </w:pPr>
      <w:r>
        <w:t>ArcGIS Server Statistics</w:t>
      </w:r>
    </w:p>
    <w:p w14:paraId="7908F01A" w14:textId="77777777" w:rsidR="004B461D" w:rsidRDefault="004B461D" w:rsidP="003D4FE8">
      <w:pPr>
        <w:pStyle w:val="BodyText2"/>
      </w:pPr>
      <w:r>
        <w:t>If you open ArcCatalog and right click on the server and look at the statistics for the Andrew_SpeciesWFS service these are the statistics:</w:t>
      </w:r>
    </w:p>
    <w:p w14:paraId="66F010DA" w14:textId="77777777" w:rsidR="004B461D" w:rsidRDefault="004B461D" w:rsidP="00397DAF">
      <w:pPr>
        <w:pStyle w:val="Code"/>
      </w:pPr>
      <w:r>
        <w:t>Service Usage Time:</w:t>
      </w:r>
    </w:p>
    <w:p w14:paraId="22C35B55" w14:textId="77777777" w:rsidR="004B461D" w:rsidRDefault="004B461D" w:rsidP="00397DAF">
      <w:pPr>
        <w:pStyle w:val="Code"/>
      </w:pPr>
      <w:r>
        <w:t xml:space="preserve">    Total number of requests:    845758 </w:t>
      </w:r>
    </w:p>
    <w:p w14:paraId="3B938114" w14:textId="77777777" w:rsidR="004B461D" w:rsidRDefault="004B461D" w:rsidP="00397DAF">
      <w:pPr>
        <w:pStyle w:val="Code"/>
      </w:pPr>
      <w:r>
        <w:t xml:space="preserve">    Number of requests succeeded:    845744 </w:t>
      </w:r>
    </w:p>
    <w:p w14:paraId="24CBB4C2" w14:textId="77777777" w:rsidR="004B461D" w:rsidRDefault="004B461D" w:rsidP="00397DAF">
      <w:pPr>
        <w:pStyle w:val="Code"/>
      </w:pPr>
      <w:r>
        <w:t xml:space="preserve">    Number of requests timed out:    14 </w:t>
      </w:r>
    </w:p>
    <w:p w14:paraId="35E23DCF" w14:textId="77777777" w:rsidR="004B461D" w:rsidRDefault="004B461D" w:rsidP="00397DAF">
      <w:pPr>
        <w:pStyle w:val="Code"/>
      </w:pPr>
      <w:r>
        <w:t xml:space="preserve">    Avg usage time:   0.403615 Seconds</w:t>
      </w:r>
    </w:p>
    <w:p w14:paraId="436A050B" w14:textId="77777777" w:rsidR="004B461D" w:rsidRDefault="004B461D" w:rsidP="00397DAF">
      <w:pPr>
        <w:pStyle w:val="Code"/>
      </w:pPr>
      <w:r>
        <w:t xml:space="preserve">    Min usage time:   0.004999 Seconds</w:t>
      </w:r>
    </w:p>
    <w:p w14:paraId="55503E7A" w14:textId="77777777" w:rsidR="004B461D" w:rsidRDefault="004B461D" w:rsidP="00397DAF">
      <w:pPr>
        <w:pStyle w:val="Code"/>
      </w:pPr>
      <w:r>
        <w:t xml:space="preserve">    Max usage time:   601.300999 Seconds</w:t>
      </w:r>
    </w:p>
    <w:p w14:paraId="0279B31A" w14:textId="77777777" w:rsidR="004B461D" w:rsidRDefault="004B461D" w:rsidP="00397DAF">
      <w:pPr>
        <w:pStyle w:val="Code"/>
      </w:pPr>
      <w:r>
        <w:t xml:space="preserve">    Sum usage time:   341354.951967 Seconds</w:t>
      </w:r>
    </w:p>
    <w:p w14:paraId="11D8ABB0" w14:textId="77777777" w:rsidR="004B461D" w:rsidRDefault="004B461D" w:rsidP="00397DAF">
      <w:pPr>
        <w:pStyle w:val="Code"/>
      </w:pPr>
    </w:p>
    <w:p w14:paraId="403F3E1B" w14:textId="77777777" w:rsidR="004B461D" w:rsidRDefault="004B461D" w:rsidP="00397DAF">
      <w:pPr>
        <w:pStyle w:val="Code"/>
      </w:pPr>
      <w:r>
        <w:t>Service Wait Time:</w:t>
      </w:r>
    </w:p>
    <w:p w14:paraId="553E6102" w14:textId="77777777" w:rsidR="004B461D" w:rsidRDefault="004B461D" w:rsidP="00397DAF">
      <w:pPr>
        <w:pStyle w:val="Code"/>
      </w:pPr>
      <w:r>
        <w:t xml:space="preserve">    Total number of requests:    846186 </w:t>
      </w:r>
    </w:p>
    <w:p w14:paraId="551C6357" w14:textId="77777777" w:rsidR="004B461D" w:rsidRDefault="004B461D" w:rsidP="00397DAF">
      <w:pPr>
        <w:pStyle w:val="Code"/>
      </w:pPr>
      <w:r>
        <w:t xml:space="preserve">    Number of requests succeeded:    845767 </w:t>
      </w:r>
    </w:p>
    <w:p w14:paraId="3D1BE3BC" w14:textId="77777777" w:rsidR="004B461D" w:rsidRDefault="004B461D" w:rsidP="00397DAF">
      <w:pPr>
        <w:pStyle w:val="Code"/>
      </w:pPr>
      <w:r>
        <w:lastRenderedPageBreak/>
        <w:t xml:space="preserve">    Number of requests failed:    0 </w:t>
      </w:r>
    </w:p>
    <w:p w14:paraId="71FC890C" w14:textId="77777777" w:rsidR="004B461D" w:rsidRDefault="004B461D" w:rsidP="00397DAF">
      <w:pPr>
        <w:pStyle w:val="Code"/>
      </w:pPr>
      <w:r>
        <w:t xml:space="preserve">    Number of requests timed out:    419 </w:t>
      </w:r>
    </w:p>
    <w:p w14:paraId="002284D4" w14:textId="77777777" w:rsidR="004B461D" w:rsidRDefault="004B461D" w:rsidP="00397DAF">
      <w:pPr>
        <w:pStyle w:val="Code"/>
      </w:pPr>
      <w:r>
        <w:t xml:space="preserve">    Avg wait time:   0.221381 Seconds</w:t>
      </w:r>
    </w:p>
    <w:p w14:paraId="474E690B" w14:textId="77777777" w:rsidR="004B461D" w:rsidRDefault="004B461D" w:rsidP="00397DAF">
      <w:pPr>
        <w:pStyle w:val="Code"/>
      </w:pPr>
      <w:r>
        <w:t xml:space="preserve">    Min wait time:   0.000000 Seconds</w:t>
      </w:r>
    </w:p>
    <w:p w14:paraId="2620B566" w14:textId="77777777" w:rsidR="004B461D" w:rsidRDefault="004B461D" w:rsidP="00397DAF">
      <w:pPr>
        <w:pStyle w:val="Code"/>
      </w:pPr>
      <w:r>
        <w:t xml:space="preserve">    Max wait time:   59.903999 Seconds</w:t>
      </w:r>
    </w:p>
    <w:p w14:paraId="4FDBC938" w14:textId="77777777" w:rsidR="004B461D" w:rsidRDefault="004B461D" w:rsidP="003D4FE8">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397DAF">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3D4FE8">
      <w:pPr>
        <w:pStyle w:val="BodyText2"/>
      </w:pPr>
      <w:r>
        <w:t>But there is no id_no which is a bit useless! Looked at the ArcGIS Server Logs around this time and nowhere does it capture the actual request.</w:t>
      </w:r>
    </w:p>
    <w:p w14:paraId="2B230EE4" w14:textId="77777777" w:rsidR="004B461D" w:rsidRDefault="004B461D" w:rsidP="003D4FE8">
      <w:pPr>
        <w:pStyle w:val="BodyText2"/>
      </w:pPr>
      <w:r>
        <w:t xml:space="preserve">If I import all of the ArcGIS Server Logs for 1 day into Postgresql and if I run this query: </w:t>
      </w:r>
    </w:p>
    <w:p w14:paraId="7AFF004A" w14:textId="77777777" w:rsidR="004B461D" w:rsidRDefault="004B461D" w:rsidP="00397DAF">
      <w:pPr>
        <w:pStyle w:val="Code"/>
      </w:pPr>
      <w:r>
        <w:t>SELECT text_line_data FROM text_line where text_line_data like '%Context Usage Timeout%' and text_line_data like '%SpeciesWFS%'</w:t>
      </w:r>
    </w:p>
    <w:p w14:paraId="23BB1151" w14:textId="77777777" w:rsidR="004B461D" w:rsidRDefault="004B461D" w:rsidP="003D4FE8">
      <w:pPr>
        <w:pStyle w:val="BodyText2"/>
      </w:pPr>
      <w:r>
        <w:t>I miraculously get 14 records which is how many requests timed out in the Service Usage Time statistics!!!</w:t>
      </w:r>
    </w:p>
    <w:p w14:paraId="5A9422C5" w14:textId="77777777" w:rsidR="004B461D" w:rsidRDefault="004B461D" w:rsidP="003D4FE8">
      <w:pPr>
        <w:pStyle w:val="BodyText2"/>
      </w:pPr>
      <w:r>
        <w:t>And if I run this query:</w:t>
      </w:r>
    </w:p>
    <w:p w14:paraId="0006D150" w14:textId="77777777" w:rsidR="004B461D" w:rsidRDefault="004B461D" w:rsidP="00397DAF">
      <w:pPr>
        <w:pStyle w:val="Code"/>
      </w:pPr>
      <w:r>
        <w:t>SELECT text_line_data  FROM text_line where text_line_data like '%Wait Timeout Interval%' and text_line_data like '%SpeciesWFS%'</w:t>
      </w:r>
    </w:p>
    <w:p w14:paraId="20989333" w14:textId="77777777" w:rsidR="004B461D" w:rsidRDefault="004B461D" w:rsidP="003D4FE8">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397DAF">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397DAF">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3D4FE8">
      <w:pPr>
        <w:pStyle w:val="BodyText2"/>
      </w:pPr>
      <w:r>
        <w:t xml:space="preserve">Information on what these actually mean is here: </w:t>
      </w:r>
      <w:hyperlink r:id="rId1004"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3D4FE8">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397DAF">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3D4FE8">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3D4FE8">
      <w:pPr>
        <w:pStyle w:val="BodyText2"/>
      </w:pPr>
      <w:r>
        <w:t>This is the closest:</w:t>
      </w:r>
    </w:p>
    <w:p w14:paraId="0C99043A" w14:textId="77777777" w:rsidR="004B461D" w:rsidRDefault="004B461D" w:rsidP="00397DAF">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3D4FE8">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397DAF">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3D4FE8">
      <w:pPr>
        <w:pStyle w:val="BodyText2"/>
      </w:pPr>
      <w:r>
        <w:t>Imported the IIS logs into Postgresql and ran this query:</w:t>
      </w:r>
    </w:p>
    <w:p w14:paraId="1469B882" w14:textId="77777777" w:rsidR="004B461D" w:rsidRDefault="004B461D" w:rsidP="00397DAF">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3D4FE8">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397DAF">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w:t>
      </w:r>
      <w:r w:rsidRPr="009F33FE">
        <w:lastRenderedPageBreak/>
        <w:t>gc%3APropertyIsEqualTo%3E%3C%2Fogc%3AFilter%3E&amp;typename=Andrew_SpeciesWFSLatLong%3AAllSpecies&amp;version=1.0.0 - 1 Connection_Abandoned_By_ReqQueue ArcGISServicesAppPool"</w:t>
      </w:r>
    </w:p>
    <w:p w14:paraId="5CB1CB74" w14:textId="77777777" w:rsidR="004B461D" w:rsidRDefault="004B461D" w:rsidP="003D4FE8">
      <w:pPr>
        <w:pStyle w:val="BodyText2"/>
      </w:pPr>
      <w:r>
        <w:t>Trying the Windows Event Viewer – aha – this looks more promising. Lots of errors.</w:t>
      </w:r>
    </w:p>
    <w:p w14:paraId="2BD70D57" w14:textId="77777777" w:rsidR="004B461D" w:rsidRPr="007F7075" w:rsidRDefault="004B461D" w:rsidP="00324C76">
      <w:pPr>
        <w:pStyle w:val="Heading5"/>
      </w:pPr>
      <w:r>
        <w:t>Services</w:t>
      </w:r>
    </w:p>
    <w:p w14:paraId="7427812B" w14:textId="77777777" w:rsidR="004B461D" w:rsidRDefault="004B461D" w:rsidP="00A401BB">
      <w:pPr>
        <w:pStyle w:val="Heading6"/>
      </w:pPr>
      <w:r>
        <w:t>WFS</w:t>
      </w:r>
    </w:p>
    <w:p w14:paraId="2A93422A" w14:textId="77777777" w:rsidR="004B461D" w:rsidRDefault="004B461D" w:rsidP="003D4FE8">
      <w:pPr>
        <w:pStyle w:val="BodyText2"/>
      </w:pPr>
      <w:r>
        <w:t>WFS Request for a small polygon (this stopped working in Chrome on 20/8/12 for some reason):</w:t>
      </w:r>
    </w:p>
    <w:p w14:paraId="6E5DFC54" w14:textId="77777777" w:rsidR="004B461D" w:rsidRDefault="00082D6F" w:rsidP="003D4FE8">
      <w:pPr>
        <w:pStyle w:val="BodyText2"/>
        <w:rPr>
          <w:rStyle w:val="Hyperlink"/>
        </w:rPr>
      </w:pPr>
      <w:hyperlink r:id="rId1005"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3D4FE8">
      <w:pPr>
        <w:pStyle w:val="BodyText2"/>
      </w:pPr>
      <w:r>
        <w:t>WFS Request for a small polygon in Lat Long (note version changes to 1.0.0):</w:t>
      </w:r>
    </w:p>
    <w:p w14:paraId="4BB77F62" w14:textId="77777777" w:rsidR="004B461D" w:rsidRDefault="00082D6F" w:rsidP="003D4FE8">
      <w:pPr>
        <w:pStyle w:val="BodyText2"/>
        <w:rPr>
          <w:rStyle w:val="Hyperlink"/>
        </w:rPr>
      </w:pPr>
      <w:hyperlink r:id="rId1006"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3D4FE8">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CB04D9">
      <w:pPr>
        <w:pStyle w:val="Heading7"/>
      </w:pPr>
      <w:r>
        <w:t>Configuring for large requests</w:t>
      </w:r>
    </w:p>
    <w:p w14:paraId="729276F7" w14:textId="77777777" w:rsidR="004B461D" w:rsidRDefault="004B461D" w:rsidP="003D4FE8">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8A1C7A">
      <w:pPr>
        <w:pStyle w:val="Heading8"/>
      </w:pPr>
      <w:bookmarkStart w:id="173" w:name="_Ref330801250"/>
      <w:r>
        <w:t>Changing ArcGIS Server Service Timeouts</w:t>
      </w:r>
      <w:bookmarkEnd w:id="173"/>
    </w:p>
    <w:p w14:paraId="05248B07" w14:textId="77777777" w:rsidR="004B461D" w:rsidRDefault="004B461D" w:rsidP="003D4FE8">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3D4FE8">
      <w:pPr>
        <w:pStyle w:val="BodyText2"/>
      </w:pPr>
      <w:r>
        <w:t>You must stop the ArcGIS Server Object Manager service before making manual changes to a service configuration file.</w:t>
      </w:r>
    </w:p>
    <w:p w14:paraId="346362E7" w14:textId="77777777" w:rsidR="004B461D" w:rsidRDefault="004B461D" w:rsidP="003D4FE8">
      <w:pPr>
        <w:pStyle w:val="BodyText2"/>
      </w:pPr>
      <w:r>
        <w:t>Is this really true? Anyway, the following default properties are set by default for the SpeciesWFSLatLong service:</w:t>
      </w:r>
    </w:p>
    <w:p w14:paraId="63D5F9EE" w14:textId="77777777" w:rsidR="004B461D" w:rsidRDefault="004B461D" w:rsidP="00397DAF">
      <w:pPr>
        <w:pStyle w:val="Code"/>
      </w:pPr>
      <w:r>
        <w:tab/>
        <w:t>&lt;WaitTimeout&gt;60&lt;/WaitTimeout&gt;</w:t>
      </w:r>
    </w:p>
    <w:p w14:paraId="22E1FA47" w14:textId="77777777" w:rsidR="004B461D" w:rsidRDefault="004B461D" w:rsidP="00397DAF">
      <w:pPr>
        <w:pStyle w:val="Code"/>
      </w:pPr>
      <w:r>
        <w:tab/>
        <w:t>&lt;IdleTimeout&gt;1800&lt;/IdleTimeout&gt;</w:t>
      </w:r>
    </w:p>
    <w:p w14:paraId="524B2EF6" w14:textId="77777777" w:rsidR="004B461D" w:rsidRDefault="004B461D" w:rsidP="00397DAF">
      <w:pPr>
        <w:pStyle w:val="Code"/>
      </w:pPr>
      <w:r>
        <w:tab/>
        <w:t>&lt;UsageTimeout&gt;600&lt;/UsageTimeout&gt;</w:t>
      </w:r>
    </w:p>
    <w:p w14:paraId="295583E9" w14:textId="77777777" w:rsidR="004B461D" w:rsidRPr="00D141B2" w:rsidRDefault="004B461D" w:rsidP="003D4FE8">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8A1C7A">
      <w:pPr>
        <w:pStyle w:val="Heading8"/>
      </w:pPr>
      <w:bookmarkStart w:id="174" w:name="_Ref330988658"/>
      <w:r>
        <w:t xml:space="preserve">Changing the </w:t>
      </w:r>
      <w:r w:rsidRPr="009E7739">
        <w:t>httpRuntime executionTimeout</w:t>
      </w:r>
      <w:bookmarkEnd w:id="174"/>
    </w:p>
    <w:p w14:paraId="6469C15B" w14:textId="77777777" w:rsidR="004B461D" w:rsidRDefault="004B461D" w:rsidP="003D4FE8">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3D4FE8">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CB04D9">
      <w:pPr>
        <w:pStyle w:val="Heading7"/>
      </w:pPr>
      <w:r>
        <w:t>Checking that interior rings are catered for</w:t>
      </w:r>
    </w:p>
    <w:p w14:paraId="3DB42BB9" w14:textId="77777777" w:rsidR="004B461D" w:rsidRDefault="004B461D" w:rsidP="003D4FE8">
      <w:pPr>
        <w:pStyle w:val="BodyText2"/>
      </w:pPr>
      <w:r>
        <w:t xml:space="preserve">I need to check that the interior rings are taken into account when intersecting the WDPA and Red List. The Wild Cat is a good example with a large interior ring (OBJECTID=91981 and speciesid=8543). </w:t>
      </w:r>
      <w:hyperlink r:id="rId1007"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3D4FE8">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3D4FE8">
      <w:pPr>
        <w:pStyle w:val="BodyText2"/>
      </w:pPr>
      <w:r w:rsidRPr="00C752DA">
        <w:lastRenderedPageBreak/>
        <w:t>wdpaid</w:t>
      </w:r>
      <w:r w:rsidRPr="00C752DA">
        <w:tab/>
        <w:t>312976</w:t>
      </w:r>
    </w:p>
    <w:p w14:paraId="394A2780" w14:textId="77777777" w:rsidR="005E7EF5" w:rsidRDefault="005E7EF5" w:rsidP="005E7EF5">
      <w:pPr>
        <w:pStyle w:val="Heading4"/>
      </w:pPr>
      <w:r>
        <w:t>ArcGIS for Developers</w:t>
      </w:r>
    </w:p>
    <w:p w14:paraId="6CDA239A" w14:textId="43ED3BE9" w:rsidR="005E7EF5" w:rsidRPr="005E7EF5" w:rsidRDefault="003952E0" w:rsidP="003D4FE8">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7722F">
      <w:pPr>
        <w:pStyle w:val="Heading3"/>
      </w:pPr>
      <w:r>
        <w:t>Eclipse</w:t>
      </w:r>
    </w:p>
    <w:p w14:paraId="6615C898" w14:textId="69C87078" w:rsidR="0037722F" w:rsidRDefault="0037722F" w:rsidP="0037722F">
      <w:pPr>
        <w:pStyle w:val="BodyText2"/>
      </w:pPr>
      <w:r>
        <w:t xml:space="preserve">Installing on Windows from </w:t>
      </w:r>
      <w:hyperlink r:id="rId1008" w:history="1">
        <w:r w:rsidRPr="0037722F">
          <w:rPr>
            <w:rStyle w:val="Hyperlink"/>
          </w:rPr>
          <w:t>here</w:t>
        </w:r>
      </w:hyperlink>
      <w:r>
        <w:t>.</w:t>
      </w:r>
    </w:p>
    <w:p w14:paraId="58379F04" w14:textId="1E51494B" w:rsidR="00261BC7" w:rsidRDefault="00261BC7" w:rsidP="00261BC7">
      <w:pPr>
        <w:pStyle w:val="ListBullet"/>
      </w:pPr>
      <w:r>
        <w:t>Installing the Eclipse IDE for Java Developers</w:t>
      </w:r>
    </w:p>
    <w:p w14:paraId="623B7701" w14:textId="6109E843" w:rsidR="00261BC7" w:rsidRDefault="00261BC7" w:rsidP="00261BC7">
      <w:pPr>
        <w:pStyle w:val="ListBullet"/>
      </w:pPr>
      <w:r>
        <w:t>Installing to ‘</w:t>
      </w:r>
      <w:r w:rsidRPr="00261BC7">
        <w:t>C:\Users\cottaan\eclipse\java-mars</w:t>
      </w:r>
      <w:r>
        <w:t>’ (no Admin permissions needed)</w:t>
      </w:r>
    </w:p>
    <w:p w14:paraId="79183883" w14:textId="54204581" w:rsidR="00261BC7" w:rsidRDefault="00261BC7" w:rsidP="00261BC7">
      <w:pPr>
        <w:pStyle w:val="ListBullet"/>
      </w:pPr>
      <w:r>
        <w:t>Mars.2 version</w:t>
      </w:r>
    </w:p>
    <w:p w14:paraId="2370FBA7" w14:textId="2FEB884E" w:rsidR="00261BC7" w:rsidRPr="0037722F" w:rsidRDefault="00261BC7" w:rsidP="00D22897">
      <w:pPr>
        <w:pStyle w:val="ListBullet"/>
      </w:pPr>
      <w:r>
        <w:t>Storing Eclipse projects in the default workspace (‘</w:t>
      </w:r>
      <w:r w:rsidRPr="00261BC7">
        <w:t>C:\Users\cottaan\workspace</w:t>
      </w:r>
      <w:r w:rsidR="00D22897">
        <w:t>’)</w:t>
      </w:r>
    </w:p>
    <w:p w14:paraId="32243A16" w14:textId="7F2036ED" w:rsidR="008727C5" w:rsidRPr="008727C5" w:rsidRDefault="008727C5" w:rsidP="000A34DF">
      <w:pPr>
        <w:pStyle w:val="Heading4"/>
      </w:pPr>
      <w:r>
        <w:t>Java Projects</w:t>
      </w:r>
    </w:p>
    <w:p w14:paraId="32D51E5B" w14:textId="25D17CAF" w:rsidR="008727C5" w:rsidRDefault="008727C5" w:rsidP="008727C5">
      <w:pPr>
        <w:pStyle w:val="Heading5"/>
      </w:pPr>
      <w:r>
        <w:t xml:space="preserve">Compiling </w:t>
      </w:r>
      <w:r w:rsidR="001528C3">
        <w:t>to a different JRE</w:t>
      </w:r>
    </w:p>
    <w:p w14:paraId="34FA6406" w14:textId="1E7405C7" w:rsidR="008727C5" w:rsidRPr="008727C5" w:rsidRDefault="008727C5" w:rsidP="008727C5">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0E5787">
      <w:pPr>
        <w:pStyle w:val="Heading4"/>
        <w:rPr>
          <w:b/>
          <w:bCs/>
        </w:rPr>
      </w:pPr>
      <w:r w:rsidRPr="000E5787">
        <w:rPr>
          <w:b/>
          <w:bCs/>
        </w:rPr>
        <w:t>JavaScript Development Tools (JSDT)</w:t>
      </w:r>
    </w:p>
    <w:p w14:paraId="31A2EE1B" w14:textId="2FA91F8E" w:rsidR="000E5787" w:rsidRDefault="000E5787" w:rsidP="000E5787">
      <w:pPr>
        <w:pStyle w:val="BodyText2"/>
      </w:pPr>
      <w:r>
        <w:t xml:space="preserve">From </w:t>
      </w:r>
      <w:r w:rsidR="00B42BB0">
        <w:t>Eclipse Web Developer Tools.</w:t>
      </w:r>
    </w:p>
    <w:p w14:paraId="062C4615" w14:textId="44DAC344" w:rsidR="008D3EAC" w:rsidRDefault="008D3EAC" w:rsidP="000E5787">
      <w:pPr>
        <w:pStyle w:val="BodyText2"/>
      </w:pPr>
      <w:r>
        <w:t>15/12/16</w:t>
      </w:r>
      <w:r>
        <w:tab/>
        <w:t xml:space="preserve">Installing Web Development Tools </w:t>
      </w:r>
    </w:p>
    <w:p w14:paraId="2FD2C2AF" w14:textId="77777777" w:rsidR="009E129F" w:rsidRDefault="009E129F" w:rsidP="009E129F">
      <w:pPr>
        <w:pStyle w:val="Heading4"/>
      </w:pPr>
      <w:r>
        <w:t>PyDev</w:t>
      </w:r>
    </w:p>
    <w:p w14:paraId="43838E63" w14:textId="77777777" w:rsidR="009E129F" w:rsidRPr="0059652C" w:rsidRDefault="009E129F" w:rsidP="009E129F">
      <w:pPr>
        <w:pStyle w:val="Heading5"/>
      </w:pPr>
      <w:r>
        <w:t>Installation</w:t>
      </w:r>
    </w:p>
    <w:p w14:paraId="28FA4B80" w14:textId="77777777" w:rsidR="009E129F" w:rsidRDefault="009E129F" w:rsidP="009E129F">
      <w:pPr>
        <w:pStyle w:val="ListBullet"/>
      </w:pPr>
      <w:r>
        <w:t xml:space="preserve">Following instructions on </w:t>
      </w:r>
      <w:hyperlink r:id="rId1009" w:history="1">
        <w:r w:rsidRPr="005D5A84">
          <w:rPr>
            <w:rStyle w:val="Hyperlink"/>
          </w:rPr>
          <w:t>this</w:t>
        </w:r>
      </w:hyperlink>
      <w:r>
        <w:t xml:space="preserve"> page</w:t>
      </w:r>
    </w:p>
    <w:p w14:paraId="252F37AE" w14:textId="77777777" w:rsidR="009E129F" w:rsidRDefault="009E129F" w:rsidP="009E129F">
      <w:pPr>
        <w:pStyle w:val="ListBullet"/>
      </w:pPr>
      <w:r>
        <w:t>Selected Pydev for Eclipse</w:t>
      </w:r>
    </w:p>
    <w:p w14:paraId="1F77E14F" w14:textId="77777777" w:rsidR="009E129F" w:rsidRDefault="009E129F" w:rsidP="009E129F">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9E129F">
      <w:pPr>
        <w:pStyle w:val="ListBullet"/>
      </w:pPr>
      <w:r>
        <w:t>Now after reopening I can see all my folders in the Package Explorer and the following</w:t>
      </w:r>
    </w:p>
    <w:p w14:paraId="2F3D1DEC" w14:textId="77777777" w:rsidR="009E129F" w:rsidRDefault="009E129F" w:rsidP="009E129F">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0">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9E129F">
      <w:pPr>
        <w:pStyle w:val="ListBullet"/>
      </w:pPr>
      <w:r>
        <w:t>Clicked on Apply</w:t>
      </w:r>
    </w:p>
    <w:p w14:paraId="7B2A4519" w14:textId="77777777" w:rsidR="009E129F" w:rsidRDefault="009E129F" w:rsidP="009E129F">
      <w:pPr>
        <w:pStyle w:val="ListBullet"/>
      </w:pPr>
      <w:r>
        <w:t>All works fine. Uninstalling Aptana</w:t>
      </w:r>
    </w:p>
    <w:p w14:paraId="1FA9CF76" w14:textId="77777777" w:rsidR="009E129F" w:rsidRDefault="009E129F" w:rsidP="009E129F">
      <w:pPr>
        <w:pStyle w:val="Heading5"/>
      </w:pPr>
      <w:r>
        <w:t>Interactive Console</w:t>
      </w:r>
    </w:p>
    <w:p w14:paraId="5088B39D" w14:textId="77777777" w:rsidR="009E129F" w:rsidRPr="0059652C" w:rsidRDefault="009E129F" w:rsidP="009E129F">
      <w:pPr>
        <w:pStyle w:val="BodyText2"/>
      </w:pPr>
      <w:r>
        <w:t>Can be used to run Python from anywhere in Pydev. Shortcut is F2 or Ctrl+Alt+ENTER.</w:t>
      </w:r>
    </w:p>
    <w:p w14:paraId="275F6E65" w14:textId="77777777" w:rsidR="009E129F" w:rsidRDefault="009E129F" w:rsidP="009E129F">
      <w:pPr>
        <w:pStyle w:val="Heading5"/>
      </w:pPr>
      <w:r>
        <w:t>Issues</w:t>
      </w:r>
    </w:p>
    <w:p w14:paraId="131AE2CC" w14:textId="77777777" w:rsidR="009E129F" w:rsidRPr="005D1E49" w:rsidRDefault="009E129F" w:rsidP="009E129F">
      <w:pPr>
        <w:pStyle w:val="Heading6"/>
      </w:pPr>
      <w:r>
        <w:lastRenderedPageBreak/>
        <w:t>Undefined variable from import:&lt;whatever&gt;’</w:t>
      </w:r>
    </w:p>
    <w:p w14:paraId="097B783D" w14:textId="77777777" w:rsidR="009E129F" w:rsidRDefault="009E129F" w:rsidP="009E129F">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9E129F">
      <w:pPr>
        <w:pStyle w:val="ListBullet"/>
      </w:pPr>
      <w:r>
        <w:t>Window -&gt; Preferences -&gt; PyDev -&gt; Editor -&gt; Code Analysis -&gt; Undefined -&gt; Undefined Variable From Import -&gt; Ignore</w:t>
      </w:r>
    </w:p>
    <w:p w14:paraId="54AC6DAD" w14:textId="77777777" w:rsidR="009E129F" w:rsidRPr="005D1E49" w:rsidRDefault="009E129F" w:rsidP="009E129F">
      <w:pPr>
        <w:pStyle w:val="ListBullet"/>
      </w:pPr>
      <w:r>
        <w:t>Close and reopen eclipse</w:t>
      </w:r>
    </w:p>
    <w:p w14:paraId="75F85C3D" w14:textId="77777777" w:rsidR="009E129F" w:rsidRDefault="009E129F" w:rsidP="009E129F">
      <w:pPr>
        <w:pStyle w:val="Heading6"/>
      </w:pPr>
      <w:r>
        <w:t>URL Request limit</w:t>
      </w:r>
    </w:p>
    <w:p w14:paraId="53F77A8F" w14:textId="77777777" w:rsidR="009E129F" w:rsidRPr="004B6246" w:rsidRDefault="009E129F" w:rsidP="009E129F">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383471">
      <w:pPr>
        <w:pStyle w:val="Heading4"/>
        <w:rPr>
          <w:b/>
          <w:bCs/>
        </w:rPr>
      </w:pPr>
      <w:r>
        <w:rPr>
          <w:b/>
          <w:bCs/>
        </w:rPr>
        <w:t>Remote System Explorer Client Runtime</w:t>
      </w:r>
      <w:r>
        <w:rPr>
          <w:b/>
          <w:bCs/>
        </w:rPr>
        <w:tab/>
      </w:r>
    </w:p>
    <w:p w14:paraId="5AEC6A44" w14:textId="62C35FF7" w:rsidR="00383471" w:rsidRDefault="00383471" w:rsidP="000E5787">
      <w:pPr>
        <w:pStyle w:val="BodyText2"/>
      </w:pPr>
      <w:r>
        <w:t>From the Mars updates.</w:t>
      </w:r>
    </w:p>
    <w:p w14:paraId="6E0F9B31" w14:textId="52920ABD" w:rsidR="009E129F" w:rsidRDefault="009E129F" w:rsidP="009E129F">
      <w:pPr>
        <w:pStyle w:val="Heading4"/>
      </w:pPr>
      <w:r>
        <w:t>Run configurations</w:t>
      </w:r>
    </w:p>
    <w:p w14:paraId="67C19877" w14:textId="77777777" w:rsidR="009E129F" w:rsidRDefault="009E129F" w:rsidP="009E129F">
      <w:pPr>
        <w:pStyle w:val="Heading5"/>
      </w:pPr>
      <w:r>
        <w:t>Web projects</w:t>
      </w:r>
    </w:p>
    <w:p w14:paraId="0902FC34" w14:textId="77777777" w:rsidR="009E129F" w:rsidRPr="00223EA5" w:rsidRDefault="009E129F" w:rsidP="009E129F">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9E129F">
      <w:pPr>
        <w:pStyle w:val="Heading4"/>
      </w:pPr>
      <w:r>
        <w:t>Servers</w:t>
      </w:r>
    </w:p>
    <w:p w14:paraId="493FD519" w14:textId="77777777" w:rsidR="00484F3C" w:rsidRDefault="00484F3C" w:rsidP="00484F3C">
      <w:pPr>
        <w:pStyle w:val="Heading5"/>
      </w:pPr>
      <w:r>
        <w:t>Apache Tomcat 8</w:t>
      </w:r>
    </w:p>
    <w:p w14:paraId="30DEF9C6" w14:textId="77777777" w:rsidR="00484F3C" w:rsidRPr="004177D7" w:rsidRDefault="00484F3C" w:rsidP="00484F3C">
      <w:pPr>
        <w:pStyle w:val="Heading6"/>
      </w:pPr>
      <w:r>
        <w:t>Installing</w:t>
      </w:r>
    </w:p>
    <w:p w14:paraId="7520E4A9" w14:textId="77777777" w:rsidR="00484F3C" w:rsidRDefault="00484F3C" w:rsidP="00484F3C">
      <w:pPr>
        <w:pStyle w:val="BodyText2"/>
      </w:pPr>
      <w:r>
        <w:t xml:space="preserve">Following this guide </w:t>
      </w:r>
      <w:hyperlink r:id="rId1011" w:history="1">
        <w:r w:rsidRPr="00F21B98">
          <w:rPr>
            <w:rStyle w:val="Hyperlink"/>
          </w:rPr>
          <w:t>here</w:t>
        </w:r>
      </w:hyperlink>
      <w:r>
        <w:t xml:space="preserve">. Downloading zip for Windows </w:t>
      </w:r>
      <w:hyperlink r:id="rId1012"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484F3C">
      <w:pPr>
        <w:pStyle w:val="ListBullet2"/>
      </w:pPr>
      <w:r>
        <w:t>Right click on the Tomcat on the tab "Servers" -&gt; Properties -&gt; Switch Location -&gt; OK.</w:t>
      </w:r>
    </w:p>
    <w:p w14:paraId="04B3DCE2" w14:textId="77777777" w:rsidR="00484F3C" w:rsidRDefault="00484F3C" w:rsidP="00484F3C">
      <w:pPr>
        <w:pStyle w:val="ListBullet2"/>
      </w:pPr>
      <w:r>
        <w:t>Double click on the Tomcat on the tab "Servers" -&gt; On the tab "Server Locations" you must choose "use Tomcat installation" -&gt;Save.</w:t>
      </w:r>
    </w:p>
    <w:p w14:paraId="032D7D82" w14:textId="77777777" w:rsidR="00484F3C" w:rsidRDefault="00484F3C" w:rsidP="00484F3C">
      <w:pPr>
        <w:pStyle w:val="ListBullet2"/>
      </w:pPr>
      <w:r>
        <w:t>Deploy Path: webapps.</w:t>
      </w:r>
    </w:p>
    <w:p w14:paraId="03348892" w14:textId="77777777" w:rsidR="00484F3C" w:rsidRDefault="00484F3C" w:rsidP="00484F3C">
      <w:pPr>
        <w:pStyle w:val="BodyText2"/>
      </w:pPr>
      <w:r>
        <w:t xml:space="preserve">Now if you go to </w:t>
      </w:r>
      <w:hyperlink r:id="rId1013"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397DAF">
      <w:pPr>
        <w:pStyle w:val="Code"/>
      </w:pPr>
      <w:r>
        <w:t>&lt;role rolename="manager-gui"/&gt;</w:t>
      </w:r>
    </w:p>
    <w:p w14:paraId="5DDC1649" w14:textId="1AFA05B8" w:rsidR="00484F3C" w:rsidRDefault="00484F3C" w:rsidP="00397DAF">
      <w:pPr>
        <w:pStyle w:val="Code"/>
      </w:pPr>
      <w:r>
        <w:t>&lt;user username="admin" password="password" roles="manager-gui"/&gt;</w:t>
      </w:r>
    </w:p>
    <w:p w14:paraId="04BA2569" w14:textId="7A39917D" w:rsidR="00E63E2A" w:rsidRDefault="00E63E2A" w:rsidP="00E63E2A">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484F3C">
      <w:pPr>
        <w:pStyle w:val="Heading6"/>
      </w:pPr>
      <w:r>
        <w:t>Configuring user applications</w:t>
      </w:r>
    </w:p>
    <w:p w14:paraId="147067E8" w14:textId="77777777" w:rsidR="00484F3C" w:rsidRDefault="00484F3C" w:rsidP="00484F3C">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397DAF">
      <w:pPr>
        <w:pStyle w:val="Code"/>
      </w:pPr>
      <w:r w:rsidRPr="006413E2">
        <w:t>&lt;?xml version='1.0' encoding='utf-8'?&gt; &lt;Context docBase="E:\cottaan\My Documents\github repos\gee_spectral_library_builder"&gt;&lt;/Context&gt;</w:t>
      </w:r>
    </w:p>
    <w:p w14:paraId="6877DCFB" w14:textId="77777777" w:rsidR="00484F3C" w:rsidRDefault="00484F3C" w:rsidP="00484F3C">
      <w:pPr>
        <w:pStyle w:val="BodyText2"/>
      </w:pPr>
      <w:r>
        <w:t xml:space="preserve">Then this opens correctly: </w:t>
      </w:r>
      <w:hyperlink r:id="rId1014" w:history="1">
        <w:r w:rsidRPr="000A6160">
          <w:rPr>
            <w:rStyle w:val="Hyperlink"/>
          </w:rPr>
          <w:t>http://localhost:8080/gee_spectral_library_builder/</w:t>
        </w:r>
      </w:hyperlink>
      <w:r>
        <w:t xml:space="preserve"> </w:t>
      </w:r>
    </w:p>
    <w:p w14:paraId="59658A35" w14:textId="77777777" w:rsidR="00484F3C" w:rsidRDefault="00484F3C" w:rsidP="00484F3C">
      <w:pPr>
        <w:pStyle w:val="Heading6"/>
      </w:pPr>
      <w:r>
        <w:lastRenderedPageBreak/>
        <w:t>Running Tomcat on another port</w:t>
      </w:r>
    </w:p>
    <w:p w14:paraId="27740B37" w14:textId="559F281F" w:rsidR="00484F3C" w:rsidRPr="00275573" w:rsidRDefault="00484F3C" w:rsidP="00484F3C">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350C35">
      <w:pPr>
        <w:pStyle w:val="Heading6"/>
      </w:pPr>
      <w:r>
        <w:t>Setting up SSL</w:t>
      </w:r>
    </w:p>
    <w:p w14:paraId="39D1AB4E" w14:textId="6717077F" w:rsidR="00350C35" w:rsidRDefault="00350C35" w:rsidP="00350C35">
      <w:pPr>
        <w:pStyle w:val="BodyText2"/>
      </w:pPr>
      <w:r>
        <w:t xml:space="preserve">In order to use the Dojo FlickrRESTStore I need to set up SSL on my localhost. Following instructions </w:t>
      </w:r>
      <w:hyperlink r:id="rId1015" w:history="1">
        <w:r w:rsidRPr="00350C35">
          <w:rPr>
            <w:rStyle w:val="Hyperlink"/>
          </w:rPr>
          <w:t>here</w:t>
        </w:r>
      </w:hyperlink>
      <w:r>
        <w:t xml:space="preserve"> on how to do it.</w:t>
      </w:r>
    </w:p>
    <w:p w14:paraId="113CDB0C" w14:textId="412E8A7D" w:rsidR="00350C35" w:rsidRDefault="00350C35" w:rsidP="00350C35">
      <w:pPr>
        <w:pStyle w:val="Unix"/>
      </w:pPr>
      <w:r w:rsidRPr="00350C35">
        <w:t>C:\Program Files\Java\jdk1.8.0_91\bin&gt;keytool  -genkey -alias tomcat -keyalg RSA</w:t>
      </w:r>
    </w:p>
    <w:p w14:paraId="578415AC" w14:textId="1AA94CB9" w:rsidR="00350C35" w:rsidRDefault="00350C35" w:rsidP="00350C35">
      <w:pPr>
        <w:pStyle w:val="Unix"/>
      </w:pPr>
      <w:r>
        <w:t>password: thargal88</w:t>
      </w:r>
    </w:p>
    <w:p w14:paraId="01404BD1" w14:textId="43D944A9" w:rsidR="00350C35" w:rsidRDefault="003B5BF6" w:rsidP="00350C35">
      <w:pPr>
        <w:pStyle w:val="Unix"/>
      </w:pPr>
      <w:r>
        <w:t>..</w:t>
      </w:r>
      <w:r w:rsidR="00350C35">
        <w:t>and for Tomcat</w:t>
      </w:r>
    </w:p>
    <w:p w14:paraId="3183BBAC" w14:textId="48AE125F" w:rsidR="00350C35" w:rsidRDefault="00350C35" w:rsidP="009A04BC">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9A04BC">
      <w:pPr>
        <w:pStyle w:val="BodyText2"/>
      </w:pPr>
      <w:r>
        <w:t>In ‘</w:t>
      </w:r>
      <w:r w:rsidRPr="000D5FFD">
        <w:t>E:\cottaan\My Documents\Downloads\apache-tomcat-8.0.32\conf</w:t>
      </w:r>
      <w:r>
        <w:t>\server.xml’ uncommented lines 77-79.</w:t>
      </w:r>
      <w:r w:rsidR="00836BFC">
        <w:t xml:space="preserve"> Restarted Apache and tried </w:t>
      </w:r>
      <w:hyperlink r:id="rId1016"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9A04BC">
      <w:pPr>
        <w:pStyle w:val="BodyText2"/>
      </w:pPr>
      <w:r w:rsidRPr="001807D2">
        <w:t>keystoreFile="${user.home}/.keystore" keystorePass="password"</w:t>
      </w:r>
    </w:p>
    <w:p w14:paraId="0BC6F5CF" w14:textId="0857FD29" w:rsidR="0008380D" w:rsidRDefault="0008380D" w:rsidP="009A04BC">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9A04BC">
      <w:pPr>
        <w:pStyle w:val="BodyText2"/>
      </w:pPr>
      <w:r>
        <w:t xml:space="preserve">Now all requests have to be through </w:t>
      </w:r>
      <w:hyperlink r:id="rId1017" w:history="1">
        <w:r w:rsidRPr="00627696">
          <w:rPr>
            <w:rStyle w:val="Hyperlink"/>
          </w:rPr>
          <w:t>https://localhost:8443/leaflet_map/index.html</w:t>
        </w:r>
      </w:hyperlink>
      <w:r>
        <w:t xml:space="preserve"> and not localhost:8181 </w:t>
      </w:r>
    </w:p>
    <w:p w14:paraId="61FE416A" w14:textId="109E9956" w:rsidR="009E129F" w:rsidRDefault="009E129F" w:rsidP="009E129F">
      <w:pPr>
        <w:pStyle w:val="Heading5"/>
      </w:pPr>
      <w:r>
        <w:t xml:space="preserve">Jetty </w:t>
      </w:r>
    </w:p>
    <w:p w14:paraId="72205A9E" w14:textId="77777777" w:rsidR="009E129F" w:rsidRPr="0041304E" w:rsidRDefault="009E129F" w:rsidP="009E129F">
      <w:pPr>
        <w:pStyle w:val="BodyText2"/>
      </w:pPr>
      <w:r>
        <w:t xml:space="preserve">Installing from instructions </w:t>
      </w:r>
      <w:hyperlink r:id="rId1018" w:history="1">
        <w:r w:rsidRPr="0041304E">
          <w:rPr>
            <w:rStyle w:val="Hyperlink"/>
          </w:rPr>
          <w:t>here</w:t>
        </w:r>
      </w:hyperlink>
      <w:r>
        <w:t>. Still didn’t work as a simple web server.</w:t>
      </w:r>
    </w:p>
    <w:p w14:paraId="5941BCCB" w14:textId="7C0608B7" w:rsidR="00954FBD" w:rsidRDefault="00AF14FE" w:rsidP="00954FBD">
      <w:pPr>
        <w:pStyle w:val="Heading4"/>
      </w:pPr>
      <w:r>
        <w:t xml:space="preserve">Web Tools Platform </w:t>
      </w:r>
    </w:p>
    <w:p w14:paraId="0BBD6630" w14:textId="61D80D9D" w:rsidR="00AF14FE" w:rsidRPr="00AF14FE" w:rsidRDefault="00AF14FE" w:rsidP="00AF14FE">
      <w:pPr>
        <w:pStyle w:val="BodyText2"/>
      </w:pPr>
      <w:r>
        <w:t>Installing Web Tools Platform (WTP) 3.7.2 as I hope it includes a lightweight Web Server for Eclipse.</w:t>
      </w:r>
    </w:p>
    <w:p w14:paraId="7A24764B" w14:textId="6631EE1C" w:rsidR="00987CE7" w:rsidRDefault="00987CE7" w:rsidP="00324C76">
      <w:pPr>
        <w:pStyle w:val="Heading5"/>
      </w:pPr>
      <w:r>
        <w:t>Servers</w:t>
      </w:r>
    </w:p>
    <w:p w14:paraId="63DB1142" w14:textId="1E6C39B9" w:rsidR="00987CE7" w:rsidRPr="00987CE7" w:rsidRDefault="00987CE7" w:rsidP="00987CE7">
      <w:pPr>
        <w:pStyle w:val="BodyText2"/>
      </w:pPr>
      <w:r>
        <w:t xml:space="preserve">Following the guide </w:t>
      </w:r>
      <w:hyperlink r:id="rId1019" w:history="1">
        <w:r w:rsidRPr="00987CE7">
          <w:rPr>
            <w:rStyle w:val="Hyperlink"/>
          </w:rPr>
          <w:t>here</w:t>
        </w:r>
      </w:hyperlink>
      <w:r>
        <w:t xml:space="preserve"> to install a new Server.</w:t>
      </w:r>
    </w:p>
    <w:p w14:paraId="21C6208E" w14:textId="48DB99A3" w:rsidR="00C7660F" w:rsidRDefault="00C7660F" w:rsidP="00C7660F">
      <w:pPr>
        <w:pStyle w:val="Heading4"/>
      </w:pPr>
      <w:r>
        <w:t>Issues</w:t>
      </w:r>
    </w:p>
    <w:p w14:paraId="2BA1E8F1" w14:textId="3E9FE848" w:rsidR="00C7660F" w:rsidRDefault="00CD4447" w:rsidP="00C7660F">
      <w:pPr>
        <w:pStyle w:val="Heading5"/>
      </w:pPr>
      <w:r>
        <w:t>Launch errors</w:t>
      </w:r>
    </w:p>
    <w:p w14:paraId="146D4294" w14:textId="43526F87" w:rsidR="00CD4447" w:rsidRDefault="00CD4447" w:rsidP="00CD4447">
      <w:pPr>
        <w:pStyle w:val="Heading6"/>
      </w:pPr>
      <w:r>
        <w:t>Java runtime not available</w:t>
      </w:r>
    </w:p>
    <w:p w14:paraId="179ED4B2" w14:textId="460A64DC" w:rsidR="00CD4447" w:rsidRPr="00CD4447" w:rsidRDefault="00CD4447" w:rsidP="00CD4447">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785960">
      <w:pPr>
        <w:pStyle w:val="Heading3"/>
      </w:pPr>
      <w:r>
        <w:t>FME Workbench</w:t>
      </w:r>
    </w:p>
    <w:p w14:paraId="4E1DFEBE" w14:textId="6FC298C9" w:rsidR="001D55FB" w:rsidRPr="001D55FB" w:rsidRDefault="001D55FB" w:rsidP="001D55FB">
      <w:pPr>
        <w:pStyle w:val="BodyText2"/>
      </w:pPr>
      <w:r>
        <w:t>Installed FME Workbench 2016 on 29/04/2016.</w:t>
      </w:r>
    </w:p>
    <w:p w14:paraId="71D9AEF2" w14:textId="16872475" w:rsidR="00CC0127" w:rsidRDefault="00CC0127" w:rsidP="00CC0127">
      <w:pPr>
        <w:pStyle w:val="Heading4"/>
      </w:pPr>
      <w:r>
        <w:t>Data types</w:t>
      </w:r>
    </w:p>
    <w:p w14:paraId="598E58E5" w14:textId="6CB59ED8" w:rsidR="00CC0127" w:rsidRPr="00CC0127" w:rsidRDefault="00CC0127" w:rsidP="00CC0127">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85960">
      <w:pPr>
        <w:pStyle w:val="Heading4"/>
      </w:pPr>
      <w:r>
        <w:t>General notes</w:t>
      </w:r>
    </w:p>
    <w:p w14:paraId="1EA769B9" w14:textId="77777777" w:rsidR="00785960" w:rsidRDefault="00785960" w:rsidP="00785960">
      <w:pPr>
        <w:pStyle w:val="ListBullet"/>
      </w:pPr>
      <w:r>
        <w:t>How can you specify the Geometry type (e.g. point, line, polygon)? It only creates a field called geom of type geometry</w:t>
      </w:r>
    </w:p>
    <w:p w14:paraId="178F8E64" w14:textId="77777777" w:rsidR="00785960" w:rsidRDefault="00785960" w:rsidP="00785960">
      <w:pPr>
        <w:pStyle w:val="ListBullet"/>
      </w:pPr>
      <w:r>
        <w:t>You can add as many readers and writers as you want to a workspace</w:t>
      </w:r>
    </w:p>
    <w:p w14:paraId="79563DEF" w14:textId="765A7EB0" w:rsidR="00785960" w:rsidRDefault="00785960" w:rsidP="00785960">
      <w:pPr>
        <w:pStyle w:val="ListBullet"/>
      </w:pPr>
      <w:r>
        <w:lastRenderedPageBreak/>
        <w:t>You can add indexes to the resulting fields by right clicking on the attribute and selecting index</w:t>
      </w:r>
      <w:r w:rsidR="005947C8">
        <w:t xml:space="preserve"> (normally BTREE)</w:t>
      </w:r>
    </w:p>
    <w:p w14:paraId="7C92EF15" w14:textId="77777777" w:rsidR="00785960" w:rsidRPr="00716117" w:rsidRDefault="00785960" w:rsidP="00785960">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85960">
      <w:pPr>
        <w:pStyle w:val="Heading4"/>
      </w:pPr>
      <w:r>
        <w:t>Importing data into PostGIS</w:t>
      </w:r>
    </w:p>
    <w:p w14:paraId="71E58347" w14:textId="77777777" w:rsidR="00785960" w:rsidRDefault="00785960" w:rsidP="00785960">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785960">
      <w:pPr>
        <w:pStyle w:val="ListBullet"/>
      </w:pPr>
      <w:r>
        <w:t>Then add SPHERICAL_MERCATOR to the reader and writer</w:t>
      </w:r>
    </w:p>
    <w:p w14:paraId="0D2325A3" w14:textId="77777777" w:rsidR="00785960" w:rsidRDefault="00785960" w:rsidP="00785960">
      <w:pPr>
        <w:pStyle w:val="ListBullet"/>
      </w:pPr>
      <w:r>
        <w:t>Then set the user name in the parameters for the destination feature type</w:t>
      </w:r>
    </w:p>
    <w:p w14:paraId="186790B8" w14:textId="77777777" w:rsidR="00785960" w:rsidRDefault="00785960" w:rsidP="00785960">
      <w:pPr>
        <w:pStyle w:val="ListBullet"/>
      </w:pPr>
      <w:r>
        <w:t>When you transform to PostGIS, there are 2 usernames:</w:t>
      </w:r>
    </w:p>
    <w:p w14:paraId="5827A6A7" w14:textId="77777777" w:rsidR="00785960" w:rsidRDefault="00785960" w:rsidP="00785960">
      <w:pPr>
        <w:pStyle w:val="BodyText"/>
      </w:pPr>
      <w:r>
        <w:tab/>
        <w:t>-</w:t>
      </w:r>
      <w:r>
        <w:tab/>
        <w:t>1 in the PostGIS connection parameters, which must be set to the user that will login to PostGIS</w:t>
      </w:r>
    </w:p>
    <w:p w14:paraId="04313D46" w14:textId="77777777" w:rsidR="00785960" w:rsidRDefault="00785960" w:rsidP="00785960">
      <w:pPr>
        <w:pStyle w:val="BodyText"/>
      </w:pPr>
      <w:r>
        <w:tab/>
        <w:t>-</w:t>
      </w:r>
      <w:r>
        <w:tab/>
        <w:t>Another which is the Feature Types which is the name of the 'Schema' where the data will be written</w:t>
      </w:r>
    </w:p>
    <w:p w14:paraId="7008496B" w14:textId="77777777" w:rsidR="00785960" w:rsidRDefault="00785960" w:rsidP="00785960">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785960">
      <w:pPr>
        <w:pStyle w:val="ListBullet"/>
      </w:pPr>
      <w:r>
        <w:t>To connect to a particular table in a particular schema, type the full name of the table including the schema, e.g. administrative_units.country</w:t>
      </w:r>
    </w:p>
    <w:p w14:paraId="4E586C3C" w14:textId="77777777" w:rsidR="00785960" w:rsidRDefault="00785960" w:rsidP="00785960">
      <w:pPr>
        <w:pStyle w:val="ListBullet"/>
      </w:pPr>
      <w:r>
        <w:t xml:space="preserve">There are issues with using PostGIS 2 because </w:t>
      </w:r>
      <w:r w:rsidRPr="002E4C61">
        <w:t xml:space="preserve">the function that is required to copy the data no longer exists (AsEWKB). See </w:t>
      </w:r>
      <w:hyperlink r:id="rId1020"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424B7F">
      <w:pPr>
        <w:pStyle w:val="ListBullet2"/>
      </w:pPr>
      <w:r>
        <w:t xml:space="preserve">There is a function called </w:t>
      </w:r>
      <w:r w:rsidRPr="002E4C61">
        <w:t>asewkb</w:t>
      </w:r>
      <w:r>
        <w:t xml:space="preserve"> in durga which is PostGIS 1.5</w:t>
      </w:r>
    </w:p>
    <w:p w14:paraId="0EA5CBB6" w14:textId="77777777" w:rsidR="00785960" w:rsidRDefault="00785960" w:rsidP="00424B7F">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85960">
      <w:pPr>
        <w:pStyle w:val="Heading4"/>
      </w:pPr>
      <w:r>
        <w:t>Importing data into Access</w:t>
      </w:r>
    </w:p>
    <w:p w14:paraId="42A4DCA9" w14:textId="77777777" w:rsidR="00785960" w:rsidRDefault="00785960" w:rsidP="003D4FE8">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3D4FE8">
      <w:pPr>
        <w:pStyle w:val="BodyText2"/>
      </w:pPr>
      <w:r>
        <w:t>It doesn’t seem to read from an accdb file!</w:t>
      </w:r>
    </w:p>
    <w:p w14:paraId="77C0B13C" w14:textId="77777777" w:rsidR="004B461D" w:rsidRDefault="004B461D" w:rsidP="004B461D">
      <w:pPr>
        <w:pStyle w:val="Heading3"/>
      </w:pPr>
      <w:r>
        <w:t>Google Earth</w:t>
      </w:r>
    </w:p>
    <w:p w14:paraId="365C4109" w14:textId="77777777" w:rsidR="004B461D" w:rsidRDefault="004B461D" w:rsidP="004B461D">
      <w:pPr>
        <w:pStyle w:val="Heading4"/>
      </w:pPr>
      <w:bookmarkStart w:id="175" w:name="_Ref364943144"/>
      <w:r>
        <w:t>Image metadata</w:t>
      </w:r>
      <w:bookmarkEnd w:id="175"/>
    </w:p>
    <w:p w14:paraId="0C37C207" w14:textId="77777777" w:rsidR="004B461D" w:rsidRDefault="004B461D" w:rsidP="003D4FE8">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21" w:history="1">
        <w:r w:rsidRPr="00F719C9">
          <w:rPr>
            <w:rStyle w:val="Hyperlink"/>
          </w:rPr>
          <w:t>here</w:t>
        </w:r>
      </w:hyperlink>
      <w:r>
        <w:t>.</w:t>
      </w:r>
    </w:p>
    <w:p w14:paraId="521B2C28" w14:textId="77777777" w:rsidR="004B461D" w:rsidRDefault="004B461D" w:rsidP="003D4FE8">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2"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3D4FE8">
      <w:pPr>
        <w:pStyle w:val="BodyText2"/>
      </w:pPr>
      <w:r>
        <w:t xml:space="preserve">But there are other areas, e.g Imbak Canyon where the imagery is there but there is no DG footprint. The Palm Oil example placemark has an image from Digital Globe </w:t>
      </w:r>
      <w:hyperlink r:id="rId1023"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4B461D">
      <w:pPr>
        <w:pStyle w:val="Heading3"/>
      </w:pPr>
      <w:r>
        <w:t>Microsoft Office</w:t>
      </w:r>
    </w:p>
    <w:p w14:paraId="6202502F" w14:textId="77777777" w:rsidR="004B461D" w:rsidRPr="00352E10" w:rsidRDefault="004B461D" w:rsidP="003D4FE8">
      <w:pPr>
        <w:pStyle w:val="BodyText2"/>
      </w:pPr>
    </w:p>
    <w:p w14:paraId="0DCB0C85" w14:textId="77777777" w:rsidR="004B461D" w:rsidRDefault="004B461D" w:rsidP="004B461D">
      <w:pPr>
        <w:pStyle w:val="Heading4"/>
      </w:pPr>
      <w:r>
        <w:t>Excel</w:t>
      </w:r>
    </w:p>
    <w:p w14:paraId="41ABFDF1" w14:textId="77777777" w:rsidR="004B461D" w:rsidRDefault="004B461D" w:rsidP="003D4FE8">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3D4FE8">
      <w:pPr>
        <w:pStyle w:val="BodyText2"/>
      </w:pPr>
      <w:r>
        <w:t>To add custom symbols to a chart you need to paste the image in.</w:t>
      </w:r>
    </w:p>
    <w:p w14:paraId="5A5B6028" w14:textId="46E3AC30" w:rsidR="00D757D5" w:rsidRDefault="00D757D5" w:rsidP="00D757D5">
      <w:pPr>
        <w:pStyle w:val="Heading4"/>
      </w:pPr>
      <w:r>
        <w:t>Word</w:t>
      </w:r>
    </w:p>
    <w:p w14:paraId="7E84C76D" w14:textId="27519690" w:rsidR="00D757D5" w:rsidRPr="00D757D5" w:rsidRDefault="00D757D5" w:rsidP="00D757D5">
      <w:pPr>
        <w:pStyle w:val="BodyText2"/>
      </w:pPr>
      <w:r>
        <w:t>To goto the last edit locations press SHIFT + F5.</w:t>
      </w:r>
    </w:p>
    <w:p w14:paraId="79467749" w14:textId="058CC245" w:rsidR="001874DC" w:rsidRDefault="001874DC" w:rsidP="001874DC">
      <w:pPr>
        <w:pStyle w:val="Heading3"/>
      </w:pPr>
      <w:r>
        <w:t>QGIS</w:t>
      </w:r>
    </w:p>
    <w:p w14:paraId="2ACECD72" w14:textId="77777777" w:rsidR="00170ABD" w:rsidRDefault="00170ABD" w:rsidP="00170ABD">
      <w:pPr>
        <w:pStyle w:val="Heading4"/>
      </w:pPr>
      <w:r>
        <w:t>Installing</w:t>
      </w:r>
    </w:p>
    <w:p w14:paraId="5AAC4BDB" w14:textId="195127A4" w:rsidR="00170ABD" w:rsidRPr="00170ABD" w:rsidRDefault="00170ABD" w:rsidP="00170ABD">
      <w:pPr>
        <w:pStyle w:val="BodyText2"/>
      </w:pPr>
      <w:r>
        <w:t>24/10/2016</w:t>
      </w:r>
      <w:r>
        <w:tab/>
        <w:t>Installing version 2.18.0 from an exe that you don’t need to be an Admin to run!</w:t>
      </w:r>
    </w:p>
    <w:p w14:paraId="1F5B1DA3" w14:textId="64D421FB" w:rsidR="001874DC" w:rsidRDefault="001874DC" w:rsidP="001874DC">
      <w:pPr>
        <w:pStyle w:val="Heading4"/>
      </w:pPr>
      <w:r>
        <w:t>Adding in Base maps</w:t>
      </w:r>
    </w:p>
    <w:p w14:paraId="0405928F" w14:textId="6525003B" w:rsidR="001874DC" w:rsidRDefault="001874DC" w:rsidP="001874DC">
      <w:pPr>
        <w:pStyle w:val="BodyText2"/>
      </w:pPr>
      <w:r>
        <w:t>Is easy:</w:t>
      </w:r>
    </w:p>
    <w:p w14:paraId="39289691" w14:textId="126457BD" w:rsidR="001874DC" w:rsidRDefault="001874DC" w:rsidP="000B2F59">
      <w:pPr>
        <w:pStyle w:val="ListNumber"/>
        <w:numPr>
          <w:ilvl w:val="0"/>
          <w:numId w:val="34"/>
        </w:numPr>
      </w:pPr>
      <w:r>
        <w:lastRenderedPageBreak/>
        <w:t>Click on Add WMS/WMTS Layer…</w:t>
      </w:r>
    </w:p>
    <w:p w14:paraId="780B0600" w14:textId="063643AD" w:rsidR="001874DC" w:rsidRDefault="001874DC" w:rsidP="000B2F59">
      <w:pPr>
        <w:pStyle w:val="ListNumber"/>
        <w:numPr>
          <w:ilvl w:val="0"/>
          <w:numId w:val="34"/>
        </w:numPr>
      </w:pPr>
      <w:r>
        <w:t xml:space="preserve">Click on New and add the following in the url box: </w:t>
      </w:r>
      <w:hyperlink r:id="rId1024" w:history="1">
        <w:r w:rsidRPr="00661657">
          <w:rPr>
            <w:rStyle w:val="Hyperlink"/>
          </w:rPr>
          <w:t>http://services.arcgisonline.com/arcgis/rest/services/World_Topo_Map/MapServer/WMTS/</w:t>
        </w:r>
      </w:hyperlink>
    </w:p>
    <w:p w14:paraId="49928FA8" w14:textId="1E581AD5" w:rsidR="001874DC" w:rsidRPr="001874DC" w:rsidRDefault="001874DC" w:rsidP="000B2F59">
      <w:pPr>
        <w:pStyle w:val="ListNumber"/>
        <w:numPr>
          <w:ilvl w:val="0"/>
          <w:numId w:val="34"/>
        </w:numPr>
      </w:pPr>
      <w:r>
        <w:t>Click connect and then click a layer and click Add</w:t>
      </w:r>
    </w:p>
    <w:p w14:paraId="226D6AD4" w14:textId="7A7237BC" w:rsidR="00A5731E" w:rsidRDefault="00A5731E" w:rsidP="00A5731E">
      <w:pPr>
        <w:pStyle w:val="Heading4"/>
      </w:pPr>
      <w:r>
        <w:t>Plugins</w:t>
      </w:r>
    </w:p>
    <w:p w14:paraId="5AA8026F" w14:textId="0E84E0CA" w:rsidR="00A5731E" w:rsidRPr="00A5731E" w:rsidRDefault="00A5731E" w:rsidP="00A5731E">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455354">
      <w:pPr>
        <w:pStyle w:val="Heading4"/>
      </w:pPr>
      <w:r>
        <w:t>Scripting</w:t>
      </w:r>
    </w:p>
    <w:p w14:paraId="32EE19BC" w14:textId="5B722B9D" w:rsidR="00455354" w:rsidRPr="00455354" w:rsidRDefault="00455354" w:rsidP="00455354">
      <w:pPr>
        <w:pStyle w:val="BodyText2"/>
      </w:pPr>
    </w:p>
    <w:p w14:paraId="18AEE9D7" w14:textId="7F519A11" w:rsidR="0001507A" w:rsidRDefault="0001507A" w:rsidP="0001507A">
      <w:pPr>
        <w:pStyle w:val="Heading5"/>
      </w:pPr>
      <w:r>
        <w:t>API</w:t>
      </w:r>
    </w:p>
    <w:p w14:paraId="094D8E1D" w14:textId="2DCB1B23" w:rsidR="0001507A" w:rsidRPr="0001507A" w:rsidRDefault="0001507A" w:rsidP="0001507A">
      <w:pPr>
        <w:pStyle w:val="BodyText2"/>
      </w:pPr>
      <w:r>
        <w:t xml:space="preserve">QGIS has an API and the docs are </w:t>
      </w:r>
      <w:hyperlink r:id="rId1025" w:history="1">
        <w:r w:rsidRPr="0001507A">
          <w:rPr>
            <w:rStyle w:val="Hyperlink"/>
          </w:rPr>
          <w:t>here</w:t>
        </w:r>
      </w:hyperlink>
      <w:r>
        <w:t>.</w:t>
      </w:r>
      <w:r w:rsidR="00526BE6">
        <w:t xml:space="preserve"> Here is the </w:t>
      </w:r>
      <w:hyperlink r:id="rId1026" w:history="1">
        <w:r w:rsidR="00526BE6" w:rsidRPr="00526BE6">
          <w:rPr>
            <w:rStyle w:val="Hyperlink"/>
          </w:rPr>
          <w:t>cookbook</w:t>
        </w:r>
      </w:hyperlink>
      <w:r w:rsidR="00526BE6">
        <w:t xml:space="preserve"> for the Python classes.</w:t>
      </w:r>
    </w:p>
    <w:p w14:paraId="7EA890FE" w14:textId="3752FAD7" w:rsidR="00442675" w:rsidRDefault="00442675" w:rsidP="00442675">
      <w:pPr>
        <w:pStyle w:val="Heading5"/>
      </w:pPr>
      <w:r>
        <w:t>Importing qgis.core</w:t>
      </w:r>
    </w:p>
    <w:p w14:paraId="1925DA18" w14:textId="4E7A19E2" w:rsidR="006C2081" w:rsidRDefault="006C2081" w:rsidP="006C2081">
      <w:pPr>
        <w:pStyle w:val="BodyText2"/>
        <w:jc w:val="both"/>
      </w:pPr>
      <w:r>
        <w:t xml:space="preserve">Following instructions </w:t>
      </w:r>
      <w:hyperlink r:id="rId1027" w:history="1">
        <w:r w:rsidRPr="006C2081">
          <w:rPr>
            <w:rStyle w:val="Hyperlink"/>
          </w:rPr>
          <w:t>here</w:t>
        </w:r>
      </w:hyperlink>
      <w:r>
        <w:t xml:space="preserve"> to try to get the import working.</w:t>
      </w:r>
    </w:p>
    <w:p w14:paraId="604B6E33" w14:textId="6156C882" w:rsidR="00C742EA" w:rsidRDefault="00C742EA" w:rsidP="00C742EA">
      <w:pPr>
        <w:pStyle w:val="Heading6"/>
      </w:pPr>
      <w:r>
        <w:t>In the OSGeo4W console</w:t>
      </w:r>
    </w:p>
    <w:p w14:paraId="5ABB5FCB" w14:textId="5613CC59" w:rsidR="00C742EA" w:rsidRDefault="00C742EA" w:rsidP="00C742EA">
      <w:pPr>
        <w:pStyle w:val="BodyText2"/>
      </w:pPr>
      <w:r>
        <w:t>First set the PYTHONPATH environment variable in OSGeo4W:</w:t>
      </w:r>
    </w:p>
    <w:p w14:paraId="1FE3DC8E" w14:textId="3DCE8E34" w:rsidR="00C742EA" w:rsidRDefault="00C742EA" w:rsidP="00C742EA">
      <w:pPr>
        <w:pStyle w:val="Unix"/>
      </w:pPr>
      <w:r>
        <w:t>C:\&gt;set PYTHONPATH=C:\Program Files (x86)\QGIS Dufour\apps\qgis\pytho</w:t>
      </w:r>
      <w:r w:rsidR="006C2081">
        <w:t>n</w:t>
      </w:r>
    </w:p>
    <w:p w14:paraId="54E0E3E8" w14:textId="6AAC4F15" w:rsidR="00D0525C" w:rsidRDefault="00C742EA" w:rsidP="00C742EA">
      <w:pPr>
        <w:pStyle w:val="Unix"/>
      </w:pPr>
      <w:r>
        <w:t>C:\&gt;set PATH=C:\Program Files (x86)\QGIS Dufour\apps\qgis\bin;%PATH%</w:t>
      </w:r>
    </w:p>
    <w:p w14:paraId="2677C45C" w14:textId="42E6E032" w:rsidR="00632FE5" w:rsidRDefault="00632FE5" w:rsidP="00632FE5">
      <w:pPr>
        <w:pStyle w:val="BodyText2"/>
      </w:pPr>
      <w:r>
        <w:t>Then the import in Python works:</w:t>
      </w:r>
    </w:p>
    <w:p w14:paraId="7B5C1926" w14:textId="77777777" w:rsidR="00632FE5" w:rsidRDefault="00632FE5" w:rsidP="00632FE5">
      <w:pPr>
        <w:pStyle w:val="Unix"/>
      </w:pPr>
      <w:r>
        <w:t>C:\&gt;python</w:t>
      </w:r>
    </w:p>
    <w:p w14:paraId="7C466B82" w14:textId="5B00FA5C" w:rsidR="00632FE5" w:rsidRDefault="00632FE5" w:rsidP="00632FE5">
      <w:pPr>
        <w:pStyle w:val="Unix"/>
      </w:pPr>
      <w:r>
        <w:t>Python 2.7.4 (default, Apr  6 2013, 19:54:46) [MSC v.1500 32 bit (Intel)] on win32</w:t>
      </w:r>
    </w:p>
    <w:p w14:paraId="34974680" w14:textId="77777777" w:rsidR="00632FE5" w:rsidRDefault="00632FE5" w:rsidP="00632FE5">
      <w:pPr>
        <w:pStyle w:val="Unix"/>
      </w:pPr>
      <w:r>
        <w:t>Type "help", "copyright", "credits" or "license" for more information.</w:t>
      </w:r>
    </w:p>
    <w:p w14:paraId="2A78621C" w14:textId="77777777" w:rsidR="00632FE5" w:rsidRDefault="00632FE5" w:rsidP="00632FE5">
      <w:pPr>
        <w:pStyle w:val="Unix"/>
      </w:pPr>
      <w:r>
        <w:t>&gt;&gt;&gt; import qgis.core</w:t>
      </w:r>
    </w:p>
    <w:p w14:paraId="5BB4D1F1" w14:textId="67589C31" w:rsidR="00632FE5" w:rsidRDefault="00632FE5" w:rsidP="00632FE5">
      <w:pPr>
        <w:pStyle w:val="Unix"/>
      </w:pPr>
      <w:r>
        <w:t>&gt;&gt;&gt;</w:t>
      </w:r>
    </w:p>
    <w:p w14:paraId="58B67A02" w14:textId="79B6D097" w:rsidR="006C2081" w:rsidRDefault="006C2081" w:rsidP="006C2081">
      <w:pPr>
        <w:pStyle w:val="Heading6"/>
      </w:pPr>
      <w:r>
        <w:t>In Command Prompt</w:t>
      </w:r>
    </w:p>
    <w:p w14:paraId="4804C2ED" w14:textId="685F2857" w:rsidR="006C2081" w:rsidRDefault="006C2081" w:rsidP="006C2081">
      <w:pPr>
        <w:pStyle w:val="BodyText2"/>
      </w:pPr>
      <w:r>
        <w:t>Setting the environment variables</w:t>
      </w:r>
      <w:r w:rsidR="005B65B0">
        <w:t xml:space="preserve"> as follows works</w:t>
      </w:r>
      <w:r>
        <w:t>:</w:t>
      </w:r>
    </w:p>
    <w:p w14:paraId="5F92179F" w14:textId="77777777" w:rsidR="00932E9E" w:rsidRDefault="00932E9E" w:rsidP="00932E9E">
      <w:pPr>
        <w:pStyle w:val="Unix"/>
      </w:pPr>
      <w:r>
        <w:t>SET PYTHONPATH=C:\Program Files (x86)\QGIS Dufour\apps\qgis\python;%PYTHONPATH%</w:t>
      </w:r>
    </w:p>
    <w:p w14:paraId="238C5817" w14:textId="77777777" w:rsidR="005B65B0" w:rsidRDefault="005B65B0" w:rsidP="005B65B0">
      <w:pPr>
        <w:pStyle w:val="Unix"/>
      </w:pPr>
      <w:r>
        <w:t>SET PATH=C:\Program Files (x86)\QGIS Dufour\bin;C:\Program Files (x86)\QGIS Dufour\apps\qgis\bin;%PATH%</w:t>
      </w:r>
    </w:p>
    <w:p w14:paraId="5A1C2134" w14:textId="77777777" w:rsidR="005B65B0" w:rsidRDefault="005B65B0" w:rsidP="005B65B0">
      <w:pPr>
        <w:pStyle w:val="Unix"/>
      </w:pPr>
      <w:r>
        <w:t>SET PYTHONHOME=C:\Program Files (x86)\QGIS Dufour\apps\Python27</w:t>
      </w:r>
    </w:p>
    <w:p w14:paraId="2539D732" w14:textId="02A10A7A" w:rsidR="005B65B0" w:rsidRPr="006C2081" w:rsidRDefault="00932E9E" w:rsidP="005B65B0">
      <w:pPr>
        <w:pStyle w:val="BodyText2"/>
      </w:pPr>
      <w:r>
        <w:t>The last line is critical but this might break ArcGIS.</w:t>
      </w:r>
    </w:p>
    <w:p w14:paraId="2AA6BEA8" w14:textId="72B53F7B" w:rsidR="002A6B35" w:rsidRDefault="002A6B35" w:rsidP="002A6B35">
      <w:pPr>
        <w:pStyle w:val="Heading5"/>
      </w:pPr>
      <w:r>
        <w:t>Rasters</w:t>
      </w:r>
    </w:p>
    <w:p w14:paraId="212D7396" w14:textId="67B80141" w:rsidR="002A6B35" w:rsidRDefault="002A6B35" w:rsidP="002A6B35">
      <w:pPr>
        <w:pStyle w:val="BodyText2"/>
      </w:pPr>
      <w:r>
        <w:t>To load a raster from file:</w:t>
      </w:r>
    </w:p>
    <w:p w14:paraId="5A4C799F" w14:textId="77777777" w:rsidR="002A6B35" w:rsidRDefault="002A6B35" w:rsidP="002A6B35">
      <w:pPr>
        <w:pStyle w:val="Unix"/>
      </w:pPr>
      <w:r>
        <w:t>from PyQt4.QtCore import QFileInfo</w:t>
      </w:r>
    </w:p>
    <w:p w14:paraId="42E2BA81" w14:textId="77777777" w:rsidR="002A6B35" w:rsidRDefault="002A6B35" w:rsidP="002A6B35">
      <w:pPr>
        <w:pStyle w:val="Unix"/>
      </w:pPr>
      <w:r>
        <w:t>from qgis.core import QgsRasterLayer</w:t>
      </w:r>
    </w:p>
    <w:p w14:paraId="0F19B65E" w14:textId="77777777" w:rsidR="002A6B35" w:rsidRDefault="002A6B35" w:rsidP="002A6B35">
      <w:pPr>
        <w:pStyle w:val="Unix"/>
      </w:pPr>
      <w:r>
        <w:t>fileName = "E:/cottaan/My Documents/ArcGIS/Google Earth Engine Downloads/download_datasets/tifs/transitions_tile_001.tif"</w:t>
      </w:r>
    </w:p>
    <w:p w14:paraId="6875DCE8" w14:textId="77777777" w:rsidR="002A6B35" w:rsidRDefault="002A6B35" w:rsidP="002A6B35">
      <w:pPr>
        <w:pStyle w:val="Unix"/>
      </w:pPr>
      <w:r>
        <w:t>fileInfo = QFileInfo(fileName)</w:t>
      </w:r>
    </w:p>
    <w:p w14:paraId="0CA8A94B" w14:textId="77777777" w:rsidR="002A6B35" w:rsidRDefault="002A6B35" w:rsidP="002A6B35">
      <w:pPr>
        <w:pStyle w:val="Unix"/>
      </w:pPr>
      <w:r>
        <w:t>baseName = fileInfo.baseName()</w:t>
      </w:r>
    </w:p>
    <w:p w14:paraId="3D736322" w14:textId="77777777" w:rsidR="002A6B35" w:rsidRDefault="002A6B35" w:rsidP="002A6B35">
      <w:pPr>
        <w:pStyle w:val="Unix"/>
      </w:pPr>
      <w:r>
        <w:t>rlayer = QgsRasterLayer(fileName, baseName)</w:t>
      </w:r>
    </w:p>
    <w:p w14:paraId="19150A8F" w14:textId="5742D1A9" w:rsidR="002A6B35" w:rsidRDefault="002A6B35" w:rsidP="002A6B35">
      <w:pPr>
        <w:pStyle w:val="BodyText2"/>
      </w:pPr>
      <w:r>
        <w:t>To load a style programmatically:</w:t>
      </w:r>
    </w:p>
    <w:p w14:paraId="0EAEF4BC" w14:textId="77777777" w:rsidR="002A6B35" w:rsidRDefault="002A6B35" w:rsidP="002A6B35">
      <w:pPr>
        <w:pStyle w:val="Unix"/>
      </w:pPr>
      <w:r>
        <w:t>rlayer.loadNamedStyle(r"E:\cottaan\My Documents\ArcGIS\Google Earth Engine Downloads\download_datasets\symbology\transitions.qml")</w:t>
      </w:r>
    </w:p>
    <w:p w14:paraId="411150C9" w14:textId="755035D0" w:rsidR="002A6B35" w:rsidRDefault="002A6B35" w:rsidP="002A6B35">
      <w:pPr>
        <w:pStyle w:val="BodyText2"/>
      </w:pPr>
      <w:r>
        <w:t>To add a layer to the map</w:t>
      </w:r>
    </w:p>
    <w:p w14:paraId="59ECF664" w14:textId="3EB626A4" w:rsidR="002A6B35" w:rsidRDefault="00137131" w:rsidP="002A6B35">
      <w:pPr>
        <w:pStyle w:val="Unix"/>
      </w:pPr>
      <w:r w:rsidRPr="00137131">
        <w:t>iface.addRasterLayer(r"E:\cottaan\My Documents\ArcGIS\Google Earth Engine Downloads\download_datasets\tifs\transitions_tile_001.tif","raster layer")</w:t>
      </w:r>
    </w:p>
    <w:p w14:paraId="41C6EC9B" w14:textId="2D9F7CF6" w:rsidR="00245D80" w:rsidRDefault="00245D80" w:rsidP="00245D80">
      <w:pPr>
        <w:pStyle w:val="BodyText2"/>
      </w:pPr>
      <w:r>
        <w:t>To export the layer to xml</w:t>
      </w:r>
    </w:p>
    <w:p w14:paraId="076FD938" w14:textId="77777777" w:rsidR="00245D80" w:rsidRDefault="00245D80" w:rsidP="00245D80">
      <w:pPr>
        <w:pStyle w:val="Unix"/>
      </w:pPr>
      <w:r>
        <w:t>from PyQt4.QtXml import *</w:t>
      </w:r>
    </w:p>
    <w:p w14:paraId="68ECE3D3" w14:textId="77777777" w:rsidR="00245D80" w:rsidRDefault="00245D80" w:rsidP="00245D80">
      <w:pPr>
        <w:pStyle w:val="Unix"/>
      </w:pPr>
      <w:r>
        <w:t>from PyQt4.QtXml import *</w:t>
      </w:r>
    </w:p>
    <w:p w14:paraId="62ED157A" w14:textId="77777777" w:rsidR="00245D80" w:rsidRDefault="00245D80" w:rsidP="00245D80">
      <w:pPr>
        <w:pStyle w:val="Unix"/>
      </w:pPr>
      <w:r>
        <w:t xml:space="preserve">XMLDocument = QDomDocument("style") </w:t>
      </w:r>
    </w:p>
    <w:p w14:paraId="3C5DE4E1" w14:textId="77777777" w:rsidR="00245D80" w:rsidRDefault="00245D80" w:rsidP="00245D80">
      <w:pPr>
        <w:pStyle w:val="Unix"/>
      </w:pPr>
      <w:r>
        <w:t xml:space="preserve">XMLMapLayers = QDomElement() </w:t>
      </w:r>
    </w:p>
    <w:p w14:paraId="7922535E" w14:textId="77777777" w:rsidR="00245D80" w:rsidRDefault="00245D80" w:rsidP="00245D80">
      <w:pPr>
        <w:pStyle w:val="Unix"/>
      </w:pPr>
      <w:r>
        <w:lastRenderedPageBreak/>
        <w:t xml:space="preserve">XMLMapLayers = XMLDocument.createElement("maplayers") </w:t>
      </w:r>
    </w:p>
    <w:p w14:paraId="34E52FDD" w14:textId="77777777" w:rsidR="00245D80" w:rsidRDefault="00245D80" w:rsidP="00245D80">
      <w:pPr>
        <w:pStyle w:val="Unix"/>
      </w:pPr>
      <w:r>
        <w:t xml:space="preserve">XMLMapLayer = QDomElement() </w:t>
      </w:r>
    </w:p>
    <w:p w14:paraId="576A0EB8" w14:textId="77777777" w:rsidR="00245D80" w:rsidRDefault="00245D80" w:rsidP="00245D80">
      <w:pPr>
        <w:pStyle w:val="Unix"/>
      </w:pPr>
      <w:r>
        <w:t>XMLMapLayer = XMLDocument.createElement("maplayer")</w:t>
      </w:r>
    </w:p>
    <w:p w14:paraId="3DFBE283" w14:textId="1AC39617" w:rsidR="00245D80" w:rsidRDefault="00245D80" w:rsidP="00245D80">
      <w:pPr>
        <w:pStyle w:val="Unix"/>
      </w:pPr>
      <w:r>
        <w:t>rlayer.writeLayerXML(XMLMapLayer,XMLDocument)</w:t>
      </w:r>
    </w:p>
    <w:p w14:paraId="397225B3" w14:textId="6AB054E1" w:rsidR="002A6B35" w:rsidRDefault="002A6B35" w:rsidP="002A6B35">
      <w:pPr>
        <w:pStyle w:val="BodyText2"/>
      </w:pPr>
      <w:r>
        <w:t>To save a layer to a Layer Definition File programmatically:</w:t>
      </w:r>
    </w:p>
    <w:p w14:paraId="6B1D0DAE" w14:textId="77777777" w:rsidR="002A6B35" w:rsidRPr="002A6B35" w:rsidRDefault="002A6B35" w:rsidP="002A6B35">
      <w:pPr>
        <w:pStyle w:val="Unix"/>
      </w:pPr>
    </w:p>
    <w:p w14:paraId="785FED3D" w14:textId="77777777" w:rsidR="0090438E" w:rsidRDefault="0090438E" w:rsidP="0090438E">
      <w:pPr>
        <w:pStyle w:val="Heading2"/>
      </w:pPr>
      <w:r>
        <w:t>GDAL</w:t>
      </w:r>
    </w:p>
    <w:p w14:paraId="39EBFAF0" w14:textId="77777777" w:rsidR="00212B2D" w:rsidRDefault="00212B2D" w:rsidP="00212B2D">
      <w:pPr>
        <w:pStyle w:val="Heading3"/>
      </w:pPr>
      <w:bookmarkStart w:id="176" w:name="_Ref464569146"/>
      <w:r>
        <w:t>Command line</w:t>
      </w:r>
      <w:bookmarkEnd w:id="176"/>
    </w:p>
    <w:p w14:paraId="12D5118F" w14:textId="2FE624F8" w:rsidR="00212B2D" w:rsidRDefault="00212B2D" w:rsidP="00212B2D">
      <w:pPr>
        <w:pStyle w:val="BodyText2"/>
      </w:pPr>
      <w:r>
        <w:t>If you try:</w:t>
      </w:r>
    </w:p>
    <w:p w14:paraId="765B840F" w14:textId="193D7566" w:rsidR="00212B2D" w:rsidRDefault="00212B2D" w:rsidP="00212B2D">
      <w:pPr>
        <w:pStyle w:val="Unix"/>
      </w:pPr>
      <w:r w:rsidRPr="00212B2D">
        <w:t xml:space="preserve">C:\Users\cottaan&gt;gdalinfo </w:t>
      </w:r>
      <w:r>
        <w:t>–</w:t>
      </w:r>
      <w:r w:rsidRPr="00212B2D">
        <w:t>version</w:t>
      </w:r>
    </w:p>
    <w:p w14:paraId="46B8AE46" w14:textId="500B5EB0" w:rsidR="00212B2D" w:rsidRDefault="00853CF3" w:rsidP="00212B2D">
      <w:pPr>
        <w:pStyle w:val="BodyText2"/>
      </w:pPr>
      <w:r>
        <w:t>Windows wont find the gdal binaries and you will get:</w:t>
      </w:r>
    </w:p>
    <w:p w14:paraId="65CD89AB" w14:textId="71A8132C" w:rsidR="00212B2D" w:rsidRDefault="00212B2D" w:rsidP="00212B2D">
      <w:pPr>
        <w:pStyle w:val="Unix"/>
      </w:pPr>
      <w:r>
        <w:t>'gdalinfo' is not recognized as an internal or external command, operable program or batch file.</w:t>
      </w:r>
    </w:p>
    <w:p w14:paraId="0EBEC1F6" w14:textId="2BD337EB" w:rsidR="005B491F" w:rsidRDefault="00853CF3" w:rsidP="005B491F">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53CF3">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53CF3">
      <w:pPr>
        <w:pStyle w:val="Unix"/>
      </w:pPr>
      <w:r>
        <w:t>Driver: GTiff/GeoTIFF</w:t>
      </w:r>
    </w:p>
    <w:p w14:paraId="7CD08CB2" w14:textId="77777777" w:rsidR="00853CF3" w:rsidRDefault="00853CF3" w:rsidP="00853CF3">
      <w:pPr>
        <w:pStyle w:val="Unix"/>
      </w:pPr>
      <w:r>
        <w:t>Files: E:\cottaan\My Documents\ArcGIS\Google Earth Engine Downloads\Test Downloads\WaterTest.tif</w:t>
      </w:r>
    </w:p>
    <w:p w14:paraId="67B291C8" w14:textId="77777777" w:rsidR="00853CF3" w:rsidRDefault="00853CF3" w:rsidP="00853CF3">
      <w:pPr>
        <w:pStyle w:val="Unix"/>
      </w:pPr>
      <w:r>
        <w:t xml:space="preserve">       E:\cottaan\My Documents\ArcGIS\Google Earth Engine Downloads\Test Downloads\WaterTest.tif.ovr</w:t>
      </w:r>
    </w:p>
    <w:p w14:paraId="488F8F15" w14:textId="77777777" w:rsidR="00853CF3" w:rsidRDefault="00853CF3" w:rsidP="00853CF3">
      <w:pPr>
        <w:pStyle w:val="Unix"/>
      </w:pPr>
      <w:r>
        <w:t xml:space="preserve">       E:\cottaan\My Documents\ArcGIS\Google Earth Engine Downloads\Test Downloads\WaterTest.tfw</w:t>
      </w:r>
    </w:p>
    <w:p w14:paraId="4670E1E9" w14:textId="77777777" w:rsidR="00853CF3" w:rsidRDefault="00853CF3" w:rsidP="00853CF3">
      <w:pPr>
        <w:pStyle w:val="Unix"/>
      </w:pPr>
      <w:r>
        <w:t xml:space="preserve">       E:\cottaan\My Documents\ArcGIS\Google Earth Engine Downloads\Test Downloads\WaterTest.tif.aux.xml</w:t>
      </w:r>
    </w:p>
    <w:p w14:paraId="739773D8" w14:textId="77777777" w:rsidR="00853CF3" w:rsidRDefault="00853CF3" w:rsidP="00853CF3">
      <w:pPr>
        <w:pStyle w:val="Unix"/>
      </w:pPr>
      <w:r>
        <w:t>Size is 5657, 5645</w:t>
      </w:r>
    </w:p>
    <w:p w14:paraId="14441B42" w14:textId="77777777" w:rsidR="00853CF3" w:rsidRDefault="00853CF3" w:rsidP="00853CF3">
      <w:pPr>
        <w:pStyle w:val="Unix"/>
      </w:pPr>
      <w:r>
        <w:t>Coordinate System is:</w:t>
      </w:r>
    </w:p>
    <w:p w14:paraId="13D67B23" w14:textId="77777777" w:rsidR="00853CF3" w:rsidRDefault="00853CF3" w:rsidP="00853CF3">
      <w:pPr>
        <w:pStyle w:val="Unix"/>
      </w:pPr>
      <w:r>
        <w:t>GEOGCS["WGS 84",</w:t>
      </w:r>
    </w:p>
    <w:p w14:paraId="263E9E1F" w14:textId="77777777" w:rsidR="00853CF3" w:rsidRDefault="00853CF3" w:rsidP="00853CF3">
      <w:pPr>
        <w:pStyle w:val="Unix"/>
      </w:pPr>
      <w:r>
        <w:t xml:space="preserve">    DATUM["WGS_1984",</w:t>
      </w:r>
    </w:p>
    <w:p w14:paraId="4B44CBC6" w14:textId="77777777" w:rsidR="00853CF3" w:rsidRDefault="00853CF3" w:rsidP="00853CF3">
      <w:pPr>
        <w:pStyle w:val="Unix"/>
      </w:pPr>
      <w:r>
        <w:t xml:space="preserve">        SPHEROID["WGS 84",6378137,298.257223563,</w:t>
      </w:r>
    </w:p>
    <w:p w14:paraId="294A53D5" w14:textId="77777777" w:rsidR="00853CF3" w:rsidRDefault="00853CF3" w:rsidP="00853CF3">
      <w:pPr>
        <w:pStyle w:val="Unix"/>
      </w:pPr>
      <w:r>
        <w:t xml:space="preserve">            AUTHORITY["EPSG","7030"]],</w:t>
      </w:r>
    </w:p>
    <w:p w14:paraId="237ED13F" w14:textId="77777777" w:rsidR="00853CF3" w:rsidRDefault="00853CF3" w:rsidP="00853CF3">
      <w:pPr>
        <w:pStyle w:val="Unix"/>
      </w:pPr>
      <w:r>
        <w:t xml:space="preserve">        AUTHORITY["EPSG","6326"]],</w:t>
      </w:r>
    </w:p>
    <w:p w14:paraId="532E2092" w14:textId="77777777" w:rsidR="00853CF3" w:rsidRDefault="00853CF3" w:rsidP="00853CF3">
      <w:pPr>
        <w:pStyle w:val="Unix"/>
      </w:pPr>
      <w:r>
        <w:t xml:space="preserve">    PRIMEM["Greenwich",0],</w:t>
      </w:r>
    </w:p>
    <w:p w14:paraId="2BA47435" w14:textId="77777777" w:rsidR="00853CF3" w:rsidRDefault="00853CF3" w:rsidP="00853CF3">
      <w:pPr>
        <w:pStyle w:val="Unix"/>
      </w:pPr>
      <w:r>
        <w:t xml:space="preserve">    UNIT["degree",0.0174532925199433],</w:t>
      </w:r>
    </w:p>
    <w:p w14:paraId="5F0ACFB2" w14:textId="77777777" w:rsidR="00853CF3" w:rsidRDefault="00853CF3" w:rsidP="00853CF3">
      <w:pPr>
        <w:pStyle w:val="Unix"/>
      </w:pPr>
      <w:r>
        <w:t xml:space="preserve">    AUTHORITY["EPSG","4326"]]</w:t>
      </w:r>
    </w:p>
    <w:p w14:paraId="3CCED394" w14:textId="77777777" w:rsidR="00853CF3" w:rsidRDefault="00853CF3" w:rsidP="00853CF3">
      <w:pPr>
        <w:pStyle w:val="Unix"/>
      </w:pPr>
      <w:r>
        <w:t>Origin = (-122.489331408475310,39.716225509963877)</w:t>
      </w:r>
    </w:p>
    <w:p w14:paraId="6597AE87" w14:textId="77777777" w:rsidR="00853CF3" w:rsidRDefault="00853CF3" w:rsidP="00853CF3">
      <w:pPr>
        <w:pStyle w:val="Unix"/>
      </w:pPr>
      <w:r>
        <w:t>Pixel Size = (0.000269494585236,-0.000269494585236)</w:t>
      </w:r>
    </w:p>
    <w:p w14:paraId="070F621D" w14:textId="77777777" w:rsidR="00853CF3" w:rsidRDefault="00853CF3" w:rsidP="00853CF3">
      <w:pPr>
        <w:pStyle w:val="Unix"/>
      </w:pPr>
      <w:r>
        <w:t>Metadata:</w:t>
      </w:r>
    </w:p>
    <w:p w14:paraId="7433A9AE" w14:textId="77777777" w:rsidR="00853CF3" w:rsidRDefault="00853CF3" w:rsidP="00853CF3">
      <w:pPr>
        <w:pStyle w:val="Unix"/>
      </w:pPr>
      <w:r>
        <w:t xml:space="preserve">  AREA_OR_POINT=Area</w:t>
      </w:r>
    </w:p>
    <w:p w14:paraId="7D016C6C" w14:textId="77777777" w:rsidR="00853CF3" w:rsidRDefault="00853CF3" w:rsidP="00853CF3">
      <w:pPr>
        <w:pStyle w:val="Unix"/>
      </w:pPr>
      <w:r>
        <w:t xml:space="preserve">  DataType=Generic</w:t>
      </w:r>
    </w:p>
    <w:p w14:paraId="3AA960F3" w14:textId="77777777" w:rsidR="00853CF3" w:rsidRDefault="00853CF3" w:rsidP="00853CF3">
      <w:pPr>
        <w:pStyle w:val="Unix"/>
      </w:pPr>
      <w:r>
        <w:t>Image Structure Metadata:</w:t>
      </w:r>
    </w:p>
    <w:p w14:paraId="0EF90B8B" w14:textId="77777777" w:rsidR="00853CF3" w:rsidRDefault="00853CF3" w:rsidP="00853CF3">
      <w:pPr>
        <w:pStyle w:val="Unix"/>
      </w:pPr>
      <w:r>
        <w:t xml:space="preserve">  INTERLEAVE=BAND</w:t>
      </w:r>
    </w:p>
    <w:p w14:paraId="033C8EFE" w14:textId="77777777" w:rsidR="00853CF3" w:rsidRDefault="00853CF3" w:rsidP="00853CF3">
      <w:pPr>
        <w:pStyle w:val="Unix"/>
      </w:pPr>
      <w:r>
        <w:t>Corner Coordinates:</w:t>
      </w:r>
    </w:p>
    <w:p w14:paraId="4546624A" w14:textId="77777777" w:rsidR="00853CF3" w:rsidRDefault="00853CF3" w:rsidP="00853CF3">
      <w:pPr>
        <w:pStyle w:val="Unix"/>
      </w:pPr>
      <w:r>
        <w:t>Upper Left  (-122.4893314,  39.7162255) (122d29'21.59"W, 39d42'58.41"N)</w:t>
      </w:r>
    </w:p>
    <w:p w14:paraId="38359DAF" w14:textId="77777777" w:rsidR="00853CF3" w:rsidRDefault="00853CF3" w:rsidP="00853CF3">
      <w:pPr>
        <w:pStyle w:val="Unix"/>
      </w:pPr>
      <w:r>
        <w:t>Lower Left  (-122.4893314,  38.1949286) (122d29'21.59"W, 38d11'41.74"N)</w:t>
      </w:r>
    </w:p>
    <w:p w14:paraId="7BEF0329" w14:textId="77777777" w:rsidR="00853CF3" w:rsidRDefault="00853CF3" w:rsidP="00853CF3">
      <w:pPr>
        <w:pStyle w:val="Unix"/>
      </w:pPr>
      <w:r>
        <w:t>Upper Right (-120.9648005,  39.7162255) (120d57'53.28"W, 39d42'58.41"N)</w:t>
      </w:r>
    </w:p>
    <w:p w14:paraId="1B592BC4" w14:textId="77777777" w:rsidR="00853CF3" w:rsidRDefault="00853CF3" w:rsidP="00853CF3">
      <w:pPr>
        <w:pStyle w:val="Unix"/>
      </w:pPr>
      <w:r>
        <w:t>Lower Right (-120.9648005,  38.1949286) (120d57'53.28"W, 38d11'41.74"N)</w:t>
      </w:r>
    </w:p>
    <w:p w14:paraId="46F0B906" w14:textId="77777777" w:rsidR="00853CF3" w:rsidRDefault="00853CF3" w:rsidP="00853CF3">
      <w:pPr>
        <w:pStyle w:val="Unix"/>
      </w:pPr>
      <w:r>
        <w:t>Center      (-121.7270660,  38.9555770) (121d43'37.44"W, 38d57'20.08"N)</w:t>
      </w:r>
    </w:p>
    <w:p w14:paraId="1BF6E536" w14:textId="77777777" w:rsidR="00853CF3" w:rsidRDefault="00853CF3" w:rsidP="00853CF3">
      <w:pPr>
        <w:pStyle w:val="Unix"/>
      </w:pPr>
      <w:r>
        <w:t>Band 1 Block=128x128 Type=Float32, ColorInterp=Gray</w:t>
      </w:r>
    </w:p>
    <w:p w14:paraId="69C40DC6" w14:textId="77777777" w:rsidR="00853CF3" w:rsidRDefault="00853CF3" w:rsidP="00853CF3">
      <w:pPr>
        <w:pStyle w:val="Unix"/>
      </w:pPr>
      <w:r>
        <w:t xml:space="preserve">  Min=0.000 Max=1.000</w:t>
      </w:r>
    </w:p>
    <w:p w14:paraId="215157DF" w14:textId="77777777" w:rsidR="00853CF3" w:rsidRDefault="00853CF3" w:rsidP="00853CF3">
      <w:pPr>
        <w:pStyle w:val="Unix"/>
      </w:pPr>
      <w:r>
        <w:t xml:space="preserve">  Minimum=0.000, Maximum=1.000, Mean=0.024, StdDev=0.114</w:t>
      </w:r>
    </w:p>
    <w:p w14:paraId="48A4D1EA" w14:textId="77777777" w:rsidR="00853CF3" w:rsidRDefault="00853CF3" w:rsidP="00853CF3">
      <w:pPr>
        <w:pStyle w:val="Unix"/>
      </w:pPr>
      <w:r>
        <w:t xml:space="preserve">  NoData Value=-3.4028229999999999e+038</w:t>
      </w:r>
    </w:p>
    <w:p w14:paraId="7615D7EB" w14:textId="77777777" w:rsidR="00853CF3" w:rsidRDefault="00853CF3" w:rsidP="00853CF3">
      <w:pPr>
        <w:pStyle w:val="Unix"/>
      </w:pPr>
      <w:r>
        <w:t xml:space="preserve">  Overviews: 2829x2823, 1415x1412, 708x706, 354x353, 177x177</w:t>
      </w:r>
    </w:p>
    <w:p w14:paraId="3F095160" w14:textId="77777777" w:rsidR="00853CF3" w:rsidRDefault="00853CF3" w:rsidP="00853CF3">
      <w:pPr>
        <w:pStyle w:val="Unix"/>
      </w:pPr>
      <w:r>
        <w:t xml:space="preserve">  Metadata:</w:t>
      </w:r>
    </w:p>
    <w:p w14:paraId="6383A537" w14:textId="77777777" w:rsidR="00853CF3" w:rsidRDefault="00853CF3" w:rsidP="00853CF3">
      <w:pPr>
        <w:pStyle w:val="Unix"/>
      </w:pPr>
      <w:r>
        <w:t xml:space="preserve">    SourceBandIndex=0</w:t>
      </w:r>
    </w:p>
    <w:p w14:paraId="4C662AE9" w14:textId="77777777" w:rsidR="00853CF3" w:rsidRDefault="00853CF3" w:rsidP="00853CF3">
      <w:pPr>
        <w:pStyle w:val="Unix"/>
      </w:pPr>
      <w:r>
        <w:t xml:space="preserve">    STATISTICS_COVARIANCES=0.01309278693753647</w:t>
      </w:r>
    </w:p>
    <w:p w14:paraId="0689171F" w14:textId="77777777" w:rsidR="00853CF3" w:rsidRDefault="00853CF3" w:rsidP="00853CF3">
      <w:pPr>
        <w:pStyle w:val="Unix"/>
      </w:pPr>
      <w:r>
        <w:t xml:space="preserve">    STATISTICS_MAXIMUM=1</w:t>
      </w:r>
    </w:p>
    <w:p w14:paraId="5448B802" w14:textId="77777777" w:rsidR="00853CF3" w:rsidRDefault="00853CF3" w:rsidP="00853CF3">
      <w:pPr>
        <w:pStyle w:val="Unix"/>
      </w:pPr>
      <w:r>
        <w:t xml:space="preserve">    STATISTICS_MEAN=0.024251380835726</w:t>
      </w:r>
    </w:p>
    <w:p w14:paraId="04C803F7" w14:textId="77777777" w:rsidR="00853CF3" w:rsidRDefault="00853CF3" w:rsidP="00853CF3">
      <w:pPr>
        <w:pStyle w:val="Unix"/>
      </w:pPr>
      <w:r>
        <w:t xml:space="preserve">    STATISTICS_MINIMUM=0</w:t>
      </w:r>
    </w:p>
    <w:p w14:paraId="084CC90A" w14:textId="77777777" w:rsidR="00853CF3" w:rsidRDefault="00853CF3" w:rsidP="00853CF3">
      <w:pPr>
        <w:pStyle w:val="Unix"/>
      </w:pPr>
      <w:r>
        <w:t xml:space="preserve">    STATISTICS_SKIPFACTORX=1</w:t>
      </w:r>
    </w:p>
    <w:p w14:paraId="04C941DA" w14:textId="77777777" w:rsidR="00853CF3" w:rsidRDefault="00853CF3" w:rsidP="00853CF3">
      <w:pPr>
        <w:pStyle w:val="Unix"/>
      </w:pPr>
      <w:r>
        <w:t xml:space="preserve">    STATISTICS_SKIPFACTORY=1</w:t>
      </w:r>
    </w:p>
    <w:p w14:paraId="5024B8D2" w14:textId="37F00B08" w:rsidR="00853CF3" w:rsidRDefault="00853CF3" w:rsidP="00853CF3">
      <w:pPr>
        <w:pStyle w:val="Unix"/>
      </w:pPr>
      <w:r>
        <w:t xml:space="preserve">    STATISTICS_STDDEV=0.1144237166742</w:t>
      </w:r>
    </w:p>
    <w:p w14:paraId="0D5BBF88" w14:textId="11A31824" w:rsidR="00853CF3" w:rsidRDefault="002D7554" w:rsidP="00853CF3">
      <w:pPr>
        <w:pStyle w:val="BodyText2"/>
      </w:pPr>
      <w:r>
        <w:t>You can edit this metadata using the gdal edit command:</w:t>
      </w:r>
    </w:p>
    <w:p w14:paraId="7E68B2DF" w14:textId="0471A95E" w:rsidR="002D7554" w:rsidRDefault="002D7554" w:rsidP="002D7554">
      <w:pPr>
        <w:pStyle w:val="Unix"/>
      </w:pPr>
      <w:r w:rsidRPr="002D7554">
        <w:t>C:\&gt;gdal_edit -mo WIBBLE=1 "E:\cottaan\My Documents\ArcGIS\Google Earth Engine Downloads\Test Downloads\WaterTest.tif"</w:t>
      </w:r>
    </w:p>
    <w:p w14:paraId="54E8918E" w14:textId="0D031BBF" w:rsidR="00A4378B" w:rsidRDefault="00A4378B" w:rsidP="00A4378B">
      <w:pPr>
        <w:pStyle w:val="Heading4"/>
      </w:pPr>
      <w:bookmarkStart w:id="177" w:name="_Ref464651649"/>
      <w:r>
        <w:t>Set no data value</w:t>
      </w:r>
      <w:bookmarkEnd w:id="177"/>
    </w:p>
    <w:p w14:paraId="3C707610" w14:textId="6FF2E92F" w:rsidR="00A4378B" w:rsidRDefault="00A4378B" w:rsidP="00A4378B">
      <w:pPr>
        <w:pStyle w:val="BodyText2"/>
      </w:pPr>
      <w:r>
        <w:lastRenderedPageBreak/>
        <w:t>You can set the no data value to 0 using the following code:</w:t>
      </w:r>
    </w:p>
    <w:p w14:paraId="416E1868" w14:textId="77777777" w:rsidR="00A4378B" w:rsidRDefault="00A4378B" w:rsidP="00A4378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A4378B">
      <w:pPr>
        <w:pStyle w:val="Unix"/>
      </w:pPr>
      <w:r>
        <w:t>Creating output file that is 5657P x 5645L.</w:t>
      </w:r>
    </w:p>
    <w:p w14:paraId="3C862BA6" w14:textId="77777777" w:rsidR="00A4378B" w:rsidRDefault="00A4378B" w:rsidP="00A4378B">
      <w:pPr>
        <w:pStyle w:val="Unix"/>
      </w:pPr>
      <w:r>
        <w:t>Processing input file E:\cottaan\My Documents\ArcGIS\Google Earth Engine Downloa</w:t>
      </w:r>
    </w:p>
    <w:p w14:paraId="024559AC" w14:textId="77777777" w:rsidR="00A4378B" w:rsidRDefault="00A4378B" w:rsidP="00A4378B">
      <w:pPr>
        <w:pStyle w:val="Unix"/>
      </w:pPr>
      <w:r>
        <w:t>ds\Test Downloads\WaterTest.tif.</w:t>
      </w:r>
    </w:p>
    <w:p w14:paraId="398DD135" w14:textId="77777777" w:rsidR="00A4378B" w:rsidRDefault="00A4378B" w:rsidP="00A4378B">
      <w:pPr>
        <w:pStyle w:val="Unix"/>
      </w:pPr>
      <w:r>
        <w:t>Using internal nodata values (eg. -3.40282e+038) for image E:\cottaan\My Documen</w:t>
      </w:r>
    </w:p>
    <w:p w14:paraId="109FC12A" w14:textId="77777777" w:rsidR="00A4378B" w:rsidRDefault="00A4378B" w:rsidP="00A4378B">
      <w:pPr>
        <w:pStyle w:val="Unix"/>
      </w:pPr>
      <w:r>
        <w:t>ts\ArcGIS\Google Earth Engine Downloads\Test Downloads\WaterTest.tif.</w:t>
      </w:r>
    </w:p>
    <w:p w14:paraId="5BC229BE" w14:textId="77777777" w:rsidR="00A4378B" w:rsidRDefault="00A4378B" w:rsidP="00A4378B">
      <w:pPr>
        <w:pStyle w:val="Unix"/>
      </w:pPr>
      <w:r>
        <w:t>0...10...20...30...40...50...60...70...80...90...100 - done.</w:t>
      </w:r>
    </w:p>
    <w:p w14:paraId="177B3166" w14:textId="758C9AE5" w:rsidR="002D7554" w:rsidRDefault="00F573CF" w:rsidP="002D7554">
      <w:pPr>
        <w:pStyle w:val="BodyText2"/>
      </w:pPr>
      <w:r>
        <w:t>Or using gdal_edit:</w:t>
      </w:r>
    </w:p>
    <w:p w14:paraId="5D5C2D85" w14:textId="11F9C5DC" w:rsidR="00F573CF" w:rsidRPr="00212B2D" w:rsidRDefault="00F573CF" w:rsidP="00C602BC">
      <w:pPr>
        <w:pStyle w:val="Unix"/>
      </w:pPr>
      <w:r>
        <w:t>C:\&gt;gdal_edit -a_nodata 0 "E:\cottaan\My Documents\ArcGIS\Google Earth Engine Downloads\Test Downloads\WaterTest.tif"</w:t>
      </w:r>
    </w:p>
    <w:p w14:paraId="039234F2" w14:textId="341EBA5A" w:rsidR="00D47D2E" w:rsidRDefault="00D47D2E" w:rsidP="00D47D2E">
      <w:pPr>
        <w:pStyle w:val="Heading3"/>
      </w:pPr>
      <w:r>
        <w:t>Import issues</w:t>
      </w:r>
    </w:p>
    <w:p w14:paraId="1B05DB18" w14:textId="77777777" w:rsidR="00D47D2E" w:rsidRDefault="00D47D2E" w:rsidP="00D47D2E">
      <w:pPr>
        <w:pStyle w:val="BodyText2"/>
      </w:pPr>
      <w:r>
        <w:t>On Windows, when I try and import gdal in Jupyter console or ArcGIS I get an error:</w:t>
      </w:r>
    </w:p>
    <w:p w14:paraId="4AB2DD84" w14:textId="77777777" w:rsidR="00D47D2E" w:rsidRDefault="00D47D2E" w:rsidP="00397DAF">
      <w:pPr>
        <w:pStyle w:val="Code"/>
      </w:pPr>
      <w:r w:rsidRPr="00D57677">
        <w:t>from osgeo import gdal</w:t>
      </w:r>
    </w:p>
    <w:p w14:paraId="4AE8FAD4" w14:textId="77777777" w:rsidR="00D47D2E" w:rsidRDefault="00D47D2E" w:rsidP="00397DAF">
      <w:pPr>
        <w:pStyle w:val="Code"/>
      </w:pPr>
      <w:r w:rsidRPr="00D57677">
        <w:t>DLL load failed: %1 is not a valid Win32 application.</w:t>
      </w:r>
    </w:p>
    <w:p w14:paraId="66EB63BD" w14:textId="77777777" w:rsidR="00D47D2E" w:rsidRDefault="00D47D2E" w:rsidP="00D47D2E">
      <w:pPr>
        <w:pStyle w:val="BodyText2"/>
      </w:pPr>
      <w:r>
        <w:t xml:space="preserve">But it works in QGIS. Looks like it has its own Python bindings: </w:t>
      </w:r>
    </w:p>
    <w:p w14:paraId="6F5E49DC" w14:textId="77777777" w:rsidR="00D47D2E" w:rsidRDefault="00D47D2E" w:rsidP="00397DAF">
      <w:pPr>
        <w:pStyle w:val="Code"/>
      </w:pPr>
      <w:r>
        <w:t>&gt;&gt;gdal</w:t>
      </w:r>
    </w:p>
    <w:p w14:paraId="0F4474F6" w14:textId="77777777" w:rsidR="00D47D2E" w:rsidRDefault="00D47D2E" w:rsidP="00397DAF">
      <w:pPr>
        <w:pStyle w:val="Code"/>
      </w:pPr>
      <w:r>
        <w:t>&lt;module 'osgeo.gdal' from 'C:\PROGRA~2\QGISDU~1\apps\Python27\lib\site-packages\osgeo\gdal.pyc'&gt;</w:t>
      </w:r>
    </w:p>
    <w:p w14:paraId="5047B48B" w14:textId="77777777" w:rsidR="00D47D2E" w:rsidRDefault="00D47D2E" w:rsidP="00D47D2E">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397DAF">
      <w:pPr>
        <w:pStyle w:val="Unix"/>
      </w:pPr>
      <w:r w:rsidRPr="00FA6F04">
        <w:t>conda install -c osgeo gdal=1.11.4</w:t>
      </w:r>
    </w:p>
    <w:p w14:paraId="3AB35AE8" w14:textId="77777777" w:rsidR="00D47D2E" w:rsidRDefault="00D47D2E" w:rsidP="00397DAF">
      <w:pPr>
        <w:pStyle w:val="Unix"/>
      </w:pPr>
      <w:r>
        <w:t>Error:  Package missing in current win-32 channels:</w:t>
      </w:r>
    </w:p>
    <w:p w14:paraId="0DB34303" w14:textId="77777777" w:rsidR="00D47D2E" w:rsidRDefault="00D47D2E" w:rsidP="00397DAF">
      <w:pPr>
        <w:pStyle w:val="Unix"/>
      </w:pPr>
      <w:r>
        <w:t xml:space="preserve">  - gdal 1.11.4*</w:t>
      </w:r>
    </w:p>
    <w:p w14:paraId="311E7D91" w14:textId="77777777" w:rsidR="00D47D2E" w:rsidRDefault="00D47D2E" w:rsidP="00D47D2E">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397DAF">
      <w:pPr>
        <w:pStyle w:val="Unix"/>
      </w:pPr>
      <w:r w:rsidRPr="00FA6F04">
        <w:t>co</w:t>
      </w:r>
      <w:r>
        <w:t>nda install -c osgeo gdal=1.10.1</w:t>
      </w:r>
    </w:p>
    <w:p w14:paraId="6DA830B8" w14:textId="77777777" w:rsidR="00D47D2E" w:rsidRDefault="00D47D2E" w:rsidP="00397DAF">
      <w:pPr>
        <w:pStyle w:val="Unix"/>
      </w:pPr>
      <w:r>
        <w:t>..</w:t>
      </w:r>
    </w:p>
    <w:p w14:paraId="6861F781" w14:textId="77777777" w:rsidR="00D47D2E" w:rsidRDefault="00D47D2E" w:rsidP="00397DAF">
      <w:pPr>
        <w:pStyle w:val="Unix"/>
      </w:pPr>
      <w:r>
        <w:t>some upgrades and new installs and then</w:t>
      </w:r>
    </w:p>
    <w:p w14:paraId="11610907" w14:textId="77777777" w:rsidR="00D47D2E" w:rsidRDefault="00D47D2E" w:rsidP="00397DAF">
      <w:pPr>
        <w:pStyle w:val="Unix"/>
      </w:pPr>
      <w:r>
        <w:t>..</w:t>
      </w:r>
    </w:p>
    <w:p w14:paraId="52A3FA01" w14:textId="77777777" w:rsidR="00D47D2E" w:rsidRDefault="00D47D2E" w:rsidP="00397DAF">
      <w:pPr>
        <w:pStyle w:val="Unix"/>
      </w:pPr>
      <w:r>
        <w:t>The following packages will be DOWNGRADED:</w:t>
      </w:r>
    </w:p>
    <w:p w14:paraId="77BAD57F" w14:textId="77777777" w:rsidR="00D47D2E" w:rsidRDefault="00D47D2E" w:rsidP="00397DAF">
      <w:pPr>
        <w:pStyle w:val="Unix"/>
      </w:pPr>
      <w:r>
        <w:t xml:space="preserve">    gdal:         2.0.0-np19py27_0  --&gt; 1.10.1-np18py27_2</w:t>
      </w:r>
    </w:p>
    <w:p w14:paraId="559D60DF" w14:textId="77777777" w:rsidR="00D47D2E" w:rsidRDefault="00D47D2E" w:rsidP="00D47D2E">
      <w:pPr>
        <w:pStyle w:val="BodyText2"/>
      </w:pPr>
      <w:r>
        <w:t>Now it imports OK in Python in the command line!!!</w:t>
      </w:r>
    </w:p>
    <w:p w14:paraId="319E6EA6" w14:textId="4F0B3F07" w:rsidR="00FE12F7" w:rsidRDefault="00276E5E" w:rsidP="00D47D2E">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C66F38">
      <w:pPr>
        <w:pStyle w:val="Code"/>
      </w:pPr>
      <w:r w:rsidRPr="00C66F38">
        <w:t>C:\Anaconda\Lib\site-packages</w:t>
      </w:r>
    </w:p>
    <w:p w14:paraId="45FA8343" w14:textId="08D6310B" w:rsidR="00C66F38" w:rsidRDefault="00C66F38" w:rsidP="00C66F38">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276E5E">
      <w:pPr>
        <w:pStyle w:val="Code"/>
      </w:pPr>
      <w:r>
        <w:t>from osgeo import gdal</w:t>
      </w:r>
    </w:p>
    <w:p w14:paraId="53A378FF" w14:textId="77777777" w:rsidR="00276E5E" w:rsidRDefault="00276E5E" w:rsidP="00276E5E">
      <w:pPr>
        <w:pStyle w:val="Code"/>
      </w:pPr>
      <w:r>
        <w:t>---------------------------------------------------------------------------</w:t>
      </w:r>
    </w:p>
    <w:p w14:paraId="4165BB0F" w14:textId="77777777" w:rsidR="00276E5E" w:rsidRDefault="00276E5E" w:rsidP="00276E5E">
      <w:pPr>
        <w:pStyle w:val="Code"/>
      </w:pPr>
      <w:r>
        <w:t>ImportError                               Traceback (most recent call last)</w:t>
      </w:r>
    </w:p>
    <w:p w14:paraId="76C601EB" w14:textId="77777777" w:rsidR="00276E5E" w:rsidRDefault="00276E5E" w:rsidP="00276E5E">
      <w:pPr>
        <w:pStyle w:val="Code"/>
      </w:pPr>
      <w:r>
        <w:t>&lt;ipython-input-1-a04b80bf4e65&gt; in &lt;module&gt;()</w:t>
      </w:r>
    </w:p>
    <w:p w14:paraId="25447B8D" w14:textId="77777777" w:rsidR="00276E5E" w:rsidRDefault="00276E5E" w:rsidP="00276E5E">
      <w:pPr>
        <w:pStyle w:val="Code"/>
      </w:pPr>
      <w:r>
        <w:t>----&gt; 1 from osgeo import gdal</w:t>
      </w:r>
    </w:p>
    <w:p w14:paraId="4F448858" w14:textId="77777777" w:rsidR="00276E5E" w:rsidRDefault="00276E5E" w:rsidP="00276E5E">
      <w:pPr>
        <w:pStyle w:val="Code"/>
      </w:pPr>
    </w:p>
    <w:p w14:paraId="132F73AF" w14:textId="77777777" w:rsidR="00276E5E" w:rsidRDefault="00276E5E" w:rsidP="00276E5E">
      <w:pPr>
        <w:pStyle w:val="Code"/>
      </w:pPr>
      <w:r>
        <w:t>C:\Anaconda\lib\site-packages\osgeo\__init__.py in &lt;module&gt;()</w:t>
      </w:r>
    </w:p>
    <w:p w14:paraId="1E75C0A4" w14:textId="77777777" w:rsidR="00276E5E" w:rsidRDefault="00276E5E" w:rsidP="00276E5E">
      <w:pPr>
        <w:pStyle w:val="Code"/>
      </w:pPr>
      <w:r>
        <w:t xml:space="preserve">     23                 fp.close()</w:t>
      </w:r>
    </w:p>
    <w:p w14:paraId="266C12AB" w14:textId="77777777" w:rsidR="00276E5E" w:rsidRDefault="00276E5E" w:rsidP="00276E5E">
      <w:pPr>
        <w:pStyle w:val="Code"/>
      </w:pPr>
      <w:r>
        <w:t xml:space="preserve">     24             return _mod</w:t>
      </w:r>
    </w:p>
    <w:p w14:paraId="1B1501B7" w14:textId="77777777" w:rsidR="00276E5E" w:rsidRDefault="00276E5E" w:rsidP="00276E5E">
      <w:pPr>
        <w:pStyle w:val="Code"/>
      </w:pPr>
      <w:r>
        <w:t>---&gt; 25     _gdal = swig_import_helper()</w:t>
      </w:r>
    </w:p>
    <w:p w14:paraId="0FEF89EC" w14:textId="77777777" w:rsidR="00276E5E" w:rsidRDefault="00276E5E" w:rsidP="00276E5E">
      <w:pPr>
        <w:pStyle w:val="Code"/>
      </w:pPr>
      <w:r>
        <w:t xml:space="preserve">     26     del swig_import_helper</w:t>
      </w:r>
    </w:p>
    <w:p w14:paraId="738ADE4D" w14:textId="77777777" w:rsidR="00276E5E" w:rsidRDefault="00276E5E" w:rsidP="00276E5E">
      <w:pPr>
        <w:pStyle w:val="Code"/>
      </w:pPr>
      <w:r>
        <w:t xml:space="preserve">     27 else:</w:t>
      </w:r>
    </w:p>
    <w:p w14:paraId="317F1953" w14:textId="77777777" w:rsidR="00276E5E" w:rsidRDefault="00276E5E" w:rsidP="00276E5E">
      <w:pPr>
        <w:pStyle w:val="Code"/>
      </w:pPr>
    </w:p>
    <w:p w14:paraId="73FB479C" w14:textId="77777777" w:rsidR="00276E5E" w:rsidRDefault="00276E5E" w:rsidP="00276E5E">
      <w:pPr>
        <w:pStyle w:val="Code"/>
      </w:pPr>
      <w:r>
        <w:t>C:\Anaconda\lib\site-packages\osgeo\__init__.py in swig_import_helper()</w:t>
      </w:r>
    </w:p>
    <w:p w14:paraId="09F7304C" w14:textId="77777777" w:rsidR="00276E5E" w:rsidRDefault="00276E5E" w:rsidP="00276E5E">
      <w:pPr>
        <w:pStyle w:val="Code"/>
      </w:pPr>
      <w:r>
        <w:t xml:space="preserve">     19         if fp is not None:</w:t>
      </w:r>
    </w:p>
    <w:p w14:paraId="6B049A90" w14:textId="77777777" w:rsidR="00276E5E" w:rsidRDefault="00276E5E" w:rsidP="00276E5E">
      <w:pPr>
        <w:pStyle w:val="Code"/>
      </w:pPr>
      <w:r>
        <w:t xml:space="preserve">     20             try:</w:t>
      </w:r>
    </w:p>
    <w:p w14:paraId="2AAA870A" w14:textId="77777777" w:rsidR="00276E5E" w:rsidRDefault="00276E5E" w:rsidP="00276E5E">
      <w:pPr>
        <w:pStyle w:val="Code"/>
      </w:pPr>
      <w:r>
        <w:t>---&gt; 21                 _mod = imp.load_module('_gdal', fp, pathname, description)</w:t>
      </w:r>
    </w:p>
    <w:p w14:paraId="6B0B66DE" w14:textId="77777777" w:rsidR="00276E5E" w:rsidRDefault="00276E5E" w:rsidP="00276E5E">
      <w:pPr>
        <w:pStyle w:val="Code"/>
      </w:pPr>
      <w:r>
        <w:t xml:space="preserve">     22             finally:</w:t>
      </w:r>
    </w:p>
    <w:p w14:paraId="2F76437E" w14:textId="77777777" w:rsidR="00276E5E" w:rsidRDefault="00276E5E" w:rsidP="00276E5E">
      <w:pPr>
        <w:pStyle w:val="Code"/>
      </w:pPr>
      <w:r>
        <w:t xml:space="preserve">     23                 fp.close()</w:t>
      </w:r>
    </w:p>
    <w:p w14:paraId="67080187" w14:textId="77777777" w:rsidR="00276E5E" w:rsidRDefault="00276E5E" w:rsidP="00276E5E">
      <w:pPr>
        <w:pStyle w:val="Code"/>
      </w:pPr>
    </w:p>
    <w:p w14:paraId="5D9DC688" w14:textId="392F8032" w:rsidR="00276E5E" w:rsidRDefault="00276E5E" w:rsidP="00276E5E">
      <w:pPr>
        <w:pStyle w:val="Code"/>
      </w:pPr>
      <w:r>
        <w:t>ImportError: DLL load failed: The specified procedure could not be found.</w:t>
      </w:r>
    </w:p>
    <w:p w14:paraId="7048DBBD" w14:textId="15A53C36" w:rsidR="00276E5E" w:rsidRDefault="00276E5E" w:rsidP="00276E5E">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212B2D">
      <w:pPr>
        <w:pStyle w:val="Heading3"/>
      </w:pPr>
      <w:r>
        <w:lastRenderedPageBreak/>
        <w:t>Opening TIF files in Python</w:t>
      </w:r>
    </w:p>
    <w:p w14:paraId="232D654A" w14:textId="77777777" w:rsidR="00212B2D" w:rsidRDefault="00212B2D" w:rsidP="00212B2D">
      <w:pPr>
        <w:pStyle w:val="Unix"/>
      </w:pPr>
      <w:r w:rsidRPr="0090438E">
        <w:t>from osgeo import gdal</w:t>
      </w:r>
    </w:p>
    <w:p w14:paraId="1F938002" w14:textId="77777777" w:rsidR="00212B2D" w:rsidRDefault="00212B2D" w:rsidP="00212B2D">
      <w:pPr>
        <w:pStyle w:val="Unix"/>
      </w:pPr>
      <w:r w:rsidRPr="0090438E">
        <w:t>dataset = gdal.Open(r"E:\cottaan\My Documents\ArcGIS\Google Earth Engine Downloads\Rivers_in_Somalia_value.tif", gdal.GA_ReadOnly)</w:t>
      </w:r>
    </w:p>
    <w:p w14:paraId="78A28213" w14:textId="77777777" w:rsidR="00212B2D" w:rsidRDefault="00212B2D" w:rsidP="00212B2D">
      <w:pPr>
        <w:pStyle w:val="Unix"/>
      </w:pPr>
      <w:r w:rsidRPr="0090438E">
        <w:t>band = dataset.GetRasterBand(1)</w:t>
      </w:r>
    </w:p>
    <w:p w14:paraId="0D64F955" w14:textId="77777777" w:rsidR="00212B2D" w:rsidRDefault="00212B2D" w:rsidP="00212B2D">
      <w:pPr>
        <w:pStyle w:val="Unix"/>
      </w:pPr>
      <w:r w:rsidRPr="0090438E">
        <w:t>array = band.ReadAsArray()</w:t>
      </w:r>
    </w:p>
    <w:p w14:paraId="75BDF10A" w14:textId="77777777" w:rsidR="00212B2D" w:rsidRDefault="00212B2D" w:rsidP="00212B2D">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502A9E">
      <w:pPr>
        <w:pStyle w:val="Heading3"/>
      </w:pPr>
      <w:r>
        <w:t>Using ogr2ogr</w:t>
      </w:r>
    </w:p>
    <w:p w14:paraId="7A6B1B14" w14:textId="3DB7F288" w:rsidR="00502A9E" w:rsidRPr="00502A9E" w:rsidRDefault="00502A9E" w:rsidP="00502A9E">
      <w:pPr>
        <w:pStyle w:val="Heading4"/>
      </w:pPr>
      <w:r>
        <w:t>Exporting to Shapefiles</w:t>
      </w:r>
    </w:p>
    <w:p w14:paraId="3C573CC3" w14:textId="77777777" w:rsidR="00502A9E" w:rsidRDefault="00502A9E" w:rsidP="00502A9E">
      <w:pPr>
        <w:pStyle w:val="BodyText2"/>
      </w:pPr>
      <w:r>
        <w:t>The following exports a view/table to a shapefile in a folder called test:</w:t>
      </w:r>
    </w:p>
    <w:p w14:paraId="79C2C952" w14:textId="77777777" w:rsidR="00502A9E" w:rsidRDefault="00502A9E" w:rsidP="00397DAF">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502A9E">
      <w:pPr>
        <w:pStyle w:val="Heading4"/>
      </w:pPr>
      <w:r>
        <w:t>Exporting to KML</w:t>
      </w:r>
    </w:p>
    <w:p w14:paraId="40B24FBE" w14:textId="1BF7D123" w:rsidR="00502A9E" w:rsidRDefault="00502A9E" w:rsidP="00502A9E">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397DAF">
      <w:pPr>
        <w:pStyle w:val="Code"/>
      </w:pPr>
      <w:r w:rsidRPr="00691F06">
        <w:t>[webuser@h05-dev-vm3 countries]$ ogr2ogr -f "KML" india.kml countries_india.shp</w:t>
      </w:r>
    </w:p>
    <w:p w14:paraId="0D1EF659" w14:textId="18F3E38D" w:rsidR="008B1ABC" w:rsidRPr="0090438E" w:rsidRDefault="008B1ABC" w:rsidP="008B1ABC">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B27CC7">
      <w:pPr>
        <w:pStyle w:val="Heading2"/>
      </w:pPr>
      <w:r>
        <w:t>Map</w:t>
      </w:r>
      <w:r w:rsidR="00B27CC7">
        <w:t xml:space="preserve"> Publishing</w:t>
      </w:r>
    </w:p>
    <w:p w14:paraId="1EB81128" w14:textId="77777777" w:rsidR="00B27CC7" w:rsidRDefault="00B27CC7" w:rsidP="00B27CC7">
      <w:pPr>
        <w:pStyle w:val="Heading3"/>
      </w:pPr>
      <w:r>
        <w:t>ArcGIS Server</w:t>
      </w:r>
    </w:p>
    <w:p w14:paraId="16770107" w14:textId="77777777" w:rsidR="00B27CC7" w:rsidRDefault="00B27CC7" w:rsidP="00B27CC7">
      <w:pPr>
        <w:pStyle w:val="Heading3"/>
      </w:pPr>
      <w:r>
        <w:t>MapServer</w:t>
      </w:r>
    </w:p>
    <w:p w14:paraId="6E6F26AF" w14:textId="77777777" w:rsidR="00B27CC7" w:rsidRDefault="00B27CC7" w:rsidP="00B27CC7">
      <w:pPr>
        <w:pStyle w:val="Heading3"/>
      </w:pPr>
      <w:r>
        <w:t>GeoServer</w:t>
      </w:r>
    </w:p>
    <w:p w14:paraId="1A6CD9FC" w14:textId="77777777" w:rsidR="00894DFA" w:rsidRDefault="00894DFA" w:rsidP="00894DFA">
      <w:pPr>
        <w:pStyle w:val="Heading4"/>
      </w:pPr>
      <w:bookmarkStart w:id="178" w:name="_Ref440289491"/>
      <w:r>
        <w:t>Servers</w:t>
      </w:r>
    </w:p>
    <w:p w14:paraId="5CF34CB2" w14:textId="38FBAC85" w:rsidR="00894DFA" w:rsidRDefault="00894DFA" w:rsidP="00894DFA">
      <w:pPr>
        <w:pStyle w:val="BodyText2"/>
      </w:pPr>
      <w:r>
        <w:t xml:space="preserve">For developers: </w:t>
      </w:r>
      <w:hyperlink r:id="rId1028" w:history="1">
        <w:r>
          <w:rPr>
            <w:rStyle w:val="Hyperlink"/>
          </w:rPr>
          <w:t>http://h05-dev-vm100.jrc.it:8080/geoserver/web/</w:t>
        </w:r>
      </w:hyperlink>
      <w:r>
        <w:t xml:space="preserve"> u/p</w:t>
      </w:r>
      <w:r w:rsidR="00BB619D">
        <w:t xml:space="preserve">  Andrew/Changeme!1</w:t>
      </w:r>
    </w:p>
    <w:p w14:paraId="3F593E31" w14:textId="43154AE3" w:rsidR="00894DFA" w:rsidRDefault="00894DFA" w:rsidP="00894DFA">
      <w:pPr>
        <w:pStyle w:val="BodyText2"/>
      </w:pPr>
      <w:r>
        <w:t xml:space="preserve">Live: </w:t>
      </w:r>
      <w:hyperlink r:id="rId1029"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94DFA">
      <w:pPr>
        <w:pStyle w:val="BodyText2"/>
      </w:pPr>
      <w:r>
        <w:t xml:space="preserve">This is </w:t>
      </w:r>
      <w:hyperlink r:id="rId1030" w:history="1">
        <w:r>
          <w:rPr>
            <w:rStyle w:val="Hyperlink"/>
          </w:rPr>
          <w:t>http://h05-prod-vm100.jrc.it:8080/geoserver/web/</w:t>
        </w:r>
      </w:hyperlink>
    </w:p>
    <w:p w14:paraId="392BE9CE" w14:textId="77777777" w:rsidR="00153927" w:rsidRDefault="00153927" w:rsidP="00153927">
      <w:pPr>
        <w:pStyle w:val="Heading4"/>
      </w:pPr>
      <w:r>
        <w:t>Publishing</w:t>
      </w:r>
      <w:bookmarkEnd w:id="178"/>
    </w:p>
    <w:p w14:paraId="64B562C5" w14:textId="77777777" w:rsidR="005A20A9" w:rsidRDefault="005A20A9" w:rsidP="00324C76">
      <w:pPr>
        <w:pStyle w:val="Heading5"/>
      </w:pPr>
      <w:r>
        <w:t>From PostGIS</w:t>
      </w:r>
    </w:p>
    <w:p w14:paraId="1D9AFEBA" w14:textId="77777777" w:rsidR="005A20A9" w:rsidRDefault="00B76A41" w:rsidP="00B76A41">
      <w:pPr>
        <w:pStyle w:val="Heading6"/>
      </w:pPr>
      <w:r>
        <w:t>Table</w:t>
      </w:r>
    </w:p>
    <w:p w14:paraId="5E2AF345" w14:textId="77777777" w:rsidR="00375BF3" w:rsidRDefault="00375BF3" w:rsidP="003D4FE8">
      <w:pPr>
        <w:pStyle w:val="BodyText2"/>
      </w:pPr>
      <w:r>
        <w:t xml:space="preserve">To publish </w:t>
      </w:r>
      <w:r w:rsidR="005A20A9">
        <w:t xml:space="preserve">from a PostGIS table </w:t>
      </w:r>
      <w:r>
        <w:t>in Geoserver:</w:t>
      </w:r>
    </w:p>
    <w:p w14:paraId="30C385C5" w14:textId="7BEA7639" w:rsidR="003E114C" w:rsidRDefault="00375BF3" w:rsidP="003E2B43">
      <w:pPr>
        <w:pStyle w:val="ListBullet2"/>
      </w:pPr>
      <w:r>
        <w:t xml:space="preserve">Open </w:t>
      </w:r>
      <w:hyperlink r:id="rId1031"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381E0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375BF3">
      <w:pPr>
        <w:pStyle w:val="ListBullet2"/>
      </w:pPr>
      <w:r>
        <w:t>The especies schema is published t</w:t>
      </w:r>
      <w:r w:rsidR="00F400D7">
        <w:t>hrough the store called ‘lrmexternal’</w:t>
      </w:r>
    </w:p>
    <w:p w14:paraId="1609C8A5" w14:textId="77777777" w:rsidR="00375BF3" w:rsidRDefault="00375BF3" w:rsidP="00375BF3">
      <w:pPr>
        <w:pStyle w:val="ListBullet2"/>
      </w:pPr>
      <w:r>
        <w:t>The amazon store is published through the ‘lrm-especies’ workspace</w:t>
      </w:r>
    </w:p>
    <w:p w14:paraId="10632E5F" w14:textId="77777777" w:rsidR="00375BF3" w:rsidRDefault="00375BF3" w:rsidP="00375BF3">
      <w:pPr>
        <w:pStyle w:val="ListBullet2"/>
      </w:pPr>
      <w:r>
        <w:t xml:space="preserve">Click on layers | Add a new resource </w:t>
      </w:r>
    </w:p>
    <w:p w14:paraId="47F6B07A" w14:textId="77777777" w:rsidR="00375BF3" w:rsidRDefault="00375BF3" w:rsidP="00375BF3">
      <w:pPr>
        <w:pStyle w:val="ListBullet2"/>
      </w:pPr>
      <w:r>
        <w:t>In the Add layer from box select ‘lrm-especies:amazon’, i.e. workspace:store</w:t>
      </w:r>
    </w:p>
    <w:p w14:paraId="5DDD1A7A" w14:textId="77777777" w:rsidR="00375BF3" w:rsidRDefault="00375BF3" w:rsidP="00375BF3">
      <w:pPr>
        <w:pStyle w:val="ListBullet2"/>
      </w:pPr>
      <w:r>
        <w:t>Click Publish next to the layer name that you want to publish and fill in the necessary details</w:t>
      </w:r>
    </w:p>
    <w:p w14:paraId="064D9237" w14:textId="77777777" w:rsidR="00375BF3" w:rsidRDefault="00375BF3" w:rsidP="003D4FE8">
      <w:pPr>
        <w:pStyle w:val="BodyText2"/>
      </w:pPr>
      <w:r>
        <w:lastRenderedPageBreak/>
        <w:t xml:space="preserve">I have created a layer from the Google Earth Engine Validation Points. The WMS endpoint is </w:t>
      </w:r>
      <w:hyperlink r:id="rId1032"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3D4FE8">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3D4FE8">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B76A41">
      <w:pPr>
        <w:pStyle w:val="Heading6"/>
      </w:pPr>
      <w:r>
        <w:t>View</w:t>
      </w:r>
    </w:p>
    <w:p w14:paraId="4190E394" w14:textId="77777777" w:rsidR="001D4712" w:rsidRDefault="001D4712" w:rsidP="003D4FE8">
      <w:pPr>
        <w:pStyle w:val="BodyText2"/>
      </w:pPr>
      <w:r>
        <w:t xml:space="preserve">Looks like you </w:t>
      </w:r>
      <w:hyperlink r:id="rId1033"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397DAF">
      <w:pPr>
        <w:pStyle w:val="sql"/>
      </w:pPr>
      <w:r>
        <w:t>GRANT ALL ON TABLE _gee_validated_sites_subset_pixel_values TO especies;</w:t>
      </w:r>
      <w:r w:rsidR="00BF5E1A">
        <w:t xml:space="preserve"> </w:t>
      </w:r>
    </w:p>
    <w:p w14:paraId="76F94C3B" w14:textId="77777777" w:rsidR="0072768C" w:rsidRDefault="0072768C" w:rsidP="00397DAF">
      <w:pPr>
        <w:pStyle w:val="sql"/>
      </w:pPr>
      <w:r>
        <w:t>GRANT SELECT ON TABLE _gee_validated_sites_subset_pixel_values TO appuser;</w:t>
      </w:r>
    </w:p>
    <w:p w14:paraId="54EE6BD8" w14:textId="77777777" w:rsidR="004333AE" w:rsidRPr="00375BF3" w:rsidRDefault="004333AE" w:rsidP="003D4FE8">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pPr>
        <w:pStyle w:val="Heading4"/>
      </w:pPr>
      <w:r>
        <w:t>REST</w:t>
      </w:r>
    </w:p>
    <w:p w14:paraId="39718A19" w14:textId="77777777" w:rsidR="00334224" w:rsidRDefault="00334224" w:rsidP="003D4FE8">
      <w:pPr>
        <w:pStyle w:val="BodyText2"/>
      </w:pPr>
      <w:r>
        <w:t xml:space="preserve">GeoServer has a REST API which is available at </w:t>
      </w:r>
      <w:hyperlink r:id="rId1034" w:history="1">
        <w:r w:rsidRPr="00A95575">
          <w:rPr>
            <w:rStyle w:val="Hyperlink"/>
          </w:rPr>
          <w:t>http://your-server/geoserver/rest</w:t>
        </w:r>
      </w:hyperlink>
      <w:r>
        <w:t>. So for example, ours is here:</w:t>
      </w:r>
    </w:p>
    <w:p w14:paraId="53CBAA96" w14:textId="77777777" w:rsidR="00334224" w:rsidRPr="00334224" w:rsidRDefault="00082D6F" w:rsidP="003D4FE8">
      <w:pPr>
        <w:pStyle w:val="BodyText2"/>
      </w:pPr>
      <w:hyperlink r:id="rId1035" w:history="1">
        <w:r w:rsidR="00334224" w:rsidRPr="00A95575">
          <w:rPr>
            <w:rStyle w:val="Hyperlink"/>
          </w:rPr>
          <w:t>http://lrm-maps.jrc.ec.europa.eu/geoserver/rest</w:t>
        </w:r>
      </w:hyperlink>
      <w:r w:rsidR="00334224">
        <w:t xml:space="preserve"> </w:t>
      </w:r>
    </w:p>
    <w:p w14:paraId="475C1D99" w14:textId="77777777" w:rsidR="00153927" w:rsidRDefault="00153927" w:rsidP="00153927">
      <w:pPr>
        <w:pStyle w:val="Heading4"/>
      </w:pPr>
      <w:r>
        <w:t>Style Layer Descriptors</w:t>
      </w:r>
    </w:p>
    <w:p w14:paraId="33E86002" w14:textId="77777777" w:rsidR="00345246" w:rsidRDefault="00345246" w:rsidP="00324C76">
      <w:pPr>
        <w:pStyle w:val="Heading5"/>
      </w:pPr>
      <w:r>
        <w:t>Editors</w:t>
      </w:r>
    </w:p>
    <w:p w14:paraId="74B7F601" w14:textId="77777777" w:rsidR="00345246" w:rsidRDefault="00345246" w:rsidP="003D4FE8">
      <w:pPr>
        <w:pStyle w:val="BodyText2"/>
      </w:pPr>
      <w:r>
        <w:t>GeoServer uses SLD files to style the responses. You can create SLD files using various tools:</w:t>
      </w:r>
    </w:p>
    <w:p w14:paraId="506576EE" w14:textId="77777777" w:rsidR="00345246" w:rsidRDefault="00345246" w:rsidP="00345246">
      <w:pPr>
        <w:pStyle w:val="ListBullet"/>
      </w:pPr>
      <w:r>
        <w:t>http://arcmap2sld.geoinform.fh-mainz.de</w:t>
      </w:r>
    </w:p>
    <w:p w14:paraId="5F9057F5" w14:textId="77777777" w:rsidR="00345246" w:rsidRDefault="00082D6F" w:rsidP="00345246">
      <w:pPr>
        <w:pStyle w:val="ListBullet"/>
      </w:pPr>
      <w:hyperlink r:id="rId1036" w:history="1">
        <w:r w:rsidR="00345246" w:rsidRPr="00A604D5">
          <w:rPr>
            <w:rStyle w:val="Hyperlink"/>
          </w:rPr>
          <w:t>http://QGis.org</w:t>
        </w:r>
      </w:hyperlink>
      <w:r w:rsidR="00345246">
        <w:t xml:space="preserve"> – tried and tested – seems to work well</w:t>
      </w:r>
    </w:p>
    <w:p w14:paraId="3F8B477E" w14:textId="77777777" w:rsidR="00345246" w:rsidRDefault="00345246" w:rsidP="00345246">
      <w:pPr>
        <w:pStyle w:val="ListBullet"/>
      </w:pPr>
      <w:r>
        <w:t>http://geocat.net/bridge</w:t>
      </w:r>
    </w:p>
    <w:p w14:paraId="5D427F6B" w14:textId="77777777" w:rsidR="00345246" w:rsidRDefault="00345246" w:rsidP="00345246">
      <w:pPr>
        <w:pStyle w:val="ListBullet"/>
      </w:pPr>
      <w:r>
        <w:t>http://en.geopublishing.org/AtlasStyler</w:t>
      </w:r>
    </w:p>
    <w:p w14:paraId="5B1F131F" w14:textId="77777777" w:rsidR="00345246" w:rsidRDefault="00345246" w:rsidP="00345246">
      <w:pPr>
        <w:pStyle w:val="ListBullet"/>
      </w:pPr>
      <w:r>
        <w:t>http://Udig.org</w:t>
      </w:r>
      <w:r w:rsidRPr="00153927">
        <w:t xml:space="preserve"> </w:t>
      </w:r>
    </w:p>
    <w:p w14:paraId="522D71A4" w14:textId="77777777" w:rsidR="00345246" w:rsidRDefault="00345246" w:rsidP="00345246">
      <w:pPr>
        <w:pStyle w:val="Heading6"/>
      </w:pPr>
      <w:r>
        <w:t>QGIS</w:t>
      </w:r>
    </w:p>
    <w:p w14:paraId="346D7134" w14:textId="77777777" w:rsidR="00345246" w:rsidRDefault="00345246" w:rsidP="003D4FE8">
      <w:pPr>
        <w:pStyle w:val="BodyText2"/>
      </w:pPr>
      <w:r>
        <w:t>Works well – to create transparent outlines, click on the symbol border and set the alpha channel to 0. Setting an outline width of 0 does not work.</w:t>
      </w:r>
    </w:p>
    <w:p w14:paraId="68CADD8A" w14:textId="49A1D385" w:rsidR="008B5DCA" w:rsidRDefault="008B5DCA" w:rsidP="008B5DCA">
      <w:pPr>
        <w:pStyle w:val="Heading6"/>
      </w:pPr>
      <w:r>
        <w:t>VBA SLD Creator</w:t>
      </w:r>
    </w:p>
    <w:p w14:paraId="603C6DBB" w14:textId="71082E2C" w:rsidR="008B5DCA" w:rsidRPr="008B5DCA" w:rsidRDefault="008B5DCA" w:rsidP="008B5DCA">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902707">
      <w:pPr>
        <w:pStyle w:val="Heading4"/>
      </w:pPr>
      <w:r>
        <w:t xml:space="preserve">Calling </w:t>
      </w:r>
      <w:r w:rsidR="00902707">
        <w:t>services</w:t>
      </w:r>
    </w:p>
    <w:p w14:paraId="442AC956" w14:textId="77777777" w:rsidR="000118D4" w:rsidRDefault="000118D4" w:rsidP="00324C76">
      <w:pPr>
        <w:pStyle w:val="Heading5"/>
      </w:pPr>
      <w:r>
        <w:t>Example calls</w:t>
      </w:r>
    </w:p>
    <w:p w14:paraId="387AAEC0" w14:textId="77777777" w:rsidR="000118D4" w:rsidRDefault="000118D4" w:rsidP="000118D4">
      <w:pPr>
        <w:pStyle w:val="Heading6"/>
      </w:pPr>
      <w:r>
        <w:t>WMS</w:t>
      </w:r>
    </w:p>
    <w:p w14:paraId="558ED2AA" w14:textId="77777777" w:rsidR="000118D4" w:rsidRDefault="000118D4" w:rsidP="003D4FE8">
      <w:pPr>
        <w:pStyle w:val="BodyText2"/>
      </w:pPr>
      <w:r>
        <w:t xml:space="preserve">Example </w:t>
      </w:r>
      <w:hyperlink r:id="rId1037" w:history="1">
        <w:r w:rsidRPr="00685D67">
          <w:rPr>
            <w:rStyle w:val="Hyperlink"/>
          </w:rPr>
          <w:t>call</w:t>
        </w:r>
      </w:hyperlink>
      <w:r>
        <w:t xml:space="preserve"> returning pretty text.</w:t>
      </w:r>
    </w:p>
    <w:p w14:paraId="6334B892" w14:textId="77777777" w:rsidR="000118D4" w:rsidRDefault="000118D4" w:rsidP="000118D4">
      <w:pPr>
        <w:pStyle w:val="Heading6"/>
      </w:pPr>
      <w:r>
        <w:t>WFS</w:t>
      </w:r>
    </w:p>
    <w:p w14:paraId="789999B2" w14:textId="77777777" w:rsidR="000118D4" w:rsidRDefault="000118D4" w:rsidP="003D4FE8">
      <w:pPr>
        <w:pStyle w:val="BodyText2"/>
      </w:pPr>
      <w:r>
        <w:t xml:space="preserve">Example </w:t>
      </w:r>
      <w:hyperlink r:id="rId1038" w:history="1">
        <w:r w:rsidRPr="00685D67">
          <w:rPr>
            <w:rStyle w:val="Hyperlink"/>
          </w:rPr>
          <w:t>call</w:t>
        </w:r>
      </w:hyperlink>
      <w:r>
        <w:t xml:space="preserve"> with no bounding box</w:t>
      </w:r>
    </w:p>
    <w:p w14:paraId="37AA27A4" w14:textId="77777777" w:rsidR="000118D4" w:rsidRDefault="000118D4" w:rsidP="003D4FE8">
      <w:pPr>
        <w:pStyle w:val="BodyText2"/>
      </w:pPr>
      <w:r>
        <w:lastRenderedPageBreak/>
        <w:t xml:space="preserve">Example </w:t>
      </w:r>
      <w:hyperlink r:id="rId1039" w:history="1">
        <w:r w:rsidRPr="00685D67">
          <w:rPr>
            <w:rStyle w:val="Hyperlink"/>
          </w:rPr>
          <w:t>call</w:t>
        </w:r>
      </w:hyperlink>
      <w:r>
        <w:t xml:space="preserve"> with a bounding box</w:t>
      </w:r>
    </w:p>
    <w:p w14:paraId="15BFA0AA" w14:textId="77777777" w:rsidR="000118D4" w:rsidRPr="000118D4" w:rsidRDefault="000118D4" w:rsidP="003D4FE8">
      <w:pPr>
        <w:pStyle w:val="BodyText2"/>
      </w:pPr>
      <w:r>
        <w:t xml:space="preserve">Example </w:t>
      </w:r>
      <w:hyperlink r:id="rId1040" w:history="1">
        <w:r w:rsidRPr="00FE7A4D">
          <w:rPr>
            <w:rStyle w:val="Hyperlink"/>
          </w:rPr>
          <w:t>call</w:t>
        </w:r>
      </w:hyperlink>
      <w:r>
        <w:t xml:space="preserve"> with a bounding box returning as json</w:t>
      </w:r>
    </w:p>
    <w:p w14:paraId="73834450" w14:textId="77777777" w:rsidR="00902707" w:rsidRDefault="00902707" w:rsidP="00324C76">
      <w:pPr>
        <w:pStyle w:val="Heading5"/>
      </w:pPr>
      <w:r>
        <w:t>Filtering</w:t>
      </w:r>
    </w:p>
    <w:p w14:paraId="0DE0B7DD" w14:textId="77777777" w:rsidR="00902707" w:rsidRDefault="00902707" w:rsidP="003D4FE8">
      <w:pPr>
        <w:pStyle w:val="BodyText2"/>
      </w:pPr>
      <w:r>
        <w:t>You can filter WMS/WFS using the cql_filter parameter which is very easy. See the docs here. Here is an example:</w:t>
      </w:r>
    </w:p>
    <w:p w14:paraId="00FA4413" w14:textId="77777777" w:rsidR="00902707" w:rsidRPr="00902707" w:rsidRDefault="00082D6F" w:rsidP="003D4FE8">
      <w:pPr>
        <w:pStyle w:val="BodyText2"/>
      </w:pPr>
      <w:hyperlink r:id="rId1041"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B83F69">
      <w:pPr>
        <w:pStyle w:val="Heading3"/>
      </w:pPr>
      <w:r>
        <w:t>GeoNode</w:t>
      </w:r>
    </w:p>
    <w:p w14:paraId="6AB6AEC9" w14:textId="605F46B4" w:rsidR="00B83F69" w:rsidRDefault="00B83F69" w:rsidP="00B83F69">
      <w:pPr>
        <w:pStyle w:val="BodyText2"/>
      </w:pPr>
      <w:r>
        <w:t xml:space="preserve">We have an instance of GeoNode that Luca has styled internally here: </w:t>
      </w:r>
      <w:hyperlink r:id="rId1042"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8956CC">
      <w:pPr>
        <w:pStyle w:val="Heading4"/>
      </w:pPr>
      <w:r>
        <w:t>Installing</w:t>
      </w:r>
    </w:p>
    <w:p w14:paraId="7A902326" w14:textId="72387BFF" w:rsidR="008956CC" w:rsidRDefault="008956CC" w:rsidP="008956CC">
      <w:pPr>
        <w:pStyle w:val="BodyText2"/>
      </w:pPr>
      <w:r>
        <w:t>Installing GeoNode on the SPREP test server</w:t>
      </w:r>
      <w:r w:rsidR="0009714E">
        <w:t xml:space="preserve"> following the instructions </w:t>
      </w:r>
      <w:hyperlink r:id="rId1043" w:history="1">
        <w:r w:rsidR="00DF2748" w:rsidRPr="00DF2748">
          <w:rPr>
            <w:rStyle w:val="Hyperlink"/>
          </w:rPr>
          <w:t>here</w:t>
        </w:r>
      </w:hyperlink>
      <w:r w:rsidR="00DF2748">
        <w:t>. Failed on Ubuntu 14.04. Trying on Ubuntu 12.04.</w:t>
      </w:r>
    </w:p>
    <w:p w14:paraId="46BAB234" w14:textId="77777777" w:rsidR="00DF2748" w:rsidRDefault="00DF2748" w:rsidP="00397DAF">
      <w:pPr>
        <w:pStyle w:val="Unix"/>
      </w:pPr>
      <w:r>
        <w:t>sudo add-apt-repository ppa:geonode/release</w:t>
      </w:r>
    </w:p>
    <w:p w14:paraId="13B61847" w14:textId="77777777" w:rsidR="00DF2748" w:rsidRDefault="00DF2748" w:rsidP="00397DAF">
      <w:pPr>
        <w:pStyle w:val="Unix"/>
      </w:pPr>
      <w:r>
        <w:t>You are about to add the following PPA to your system:</w:t>
      </w:r>
    </w:p>
    <w:p w14:paraId="4BCE1078" w14:textId="77777777" w:rsidR="00DF2748" w:rsidRDefault="00DF2748" w:rsidP="00397DAF">
      <w:pPr>
        <w:pStyle w:val="Unix"/>
      </w:pPr>
      <w:r>
        <w:t xml:space="preserve"> Ubuntu packages for GeoNode. More information at http://geonode.org</w:t>
      </w:r>
    </w:p>
    <w:p w14:paraId="3B5A99AB" w14:textId="77777777" w:rsidR="00DF2748" w:rsidRDefault="00DF2748" w:rsidP="00397DAF">
      <w:pPr>
        <w:pStyle w:val="Unix"/>
      </w:pPr>
      <w:r>
        <w:t xml:space="preserve"> More info: https://launchpad.net/~geonode/+archive/ubuntu/release</w:t>
      </w:r>
    </w:p>
    <w:p w14:paraId="1DC6194D" w14:textId="77777777" w:rsidR="00DF2748" w:rsidRDefault="00DF2748" w:rsidP="00397DAF">
      <w:pPr>
        <w:pStyle w:val="Unix"/>
      </w:pPr>
      <w:r>
        <w:t>Press [ENTER] to continue or ctrl-c to cancel adding it</w:t>
      </w:r>
    </w:p>
    <w:p w14:paraId="53C57331" w14:textId="77777777" w:rsidR="00DF2748" w:rsidRDefault="00DF2748" w:rsidP="00397DAF">
      <w:pPr>
        <w:pStyle w:val="Unix"/>
      </w:pPr>
    </w:p>
    <w:p w14:paraId="58E0FEEF" w14:textId="77777777" w:rsidR="00DF2748" w:rsidRDefault="00DF2748" w:rsidP="00397DAF">
      <w:pPr>
        <w:pStyle w:val="Unix"/>
      </w:pPr>
      <w:r>
        <w:t>gpg: keyring `/tmp/tmp5tUNdp/secring.gpg' created</w:t>
      </w:r>
    </w:p>
    <w:p w14:paraId="4AA0F263" w14:textId="77777777" w:rsidR="00DF2748" w:rsidRDefault="00DF2748" w:rsidP="00397DAF">
      <w:pPr>
        <w:pStyle w:val="Unix"/>
      </w:pPr>
      <w:r>
        <w:t>gpg: keyring `/tmp/tmp5tUNdp/pubring.gpg' created</w:t>
      </w:r>
    </w:p>
    <w:p w14:paraId="1B7F9875" w14:textId="77777777" w:rsidR="00DF2748" w:rsidRDefault="00DF2748" w:rsidP="00397DAF">
      <w:pPr>
        <w:pStyle w:val="Unix"/>
      </w:pPr>
      <w:r>
        <w:t>gpg: requesting key 9FBF90A1 from hkp server keyserver.ubuntu.com</w:t>
      </w:r>
    </w:p>
    <w:p w14:paraId="090887D7" w14:textId="77777777" w:rsidR="00DF2748" w:rsidRDefault="00DF2748" w:rsidP="00397DAF">
      <w:pPr>
        <w:pStyle w:val="Unix"/>
      </w:pPr>
      <w:r>
        <w:t>gpg: /tmp/tmp5tUNdp/trustdb.gpg: trustdb created</w:t>
      </w:r>
    </w:p>
    <w:p w14:paraId="274FF396" w14:textId="77777777" w:rsidR="00DF2748" w:rsidRDefault="00DF2748" w:rsidP="00397DAF">
      <w:pPr>
        <w:pStyle w:val="Unix"/>
      </w:pPr>
      <w:r>
        <w:t>gpg: key 9FBF90A1: public key "Launchpad PPA for geonode" imported</w:t>
      </w:r>
    </w:p>
    <w:p w14:paraId="414088F9" w14:textId="77777777" w:rsidR="00DF2748" w:rsidRDefault="00DF2748" w:rsidP="00397DAF">
      <w:pPr>
        <w:pStyle w:val="Unix"/>
      </w:pPr>
      <w:r>
        <w:t>gpg: Total number processed: 1</w:t>
      </w:r>
    </w:p>
    <w:p w14:paraId="63D39D3C" w14:textId="77777777" w:rsidR="00DF2748" w:rsidRDefault="00DF2748" w:rsidP="00397DAF">
      <w:pPr>
        <w:pStyle w:val="Unix"/>
      </w:pPr>
      <w:r>
        <w:t>gpg:               imported: 1  (RSA: 1)</w:t>
      </w:r>
    </w:p>
    <w:p w14:paraId="4843EC66" w14:textId="77777777" w:rsidR="00DF2748" w:rsidRDefault="00DF2748" w:rsidP="00397DAF">
      <w:pPr>
        <w:pStyle w:val="Unix"/>
      </w:pPr>
      <w:r>
        <w:t>OK</w:t>
      </w:r>
    </w:p>
    <w:p w14:paraId="2BBC97CE" w14:textId="70D0EA94" w:rsidR="00DF2748" w:rsidRDefault="00DF2748" w:rsidP="00397DAF">
      <w:pPr>
        <w:pStyle w:val="Unix"/>
      </w:pPr>
      <w:r>
        <w:t>jrc@test-ris:/var/www/python-rest-server/cgi-bin$</w:t>
      </w:r>
    </w:p>
    <w:p w14:paraId="2FCC18EA" w14:textId="1BC1F998" w:rsidR="00DF2748" w:rsidRDefault="00DF2748" w:rsidP="00397DAF">
      <w:pPr>
        <w:pStyle w:val="Unix"/>
      </w:pPr>
      <w:r>
        <w:t>sudo apt-get update</w:t>
      </w:r>
    </w:p>
    <w:p w14:paraId="327EB90C" w14:textId="023FB1BA" w:rsidR="00DF2748" w:rsidRDefault="00DF2748" w:rsidP="00397DAF">
      <w:pPr>
        <w:pStyle w:val="Unix"/>
      </w:pPr>
      <w:r>
        <w:t>sudo apt-get install geonode</w:t>
      </w:r>
    </w:p>
    <w:p w14:paraId="6E984FC3" w14:textId="72B5B4AC" w:rsidR="007E4A3E" w:rsidRDefault="007E4A3E" w:rsidP="00397DAF">
      <w:pPr>
        <w:pStyle w:val="Unix"/>
      </w:pPr>
      <w:r>
        <w:t>geonode createsuperuser</w:t>
      </w:r>
      <w:r w:rsidR="00C37181">
        <w:t xml:space="preserve"> (jrc, thargal88)</w:t>
      </w:r>
    </w:p>
    <w:p w14:paraId="4D85056D" w14:textId="77777777" w:rsidR="007E4A3E" w:rsidRDefault="007E4A3E" w:rsidP="00397DAF">
      <w:pPr>
        <w:pStyle w:val="Unix"/>
      </w:pPr>
      <w:r>
        <w:t>sudo geonode-updateip 127.0.0.1</w:t>
      </w:r>
    </w:p>
    <w:p w14:paraId="2FE40494" w14:textId="0021B956" w:rsidR="00456E2B" w:rsidRDefault="00456E2B" w:rsidP="00397DAF">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3C2E8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3C2E8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B94E81">
      <w:pPr>
        <w:pStyle w:val="Heading4"/>
      </w:pPr>
      <w:r>
        <w:t>Uploading layers</w:t>
      </w:r>
    </w:p>
    <w:p w14:paraId="5B5ECA64" w14:textId="7CFFD7F0" w:rsidR="00B94E81" w:rsidRPr="00B94E81" w:rsidRDefault="00B94E81" w:rsidP="00B94E81">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402362">
      <w:pPr>
        <w:pStyle w:val="Heading4"/>
      </w:pPr>
      <w:r>
        <w:t>Creating layers in Geoserver to appear in Geonode</w:t>
      </w:r>
    </w:p>
    <w:p w14:paraId="43434916" w14:textId="748B0331" w:rsidR="00402362" w:rsidRPr="00402362" w:rsidRDefault="00402362" w:rsidP="00402362">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123584" w14:textId="77777777" w:rsidR="004B461D" w:rsidRPr="00352E10" w:rsidRDefault="004B461D" w:rsidP="004B461D">
      <w:pPr>
        <w:pStyle w:val="Heading2"/>
      </w:pPr>
      <w:r>
        <w:t>Programming Languages</w:t>
      </w:r>
    </w:p>
    <w:p w14:paraId="019BCDAB" w14:textId="77777777" w:rsidR="004B461D" w:rsidRDefault="004B461D" w:rsidP="004B461D">
      <w:pPr>
        <w:pStyle w:val="Heading3"/>
      </w:pPr>
      <w:r>
        <w:t>Java</w:t>
      </w:r>
    </w:p>
    <w:p w14:paraId="512DC763" w14:textId="77777777" w:rsidR="00C361FF" w:rsidRDefault="00C361FF" w:rsidP="00C361FF">
      <w:pPr>
        <w:pStyle w:val="Heading4"/>
      </w:pPr>
      <w:r>
        <w:lastRenderedPageBreak/>
        <w:t>IDEs</w:t>
      </w:r>
    </w:p>
    <w:p w14:paraId="6447143E" w14:textId="77777777" w:rsidR="00C361FF" w:rsidRDefault="00C361FF" w:rsidP="003D4FE8">
      <w:pPr>
        <w:pStyle w:val="BodyText2"/>
      </w:pPr>
      <w:r>
        <w:t xml:space="preserve">Will installed the Eclipse IDE for Java development but it would not run without the JDK or JRE. Christian installed the 32-bit JDK but it still could not find them – need to set the PATH variable (see </w:t>
      </w:r>
      <w:hyperlink r:id="rId1044"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082D6F" w:rsidP="003D4FE8">
      <w:pPr>
        <w:pStyle w:val="BodyText2"/>
      </w:pPr>
      <w:hyperlink r:id="rId1045" w:history="1">
        <w:r w:rsidR="005E5340" w:rsidRPr="005E5340">
          <w:rPr>
            <w:rStyle w:val="Hyperlink"/>
          </w:rPr>
          <w:t>Here</w:t>
        </w:r>
      </w:hyperlink>
      <w:r w:rsidR="005E5340">
        <w:t xml:space="preserve"> is how to install the Java Development Tools. Restart Aptana.</w:t>
      </w:r>
    </w:p>
    <w:p w14:paraId="616BE24B" w14:textId="77777777" w:rsidR="00BA6FA8" w:rsidRDefault="00BA6FA8" w:rsidP="00BA6FA8">
      <w:pPr>
        <w:pStyle w:val="Heading4"/>
      </w:pPr>
      <w:r>
        <w:t>Issues</w:t>
      </w:r>
    </w:p>
    <w:p w14:paraId="02D5319D" w14:textId="05CC3A63" w:rsidR="00BA6FA8" w:rsidRDefault="00BA6FA8" w:rsidP="00324C76">
      <w:pPr>
        <w:pStyle w:val="Heading5"/>
      </w:pPr>
      <w:r>
        <w:t>Compilation</w:t>
      </w:r>
    </w:p>
    <w:p w14:paraId="47DD09C2" w14:textId="0CB3633E" w:rsidR="00BA6FA8" w:rsidRPr="00BA6FA8" w:rsidRDefault="00BA6FA8" w:rsidP="00BA6FA8">
      <w:pPr>
        <w:pStyle w:val="BodyText2"/>
      </w:pPr>
      <w:r>
        <w:t>Sometimes when you build a Java project you get additional *.jar files called ‘original-&lt;projectname&gt;. I think these are produced by the compiler</w:t>
      </w:r>
    </w:p>
    <w:p w14:paraId="3AE4D8F1" w14:textId="77777777" w:rsidR="00677FDD" w:rsidRDefault="00677FDD" w:rsidP="00677FDD">
      <w:pPr>
        <w:pStyle w:val="Heading4"/>
      </w:pPr>
      <w:r>
        <w:t>Unit Testing</w:t>
      </w:r>
    </w:p>
    <w:p w14:paraId="78635D67" w14:textId="77777777" w:rsidR="00677FDD" w:rsidRPr="00677FDD" w:rsidRDefault="00677FDD" w:rsidP="00677FDD">
      <w:pPr>
        <w:pStyle w:val="BodyText2"/>
      </w:pPr>
      <w:r>
        <w:t xml:space="preserve">Use Junit as it is integrated into Aptana. Good docs </w:t>
      </w:r>
      <w:hyperlink r:id="rId1046" w:history="1">
        <w:r w:rsidRPr="00677FDD">
          <w:rPr>
            <w:rStyle w:val="Hyperlink"/>
          </w:rPr>
          <w:t>here</w:t>
        </w:r>
      </w:hyperlink>
      <w:r>
        <w:t>.</w:t>
      </w:r>
    </w:p>
    <w:p w14:paraId="1703400A" w14:textId="77777777" w:rsidR="004B461D" w:rsidRDefault="004B461D" w:rsidP="004B461D">
      <w:pPr>
        <w:pStyle w:val="Heading3"/>
      </w:pPr>
      <w:r>
        <w:t>Javascript</w:t>
      </w:r>
    </w:p>
    <w:p w14:paraId="72BC90C7" w14:textId="77777777" w:rsidR="00D17722" w:rsidRDefault="00D17722" w:rsidP="00D17722">
      <w:pPr>
        <w:pStyle w:val="Heading4"/>
      </w:pPr>
      <w:r>
        <w:t>Language</w:t>
      </w:r>
    </w:p>
    <w:p w14:paraId="470B17A1" w14:textId="77777777" w:rsidR="00D17722" w:rsidRDefault="00D17722" w:rsidP="00324C76">
      <w:pPr>
        <w:pStyle w:val="Heading5"/>
      </w:pPr>
      <w:r>
        <w:t>Classes</w:t>
      </w:r>
    </w:p>
    <w:p w14:paraId="0F9666B7" w14:textId="77777777" w:rsidR="00D17722" w:rsidRPr="007A309B" w:rsidRDefault="00D17722" w:rsidP="003D4FE8">
      <w:pPr>
        <w:pStyle w:val="BodyText2"/>
      </w:pPr>
      <w:r>
        <w:t xml:space="preserve">Good ESRI article about writing Javascript classes here </w:t>
      </w:r>
      <w:hyperlink r:id="rId1047" w:history="1">
        <w:r>
          <w:rPr>
            <w:rStyle w:val="Hyperlink"/>
          </w:rPr>
          <w:t>https://developers.arcgis.com/en/javascript/jstutorials/intro_javascript_classes.html</w:t>
        </w:r>
      </w:hyperlink>
      <w:r>
        <w:t>.</w:t>
      </w:r>
    </w:p>
    <w:p w14:paraId="17EF2B30" w14:textId="77777777" w:rsidR="00D17722" w:rsidRDefault="00D17722" w:rsidP="00324C76">
      <w:pPr>
        <w:pStyle w:val="Heading5"/>
      </w:pPr>
      <w:r>
        <w:t>Scope</w:t>
      </w:r>
    </w:p>
    <w:p w14:paraId="4D588676" w14:textId="77777777" w:rsidR="00D17722" w:rsidRDefault="00D17722" w:rsidP="003D4FE8">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397DAF">
      <w:pPr>
        <w:pStyle w:val="Code"/>
      </w:pPr>
      <w:r>
        <w:tab/>
      </w:r>
      <w:r>
        <w:tab/>
        <w:t>_drawRasterData : function() {</w:t>
      </w:r>
    </w:p>
    <w:p w14:paraId="0CA7F1E3" w14:textId="77777777" w:rsidR="00D17722" w:rsidRDefault="00D17722" w:rsidP="00397DAF">
      <w:pPr>
        <w:pStyle w:val="Code"/>
      </w:pPr>
      <w:r>
        <w:tab/>
      </w:r>
      <w:r>
        <w:tab/>
      </w:r>
      <w:r>
        <w:tab/>
        <w:t>var params = {</w:t>
      </w:r>
    </w:p>
    <w:p w14:paraId="21F74611" w14:textId="77777777" w:rsidR="00D17722" w:rsidRDefault="00D17722" w:rsidP="00397DAF">
      <w:pPr>
        <w:pStyle w:val="Code"/>
      </w:pPr>
      <w:r>
        <w:t>....</w:t>
      </w:r>
    </w:p>
    <w:p w14:paraId="2647C149" w14:textId="77777777" w:rsidR="00D17722" w:rsidRDefault="00D17722" w:rsidP="00397DAF">
      <w:pPr>
        <w:pStyle w:val="Code"/>
      </w:pPr>
      <w:r>
        <w:tab/>
      </w:r>
      <w:r>
        <w:tab/>
      </w:r>
      <w:r>
        <w:tab/>
      </w:r>
      <w:r>
        <w:tab/>
        <w:t>objid : this.objid</w:t>
      </w:r>
    </w:p>
    <w:p w14:paraId="29CECF75" w14:textId="77777777" w:rsidR="00D17722" w:rsidRDefault="00D17722" w:rsidP="00397DAF">
      <w:pPr>
        <w:pStyle w:val="Code"/>
      </w:pPr>
      <w:r>
        <w:tab/>
      </w:r>
      <w:r>
        <w:tab/>
      </w:r>
      <w:r>
        <w:tab/>
        <w:t>};</w:t>
      </w:r>
    </w:p>
    <w:p w14:paraId="7DF98F58" w14:textId="77777777" w:rsidR="00D17722" w:rsidRDefault="00D17722" w:rsidP="00397DAF">
      <w:pPr>
        <w:pStyle w:val="Code"/>
      </w:pPr>
      <w:r>
        <w:tab/>
      </w:r>
      <w:r>
        <w:tab/>
      </w:r>
      <w:r>
        <w:tab/>
        <w:t>this.image = new Image();</w:t>
      </w:r>
    </w:p>
    <w:p w14:paraId="69FD2CFC" w14:textId="77777777" w:rsidR="00D17722" w:rsidRDefault="00D17722" w:rsidP="00397DAF">
      <w:pPr>
        <w:pStyle w:val="Code"/>
      </w:pPr>
      <w:r>
        <w:tab/>
      </w:r>
      <w:r>
        <w:tab/>
      </w:r>
      <w:r>
        <w:tab/>
        <w:t>var instance = this; //’this’ can then be used in the image load call below to refer to the object</w:t>
      </w:r>
    </w:p>
    <w:p w14:paraId="30B3AFDE" w14:textId="77777777" w:rsidR="00D17722" w:rsidRDefault="00D17722" w:rsidP="00397DAF">
      <w:pPr>
        <w:pStyle w:val="Code"/>
      </w:pPr>
      <w:r>
        <w:tab/>
      </w:r>
      <w:r>
        <w:tab/>
      </w:r>
      <w:r>
        <w:tab/>
        <w:t>dojo.io.script.get({</w:t>
      </w:r>
    </w:p>
    <w:p w14:paraId="786E95D6" w14:textId="77777777" w:rsidR="00D17722" w:rsidRDefault="00D17722" w:rsidP="00397DAF">
      <w:pPr>
        <w:pStyle w:val="Code"/>
      </w:pPr>
      <w:r>
        <w:tab/>
      </w:r>
      <w:r>
        <w:tab/>
      </w:r>
      <w:r>
        <w:tab/>
      </w:r>
      <w:r>
        <w:tab/>
        <w:t>url : "../../cgi-bin/eSpecies/WMSServer?" + dojo.objectToQuery(params),</w:t>
      </w:r>
    </w:p>
    <w:p w14:paraId="457729CE" w14:textId="77777777" w:rsidR="00D17722" w:rsidRDefault="00D17722" w:rsidP="00397DAF">
      <w:pPr>
        <w:pStyle w:val="Code"/>
      </w:pPr>
      <w:r>
        <w:tab/>
      </w:r>
      <w:r>
        <w:tab/>
      </w:r>
      <w:r>
        <w:tab/>
      </w:r>
      <w:r>
        <w:tab/>
        <w:t>callbackParamName : "jsoncallback",</w:t>
      </w:r>
    </w:p>
    <w:p w14:paraId="078B8F71" w14:textId="77777777" w:rsidR="00D17722" w:rsidRDefault="00D17722" w:rsidP="00397DAF">
      <w:pPr>
        <w:pStyle w:val="Code"/>
      </w:pPr>
      <w:r>
        <w:tab/>
      </w:r>
      <w:r>
        <w:tab/>
      </w:r>
      <w:r>
        <w:tab/>
      </w:r>
      <w:r>
        <w:tab/>
        <w:t>load : function(data) {</w:t>
      </w:r>
    </w:p>
    <w:p w14:paraId="100AA018" w14:textId="77777777" w:rsidR="00D17722" w:rsidRDefault="00D17722" w:rsidP="00397DAF">
      <w:pPr>
        <w:pStyle w:val="Code"/>
      </w:pPr>
      <w:r>
        <w:tab/>
      </w:r>
      <w:r>
        <w:tab/>
      </w:r>
      <w:r>
        <w:tab/>
      </w:r>
      <w:r>
        <w:tab/>
      </w:r>
      <w:r>
        <w:tab/>
        <w:t>instance.image.src = data.url;</w:t>
      </w:r>
    </w:p>
    <w:p w14:paraId="02AC7B7C" w14:textId="77777777" w:rsidR="00D17722" w:rsidRDefault="00D17722" w:rsidP="00397DAF">
      <w:pPr>
        <w:pStyle w:val="Code"/>
      </w:pPr>
      <w:r>
        <w:t>....</w:t>
      </w:r>
    </w:p>
    <w:p w14:paraId="2E09F174" w14:textId="77777777" w:rsidR="00D17722" w:rsidRDefault="00D17722" w:rsidP="00397DAF">
      <w:pPr>
        <w:pStyle w:val="Code"/>
      </w:pPr>
      <w:r>
        <w:tab/>
      </w:r>
      <w:r>
        <w:tab/>
      </w:r>
      <w:r>
        <w:tab/>
      </w:r>
      <w:r>
        <w:tab/>
      </w:r>
      <w:r>
        <w:tab/>
        <w:t>});</w:t>
      </w:r>
    </w:p>
    <w:p w14:paraId="4E80CBD4" w14:textId="77777777" w:rsidR="00D17722" w:rsidRDefault="00D17722" w:rsidP="00397DAF">
      <w:pPr>
        <w:pStyle w:val="Code"/>
      </w:pPr>
      <w:r>
        <w:tab/>
      </w:r>
      <w:r>
        <w:tab/>
      </w:r>
      <w:r>
        <w:tab/>
      </w:r>
      <w:r>
        <w:tab/>
        <w:t>},</w:t>
      </w:r>
    </w:p>
    <w:p w14:paraId="3E1868F2" w14:textId="77777777" w:rsidR="00D17722" w:rsidRDefault="00D17722" w:rsidP="00397DAF">
      <w:pPr>
        <w:pStyle w:val="Code"/>
      </w:pPr>
      <w:r>
        <w:tab/>
      </w:r>
      <w:r>
        <w:tab/>
      </w:r>
      <w:r>
        <w:tab/>
      </w:r>
      <w:r>
        <w:tab/>
        <w:t>error : function(error) {</w:t>
      </w:r>
    </w:p>
    <w:p w14:paraId="497ED917" w14:textId="77777777" w:rsidR="00D17722" w:rsidRDefault="00D17722" w:rsidP="00397DAF">
      <w:pPr>
        <w:pStyle w:val="Code"/>
      </w:pPr>
      <w:r>
        <w:tab/>
      </w:r>
      <w:r>
        <w:tab/>
      </w:r>
      <w:r>
        <w:tab/>
      </w:r>
      <w:r>
        <w:tab/>
      </w:r>
      <w:r>
        <w:tab/>
        <w:t>alert("An unexpected error occurred: " + error);</w:t>
      </w:r>
    </w:p>
    <w:p w14:paraId="225B24A5" w14:textId="77777777" w:rsidR="00D17722" w:rsidRDefault="00D17722" w:rsidP="00397DAF">
      <w:pPr>
        <w:pStyle w:val="Code"/>
      </w:pPr>
      <w:r>
        <w:tab/>
      </w:r>
      <w:r>
        <w:tab/>
      </w:r>
      <w:r>
        <w:tab/>
      </w:r>
      <w:r>
        <w:tab/>
        <w:t>}</w:t>
      </w:r>
    </w:p>
    <w:p w14:paraId="1D9986E4" w14:textId="77777777" w:rsidR="00D17722" w:rsidRDefault="00D17722" w:rsidP="00397DAF">
      <w:pPr>
        <w:pStyle w:val="Code"/>
      </w:pPr>
      <w:r>
        <w:tab/>
      </w:r>
      <w:r>
        <w:tab/>
      </w:r>
      <w:r>
        <w:tab/>
        <w:t>});</w:t>
      </w:r>
    </w:p>
    <w:p w14:paraId="25D88E1B" w14:textId="77777777" w:rsidR="00D17722" w:rsidRPr="00BC66C6" w:rsidRDefault="00D17722" w:rsidP="00397DAF">
      <w:pPr>
        <w:pStyle w:val="Code"/>
      </w:pPr>
      <w:r>
        <w:tab/>
      </w:r>
      <w:r>
        <w:tab/>
        <w:t>},</w:t>
      </w:r>
    </w:p>
    <w:p w14:paraId="7FD05AE6" w14:textId="77777777" w:rsidR="00D17722" w:rsidRDefault="00D17722" w:rsidP="00324C76">
      <w:pPr>
        <w:pStyle w:val="Heading5"/>
      </w:pPr>
      <w:r>
        <w:t>SVG Paths</w:t>
      </w:r>
    </w:p>
    <w:p w14:paraId="773C397D" w14:textId="77777777" w:rsidR="00D17722" w:rsidRDefault="00D17722" w:rsidP="003D4FE8">
      <w:pPr>
        <w:pStyle w:val="BodyText2"/>
      </w:pPr>
      <w:r>
        <w:t>M means move to, L means line to and Z means close, e.g. the following draws a triangle:</w:t>
      </w:r>
    </w:p>
    <w:p w14:paraId="5C766E10" w14:textId="77777777" w:rsidR="00D17722" w:rsidRDefault="00D17722" w:rsidP="00397DAF">
      <w:pPr>
        <w:pStyle w:val="Code"/>
      </w:pPr>
      <w:r w:rsidRPr="00102A0C">
        <w:t>&lt;path d="M758,264L741,292L782,299Z"&gt;&lt;/path&gt;</w:t>
      </w:r>
    </w:p>
    <w:p w14:paraId="46694D2E" w14:textId="77777777" w:rsidR="00D17722" w:rsidRPr="009C1C90" w:rsidRDefault="00D17722" w:rsidP="003D4FE8">
      <w:pPr>
        <w:pStyle w:val="BodyText2"/>
      </w:pPr>
      <w:r>
        <w:lastRenderedPageBreak/>
        <w:t xml:space="preserve">There is an svg sandbox for trying things out </w:t>
      </w:r>
      <w:hyperlink r:id="rId1048" w:history="1">
        <w:r w:rsidRPr="00943595">
          <w:rPr>
            <w:rStyle w:val="Hyperlink"/>
          </w:rPr>
          <w:t>here</w:t>
        </w:r>
      </w:hyperlink>
      <w:r>
        <w:t>.</w:t>
      </w:r>
    </w:p>
    <w:p w14:paraId="50C2B0BB" w14:textId="77777777" w:rsidR="00D17722" w:rsidRDefault="00D17722" w:rsidP="00324C76">
      <w:pPr>
        <w:pStyle w:val="Heading5"/>
      </w:pPr>
      <w:r>
        <w:t>Useful</w:t>
      </w:r>
    </w:p>
    <w:p w14:paraId="5802D9A9" w14:textId="77777777" w:rsidR="00D17722" w:rsidRPr="00AB005C" w:rsidRDefault="00D17722" w:rsidP="00D17722">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D17722">
      <w:pPr>
        <w:pStyle w:val="ListBullet"/>
      </w:pPr>
      <w:r>
        <w:rPr>
          <w:shd w:val="clear" w:color="auto" w:fill="FFFFFF"/>
        </w:rPr>
        <w:t xml:space="preserve">Default values can be set using the || operator: </w:t>
      </w:r>
    </w:p>
    <w:p w14:paraId="427776E7" w14:textId="77777777" w:rsidR="00D17722" w:rsidRPr="008662D7" w:rsidRDefault="00D17722" w:rsidP="00397DAF">
      <w:pPr>
        <w:pStyle w:val="Code"/>
      </w:pPr>
      <w:r w:rsidRPr="00AB005C">
        <w:t>this.perPage = args.perPage || 50</w:t>
      </w:r>
      <w:r>
        <w:t>; //set the default value to 50 if the args.perPage is null</w:t>
      </w:r>
    </w:p>
    <w:p w14:paraId="7C19553B" w14:textId="77777777" w:rsidR="00D17722" w:rsidRPr="006004AE" w:rsidRDefault="00D17722" w:rsidP="00D17722">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D17722">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D17722">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324C76">
      <w:pPr>
        <w:pStyle w:val="Heading5"/>
      </w:pPr>
      <w:bookmarkStart w:id="179" w:name="_Ref412648853"/>
      <w:r>
        <w:t>regex</w:t>
      </w:r>
      <w:bookmarkEnd w:id="179"/>
    </w:p>
    <w:p w14:paraId="29B5F241" w14:textId="5B3F6133" w:rsidR="002C093D" w:rsidRDefault="002C093D" w:rsidP="002C093D">
      <w:pPr>
        <w:pStyle w:val="BodyText2"/>
      </w:pPr>
      <w:r>
        <w:t xml:space="preserve">Excellent regex expression tester here: </w:t>
      </w:r>
      <w:hyperlink r:id="rId1049"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397DAF">
      <w:pPr>
        <w:pStyle w:val="Unix"/>
      </w:pPr>
      <w:r w:rsidRPr="008902B7">
        <w:t>sed -e 's/\(\.[0-9]\{6\}\)[0-9]\+\([, ]\)/\1\2/g' &lt; doc.kml &gt; final.kml</w:t>
      </w:r>
    </w:p>
    <w:p w14:paraId="724D91EC" w14:textId="77777777" w:rsidR="00D17722" w:rsidRDefault="00D17722" w:rsidP="00D17722">
      <w:pPr>
        <w:pStyle w:val="Heading4"/>
      </w:pPr>
      <w:r>
        <w:t>Libraries</w:t>
      </w:r>
    </w:p>
    <w:p w14:paraId="602463DD" w14:textId="77777777" w:rsidR="00E728AF" w:rsidRDefault="00E728AF" w:rsidP="00E728AF">
      <w:pPr>
        <w:pStyle w:val="Heading5"/>
      </w:pPr>
      <w:r>
        <w:t>d3</w:t>
      </w:r>
    </w:p>
    <w:p w14:paraId="6F17EE86" w14:textId="77777777" w:rsidR="00E728AF" w:rsidRPr="00121043" w:rsidRDefault="00E728AF" w:rsidP="00E728AF">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324C76">
      <w:pPr>
        <w:pStyle w:val="Heading5"/>
      </w:pPr>
      <w:r>
        <w:t>Dojo</w:t>
      </w:r>
    </w:p>
    <w:p w14:paraId="2D2E92A7" w14:textId="77777777" w:rsidR="00D17722" w:rsidRDefault="00D17722" w:rsidP="003D4FE8">
      <w:pPr>
        <w:pStyle w:val="BodyText2"/>
      </w:pPr>
      <w:r>
        <w:t xml:space="preserve">Going through the Javascript tutorials. </w:t>
      </w:r>
    </w:p>
    <w:p w14:paraId="6EBCD5AD" w14:textId="77777777" w:rsidR="00D17722" w:rsidRDefault="00D17722" w:rsidP="003D4FE8">
      <w:pPr>
        <w:pStyle w:val="BodyText2"/>
      </w:pPr>
      <w:r>
        <w:t xml:space="preserve">What are </w:t>
      </w:r>
      <w:hyperlink r:id="rId1050" w:history="1">
        <w:r w:rsidRPr="00322173">
          <w:rPr>
            <w:rStyle w:val="Hyperlink"/>
          </w:rPr>
          <w:t>Topics</w:t>
        </w:r>
      </w:hyperlink>
      <w:r>
        <w:t>?</w:t>
      </w:r>
    </w:p>
    <w:p w14:paraId="5D5E32D9" w14:textId="77777777" w:rsidR="00D17722" w:rsidRDefault="00D17722" w:rsidP="003D4FE8">
      <w:pPr>
        <w:pStyle w:val="BodyText2"/>
      </w:pPr>
      <w:r>
        <w:t>Good general intro to DOM nodes and dojo instances:</w:t>
      </w:r>
    </w:p>
    <w:p w14:paraId="01D1A958" w14:textId="77777777" w:rsidR="00D17722" w:rsidRDefault="00082D6F" w:rsidP="00D17722">
      <w:pPr>
        <w:pStyle w:val="BodyText"/>
      </w:pPr>
      <w:hyperlink r:id="rId1051" w:history="1">
        <w:r w:rsidR="00D17722" w:rsidRPr="0077669C">
          <w:rPr>
            <w:rStyle w:val="Hyperlink"/>
          </w:rPr>
          <w:t>http://docs.dojocampus.org/dijit/info</w:t>
        </w:r>
      </w:hyperlink>
    </w:p>
    <w:p w14:paraId="635A47C5" w14:textId="77777777" w:rsidR="00D17722" w:rsidRPr="008E1FF7" w:rsidRDefault="00082D6F" w:rsidP="003D4FE8">
      <w:pPr>
        <w:pStyle w:val="BodyText2"/>
      </w:pPr>
      <w:hyperlink r:id="rId1052" w:history="1">
        <w:r w:rsidR="00D17722" w:rsidRPr="0077669C">
          <w:rPr>
            <w:rStyle w:val="Hyperlink"/>
          </w:rPr>
          <w:t>http://www.sitepen.com/blog/2010/07/12/dive-into-dijit/</w:t>
        </w:r>
      </w:hyperlink>
    </w:p>
    <w:p w14:paraId="19803041" w14:textId="77777777" w:rsidR="00D17722" w:rsidRDefault="00D17722" w:rsidP="00D17722">
      <w:pPr>
        <w:pStyle w:val="Heading6"/>
      </w:pPr>
      <w:r>
        <w:t>Build System</w:t>
      </w:r>
    </w:p>
    <w:p w14:paraId="65C7F65E" w14:textId="77777777" w:rsidR="00D17722" w:rsidRDefault="00D17722" w:rsidP="003D4FE8">
      <w:pPr>
        <w:pStyle w:val="BodyText2"/>
      </w:pPr>
      <w:r>
        <w:t>I am going to use the Dojo Build system (</w:t>
      </w:r>
      <w:hyperlink r:id="rId1053"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397DAF">
      <w:pPr>
        <w:pStyle w:val="Code"/>
      </w:pPr>
      <w:r w:rsidRPr="00424EC3">
        <w:t>[dojo.version.major, dojo.version.minor, dojo.version.patch].join(".");</w:t>
      </w:r>
    </w:p>
    <w:p w14:paraId="0A38BBE2" w14:textId="77777777" w:rsidR="00D17722" w:rsidRDefault="00D17722" w:rsidP="003D4FE8">
      <w:pPr>
        <w:pStyle w:val="BodyText2"/>
      </w:pPr>
      <w:r>
        <w:t xml:space="preserve">For the landcoverValidator.html page it is using version 1.9.1. Looks like there is no 1.9.1, but there is a 1.9.2 so I will download the SDK for that from this page </w:t>
      </w:r>
      <w:hyperlink r:id="rId1054" w:history="1">
        <w:r w:rsidRPr="006C013C">
          <w:rPr>
            <w:rStyle w:val="Hyperlink"/>
          </w:rPr>
          <w:t>http://dojotoolkit.org/download/</w:t>
        </w:r>
      </w:hyperlink>
      <w:r>
        <w:t xml:space="preserve">. </w:t>
      </w:r>
    </w:p>
    <w:p w14:paraId="3D8C92A3" w14:textId="77777777" w:rsidR="00D17722" w:rsidRDefault="00D17722" w:rsidP="00D17722">
      <w:pPr>
        <w:pStyle w:val="ListBullet2"/>
      </w:pPr>
      <w:r>
        <w:t xml:space="preserve">Downloading the zipped source. </w:t>
      </w:r>
    </w:p>
    <w:p w14:paraId="54E24045" w14:textId="77777777" w:rsidR="00D17722" w:rsidRDefault="00D17722" w:rsidP="00D17722">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D17722">
      <w:pPr>
        <w:pStyle w:val="ListBullet2"/>
      </w:pPr>
      <w:r>
        <w:t>Looks like you cant do a custom build with the ArcGIS Javascript API (</w:t>
      </w:r>
      <w:hyperlink r:id="rId1055" w:history="1">
        <w:r w:rsidRPr="006C013C">
          <w:rPr>
            <w:rStyle w:val="Hyperlink"/>
          </w:rPr>
          <w:t>http://forums.arcgis.com/threads/54832-custom-dojo-build</w:t>
        </w:r>
      </w:hyperlink>
      <w:r>
        <w:t>)  - but going to try anyway</w:t>
      </w:r>
    </w:p>
    <w:p w14:paraId="5332DF5B" w14:textId="77777777" w:rsidR="00D17722" w:rsidRDefault="00D17722" w:rsidP="00D17722">
      <w:pPr>
        <w:pStyle w:val="ListBullet2"/>
      </w:pPr>
      <w:r>
        <w:t xml:space="preserve">Added </w:t>
      </w:r>
      <w:r>
        <w:rPr>
          <w:rFonts w:ascii="Consolas" w:hAnsi="Consolas" w:cs="Consolas"/>
          <w:color w:val="39A0BA"/>
          <w:highlight w:val="white"/>
          <w:lang w:bidi="ar-SA"/>
        </w:rPr>
        <w:t>&lt;</w:t>
      </w:r>
      <w:r>
        <w:rPr>
          <w:rFonts w:ascii="Consolas" w:hAnsi="Consolas" w:cs="Consolas"/>
          <w:b/>
          <w:bCs/>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bCs/>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D17722">
      <w:pPr>
        <w:pStyle w:val="ListBullet2"/>
      </w:pPr>
      <w:r>
        <w:t>Try to run – lots of esri namespace files could not be found locally</w:t>
      </w:r>
    </w:p>
    <w:p w14:paraId="27B8AA79" w14:textId="77777777" w:rsidR="00D17722" w:rsidRDefault="00D17722" w:rsidP="00D17722">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D17722">
      <w:pPr>
        <w:pStyle w:val="ListBullet2"/>
      </w:pPr>
      <w:r>
        <w:t xml:space="preserve">Removed </w:t>
      </w:r>
      <w:r w:rsidRPr="00A64EFA">
        <w:rPr>
          <w:color w:val="39A0BA"/>
          <w:highlight w:val="white"/>
          <w:lang w:bidi="ar-SA"/>
        </w:rPr>
        <w:t>&lt;</w:t>
      </w:r>
      <w:r w:rsidRPr="00A64EFA">
        <w:rPr>
          <w:b/>
          <w:bCs/>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bCs/>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D17722">
      <w:pPr>
        <w:pStyle w:val="ListBullet2"/>
      </w:pPr>
      <w:r>
        <w:t>It is loading the dojo files twice – once from dojo and once from esri/dojo! Worse than before</w:t>
      </w:r>
    </w:p>
    <w:p w14:paraId="3ECCD6DB" w14:textId="77777777" w:rsidR="006D2A5B" w:rsidRDefault="006D2A5B" w:rsidP="006D2A5B">
      <w:pPr>
        <w:pStyle w:val="Heading6"/>
      </w:pPr>
      <w:r>
        <w:lastRenderedPageBreak/>
        <w:t>Charts</w:t>
      </w:r>
    </w:p>
    <w:p w14:paraId="535B5B63" w14:textId="77777777" w:rsidR="00150B3C" w:rsidRDefault="00150B3C" w:rsidP="00CB04D9">
      <w:pPr>
        <w:pStyle w:val="Heading7"/>
      </w:pPr>
      <w:r>
        <w:t>Performance</w:t>
      </w:r>
    </w:p>
    <w:p w14:paraId="72CDB7E8" w14:textId="77777777" w:rsidR="006D2A5B" w:rsidRDefault="006D2A5B" w:rsidP="003D4FE8">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397DAF">
      <w:pPr>
        <w:pStyle w:val="Code"/>
      </w:pPr>
      <w:r>
        <w:t>&gt;&gt;&gt; import cairosvg</w:t>
      </w:r>
    </w:p>
    <w:p w14:paraId="1FA164D4" w14:textId="77777777" w:rsidR="006D2A5B" w:rsidRDefault="006D2A5B" w:rsidP="00397DAF">
      <w:pPr>
        <w:pStyle w:val="Code"/>
      </w:pPr>
      <w:r w:rsidRPr="00AA081B">
        <w:t>&gt;&gt;&gt; cairosvg.svg2png ("&lt;svg height='30' width='30'&gt;&lt;text y='10'&gt;123&lt;/text&gt;&lt;/svg&gt;",write_to="test.png")</w:t>
      </w:r>
    </w:p>
    <w:p w14:paraId="0DA5D2B7" w14:textId="77777777" w:rsidR="00150B3C" w:rsidRDefault="00150B3C" w:rsidP="00CB04D9">
      <w:pPr>
        <w:pStyle w:val="Heading7"/>
      </w:pPr>
      <w:r>
        <w:t>Custom</w:t>
      </w:r>
    </w:p>
    <w:p w14:paraId="2D9164B6" w14:textId="77777777" w:rsidR="006D2A5B" w:rsidRPr="00B15553" w:rsidRDefault="006D2A5B" w:rsidP="003D4FE8">
      <w:pPr>
        <w:pStyle w:val="BodyText2"/>
      </w:pPr>
      <w:r>
        <w:t xml:space="preserve">Here is an example of a custom chart </w:t>
      </w:r>
      <w:hyperlink r:id="rId1056" w:history="1">
        <w:r>
          <w:rPr>
            <w:rStyle w:val="Hyperlink"/>
          </w:rPr>
          <w:t>http://codebins.com/bin/4ldqp8z/2</w:t>
        </w:r>
      </w:hyperlink>
      <w:r>
        <w:rPr>
          <w:rStyle w:val="Hyperlink"/>
        </w:rPr>
        <w:t xml:space="preserve">. </w:t>
      </w:r>
    </w:p>
    <w:p w14:paraId="3DD176BB" w14:textId="77777777" w:rsidR="006D2A5B" w:rsidRDefault="006D2A5B" w:rsidP="006D2A5B">
      <w:pPr>
        <w:pStyle w:val="Heading6"/>
      </w:pPr>
      <w:r>
        <w:t>Classes</w:t>
      </w:r>
    </w:p>
    <w:p w14:paraId="27C4AAE4" w14:textId="77777777" w:rsidR="006D2A5B" w:rsidRDefault="006D2A5B" w:rsidP="003D4FE8">
      <w:pPr>
        <w:pStyle w:val="BodyText2"/>
      </w:pPr>
      <w:r>
        <w:t>You can easily create classes inline. E.g. the following class can be used to emit events:</w:t>
      </w:r>
    </w:p>
    <w:p w14:paraId="3EDCC731" w14:textId="77777777" w:rsidR="006D2A5B" w:rsidRDefault="006D2A5B" w:rsidP="00397DAF">
      <w:pPr>
        <w:pStyle w:val="Code"/>
      </w:pPr>
      <w:r>
        <w:t>ChartCustomEvents = declare([Evented], {</w:t>
      </w:r>
    </w:p>
    <w:p w14:paraId="36D27EE3" w14:textId="77777777" w:rsidR="006D2A5B" w:rsidRDefault="006D2A5B" w:rsidP="00397DAF">
      <w:pPr>
        <w:pStyle w:val="Code"/>
      </w:pPr>
    </w:p>
    <w:p w14:paraId="445AAD5F" w14:textId="77777777" w:rsidR="006D2A5B" w:rsidRDefault="006D2A5B" w:rsidP="00397DAF">
      <w:pPr>
        <w:pStyle w:val="Code"/>
      </w:pPr>
      <w:r>
        <w:t>});</w:t>
      </w:r>
    </w:p>
    <w:p w14:paraId="65B9E65B" w14:textId="77777777" w:rsidR="006D2A5B" w:rsidRDefault="006D2A5B" w:rsidP="00397DAF">
      <w:pPr>
        <w:pStyle w:val="Code"/>
      </w:pPr>
      <w:r>
        <w:t>chartCustomEvents = new ChartCustomEvents();</w:t>
      </w:r>
    </w:p>
    <w:p w14:paraId="27C730E3" w14:textId="77777777" w:rsidR="006D2A5B" w:rsidRDefault="006D2A5B" w:rsidP="00397DAF">
      <w:pPr>
        <w:pStyle w:val="Code"/>
      </w:pPr>
      <w:r>
        <w:t>..</w:t>
      </w:r>
    </w:p>
    <w:p w14:paraId="1FAB49A9" w14:textId="77777777" w:rsidR="006D2A5B" w:rsidRDefault="006D2A5B" w:rsidP="00397DAF">
      <w:pPr>
        <w:pStyle w:val="Code"/>
      </w:pPr>
      <w:r w:rsidRPr="00564B0F">
        <w:t>on(chartCustomEvents, "expressionChanged", chartExpressionChanged);</w:t>
      </w:r>
    </w:p>
    <w:p w14:paraId="0935A008" w14:textId="77777777" w:rsidR="006D2A5B" w:rsidRDefault="006D2A5B" w:rsidP="00397DAF">
      <w:pPr>
        <w:pStyle w:val="Code"/>
      </w:pPr>
      <w:r>
        <w:t>..</w:t>
      </w:r>
    </w:p>
    <w:p w14:paraId="6948F8E5" w14:textId="77777777" w:rsidR="006D2A5B" w:rsidRPr="00564B0F" w:rsidRDefault="006D2A5B" w:rsidP="00397DAF">
      <w:pPr>
        <w:pStyle w:val="Code"/>
      </w:pPr>
      <w:r w:rsidRPr="00564B0F">
        <w:t>on.emit(chartCustomEvents, "expressionChanged");</w:t>
      </w:r>
    </w:p>
    <w:p w14:paraId="2F81468E" w14:textId="77777777" w:rsidR="00D17722" w:rsidRDefault="00D17722" w:rsidP="00D17722">
      <w:pPr>
        <w:pStyle w:val="Heading6"/>
      </w:pPr>
      <w:r>
        <w:t>Cookies</w:t>
      </w:r>
    </w:p>
    <w:p w14:paraId="0D7C7581" w14:textId="77777777" w:rsidR="00D17722" w:rsidRPr="00045F45" w:rsidRDefault="00D17722" w:rsidP="003D4FE8">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D17722">
      <w:pPr>
        <w:pStyle w:val="Heading6"/>
      </w:pPr>
      <w:r>
        <w:t>Datastore</w:t>
      </w:r>
    </w:p>
    <w:p w14:paraId="7AAC8448" w14:textId="77777777" w:rsidR="00D17722" w:rsidRDefault="00D17722" w:rsidP="003D4FE8">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3D4FE8">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397DAF">
      <w:pPr>
        <w:pStyle w:val="Code"/>
      </w:pPr>
      <w:r w:rsidRPr="0009061A">
        <w:t>{"countries": [{"iso3": "AFG", "</w:t>
      </w:r>
      <w:r>
        <w:t xml:space="preserve"> </w:t>
      </w:r>
    </w:p>
    <w:p w14:paraId="1029A50D" w14:textId="77777777" w:rsidR="00D17722" w:rsidRDefault="00D17722" w:rsidP="003D4FE8">
      <w:pPr>
        <w:pStyle w:val="BodyText2"/>
      </w:pPr>
      <w:r>
        <w:t>But when I changed it to just a list, it worked fine:</w:t>
      </w:r>
    </w:p>
    <w:p w14:paraId="28AD9E8B" w14:textId="77777777" w:rsidR="00D17722" w:rsidRDefault="00D17722" w:rsidP="00397DAF">
      <w:pPr>
        <w:pStyle w:val="Code"/>
      </w:pPr>
      <w:r w:rsidRPr="0009061A">
        <w:t>[{"iso3": "AFG", "id": 4, "name": "Afghanistan"},</w:t>
      </w:r>
    </w:p>
    <w:p w14:paraId="27A80487" w14:textId="77777777" w:rsidR="00D17722" w:rsidRDefault="00D17722" w:rsidP="00D17722">
      <w:pPr>
        <w:pStyle w:val="Heading6"/>
      </w:pPr>
      <w:r>
        <w:t>Dates</w:t>
      </w:r>
    </w:p>
    <w:p w14:paraId="73C27433" w14:textId="77777777" w:rsidR="00D17722" w:rsidRDefault="00D17722" w:rsidP="003D4FE8">
      <w:pPr>
        <w:pStyle w:val="BodyText2"/>
      </w:pPr>
      <w:r>
        <w:t>There are issues with date encoding using locale.format according to which browser you are using. E.g. locale.format(new Date()) will give the following:</w:t>
      </w:r>
    </w:p>
    <w:p w14:paraId="05F0BB79" w14:textId="77777777" w:rsidR="00D17722" w:rsidRDefault="00D17722" w:rsidP="00D17722">
      <w:pPr>
        <w:pStyle w:val="BodyText"/>
      </w:pPr>
      <w:r>
        <w:t>IE</w:t>
      </w:r>
      <w:r>
        <w:tab/>
        <w:t>13/05/2013</w:t>
      </w:r>
    </w:p>
    <w:p w14:paraId="7F54B6A4" w14:textId="77777777" w:rsidR="00D17722" w:rsidRDefault="00D17722" w:rsidP="00D17722">
      <w:pPr>
        <w:pStyle w:val="BodyText"/>
      </w:pPr>
      <w:r>
        <w:t>Firefox</w:t>
      </w:r>
      <w:r>
        <w:tab/>
        <w:t>5/13/13</w:t>
      </w:r>
    </w:p>
    <w:p w14:paraId="6FEFBFCA" w14:textId="77777777" w:rsidR="00D17722" w:rsidRDefault="00D17722" w:rsidP="003D4FE8">
      <w:pPr>
        <w:pStyle w:val="BodyText2"/>
      </w:pPr>
      <w:r>
        <w:t>This can cause REST service calls to fail – so make sure you use the right encoding:</w:t>
      </w:r>
    </w:p>
    <w:p w14:paraId="5B9D9F4B" w14:textId="77777777" w:rsidR="00D17722" w:rsidRDefault="00D17722" w:rsidP="00397DAF">
      <w:pPr>
        <w:pStyle w:val="Code"/>
      </w:pPr>
      <w:r>
        <w:tab/>
      </w:r>
      <w:r>
        <w:tab/>
      </w:r>
      <w:r>
        <w:tab/>
        <w:t>this.new_validation_date = locale.format(new Date(), {</w:t>
      </w:r>
    </w:p>
    <w:p w14:paraId="48F4E446" w14:textId="77777777" w:rsidR="00D17722" w:rsidRDefault="00D17722" w:rsidP="00397DAF">
      <w:pPr>
        <w:pStyle w:val="Code"/>
      </w:pPr>
      <w:r>
        <w:tab/>
      </w:r>
      <w:r>
        <w:tab/>
      </w:r>
      <w:r>
        <w:tab/>
      </w:r>
      <w:r>
        <w:tab/>
        <w:t>datePattern: "M/d/yy",</w:t>
      </w:r>
    </w:p>
    <w:p w14:paraId="75E63E13" w14:textId="77777777" w:rsidR="00D17722" w:rsidRDefault="00D17722" w:rsidP="00397DAF">
      <w:pPr>
        <w:pStyle w:val="Code"/>
      </w:pPr>
      <w:r>
        <w:tab/>
      </w:r>
      <w:r>
        <w:tab/>
      </w:r>
      <w:r>
        <w:tab/>
      </w:r>
      <w:r>
        <w:tab/>
        <w:t>timePattern : "HH:mm:ss"</w:t>
      </w:r>
    </w:p>
    <w:p w14:paraId="1CE84748" w14:textId="77777777" w:rsidR="00D17722" w:rsidRDefault="00D17722" w:rsidP="00397DAF">
      <w:pPr>
        <w:pStyle w:val="Code"/>
      </w:pPr>
      <w:r>
        <w:tab/>
      </w:r>
      <w:r>
        <w:tab/>
      </w:r>
      <w:r>
        <w:tab/>
        <w:t>});</w:t>
      </w:r>
    </w:p>
    <w:p w14:paraId="160349AF" w14:textId="77777777" w:rsidR="00D17722" w:rsidRPr="004A244F" w:rsidRDefault="00D17722" w:rsidP="003D4FE8">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D17722">
      <w:pPr>
        <w:pStyle w:val="Heading6"/>
      </w:pPr>
      <w:r>
        <w:t>Debugging</w:t>
      </w:r>
    </w:p>
    <w:p w14:paraId="6DBFF889" w14:textId="77777777" w:rsidR="00D17722" w:rsidRDefault="00D17722" w:rsidP="00CB04D9">
      <w:pPr>
        <w:pStyle w:val="Heading7"/>
      </w:pPr>
      <w:r>
        <w:t>Issues with widgets</w:t>
      </w:r>
    </w:p>
    <w:p w14:paraId="78AE999A" w14:textId="77777777" w:rsidR="00D17722" w:rsidRDefault="00D17722" w:rsidP="003D4FE8">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3D4FE8">
      <w:pPr>
        <w:pStyle w:val="BodyText2"/>
      </w:pPr>
      <w:r>
        <w:lastRenderedPageBreak/>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3D4FE8">
      <w:pPr>
        <w:pStyle w:val="BodyText2"/>
        <w:rPr>
          <w:rStyle w:val="BodyText2Char"/>
        </w:rPr>
      </w:pPr>
      <w:r>
        <w:t xml:space="preserve">How do you debug a minified dojo javascript file where all the code is on one line? See </w:t>
      </w:r>
      <w:hyperlink r:id="rId1057"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058" w:history="1">
        <w:r w:rsidRPr="006A2B61">
          <w:rPr>
            <w:rStyle w:val="Hyperlink"/>
          </w:rPr>
          <w:t>here</w:t>
        </w:r>
      </w:hyperlink>
      <w:r w:rsidRPr="006A2B61">
        <w:rPr>
          <w:rStyle w:val="BodyText2Char"/>
        </w:rPr>
        <w:t xml:space="preserve"> (at 41 minutes). </w:t>
      </w:r>
    </w:p>
    <w:p w14:paraId="6904F5E1" w14:textId="77777777" w:rsidR="00D17722" w:rsidRDefault="00D17722" w:rsidP="003D4FE8">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CB04D9">
      <w:pPr>
        <w:pStyle w:val="Heading7"/>
      </w:pPr>
      <w:r>
        <w:t>Issues with ESRI request and dojo script get</w:t>
      </w:r>
    </w:p>
    <w:p w14:paraId="4F58B26B" w14:textId="77777777" w:rsidR="00D17722" w:rsidRDefault="00D17722" w:rsidP="003D4FE8">
      <w:pPr>
        <w:pStyle w:val="BodyText2"/>
      </w:pPr>
      <w:r>
        <w:t>Without the ESRI Javascript library I use in the following way:</w:t>
      </w:r>
    </w:p>
    <w:p w14:paraId="18C1879E" w14:textId="77777777" w:rsidR="00D17722" w:rsidRDefault="00D17722" w:rsidP="00397DAF">
      <w:pPr>
        <w:pStyle w:val="Code"/>
      </w:pPr>
      <w:r w:rsidRPr="007C32E6">
        <w:t>&lt;script src="//ajax.googleapis.com/ajax/libs/dojo/1.8.1/dojo/dojo.js"&gt;&lt;/script&gt;</w:t>
      </w:r>
    </w:p>
    <w:p w14:paraId="537C7C95" w14:textId="77777777" w:rsidR="00D17722" w:rsidRDefault="00D17722" w:rsidP="003D4FE8">
      <w:pPr>
        <w:pStyle w:val="BodyText2"/>
      </w:pPr>
      <w:r>
        <w:t>However, with the ESRI Javascript library, this includes Dojo apparently:</w:t>
      </w:r>
    </w:p>
    <w:p w14:paraId="69C44534" w14:textId="77777777" w:rsidR="00D17722" w:rsidRDefault="00D17722" w:rsidP="00397DAF">
      <w:pPr>
        <w:pStyle w:val="Code"/>
      </w:pPr>
      <w:r w:rsidRPr="007C32E6">
        <w:t>&lt;script src="http://js.arcgis.com/3.6/"&gt;&lt;/script&gt;</w:t>
      </w:r>
    </w:p>
    <w:p w14:paraId="299FDD5E" w14:textId="77777777" w:rsidR="00D17722" w:rsidRDefault="00D17722" w:rsidP="003D4FE8">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059" w:history="1">
        <w:r w:rsidRPr="005121DA">
          <w:rPr>
            <w:rStyle w:val="Hyperlink"/>
          </w:rPr>
          <w:t>here</w:t>
        </w:r>
      </w:hyperlink>
      <w:r>
        <w:t>):</w:t>
      </w:r>
    </w:p>
    <w:p w14:paraId="74FC3430" w14:textId="77777777" w:rsidR="00D17722" w:rsidRDefault="00D17722" w:rsidP="00397DAF">
      <w:pPr>
        <w:pStyle w:val="Code"/>
      </w:pPr>
      <w:r w:rsidRPr="00424EC3">
        <w:t>[dojo.version.major, dojo.version.minor, dojo.version.patch].join(".");</w:t>
      </w:r>
    </w:p>
    <w:p w14:paraId="0A6B1BDD" w14:textId="77777777" w:rsidR="00D17722" w:rsidRDefault="00D17722" w:rsidP="003D4FE8">
      <w:pPr>
        <w:pStyle w:val="BodyText2"/>
      </w:pPr>
      <w:r>
        <w:t>So for example using the ESRI Javascript Library 3.6 I get the Dojo version 1.8.3.</w:t>
      </w:r>
    </w:p>
    <w:p w14:paraId="4A189BAA" w14:textId="77777777" w:rsidR="00D17722" w:rsidRDefault="00D17722" w:rsidP="003D4FE8">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397DAF">
      <w:pPr>
        <w:pStyle w:val="Code"/>
      </w:pPr>
      <w:r>
        <w:t>&lt;script src="//ajax.googleapis.com/ajax/libs/dojo/1.8.1/dojo/dojo.js"&gt;&lt;/script&gt;</w:t>
      </w:r>
    </w:p>
    <w:p w14:paraId="27A39C6A" w14:textId="77777777" w:rsidR="00D17722" w:rsidRDefault="00D17722" w:rsidP="00397DAF">
      <w:pPr>
        <w:pStyle w:val="Code"/>
      </w:pPr>
      <w:r>
        <w:t>&lt;script src="http://js.arcgis.com/3.6/"&gt;&lt;/script&gt;</w:t>
      </w:r>
    </w:p>
    <w:p w14:paraId="4AB4699F" w14:textId="77777777" w:rsidR="00D17722" w:rsidRDefault="00D17722" w:rsidP="003D4FE8">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3D4FE8">
      <w:pPr>
        <w:pStyle w:val="BodyText2"/>
      </w:pPr>
      <w:r>
        <w:rPr>
          <w:noProof/>
          <w:lang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0"/>
                    <a:stretch>
                      <a:fillRect/>
                    </a:stretch>
                  </pic:blipFill>
                  <pic:spPr>
                    <a:xfrm>
                      <a:off x="0" y="0"/>
                      <a:ext cx="5943600" cy="4275455"/>
                    </a:xfrm>
                    <a:prstGeom prst="rect">
                      <a:avLst/>
                    </a:prstGeom>
                  </pic:spPr>
                </pic:pic>
              </a:graphicData>
            </a:graphic>
          </wp:inline>
        </w:drawing>
      </w:r>
    </w:p>
    <w:p w14:paraId="189837E6" w14:textId="77777777" w:rsidR="00D17722" w:rsidRDefault="00D17722" w:rsidP="00D17722">
      <w:pPr>
        <w:pStyle w:val="Heading6"/>
      </w:pPr>
      <w:r>
        <w:lastRenderedPageBreak/>
        <w:t>Declarative Syntax</w:t>
      </w:r>
    </w:p>
    <w:p w14:paraId="22A520CA" w14:textId="77777777" w:rsidR="00D17722" w:rsidRPr="00757DD0" w:rsidRDefault="00D17722" w:rsidP="003D4FE8">
      <w:pPr>
        <w:pStyle w:val="BodyText2"/>
      </w:pPr>
      <w:r>
        <w:t xml:space="preserve">Good overview </w:t>
      </w:r>
      <w:hyperlink r:id="rId1061" w:history="1">
        <w:r w:rsidRPr="00757DD0">
          <w:rPr>
            <w:rStyle w:val="Hyperlink"/>
          </w:rPr>
          <w:t>here</w:t>
        </w:r>
      </w:hyperlink>
      <w:r>
        <w:t>.</w:t>
      </w:r>
    </w:p>
    <w:p w14:paraId="33E79BA2" w14:textId="77777777" w:rsidR="00D17722" w:rsidRDefault="00D17722" w:rsidP="00D17722">
      <w:pPr>
        <w:pStyle w:val="Heading6"/>
      </w:pPr>
      <w:r>
        <w:t>Events</w:t>
      </w:r>
    </w:p>
    <w:p w14:paraId="574A5CCF" w14:textId="77777777" w:rsidR="00D17722" w:rsidRDefault="00D17722" w:rsidP="003D4FE8">
      <w:pPr>
        <w:pStyle w:val="BodyText2"/>
      </w:pPr>
      <w:r>
        <w:t>Hitch looks good at capturing local variables and keeping them in scope.</w:t>
      </w:r>
    </w:p>
    <w:p w14:paraId="5AD74B90" w14:textId="77777777" w:rsidR="00D17722" w:rsidRDefault="00D17722" w:rsidP="003D4FE8">
      <w:pPr>
        <w:pStyle w:val="BodyText2"/>
      </w:pPr>
      <w:r>
        <w:t>Mouse events are normalised BUT NOT the xy positions – see this article on why Firefox does not have offsetX and offsetY values (</w:t>
      </w:r>
      <w:hyperlink r:id="rId1062"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3D4FE8">
      <w:pPr>
        <w:pStyle w:val="BodyText2"/>
      </w:pPr>
      <w:r>
        <w:t>To programmatically fire an event, capitalise the DOM method. e.g. to programmatically fire a ToggleButtons click event:</w:t>
      </w:r>
    </w:p>
    <w:p w14:paraId="4DA7BEF6" w14:textId="77777777" w:rsidR="005A6FB2" w:rsidRDefault="005A6FB2" w:rsidP="00397DAF">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397DAF">
      <w:pPr>
        <w:pStyle w:val="Code"/>
      </w:pPr>
      <w:r>
        <w:t>..</w:t>
      </w:r>
    </w:p>
    <w:p w14:paraId="6DEF7B71" w14:textId="77777777" w:rsidR="005A6FB2" w:rsidRDefault="005A6FB2" w:rsidP="00397DAF">
      <w:pPr>
        <w:pStyle w:val="Code"/>
      </w:pPr>
      <w:r>
        <w:t>..</w:t>
      </w:r>
    </w:p>
    <w:p w14:paraId="175F999C" w14:textId="77777777" w:rsidR="005A6FB2" w:rsidRDefault="005A6FB2" w:rsidP="00397DAF">
      <w:pPr>
        <w:pStyle w:val="Code"/>
      </w:pPr>
      <w:r>
        <w:t>registry.byId("toggleAlgorithmButton").set("checked", false);</w:t>
      </w:r>
    </w:p>
    <w:p w14:paraId="4994BD61" w14:textId="77777777" w:rsidR="005A6FB2" w:rsidRDefault="005A6FB2" w:rsidP="00397DAF">
      <w:pPr>
        <w:pStyle w:val="Code"/>
      </w:pPr>
      <w:r>
        <w:t>registry.byId("toggleAlgorithmButton").emit("</w:t>
      </w:r>
      <w:r w:rsidRPr="00986CFD">
        <w:rPr>
          <w:color w:val="FF0000"/>
        </w:rPr>
        <w:t>C</w:t>
      </w:r>
      <w:r>
        <w:t>lick", {});</w:t>
      </w:r>
    </w:p>
    <w:p w14:paraId="6A32058E" w14:textId="77777777" w:rsidR="00986CFD" w:rsidRDefault="00986CFD" w:rsidP="003D4FE8">
      <w:pPr>
        <w:pStyle w:val="BodyText2"/>
      </w:pPr>
      <w:r>
        <w:t>It is also necessary to set the checked value as this is not set programmatically.</w:t>
      </w:r>
    </w:p>
    <w:p w14:paraId="1C0C1831" w14:textId="77777777" w:rsidR="00D17722" w:rsidRDefault="00D17722" w:rsidP="00D17722">
      <w:pPr>
        <w:pStyle w:val="Heading6"/>
      </w:pPr>
      <w:r>
        <w:t>Setting DOM attributes</w:t>
      </w:r>
    </w:p>
    <w:p w14:paraId="1708D018" w14:textId="77777777" w:rsidR="00D17722" w:rsidRDefault="00D17722" w:rsidP="003D4FE8">
      <w:pPr>
        <w:pStyle w:val="BodyText2"/>
      </w:pPr>
      <w:r>
        <w:t>There are some quirks which are difficult to understand:</w:t>
      </w:r>
    </w:p>
    <w:p w14:paraId="4823D65A" w14:textId="77777777" w:rsidR="00D17722" w:rsidRDefault="00D17722" w:rsidP="003D4FE8">
      <w:pPr>
        <w:pStyle w:val="BodyText2"/>
      </w:pPr>
      <w:r>
        <w:t>If you want to disable a DOM node, you would use:</w:t>
      </w:r>
    </w:p>
    <w:p w14:paraId="21E305ED" w14:textId="77777777" w:rsidR="00D17722" w:rsidRDefault="00D17722" w:rsidP="00397DAF">
      <w:pPr>
        <w:pStyle w:val="Code"/>
      </w:pPr>
      <w:r w:rsidRPr="00A9340F">
        <w:t>domAttr.set("validateAll", "disabled", "disabled");</w:t>
      </w:r>
    </w:p>
    <w:p w14:paraId="1D6716AA" w14:textId="77777777" w:rsidR="00D17722" w:rsidRDefault="00D17722" w:rsidP="00D17722">
      <w:pPr>
        <w:pStyle w:val="BodyText"/>
      </w:pPr>
      <w:r>
        <w:t>But this does not work if the object is a widget! In this case you would use:</w:t>
      </w:r>
    </w:p>
    <w:p w14:paraId="16DD28C4" w14:textId="77777777" w:rsidR="00D17722" w:rsidRDefault="00D17722" w:rsidP="00397DAF">
      <w:pPr>
        <w:pStyle w:val="Code"/>
      </w:pPr>
      <w:r w:rsidRPr="00A9340F">
        <w:t>registry.byId("validateAll").set("disabled","disabled");</w:t>
      </w:r>
    </w:p>
    <w:p w14:paraId="3D7192BD" w14:textId="77777777" w:rsidR="00D17722" w:rsidRPr="00A9340F" w:rsidRDefault="00D17722" w:rsidP="00D17722">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D17722">
      <w:pPr>
        <w:pStyle w:val="Heading6"/>
      </w:pPr>
      <w:r>
        <w:t>Source version</w:t>
      </w:r>
    </w:p>
    <w:p w14:paraId="17E39D15" w14:textId="77777777" w:rsidR="00D17722" w:rsidRDefault="00D17722" w:rsidP="003D4FE8">
      <w:pPr>
        <w:pStyle w:val="BodyText2"/>
      </w:pPr>
      <w:r>
        <w:t xml:space="preserve">Version 1.8.4 is available </w:t>
      </w:r>
      <w:hyperlink r:id="rId1063" w:history="1">
        <w:r w:rsidRPr="001E4C70">
          <w:rPr>
            <w:rStyle w:val="Hyperlink"/>
          </w:rPr>
          <w:t>here</w:t>
        </w:r>
      </w:hyperlink>
    </w:p>
    <w:p w14:paraId="120DFB82" w14:textId="77777777" w:rsidR="00D17722" w:rsidRDefault="00D17722" w:rsidP="00D17722">
      <w:pPr>
        <w:pStyle w:val="ListBullet"/>
      </w:pPr>
      <w:r>
        <w:t xml:space="preserve">Downloaded </w:t>
      </w:r>
    </w:p>
    <w:p w14:paraId="3D766BA4" w14:textId="77777777" w:rsidR="00D17722" w:rsidRPr="001E4C70" w:rsidRDefault="00D17722" w:rsidP="00D17722">
      <w:pPr>
        <w:pStyle w:val="ListBullet"/>
      </w:pPr>
      <w:r>
        <w:t>Unzipped into ‘/</w:t>
      </w:r>
      <w:r w:rsidRPr="00B0255A">
        <w:t>dojo-release-1.8.4-src</w:t>
      </w:r>
      <w:r>
        <w:t>’ and copied into the ehab dev server ‘eSpecies/scripts’ folder</w:t>
      </w:r>
    </w:p>
    <w:p w14:paraId="030C3C03" w14:textId="77777777" w:rsidR="006D2A5B" w:rsidRDefault="006D2A5B" w:rsidP="006D2A5B">
      <w:pPr>
        <w:pStyle w:val="Heading6"/>
      </w:pPr>
      <w:r>
        <w:t>Requests</w:t>
      </w:r>
    </w:p>
    <w:p w14:paraId="0766F2DE" w14:textId="77777777" w:rsidR="002A3FE7" w:rsidRDefault="002A3FE7" w:rsidP="00CB04D9">
      <w:pPr>
        <w:pStyle w:val="Heading7"/>
      </w:pPr>
      <w:r>
        <w:t xml:space="preserve">Using </w:t>
      </w:r>
      <w:r w:rsidRPr="001B6AB4">
        <w:t>dojo.io.script.get</w:t>
      </w:r>
    </w:p>
    <w:p w14:paraId="137FF5D6" w14:textId="77777777" w:rsidR="002A3FE7" w:rsidRDefault="002A3FE7" w:rsidP="003D4FE8">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397DAF">
      <w:pPr>
        <w:pStyle w:val="Code"/>
      </w:pPr>
      <w:r>
        <w:t xml:space="preserve">    params = web.input()   </w:t>
      </w:r>
    </w:p>
    <w:p w14:paraId="32D79D91" w14:textId="77777777" w:rsidR="002A3FE7" w:rsidRDefault="002A3FE7" w:rsidP="00397DAF">
      <w:pPr>
        <w:pStyle w:val="Code"/>
      </w:pPr>
      <w:r>
        <w:t xml:space="preserve">    if params:                                              </w:t>
      </w:r>
    </w:p>
    <w:p w14:paraId="14C496BD" w14:textId="77777777" w:rsidR="002A3FE7" w:rsidRDefault="002A3FE7" w:rsidP="00397DAF">
      <w:pPr>
        <w:pStyle w:val="Code"/>
      </w:pPr>
      <w:r>
        <w:t xml:space="preserve">        callback = params.jsoncallback                      </w:t>
      </w:r>
    </w:p>
    <w:p w14:paraId="54D77E54" w14:textId="77777777" w:rsidR="002A3FE7" w:rsidRDefault="002A3FE7" w:rsidP="00397DAF">
      <w:pPr>
        <w:pStyle w:val="Code"/>
      </w:pPr>
      <w:r>
        <w:t xml:space="preserve">        web.header("Content-Type", "application/javascript") </w:t>
      </w:r>
    </w:p>
    <w:p w14:paraId="6A163E68" w14:textId="77777777" w:rsidR="002A3FE7" w:rsidRDefault="002A3FE7" w:rsidP="00397DAF">
      <w:pPr>
        <w:pStyle w:val="Code"/>
      </w:pPr>
      <w:r>
        <w:t xml:space="preserve">        return callback + '(' + json.dumps({"url": url}) + ');</w:t>
      </w:r>
    </w:p>
    <w:p w14:paraId="726514DD" w14:textId="77777777" w:rsidR="002A3FE7" w:rsidRDefault="002A3FE7" w:rsidP="003D4FE8">
      <w:pPr>
        <w:pStyle w:val="BodyText2"/>
      </w:pPr>
      <w:r>
        <w:t>And here is the calling Javascript:</w:t>
      </w:r>
    </w:p>
    <w:p w14:paraId="2ADE5082" w14:textId="77777777" w:rsidR="002A3FE7" w:rsidRDefault="002A3FE7" w:rsidP="00397DAF">
      <w:pPr>
        <w:pStyle w:val="Code"/>
      </w:pPr>
      <w:r>
        <w:t>dojo.io.script.get({</w:t>
      </w:r>
    </w:p>
    <w:p w14:paraId="2DC34632" w14:textId="77777777" w:rsidR="002A3FE7" w:rsidRDefault="002A3FE7" w:rsidP="00397DAF">
      <w:pPr>
        <w:pStyle w:val="Code"/>
      </w:pPr>
      <w:r>
        <w:tab/>
        <w:t>url : "some url?" + some parameters,</w:t>
      </w:r>
    </w:p>
    <w:p w14:paraId="3768C421" w14:textId="77777777" w:rsidR="002A3FE7" w:rsidRDefault="002A3FE7" w:rsidP="00397DAF">
      <w:pPr>
        <w:pStyle w:val="Code"/>
      </w:pPr>
      <w:r>
        <w:tab/>
        <w:t>callbackParamName : "jsoncallback",</w:t>
      </w:r>
    </w:p>
    <w:p w14:paraId="49390945" w14:textId="77777777" w:rsidR="002A3FE7" w:rsidRDefault="002A3FE7" w:rsidP="00397DAF">
      <w:pPr>
        <w:pStyle w:val="Code"/>
      </w:pPr>
      <w:r>
        <w:tab/>
        <w:t>load : function(data) {</w:t>
      </w:r>
    </w:p>
    <w:p w14:paraId="2C256965" w14:textId="77777777" w:rsidR="002A3FE7" w:rsidRDefault="002A3FE7" w:rsidP="00397DAF">
      <w:pPr>
        <w:pStyle w:val="Code"/>
      </w:pPr>
      <w:r>
        <w:tab/>
      </w:r>
      <w:r>
        <w:tab/>
        <w:t>do something with the returned data;</w:t>
      </w:r>
    </w:p>
    <w:p w14:paraId="32490C8D" w14:textId="77777777" w:rsidR="002A3FE7" w:rsidRDefault="002A3FE7" w:rsidP="00397DAF">
      <w:pPr>
        <w:pStyle w:val="Code"/>
      </w:pPr>
      <w:r>
        <w:tab/>
        <w:t>}</w:t>
      </w:r>
    </w:p>
    <w:p w14:paraId="3773544A" w14:textId="77777777" w:rsidR="002A3FE7" w:rsidRPr="001B6AB4" w:rsidRDefault="002A3FE7" w:rsidP="00397DAF">
      <w:pPr>
        <w:pStyle w:val="Code"/>
      </w:pPr>
      <w:r>
        <w:t>});</w:t>
      </w:r>
    </w:p>
    <w:p w14:paraId="5E757745" w14:textId="77777777" w:rsidR="006D2A5B" w:rsidRDefault="002A3FE7" w:rsidP="00CB04D9">
      <w:pPr>
        <w:pStyle w:val="Heading7"/>
      </w:pPr>
      <w:r>
        <w:t>Using dojo/request/xhr</w:t>
      </w:r>
    </w:p>
    <w:p w14:paraId="5B6D6A7B" w14:textId="77777777" w:rsidR="002A3FE7" w:rsidRDefault="002A3FE7" w:rsidP="003D4FE8">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397DAF">
      <w:pPr>
        <w:pStyle w:val="Code"/>
      </w:pPr>
      <w:r>
        <w:lastRenderedPageBreak/>
        <w:t>headers : {"X-Requested-With" : null}</w:t>
      </w:r>
    </w:p>
    <w:p w14:paraId="02CF41D2" w14:textId="77777777" w:rsidR="0048784C" w:rsidRDefault="002A3FE7" w:rsidP="003D4FE8">
      <w:pPr>
        <w:pStyle w:val="BodyText2"/>
      </w:pPr>
      <w:r>
        <w:t xml:space="preserve">An example is used to get json data from a GeoServer WFS GetFeature request synchronously </w:t>
      </w:r>
      <w:hyperlink r:id="rId1064"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3D4FE8">
      <w:pPr>
        <w:pStyle w:val="BodyText2"/>
      </w:pPr>
      <w:r>
        <w:t xml:space="preserve">When you make </w:t>
      </w:r>
      <w:hyperlink r:id="rId1065"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48784C">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5B7136">
      <w:pPr>
        <w:pStyle w:val="BodyText2"/>
      </w:pPr>
      <w:r>
        <w:t>This may be a CORS issue as we haven’t configured the new Geoserver machine for CORS!</w:t>
      </w:r>
    </w:p>
    <w:p w14:paraId="2D2BA348" w14:textId="77777777" w:rsidR="00D17722" w:rsidRDefault="00D17722" w:rsidP="00D17722">
      <w:pPr>
        <w:pStyle w:val="Heading6"/>
      </w:pPr>
      <w:r>
        <w:t>Styling</w:t>
      </w:r>
    </w:p>
    <w:p w14:paraId="7E23C317" w14:textId="77777777" w:rsidR="00D17722" w:rsidRDefault="00D17722" w:rsidP="00CB04D9">
      <w:pPr>
        <w:pStyle w:val="Heading7"/>
      </w:pPr>
      <w:r>
        <w:t>CSS</w:t>
      </w:r>
    </w:p>
    <w:p w14:paraId="3D004390" w14:textId="77777777" w:rsidR="00D17722" w:rsidRDefault="00D17722" w:rsidP="003D4FE8">
      <w:pPr>
        <w:pStyle w:val="BodyText2"/>
      </w:pPr>
      <w:r>
        <w:t>There are some issues with getting IE to show divs inline – need to add the following CSS:</w:t>
      </w:r>
    </w:p>
    <w:p w14:paraId="4E2CCF0B" w14:textId="77777777" w:rsidR="00D17722" w:rsidRDefault="00D17722" w:rsidP="00397DAF">
      <w:pPr>
        <w:pStyle w:val="Code"/>
      </w:pPr>
      <w:r>
        <w:tab/>
        <w:t>display: inline-block;</w:t>
      </w:r>
    </w:p>
    <w:p w14:paraId="280FA9C5" w14:textId="77777777" w:rsidR="00D17722" w:rsidRDefault="00D17722" w:rsidP="00397DAF">
      <w:pPr>
        <w:pStyle w:val="Code"/>
      </w:pPr>
      <w:r>
        <w:tab/>
        <w:t>*zoom: 1;</w:t>
      </w:r>
    </w:p>
    <w:p w14:paraId="7BF0BD0F" w14:textId="77777777" w:rsidR="00D17722" w:rsidRDefault="00D17722" w:rsidP="00397DAF">
      <w:pPr>
        <w:pStyle w:val="Code"/>
      </w:pPr>
      <w:r>
        <w:tab/>
        <w:t>*display: inline;</w:t>
      </w:r>
    </w:p>
    <w:p w14:paraId="5D91E820" w14:textId="77777777" w:rsidR="00D17722" w:rsidRDefault="00D17722" w:rsidP="00D17722">
      <w:pPr>
        <w:pStyle w:val="BodyText"/>
      </w:pPr>
      <w:r>
        <w:t xml:space="preserve">Vertical align is hard but I did it in </w:t>
      </w:r>
      <w:hyperlink r:id="rId1066" w:history="1">
        <w:r w:rsidRPr="000F56B8">
          <w:rPr>
            <w:rStyle w:val="Hyperlink"/>
          </w:rPr>
          <w:t>this page</w:t>
        </w:r>
      </w:hyperlink>
      <w:r>
        <w:t>.</w:t>
      </w:r>
    </w:p>
    <w:p w14:paraId="4183013F" w14:textId="77777777" w:rsidR="00D17722" w:rsidRDefault="00D17722" w:rsidP="003D4FE8">
      <w:pPr>
        <w:pStyle w:val="BodyText2"/>
      </w:pPr>
      <w:r>
        <w:t>Dojox.grid.DataGrid needs to be styled. By default it has the class dojoxGrid which is in Grid.css and claroGrid.css.</w:t>
      </w:r>
    </w:p>
    <w:p w14:paraId="59D39DC2" w14:textId="77777777" w:rsidR="00D17722" w:rsidRDefault="00D17722" w:rsidP="00D17722">
      <w:pPr>
        <w:pStyle w:val="BodyText"/>
      </w:pPr>
      <w:r>
        <w:t xml:space="preserve">Read about styling dojo here: </w:t>
      </w:r>
      <w:hyperlink r:id="rId1067" w:anchor="dijit-themes" w:history="1">
        <w:r w:rsidRPr="0077669C">
          <w:rPr>
            <w:rStyle w:val="Hyperlink"/>
          </w:rPr>
          <w:t>http://dojotoolkit.org/reference-guide/dijit/themes.html#dijit-themes</w:t>
        </w:r>
      </w:hyperlink>
    </w:p>
    <w:p w14:paraId="26580D72" w14:textId="77777777" w:rsidR="00D17722" w:rsidRDefault="00D17722" w:rsidP="003D4FE8">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3D4FE8">
      <w:pPr>
        <w:pStyle w:val="BodyText2"/>
      </w:pPr>
      <w:r>
        <w:t xml:space="preserve">There is a good article on styling dgrids </w:t>
      </w:r>
      <w:hyperlink r:id="rId1068" w:history="1">
        <w:r w:rsidRPr="004A07DF">
          <w:rPr>
            <w:rStyle w:val="Hyperlink"/>
          </w:rPr>
          <w:t>here</w:t>
        </w:r>
      </w:hyperlink>
      <w:r>
        <w:t>.</w:t>
      </w:r>
    </w:p>
    <w:p w14:paraId="32012744" w14:textId="77777777" w:rsidR="00D17722" w:rsidRDefault="00034D3A" w:rsidP="00D17722">
      <w:pPr>
        <w:pStyle w:val="Heading6"/>
      </w:pPr>
      <w:r>
        <w:t>AMD Module loading</w:t>
      </w:r>
    </w:p>
    <w:p w14:paraId="714C2F78" w14:textId="77777777" w:rsidR="00D17722" w:rsidRDefault="00D17722" w:rsidP="003D4FE8">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397DAF">
      <w:pPr>
        <w:pStyle w:val="Code"/>
      </w:pPr>
      <w:r w:rsidRPr="00657FFB">
        <w:t>data-dojo-config="async: true"</w:t>
      </w:r>
    </w:p>
    <w:p w14:paraId="539FB4F1" w14:textId="77777777" w:rsidR="00D17722" w:rsidRDefault="00D17722" w:rsidP="00D17722">
      <w:pPr>
        <w:pStyle w:val="ListBullet"/>
      </w:pPr>
      <w:r>
        <w:t xml:space="preserve">The AMD standard (Asynchronous Module Definition) means that any AMD-compliant (even non-Dojo) can be loaded and used. See </w:t>
      </w:r>
      <w:hyperlink r:id="rId1069" w:anchor="the-amd-api" w:history="1">
        <w:r w:rsidRPr="001B6A38">
          <w:rPr>
            <w:rStyle w:val="Hyperlink"/>
          </w:rPr>
          <w:t>here</w:t>
        </w:r>
      </w:hyperlink>
      <w:r>
        <w:t xml:space="preserve"> for more info.</w:t>
      </w:r>
    </w:p>
    <w:p w14:paraId="30ED5EC3" w14:textId="77777777" w:rsidR="00D17722" w:rsidRDefault="00D17722" w:rsidP="00D17722">
      <w:pPr>
        <w:pStyle w:val="ListBullet"/>
      </w:pPr>
      <w:r w:rsidRPr="00CF1B44">
        <w:t>request.get (and all of Dojo's Ajax helpers) returns a Deferred</w:t>
      </w:r>
    </w:p>
    <w:p w14:paraId="1D59372F" w14:textId="77777777" w:rsidR="00D17722" w:rsidRDefault="00D17722" w:rsidP="00D17722">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397DAF">
      <w:pPr>
        <w:pStyle w:val="Code"/>
      </w:pPr>
      <w:r>
        <w:t>require({</w:t>
      </w:r>
    </w:p>
    <w:p w14:paraId="520C3DAD" w14:textId="77777777" w:rsidR="00D17722" w:rsidRDefault="00D17722" w:rsidP="00397DAF">
      <w:pPr>
        <w:pStyle w:val="Code"/>
      </w:pPr>
      <w:r>
        <w:t xml:space="preserve">    baseUrl: "/js/",</w:t>
      </w:r>
    </w:p>
    <w:p w14:paraId="3AA702F2" w14:textId="77777777" w:rsidR="00D17722" w:rsidRDefault="00D17722" w:rsidP="00397DAF">
      <w:pPr>
        <w:pStyle w:val="Code"/>
      </w:pPr>
      <w:r>
        <w:t xml:space="preserve">    packages: [</w:t>
      </w:r>
    </w:p>
    <w:p w14:paraId="3428DA60" w14:textId="77777777" w:rsidR="00D17722" w:rsidRDefault="00D17722" w:rsidP="00397DAF">
      <w:pPr>
        <w:pStyle w:val="Code"/>
      </w:pPr>
      <w:r>
        <w:t xml:space="preserve">        { name: "dojo", location: "//ajax.googleapis.com/ajax/libs/dojo/1.8/" },</w:t>
      </w:r>
    </w:p>
    <w:p w14:paraId="1E4E7443" w14:textId="77777777" w:rsidR="00D17722" w:rsidRDefault="00D17722" w:rsidP="00397DAF">
      <w:pPr>
        <w:pStyle w:val="Code"/>
      </w:pPr>
      <w:r>
        <w:t xml:space="preserve">        { name: "my", location: "my" }</w:t>
      </w:r>
    </w:p>
    <w:p w14:paraId="42CEEA95" w14:textId="77777777" w:rsidR="00D17722" w:rsidRDefault="00D17722" w:rsidP="00397DAF">
      <w:pPr>
        <w:pStyle w:val="Code"/>
      </w:pPr>
      <w:r>
        <w:t xml:space="preserve">    ]</w:t>
      </w:r>
    </w:p>
    <w:p w14:paraId="170A3178" w14:textId="77777777" w:rsidR="00D17722" w:rsidRDefault="00D17722" w:rsidP="00397DAF">
      <w:pPr>
        <w:pStyle w:val="Code"/>
      </w:pPr>
      <w:r>
        <w:t>}, [ "my/app" ]);</w:t>
      </w:r>
    </w:p>
    <w:p w14:paraId="7D188C2D" w14:textId="77777777" w:rsidR="006366CE" w:rsidRDefault="006366CE" w:rsidP="006366CE">
      <w:pPr>
        <w:pStyle w:val="Heading7"/>
      </w:pPr>
      <w:r>
        <w:t>Issues with relative paths</w:t>
      </w:r>
    </w:p>
    <w:p w14:paraId="31C69468" w14:textId="77777777" w:rsidR="006366CE" w:rsidRDefault="006366CE" w:rsidP="003D4FE8">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397DAF">
      <w:pPr>
        <w:pStyle w:val="Code"/>
      </w:pPr>
      <w:r>
        <w:t>spectral_library_builder</w:t>
      </w:r>
    </w:p>
    <w:p w14:paraId="4885F36B" w14:textId="77777777" w:rsidR="006366CE" w:rsidRPr="006366CE" w:rsidRDefault="006366CE" w:rsidP="00397DAF">
      <w:pPr>
        <w:pStyle w:val="Code"/>
      </w:pPr>
      <w:r w:rsidRPr="006366CE">
        <w:t>gee_simple_client</w:t>
      </w:r>
    </w:p>
    <w:p w14:paraId="55D8219E" w14:textId="77777777" w:rsidR="00034D3A" w:rsidRDefault="00034D3A" w:rsidP="00034D3A">
      <w:pPr>
        <w:pStyle w:val="Heading7"/>
      </w:pPr>
      <w:r>
        <w:t>Using GitHub as a CDN</w:t>
      </w:r>
    </w:p>
    <w:p w14:paraId="5F8E8AC1" w14:textId="77777777" w:rsidR="00034D3A" w:rsidRDefault="00034D3A" w:rsidP="003D4FE8">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397DAF">
      <w:pPr>
        <w:pStyle w:val="Code"/>
      </w:pPr>
      <w:r>
        <w:t>require({</w:t>
      </w:r>
    </w:p>
    <w:p w14:paraId="68CC6641" w14:textId="77777777" w:rsidR="00034D3A" w:rsidRDefault="00034D3A" w:rsidP="00397DAF">
      <w:pPr>
        <w:pStyle w:val="Code"/>
      </w:pPr>
      <w:r>
        <w:tab/>
        <w:t>async : true,</w:t>
      </w:r>
    </w:p>
    <w:p w14:paraId="047BBA70" w14:textId="77777777" w:rsidR="00034D3A" w:rsidRDefault="00034D3A" w:rsidP="00397DAF">
      <w:pPr>
        <w:pStyle w:val="Code"/>
      </w:pPr>
      <w:r>
        <w:lastRenderedPageBreak/>
        <w:tab/>
        <w:t>packages : [{</w:t>
      </w:r>
    </w:p>
    <w:p w14:paraId="19AC009B" w14:textId="77777777" w:rsidR="00034D3A" w:rsidRDefault="00034D3A" w:rsidP="00397DAF">
      <w:pPr>
        <w:pStyle w:val="Code"/>
      </w:pPr>
      <w:r>
        <w:tab/>
      </w:r>
      <w:r>
        <w:tab/>
        <w:t>name : "jrc",</w:t>
      </w:r>
    </w:p>
    <w:p w14:paraId="769FEA56" w14:textId="77777777" w:rsidR="00034D3A" w:rsidRDefault="00034D3A" w:rsidP="00397DAF">
      <w:pPr>
        <w:pStyle w:val="Code"/>
      </w:pPr>
      <w:r>
        <w:tab/>
      </w:r>
      <w:r>
        <w:tab/>
        <w:t>location : "//</w:t>
      </w:r>
      <w:r w:rsidR="0027012D" w:rsidRPr="0027012D">
        <w:t>andrewcottam.github.</w:t>
      </w:r>
      <w:r w:rsidR="0027012D">
        <w:t>io/cdn/scripts/</w:t>
      </w:r>
      <w:r>
        <w:t>"</w:t>
      </w:r>
    </w:p>
    <w:p w14:paraId="6FEDCFA3" w14:textId="77777777" w:rsidR="00034D3A" w:rsidRDefault="00034D3A" w:rsidP="00397DAF">
      <w:pPr>
        <w:pStyle w:val="Code"/>
      </w:pPr>
      <w:r>
        <w:tab/>
        <w:t>}]</w:t>
      </w:r>
    </w:p>
    <w:p w14:paraId="11439DB9" w14:textId="77777777" w:rsidR="00034D3A" w:rsidRDefault="00034D3A" w:rsidP="00397DAF">
      <w:pPr>
        <w:pStyle w:val="Code"/>
      </w:pPr>
      <w:r>
        <w:t>}, ["jrc/wmsFilterLayer",…</w:t>
      </w:r>
      <w:r w:rsidRPr="00034D3A">
        <w:t xml:space="preserve"> ], function(wmsFilterLayer,</w:t>
      </w:r>
      <w:r>
        <w:t>…){</w:t>
      </w:r>
    </w:p>
    <w:p w14:paraId="58B34144" w14:textId="157A6A8C" w:rsidR="00937E29" w:rsidRPr="00034D3A" w:rsidRDefault="00937E29" w:rsidP="00937E29">
      <w:pPr>
        <w:pStyle w:val="BodyText2"/>
      </w:pPr>
      <w:r>
        <w:t xml:space="preserve">Aha! Found a solution. Use </w:t>
      </w:r>
      <w:hyperlink r:id="rId1070" w:history="1">
        <w:r w:rsidRPr="00937E29">
          <w:rPr>
            <w:rStyle w:val="Hyperlink"/>
          </w:rPr>
          <w:t>RawGit</w:t>
        </w:r>
      </w:hyperlink>
      <w:r>
        <w:t>!</w:t>
      </w:r>
    </w:p>
    <w:p w14:paraId="6A067F45" w14:textId="77777777" w:rsidR="00D17722" w:rsidRDefault="00D17722" w:rsidP="00D17722">
      <w:pPr>
        <w:pStyle w:val="Heading6"/>
      </w:pPr>
      <w:r>
        <w:t>Widgets</w:t>
      </w:r>
    </w:p>
    <w:p w14:paraId="164D7BB2" w14:textId="77777777" w:rsidR="00D17722" w:rsidRPr="00E53D8A" w:rsidRDefault="00D17722" w:rsidP="003D4FE8">
      <w:pPr>
        <w:pStyle w:val="BodyText2"/>
      </w:pPr>
      <w:r>
        <w:t xml:space="preserve">Good ESRI guide to creating a widget (using pre-AMD) here </w:t>
      </w:r>
      <w:hyperlink r:id="rId1071" w:history="1">
        <w:r>
          <w:rPr>
            <w:rStyle w:val="Hyperlink"/>
          </w:rPr>
          <w:t>https://developers.arcgis.com/en/javascript/jstutorials/intro_custom_dijit.html</w:t>
        </w:r>
      </w:hyperlink>
    </w:p>
    <w:p w14:paraId="358F1848" w14:textId="77777777" w:rsidR="00D17722" w:rsidRDefault="00D17722" w:rsidP="00CB04D9">
      <w:pPr>
        <w:pStyle w:val="Heading7"/>
      </w:pPr>
      <w:r>
        <w:t>Dijit library</w:t>
      </w:r>
    </w:p>
    <w:p w14:paraId="4DA359F9" w14:textId="77777777" w:rsidR="00D17722" w:rsidRDefault="00D17722" w:rsidP="008A1C7A">
      <w:pPr>
        <w:pStyle w:val="Heading8"/>
      </w:pPr>
      <w:r>
        <w:t>dgrid</w:t>
      </w:r>
    </w:p>
    <w:p w14:paraId="0EBF7ACE" w14:textId="77777777" w:rsidR="00D17722" w:rsidRDefault="00D17722" w:rsidP="003D4FE8">
      <w:pPr>
        <w:pStyle w:val="BodyText2"/>
      </w:pPr>
      <w:r>
        <w:t>To select rows programaticaly:</w:t>
      </w:r>
    </w:p>
    <w:p w14:paraId="62D6E00A" w14:textId="77777777" w:rsidR="00D17722" w:rsidRDefault="00D17722" w:rsidP="00397DAF">
      <w:pPr>
        <w:pStyle w:val="Code"/>
      </w:pPr>
      <w:r>
        <w:t>var CustomGrid = declare([Grid, Selection]);</w:t>
      </w:r>
    </w:p>
    <w:p w14:paraId="685DCA1B" w14:textId="77777777" w:rsidR="00D17722" w:rsidRDefault="00D17722" w:rsidP="00397DAF">
      <w:pPr>
        <w:pStyle w:val="Code"/>
      </w:pPr>
      <w:r>
        <w:t>sitesGrid = new CustomGrid({</w:t>
      </w:r>
    </w:p>
    <w:p w14:paraId="711F4BEA" w14:textId="77777777" w:rsidR="00D17722" w:rsidRDefault="00D17722" w:rsidP="00397DAF">
      <w:pPr>
        <w:pStyle w:val="Code"/>
      </w:pPr>
      <w:r>
        <w:t>..</w:t>
      </w:r>
    </w:p>
    <w:p w14:paraId="58B0559B" w14:textId="77777777" w:rsidR="00D17722" w:rsidRDefault="00D17722" w:rsidP="00397DAF">
      <w:pPr>
        <w:pStyle w:val="Code"/>
      </w:pPr>
      <w:r w:rsidRPr="0027611D">
        <w:t>sitesGrid.select(2);</w:t>
      </w:r>
      <w:r>
        <w:t xml:space="preserve">  //select the rows with an id=2</w:t>
      </w:r>
    </w:p>
    <w:p w14:paraId="7FD0F00D" w14:textId="77777777" w:rsidR="00D17722" w:rsidRPr="0027611D" w:rsidRDefault="00D17722" w:rsidP="003D4FE8">
      <w:pPr>
        <w:pStyle w:val="BodyText2"/>
      </w:pPr>
      <w:r>
        <w:t xml:space="preserve">There is a good article on styling dgrids </w:t>
      </w:r>
      <w:hyperlink r:id="rId1072" w:history="1">
        <w:r w:rsidRPr="004A07DF">
          <w:rPr>
            <w:rStyle w:val="Hyperlink"/>
          </w:rPr>
          <w:t>here</w:t>
        </w:r>
      </w:hyperlink>
      <w:r w:rsidR="00116266">
        <w:t xml:space="preserve"> and </w:t>
      </w:r>
      <w:hyperlink r:id="rId1073" w:history="1">
        <w:r w:rsidR="00116266" w:rsidRPr="00281211">
          <w:rPr>
            <w:rStyle w:val="Hyperlink"/>
          </w:rPr>
          <w:t>here</w:t>
        </w:r>
      </w:hyperlink>
      <w:r w:rsidR="00116266">
        <w:t xml:space="preserve"> is the dgrid theme gallery.</w:t>
      </w:r>
    </w:p>
    <w:p w14:paraId="0D960D46" w14:textId="77777777" w:rsidR="00D17722" w:rsidRDefault="00D17722" w:rsidP="008A1C7A">
      <w:pPr>
        <w:pStyle w:val="Heading8"/>
      </w:pPr>
      <w:r>
        <w:t>Layout</w:t>
      </w:r>
    </w:p>
    <w:p w14:paraId="5087F54B" w14:textId="77777777" w:rsidR="00D17722" w:rsidRPr="00135594" w:rsidRDefault="00D17722" w:rsidP="003D4FE8">
      <w:pPr>
        <w:pStyle w:val="BodyText2"/>
      </w:pPr>
      <w:r>
        <w:t>LayoutContainer needs to have a height and/or width set otherwise it disappears when the parser parses the html file.</w:t>
      </w:r>
    </w:p>
    <w:p w14:paraId="0ADA274D" w14:textId="77777777" w:rsidR="00D17722" w:rsidRDefault="00D17722" w:rsidP="00CB04D9">
      <w:pPr>
        <w:pStyle w:val="Heading7"/>
      </w:pPr>
      <w:r>
        <w:t>Life cycle</w:t>
      </w:r>
    </w:p>
    <w:p w14:paraId="6E225B69" w14:textId="77777777" w:rsidR="00D17722" w:rsidRPr="00572C7F" w:rsidRDefault="00D17722" w:rsidP="003D4FE8">
      <w:pPr>
        <w:pStyle w:val="BodyText2"/>
      </w:pPr>
      <w:r>
        <w:t xml:space="preserve">Description of a widget lifecycle here </w:t>
      </w:r>
      <w:hyperlink r:id="rId1074"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CB04D9">
      <w:pPr>
        <w:pStyle w:val="Heading7"/>
      </w:pPr>
      <w:r>
        <w:t>Templating</w:t>
      </w:r>
    </w:p>
    <w:p w14:paraId="6EE67D30" w14:textId="77777777" w:rsidR="00D17722" w:rsidRDefault="00D17722" w:rsidP="003D4FE8">
      <w:pPr>
        <w:pStyle w:val="BodyText2"/>
      </w:pPr>
      <w:r>
        <w:t xml:space="preserve">To load template widgets see the dojo/text section in </w:t>
      </w:r>
      <w:hyperlink r:id="rId1075" w:history="1">
        <w:r w:rsidRPr="00BD3382">
          <w:rPr>
            <w:rStyle w:val="Hyperlink"/>
          </w:rPr>
          <w:t>this</w:t>
        </w:r>
      </w:hyperlink>
      <w:r>
        <w:t xml:space="preserve"> page. It explains how the dojo/text plugin is used to read text for a template. Dojo Tutorial on templating is </w:t>
      </w:r>
      <w:hyperlink r:id="rId1076" w:history="1">
        <w:r w:rsidRPr="002E5421">
          <w:rPr>
            <w:rStyle w:val="Hyperlink"/>
          </w:rPr>
          <w:t>here</w:t>
        </w:r>
      </w:hyperlink>
      <w:r>
        <w:t>.</w:t>
      </w:r>
    </w:p>
    <w:p w14:paraId="1B5D9A91" w14:textId="77777777" w:rsidR="00D17722" w:rsidRDefault="00D17722" w:rsidP="003D4FE8">
      <w:pPr>
        <w:pStyle w:val="BodyText2"/>
      </w:pPr>
      <w:r>
        <w:t xml:space="preserve">In a template use </w:t>
      </w:r>
      <w:r w:rsidRPr="00EA400F">
        <w:t>${attribute} and ${!attribute}</w:t>
      </w:r>
      <w:r>
        <w:t xml:space="preserve"> to insert the values of attributes (the ! version will not escape HTML see </w:t>
      </w:r>
      <w:hyperlink r:id="rId1077" w:history="1">
        <w:r w:rsidRPr="00EA400F">
          <w:rPr>
            <w:rStyle w:val="Hyperlink"/>
          </w:rPr>
          <w:t>here</w:t>
        </w:r>
      </w:hyperlink>
      <w:r>
        <w:t>).</w:t>
      </w:r>
    </w:p>
    <w:p w14:paraId="70FF7787" w14:textId="77777777" w:rsidR="00D17722" w:rsidRDefault="00D17722" w:rsidP="003D4FE8">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3D4FE8">
      <w:pPr>
        <w:pStyle w:val="BodyText2"/>
      </w:pPr>
      <w:r>
        <w:t>Data-dojo-attach-event does not work on a Widget. E.g. the onclick event in the following is not called:</w:t>
      </w:r>
    </w:p>
    <w:p w14:paraId="7E3DE487" w14:textId="77777777" w:rsidR="00D17722" w:rsidRPr="00331A9B" w:rsidRDefault="00D17722" w:rsidP="00397DAF">
      <w:pPr>
        <w:pStyle w:val="Code"/>
      </w:pPr>
      <w:r w:rsidRPr="00331A9B">
        <w:t>&lt;button id="cancelButton" data-dojo-type="dijit/form/Button" type="button" data-dojo-attach-event="onclick:cancelClicked"&gt;</w:t>
      </w:r>
    </w:p>
    <w:p w14:paraId="2775135E" w14:textId="77777777" w:rsidR="00D17722" w:rsidRDefault="00D17722" w:rsidP="003D4FE8">
      <w:pPr>
        <w:pStyle w:val="BodyText2"/>
      </w:pPr>
      <w:r>
        <w:t>But the following is:</w:t>
      </w:r>
    </w:p>
    <w:p w14:paraId="5174CE98" w14:textId="77777777" w:rsidR="00D17722" w:rsidRDefault="00D17722" w:rsidP="00397DAF">
      <w:pPr>
        <w:pStyle w:val="Code"/>
      </w:pPr>
      <w:r w:rsidRPr="00331A9B">
        <w:t>&lt;button id="cancelButton" type="button" data-dojo-attach-event="onclick:cancelClicked"&gt;</w:t>
      </w:r>
    </w:p>
    <w:p w14:paraId="596E7780" w14:textId="04E6EA0E" w:rsidR="004B17EC" w:rsidRPr="00BD3382" w:rsidRDefault="004B17EC" w:rsidP="004B17EC">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82CC8">
      <w:pPr>
        <w:pStyle w:val="Heading7"/>
      </w:pPr>
      <w:r>
        <w:t>Instantiating</w:t>
      </w:r>
    </w:p>
    <w:p w14:paraId="263ECEC4" w14:textId="77777777" w:rsidR="00082CC8" w:rsidRDefault="00082CC8" w:rsidP="003D4FE8">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397DAF">
      <w:pPr>
        <w:pStyle w:val="Code"/>
      </w:pPr>
      <w:r>
        <w:tab/>
        <w:t>var appliedMasksSelect = new Select({</w:t>
      </w:r>
    </w:p>
    <w:p w14:paraId="52F964EC" w14:textId="77777777" w:rsidR="00082CC8" w:rsidRDefault="00082CC8" w:rsidP="00397DAF">
      <w:pPr>
        <w:pStyle w:val="Code"/>
      </w:pPr>
      <w:r>
        <w:tab/>
      </w:r>
      <w:r>
        <w:tab/>
        <w:t>name : "appliedMasks",</w:t>
      </w:r>
    </w:p>
    <w:p w14:paraId="44A183B5" w14:textId="77777777" w:rsidR="00082CC8" w:rsidRDefault="00082CC8" w:rsidP="00397DAF">
      <w:pPr>
        <w:pStyle w:val="Code"/>
      </w:pPr>
      <w:r>
        <w:tab/>
      </w:r>
      <w:r>
        <w:tab/>
        <w:t>options : [{</w:t>
      </w:r>
    </w:p>
    <w:p w14:paraId="034685A8" w14:textId="77777777" w:rsidR="00082CC8" w:rsidRDefault="00082CC8" w:rsidP="00397DAF">
      <w:pPr>
        <w:pStyle w:val="Code"/>
      </w:pPr>
      <w:r>
        <w:tab/>
      </w:r>
      <w:r>
        <w:tab/>
      </w:r>
      <w:r>
        <w:tab/>
        <w:t>label : "None",</w:t>
      </w:r>
    </w:p>
    <w:p w14:paraId="43823BC6" w14:textId="77777777" w:rsidR="00082CC8" w:rsidRDefault="00082CC8" w:rsidP="00397DAF">
      <w:pPr>
        <w:pStyle w:val="Code"/>
      </w:pPr>
      <w:r>
        <w:tab/>
      </w:r>
      <w:r>
        <w:tab/>
      </w:r>
      <w:r>
        <w:tab/>
        <w:t>value : "0",</w:t>
      </w:r>
    </w:p>
    <w:p w14:paraId="763BE82E" w14:textId="77777777" w:rsidR="00082CC8" w:rsidRDefault="00082CC8" w:rsidP="00397DAF">
      <w:pPr>
        <w:pStyle w:val="Code"/>
      </w:pPr>
      <w:r>
        <w:tab/>
      </w:r>
      <w:r>
        <w:tab/>
      </w:r>
      <w:r>
        <w:tab/>
        <w:t>selected : true</w:t>
      </w:r>
    </w:p>
    <w:p w14:paraId="734727F7" w14:textId="77777777" w:rsidR="00082CC8" w:rsidRDefault="00082CC8" w:rsidP="00397DAF">
      <w:pPr>
        <w:pStyle w:val="Code"/>
      </w:pPr>
      <w:r>
        <w:tab/>
      </w:r>
      <w:r>
        <w:tab/>
        <w:t>}, {</w:t>
      </w:r>
    </w:p>
    <w:p w14:paraId="0BD5274B" w14:textId="77777777" w:rsidR="00082CC8" w:rsidRDefault="00082CC8" w:rsidP="00397DAF">
      <w:pPr>
        <w:pStyle w:val="Code"/>
      </w:pPr>
      <w:r>
        <w:tab/>
      </w:r>
      <w:r>
        <w:tab/>
      </w:r>
      <w:r>
        <w:tab/>
        <w:t>label : "Slope",</w:t>
      </w:r>
    </w:p>
    <w:p w14:paraId="0B5125C4" w14:textId="77777777" w:rsidR="00082CC8" w:rsidRDefault="00082CC8" w:rsidP="00397DAF">
      <w:pPr>
        <w:pStyle w:val="Code"/>
      </w:pPr>
      <w:r>
        <w:tab/>
      </w:r>
      <w:r>
        <w:tab/>
      </w:r>
      <w:r>
        <w:tab/>
        <w:t>value : "1"</w:t>
      </w:r>
    </w:p>
    <w:p w14:paraId="4322888D" w14:textId="77777777" w:rsidR="00082CC8" w:rsidRDefault="00082CC8" w:rsidP="00397DAF">
      <w:pPr>
        <w:pStyle w:val="Code"/>
      </w:pPr>
      <w:r>
        <w:tab/>
      </w:r>
      <w:r>
        <w:tab/>
        <w:t>}, {</w:t>
      </w:r>
    </w:p>
    <w:p w14:paraId="1EDD537B" w14:textId="77777777" w:rsidR="00082CC8" w:rsidRDefault="00082CC8" w:rsidP="00397DAF">
      <w:pPr>
        <w:pStyle w:val="Code"/>
      </w:pPr>
      <w:r>
        <w:tab/>
      </w:r>
      <w:r>
        <w:tab/>
      </w:r>
      <w:r>
        <w:tab/>
        <w:t>label : "Slope, NDVI",</w:t>
      </w:r>
    </w:p>
    <w:p w14:paraId="2BD84963" w14:textId="77777777" w:rsidR="00082CC8" w:rsidRDefault="00082CC8" w:rsidP="00397DAF">
      <w:pPr>
        <w:pStyle w:val="Code"/>
      </w:pPr>
      <w:r>
        <w:tab/>
      </w:r>
      <w:r>
        <w:tab/>
      </w:r>
      <w:r>
        <w:tab/>
        <w:t>value : "2"</w:t>
      </w:r>
    </w:p>
    <w:p w14:paraId="23841B2E" w14:textId="77777777" w:rsidR="00082CC8" w:rsidRDefault="00082CC8" w:rsidP="00397DAF">
      <w:pPr>
        <w:pStyle w:val="Code"/>
      </w:pPr>
      <w:r>
        <w:lastRenderedPageBreak/>
        <w:tab/>
      </w:r>
      <w:r>
        <w:tab/>
        <w:t>}, {</w:t>
      </w:r>
    </w:p>
    <w:p w14:paraId="1E1380BD" w14:textId="77777777" w:rsidR="00082CC8" w:rsidRDefault="00082CC8" w:rsidP="00397DAF">
      <w:pPr>
        <w:pStyle w:val="Code"/>
      </w:pPr>
      <w:r>
        <w:tab/>
      </w:r>
      <w:r>
        <w:tab/>
      </w:r>
      <w:r>
        <w:tab/>
        <w:t>label : "Slope, NDVI, Temperature",</w:t>
      </w:r>
    </w:p>
    <w:p w14:paraId="6D3EA202" w14:textId="77777777" w:rsidR="00082CC8" w:rsidRDefault="00082CC8" w:rsidP="00397DAF">
      <w:pPr>
        <w:pStyle w:val="Code"/>
      </w:pPr>
      <w:r>
        <w:tab/>
      </w:r>
      <w:r>
        <w:tab/>
      </w:r>
      <w:r>
        <w:tab/>
        <w:t>value : "3"</w:t>
      </w:r>
    </w:p>
    <w:p w14:paraId="16DA0E48" w14:textId="77777777" w:rsidR="00082CC8" w:rsidRDefault="00082CC8" w:rsidP="00397DAF">
      <w:pPr>
        <w:pStyle w:val="Code"/>
      </w:pPr>
      <w:r>
        <w:tab/>
      </w:r>
      <w:r>
        <w:tab/>
        <w:t>}, {</w:t>
      </w:r>
    </w:p>
    <w:p w14:paraId="466294D5" w14:textId="77777777" w:rsidR="00082CC8" w:rsidRDefault="00082CC8" w:rsidP="00397DAF">
      <w:pPr>
        <w:pStyle w:val="Code"/>
      </w:pPr>
      <w:r>
        <w:tab/>
      </w:r>
      <w:r>
        <w:tab/>
      </w:r>
      <w:r>
        <w:tab/>
        <w:t>label : "Slope, NDVI, Temperature, Bare Rock",</w:t>
      </w:r>
    </w:p>
    <w:p w14:paraId="4EF47D74" w14:textId="77777777" w:rsidR="00082CC8" w:rsidRDefault="00082CC8" w:rsidP="00397DAF">
      <w:pPr>
        <w:pStyle w:val="Code"/>
      </w:pPr>
      <w:r>
        <w:tab/>
      </w:r>
      <w:r>
        <w:tab/>
      </w:r>
      <w:r>
        <w:tab/>
        <w:t>value : "4"</w:t>
      </w:r>
    </w:p>
    <w:p w14:paraId="147DAF53" w14:textId="77777777" w:rsidR="00082CC8" w:rsidRDefault="00082CC8" w:rsidP="00397DAF">
      <w:pPr>
        <w:pStyle w:val="Code"/>
      </w:pPr>
      <w:r>
        <w:tab/>
      </w:r>
      <w:r>
        <w:tab/>
        <w:t>}],</w:t>
      </w:r>
    </w:p>
    <w:p w14:paraId="34BBB102" w14:textId="77777777" w:rsidR="00082CC8" w:rsidRDefault="00082CC8" w:rsidP="00397DAF">
      <w:pPr>
        <w:pStyle w:val="Code"/>
      </w:pPr>
      <w:r>
        <w:tab/>
      </w:r>
      <w:r>
        <w:tab/>
        <w:t>style : {</w:t>
      </w:r>
    </w:p>
    <w:p w14:paraId="1F8279DD" w14:textId="77777777" w:rsidR="00082CC8" w:rsidRDefault="00082CC8" w:rsidP="00397DAF">
      <w:pPr>
        <w:pStyle w:val="Code"/>
      </w:pPr>
      <w:r>
        <w:tab/>
      </w:r>
      <w:r>
        <w:tab/>
      </w:r>
      <w:r>
        <w:tab/>
        <w:t>"font-size": "medium"</w:t>
      </w:r>
    </w:p>
    <w:p w14:paraId="6B89C87B" w14:textId="77777777" w:rsidR="00082CC8" w:rsidRDefault="00082CC8" w:rsidP="00397DAF">
      <w:pPr>
        <w:pStyle w:val="Code"/>
      </w:pPr>
      <w:r>
        <w:tab/>
      </w:r>
      <w:r>
        <w:tab/>
        <w:t>}</w:t>
      </w:r>
    </w:p>
    <w:p w14:paraId="1FDD158A" w14:textId="77777777" w:rsidR="00082CC8" w:rsidRPr="00082CC8" w:rsidRDefault="00082CC8" w:rsidP="00397DAF">
      <w:pPr>
        <w:pStyle w:val="Code"/>
      </w:pPr>
      <w:r>
        <w:tab/>
        <w:t>}).placeAt("rightCP").startup();</w:t>
      </w:r>
    </w:p>
    <w:p w14:paraId="51DFE03C" w14:textId="60D4BD82" w:rsidR="00EE2284" w:rsidRDefault="00EE2284" w:rsidP="00EE2284">
      <w:pPr>
        <w:pStyle w:val="Heading5"/>
      </w:pPr>
      <w:r>
        <w:t>Google Hosted Libraries</w:t>
      </w:r>
    </w:p>
    <w:p w14:paraId="14AA358A" w14:textId="39BEB92C" w:rsidR="00EE2284" w:rsidRPr="00EE2284" w:rsidRDefault="00EE2284" w:rsidP="00EE2284">
      <w:pPr>
        <w:pStyle w:val="BodyText2"/>
      </w:pPr>
      <w:r>
        <w:t xml:space="preserve">Are </w:t>
      </w:r>
      <w:hyperlink r:id="rId1078" w:anchor="dojo" w:history="1">
        <w:r w:rsidRPr="00EE2284">
          <w:rPr>
            <w:rStyle w:val="Hyperlink"/>
          </w:rPr>
          <w:t>here</w:t>
        </w:r>
      </w:hyperlink>
      <w:r>
        <w:t xml:space="preserve"> and they include Dojo.</w:t>
      </w:r>
    </w:p>
    <w:p w14:paraId="54A739CD" w14:textId="6FD34681" w:rsidR="00DB4CD4" w:rsidRDefault="00DB4CD4" w:rsidP="00DB4CD4">
      <w:pPr>
        <w:pStyle w:val="Heading5"/>
      </w:pPr>
      <w:r>
        <w:t>Mapping</w:t>
      </w:r>
    </w:p>
    <w:p w14:paraId="6A749D2D" w14:textId="77777777" w:rsidR="00DB4CD4" w:rsidRDefault="00DB4CD4" w:rsidP="00DB4CD4">
      <w:pPr>
        <w:pStyle w:val="Heading6"/>
      </w:pPr>
      <w:r>
        <w:t>ArcGIS API for Javascript</w:t>
      </w:r>
    </w:p>
    <w:p w14:paraId="16BEACA7" w14:textId="77777777" w:rsidR="00DB4CD4" w:rsidRDefault="00DB4CD4" w:rsidP="00DB4CD4">
      <w:pPr>
        <w:pStyle w:val="BodyText2"/>
      </w:pPr>
      <w:r>
        <w:t xml:space="preserve">Tool for adding in references in the require clause: </w:t>
      </w:r>
      <w:hyperlink r:id="rId1079" w:history="1">
        <w:r>
          <w:rPr>
            <w:rStyle w:val="Hyperlink"/>
          </w:rPr>
          <w:t>http://swingley.github.io/arg/</w:t>
        </w:r>
      </w:hyperlink>
    </w:p>
    <w:p w14:paraId="2BF24C53" w14:textId="77777777" w:rsidR="00DB4CD4" w:rsidRDefault="00DB4CD4" w:rsidP="00DB4CD4">
      <w:pPr>
        <w:pStyle w:val="BodyText2"/>
      </w:pPr>
      <w:r>
        <w:t>The code assist plugin is now available for version 3.1:</w:t>
      </w:r>
    </w:p>
    <w:p w14:paraId="0966D4D6" w14:textId="77777777" w:rsidR="00DB4CD4" w:rsidRPr="00D54B1B" w:rsidRDefault="00DB4CD4" w:rsidP="00DB4CD4">
      <w:pPr>
        <w:pStyle w:val="BodyText2"/>
      </w:pPr>
      <w:hyperlink r:id="rId1080" w:history="1">
        <w:r>
          <w:rPr>
            <w:rStyle w:val="Hyperlink"/>
          </w:rPr>
          <w:t>http://help.arcgis.com/en/webapi/javascript/arcgis/help/jsapi/api_codeassist.htm</w:t>
        </w:r>
      </w:hyperlink>
    </w:p>
    <w:p w14:paraId="48FFD090" w14:textId="77777777" w:rsidR="00DB4CD4" w:rsidRDefault="00DB4CD4" w:rsidP="00DB4CD4">
      <w:pPr>
        <w:pStyle w:val="BodyText2"/>
      </w:pPr>
      <w:r>
        <w:t xml:space="preserve">There is a sandbox for the API </w:t>
      </w:r>
      <w:hyperlink r:id="rId1081" w:history="1">
        <w:r w:rsidRPr="007763F9">
          <w:rPr>
            <w:rStyle w:val="Hyperlink"/>
          </w:rPr>
          <w:t>here</w:t>
        </w:r>
      </w:hyperlink>
    </w:p>
    <w:p w14:paraId="18F0EE58" w14:textId="77777777" w:rsidR="00DB4CD4" w:rsidRDefault="00DB4CD4" w:rsidP="00DB4CD4">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082"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DB4CD4">
      <w:pPr>
        <w:pStyle w:val="Code"/>
      </w:pPr>
      <w:r w:rsidRPr="00E82CE3">
        <w:t>[dojo.version.major, dojo.version.minor, dojo.version.patch].join(".");</w:t>
      </w:r>
    </w:p>
    <w:p w14:paraId="54BE9D90" w14:textId="77777777" w:rsidR="00DB4CD4" w:rsidRDefault="00DB4CD4" w:rsidP="00DB4CD4">
      <w:pPr>
        <w:pStyle w:val="BodyText"/>
      </w:pPr>
      <w:r>
        <w:t>Solved in V3.7 of the ESRI Javascript API!</w:t>
      </w:r>
    </w:p>
    <w:p w14:paraId="2FAF8FBB" w14:textId="77777777" w:rsidR="00DB4CD4" w:rsidRDefault="00DB4CD4" w:rsidP="00DB4CD4">
      <w:pPr>
        <w:pStyle w:val="BodyText"/>
      </w:pPr>
      <w:r>
        <w:t>In the format</w:t>
      </w:r>
    </w:p>
    <w:p w14:paraId="7D29BA6B" w14:textId="77777777" w:rsidR="00DB4CD4" w:rsidRDefault="00DB4CD4" w:rsidP="00DB4CD4">
      <w:pPr>
        <w:pStyle w:val="Heading7"/>
      </w:pPr>
      <w:bookmarkStart w:id="180" w:name="_Toc315774612"/>
      <w:r>
        <w:t>Helper tools</w:t>
      </w:r>
    </w:p>
    <w:p w14:paraId="44E191A2" w14:textId="77777777" w:rsidR="00DB4CD4" w:rsidRDefault="00DB4CD4" w:rsidP="00DB4CD4">
      <w:pPr>
        <w:pStyle w:val="Heading8"/>
      </w:pPr>
      <w:r>
        <w:t>ArcGIS API for Javascript Sandbox</w:t>
      </w:r>
    </w:p>
    <w:p w14:paraId="1C9CC9F2" w14:textId="77777777" w:rsidR="00DB4CD4" w:rsidRPr="004E2466" w:rsidRDefault="00DB4CD4" w:rsidP="00DB4CD4">
      <w:pPr>
        <w:pStyle w:val="BodyText2"/>
      </w:pPr>
      <w:r>
        <w:t xml:space="preserve">Is here: </w:t>
      </w:r>
      <w:hyperlink r:id="rId1083" w:history="1">
        <w:r w:rsidRPr="00A604D5">
          <w:rPr>
            <w:rStyle w:val="Hyperlink"/>
          </w:rPr>
          <w:t>http://developers.arcgis.com/javascript/sandbox/sandbox.html</w:t>
        </w:r>
      </w:hyperlink>
      <w:r>
        <w:t xml:space="preserve"> </w:t>
      </w:r>
    </w:p>
    <w:p w14:paraId="45FC1770" w14:textId="77777777" w:rsidR="00DB4CD4" w:rsidRDefault="00DB4CD4" w:rsidP="00DB4CD4">
      <w:pPr>
        <w:pStyle w:val="Heading7"/>
      </w:pPr>
      <w:r>
        <w:t>InfoWindows</w:t>
      </w:r>
    </w:p>
    <w:p w14:paraId="731C0B4F" w14:textId="77777777" w:rsidR="00DB4CD4" w:rsidRPr="006B1407" w:rsidRDefault="00DB4CD4" w:rsidP="00DB4CD4">
      <w:pPr>
        <w:pStyle w:val="BodyText2"/>
      </w:pPr>
      <w:r>
        <w:t xml:space="preserve">You can format the content of infowindows according to a number of formatting </w:t>
      </w:r>
      <w:hyperlink r:id="rId1084" w:history="1">
        <w:r w:rsidRPr="00853026">
          <w:rPr>
            <w:rStyle w:val="Hyperlink"/>
          </w:rPr>
          <w:t>objects</w:t>
        </w:r>
      </w:hyperlink>
      <w:r>
        <w:t xml:space="preserve">. Number formats can be defined according to the specification here </w:t>
      </w:r>
      <w:hyperlink r:id="rId1085" w:anchor="Number_Format_Patterns" w:history="1">
        <w:r>
          <w:rPr>
            <w:rStyle w:val="Hyperlink"/>
          </w:rPr>
          <w:t>http://www.unicode.org/reports/tr35/tr35-numbers.html#Number_Format_Patterns</w:t>
        </w:r>
      </w:hyperlink>
      <w:r>
        <w:t>.</w:t>
      </w:r>
    </w:p>
    <w:bookmarkEnd w:id="180"/>
    <w:p w14:paraId="15EADDEC" w14:textId="77777777" w:rsidR="00DB4CD4" w:rsidRDefault="00DB4CD4" w:rsidP="00DB4CD4">
      <w:pPr>
        <w:pStyle w:val="Heading7"/>
      </w:pPr>
      <w:r>
        <w:t>Classes</w:t>
      </w:r>
    </w:p>
    <w:p w14:paraId="6E5062E6" w14:textId="77777777" w:rsidR="00DB4CD4" w:rsidRDefault="00DB4CD4" w:rsidP="00DB4CD4">
      <w:pPr>
        <w:pStyle w:val="Heading8"/>
      </w:pPr>
      <w:bookmarkStart w:id="181" w:name="_Ref396389122"/>
      <w:r>
        <w:t>WMSLayer</w:t>
      </w:r>
      <w:bookmarkEnd w:id="181"/>
    </w:p>
    <w:p w14:paraId="1CEF0C4A" w14:textId="77777777" w:rsidR="00DB4CD4" w:rsidRDefault="00DB4CD4" w:rsidP="00DB4CD4">
      <w:pPr>
        <w:pStyle w:val="BodyText2"/>
      </w:pPr>
      <w:r>
        <w:t xml:space="preserve">To use the </w:t>
      </w:r>
      <w:hyperlink r:id="rId1086"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DB4CD4">
      <w:pPr>
        <w:pStyle w:val="Code"/>
      </w:pPr>
      <w:r w:rsidRPr="001E6251">
        <w:t>wmsLayer.spatialReferences[0] = 900913;</w:t>
      </w:r>
    </w:p>
    <w:p w14:paraId="255545EB" w14:textId="77777777" w:rsidR="00DB4CD4" w:rsidRPr="00667078" w:rsidRDefault="00DB4CD4" w:rsidP="00DB4CD4">
      <w:pPr>
        <w:pStyle w:val="BodyText2"/>
      </w:pPr>
      <w:r>
        <w:t xml:space="preserve">Full code is part of </w:t>
      </w:r>
      <w:hyperlink r:id="rId1087" w:history="1">
        <w:r w:rsidRPr="00462E72">
          <w:rPr>
            <w:rStyle w:val="Hyperlink"/>
          </w:rPr>
          <w:t>this</w:t>
        </w:r>
      </w:hyperlink>
      <w:r>
        <w:t xml:space="preserve"> file.</w:t>
      </w:r>
    </w:p>
    <w:p w14:paraId="7729CE44" w14:textId="77777777" w:rsidR="00DB4CD4" w:rsidRDefault="00DB4CD4" w:rsidP="00DB4CD4">
      <w:pPr>
        <w:pStyle w:val="Heading6"/>
      </w:pPr>
      <w:r>
        <w:t>Leaflet</w:t>
      </w:r>
    </w:p>
    <w:p w14:paraId="19DAEE55" w14:textId="05653BFD" w:rsidR="00DB4CD4" w:rsidRDefault="00DB4CD4" w:rsidP="00DB4CD4">
      <w:pPr>
        <w:pStyle w:val="BodyText2"/>
      </w:pPr>
      <w:r>
        <w:t xml:space="preserve">Leaflet used to use cloudmade as its base maps but it is not mapbox. </w:t>
      </w:r>
    </w:p>
    <w:p w14:paraId="17BB11C9" w14:textId="7B8BCC80" w:rsidR="00BE7613" w:rsidRDefault="00BE7613" w:rsidP="00DB4CD4">
      <w:pPr>
        <w:pStyle w:val="BodyText2"/>
      </w:pPr>
      <w:r>
        <w:t xml:space="preserve">There is a Mapbox GL plugin here: </w:t>
      </w:r>
      <w:hyperlink r:id="rId1088" w:history="1">
        <w:r w:rsidRPr="00540B56">
          <w:rPr>
            <w:rStyle w:val="Hyperlink"/>
          </w:rPr>
          <w:t>https://github.com/mapbox/mapbox-gl-leaflet</w:t>
        </w:r>
      </w:hyperlink>
      <w:r>
        <w:t xml:space="preserve"> </w:t>
      </w:r>
    </w:p>
    <w:p w14:paraId="3D315066" w14:textId="637F58EE" w:rsidR="00DA0407" w:rsidRPr="00962E5E" w:rsidRDefault="00DA0407" w:rsidP="00DB4CD4">
      <w:pPr>
        <w:pStyle w:val="BodyText2"/>
      </w:pPr>
      <w:r>
        <w:t>There is a Tangram plugin too.</w:t>
      </w:r>
    </w:p>
    <w:p w14:paraId="7EF5EE72" w14:textId="77777777" w:rsidR="00DB4CD4" w:rsidRDefault="00DB4CD4" w:rsidP="00DB4CD4">
      <w:pPr>
        <w:pStyle w:val="Heading7"/>
      </w:pPr>
      <w:r>
        <w:t>Loading icon</w:t>
      </w:r>
    </w:p>
    <w:p w14:paraId="3BC974C4" w14:textId="77777777" w:rsidR="00DB4CD4" w:rsidRDefault="00DB4CD4" w:rsidP="00DB4CD4">
      <w:pPr>
        <w:pStyle w:val="BodyText2"/>
      </w:pPr>
      <w:r>
        <w:lastRenderedPageBreak/>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DB4CD4">
      <w:pPr>
        <w:pStyle w:val="BodyText2"/>
      </w:pPr>
      <w:r w:rsidRPr="00996F1C">
        <w:t>map.fire("dataloading", null);</w:t>
      </w:r>
      <w:r>
        <w:t xml:space="preserve"> //to cause the loader to show</w:t>
      </w:r>
    </w:p>
    <w:p w14:paraId="722A6904" w14:textId="77777777" w:rsidR="00DB4CD4" w:rsidRDefault="00DB4CD4" w:rsidP="00DB4CD4">
      <w:pPr>
        <w:pStyle w:val="BodyText2"/>
      </w:pPr>
      <w:r>
        <w:t>map.fire("dataload</w:t>
      </w:r>
      <w:r w:rsidRPr="00996F1C">
        <w:t>", null);</w:t>
      </w:r>
      <w:r>
        <w:t xml:space="preserve"> //to cause the loader to hide</w:t>
      </w:r>
    </w:p>
    <w:p w14:paraId="600BAB9F" w14:textId="77777777" w:rsidR="00DB4CD4" w:rsidRPr="00996F1C" w:rsidRDefault="00DB4CD4" w:rsidP="00DB4CD4">
      <w:pPr>
        <w:pStyle w:val="BodyText2"/>
      </w:pPr>
      <w:r>
        <w:t>James and I have used these in the fire.js and the L.NonTiledLayer.js scripts.</w:t>
      </w:r>
    </w:p>
    <w:p w14:paraId="789CDCF9" w14:textId="77777777" w:rsidR="00DB4CD4" w:rsidRDefault="00DB4CD4" w:rsidP="00DB4CD4">
      <w:pPr>
        <w:pStyle w:val="Heading6"/>
      </w:pPr>
      <w:r>
        <w:t>Mapbox GL JS</w:t>
      </w:r>
    </w:p>
    <w:p w14:paraId="34D63697" w14:textId="54597C40" w:rsidR="00DB4CD4" w:rsidRDefault="00DB4CD4" w:rsidP="00DB4CD4">
      <w:hyperlink r:id="rId1089" w:history="1">
        <w:r w:rsidRPr="00E728AF">
          <w:rPr>
            <w:rStyle w:val="Hyperlink"/>
          </w:rPr>
          <w:t>Mapbox GL JS</w:t>
        </w:r>
      </w:hyperlink>
      <w:r w:rsidRPr="00E728AF">
        <w:t xml:space="preserve"> is a JavaScript library that uses WebGL to render interactive maps from vector tiles and Mapbox styles.</w:t>
      </w:r>
      <w:r>
        <w:t xml:space="preserve"> There is a really nice editor to manage map styles and you can click and instantly see the layers.</w:t>
      </w:r>
    </w:p>
    <w:p w14:paraId="18F91BB2" w14:textId="77777777" w:rsidR="00DB4CD4" w:rsidRDefault="00DB4CD4" w:rsidP="00DB4CD4">
      <w:pPr>
        <w:pStyle w:val="Heading6"/>
      </w:pPr>
      <w:r>
        <w:t>Tangram</w:t>
      </w:r>
    </w:p>
    <w:p w14:paraId="1428CF5F" w14:textId="77777777" w:rsidR="006E4ED1" w:rsidRDefault="00DB4CD4" w:rsidP="00DB4CD4">
      <w:r>
        <w:t xml:space="preserve">Very cool: </w:t>
      </w:r>
      <w:hyperlink r:id="rId1090"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6E4ED1">
      <w:pPr>
        <w:pStyle w:val="ListBullet2"/>
      </w:pPr>
      <w:r>
        <w:t>Tangram JS is a Leaflet plugin</w:t>
      </w:r>
    </w:p>
    <w:p w14:paraId="27A8312A" w14:textId="195F6821" w:rsidR="00DB4CD4" w:rsidRDefault="00DB4CD4" w:rsidP="006E4ED1">
      <w:pPr>
        <w:pStyle w:val="ListBullet2"/>
      </w:pPr>
      <w:r>
        <w:t xml:space="preserve">Tangram styles are set in the scene.yaml file and whenever this is updated the map </w:t>
      </w:r>
      <w:r w:rsidR="006E4ED1">
        <w:t>style is too</w:t>
      </w:r>
    </w:p>
    <w:p w14:paraId="7C2A70FB" w14:textId="55E5F41B" w:rsidR="006E4ED1" w:rsidRDefault="006E4ED1" w:rsidP="006E4ED1">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9573B9">
      <w:pPr>
        <w:pStyle w:val="BodyText2"/>
      </w:pPr>
      <w:r>
        <w:t>There are two ways to include Mapzen basemaps: mapzen.js which bundles Leaflet, Mapzen and Tangram all into one; and tangram.js which I am using</w:t>
      </w:r>
    </w:p>
    <w:p w14:paraId="1FC5BB65" w14:textId="18BE8015" w:rsidR="009A114B" w:rsidRDefault="009A114B" w:rsidP="009A114B">
      <w:pPr>
        <w:pStyle w:val="Heading7"/>
      </w:pPr>
      <w:r>
        <w:t>Scene file</w:t>
      </w:r>
    </w:p>
    <w:p w14:paraId="5F445D13" w14:textId="5DAB8EEA" w:rsidR="009A114B" w:rsidRPr="009A114B" w:rsidRDefault="009A114B" w:rsidP="009A114B">
      <w:hyperlink r:id="rId1091" w:history="1">
        <w:r w:rsidRPr="009A114B">
          <w:rPr>
            <w:rStyle w:val="Hyperlink"/>
          </w:rPr>
          <w:t>Here</w:t>
        </w:r>
      </w:hyperlink>
      <w:r>
        <w:t xml:space="preserve"> is the specification. </w:t>
      </w:r>
    </w:p>
    <w:p w14:paraId="78580906" w14:textId="47183917" w:rsidR="004C0990" w:rsidRDefault="004C0990" w:rsidP="004C0990">
      <w:pPr>
        <w:pStyle w:val="Heading4"/>
      </w:pPr>
      <w:r>
        <w:t>Issues</w:t>
      </w:r>
    </w:p>
    <w:p w14:paraId="79E625AC" w14:textId="5A66601F" w:rsidR="004C0990" w:rsidRDefault="004C0990" w:rsidP="004C0990">
      <w:pPr>
        <w:pStyle w:val="Heading5"/>
      </w:pPr>
      <w:r>
        <w:t>Mixed content</w:t>
      </w:r>
    </w:p>
    <w:p w14:paraId="24826BEA" w14:textId="13EEC323" w:rsidR="004C0990" w:rsidRDefault="004C0990" w:rsidP="004C0990">
      <w:r>
        <w:t xml:space="preserve">Mixed content (https and http resources in the same page) is blocked by most browsers and needs to be fixed. See the guide </w:t>
      </w:r>
      <w:hyperlink r:id="rId1092" w:history="1">
        <w:r w:rsidRPr="004C0990">
          <w:rPr>
            <w:rStyle w:val="Hyperlink"/>
          </w:rPr>
          <w:t>here</w:t>
        </w:r>
      </w:hyperlink>
      <w:r>
        <w:t>. Now getting the following errors:</w:t>
      </w:r>
    </w:p>
    <w:p w14:paraId="799A81D5" w14:textId="7B9F0991" w:rsidR="004C0990" w:rsidRDefault="004C0990" w:rsidP="008B4452">
      <w:pPr>
        <w:pStyle w:val="ConsoleError"/>
      </w:pPr>
      <w:r w:rsidRPr="004C0990">
        <w:t>GET https://cdn.leafletjs.com/leaflet/v1.0.0-rc.1/leaflet.css net::ERR_INSECURE_RESPONSE</w:t>
      </w:r>
    </w:p>
    <w:p w14:paraId="5D55A395" w14:textId="784DCA8E" w:rsidR="008B4452" w:rsidRDefault="00952CFB" w:rsidP="008B4452">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093"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8B4452">
      <w:pPr>
        <w:pStyle w:val="BodyText2"/>
      </w:pPr>
      <w:r>
        <w:t>In Chrome if a page has all https calls it is shown like this:</w:t>
      </w:r>
    </w:p>
    <w:p w14:paraId="199375DA" w14:textId="377CB4C4" w:rsidR="00647D3F" w:rsidRDefault="00647D3F" w:rsidP="008B4452">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4">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8B4452">
      <w:pPr>
        <w:pStyle w:val="BodyText2"/>
      </w:pPr>
      <w:r>
        <w:t>If it is not all https calls it is shown like this:</w:t>
      </w:r>
    </w:p>
    <w:p w14:paraId="266A3983" w14:textId="39968EB4" w:rsidR="00647D3F" w:rsidRPr="004C0990" w:rsidRDefault="00647D3F" w:rsidP="008B4452">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5">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6361CC46" w14:textId="77777777" w:rsidR="004B461D" w:rsidRDefault="004B461D" w:rsidP="004B461D">
      <w:pPr>
        <w:pStyle w:val="Heading3"/>
      </w:pPr>
      <w:r>
        <w:t>Python</w:t>
      </w:r>
    </w:p>
    <w:p w14:paraId="39E67E95" w14:textId="77777777" w:rsidR="004B461D" w:rsidRDefault="004B461D" w:rsidP="004B461D">
      <w:pPr>
        <w:pStyle w:val="Heading4"/>
      </w:pPr>
      <w:r>
        <w:lastRenderedPageBreak/>
        <w:t>Coding Tools</w:t>
      </w:r>
    </w:p>
    <w:p w14:paraId="5A92FC35" w14:textId="77777777" w:rsidR="004B461D" w:rsidRPr="00A94783" w:rsidRDefault="004B461D" w:rsidP="00324C76">
      <w:pPr>
        <w:pStyle w:val="Heading5"/>
      </w:pPr>
      <w:r>
        <w:t>Command line</w:t>
      </w:r>
    </w:p>
    <w:p w14:paraId="53E2748A" w14:textId="77777777" w:rsidR="004B461D" w:rsidRDefault="004B461D" w:rsidP="003D4FE8">
      <w:pPr>
        <w:pStyle w:val="BodyText2"/>
      </w:pPr>
      <w:r>
        <w:t>Python command line is available in Windows from: Terminal, cmd, in Aptana.</w:t>
      </w:r>
    </w:p>
    <w:p w14:paraId="5DA87C68" w14:textId="77777777" w:rsidR="00583D55" w:rsidRDefault="00583D55" w:rsidP="00583D55">
      <w:pPr>
        <w:pStyle w:val="Heading5"/>
      </w:pPr>
      <w:r>
        <w:t>IPython</w:t>
      </w:r>
    </w:p>
    <w:p w14:paraId="23B97FBE" w14:textId="77777777" w:rsidR="00583D55" w:rsidRPr="00AC3DA8" w:rsidRDefault="00583D55" w:rsidP="00583D55">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583D55">
      <w:pPr>
        <w:pStyle w:val="Heading6"/>
      </w:pPr>
      <w:r>
        <w:t>Installing and configuring IPython Notepad</w:t>
      </w:r>
    </w:p>
    <w:p w14:paraId="5A7CBFB3" w14:textId="77777777" w:rsidR="00583D55" w:rsidRDefault="00583D55" w:rsidP="00583D55">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583D55">
      <w:pPr>
        <w:pStyle w:val="Code"/>
      </w:pPr>
      <w:r w:rsidRPr="00B31F33">
        <w:t>sys.path.append('C:\\Python27\\ArcGIS10.1\\Lib\\site-packages\\python_gflags-2.0-py2.7.egg')</w:t>
      </w:r>
    </w:p>
    <w:p w14:paraId="036D79CE" w14:textId="77777777" w:rsidR="00583D55" w:rsidRDefault="00583D55" w:rsidP="00583D55">
      <w:pPr>
        <w:pStyle w:val="BodyText2"/>
      </w:pPr>
      <w:r>
        <w:t>This lets you get beyond the import ee statement, but then you get an error when you try to authenticate:</w:t>
      </w:r>
    </w:p>
    <w:p w14:paraId="19E68B36" w14:textId="77777777" w:rsidR="00583D55" w:rsidRDefault="00583D55" w:rsidP="00583D55">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583D55">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583D55">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583D55">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583D55">
      <w:pPr>
        <w:pStyle w:val="BodyText2"/>
      </w:pPr>
      <w:r>
        <w:t xml:space="preserve">Be carefull as these are persisted as soon as you add them unless you click Kernel Restart. </w:t>
      </w:r>
    </w:p>
    <w:p w14:paraId="204B9134" w14:textId="77777777" w:rsidR="00583D55" w:rsidRDefault="00583D55" w:rsidP="00583D55">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583D55">
      <w:pPr>
        <w:pStyle w:val="BodyText2"/>
      </w:pPr>
      <w:r>
        <w:t xml:space="preserve">The gflags egg file hadn’t been unzipped! But having problems adding it (as have </w:t>
      </w:r>
      <w:hyperlink r:id="rId1096"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583D55">
      <w:pPr>
        <w:pStyle w:val="BodyText2"/>
      </w:pPr>
      <w:r>
        <w:t xml:space="preserve">Following the instructions </w:t>
      </w:r>
      <w:hyperlink r:id="rId1097"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583D55">
      <w:pPr>
        <w:pStyle w:val="Code"/>
      </w:pPr>
      <w:r w:rsidRPr="0020643E">
        <w:t>C:\Users\cottaan&gt;cd C:\Program Files (x86)\Git\bin</w:t>
      </w:r>
    </w:p>
    <w:p w14:paraId="1FB40FDE" w14:textId="77777777" w:rsidR="00583D55" w:rsidRDefault="00583D55" w:rsidP="00583D55">
      <w:pPr>
        <w:pStyle w:val="Code"/>
      </w:pPr>
      <w:r>
        <w:t>C:\Program Files (x86)\Git\bin&gt;openssl pkcs12 -in 'E:\cottaan\My Documents\Downloads\Google Earth Engine Python API Private Key.p12' -nodes -nocerts&gt;C:\Users\cottaan\GEE.pem</w:t>
      </w:r>
    </w:p>
    <w:p w14:paraId="59D17DB5" w14:textId="77777777" w:rsidR="00583D55" w:rsidRDefault="00583D55" w:rsidP="00583D55">
      <w:pPr>
        <w:pStyle w:val="BodyText2"/>
      </w:pPr>
      <w:r>
        <w:t>This converts the PKCS12 formatted key to a PEM formatted key. The new key looks like this:</w:t>
      </w:r>
    </w:p>
    <w:p w14:paraId="54D05C39" w14:textId="77777777" w:rsidR="00583D55" w:rsidRDefault="00583D55" w:rsidP="00583D55">
      <w:pPr>
        <w:pStyle w:val="Code"/>
      </w:pPr>
      <w:r>
        <w:t>Bag Attributes</w:t>
      </w:r>
    </w:p>
    <w:p w14:paraId="586EDDE2" w14:textId="77777777" w:rsidR="00583D55" w:rsidRDefault="00583D55" w:rsidP="00583D55">
      <w:pPr>
        <w:pStyle w:val="Code"/>
      </w:pPr>
      <w:r>
        <w:t xml:space="preserve">    friendlyName: privatekey</w:t>
      </w:r>
    </w:p>
    <w:p w14:paraId="30430583" w14:textId="77777777" w:rsidR="00583D55" w:rsidRDefault="00583D55" w:rsidP="00583D55">
      <w:pPr>
        <w:pStyle w:val="Code"/>
      </w:pPr>
      <w:r>
        <w:t xml:space="preserve">    localKeyID: 54 69 6D 65 20 31 33 37 32 33 31 37 30 39 31 37 39 36 </w:t>
      </w:r>
    </w:p>
    <w:p w14:paraId="16374756" w14:textId="77777777" w:rsidR="00583D55" w:rsidRDefault="00583D55" w:rsidP="00583D55">
      <w:pPr>
        <w:pStyle w:val="Code"/>
      </w:pPr>
      <w:r>
        <w:t>Key Attributes: &lt;No Attributes&gt;</w:t>
      </w:r>
    </w:p>
    <w:p w14:paraId="61B8726D" w14:textId="77777777" w:rsidR="00583D55" w:rsidRDefault="00583D55" w:rsidP="00583D55">
      <w:pPr>
        <w:pStyle w:val="Code"/>
      </w:pPr>
      <w:r>
        <w:t>-----BEGIN RSA PRIVATE KEY-----</w:t>
      </w:r>
    </w:p>
    <w:p w14:paraId="7C0AA4AC" w14:textId="77777777" w:rsidR="00583D55" w:rsidRDefault="00583D55" w:rsidP="00583D55">
      <w:pPr>
        <w:pStyle w:val="Code"/>
      </w:pPr>
      <w:r>
        <w:t>MIICXAIBAAKBgQDVWeqXuGmzsSfXfq5AdMfwuBvBbumRWKyZGOzcTKQDEaf1Bzq/</w:t>
      </w:r>
    </w:p>
    <w:p w14:paraId="3F5C5BF6" w14:textId="77777777" w:rsidR="00583D55" w:rsidRDefault="00583D55" w:rsidP="00583D55">
      <w:pPr>
        <w:pStyle w:val="Code"/>
      </w:pPr>
      <w:r>
        <w:t>Jpr/HaPQlbw+GyQ9D+Kjvl//kAlv7mQ1OPlfZWRo+FGf/Twl/Iq0KITI3Eo+gWn+</w:t>
      </w:r>
    </w:p>
    <w:p w14:paraId="5540C169" w14:textId="77777777" w:rsidR="00583D55" w:rsidRDefault="00583D55" w:rsidP="00583D55">
      <w:pPr>
        <w:pStyle w:val="Code"/>
      </w:pPr>
      <w:r>
        <w:t>5ksjz5JmzL0PIRSI+vvA5khkoPgdWpWXMJTMePo+I92z3HHK5B11SFJgZwIDAQAB</w:t>
      </w:r>
    </w:p>
    <w:p w14:paraId="3048B934" w14:textId="77777777" w:rsidR="00583D55" w:rsidRDefault="00583D55" w:rsidP="00583D55">
      <w:pPr>
        <w:pStyle w:val="Code"/>
      </w:pPr>
      <w:r>
        <w:t>AoGAb1lKUnzwzdO704BOOV25rCyqb74PMMhy7ERR+ngVcXSZkAyB4Jmpc1Ro1sgP</w:t>
      </w:r>
    </w:p>
    <w:p w14:paraId="70F5D47B" w14:textId="77777777" w:rsidR="00583D55" w:rsidRDefault="00583D55" w:rsidP="00583D55">
      <w:pPr>
        <w:pStyle w:val="Code"/>
      </w:pPr>
      <w:r>
        <w:t>Quqvcx8DTipht+PYyQ5GRnDB1M+MOf9uHlLzqOg/DBOfwBnewBhgnr7ghjnDUgay</w:t>
      </w:r>
    </w:p>
    <w:p w14:paraId="21E575A9" w14:textId="77777777" w:rsidR="00583D55" w:rsidRDefault="00583D55" w:rsidP="00583D55">
      <w:pPr>
        <w:pStyle w:val="Code"/>
      </w:pPr>
      <w:r>
        <w:t>z+TFiq1lrrrE/wB8HDPfD/W2+DwxsP6FM/xecFAHg8yMaQECQQD44SVwIdf7arBC</w:t>
      </w:r>
    </w:p>
    <w:p w14:paraId="7ADF9B59" w14:textId="77777777" w:rsidR="00583D55" w:rsidRDefault="00583D55" w:rsidP="00583D55">
      <w:pPr>
        <w:pStyle w:val="Code"/>
      </w:pPr>
      <w:r>
        <w:t>lPSAgbIwK7AeUCMIFlxhQFbV/Etm6dXWxYMG+7Srq60n618CFDXvDW8WvQS8FSOw</w:t>
      </w:r>
    </w:p>
    <w:p w14:paraId="6F57A60E" w14:textId="77777777" w:rsidR="00583D55" w:rsidRDefault="00583D55" w:rsidP="00583D55">
      <w:pPr>
        <w:pStyle w:val="Code"/>
      </w:pPr>
      <w:r>
        <w:t>3SuxQdyhAkEA23SNe0CnN4rG+piy6aMy+0i5YneKnraNVYUytPFk+fvhflKXkCzo</w:t>
      </w:r>
    </w:p>
    <w:p w14:paraId="108A69B0" w14:textId="77777777" w:rsidR="00583D55" w:rsidRDefault="00583D55" w:rsidP="00583D55">
      <w:pPr>
        <w:pStyle w:val="Code"/>
      </w:pPr>
      <w:r>
        <w:t>605RuJz1S1cy+J8Ur367B6zDHSh87u5YBwJBAO/k/ZRHWwvB++JB+CfCXEKoadve</w:t>
      </w:r>
    </w:p>
    <w:p w14:paraId="29054F7E" w14:textId="77777777" w:rsidR="00583D55" w:rsidRDefault="00583D55" w:rsidP="00583D55">
      <w:pPr>
        <w:pStyle w:val="Code"/>
      </w:pPr>
      <w:r>
        <w:t>PNY3z5YCUXFz/i5V6URbIABkMPNkyMR40RyM5KvnVBQj4GN3MO7zUYFLzeECQFOG</w:t>
      </w:r>
    </w:p>
    <w:p w14:paraId="4BC76459" w14:textId="77777777" w:rsidR="00583D55" w:rsidRDefault="00583D55" w:rsidP="00583D55">
      <w:pPr>
        <w:pStyle w:val="Code"/>
      </w:pPr>
      <w:r>
        <w:t>2RLAWOTa/UEEPZSPeSgLVgQUW75s3P5f5BzahARhykG6TdWiQkTNWm1Z0EMMvWnD</w:t>
      </w:r>
    </w:p>
    <w:p w14:paraId="3B61806D" w14:textId="77777777" w:rsidR="00583D55" w:rsidRDefault="00583D55" w:rsidP="00583D55">
      <w:pPr>
        <w:pStyle w:val="Code"/>
      </w:pPr>
      <w:r>
        <w:t>oqvpIGabauf+MQ7/yKECQCGzPC5bQcfLMdSJ+RsDv0SpMfSGQcQlOPr7WTcuU0fk</w:t>
      </w:r>
    </w:p>
    <w:p w14:paraId="2688A420" w14:textId="77777777" w:rsidR="00583D55" w:rsidRDefault="00583D55" w:rsidP="00583D55">
      <w:pPr>
        <w:pStyle w:val="Code"/>
      </w:pPr>
      <w:r>
        <w:t>Ild8kFBhcgwDM3FyR6QbiUhqQsn8eioVxvQ53QKbUX4=</w:t>
      </w:r>
    </w:p>
    <w:p w14:paraId="630D20E3" w14:textId="77777777" w:rsidR="00583D55" w:rsidRDefault="00583D55" w:rsidP="00583D55">
      <w:pPr>
        <w:pStyle w:val="Code"/>
      </w:pPr>
      <w:r>
        <w:t>-----END RSA PRIVATE KEY-----</w:t>
      </w:r>
    </w:p>
    <w:p w14:paraId="09B38653" w14:textId="77777777" w:rsidR="00583D55" w:rsidRDefault="00583D55" w:rsidP="00583D55">
      <w:pPr>
        <w:pStyle w:val="BodyText2"/>
      </w:pPr>
      <w:r>
        <w:t>Trying to use this in IPython. Didn’t work – remove the lines before the ---BEGIN section and it worked!! Hooray!</w:t>
      </w:r>
    </w:p>
    <w:p w14:paraId="4734DA2B" w14:textId="77777777" w:rsidR="00583D55" w:rsidRDefault="00583D55" w:rsidP="00583D55">
      <w:pPr>
        <w:pStyle w:val="Heading6"/>
      </w:pPr>
      <w:r>
        <w:t>Tips and tricks</w:t>
      </w:r>
    </w:p>
    <w:p w14:paraId="51A2906B" w14:textId="77777777" w:rsidR="00583D55" w:rsidRDefault="00583D55" w:rsidP="00583D55">
      <w:pPr>
        <w:pStyle w:val="Heading7"/>
      </w:pPr>
      <w:r>
        <w:t>General</w:t>
      </w:r>
    </w:p>
    <w:p w14:paraId="648B28D1" w14:textId="77777777" w:rsidR="00583D55" w:rsidRDefault="00583D55" w:rsidP="00583D55">
      <w:pPr>
        <w:pStyle w:val="BodyText2"/>
      </w:pPr>
      <w:r>
        <w:t>Four most useful commands:</w:t>
      </w:r>
    </w:p>
    <w:p w14:paraId="49A9D2DC" w14:textId="77777777" w:rsidR="00583D55" w:rsidRDefault="00583D55" w:rsidP="00583D55">
      <w:pPr>
        <w:pStyle w:val="BodyText2"/>
      </w:pPr>
      <w:r>
        <w:t>?</w:t>
      </w:r>
      <w:r>
        <w:tab/>
      </w:r>
      <w:r>
        <w:tab/>
        <w:t xml:space="preserve">Introduction and </w:t>
      </w:r>
      <w:r w:rsidRPr="006B5AE4">
        <w:t>overview</w:t>
      </w:r>
      <w:r>
        <w:t xml:space="preserve"> of IPython’s features.</w:t>
      </w:r>
    </w:p>
    <w:p w14:paraId="130B2235" w14:textId="77777777" w:rsidR="00583D55" w:rsidRDefault="00583D55" w:rsidP="00583D55">
      <w:pPr>
        <w:pStyle w:val="BodyText"/>
      </w:pPr>
      <w:r>
        <w:lastRenderedPageBreak/>
        <w:t>%quickref</w:t>
      </w:r>
      <w:r>
        <w:tab/>
        <w:t>Quick reference.</w:t>
      </w:r>
    </w:p>
    <w:p w14:paraId="2D2C0E64" w14:textId="77777777" w:rsidR="00583D55" w:rsidRDefault="00583D55" w:rsidP="00583D55">
      <w:pPr>
        <w:pStyle w:val="BodyText"/>
      </w:pPr>
      <w:r>
        <w:t>help</w:t>
      </w:r>
      <w:r>
        <w:tab/>
      </w:r>
      <w:r>
        <w:tab/>
        <w:t>Python’s own help system.</w:t>
      </w:r>
    </w:p>
    <w:p w14:paraId="0E30E294" w14:textId="77777777" w:rsidR="00583D55" w:rsidRDefault="00583D55" w:rsidP="00583D55">
      <w:pPr>
        <w:pStyle w:val="BodyText"/>
      </w:pPr>
      <w:r>
        <w:t>object?</w:t>
      </w:r>
      <w:r>
        <w:tab/>
      </w:r>
      <w:r>
        <w:tab/>
        <w:t>Details about ‘object’, use ‘object??’ for extra details.</w:t>
      </w:r>
    </w:p>
    <w:p w14:paraId="04710FDA" w14:textId="77777777" w:rsidR="00583D55" w:rsidRDefault="00583D55" w:rsidP="00583D55">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583D55">
      <w:pPr>
        <w:pStyle w:val="Code"/>
      </w:pPr>
      <w:r>
        <w:t>class ListOfThumbnails(object):</w:t>
      </w:r>
    </w:p>
    <w:p w14:paraId="5AEC567C" w14:textId="77777777" w:rsidR="00583D55" w:rsidRDefault="00583D55" w:rsidP="00583D55">
      <w:pPr>
        <w:pStyle w:val="Code"/>
      </w:pPr>
      <w:r>
        <w:t xml:space="preserve">    def __init__(self, *thumbnails):</w:t>
      </w:r>
    </w:p>
    <w:p w14:paraId="37BEBB93" w14:textId="77777777" w:rsidR="00583D55" w:rsidRDefault="00583D55" w:rsidP="00583D55">
      <w:pPr>
        <w:pStyle w:val="Code"/>
      </w:pPr>
      <w:r>
        <w:t xml:space="preserve">        self.thumbnails = thumbnails</w:t>
      </w:r>
    </w:p>
    <w:p w14:paraId="2B2EC441" w14:textId="77777777" w:rsidR="00583D55" w:rsidRDefault="00583D55" w:rsidP="00583D55">
      <w:pPr>
        <w:pStyle w:val="Code"/>
      </w:pPr>
      <w:r>
        <w:t xml:space="preserve">    def _repr_html_(self):</w:t>
      </w:r>
    </w:p>
    <w:p w14:paraId="3C2BC0E3" w14:textId="77777777" w:rsidR="00583D55" w:rsidRDefault="00583D55" w:rsidP="00583D55">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583D55">
      <w:pPr>
        <w:pStyle w:val="BodyText2"/>
      </w:pPr>
      <w:r>
        <w:t>Then you can simply use the class to display the thumnails on the page:</w:t>
      </w:r>
    </w:p>
    <w:p w14:paraId="3C2F9C5E" w14:textId="77777777" w:rsidR="00583D55" w:rsidRDefault="00583D55" w:rsidP="00583D55">
      <w:pPr>
        <w:pStyle w:val="Code"/>
      </w:pPr>
      <w:r w:rsidRPr="00036597">
        <w:t>ListOfThumbnails({'url': th2, 'desc' : 'band 1'},{'url': th2, 'desc' : 'band 2'})</w:t>
      </w:r>
    </w:p>
    <w:p w14:paraId="098EA848" w14:textId="77777777" w:rsidR="00583D55" w:rsidRDefault="00583D55" w:rsidP="00583D55">
      <w:pPr>
        <w:pStyle w:val="Heading7"/>
      </w:pPr>
      <w:r>
        <w:t>Importing *.ipynb files</w:t>
      </w:r>
    </w:p>
    <w:p w14:paraId="40DA755F" w14:textId="77777777" w:rsidR="00583D55" w:rsidRPr="005E7DE4" w:rsidRDefault="00583D55" w:rsidP="00583D55">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583D55">
      <w:pPr>
        <w:pStyle w:val="Heading7"/>
      </w:pPr>
      <w:r>
        <w:t>Using Matplotlib</w:t>
      </w:r>
    </w:p>
    <w:p w14:paraId="7A3E50CB" w14:textId="77777777" w:rsidR="00583D55" w:rsidRDefault="00583D55" w:rsidP="00583D55">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583D55">
      <w:pPr>
        <w:pStyle w:val="Code"/>
      </w:pPr>
      <w:r>
        <w:t>%pylab inline</w:t>
      </w:r>
    </w:p>
    <w:p w14:paraId="156906F6" w14:textId="77777777" w:rsidR="00583D55" w:rsidRPr="00C473B5" w:rsidRDefault="00583D55" w:rsidP="00583D55">
      <w:pPr>
        <w:pStyle w:val="Code"/>
      </w:pPr>
      <w:r>
        <w:t>plt.plot([1,2,3,4], [1,4,9,16])</w:t>
      </w:r>
    </w:p>
    <w:p w14:paraId="319DB291" w14:textId="77777777" w:rsidR="004B461D" w:rsidRDefault="004B461D" w:rsidP="00324C76">
      <w:pPr>
        <w:pStyle w:val="Heading5"/>
      </w:pPr>
      <w:r>
        <w:t>Python IDLE</w:t>
      </w:r>
    </w:p>
    <w:p w14:paraId="09D835C0" w14:textId="77777777" w:rsidR="004B461D" w:rsidRPr="003A2F8E" w:rsidRDefault="004B461D" w:rsidP="003D4FE8">
      <w:pPr>
        <w:pStyle w:val="BodyText2"/>
      </w:pPr>
      <w:r>
        <w:t>No code completion or intellisense.</w:t>
      </w:r>
    </w:p>
    <w:p w14:paraId="470CD864" w14:textId="77777777" w:rsidR="00583D55" w:rsidRDefault="00583D55" w:rsidP="00583D55">
      <w:pPr>
        <w:pStyle w:val="Heading5"/>
      </w:pPr>
      <w:r>
        <w:t>QtConsole</w:t>
      </w:r>
    </w:p>
    <w:p w14:paraId="793CCD27" w14:textId="411CDDA9" w:rsidR="00583D55" w:rsidRDefault="00583D55" w:rsidP="00583D55">
      <w:pPr>
        <w:pStyle w:val="BodyText2"/>
      </w:pPr>
      <w:r>
        <w:t>Many good things:</w:t>
      </w:r>
    </w:p>
    <w:p w14:paraId="2C973D71" w14:textId="7F25605B" w:rsidR="00583D55" w:rsidRPr="00583D55" w:rsidRDefault="00583D55" w:rsidP="00583D55">
      <w:pPr>
        <w:pStyle w:val="BodyText2"/>
      </w:pPr>
      <w:r>
        <w:t>%env – shows you all the Windows environment variables</w:t>
      </w:r>
    </w:p>
    <w:p w14:paraId="4692CEC2" w14:textId="77777777" w:rsidR="004B461D" w:rsidRDefault="004B461D" w:rsidP="00324C76">
      <w:pPr>
        <w:pStyle w:val="Heading5"/>
      </w:pPr>
      <w:r>
        <w:t>Wing</w:t>
      </w:r>
    </w:p>
    <w:p w14:paraId="0912B14F" w14:textId="77777777" w:rsidR="004B461D" w:rsidRPr="00FE48A8" w:rsidRDefault="004B461D" w:rsidP="003D4FE8">
      <w:pPr>
        <w:pStyle w:val="BodyText2"/>
      </w:pPr>
      <w:r>
        <w:t>The Python Shell in Wing has intellisense including imported packages!</w:t>
      </w:r>
    </w:p>
    <w:p w14:paraId="5EA8A46D" w14:textId="77777777" w:rsidR="004B461D" w:rsidRDefault="004B461D" w:rsidP="004B461D">
      <w:pPr>
        <w:pStyle w:val="Heading4"/>
      </w:pPr>
      <w:r>
        <w:t>Libraries</w:t>
      </w:r>
    </w:p>
    <w:p w14:paraId="7C9C7CBE" w14:textId="77777777" w:rsidR="00D5148F" w:rsidRDefault="00D5148F" w:rsidP="00324C76">
      <w:pPr>
        <w:pStyle w:val="Heading5"/>
      </w:pPr>
      <w:r>
        <w:t>CairoSVG</w:t>
      </w:r>
    </w:p>
    <w:p w14:paraId="1A6A72B9" w14:textId="77777777" w:rsidR="00D5148F" w:rsidRDefault="00D5148F" w:rsidP="00D5148F">
      <w:pPr>
        <w:pStyle w:val="BodyText2"/>
      </w:pPr>
      <w:r>
        <w:t xml:space="preserve">CairoSVG which is a Python module to convert svg to a png. Here is an example: </w:t>
      </w:r>
    </w:p>
    <w:p w14:paraId="00BFD3B1" w14:textId="77777777" w:rsidR="00D5148F" w:rsidRDefault="00D5148F" w:rsidP="00397DAF">
      <w:pPr>
        <w:pStyle w:val="Code"/>
      </w:pPr>
      <w:r>
        <w:t>&gt;&gt;&gt; import cairosvg</w:t>
      </w:r>
    </w:p>
    <w:p w14:paraId="5A28CE6B" w14:textId="77777777" w:rsidR="00D5148F" w:rsidRPr="00774671" w:rsidRDefault="00D5148F" w:rsidP="00397DAF">
      <w:pPr>
        <w:pStyle w:val="Code"/>
      </w:pPr>
      <w:r w:rsidRPr="00AA081B">
        <w:t>&gt;&gt;&gt; cairosvg.svg2png ("&lt;svg height='30' width='30'&gt;&lt;text y='10'&gt;123&lt;/text&gt;&lt;/svg&gt;",write_to="test.png")</w:t>
      </w:r>
    </w:p>
    <w:p w14:paraId="50E4A3F7" w14:textId="77777777" w:rsidR="00D5148F" w:rsidRDefault="00D5148F" w:rsidP="00324C76">
      <w:pPr>
        <w:pStyle w:val="Heading5"/>
      </w:pPr>
      <w:bookmarkStart w:id="182" w:name="_Ref416881125"/>
      <w:r>
        <w:t>flup</w:t>
      </w:r>
      <w:bookmarkEnd w:id="182"/>
    </w:p>
    <w:p w14:paraId="6E731132" w14:textId="77777777" w:rsidR="00D5148F" w:rsidRDefault="00D5148F" w:rsidP="00397DAF">
      <w:pPr>
        <w:pStyle w:val="Unix"/>
      </w:pPr>
      <w:r>
        <w:t xml:space="preserve">wget </w:t>
      </w:r>
      <w:hyperlink r:id="rId1098" w:history="1">
        <w:r w:rsidRPr="00795200">
          <w:rPr>
            <w:rStyle w:val="Hyperlink"/>
          </w:rPr>
          <w:t>http://www.saddi.com/software/flup/dist/flup-1.0.2.tar.gz</w:t>
        </w:r>
      </w:hyperlink>
    </w:p>
    <w:p w14:paraId="4F679C88" w14:textId="77777777" w:rsidR="00D5148F" w:rsidRDefault="00D5148F" w:rsidP="00397DAF">
      <w:pPr>
        <w:pStyle w:val="Unix"/>
      </w:pPr>
      <w:r w:rsidRPr="008C6890">
        <w:t>tar -xvzf flup-1.0.2.tar.gz</w:t>
      </w:r>
    </w:p>
    <w:p w14:paraId="54ECE080" w14:textId="77777777" w:rsidR="00D5148F" w:rsidRDefault="00D5148F" w:rsidP="00397DAF">
      <w:pPr>
        <w:pStyle w:val="Unix"/>
      </w:pPr>
      <w:r>
        <w:t>cd flup-1.0.2</w:t>
      </w:r>
    </w:p>
    <w:p w14:paraId="1E6D7933" w14:textId="77777777" w:rsidR="00D5148F" w:rsidRPr="008C6890" w:rsidRDefault="00D5148F" w:rsidP="00397DAF">
      <w:pPr>
        <w:pStyle w:val="Code"/>
      </w:pPr>
      <w:r>
        <w:t xml:space="preserve">python setup.py </w:t>
      </w:r>
      <w:r w:rsidRPr="000530F6">
        <w:t>install</w:t>
      </w:r>
    </w:p>
    <w:p w14:paraId="4D5FE33A" w14:textId="77777777" w:rsidR="00D5148F" w:rsidRDefault="00D5148F" w:rsidP="00324C76">
      <w:pPr>
        <w:pStyle w:val="Heading5"/>
      </w:pPr>
      <w:bookmarkStart w:id="183" w:name="_Ref416955918"/>
      <w:r>
        <w:t>Geopy</w:t>
      </w:r>
    </w:p>
    <w:p w14:paraId="729D0833" w14:textId="77777777" w:rsidR="00D5148F" w:rsidRDefault="00082D6F" w:rsidP="00D5148F">
      <w:pPr>
        <w:pStyle w:val="BodyText2"/>
      </w:pPr>
      <w:hyperlink r:id="rId1099"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397DAF">
      <w:pPr>
        <w:pStyle w:val="Code"/>
      </w:pPr>
      <w:r>
        <w:lastRenderedPageBreak/>
        <w:t>&gt;&gt;&gt; import geopy</w:t>
      </w:r>
    </w:p>
    <w:p w14:paraId="6675D0C7" w14:textId="77777777" w:rsidR="00D5148F" w:rsidRDefault="00D5148F" w:rsidP="00397DAF">
      <w:pPr>
        <w:pStyle w:val="Code"/>
      </w:pPr>
      <w:r w:rsidRPr="00947E1E">
        <w:t>&gt;&gt;&gt; from geopy.geocoders import GeoNames</w:t>
      </w:r>
    </w:p>
    <w:p w14:paraId="50D75DED" w14:textId="77777777" w:rsidR="00D5148F" w:rsidRDefault="00D5148F" w:rsidP="00397DAF">
      <w:pPr>
        <w:pStyle w:val="Code"/>
      </w:pPr>
      <w:r w:rsidRPr="00947E1E">
        <w:t>&gt;&gt;&gt; geolocator = GeoNames(username="iwc_importer")</w:t>
      </w:r>
    </w:p>
    <w:p w14:paraId="713B1BB2" w14:textId="77777777" w:rsidR="00D5148F" w:rsidRDefault="00D5148F" w:rsidP="00397DAF">
      <w:pPr>
        <w:pStyle w:val="Code"/>
      </w:pPr>
      <w:r w:rsidRPr="00855970">
        <w:t>&gt;&gt;&gt; geolocator.geocode("Ailuk",timeout=5000)</w:t>
      </w:r>
    </w:p>
    <w:p w14:paraId="03A26A43" w14:textId="77777777" w:rsidR="00D5148F" w:rsidRDefault="00D5148F" w:rsidP="00397DAF">
      <w:pPr>
        <w:pStyle w:val="Code"/>
      </w:pPr>
      <w:r w:rsidRPr="00855970">
        <w:t>Location((10.28621, 169.92176, 0.0))</w:t>
      </w:r>
    </w:p>
    <w:p w14:paraId="3B85A4BA" w14:textId="77777777" w:rsidR="00D5148F" w:rsidRDefault="00D5148F" w:rsidP="00324C76">
      <w:pPr>
        <w:pStyle w:val="Heading5"/>
      </w:pPr>
      <w:r>
        <w:t>lxml</w:t>
      </w:r>
      <w:bookmarkEnd w:id="183"/>
    </w:p>
    <w:p w14:paraId="110D3A88" w14:textId="77777777" w:rsidR="00D5148F" w:rsidRDefault="00D5148F" w:rsidP="00D5148F">
      <w:pPr>
        <w:pStyle w:val="BodyText2"/>
      </w:pPr>
      <w:r>
        <w:t>You need to install libxml2, libxslt and lib32z1 for lxml to install properly.</w:t>
      </w:r>
    </w:p>
    <w:p w14:paraId="438B2768" w14:textId="77777777" w:rsidR="00D5148F" w:rsidRDefault="00D5148F" w:rsidP="00397DAF">
      <w:pPr>
        <w:pStyle w:val="Unix"/>
      </w:pPr>
      <w:r w:rsidRPr="001406A7">
        <w:t>sudo apt-get install libxml2-dev libxslt-dev python-dev</w:t>
      </w:r>
    </w:p>
    <w:p w14:paraId="4C739CDE" w14:textId="77777777" w:rsidR="00D5148F" w:rsidRDefault="00D5148F" w:rsidP="00397DAF">
      <w:pPr>
        <w:pStyle w:val="Unix"/>
      </w:pPr>
      <w:r w:rsidRPr="00E41E46">
        <w:t>sudo apt-get install lib32z1-dev</w:t>
      </w:r>
    </w:p>
    <w:p w14:paraId="0A55D38F" w14:textId="77777777" w:rsidR="00D5148F" w:rsidRDefault="00D5148F" w:rsidP="00397DAF">
      <w:pPr>
        <w:pStyle w:val="Unix"/>
      </w:pPr>
      <w:r>
        <w:t xml:space="preserve">wget </w:t>
      </w:r>
      <w:hyperlink r:id="rId1100" w:history="1">
        <w:r w:rsidRPr="00795200">
          <w:rPr>
            <w:rStyle w:val="Hyperlink"/>
          </w:rPr>
          <w:t>https://pypi.python.org/packages/source/l/lxml/lxml-3.4.3.tar.gz</w:t>
        </w:r>
      </w:hyperlink>
    </w:p>
    <w:p w14:paraId="19A1BF70" w14:textId="77777777" w:rsidR="00D5148F" w:rsidRDefault="00D5148F" w:rsidP="00397DAF">
      <w:pPr>
        <w:pStyle w:val="Unix"/>
      </w:pPr>
      <w:r w:rsidRPr="00630613">
        <w:t>tar -xvzf</w:t>
      </w:r>
      <w:r>
        <w:t xml:space="preserve"> </w:t>
      </w:r>
      <w:r w:rsidRPr="005C3442">
        <w:t>lxml-3.4.3.tar.gz</w:t>
      </w:r>
    </w:p>
    <w:p w14:paraId="6D39DEC9" w14:textId="77777777" w:rsidR="00D5148F" w:rsidRDefault="00D5148F" w:rsidP="00397DAF">
      <w:pPr>
        <w:pStyle w:val="Unix"/>
      </w:pPr>
      <w:r w:rsidRPr="00F74EC0">
        <w:t>cd lxml-3.4.3/</w:t>
      </w:r>
    </w:p>
    <w:p w14:paraId="6024C093" w14:textId="77777777" w:rsidR="00D5148F" w:rsidRDefault="00D5148F" w:rsidP="00397DAF">
      <w:pPr>
        <w:pStyle w:val="Unix"/>
      </w:pPr>
      <w:r>
        <w:t>sudo python setup.py install</w:t>
      </w:r>
    </w:p>
    <w:p w14:paraId="7CFCB578" w14:textId="77777777" w:rsidR="00D5148F" w:rsidRDefault="00D5148F" w:rsidP="00D5148F">
      <w:pPr>
        <w:pStyle w:val="BodyText2"/>
      </w:pPr>
      <w:r w:rsidRPr="00930A2D">
        <w:t>error: command 'x86_64-linux-gnu-gcc' failed with exit status 1</w:t>
      </w:r>
    </w:p>
    <w:p w14:paraId="05CAB648" w14:textId="77777777" w:rsidR="00D5148F" w:rsidRPr="005C3442" w:rsidRDefault="00D5148F" w:rsidP="00D5148F">
      <w:pPr>
        <w:pStyle w:val="BodyText2"/>
      </w:pPr>
      <w:r>
        <w:t xml:space="preserve">Tried installing libxml2 and libxslt but same error. Tried adding swap memory (following </w:t>
      </w:r>
      <w:hyperlink r:id="rId1101" w:history="1">
        <w:r w:rsidRPr="00F526CC">
          <w:rPr>
            <w:rStyle w:val="Hyperlink"/>
          </w:rPr>
          <w:t>this</w:t>
        </w:r>
      </w:hyperlink>
      <w:r>
        <w:t xml:space="preserve"> link). Same error. Installed lib32x1 and installed fine.</w:t>
      </w:r>
    </w:p>
    <w:p w14:paraId="06B8D559" w14:textId="77777777" w:rsidR="004B461D" w:rsidRDefault="004B461D" w:rsidP="00324C76">
      <w:pPr>
        <w:pStyle w:val="Heading5"/>
      </w:pPr>
      <w:r>
        <w:t>Matplotlib</w:t>
      </w:r>
    </w:p>
    <w:p w14:paraId="7BDD7272" w14:textId="77777777" w:rsidR="004B461D" w:rsidRPr="00761258" w:rsidRDefault="004B461D" w:rsidP="003D4FE8">
      <w:pPr>
        <w:pStyle w:val="BodyText2"/>
      </w:pPr>
      <w:r>
        <w:t xml:space="preserve">Very useful library for plotting and charting. API documentation is </w:t>
      </w:r>
      <w:hyperlink r:id="rId1102" w:history="1">
        <w:r w:rsidRPr="00761258">
          <w:rPr>
            <w:rStyle w:val="Hyperlink"/>
          </w:rPr>
          <w:t>here</w:t>
        </w:r>
      </w:hyperlink>
      <w:r>
        <w:t>.</w:t>
      </w:r>
    </w:p>
    <w:p w14:paraId="68A89D89" w14:textId="77777777" w:rsidR="00D5148F" w:rsidRDefault="00D5148F" w:rsidP="00324C76">
      <w:pPr>
        <w:pStyle w:val="Heading5"/>
      </w:pPr>
      <w:r>
        <w:t>NumPy</w:t>
      </w:r>
      <w:r>
        <w:tab/>
      </w:r>
    </w:p>
    <w:p w14:paraId="3AFE7A68" w14:textId="77777777" w:rsidR="00D5148F" w:rsidRDefault="00D5148F" w:rsidP="00D5148F">
      <w:pPr>
        <w:pStyle w:val="Heading6"/>
      </w:pPr>
      <w:r>
        <w:t>Structured Array</w:t>
      </w:r>
      <w:r>
        <w:tab/>
      </w:r>
    </w:p>
    <w:p w14:paraId="4FAABC60" w14:textId="77777777" w:rsidR="00D5148F" w:rsidRDefault="00D5148F" w:rsidP="00D5148F">
      <w:pPr>
        <w:pStyle w:val="BodyText2"/>
      </w:pPr>
      <w:r>
        <w:t>You can use structured arrays to retrieve data from tables in ArcGIS and then work with selections of the data:</w:t>
      </w:r>
    </w:p>
    <w:p w14:paraId="64098B7C" w14:textId="77777777" w:rsidR="00D5148F" w:rsidRDefault="00D5148F" w:rsidP="00397DAF">
      <w:pPr>
        <w:pStyle w:val="Code"/>
      </w:pPr>
      <w:r>
        <w:t>&gt;&gt;&gt; feature_groups = arcpy.da.TableToNumPyArray("unique_overlaps_sorted",["OriginObjectID","DestinationObjectID","overlap_count","grp"], null_value=0)</w:t>
      </w:r>
    </w:p>
    <w:p w14:paraId="5D39015E" w14:textId="77777777" w:rsidR="00D5148F" w:rsidRDefault="00D5148F" w:rsidP="00397DAF">
      <w:pPr>
        <w:pStyle w:val="Code"/>
      </w:pPr>
      <w:r>
        <w:t>&gt;&gt;&gt; feature_groups['OriginObjectID']</w:t>
      </w:r>
    </w:p>
    <w:p w14:paraId="6EF64D82" w14:textId="77777777" w:rsidR="00D5148F" w:rsidRDefault="00D5148F" w:rsidP="00397DAF">
      <w:pPr>
        <w:pStyle w:val="Code"/>
      </w:pPr>
      <w:r>
        <w:t>array([ 7,  7,  7,  7,  7,  7,  7,  7,  7,  7,  7,  9,  9,  9,  9,  9,  1,</w:t>
      </w:r>
    </w:p>
    <w:p w14:paraId="7A0876AC" w14:textId="77777777" w:rsidR="00D5148F" w:rsidRDefault="00D5148F" w:rsidP="00397DAF">
      <w:pPr>
        <w:pStyle w:val="Code"/>
      </w:pPr>
      <w:r>
        <w:t xml:space="preserve">        1,  1,  1,  1,  4,  4,  3,  3,  4, 21, 21, 21,  3,  4,  3, 21,  5,</w:t>
      </w:r>
    </w:p>
    <w:p w14:paraId="31BDADD4" w14:textId="77777777" w:rsidR="00D5148F" w:rsidRDefault="00D5148F" w:rsidP="00397DAF">
      <w:pPr>
        <w:pStyle w:val="Code"/>
      </w:pPr>
      <w:r>
        <w:t xml:space="preserve">       16, 22,  2,  2, 22, 16,  5,  6, 19, 18, 15, 10])</w:t>
      </w:r>
    </w:p>
    <w:p w14:paraId="54C275E8" w14:textId="77777777" w:rsidR="00D5148F" w:rsidRDefault="00D5148F" w:rsidP="00397DAF">
      <w:pPr>
        <w:pStyle w:val="Code"/>
      </w:pPr>
      <w:r>
        <w:t xml:space="preserve">&gt;&gt;&gt; </w:t>
      </w:r>
      <w:r w:rsidRPr="00A70A22">
        <w:t>numpy.where(feature_groups['OriginObjectID']==7)</w:t>
      </w:r>
    </w:p>
    <w:p w14:paraId="43322198" w14:textId="77777777" w:rsidR="00D5148F" w:rsidRPr="00144BDC" w:rsidRDefault="00D5148F" w:rsidP="00397DAF">
      <w:pPr>
        <w:pStyle w:val="Code"/>
      </w:pPr>
      <w:r w:rsidRPr="00DF5331">
        <w:t>(array([ 0,  1,  2,  3,  4,  5,  6,  7,  8,  9, 10]),)</w:t>
      </w:r>
    </w:p>
    <w:p w14:paraId="797C8BAD" w14:textId="77777777" w:rsidR="004B461D" w:rsidRDefault="004B461D" w:rsidP="00324C76">
      <w:pPr>
        <w:pStyle w:val="Heading5"/>
      </w:pPr>
      <w:r>
        <w:t>OpenCV</w:t>
      </w:r>
    </w:p>
    <w:p w14:paraId="3A076D40" w14:textId="77777777" w:rsidR="004B461D" w:rsidRPr="003C68FB" w:rsidRDefault="004B461D" w:rsidP="003D4FE8">
      <w:pPr>
        <w:pStyle w:val="BodyText2"/>
      </w:pPr>
      <w:r>
        <w:t xml:space="preserve">Issues with installing on the map server machine. Following the instructions </w:t>
      </w:r>
      <w:hyperlink r:id="rId1103" w:anchor="linux-installation" w:history="1">
        <w:r w:rsidRPr="003C68FB">
          <w:rPr>
            <w:rStyle w:val="Hyperlink"/>
          </w:rPr>
          <w:t>here</w:t>
        </w:r>
      </w:hyperlink>
      <w:r>
        <w:t xml:space="preserve">. Too complex – so following the instructions </w:t>
      </w:r>
      <w:hyperlink r:id="rId1104" w:history="1">
        <w:r w:rsidRPr="00953A9F">
          <w:rPr>
            <w:rStyle w:val="Hyperlink"/>
          </w:rPr>
          <w:t>here</w:t>
        </w:r>
      </w:hyperlink>
      <w:r>
        <w:t xml:space="preserve"> instead.</w:t>
      </w:r>
    </w:p>
    <w:p w14:paraId="2C20C54B" w14:textId="77777777" w:rsidR="00D5148F" w:rsidRDefault="00D5148F" w:rsidP="00324C76">
      <w:pPr>
        <w:pStyle w:val="Heading5"/>
      </w:pPr>
      <w:bookmarkStart w:id="184" w:name="_Ref416948190"/>
      <w:bookmarkStart w:id="185" w:name="_Ref416946800"/>
      <w:r>
        <w:t>OrderedDict</w:t>
      </w:r>
      <w:bookmarkEnd w:id="184"/>
    </w:p>
    <w:p w14:paraId="003DA791" w14:textId="77777777" w:rsidR="00D5148F" w:rsidRDefault="00D5148F" w:rsidP="00397DAF">
      <w:pPr>
        <w:pStyle w:val="Unix"/>
      </w:pPr>
      <w:r>
        <w:t xml:space="preserve">wget </w:t>
      </w:r>
      <w:hyperlink r:id="rId1105" w:history="1">
        <w:r w:rsidRPr="00795200">
          <w:rPr>
            <w:rStyle w:val="Hyperlink"/>
          </w:rPr>
          <w:t>https://pypi.python.org/packages/source/o/ordereddict/ordereddict-1.1.tar.gz</w:t>
        </w:r>
      </w:hyperlink>
    </w:p>
    <w:p w14:paraId="58520691" w14:textId="77777777" w:rsidR="00D5148F" w:rsidRDefault="00D5148F" w:rsidP="00397DAF">
      <w:pPr>
        <w:pStyle w:val="Unix"/>
      </w:pPr>
      <w:r w:rsidRPr="00630613">
        <w:t>tar -xvzf ordereddict-1.1.tar.gz</w:t>
      </w:r>
    </w:p>
    <w:p w14:paraId="5DD2DEEA" w14:textId="77777777" w:rsidR="00D5148F" w:rsidRDefault="00D5148F" w:rsidP="00397DAF">
      <w:pPr>
        <w:pStyle w:val="Unix"/>
      </w:pPr>
      <w:r w:rsidRPr="00F74EC0">
        <w:t>cd ordereddict-1.1/</w:t>
      </w:r>
    </w:p>
    <w:p w14:paraId="7DBE90FE" w14:textId="77777777" w:rsidR="00D5148F" w:rsidRPr="00630613" w:rsidRDefault="00D5148F" w:rsidP="00397DAF">
      <w:pPr>
        <w:pStyle w:val="Unix"/>
      </w:pPr>
      <w:r>
        <w:t>sudo python setup.py install</w:t>
      </w:r>
    </w:p>
    <w:p w14:paraId="46110CB3" w14:textId="77777777" w:rsidR="00D5148F" w:rsidRDefault="00D5148F" w:rsidP="00324C76">
      <w:pPr>
        <w:pStyle w:val="Heading5"/>
      </w:pPr>
      <w:r>
        <w:t>pdfkit</w:t>
      </w:r>
      <w:bookmarkEnd w:id="185"/>
    </w:p>
    <w:p w14:paraId="17210712" w14:textId="77777777" w:rsidR="00D5148F" w:rsidRDefault="00D5148F" w:rsidP="00D5148F">
      <w:pPr>
        <w:pStyle w:val="BodyText2"/>
      </w:pPr>
      <w:r>
        <w:t xml:space="preserve">Installation instructions from here </w:t>
      </w:r>
      <w:hyperlink r:id="rId1106" w:history="1">
        <w:r w:rsidRPr="00795200">
          <w:rPr>
            <w:rStyle w:val="Hyperlink"/>
          </w:rPr>
          <w:t>https://github.com/JazzCore/python-pdfkit</w:t>
        </w:r>
      </w:hyperlink>
      <w:r>
        <w:t>. Installing at SPREP (JRC was trickier):</w:t>
      </w:r>
    </w:p>
    <w:p w14:paraId="6919016C" w14:textId="77777777" w:rsidR="00D5148F" w:rsidRDefault="00D5148F" w:rsidP="00397DAF">
      <w:pPr>
        <w:pStyle w:val="Unix"/>
      </w:pPr>
      <w:r>
        <w:t xml:space="preserve">sudo </w:t>
      </w:r>
      <w:r w:rsidRPr="004360C2">
        <w:t>pip install pdfkit</w:t>
      </w:r>
    </w:p>
    <w:p w14:paraId="7F587BCD" w14:textId="77777777" w:rsidR="00D5148F" w:rsidRPr="004360C2" w:rsidRDefault="00D5148F" w:rsidP="00397DAF">
      <w:pPr>
        <w:pStyle w:val="Unix"/>
      </w:pPr>
      <w:r>
        <w:t xml:space="preserve">sudo </w:t>
      </w:r>
      <w:r w:rsidRPr="00CF36EF">
        <w:t>pip install wkhtmltopdf</w:t>
      </w:r>
    </w:p>
    <w:p w14:paraId="436B64D2" w14:textId="630CCB31" w:rsidR="00393512" w:rsidRDefault="00393512" w:rsidP="00393512">
      <w:pPr>
        <w:pStyle w:val="Heading5"/>
      </w:pPr>
      <w:r>
        <w:t>psycopg2</w:t>
      </w:r>
    </w:p>
    <w:p w14:paraId="0A07A9E1" w14:textId="33DDCE9F" w:rsidR="00393512" w:rsidRDefault="00393512" w:rsidP="00393512">
      <w:pPr>
        <w:pStyle w:val="BodyText2"/>
      </w:pPr>
      <w:r>
        <w:t>11/7/16 Tried to install with conda install:</w:t>
      </w:r>
    </w:p>
    <w:p w14:paraId="59C30E0C" w14:textId="77777777" w:rsidR="00393512" w:rsidRDefault="00393512" w:rsidP="00393512">
      <w:pPr>
        <w:pStyle w:val="Unix"/>
      </w:pPr>
      <w:r>
        <w:t>C:\Program Files (x86)\Git\bin&gt;conda install psycopg2</w:t>
      </w:r>
    </w:p>
    <w:p w14:paraId="2AFEC3BB" w14:textId="77777777" w:rsidR="00393512" w:rsidRDefault="00393512" w:rsidP="00393512">
      <w:pPr>
        <w:pStyle w:val="Unix"/>
      </w:pPr>
      <w:r>
        <w:t>Fetching package metadata: ....</w:t>
      </w:r>
    </w:p>
    <w:p w14:paraId="0AA7A52B" w14:textId="77777777" w:rsidR="00393512" w:rsidRDefault="00393512" w:rsidP="00393512">
      <w:pPr>
        <w:pStyle w:val="Unix"/>
      </w:pPr>
      <w:r>
        <w:t>Solving package specifications: .</w:t>
      </w:r>
    </w:p>
    <w:p w14:paraId="5C7819FE" w14:textId="77777777" w:rsidR="00393512" w:rsidRDefault="00393512" w:rsidP="00393512">
      <w:pPr>
        <w:pStyle w:val="Unix"/>
      </w:pPr>
      <w:r>
        <w:t>Error:  Package missing in current win-32 channels:</w:t>
      </w:r>
    </w:p>
    <w:p w14:paraId="068A0808" w14:textId="77777777" w:rsidR="00393512" w:rsidRDefault="00393512" w:rsidP="00393512">
      <w:pPr>
        <w:pStyle w:val="Unix"/>
      </w:pPr>
      <w:r>
        <w:t xml:space="preserve">  - psycopg2</w:t>
      </w:r>
    </w:p>
    <w:p w14:paraId="03E47CA3" w14:textId="77777777" w:rsidR="00393512" w:rsidRDefault="00393512" w:rsidP="00393512">
      <w:pPr>
        <w:pStyle w:val="Unix"/>
      </w:pPr>
      <w:r>
        <w:t>You can search for this package on anaconda.org with</w:t>
      </w:r>
    </w:p>
    <w:p w14:paraId="2CB588DF" w14:textId="4B509433" w:rsidR="00393512" w:rsidRDefault="00393512" w:rsidP="00393512">
      <w:pPr>
        <w:pStyle w:val="Unix"/>
      </w:pPr>
      <w:r>
        <w:t xml:space="preserve">    anaconda search -t conda psycopg2</w:t>
      </w:r>
    </w:p>
    <w:p w14:paraId="6D52436A" w14:textId="5F63AE8B" w:rsidR="00393512" w:rsidRDefault="00FA5315" w:rsidP="00393512">
      <w:pPr>
        <w:pStyle w:val="BodyText2"/>
      </w:pPr>
      <w:r>
        <w:t>Found the package and trying this install:</w:t>
      </w:r>
    </w:p>
    <w:p w14:paraId="7A60E6E6" w14:textId="77777777" w:rsidR="00421188" w:rsidRDefault="00421188" w:rsidP="00421188">
      <w:pPr>
        <w:pStyle w:val="Unix"/>
      </w:pPr>
      <w:r>
        <w:lastRenderedPageBreak/>
        <w:t>C:\Program Files (x86)\Git\bin&gt;conda install -c anaconda psycopg2=2.6.1</w:t>
      </w:r>
    </w:p>
    <w:p w14:paraId="7286EE60" w14:textId="77777777" w:rsidR="00421188" w:rsidRDefault="00421188" w:rsidP="00421188">
      <w:pPr>
        <w:pStyle w:val="Unix"/>
      </w:pPr>
      <w:r>
        <w:t>Fetching package metadata .........</w:t>
      </w:r>
    </w:p>
    <w:p w14:paraId="3D73DD93" w14:textId="77777777" w:rsidR="00421188" w:rsidRDefault="00421188" w:rsidP="00421188">
      <w:pPr>
        <w:pStyle w:val="Unix"/>
      </w:pPr>
      <w:r>
        <w:t>Solving package specifications: .</w:t>
      </w:r>
    </w:p>
    <w:p w14:paraId="21081E41" w14:textId="77777777" w:rsidR="00421188" w:rsidRDefault="00421188" w:rsidP="00421188">
      <w:pPr>
        <w:pStyle w:val="Unix"/>
      </w:pPr>
      <w:r>
        <w:t>Error: Package missing in current win-32 channels:</w:t>
      </w:r>
    </w:p>
    <w:p w14:paraId="4F7D72E3" w14:textId="77777777" w:rsidR="00421188" w:rsidRDefault="00421188" w:rsidP="00421188">
      <w:pPr>
        <w:pStyle w:val="Unix"/>
      </w:pPr>
      <w:r>
        <w:t xml:space="preserve">  - psycopg2 2.6.1*</w:t>
      </w:r>
    </w:p>
    <w:p w14:paraId="05BE5E5F" w14:textId="77777777" w:rsidR="00421188" w:rsidRDefault="00421188" w:rsidP="00421188">
      <w:pPr>
        <w:pStyle w:val="Unix"/>
      </w:pPr>
      <w:r>
        <w:t>You can search for packages on anaconda.org with</w:t>
      </w:r>
    </w:p>
    <w:p w14:paraId="1013B717" w14:textId="252AC760" w:rsidR="00FA5315" w:rsidRDefault="00421188" w:rsidP="00421188">
      <w:pPr>
        <w:pStyle w:val="Unix"/>
      </w:pPr>
      <w:r>
        <w:t xml:space="preserve">    anaconda search -t conda psycopg2</w:t>
      </w:r>
    </w:p>
    <w:p w14:paraId="32E326B0" w14:textId="19D8E39E" w:rsidR="0085677F" w:rsidRDefault="00B467C2" w:rsidP="00FA5315">
      <w:pPr>
        <w:pStyle w:val="BodyText2"/>
      </w:pPr>
      <w:r>
        <w:t>However, Pip worked and it now shows in conda list:</w:t>
      </w:r>
    </w:p>
    <w:p w14:paraId="18E7FC1D" w14:textId="77777777" w:rsidR="0085677F" w:rsidRDefault="0085677F" w:rsidP="0085677F">
      <w:pPr>
        <w:pStyle w:val="Unix"/>
      </w:pPr>
      <w:r>
        <w:t>C:\Program Files (x86)\Git\bin&gt;pip install Psycopg2</w:t>
      </w:r>
    </w:p>
    <w:p w14:paraId="16BFA8B9" w14:textId="77777777" w:rsidR="0085677F" w:rsidRDefault="0085677F" w:rsidP="0085677F">
      <w:pPr>
        <w:pStyle w:val="Unix"/>
      </w:pPr>
      <w:r>
        <w:t>Collecting Psycopg2</w:t>
      </w:r>
    </w:p>
    <w:p w14:paraId="51B87FEC" w14:textId="77777777" w:rsidR="0085677F" w:rsidRDefault="0085677F" w:rsidP="0085677F">
      <w:pPr>
        <w:pStyle w:val="Unix"/>
      </w:pPr>
      <w:r>
        <w:t xml:space="preserve">  Downloading psycopg2-2.6.2-cp27-none-win32.whl (807kB)</w:t>
      </w:r>
    </w:p>
    <w:p w14:paraId="2E105BD9" w14:textId="77777777" w:rsidR="0085677F" w:rsidRDefault="0085677F" w:rsidP="0085677F">
      <w:pPr>
        <w:pStyle w:val="Unix"/>
      </w:pPr>
      <w:r>
        <w:t xml:space="preserve">    100% |################################| 808kB 1.2MB/s</w:t>
      </w:r>
    </w:p>
    <w:p w14:paraId="44A068E0" w14:textId="77777777" w:rsidR="0085677F" w:rsidRDefault="0085677F" w:rsidP="0085677F">
      <w:pPr>
        <w:pStyle w:val="Unix"/>
      </w:pPr>
      <w:r>
        <w:t>Installing collected packages: Psycopg2</w:t>
      </w:r>
    </w:p>
    <w:p w14:paraId="58E4396F" w14:textId="77777777" w:rsidR="0085677F" w:rsidRDefault="0085677F" w:rsidP="0085677F">
      <w:pPr>
        <w:pStyle w:val="Unix"/>
      </w:pPr>
      <w:r>
        <w:t>Successfully installed Psycopg2-2.6.2</w:t>
      </w:r>
    </w:p>
    <w:p w14:paraId="467C2BEB" w14:textId="77777777" w:rsidR="0085677F" w:rsidRDefault="0085677F" w:rsidP="0085677F">
      <w:pPr>
        <w:pStyle w:val="Unix"/>
      </w:pPr>
      <w:r>
        <w:t>You are using pip version 8.1.1, however version 8.1.2 is available.</w:t>
      </w:r>
    </w:p>
    <w:p w14:paraId="50A47170" w14:textId="53C3133A" w:rsidR="0085677F" w:rsidRPr="00393512" w:rsidRDefault="0085677F" w:rsidP="0085677F">
      <w:pPr>
        <w:pStyle w:val="Unix"/>
      </w:pPr>
      <w:r>
        <w:t>You should consider upgrading via the 'python -m pip install --upgrade pip' command.</w:t>
      </w:r>
    </w:p>
    <w:p w14:paraId="72EE36E5" w14:textId="5B76B119" w:rsidR="00D5148F" w:rsidRDefault="008563A6" w:rsidP="00324C76">
      <w:pPr>
        <w:pStyle w:val="Heading5"/>
      </w:pPr>
      <w:r>
        <w:t>Rasterio</w:t>
      </w:r>
    </w:p>
    <w:p w14:paraId="4EE2BB53" w14:textId="2E5A4E88" w:rsidR="00081382" w:rsidRDefault="00082D6F" w:rsidP="00D5148F">
      <w:pPr>
        <w:pStyle w:val="BodyText2"/>
      </w:pPr>
      <w:hyperlink r:id="rId1107" w:history="1">
        <w:r w:rsidR="00081382" w:rsidRPr="00081382">
          <w:rPr>
            <w:rStyle w:val="Hyperlink"/>
          </w:rPr>
          <w:t>Home page</w:t>
        </w:r>
      </w:hyperlink>
      <w:r w:rsidR="00081382">
        <w:t>.</w:t>
      </w:r>
    </w:p>
    <w:p w14:paraId="0AF1D19C" w14:textId="77777777" w:rsidR="00081382" w:rsidRDefault="00081382" w:rsidP="00081382">
      <w:pPr>
        <w:pStyle w:val="Heading6"/>
      </w:pPr>
      <w:r>
        <w:t>Installing</w:t>
      </w:r>
    </w:p>
    <w:p w14:paraId="37BCDDF0" w14:textId="6B392EE0" w:rsidR="00D5148F" w:rsidRDefault="00D5148F" w:rsidP="00D5148F">
      <w:pPr>
        <w:pStyle w:val="BodyText2"/>
      </w:pPr>
      <w:r>
        <w:t xml:space="preserve">Are replacements for the Python GDAL bindings. For an overview see this </w:t>
      </w:r>
      <w:hyperlink r:id="rId1108" w:history="1">
        <w:r w:rsidRPr="00E53473">
          <w:rPr>
            <w:rStyle w:val="Hyperlink"/>
          </w:rPr>
          <w:t>video</w:t>
        </w:r>
      </w:hyperlink>
      <w:r>
        <w:t xml:space="preserve"> from foss4g 2014.</w:t>
      </w:r>
    </w:p>
    <w:p w14:paraId="7371257C" w14:textId="6DD74B5B" w:rsidR="008563A6" w:rsidRDefault="008563A6" w:rsidP="00397DAF">
      <w:pPr>
        <w:pStyle w:val="Unix"/>
      </w:pPr>
      <w:r>
        <w:t>conda install rasterio</w:t>
      </w:r>
    </w:p>
    <w:p w14:paraId="56B80CFE" w14:textId="22737A0C" w:rsidR="008563A6" w:rsidRDefault="00BA4FC9" w:rsidP="008563A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563A6">
      <w:pPr>
        <w:pStyle w:val="BodyText2"/>
      </w:pPr>
      <w:r>
        <w:t>20/10/16</w:t>
      </w:r>
      <w:r>
        <w:tab/>
        <w:t xml:space="preserve">Following instructions </w:t>
      </w:r>
      <w:hyperlink r:id="rId1109" w:anchor="installing-rasterio" w:history="1">
        <w:r w:rsidRPr="009C2FDB">
          <w:rPr>
            <w:rStyle w:val="Hyperlink"/>
          </w:rPr>
          <w:t>here</w:t>
        </w:r>
      </w:hyperlink>
      <w:r>
        <w:t>. Installed, but import rasterio fails.</w:t>
      </w:r>
    </w:p>
    <w:p w14:paraId="737CDC06" w14:textId="1AA72F3B" w:rsidR="00A51A95" w:rsidRDefault="00A51A95" w:rsidP="008563A6">
      <w:pPr>
        <w:pStyle w:val="BodyText2"/>
      </w:pPr>
      <w:r>
        <w:t xml:space="preserve">Trying to install in the ArcGIS path (using the Windows section in </w:t>
      </w:r>
      <w:hyperlink r:id="rId1110" w:history="1">
        <w:r w:rsidRPr="00A51A95">
          <w:rPr>
            <w:rStyle w:val="Hyperlink"/>
          </w:rPr>
          <w:t>this</w:t>
        </w:r>
      </w:hyperlink>
      <w:r>
        <w:t xml:space="preserve"> page):</w:t>
      </w:r>
    </w:p>
    <w:p w14:paraId="1811BD8E" w14:textId="61A448FD" w:rsidR="00A51A95" w:rsidRDefault="00A51A95" w:rsidP="00A51A95">
      <w:pPr>
        <w:pStyle w:val="Unix"/>
      </w:pPr>
      <w:r>
        <w:t xml:space="preserve">pip install –t </w:t>
      </w:r>
    </w:p>
    <w:p w14:paraId="5FFB845F" w14:textId="24B1FF7F" w:rsidR="009A3044" w:rsidRDefault="009A3044" w:rsidP="009A3044">
      <w:pPr>
        <w:pStyle w:val="BodyText2"/>
      </w:pPr>
      <w:r>
        <w:t xml:space="preserve">Retrying on 22/12/16 with my new computer following instructions from </w:t>
      </w:r>
      <w:hyperlink r:id="rId1111" w:anchor="installing-with-anaconda" w:history="1">
        <w:r w:rsidRPr="009A3044">
          <w:rPr>
            <w:rStyle w:val="Hyperlink"/>
          </w:rPr>
          <w:t>here</w:t>
        </w:r>
      </w:hyperlink>
      <w:r>
        <w:t>. Installed fine!</w:t>
      </w:r>
    </w:p>
    <w:p w14:paraId="5BA370BE" w14:textId="3304ABCA" w:rsidR="00D110E5" w:rsidRDefault="00D110E5" w:rsidP="00D110E5">
      <w:pPr>
        <w:pStyle w:val="Unix"/>
      </w:pPr>
      <w:r>
        <w:t>Import rasterio</w:t>
      </w:r>
    </w:p>
    <w:p w14:paraId="553F37A1" w14:textId="1B27D14B" w:rsidR="00D110E5" w:rsidRDefault="00D110E5" w:rsidP="00D110E5">
      <w:pPr>
        <w:pStyle w:val="Unix"/>
      </w:pPr>
      <w:r w:rsidRPr="00D110E5">
        <w:t>dataset = rasterio.open(r"E:\cottaan\Documents\ArcGIS\test_data\transitions\transitions_10W_60N.tif")</w:t>
      </w:r>
    </w:p>
    <w:p w14:paraId="6194FB8B" w14:textId="28E5023A" w:rsidR="00D110E5" w:rsidRDefault="00D110E5" w:rsidP="00D110E5">
      <w:pPr>
        <w:pStyle w:val="Unix"/>
      </w:pPr>
      <w:r w:rsidRPr="00D110E5">
        <w:t>dataset.read(1, window=((0, 100), (0, 100)))</w:t>
      </w:r>
    </w:p>
    <w:p w14:paraId="3D729F89" w14:textId="77777777" w:rsidR="00D110E5" w:rsidRDefault="00D110E5" w:rsidP="00D110E5">
      <w:pPr>
        <w:pStyle w:val="Unix"/>
      </w:pPr>
      <w:r>
        <w:t xml:space="preserve">Out[22]: </w:t>
      </w:r>
    </w:p>
    <w:p w14:paraId="715F1B64" w14:textId="77777777" w:rsidR="00D110E5" w:rsidRDefault="00D110E5" w:rsidP="00D110E5">
      <w:pPr>
        <w:pStyle w:val="Unix"/>
      </w:pPr>
      <w:r>
        <w:t>array([[255, 255, 255, ..., 255, 255, 255],</w:t>
      </w:r>
    </w:p>
    <w:p w14:paraId="68AAB640" w14:textId="77777777" w:rsidR="00D110E5" w:rsidRDefault="00D110E5" w:rsidP="00D110E5">
      <w:pPr>
        <w:pStyle w:val="Unix"/>
      </w:pPr>
      <w:r>
        <w:t xml:space="preserve">       [255, 255, 255, ..., 255, 255, 255],</w:t>
      </w:r>
    </w:p>
    <w:p w14:paraId="781E96E1" w14:textId="77777777" w:rsidR="00D110E5" w:rsidRDefault="00D110E5" w:rsidP="00D110E5">
      <w:pPr>
        <w:pStyle w:val="Unix"/>
      </w:pPr>
      <w:r>
        <w:t xml:space="preserve">       [255, 255, 255, ..., 255, 255, 255],</w:t>
      </w:r>
    </w:p>
    <w:p w14:paraId="488F2994" w14:textId="77777777" w:rsidR="00D110E5" w:rsidRDefault="00D110E5" w:rsidP="00D110E5">
      <w:pPr>
        <w:pStyle w:val="Unix"/>
      </w:pPr>
      <w:r>
        <w:t xml:space="preserve">       ..., </w:t>
      </w:r>
    </w:p>
    <w:p w14:paraId="373AE5B6" w14:textId="77777777" w:rsidR="00D110E5" w:rsidRDefault="00D110E5" w:rsidP="00D110E5">
      <w:pPr>
        <w:pStyle w:val="Unix"/>
      </w:pPr>
      <w:r>
        <w:t xml:space="preserve">       [255, 255, 255, ..., 255, 255, 255],</w:t>
      </w:r>
    </w:p>
    <w:p w14:paraId="698B53E0" w14:textId="77777777" w:rsidR="00D110E5" w:rsidRDefault="00D110E5" w:rsidP="00D110E5">
      <w:pPr>
        <w:pStyle w:val="Unix"/>
      </w:pPr>
      <w:r>
        <w:t xml:space="preserve">       [255, 255, 255, ..., 255, 255, 255],</w:t>
      </w:r>
    </w:p>
    <w:p w14:paraId="74933DDE" w14:textId="211DB3A2" w:rsidR="00D110E5" w:rsidRPr="00E53473" w:rsidRDefault="00D110E5" w:rsidP="00D110E5">
      <w:pPr>
        <w:pStyle w:val="Unix"/>
      </w:pPr>
      <w:r>
        <w:t xml:space="preserve">       [255, 255, 255, ..., 255, 255, 255]], dtype=uint8)</w:t>
      </w:r>
    </w:p>
    <w:p w14:paraId="546F8EE9" w14:textId="77777777" w:rsidR="00231A37" w:rsidRDefault="00231A37" w:rsidP="00324C76">
      <w:pPr>
        <w:pStyle w:val="Heading5"/>
      </w:pPr>
      <w:r>
        <w:t>Shapely</w:t>
      </w:r>
    </w:p>
    <w:p w14:paraId="56CA6AE4" w14:textId="77777777" w:rsidR="00231A37" w:rsidRPr="00231A37" w:rsidRDefault="00231A37" w:rsidP="003D4FE8">
      <w:pPr>
        <w:pStyle w:val="BodyText2"/>
      </w:pPr>
      <w:r>
        <w:t xml:space="preserve">This looks like a really good spatial analysis package for Python: </w:t>
      </w:r>
      <w:hyperlink r:id="rId1112" w:history="1">
        <w:r w:rsidRPr="008913AD">
          <w:rPr>
            <w:rStyle w:val="Hyperlink"/>
          </w:rPr>
          <w:t>http://toblerity.org/shapely/manual.html</w:t>
        </w:r>
      </w:hyperlink>
      <w:r>
        <w:t xml:space="preserve"> </w:t>
      </w:r>
    </w:p>
    <w:p w14:paraId="0BAB598A" w14:textId="7F12EBDF" w:rsidR="00EA1721" w:rsidRDefault="00EA1721" w:rsidP="00324C76">
      <w:pPr>
        <w:pStyle w:val="Heading5"/>
      </w:pPr>
      <w:bookmarkStart w:id="186" w:name="_Ref416879796"/>
      <w:r>
        <w:t>WebPy</w:t>
      </w:r>
      <w:bookmarkEnd w:id="186"/>
    </w:p>
    <w:p w14:paraId="4796CBBD" w14:textId="2E31AFC2" w:rsidR="00EA1721" w:rsidRDefault="00EA1721" w:rsidP="00EA1721">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397DAF">
      <w:pPr>
        <w:pStyle w:val="Unix"/>
      </w:pPr>
      <w:r>
        <w:t xml:space="preserve">wget </w:t>
      </w:r>
      <w:hyperlink r:id="rId1113" w:history="1">
        <w:r w:rsidR="00253734" w:rsidRPr="00795200">
          <w:rPr>
            <w:rStyle w:val="Hyperlink"/>
          </w:rPr>
          <w:t>http://webpy.org/static/web.py-0.37.tar.gz</w:t>
        </w:r>
      </w:hyperlink>
    </w:p>
    <w:p w14:paraId="27348A7E" w14:textId="498146F5" w:rsidR="00847A5A" w:rsidRDefault="00847A5A" w:rsidP="00397DAF">
      <w:pPr>
        <w:pStyle w:val="Unix"/>
      </w:pPr>
      <w:r w:rsidRPr="00847A5A">
        <w:t>tar -xvzf web.py-0.37.tar.gz</w:t>
      </w:r>
    </w:p>
    <w:p w14:paraId="22A3CA42" w14:textId="2001D995" w:rsidR="00B6119B" w:rsidRDefault="009E0F78" w:rsidP="00397DAF">
      <w:pPr>
        <w:pStyle w:val="Unix"/>
      </w:pPr>
      <w:r w:rsidRPr="009E0F78">
        <w:t>cd web.py-0.37/</w:t>
      </w:r>
    </w:p>
    <w:p w14:paraId="0283DC25" w14:textId="0204E214" w:rsidR="00B6119B" w:rsidRPr="00EA1721" w:rsidRDefault="009E0F78" w:rsidP="00397DAF">
      <w:pPr>
        <w:pStyle w:val="Unix"/>
      </w:pPr>
      <w:r>
        <w:t xml:space="preserve">sudo </w:t>
      </w:r>
      <w:r w:rsidR="00B6119B" w:rsidRPr="00B6119B">
        <w:t>python setup.py ins</w:t>
      </w:r>
      <w:r w:rsidR="003A5760">
        <w:t>tall</w:t>
      </w:r>
    </w:p>
    <w:p w14:paraId="08D343B7" w14:textId="64A5088D" w:rsidR="00D5148F" w:rsidRDefault="00D5148F" w:rsidP="00324C76">
      <w:pPr>
        <w:pStyle w:val="Heading5"/>
      </w:pPr>
      <w:r>
        <w:t>webapp2</w:t>
      </w:r>
    </w:p>
    <w:p w14:paraId="601A1BB0" w14:textId="2C086805" w:rsidR="00D5148F" w:rsidRPr="00D5148F" w:rsidRDefault="00D5148F" w:rsidP="00D5148F">
      <w:pPr>
        <w:pStyle w:val="BodyText2"/>
      </w:pPr>
      <w:r>
        <w:t xml:space="preserve">This is used in Google App Engine and is similar to webpy. Website </w:t>
      </w:r>
      <w:hyperlink r:id="rId1114" w:history="1">
        <w:r w:rsidRPr="00D5148F">
          <w:rPr>
            <w:rStyle w:val="Hyperlink"/>
          </w:rPr>
          <w:t>here</w:t>
        </w:r>
      </w:hyperlink>
      <w:r w:rsidR="00D17568">
        <w:t xml:space="preserve"> and GAE documentation </w:t>
      </w:r>
      <w:hyperlink r:id="rId1115" w:history="1">
        <w:r w:rsidR="00D17568" w:rsidRPr="00D17568">
          <w:rPr>
            <w:rStyle w:val="Hyperlink"/>
          </w:rPr>
          <w:t>here</w:t>
        </w:r>
      </w:hyperlink>
      <w:r w:rsidR="00D17568">
        <w:t>.</w:t>
      </w:r>
    </w:p>
    <w:p w14:paraId="4F909E54" w14:textId="77777777" w:rsidR="004B461D" w:rsidRPr="00142221" w:rsidRDefault="004B461D" w:rsidP="004B461D">
      <w:pPr>
        <w:pStyle w:val="Heading4"/>
      </w:pPr>
      <w:r>
        <w:t>Language</w:t>
      </w:r>
    </w:p>
    <w:p w14:paraId="7A16DFB8" w14:textId="77777777" w:rsidR="004B461D" w:rsidRDefault="004B461D" w:rsidP="00324C76">
      <w:pPr>
        <w:pStyle w:val="Heading5"/>
      </w:pPr>
      <w:r>
        <w:t>Useful</w:t>
      </w:r>
    </w:p>
    <w:p w14:paraId="5E82A069" w14:textId="77777777" w:rsidR="005A0040" w:rsidRPr="005A0040" w:rsidRDefault="005A0040" w:rsidP="005A0040">
      <w:pPr>
        <w:pStyle w:val="ListBullet"/>
        <w:rPr>
          <w:lang w:eastAsia="en-GB" w:bidi="ar-SA"/>
        </w:rPr>
      </w:pPr>
      <w:r>
        <w:rPr>
          <w:lang w:eastAsia="en-GB" w:bidi="ar-SA"/>
        </w:rPr>
        <w:lastRenderedPageBreak/>
        <w:t xml:space="preserve">To check a data type: </w:t>
      </w:r>
      <w:r w:rsidRPr="005A0040">
        <w:rPr>
          <w:rFonts w:eastAsia="Times New Roman"/>
          <w:lang w:eastAsia="en-GB" w:bidi="ar-SA"/>
        </w:rPr>
        <w:t>if not isinstance(lat_min, float):</w:t>
      </w:r>
    </w:p>
    <w:p w14:paraId="5A918290" w14:textId="5450D082" w:rsidR="004B461D" w:rsidRDefault="004B461D" w:rsidP="005A0040">
      <w:pPr>
        <w:pStyle w:val="ListBullet"/>
        <w:rPr>
          <w:lang w:eastAsia="en-GB" w:bidi="ar-SA"/>
        </w:rPr>
      </w:pPr>
      <w:r w:rsidRPr="000440E2">
        <w:rPr>
          <w:lang w:eastAsia="en-GB" w:bidi="ar-SA"/>
        </w:rPr>
        <w:t>list comprehensions</w:t>
      </w:r>
    </w:p>
    <w:p w14:paraId="1B4ABDBC" w14:textId="77777777" w:rsidR="004B461D" w:rsidRDefault="004B461D" w:rsidP="004B461D">
      <w:pPr>
        <w:pStyle w:val="ListBullet"/>
        <w:rPr>
          <w:rFonts w:eastAsia="Times New Roman"/>
          <w:lang w:eastAsia="en-GB" w:bidi="ar-SA"/>
        </w:rPr>
      </w:pPr>
      <w:r>
        <w:rPr>
          <w:rFonts w:eastAsia="Times New Roman"/>
          <w:lang w:eastAsia="en-GB" w:bidi="ar-SA"/>
        </w:rPr>
        <w:t>dict comprehensions - new at 2.7</w:t>
      </w:r>
    </w:p>
    <w:p w14:paraId="1D5D8C99" w14:textId="77777777" w:rsidR="004B461D" w:rsidRDefault="004B461D" w:rsidP="004B461D">
      <w:pPr>
        <w:pStyle w:val="ListBullet"/>
        <w:rPr>
          <w:rFonts w:eastAsia="Times New Roman"/>
          <w:lang w:eastAsia="en-GB" w:bidi="ar-SA"/>
        </w:rPr>
      </w:pPr>
      <w:r>
        <w:rPr>
          <w:rFonts w:eastAsia="Times New Roman"/>
          <w:lang w:eastAsia="en-GB" w:bidi="ar-SA"/>
        </w:rPr>
        <w:t>To concatenate strings in a list comprehension:</w:t>
      </w:r>
    </w:p>
    <w:p w14:paraId="28E77F02" w14:textId="77777777" w:rsidR="004B461D" w:rsidRPr="008A350C" w:rsidRDefault="004B461D" w:rsidP="004B461D">
      <w:pPr>
        <w:pStyle w:val="BodyText"/>
        <w:rPr>
          <w:rFonts w:eastAsia="Times New Roman"/>
          <w:lang w:eastAsia="en-GB" w:bidi="ar-SA"/>
        </w:rPr>
      </w:pPr>
      <w:r w:rsidRPr="008A350C">
        <w:rPr>
          <w:rFonts w:eastAsia="Times New Roman"/>
          <w:lang w:eastAsia="en-GB" w:bidi="ar-SA"/>
        </w:rPr>
        <w:t>[["%s : %s" % (allfields[col], row[col]) for col in colindexes] for row in rows]</w:t>
      </w:r>
    </w:p>
    <w:p w14:paraId="540036C2" w14:textId="77777777" w:rsidR="004B461D" w:rsidRPr="000440E2" w:rsidRDefault="004B461D" w:rsidP="004B461D">
      <w:pPr>
        <w:pStyle w:val="ListBullet"/>
        <w:rPr>
          <w:rFonts w:eastAsia="Times New Roman"/>
          <w:lang w:eastAsia="en-GB" w:bidi="ar-SA"/>
        </w:rPr>
      </w:pPr>
      <w:r w:rsidRPr="000440E2">
        <w:rPr>
          <w:rFonts w:eastAsia="Times New Roman"/>
          <w:lang w:eastAsia="en-GB" w:bidi="ar-SA"/>
        </w:rPr>
        <w:t>sets - unique values from arrays</w:t>
      </w:r>
    </w:p>
    <w:p w14:paraId="274191CF" w14:textId="77777777" w:rsidR="004B461D" w:rsidRDefault="004B461D" w:rsidP="004B461D">
      <w:pPr>
        <w:pStyle w:val="ListBullet"/>
        <w:rPr>
          <w:rFonts w:eastAsia="Times New Roman"/>
          <w:lang w:eastAsia="en-GB" w:bidi="ar-SA"/>
        </w:rPr>
      </w:pPr>
      <w:r w:rsidRPr="000440E2">
        <w:rPr>
          <w:rFonts w:eastAsia="Times New Roman"/>
          <w:lang w:eastAsia="en-GB" w:bidi="ar-SA"/>
        </w:rPr>
        <w:t>typing dir() in an interactive session shows you the currently defined symbols!</w:t>
      </w:r>
    </w:p>
    <w:p w14:paraId="19838A2B" w14:textId="77777777" w:rsidR="004B461D" w:rsidRDefault="004B461D" w:rsidP="004B461D">
      <w:pPr>
        <w:pStyle w:val="ListBullet"/>
      </w:pPr>
      <w:r>
        <w:t>To get a list of an objects properties, do vars(&lt;object&gt;). This does a string dump of all of the attributes</w:t>
      </w:r>
    </w:p>
    <w:p w14:paraId="66585089" w14:textId="38F4D29C" w:rsidR="004B461D" w:rsidRDefault="004B461D" w:rsidP="004B461D">
      <w:pPr>
        <w:pStyle w:val="ListBullet"/>
      </w:pPr>
      <w:r>
        <w:t>Import sys, print sys.version – gets the version of python</w:t>
      </w:r>
    </w:p>
    <w:p w14:paraId="23408A05" w14:textId="5D2E4F43" w:rsidR="00276332" w:rsidRDefault="00276332" w:rsidP="004B461D">
      <w:pPr>
        <w:pStyle w:val="ListBullet"/>
      </w:pPr>
      <w:r>
        <w:t>You can use the Windows shell from within Python using the shutil module:</w:t>
      </w:r>
    </w:p>
    <w:p w14:paraId="783EB010" w14:textId="77777777" w:rsidR="00276332" w:rsidRDefault="00276332" w:rsidP="00276332">
      <w:pPr>
        <w:pStyle w:val="Unix"/>
      </w:pPr>
      <w:r>
        <w:t>&gt;&gt;&gt; import shutil</w:t>
      </w:r>
    </w:p>
    <w:p w14:paraId="54A3AEDB" w14:textId="17F552DF" w:rsidR="00276332" w:rsidRPr="00C74834" w:rsidRDefault="00276332" w:rsidP="00276332">
      <w:pPr>
        <w:pStyle w:val="Unix"/>
      </w:pPr>
      <w:r>
        <w:t>&gt;&gt;&gt; path = shutil.copy('tests/data/RGB.byte.tif', '/tmp/RGB.byte.tif')</w:t>
      </w:r>
    </w:p>
    <w:p w14:paraId="65168B75" w14:textId="77777777" w:rsidR="009E0944" w:rsidRDefault="009E0944" w:rsidP="00324C76">
      <w:pPr>
        <w:pStyle w:val="Heading5"/>
        <w:rPr>
          <w:lang w:eastAsia="en-GB" w:bidi="ar-SA"/>
        </w:rPr>
      </w:pPr>
      <w:r>
        <w:rPr>
          <w:lang w:eastAsia="en-GB" w:bidi="ar-SA"/>
        </w:rPr>
        <w:t>Formatting</w:t>
      </w:r>
    </w:p>
    <w:p w14:paraId="2CF0F2BA"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print "we are the {} who say {}".format('knights','ni') - uses format fields</w:t>
      </w:r>
    </w:p>
    <w:p w14:paraId="329CA0A3"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The value of PI is approximately {0:.3f}.'.format(math.pi) - the variable is formatted according to the expression in the braces {} - i.e. pi to 3 dp</w:t>
      </w:r>
    </w:p>
    <w:p w14:paraId="3DCB699A" w14:textId="77777777" w:rsidR="009E0944" w:rsidRDefault="009E0944" w:rsidP="009E0944">
      <w:pPr>
        <w:pStyle w:val="ListBullet"/>
        <w:rPr>
          <w:rFonts w:eastAsia="Times New Roman"/>
          <w:lang w:eastAsia="en-GB" w:bidi="ar-SA"/>
        </w:rPr>
      </w:pPr>
      <w:r w:rsidRPr="000440E2">
        <w:rPr>
          <w:rFonts w:eastAsia="Times New Roman"/>
          <w:lang w:eastAsia="en-GB" w:bidi="ar-SA"/>
        </w:rPr>
        <w:t> % is also used to format strings but is being removed in later editions</w:t>
      </w:r>
    </w:p>
    <w:p w14:paraId="3F9F115C" w14:textId="77777777" w:rsidR="004B461D" w:rsidRPr="000440E2" w:rsidRDefault="004B461D" w:rsidP="009E0944">
      <w:pPr>
        <w:pStyle w:val="Heading4"/>
        <w:rPr>
          <w:rFonts w:eastAsia="Times New Roman"/>
          <w:lang w:eastAsia="en-GB" w:bidi="ar-SA"/>
        </w:rPr>
      </w:pPr>
      <w:r>
        <w:rPr>
          <w:rFonts w:eastAsia="Times New Roman"/>
          <w:lang w:eastAsia="en-GB" w:bidi="ar-SA"/>
        </w:rPr>
        <w:t>Modules and packages</w:t>
      </w:r>
    </w:p>
    <w:p w14:paraId="5469DD26" w14:textId="77777777" w:rsidR="004B461D" w:rsidRDefault="004B461D" w:rsidP="004B461D">
      <w:pPr>
        <w:pStyle w:val="ListBullet"/>
        <w:rPr>
          <w:rFonts w:eastAsia="Times New Roman"/>
          <w:lang w:eastAsia="en-GB" w:bidi="ar-SA"/>
        </w:rPr>
      </w:pPr>
      <w:r>
        <w:rPr>
          <w:rFonts w:eastAsia="Times New Roman"/>
          <w:lang w:eastAsia="en-GB" w:bidi="ar-SA"/>
        </w:rPr>
        <w:t>T</w:t>
      </w:r>
      <w:r w:rsidRPr="000440E2">
        <w:rPr>
          <w:rFonts w:eastAsia="Times New Roman"/>
          <w:lang w:eastAsia="en-GB" w:bidi="ar-SA"/>
        </w:rPr>
        <w:t>yping dir(&lt;modulename&gt;) shows you all the names defined in a particular module</w:t>
      </w:r>
    </w:p>
    <w:p w14:paraId="7C55D5C4" w14:textId="77777777" w:rsidR="004B461D" w:rsidRDefault="004B461D" w:rsidP="004B461D">
      <w:pPr>
        <w:pStyle w:val="ListBullet"/>
        <w:rPr>
          <w:rFonts w:eastAsia="Times New Roman"/>
          <w:lang w:eastAsia="en-GB" w:bidi="ar-SA"/>
        </w:rPr>
      </w:pPr>
      <w:r>
        <w:rPr>
          <w:rFonts w:eastAsia="Times New Roman"/>
          <w:lang w:eastAsia="en-GB" w:bidi="ar-SA"/>
        </w:rPr>
        <w:t xml:space="preserve">The name of a module can be retrieved by using the global variable </w:t>
      </w:r>
      <w:r w:rsidRPr="00FF5212">
        <w:rPr>
          <w:rFonts w:eastAsia="Times New Roman"/>
          <w:lang w:eastAsia="en-GB" w:bidi="ar-SA"/>
        </w:rPr>
        <w:t>__name__</w:t>
      </w:r>
    </w:p>
    <w:p w14:paraId="03F6ADAD" w14:textId="5B7B6411" w:rsidR="004B461D" w:rsidRDefault="004B461D" w:rsidP="004B461D">
      <w:pPr>
        <w:pStyle w:val="ListBullet"/>
        <w:rPr>
          <w:rFonts w:eastAsia="Times New Roman"/>
          <w:lang w:eastAsia="en-GB" w:bidi="ar-SA"/>
        </w:rPr>
      </w:pPr>
      <w:r>
        <w:rPr>
          <w:rFonts w:eastAsia="Times New Roman"/>
          <w:lang w:eastAsia="en-GB" w:bidi="ar-SA"/>
        </w:rPr>
        <w:t>The path of the module/package can be retrieved by using the global variable __path__</w:t>
      </w:r>
      <w:r w:rsidR="007D307D">
        <w:rPr>
          <w:rFonts w:eastAsia="Times New Roman"/>
          <w:lang w:eastAsia="en-GB" w:bidi="ar-SA"/>
        </w:rPr>
        <w:t xml:space="preserve"> or by using the inspect module:</w:t>
      </w:r>
    </w:p>
    <w:p w14:paraId="57828215" w14:textId="77777777" w:rsidR="007D307D" w:rsidRDefault="007D307D" w:rsidP="00397DAF">
      <w:pPr>
        <w:pStyle w:val="Code"/>
        <w:rPr>
          <w:lang w:eastAsia="en-GB" w:bidi="ar-SA"/>
        </w:rPr>
      </w:pPr>
      <w:r>
        <w:rPr>
          <w:lang w:eastAsia="en-GB" w:bidi="ar-SA"/>
        </w:rPr>
        <w:t>&gt;&gt;&gt; import inspect</w:t>
      </w:r>
    </w:p>
    <w:p w14:paraId="44C5459B" w14:textId="77777777" w:rsidR="007D307D" w:rsidRDefault="007D307D" w:rsidP="00397DAF">
      <w:pPr>
        <w:pStyle w:val="Code"/>
        <w:rPr>
          <w:lang w:eastAsia="en-GB" w:bidi="ar-SA"/>
        </w:rPr>
      </w:pPr>
      <w:r>
        <w:rPr>
          <w:lang w:eastAsia="en-GB" w:bidi="ar-SA"/>
        </w:rPr>
        <w:t>&gt;&gt;&gt; inspect.getfile(Proj)</w:t>
      </w:r>
    </w:p>
    <w:p w14:paraId="5AF3F142" w14:textId="36725FAF" w:rsidR="007D307D" w:rsidRDefault="007D307D" w:rsidP="00397DAF">
      <w:pPr>
        <w:pStyle w:val="Code"/>
        <w:rPr>
          <w:lang w:eastAsia="en-GB" w:bidi="ar-SA"/>
        </w:rPr>
      </w:pPr>
      <w:r>
        <w:rPr>
          <w:lang w:eastAsia="en-GB" w:bidi="ar-SA"/>
        </w:rPr>
        <w:t>'/usr/lib64/python2.6/site-packages/pyproj/__init__.pyc'</w:t>
      </w:r>
    </w:p>
    <w:p w14:paraId="297187DC" w14:textId="77777777" w:rsidR="004B461D" w:rsidRDefault="004B461D" w:rsidP="004B461D">
      <w:pPr>
        <w:pStyle w:val="ListBullet"/>
        <w:rPr>
          <w:rFonts w:eastAsia="Times New Roman"/>
          <w:lang w:eastAsia="en-GB" w:bidi="ar-SA"/>
        </w:rPr>
      </w:pPr>
      <w:r>
        <w:rPr>
          <w:rFonts w:eastAsia="Times New Roman"/>
          <w:lang w:eastAsia="en-GB" w:bidi="ar-SA"/>
        </w:rPr>
        <w:t>sys.path will show you the current list of paths</w:t>
      </w:r>
    </w:p>
    <w:p w14:paraId="0375DDBD" w14:textId="77777777" w:rsidR="004B461D" w:rsidRDefault="004B461D" w:rsidP="004B461D">
      <w:pPr>
        <w:pStyle w:val="ListBullet"/>
        <w:rPr>
          <w:rFonts w:eastAsia="Times New Roman"/>
          <w:lang w:eastAsia="en-GB" w:bidi="ar-SA"/>
        </w:rPr>
      </w:pPr>
      <w:r w:rsidRPr="00FF5212">
        <w:rPr>
          <w:rFonts w:eastAsia="Times New Roman"/>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4B461D">
      <w:pPr>
        <w:pStyle w:val="ListBullet"/>
      </w:pPr>
      <w:r>
        <w:t xml:space="preserve">sys.modules shows you a list of currently loaded modules with their full paths </w:t>
      </w:r>
    </w:p>
    <w:p w14:paraId="2F6B398F" w14:textId="77777777" w:rsidR="004B461D" w:rsidRDefault="004B461D" w:rsidP="004B461D">
      <w:pPr>
        <w:pStyle w:val="ListBullet"/>
      </w:pPr>
      <w:r>
        <w:t>help(‘modules’) shows you a much neater list of the modules with just the names</w:t>
      </w:r>
    </w:p>
    <w:p w14:paraId="3F8BF60C" w14:textId="77777777" w:rsidR="004B461D" w:rsidRDefault="004B461D" w:rsidP="004B461D">
      <w:pPr>
        <w:pStyle w:val="ListBullet"/>
      </w:pPr>
      <w:r>
        <w:t>You can add extra paths in the PYTHONPATH variable or in the .pth file in 'C:\Python26\ArcGIS10.0\Lib\site-packages'</w:t>
      </w:r>
    </w:p>
    <w:p w14:paraId="776AEEB1" w14:textId="77777777" w:rsidR="004B461D" w:rsidRDefault="004B461D" w:rsidP="004B461D">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4B461D">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4B461D">
      <w:pPr>
        <w:pStyle w:val="ListBullet"/>
      </w:pPr>
      <w:r>
        <w:t xml:space="preserve">You can execute modules as scripts (see </w:t>
      </w:r>
      <w:hyperlink r:id="rId1116" w:anchor="executing-modules-as-scripts" w:history="1">
        <w:r w:rsidRPr="003D259E">
          <w:rPr>
            <w:rStyle w:val="Hyperlink"/>
          </w:rPr>
          <w:t>http://docs.python.org/tutorial/modules.html#executing-modules-as-scripts</w:t>
        </w:r>
      </w:hyperlink>
      <w:r>
        <w:t>)</w:t>
      </w:r>
    </w:p>
    <w:p w14:paraId="6E0A1E45" w14:textId="77777777" w:rsidR="004B461D" w:rsidRDefault="004B461D" w:rsidP="00324C76">
      <w:pPr>
        <w:pStyle w:val="Heading5"/>
      </w:pPr>
      <w:r>
        <w:t>Importing</w:t>
      </w:r>
    </w:p>
    <w:p w14:paraId="15383854" w14:textId="77777777" w:rsidR="004B461D" w:rsidRDefault="004B461D" w:rsidP="003D4FE8">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397DAF">
      <w:pPr>
        <w:pStyle w:val="Code"/>
      </w:pPr>
      <w:r>
        <w:t>import sys</w:t>
      </w:r>
    </w:p>
    <w:p w14:paraId="258F2C23" w14:textId="77777777" w:rsidR="004B461D" w:rsidRDefault="004B461D" w:rsidP="00397DAF">
      <w:pPr>
        <w:pStyle w:val="Code"/>
      </w:pPr>
      <w:r>
        <w:t>sys.path.append('E:\\cottaan\\Aptana Studio 3\\Aptana Studio Workspace\\')</w:t>
      </w:r>
    </w:p>
    <w:p w14:paraId="009D1276" w14:textId="77777777" w:rsidR="004B461D" w:rsidRPr="00DD1600" w:rsidRDefault="004B461D" w:rsidP="00397DAF">
      <w:pPr>
        <w:pStyle w:val="Code"/>
      </w:pPr>
      <w:r>
        <w:t>from owslib.wfs import WebFeatureService</w:t>
      </w:r>
    </w:p>
    <w:p w14:paraId="24D9E0E2" w14:textId="77777777" w:rsidR="009E0944" w:rsidRDefault="009E0944" w:rsidP="00324C76">
      <w:pPr>
        <w:pStyle w:val="Heading5"/>
      </w:pPr>
      <w:r>
        <w:t>Installing</w:t>
      </w:r>
    </w:p>
    <w:p w14:paraId="5594F16D" w14:textId="77777777" w:rsidR="009E0944" w:rsidRDefault="009E0944" w:rsidP="003D4FE8">
      <w:pPr>
        <w:pStyle w:val="BodyText2"/>
      </w:pPr>
      <w:r>
        <w:t xml:space="preserve">There are a number of different methods for installing Python packages: </w:t>
      </w:r>
    </w:p>
    <w:p w14:paraId="4DFED832" w14:textId="77777777" w:rsidR="009E0944" w:rsidRDefault="009E0944" w:rsidP="00F571B1">
      <w:pPr>
        <w:pStyle w:val="Heading6"/>
      </w:pPr>
      <w:r>
        <w:t xml:space="preserve">Using Conda </w:t>
      </w:r>
    </w:p>
    <w:p w14:paraId="44B8E668" w14:textId="77777777" w:rsidR="009E0944" w:rsidRDefault="009E0944" w:rsidP="003D4FE8">
      <w:pPr>
        <w:pStyle w:val="BodyText2"/>
      </w:pPr>
      <w:r>
        <w:t>conda install &lt;package&gt;</w:t>
      </w:r>
    </w:p>
    <w:p w14:paraId="046C015F" w14:textId="77777777" w:rsidR="009E0944" w:rsidRDefault="009E0944" w:rsidP="00F571B1">
      <w:pPr>
        <w:pStyle w:val="Heading6"/>
      </w:pPr>
      <w:r>
        <w:t>setup.py</w:t>
      </w:r>
    </w:p>
    <w:p w14:paraId="3E7D47F8" w14:textId="77777777" w:rsidR="007771CD" w:rsidRDefault="009E0944" w:rsidP="003D4FE8">
      <w:pPr>
        <w:pStyle w:val="BodyText2"/>
      </w:pPr>
      <w:r>
        <w:lastRenderedPageBreak/>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397DAF">
      <w:pPr>
        <w:pStyle w:val="Unix"/>
      </w:pPr>
      <w:r w:rsidRPr="009E0944">
        <w:t>C:\Python27\ArcGIS10.1\Lib\site-packages\avro-1.7.7&gt;setup.py install</w:t>
      </w:r>
    </w:p>
    <w:p w14:paraId="553DE661" w14:textId="3EDA40EA" w:rsidR="00BC1C24" w:rsidRDefault="00BC1C24" w:rsidP="00324C76">
      <w:pPr>
        <w:pStyle w:val="Heading5"/>
      </w:pPr>
      <w:r>
        <w:t>Package managers</w:t>
      </w:r>
    </w:p>
    <w:p w14:paraId="55F91617" w14:textId="2DCFD28A" w:rsidR="00BC1C24" w:rsidRDefault="00BC1C24" w:rsidP="00BC1C24">
      <w:pPr>
        <w:pStyle w:val="Heading6"/>
      </w:pPr>
      <w:bookmarkStart w:id="187" w:name="_Ref416945647"/>
      <w:r>
        <w:t>Pip</w:t>
      </w:r>
      <w:bookmarkEnd w:id="187"/>
    </w:p>
    <w:p w14:paraId="55862671" w14:textId="167DA4E7" w:rsidR="00F526CC" w:rsidRDefault="00F526CC" w:rsidP="00F526CC">
      <w:pPr>
        <w:pStyle w:val="Heading7"/>
      </w:pPr>
      <w:r>
        <w:t>Installing</w:t>
      </w:r>
    </w:p>
    <w:p w14:paraId="4FD15C54" w14:textId="111B8486" w:rsidR="00BC1C24" w:rsidRDefault="00BC1C24" w:rsidP="00BC1C24">
      <w:pPr>
        <w:pStyle w:val="BodyText2"/>
      </w:pPr>
      <w:r>
        <w:t xml:space="preserve">Follow instructions here to install Pip: </w:t>
      </w:r>
      <w:hyperlink r:id="rId1117" w:history="1">
        <w:r w:rsidRPr="00795200">
          <w:rPr>
            <w:rStyle w:val="Hyperlink"/>
          </w:rPr>
          <w:t>https://pip.pypa.io/en/latest/installing.html</w:t>
        </w:r>
      </w:hyperlink>
      <w:r>
        <w:t xml:space="preserve"> </w:t>
      </w:r>
    </w:p>
    <w:p w14:paraId="6D1DB2B4" w14:textId="275D8387" w:rsidR="00BC1C24" w:rsidRDefault="00BC1C24" w:rsidP="00397DAF">
      <w:pPr>
        <w:pStyle w:val="Unix"/>
      </w:pPr>
      <w:r w:rsidRPr="00BC1C24">
        <w:t xml:space="preserve">wget </w:t>
      </w:r>
      <w:hyperlink r:id="rId1118" w:history="1">
        <w:r w:rsidRPr="00795200">
          <w:rPr>
            <w:rStyle w:val="Hyperlink"/>
          </w:rPr>
          <w:t>https://bootstrap.pypa.io/get-pip.py</w:t>
        </w:r>
      </w:hyperlink>
    </w:p>
    <w:p w14:paraId="29CC7B01" w14:textId="6D2C0250" w:rsidR="00BC1C24" w:rsidRDefault="00BC1C24" w:rsidP="00397DAF">
      <w:pPr>
        <w:pStyle w:val="Unix"/>
      </w:pPr>
      <w:r>
        <w:t xml:space="preserve">sudo </w:t>
      </w:r>
      <w:r w:rsidRPr="00BC1C24">
        <w:t>python get-pip.py</w:t>
      </w:r>
    </w:p>
    <w:p w14:paraId="4C61B371" w14:textId="0A8F8CD8" w:rsidR="00F526CC" w:rsidRDefault="00F526CC" w:rsidP="00F526CC">
      <w:pPr>
        <w:pStyle w:val="Heading7"/>
      </w:pPr>
      <w:r>
        <w:t>Debugging installs</w:t>
      </w:r>
    </w:p>
    <w:p w14:paraId="5B2DE3F8" w14:textId="02429E81" w:rsidR="00F526CC" w:rsidRPr="00F526CC" w:rsidRDefault="00F526CC" w:rsidP="00F526CC">
      <w:pPr>
        <w:pStyle w:val="BodyText2"/>
      </w:pPr>
      <w:r>
        <w:t xml:space="preserve">If a pip install fails there is a log file created in </w:t>
      </w:r>
      <w:r w:rsidRPr="00F526CC">
        <w:t>~/.cache/pip/log</w:t>
      </w:r>
      <w:r>
        <w:t xml:space="preserve"> (on Ubuntu).</w:t>
      </w:r>
    </w:p>
    <w:p w14:paraId="6D6211D7" w14:textId="77777777" w:rsidR="004B461D" w:rsidRDefault="004B461D" w:rsidP="004B461D">
      <w:pPr>
        <w:pStyle w:val="Heading4"/>
      </w:pPr>
      <w:r>
        <w:t>Configuration</w:t>
      </w:r>
    </w:p>
    <w:p w14:paraId="665366F4" w14:textId="77777777" w:rsidR="004B461D" w:rsidRDefault="004B461D" w:rsidP="004B461D">
      <w:pPr>
        <w:pStyle w:val="ListBullet"/>
      </w:pPr>
      <w:r>
        <w:t>There is no PythonWin so i am going to use PyDev in Aptana Studio</w:t>
      </w:r>
    </w:p>
    <w:p w14:paraId="28A1969A" w14:textId="77777777" w:rsidR="004B461D" w:rsidRDefault="004B461D" w:rsidP="004B461D">
      <w:pPr>
        <w:pStyle w:val="ListBullet"/>
      </w:pPr>
      <w:r>
        <w:t>Find the version of PyDev that is installed from the folder in Windows - C:\Python26\ArcGIS10.0 - so I need to use PyDev 2.6</w:t>
      </w:r>
    </w:p>
    <w:p w14:paraId="5A1B645D" w14:textId="77777777" w:rsidR="004B461D" w:rsidRDefault="004B461D" w:rsidP="004B461D">
      <w:pPr>
        <w:pStyle w:val="ListBullet"/>
      </w:pPr>
      <w:r>
        <w:t>Set Grammar Version to 2.6 - but I still need to configure an interpreter</w:t>
      </w:r>
    </w:p>
    <w:p w14:paraId="67E63C7E" w14:textId="77777777" w:rsidR="004B461D" w:rsidRDefault="004B461D" w:rsidP="004B461D">
      <w:pPr>
        <w:pStyle w:val="ListBullet"/>
      </w:pPr>
      <w:r>
        <w:t>Clicked on Please configure an interpreter in the related preferences before proceeding</w:t>
      </w:r>
    </w:p>
    <w:p w14:paraId="06AB9F85" w14:textId="77777777" w:rsidR="004B461D" w:rsidRDefault="004B461D" w:rsidP="004B461D">
      <w:pPr>
        <w:pStyle w:val="ListBullet"/>
      </w:pPr>
      <w:r>
        <w:t>Clicked on Auto Config and it found 2 interpreters - C:\Python25\python.exe and C:\Python26\ArcGIS10.0\python.exe - chose the 2nd</w:t>
      </w:r>
    </w:p>
    <w:p w14:paraId="01135A75" w14:textId="77777777" w:rsidR="004B461D" w:rsidRDefault="004B461D" w:rsidP="004B461D">
      <w:pPr>
        <w:pStyle w:val="ListBullet"/>
      </w:pPr>
      <w:r>
        <w:t>New dialog - select the folders to be added to the system path - accepted the default which was just all the folders in C:\Python26\ArcGIS10.0</w:t>
      </w:r>
    </w:p>
    <w:p w14:paraId="5E81E343" w14:textId="77777777" w:rsidR="004B461D" w:rsidRDefault="004B461D" w:rsidP="004B461D">
      <w:pPr>
        <w:pStyle w:val="ListBullet"/>
      </w:pPr>
      <w:r>
        <w:t>Clicked OK a lot and we are back to the PyDev New Project dialog</w:t>
      </w:r>
    </w:p>
    <w:p w14:paraId="37F87A5A" w14:textId="77777777" w:rsidR="004B461D" w:rsidRDefault="004B461D" w:rsidP="004B461D">
      <w:pPr>
        <w:pStyle w:val="ListBullet"/>
      </w:pPr>
      <w:r>
        <w:t>To find out what version of python you are using in Unix, type python -v at the command line</w:t>
      </w:r>
    </w:p>
    <w:p w14:paraId="527A9B0C" w14:textId="77777777" w:rsidR="004B461D" w:rsidRDefault="004B461D" w:rsidP="004B461D">
      <w:pPr>
        <w:pStyle w:val="BodyText"/>
      </w:pPr>
      <w:r>
        <w:t>Can using the Python Shell in the ArcGIS Python group</w:t>
      </w:r>
    </w:p>
    <w:p w14:paraId="449AF8B8" w14:textId="77777777" w:rsidR="004B461D" w:rsidRDefault="004B461D" w:rsidP="004B461D">
      <w:pPr>
        <w:pStyle w:val="BodyText"/>
      </w:pPr>
      <w:r>
        <w:t>To get the python path:</w:t>
      </w:r>
    </w:p>
    <w:p w14:paraId="08449120" w14:textId="77777777" w:rsidR="004B461D" w:rsidRDefault="004B461D" w:rsidP="004B461D">
      <w:pPr>
        <w:pStyle w:val="BodyText"/>
      </w:pPr>
      <w:r>
        <w:t>import sys</w:t>
      </w:r>
    </w:p>
    <w:p w14:paraId="498029C7" w14:textId="77777777" w:rsidR="004B461D" w:rsidRDefault="004B461D" w:rsidP="004B461D">
      <w:pPr>
        <w:pStyle w:val="BodyText"/>
      </w:pPr>
      <w:r>
        <w:t>print sys.path</w:t>
      </w:r>
    </w:p>
    <w:p w14:paraId="54CF9720" w14:textId="77777777" w:rsidR="004B461D" w:rsidRDefault="004B461D" w:rsidP="004B461D">
      <w:pPr>
        <w:pStyle w:val="BodyText"/>
      </w:pPr>
      <w:r>
        <w:t xml:space="preserve">i will use the 'C:\\Python26\\ArcGIS10.0\\lib\\site-packages' folder for putting compiled python libraries in </w:t>
      </w:r>
    </w:p>
    <w:p w14:paraId="3AE58CAE" w14:textId="77777777" w:rsidR="004B461D" w:rsidRDefault="004B461D" w:rsidP="004B461D">
      <w:pPr>
        <w:pStyle w:val="BodyText"/>
      </w:pPr>
      <w:r>
        <w:t>typed in 'import urllib2' in the interpreter and it found it! but in Aptana it says it cant find it - right clicked on the project and cliecked PyDev - PYTHONPATH</w:t>
      </w:r>
    </w:p>
    <w:p w14:paraId="1352B1D3" w14:textId="77777777" w:rsidR="004B461D" w:rsidRDefault="004B461D" w:rsidP="004B461D">
      <w:pPr>
        <w:pStyle w:val="BodyText"/>
      </w:pPr>
      <w:r>
        <w:t>Found urllib2 here: 'C:\Python26\ArcGIS10.0\Lib' - so going to add this to the PyDev - PYTHONPATH External Libraries</w:t>
      </w:r>
    </w:p>
    <w:p w14:paraId="667CB17C" w14:textId="77777777" w:rsidR="004B461D" w:rsidRDefault="004B461D" w:rsidP="004B461D">
      <w:pPr>
        <w:pStyle w:val="BodyText"/>
      </w:pPr>
      <w:r>
        <w:t>Looked like it was importing the module, but the urllib2 import statement still has a red line under it - but it still ran - now stops at the simplejson</w:t>
      </w:r>
    </w:p>
    <w:p w14:paraId="58B1C6F9" w14:textId="77777777" w:rsidR="004B461D" w:rsidRDefault="004B461D" w:rsidP="004B461D">
      <w:pPr>
        <w:pStyle w:val="BodyText"/>
      </w:pPr>
      <w:r>
        <w:t>Couldnt work out how to install simplejson so gave up - but aparently the json one which is part of python 2.6 is the same - so using that!</w:t>
      </w:r>
    </w:p>
    <w:p w14:paraId="372B31FF" w14:textId="77777777" w:rsidR="004B461D" w:rsidRDefault="004B461D" w:rsidP="004B461D">
      <w:pPr>
        <w:pStyle w:val="BodyText"/>
      </w:pPr>
      <w:r>
        <w:t>need to install easy_install - link here '</w:t>
      </w:r>
      <w:hyperlink r:id="rId1119" w:anchor="windows'" w:history="1">
        <w:r w:rsidRPr="0077669C">
          <w:rPr>
            <w:rStyle w:val="Hyperlink"/>
          </w:rPr>
          <w:t>http://pypi.python.org/pypi/setuptools#windows'</w:t>
        </w:r>
      </w:hyperlink>
    </w:p>
    <w:p w14:paraId="0F29E0ED" w14:textId="77777777" w:rsidR="004B461D" w:rsidRDefault="004B461D" w:rsidP="003D4FE8">
      <w:pPr>
        <w:pStyle w:val="BodyText2"/>
      </w:pPr>
      <w:r>
        <w:t>I have no access to the site-packages directory where all of the python scripts go by default!</w:t>
      </w:r>
    </w:p>
    <w:p w14:paraId="54A69D0B" w14:textId="77777777" w:rsidR="004B461D" w:rsidRDefault="004B461D" w:rsidP="004B461D">
      <w:pPr>
        <w:pStyle w:val="BodyText"/>
      </w:pPr>
      <w:r>
        <w:t>If you update and save a Python Script while it is running in ArcGIS as part of a model - the model uses the updated script!! For example, I started the 'All species to file' model tool</w:t>
      </w:r>
    </w:p>
    <w:p w14:paraId="16E38AA3" w14:textId="77777777" w:rsidR="004B461D" w:rsidRDefault="004B461D" w:rsidP="003D4FE8">
      <w:pPr>
        <w:pStyle w:val="BodyText2"/>
      </w:pPr>
      <w:r>
        <w:t>and while it was running I updated the feedback in the 'Species To Raster' tool and then in the next iteration the feedback was shown!! Brilliant.</w:t>
      </w:r>
    </w:p>
    <w:p w14:paraId="324A4850" w14:textId="77777777" w:rsidR="004B461D" w:rsidRDefault="004B461D" w:rsidP="003D4FE8">
      <w:pPr>
        <w:pStyle w:val="BodyText2"/>
      </w:pPr>
      <w:r>
        <w:t>After installing ArcGIS 10.1, I am getting errors running Python:</w:t>
      </w:r>
    </w:p>
    <w:p w14:paraId="66C4E845" w14:textId="77777777" w:rsidR="004B461D" w:rsidRDefault="004B461D" w:rsidP="00397DAF">
      <w:pPr>
        <w:pStyle w:val="Code"/>
      </w:pPr>
      <w:r>
        <w:t>Exception occurred executing command line.</w:t>
      </w:r>
    </w:p>
    <w:p w14:paraId="2B0F9CA6" w14:textId="77777777" w:rsidR="004B461D" w:rsidRDefault="004B461D" w:rsidP="00397DAF">
      <w:pPr>
        <w:pStyle w:val="Code"/>
      </w:pPr>
      <w:r>
        <w:t>Cannot run program "C:\Python26\ArcGIS10.0\python.exe" (in directory "E:\cottaan\Aptana Studio 3\Aptana Studio Workspace\TestProjects"): CreateProcess error=2, The system cannot find the file specified</w:t>
      </w:r>
    </w:p>
    <w:p w14:paraId="10F95045" w14:textId="77777777" w:rsidR="004B461D" w:rsidRDefault="004B461D" w:rsidP="003D4FE8">
      <w:pPr>
        <w:pStyle w:val="BodyText2"/>
      </w:pPr>
      <w:r>
        <w:t>This is because the Python executable is no longer there. All paths should be updated to ‘</w:t>
      </w:r>
      <w:r w:rsidRPr="00931C43">
        <w:t>C:\Python27\ArcGIS10.1</w:t>
      </w:r>
      <w:r>
        <w:t>\’. Updating using the steps above.</w:t>
      </w:r>
    </w:p>
    <w:p w14:paraId="478910E0" w14:textId="77777777" w:rsidR="004B461D" w:rsidRDefault="004B461D" w:rsidP="003D4FE8">
      <w:pPr>
        <w:pStyle w:val="BodyText2"/>
      </w:pPr>
      <w:r>
        <w:t>In Aptana click Window | Preferences | PyDev | Interpreter – Python and click on New..</w:t>
      </w:r>
    </w:p>
    <w:p w14:paraId="705948D9" w14:textId="77777777" w:rsidR="004B461D" w:rsidRPr="00931C43" w:rsidRDefault="004B461D" w:rsidP="003D4FE8">
      <w:pPr>
        <w:pStyle w:val="BodyText2"/>
      </w:pPr>
      <w:r>
        <w:lastRenderedPageBreak/>
        <w:t>Navigated to the ‘</w:t>
      </w:r>
      <w:r w:rsidRPr="000876F8">
        <w:t>C:\Python27\ArcGIS10.1</w:t>
      </w:r>
      <w:r>
        <w:t>\’ folder and added python.exe. You then need to move that interpreter to the top of the list.</w:t>
      </w:r>
    </w:p>
    <w:p w14:paraId="2C4CA71E" w14:textId="77777777" w:rsidR="004B461D" w:rsidRDefault="004B461D" w:rsidP="004B461D">
      <w:pPr>
        <w:pStyle w:val="Heading4"/>
      </w:pPr>
      <w:r>
        <w:t>Data types</w:t>
      </w:r>
    </w:p>
    <w:p w14:paraId="13B3EE29" w14:textId="77777777" w:rsidR="004B461D" w:rsidRDefault="004B461D" w:rsidP="003D4FE8">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78C46093" w14:textId="77777777" w:rsidR="004B461D" w:rsidRPr="00F32FAC" w:rsidRDefault="004B461D" w:rsidP="003D4FE8">
      <w:pPr>
        <w:pStyle w:val="BodyText2"/>
      </w:pPr>
      <w:r>
        <w:t>To convert a list to a tuple just use tuple(&lt;list&gt;)</w:t>
      </w:r>
    </w:p>
    <w:p w14:paraId="20B9E4C2" w14:textId="77777777" w:rsidR="00595298" w:rsidRDefault="00595298" w:rsidP="00595298">
      <w:pPr>
        <w:pStyle w:val="Heading4"/>
      </w:pPr>
      <w:bookmarkStart w:id="188" w:name="_Toc315774591"/>
      <w:r>
        <w:t>Generating documentation</w:t>
      </w:r>
    </w:p>
    <w:p w14:paraId="1689BBF9" w14:textId="77777777" w:rsidR="00595298" w:rsidRDefault="00244343" w:rsidP="003D4FE8">
      <w:pPr>
        <w:pStyle w:val="BodyText2"/>
      </w:pPr>
      <w:r>
        <w:t>Python has a built-in documenta</w:t>
      </w:r>
      <w:r w:rsidR="00867AED">
        <w:t>tion tool which is called pydoc:</w:t>
      </w:r>
    </w:p>
    <w:p w14:paraId="3CFCFC99" w14:textId="77777777" w:rsidR="00361AE3" w:rsidRDefault="00C31E7F" w:rsidP="00397DAF">
      <w:pPr>
        <w:pStyle w:val="Code"/>
      </w:pPr>
      <w:r>
        <w:t>[webuser@h05-dev-vm3 ~</w:t>
      </w:r>
      <w:r w:rsidR="00361AE3">
        <w:t>]$ find / -name pydoc 2&gt;/dev/null</w:t>
      </w:r>
    </w:p>
    <w:p w14:paraId="50735BD0" w14:textId="77777777" w:rsidR="00361AE3" w:rsidRDefault="00361AE3" w:rsidP="00397DAF">
      <w:pPr>
        <w:pStyle w:val="Code"/>
      </w:pPr>
      <w:r>
        <w:t>/usr/bin/pydoc</w:t>
      </w:r>
      <w:r w:rsidRPr="00867AED">
        <w:t xml:space="preserve"> </w:t>
      </w:r>
    </w:p>
    <w:p w14:paraId="7496196B" w14:textId="77777777" w:rsidR="00361AE3" w:rsidRDefault="00407311" w:rsidP="00397DAF">
      <w:pPr>
        <w:pStyle w:val="Code"/>
      </w:pPr>
      <w:r w:rsidRPr="00407311">
        <w:t>[webuser@h05-dev-vm3 ~]$ ../../usr/bin/pydoc -w ../../srv/www/dopa-services/cgi-bin/services</w:t>
      </w:r>
    </w:p>
    <w:p w14:paraId="3D5A1C6D" w14:textId="77777777" w:rsidR="003F4D1B" w:rsidRDefault="003F4D1B" w:rsidP="00397DAF">
      <w:pPr>
        <w:pStyle w:val="Code"/>
      </w:pPr>
      <w:r w:rsidRPr="003F4D1B">
        <w:t>problem in ../../srv/www/dopa-services/cgi-bin/services - &lt;type 'exceptions.ImportError'&gt;: No module named earthEngine</w:t>
      </w:r>
    </w:p>
    <w:p w14:paraId="4501537F" w14:textId="77777777" w:rsidR="00AA0FB2" w:rsidRDefault="00AA0FB2" w:rsidP="003D4FE8">
      <w:pPr>
        <w:pStyle w:val="BodyText2"/>
      </w:pPr>
      <w:r>
        <w:t xml:space="preserve">So I moved the file earthEngine.pyc to the folder </w:t>
      </w:r>
      <w:r w:rsidRPr="00AA0FB2">
        <w:t>/usr/lib/python2.6/site-packages/</w:t>
      </w:r>
      <w:r w:rsidR="00EB2CA9">
        <w:t xml:space="preserve"> and the file utilities.pyc</w:t>
      </w:r>
      <w:r w:rsidR="00605770">
        <w:t xml:space="preserve">, </w:t>
      </w:r>
      <w:r w:rsidR="00605770" w:rsidRPr="00605770">
        <w:t>dbconnect</w:t>
      </w:r>
      <w:r w:rsidR="00DF36C9">
        <w:t>.pyc and gbif.pyc, amazon_ses.py … and all the Twilio stuff needs moving too!</w:t>
      </w:r>
      <w:r w:rsidR="00014ADD">
        <w:t xml:space="preserve"> Couldn’t be bothered for now.</w:t>
      </w:r>
    </w:p>
    <w:p w14:paraId="5EECF711" w14:textId="77777777" w:rsidR="004B461D" w:rsidRDefault="004B461D" w:rsidP="004B461D">
      <w:pPr>
        <w:pStyle w:val="Heading3"/>
      </w:pPr>
      <w:r>
        <w:t>R</w:t>
      </w:r>
      <w:bookmarkEnd w:id="188"/>
    </w:p>
    <w:p w14:paraId="43CF2F67" w14:textId="77777777" w:rsidR="004B461D" w:rsidRDefault="004B461D" w:rsidP="003D4FE8">
      <w:pPr>
        <w:pStyle w:val="BodyText2"/>
      </w:pPr>
      <w:r>
        <w:t>Installed and running from the 2.13.1 GUI</w:t>
      </w:r>
    </w:p>
    <w:p w14:paraId="7E5A4F4A" w14:textId="77777777" w:rsidR="004B461D" w:rsidRDefault="004B461D" w:rsidP="004B461D">
      <w:pPr>
        <w:pStyle w:val="Heading4"/>
      </w:pPr>
      <w:bookmarkStart w:id="189" w:name="_Toc315774592"/>
      <w:r>
        <w:t>ArcGIS Library:</w:t>
      </w:r>
      <w:bookmarkEnd w:id="189"/>
    </w:p>
    <w:p w14:paraId="69A0D805" w14:textId="77777777" w:rsidR="004B461D" w:rsidRDefault="004B461D" w:rsidP="004B461D">
      <w:pPr>
        <w:pStyle w:val="BodyText"/>
      </w:pPr>
      <w:r>
        <w:t xml:space="preserve">Installed ArcGIS R Library from here: </w:t>
      </w:r>
      <w:hyperlink r:id="rId1120" w:history="1">
        <w:r w:rsidRPr="0077669C">
          <w:rPr>
            <w:rStyle w:val="Hyperlink"/>
          </w:rPr>
          <w:t>http://resources.arcgis.com/gallery/file/geoprocessing/details?entryID=F855D6D1-1422-2418-A0B2-643E624A8925</w:t>
        </w:r>
      </w:hyperlink>
    </w:p>
    <w:p w14:paraId="5A8C27AF" w14:textId="77777777" w:rsidR="004B461D" w:rsidRDefault="004B461D" w:rsidP="003D4FE8">
      <w:pPr>
        <w:pStyle w:val="BodyText2"/>
      </w:pPr>
      <w:r>
        <w:t>R install location is here: C:\Program Files\R\R-2.13.1\bin       - this needs to go into the Path Environment Variable</w:t>
      </w:r>
    </w:p>
    <w:p w14:paraId="4DDB45AE" w14:textId="77777777" w:rsidR="004B461D" w:rsidRDefault="004B461D" w:rsidP="004B461D">
      <w:pPr>
        <w:pStyle w:val="BodyText"/>
      </w:pPr>
      <w:r>
        <w:t xml:space="preserve">Installed the following packages: </w:t>
      </w:r>
    </w:p>
    <w:p w14:paraId="700D0DA2" w14:textId="77777777" w:rsidR="004B461D" w:rsidRDefault="004B461D" w:rsidP="004B461D">
      <w:pPr>
        <w:pStyle w:val="BodyText"/>
      </w:pPr>
      <w:r>
        <w:t>1. clustTool - downloaded and then installed - showed a GUI</w:t>
      </w:r>
    </w:p>
    <w:p w14:paraId="3FD0EF7F" w14:textId="77777777" w:rsidR="004B461D" w:rsidRDefault="004B461D" w:rsidP="004B461D">
      <w:pPr>
        <w:pStyle w:val="BodyText"/>
      </w:pPr>
      <w:r>
        <w:t>2. maptools</w:t>
      </w:r>
    </w:p>
    <w:p w14:paraId="4D80A77D" w14:textId="77777777" w:rsidR="004B461D" w:rsidRDefault="004B461D" w:rsidP="004B461D">
      <w:pPr>
        <w:pStyle w:val="BodyText"/>
      </w:pPr>
      <w:r>
        <w:t>Loading required package: foreign</w:t>
      </w:r>
    </w:p>
    <w:p w14:paraId="5BA643C5" w14:textId="77777777" w:rsidR="004B461D" w:rsidRDefault="004B461D" w:rsidP="003D4FE8">
      <w:pPr>
        <w:pStyle w:val="BodyText2"/>
      </w:pPr>
      <w:r>
        <w:t>Loading required package: sp</w:t>
      </w:r>
    </w:p>
    <w:p w14:paraId="1482C2D9" w14:textId="77777777" w:rsidR="004B461D" w:rsidRDefault="004B461D" w:rsidP="004B461D">
      <w:pPr>
        <w:pStyle w:val="BodyText"/>
      </w:pPr>
      <w:r>
        <w:t xml:space="preserve">        Note: polygon geometry computations in maptools</w:t>
      </w:r>
    </w:p>
    <w:p w14:paraId="7779AFFB" w14:textId="77777777" w:rsidR="004B461D" w:rsidRDefault="004B461D" w:rsidP="004B461D">
      <w:pPr>
        <w:pStyle w:val="BodyText"/>
      </w:pPr>
      <w:r>
        <w:t xml:space="preserve">        depend on the package gpclib, which has a</w:t>
      </w:r>
    </w:p>
    <w:p w14:paraId="12613662" w14:textId="77777777" w:rsidR="004B461D" w:rsidRDefault="004B461D" w:rsidP="004B461D">
      <w:pPr>
        <w:pStyle w:val="BodyText"/>
      </w:pPr>
      <w:r>
        <w:t xml:space="preserve">        restricted licence. It is disabled by default;</w:t>
      </w:r>
    </w:p>
    <w:p w14:paraId="36700D5E" w14:textId="77777777" w:rsidR="004B461D" w:rsidRDefault="004B461D" w:rsidP="004B461D">
      <w:pPr>
        <w:pStyle w:val="BodyText"/>
      </w:pPr>
      <w:r>
        <w:t xml:space="preserve">        to enable gpclib, type gpclibPermit()</w:t>
      </w:r>
    </w:p>
    <w:p w14:paraId="03BD98BB" w14:textId="77777777" w:rsidR="004B461D" w:rsidRDefault="004B461D" w:rsidP="004B461D">
      <w:pPr>
        <w:pStyle w:val="BodyText"/>
      </w:pPr>
      <w:r>
        <w:t xml:space="preserve"> </w:t>
      </w:r>
    </w:p>
    <w:p w14:paraId="1B98FFA6" w14:textId="77777777" w:rsidR="004B461D" w:rsidRDefault="004B461D" w:rsidP="004B461D">
      <w:pPr>
        <w:pStyle w:val="BodyText"/>
      </w:pPr>
      <w:r>
        <w:t>Checking rgeos availability as gpclib substitute:</w:t>
      </w:r>
    </w:p>
    <w:p w14:paraId="5794423E" w14:textId="77777777" w:rsidR="004B461D" w:rsidRDefault="004B461D" w:rsidP="004B461D">
      <w:pPr>
        <w:pStyle w:val="BodyText"/>
      </w:pPr>
      <w:r>
        <w:t>FALSE</w:t>
      </w:r>
    </w:p>
    <w:p w14:paraId="6DBE348A" w14:textId="77777777" w:rsidR="004B461D" w:rsidRDefault="004B461D" w:rsidP="004B461D">
      <w:pPr>
        <w:pStyle w:val="ListBullet"/>
      </w:pPr>
      <w:r>
        <w:t>typed gpclibPermit()</w:t>
      </w:r>
    </w:p>
    <w:p w14:paraId="34F2812D" w14:textId="77777777" w:rsidR="004B461D" w:rsidRDefault="004B461D" w:rsidP="003D4FE8">
      <w:pPr>
        <w:pStyle w:val="BodyText2"/>
      </w:pPr>
      <w:r>
        <w:t>3. sm and Design - no probs</w:t>
      </w:r>
    </w:p>
    <w:p w14:paraId="56527CAE" w14:textId="77777777" w:rsidR="004B461D" w:rsidRDefault="004B461D" w:rsidP="004B461D">
      <w:pPr>
        <w:pStyle w:val="BodyText"/>
      </w:pPr>
      <w:r>
        <w:t>But opening the Tools in ArcGIS doesnt work. Maybe its the licensing issue?</w:t>
      </w:r>
    </w:p>
    <w:p w14:paraId="3585F72D" w14:textId="77777777" w:rsidR="004B461D" w:rsidRDefault="004B461D" w:rsidP="003D4FE8">
      <w:pPr>
        <w:pStyle w:val="BodyText2"/>
      </w:pPr>
      <w:r>
        <w:t>If you have R open and then run it - it does run through a lot of stuff and then hit and error on trying to create the output file.</w:t>
      </w:r>
      <w:r>
        <w:tab/>
      </w:r>
    </w:p>
    <w:p w14:paraId="6F685CA0" w14:textId="77777777" w:rsidR="004B461D" w:rsidRDefault="004B461D" w:rsidP="004B461D">
      <w:pPr>
        <w:pStyle w:val="BodyText"/>
      </w:pPr>
      <w:r>
        <w:t>WORKING WITH FILES:</w:t>
      </w:r>
    </w:p>
    <w:p w14:paraId="11B659D1" w14:textId="77777777" w:rsidR="004B461D" w:rsidRDefault="004B461D" w:rsidP="004B461D">
      <w:pPr>
        <w:pStyle w:val="BodyText"/>
      </w:pPr>
      <w:r>
        <w:t>filepath&lt;-system.file("data","morley.tab",package="datasets")</w:t>
      </w:r>
    </w:p>
    <w:p w14:paraId="1BA06BCA" w14:textId="77777777" w:rsidR="004B461D" w:rsidRDefault="004B461D" w:rsidP="003D4FE8">
      <w:pPr>
        <w:pStyle w:val="BodyText2"/>
      </w:pPr>
      <w:r>
        <w:t>file.show(filepath)     - opens the file!!</w:t>
      </w:r>
    </w:p>
    <w:p w14:paraId="7453D515" w14:textId="74C535B4" w:rsidR="00F3221A" w:rsidRDefault="00F3221A" w:rsidP="00F3221A">
      <w:pPr>
        <w:pStyle w:val="Heading2"/>
      </w:pPr>
      <w:r>
        <w:t>UNIX</w:t>
      </w:r>
      <w:bookmarkEnd w:id="160"/>
    </w:p>
    <w:p w14:paraId="4F228961" w14:textId="77777777" w:rsidR="00F3221A" w:rsidRDefault="00F3221A" w:rsidP="00F3221A">
      <w:pPr>
        <w:pStyle w:val="BodyText"/>
      </w:pPr>
      <w:r>
        <w:t xml:space="preserve">Doing the tutorial here: </w:t>
      </w:r>
      <w:hyperlink r:id="rId1121" w:history="1">
        <w:r w:rsidRPr="0077669C">
          <w:rPr>
            <w:rStyle w:val="Hyperlink"/>
          </w:rPr>
          <w:t>http://www.ee.surrey.ac.uk/Teaching/Unix/unixintro.html</w:t>
        </w:r>
      </w:hyperlink>
    </w:p>
    <w:p w14:paraId="7AFD26BA" w14:textId="77777777" w:rsidR="00F3221A" w:rsidRDefault="00F3221A" w:rsidP="00F3221A">
      <w:pPr>
        <w:pStyle w:val="BodyText"/>
      </w:pPr>
      <w:r>
        <w:t>Cant find the tilde on my keyboard - top left</w:t>
      </w:r>
    </w:p>
    <w:p w14:paraId="5CC39B44" w14:textId="77777777" w:rsidR="00F12A7E" w:rsidRDefault="00F12A7E" w:rsidP="00F12A7E">
      <w:pPr>
        <w:pStyle w:val="Heading3"/>
      </w:pPr>
      <w:r>
        <w:t>Commands</w:t>
      </w:r>
    </w:p>
    <w:p w14:paraId="5728568B" w14:textId="77777777" w:rsidR="00F12A7E" w:rsidRDefault="00F12A7E" w:rsidP="003D4FE8">
      <w:pPr>
        <w:pStyle w:val="BodyText2"/>
      </w:pPr>
      <w:r>
        <w:lastRenderedPageBreak/>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B7EC0">
      <w:pPr>
        <w:pStyle w:val="Heading4"/>
      </w:pPr>
      <w:bookmarkStart w:id="190" w:name="_Ref353435953"/>
      <w:r>
        <w:t>Working with disks and files</w:t>
      </w:r>
      <w:bookmarkEnd w:id="190"/>
    </w:p>
    <w:p w14:paraId="5952EE62" w14:textId="77777777" w:rsidR="007B7EC0" w:rsidRDefault="007B7EC0" w:rsidP="003D4FE8">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3D4FE8">
      <w:pPr>
        <w:pStyle w:val="BodyText2"/>
      </w:pPr>
      <w:r>
        <w:t>[root@h05-nn01 /]# df -k</w:t>
      </w:r>
    </w:p>
    <w:p w14:paraId="7A0AAF6A" w14:textId="77777777" w:rsidR="007B7EC0" w:rsidRDefault="007B7EC0" w:rsidP="007B7EC0">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7B7EC0">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7B7EC0">
      <w:pPr>
        <w:pStyle w:val="BodyText"/>
      </w:pPr>
    </w:p>
    <w:p w14:paraId="41F425A0" w14:textId="77777777" w:rsidR="00F12A7E" w:rsidRDefault="00F12A7E" w:rsidP="007B7EC0">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7B7EC0">
      <w:pPr>
        <w:pStyle w:val="BodyText"/>
      </w:pPr>
      <w:r>
        <w:t>rm –r &lt;folder&gt; to empty a folder and delete it</w:t>
      </w:r>
    </w:p>
    <w:p w14:paraId="127642F0" w14:textId="77777777" w:rsidR="00F12A7E" w:rsidRDefault="00F12A7E" w:rsidP="00F12A7E">
      <w:pPr>
        <w:pStyle w:val="BodyText"/>
      </w:pPr>
      <w:r>
        <w:t>pwd - display the path of the current directory</w:t>
      </w:r>
    </w:p>
    <w:p w14:paraId="5DF2BC57" w14:textId="77777777" w:rsidR="00F12A7E" w:rsidRDefault="00F12A7E" w:rsidP="00F12A7E">
      <w:pPr>
        <w:pStyle w:val="BodyText"/>
      </w:pPr>
      <w:r>
        <w:t>clear - clears the screen</w:t>
      </w:r>
    </w:p>
    <w:p w14:paraId="44303690" w14:textId="77777777" w:rsidR="00F12A7E" w:rsidRDefault="00F12A7E" w:rsidP="00F12A7E">
      <w:pPr>
        <w:pStyle w:val="BodyText"/>
      </w:pPr>
      <w:r>
        <w:t>cat - can be used to display the contents of a file on the screen, e.g. cat home.html</w:t>
      </w:r>
    </w:p>
    <w:p w14:paraId="08AA0DCE" w14:textId="77777777" w:rsidR="00A3378D" w:rsidRDefault="00A3378D" w:rsidP="00F12A7E">
      <w:pPr>
        <w:pStyle w:val="BodyText"/>
      </w:pPr>
      <w:r>
        <w:t>vi – similar to cat</w:t>
      </w:r>
    </w:p>
    <w:p w14:paraId="7EE042FE" w14:textId="77777777" w:rsidR="00F12A7E" w:rsidRDefault="00F12A7E" w:rsidP="00F12A7E">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F12A7E">
      <w:pPr>
        <w:pStyle w:val="BodyText"/>
      </w:pPr>
      <w:r>
        <w:t>more – similar to less</w:t>
      </w:r>
      <w:r w:rsidR="00D06C0E">
        <w:t xml:space="preserve"> – use space for paging by page</w:t>
      </w:r>
    </w:p>
    <w:p w14:paraId="7BB1D4E5" w14:textId="77777777" w:rsidR="00F12A7E" w:rsidRDefault="00F12A7E" w:rsidP="00F12A7E">
      <w:pPr>
        <w:pStyle w:val="BodyText"/>
      </w:pPr>
      <w:r>
        <w:t>grep - searches for words in files, e.g. grep menu home.html</w:t>
      </w:r>
    </w:p>
    <w:p w14:paraId="70414D99" w14:textId="77777777" w:rsidR="00F12A7E" w:rsidRDefault="00F12A7E" w:rsidP="00F12A7E">
      <w:pPr>
        <w:pStyle w:val="BodyText"/>
      </w:pPr>
      <w:r>
        <w:t>This is cool: cat list1 list2 | grep p | sort - means search list1 and list2 for the letter p and output the result to the console sorted using pipes |</w:t>
      </w:r>
    </w:p>
    <w:p w14:paraId="144AE2E4" w14:textId="77777777" w:rsidR="00F12A7E" w:rsidRDefault="00F12A7E" w:rsidP="00F12A7E">
      <w:pPr>
        <w:pStyle w:val="BodyText"/>
      </w:pPr>
      <w:r>
        <w:t>ls | grep em - shows all files/directories with em in - in the current folder</w:t>
      </w:r>
    </w:p>
    <w:p w14:paraId="17EF057E" w14:textId="77777777" w:rsidR="00F12A7E" w:rsidRDefault="00F12A7E" w:rsidP="00F12A7E">
      <w:pPr>
        <w:pStyle w:val="BodyText"/>
      </w:pPr>
      <w:r>
        <w:t>who - shows you who is currently logged in</w:t>
      </w:r>
    </w:p>
    <w:p w14:paraId="47B2833F" w14:textId="77777777" w:rsidR="00F12A7E" w:rsidRDefault="00F12A7E" w:rsidP="00F12A7E">
      <w:pPr>
        <w:pStyle w:val="BodyText"/>
      </w:pPr>
      <w:r>
        <w:t>man wc - shows the manual for 'word count'</w:t>
      </w:r>
    </w:p>
    <w:p w14:paraId="2661E4E0" w14:textId="77777777" w:rsidR="00F12A7E" w:rsidRDefault="00F12A7E" w:rsidP="00F12A7E">
      <w:pPr>
        <w:pStyle w:val="BodyText"/>
      </w:pPr>
      <w:r>
        <w:t>whatis wc - shows a summarised manual for 'word count'</w:t>
      </w:r>
    </w:p>
    <w:p w14:paraId="149628D0" w14:textId="77777777" w:rsidR="00F12A7E" w:rsidRDefault="00F12A7E" w:rsidP="00F12A7E">
      <w:pPr>
        <w:pStyle w:val="BodyText"/>
      </w:pPr>
      <w:r>
        <w:t>uname - prints the name, version and details about the operating system.</w:t>
      </w:r>
    </w:p>
    <w:p w14:paraId="5FA87952" w14:textId="77777777" w:rsidR="00F12A7E" w:rsidRDefault="00F12A7E" w:rsidP="00F12A7E">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3D4FE8">
      <w:pPr>
        <w:pStyle w:val="BodyText2"/>
      </w:pPr>
      <w:r>
        <w:t>wget &lt;url&gt; to get a url</w:t>
      </w:r>
      <w:r w:rsidR="00257E8F">
        <w:t xml:space="preserve"> and use –O &lt;filename&gt; to rename the downloaded file</w:t>
      </w:r>
    </w:p>
    <w:p w14:paraId="72B2C30B" w14:textId="77777777" w:rsidR="00F12A7E" w:rsidRDefault="00F12A7E" w:rsidP="00F12A7E">
      <w:pPr>
        <w:pStyle w:val="BodyText"/>
      </w:pPr>
      <w:r>
        <w:t>For ehab it is:</w:t>
      </w:r>
    </w:p>
    <w:p w14:paraId="4EF18045" w14:textId="77777777" w:rsidR="00F12A7E" w:rsidRDefault="00F12A7E" w:rsidP="00F12A7E">
      <w:pPr>
        <w:pStyle w:val="BodyText"/>
      </w:pPr>
      <w:r>
        <w:t xml:space="preserve">Linux </w:t>
      </w:r>
      <w:r>
        <w:tab/>
      </w:r>
      <w:r>
        <w:tab/>
      </w:r>
      <w:r>
        <w:tab/>
      </w:r>
      <w:r>
        <w:tab/>
      </w:r>
      <w:r>
        <w:tab/>
      </w:r>
      <w:r>
        <w:tab/>
      </w:r>
      <w:r>
        <w:tab/>
      </w:r>
      <w:r>
        <w:tab/>
      </w:r>
      <w:r>
        <w:tab/>
      </w:r>
      <w:r>
        <w:tab/>
        <w:t>Kernel name</w:t>
      </w:r>
    </w:p>
    <w:p w14:paraId="21D2B9E6" w14:textId="77777777" w:rsidR="00F12A7E" w:rsidRDefault="00F12A7E" w:rsidP="00F12A7E">
      <w:pPr>
        <w:pStyle w:val="BodyText"/>
      </w:pPr>
      <w:r>
        <w:t xml:space="preserve">h03-dev-vm7 </w:t>
      </w:r>
      <w:r>
        <w:tab/>
      </w:r>
      <w:r>
        <w:tab/>
      </w:r>
      <w:r>
        <w:tab/>
      </w:r>
      <w:r>
        <w:tab/>
      </w:r>
      <w:r>
        <w:tab/>
      </w:r>
      <w:r>
        <w:tab/>
      </w:r>
      <w:r>
        <w:tab/>
      </w:r>
      <w:r>
        <w:tab/>
        <w:t>Network node hostname</w:t>
      </w:r>
    </w:p>
    <w:p w14:paraId="2C32766F" w14:textId="77777777" w:rsidR="00F12A7E" w:rsidRDefault="00F12A7E" w:rsidP="00F12A7E">
      <w:pPr>
        <w:pStyle w:val="BodyText"/>
      </w:pPr>
      <w:r>
        <w:t xml:space="preserve">2.6.34.7-0.7-desktop </w:t>
      </w:r>
      <w:r>
        <w:tab/>
      </w:r>
      <w:r>
        <w:tab/>
      </w:r>
      <w:r>
        <w:tab/>
      </w:r>
      <w:r>
        <w:tab/>
      </w:r>
      <w:r>
        <w:tab/>
      </w:r>
      <w:r>
        <w:tab/>
        <w:t>Kernel release</w:t>
      </w:r>
    </w:p>
    <w:p w14:paraId="26F65DE9" w14:textId="77777777" w:rsidR="00F12A7E" w:rsidRDefault="00F12A7E" w:rsidP="00F12A7E">
      <w:pPr>
        <w:pStyle w:val="BodyText"/>
      </w:pPr>
      <w:r>
        <w:t xml:space="preserve">#1 SMP PREEMPT 2010-12-13 11:13:53 +0100 </w:t>
      </w:r>
      <w:r>
        <w:tab/>
        <w:t>Kernel Version</w:t>
      </w:r>
    </w:p>
    <w:p w14:paraId="547D8876" w14:textId="77777777" w:rsidR="00F12A7E" w:rsidRDefault="00F12A7E" w:rsidP="00F12A7E">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F12A7E">
      <w:pPr>
        <w:pStyle w:val="BodyText"/>
      </w:pPr>
      <w:r>
        <w:t xml:space="preserve">x86_64 </w:t>
      </w:r>
      <w:r>
        <w:tab/>
      </w:r>
      <w:r>
        <w:tab/>
      </w:r>
      <w:r>
        <w:tab/>
      </w:r>
      <w:r>
        <w:tab/>
      </w:r>
      <w:r>
        <w:tab/>
      </w:r>
      <w:r>
        <w:tab/>
      </w:r>
      <w:r>
        <w:tab/>
      </w:r>
      <w:r>
        <w:tab/>
      </w:r>
      <w:r>
        <w:tab/>
      </w:r>
      <w:r>
        <w:tab/>
        <w:t>Processor</w:t>
      </w:r>
    </w:p>
    <w:p w14:paraId="7CF3788E" w14:textId="77777777" w:rsidR="00F12A7E" w:rsidRDefault="00F12A7E" w:rsidP="00F12A7E">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3D4FE8">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F12A7E">
      <w:pPr>
        <w:pStyle w:val="BodyText"/>
      </w:pPr>
      <w:r>
        <w:t xml:space="preserve">How do you know the hardware? Like processors etc? </w:t>
      </w:r>
    </w:p>
    <w:p w14:paraId="599331B9" w14:textId="77777777" w:rsidR="00F12A7E" w:rsidRDefault="00F12A7E" w:rsidP="00F12A7E">
      <w:pPr>
        <w:pStyle w:val="BodyText"/>
      </w:pPr>
      <w:r>
        <w:t xml:space="preserve">See here: </w:t>
      </w:r>
      <w:hyperlink r:id="rId1122" w:history="1">
        <w:r w:rsidRPr="0077669C">
          <w:rPr>
            <w:rStyle w:val="Hyperlink"/>
          </w:rPr>
          <w:t>http://www.howtogeek.com/howto/ubuntu/display-number-of-processors-on-linux/</w:t>
        </w:r>
      </w:hyperlink>
    </w:p>
    <w:p w14:paraId="7EE75973" w14:textId="77777777" w:rsidR="00F12A7E" w:rsidRDefault="00F12A7E" w:rsidP="00F12A7E">
      <w:pPr>
        <w:pStyle w:val="BodyText"/>
      </w:pPr>
      <w:r>
        <w:t>cat /proc/cpuinfo | grep processor | wc -l</w:t>
      </w:r>
    </w:p>
    <w:p w14:paraId="0C5F896A" w14:textId="77777777" w:rsidR="00F12A7E" w:rsidRDefault="00F12A7E" w:rsidP="003D4FE8">
      <w:pPr>
        <w:pStyle w:val="BodyText2"/>
      </w:pPr>
      <w:r>
        <w:t>THERE IS ONLY 1 PROCESSOR ON EHABITAT!!</w:t>
      </w:r>
    </w:p>
    <w:p w14:paraId="48276C11" w14:textId="77777777" w:rsidR="00F12A7E" w:rsidRDefault="00F12A7E" w:rsidP="00F12A7E">
      <w:pPr>
        <w:pStyle w:val="BodyText"/>
      </w:pPr>
      <w:r>
        <w:t>find - equivalent to a file search</w:t>
      </w:r>
    </w:p>
    <w:p w14:paraId="2B69A9BC" w14:textId="77777777" w:rsidR="00F12A7E" w:rsidRDefault="00F12A7E" w:rsidP="00F12A7E">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F12A7E">
      <w:pPr>
        <w:pStyle w:val="BodyText"/>
      </w:pPr>
      <w:r>
        <w:t>find -name readme.*</w:t>
      </w:r>
      <w:r>
        <w:tab/>
      </w:r>
      <w:r>
        <w:tab/>
      </w:r>
      <w:r>
        <w:tab/>
      </w:r>
      <w:r>
        <w:tab/>
      </w:r>
      <w:r>
        <w:tab/>
      </w:r>
      <w:r>
        <w:tab/>
      </w:r>
      <w:r>
        <w:tab/>
        <w:t>All files starting with the name readme</w:t>
      </w:r>
    </w:p>
    <w:p w14:paraId="3BB250C1" w14:textId="77777777" w:rsidR="00F12A7E" w:rsidRDefault="00F12A7E" w:rsidP="00F12A7E">
      <w:pPr>
        <w:pStyle w:val="BodyText"/>
      </w:pPr>
      <w:r>
        <w:t>find -name *.txt</w:t>
      </w:r>
      <w:r>
        <w:tab/>
      </w:r>
      <w:r>
        <w:tab/>
      </w:r>
      <w:r>
        <w:tab/>
      </w:r>
      <w:r>
        <w:tab/>
      </w:r>
      <w:r>
        <w:tab/>
      </w:r>
      <w:r>
        <w:tab/>
      </w:r>
      <w:r>
        <w:tab/>
        <w:t>All text files</w:t>
      </w:r>
    </w:p>
    <w:p w14:paraId="42D0CA90" w14:textId="77777777" w:rsidR="00F12A7E" w:rsidRDefault="00F12A7E" w:rsidP="00F12A7E">
      <w:pPr>
        <w:pStyle w:val="BodyText"/>
      </w:pPr>
      <w:r>
        <w:t xml:space="preserve">chmod test </w:t>
      </w:r>
      <w:r w:rsidRPr="00181253">
        <w:t>rwxrwxrwx</w:t>
      </w:r>
      <w:r>
        <w:tab/>
      </w:r>
      <w:r>
        <w:tab/>
        <w:t>-</w:t>
      </w:r>
      <w:r>
        <w:tab/>
        <w:t>gives all permissions for the test file</w:t>
      </w:r>
    </w:p>
    <w:p w14:paraId="5EF7D6F8" w14:textId="77777777" w:rsidR="00F12A7E" w:rsidRDefault="00F12A7E" w:rsidP="00F12A7E">
      <w:pPr>
        <w:pStyle w:val="BodyText"/>
      </w:pPr>
      <w:r>
        <w:t>ps shows you the current processes running on the server – the TTY is the controlling terminal. If kill &lt;pid&gt; doesn’t work then enter kill -9 &lt;pid&gt;</w:t>
      </w:r>
    </w:p>
    <w:p w14:paraId="1C4FE097" w14:textId="1867B2C1" w:rsidR="00C60189" w:rsidRDefault="00C60189" w:rsidP="00F12A7E">
      <w:pPr>
        <w:pStyle w:val="BodyText"/>
      </w:pPr>
      <w:r>
        <w:t>ps –A shows you all running processes</w:t>
      </w:r>
    </w:p>
    <w:p w14:paraId="64FECE12" w14:textId="77777777" w:rsidR="00FA2564" w:rsidRDefault="00FA2564" w:rsidP="00F12A7E">
      <w:pPr>
        <w:pStyle w:val="BodyText"/>
      </w:pPr>
    </w:p>
    <w:p w14:paraId="1E346A8C" w14:textId="77777777" w:rsidR="00FA2564" w:rsidRDefault="00FA2564" w:rsidP="00F12A7E">
      <w:pPr>
        <w:pStyle w:val="BodyText"/>
      </w:pPr>
      <w:r>
        <w:t>ll is a shortcut for ls –l</w:t>
      </w:r>
    </w:p>
    <w:p w14:paraId="5BE846D0" w14:textId="77777777" w:rsidR="00FA2564" w:rsidRDefault="00FA2564" w:rsidP="00F12A7E">
      <w:pPr>
        <w:pStyle w:val="BodyText"/>
      </w:pPr>
      <w:r>
        <w:t>which python shows you where the executable path is for an executable</w:t>
      </w:r>
    </w:p>
    <w:p w14:paraId="78F17E1D" w14:textId="77777777" w:rsidR="00FA2564" w:rsidRDefault="00FA2564" w:rsidP="00F12A7E">
      <w:pPr>
        <w:pStyle w:val="BodyText"/>
      </w:pPr>
      <w:r>
        <w:t>pwd – print working directory shows you the full path of the current directory</w:t>
      </w:r>
    </w:p>
    <w:p w14:paraId="63801598" w14:textId="77777777" w:rsidR="00FA2564" w:rsidRDefault="00FA2564" w:rsidP="00F12A7E">
      <w:pPr>
        <w:pStyle w:val="BodyText"/>
      </w:pPr>
      <w:r>
        <w:lastRenderedPageBreak/>
        <w:t>history – shows you the full history</w:t>
      </w:r>
    </w:p>
    <w:p w14:paraId="43C95A2F" w14:textId="77777777" w:rsidR="00FA2564" w:rsidRDefault="00FA2564" w:rsidP="00F12A7E">
      <w:pPr>
        <w:pStyle w:val="BodyText"/>
      </w:pPr>
      <w:r>
        <w:t>you can then do:</w:t>
      </w:r>
    </w:p>
    <w:p w14:paraId="1E95A17B" w14:textId="77777777" w:rsidR="00FA2564" w:rsidRDefault="00FA2564" w:rsidP="00F12A7E">
      <w:pPr>
        <w:pStyle w:val="BodyText"/>
      </w:pPr>
      <w:r>
        <w:t>history | grep rm</w:t>
      </w:r>
    </w:p>
    <w:p w14:paraId="6D60AE71" w14:textId="77777777" w:rsidR="00410591" w:rsidRDefault="00410591" w:rsidP="00397DAF">
      <w:pPr>
        <w:pStyle w:val="Code"/>
      </w:pPr>
      <w:r>
        <w:t xml:space="preserve">time </w:t>
      </w:r>
    </w:p>
    <w:p w14:paraId="31111F2F" w14:textId="77777777" w:rsidR="00410591" w:rsidRDefault="00410591" w:rsidP="003D4FE8">
      <w:pPr>
        <w:pStyle w:val="BodyText2"/>
      </w:pPr>
      <w:r>
        <w:t>time is very useful for seeing how long things take – put it before any command</w:t>
      </w:r>
    </w:p>
    <w:p w14:paraId="78E62AE8" w14:textId="77777777" w:rsidR="00717013" w:rsidRDefault="00717013" w:rsidP="00717013">
      <w:pPr>
        <w:pStyle w:val="Heading4"/>
      </w:pPr>
      <w:r>
        <w:t xml:space="preserve">Finding </w:t>
      </w:r>
      <w:r w:rsidR="00D54ADF">
        <w:t>things</w:t>
      </w:r>
    </w:p>
    <w:p w14:paraId="31090882" w14:textId="77777777" w:rsidR="00BD5A29" w:rsidRDefault="00BD5A29" w:rsidP="003D4FE8">
      <w:pPr>
        <w:pStyle w:val="BodyText2"/>
      </w:pPr>
      <w:r>
        <w:t>Instead of outputting permission denied errors for all those folders that you have no access to, redirect them. The following is from a good tutorial on find (</w:t>
      </w:r>
      <w:hyperlink r:id="rId1123" w:history="1">
        <w:r w:rsidRPr="006B5742">
          <w:rPr>
            <w:rStyle w:val="Hyperlink"/>
          </w:rPr>
          <w:t>http://content.hccfl.edu/pollock/unix/findcmd.htm</w:t>
        </w:r>
      </w:hyperlink>
      <w:r>
        <w:t xml:space="preserve">). </w:t>
      </w:r>
    </w:p>
    <w:p w14:paraId="42983160" w14:textId="77777777" w:rsidR="00717013" w:rsidRDefault="00BD5A29" w:rsidP="00397DAF">
      <w:pPr>
        <w:pStyle w:val="Code"/>
      </w:pPr>
      <w:r>
        <w:t xml:space="preserve">$ </w:t>
      </w:r>
      <w:r w:rsidR="00717013" w:rsidRPr="00717013">
        <w:t>find / -name foo 2&gt;/dev/null</w:t>
      </w:r>
    </w:p>
    <w:p w14:paraId="02FE072C" w14:textId="45D50C48" w:rsidR="00D80421" w:rsidRDefault="00D80421" w:rsidP="00397DAF">
      <w:pPr>
        <w:pStyle w:val="Code"/>
      </w:pPr>
      <w:r w:rsidRPr="00717013">
        <w:t xml:space="preserve">find / -name </w:t>
      </w:r>
      <w:r w:rsidRPr="00D80421">
        <w:t>dataDownload</w:t>
      </w:r>
      <w:r>
        <w:t xml:space="preserve"> </w:t>
      </w:r>
      <w:r w:rsidRPr="00717013">
        <w:t>2&gt;/dev/null</w:t>
      </w:r>
    </w:p>
    <w:p w14:paraId="57616A01" w14:textId="6B84CB3D" w:rsidR="00D80421" w:rsidRDefault="00D80421" w:rsidP="00397DAF">
      <w:pPr>
        <w:pStyle w:val="Code"/>
      </w:pPr>
      <w:r w:rsidRPr="00D80421">
        <w:t>dataDownload</w:t>
      </w:r>
    </w:p>
    <w:p w14:paraId="63AB1B05" w14:textId="77777777" w:rsidR="00467832" w:rsidRDefault="00467832" w:rsidP="00467832">
      <w:pPr>
        <w:pStyle w:val="BodyText"/>
      </w:pPr>
      <w:r>
        <w:t>To use wildcards, use \*:</w:t>
      </w:r>
    </w:p>
    <w:p w14:paraId="36388547" w14:textId="77777777" w:rsidR="00467832" w:rsidRDefault="00467832" w:rsidP="00397DAF">
      <w:pPr>
        <w:pStyle w:val="Code"/>
      </w:pPr>
      <w:r>
        <w:t xml:space="preserve">$ </w:t>
      </w:r>
      <w:r w:rsidRPr="00717013">
        <w:t>find / -name foo</w:t>
      </w:r>
      <w:r>
        <w:t>\*bar</w:t>
      </w:r>
      <w:r w:rsidRPr="00717013">
        <w:t xml:space="preserve"> 2&gt;/dev/null</w:t>
      </w:r>
    </w:p>
    <w:p w14:paraId="315DD54D" w14:textId="77777777" w:rsidR="00612CF8" w:rsidRDefault="00612CF8" w:rsidP="00397DAF">
      <w:pPr>
        <w:pStyle w:val="Code"/>
      </w:pPr>
      <w:r w:rsidRPr="00612CF8">
        <w:t>[dopa@hadoop-h05 /]$ find -name *core.java 2&gt;/dev/null</w:t>
      </w:r>
    </w:p>
    <w:p w14:paraId="77CCC303" w14:textId="77777777" w:rsidR="007B2B40" w:rsidRDefault="007B2B40" w:rsidP="00397DAF">
      <w:pPr>
        <w:pStyle w:val="Code"/>
      </w:pPr>
      <w:r w:rsidRPr="007B2B40">
        <w:t>[dopa@hadoop-h05 /]$ locate *core.jar</w:t>
      </w:r>
      <w:r>
        <w:t xml:space="preserve"> IS THE BEST</w:t>
      </w:r>
    </w:p>
    <w:p w14:paraId="05623458" w14:textId="77777777" w:rsidR="00467832" w:rsidRDefault="00467832" w:rsidP="00C6382A">
      <w:pPr>
        <w:pStyle w:val="BodyText"/>
      </w:pPr>
      <w:r>
        <w:t>Will find all files that start with foo and end in bar.</w:t>
      </w:r>
    </w:p>
    <w:p w14:paraId="237EB6F6" w14:textId="77777777" w:rsidR="00D54ADF" w:rsidRDefault="00D54ADF" w:rsidP="00C6382A">
      <w:pPr>
        <w:pStyle w:val="BodyText"/>
      </w:pPr>
      <w:r>
        <w:t>To find a directory:</w:t>
      </w:r>
    </w:p>
    <w:p w14:paraId="4F3DCE89" w14:textId="77777777" w:rsidR="00D54ADF" w:rsidRPr="00717013" w:rsidRDefault="00D54ADF" w:rsidP="00397DAF">
      <w:pPr>
        <w:pStyle w:val="Code"/>
      </w:pPr>
      <w:r>
        <w:t xml:space="preserve">$ </w:t>
      </w:r>
      <w:r w:rsidRPr="00717013">
        <w:t xml:space="preserve">find / </w:t>
      </w:r>
      <w:r>
        <w:t xml:space="preserve">-type d </w:t>
      </w:r>
      <w:r w:rsidRPr="00717013">
        <w:t>-name foo 2&gt;/dev/null</w:t>
      </w:r>
    </w:p>
    <w:p w14:paraId="11294F70" w14:textId="77777777" w:rsidR="00006B76" w:rsidRDefault="00006B76" w:rsidP="00006B76">
      <w:pPr>
        <w:pStyle w:val="Heading4"/>
      </w:pPr>
      <w:bookmarkStart w:id="191" w:name="_Toc315774630"/>
      <w:bookmarkStart w:id="192" w:name="_Toc315774629"/>
      <w:r>
        <w:t>File commands</w:t>
      </w:r>
    </w:p>
    <w:p w14:paraId="78D94437" w14:textId="77777777" w:rsidR="00006B76" w:rsidRDefault="00006B76" w:rsidP="003D4FE8">
      <w:pPr>
        <w:pStyle w:val="BodyText2"/>
      </w:pPr>
      <w:r>
        <w:t>Use scp to copy files between unix boxes:</w:t>
      </w:r>
    </w:p>
    <w:p w14:paraId="421AEB97" w14:textId="77777777" w:rsidR="00006B76" w:rsidRPr="00006B76" w:rsidRDefault="00006B76" w:rsidP="00397DAF">
      <w:pPr>
        <w:pStyle w:val="Code"/>
      </w:pPr>
      <w:r w:rsidRPr="00006B76">
        <w:t>[dopa@h05-nn01 ~]$ scp cottaan@cruise:/exports/monde/GBIFSpeciesFiles/10054.gz test.gz</w:t>
      </w:r>
    </w:p>
    <w:p w14:paraId="1DCCD234" w14:textId="77777777" w:rsidR="000E4A4B" w:rsidRDefault="000E4A4B" w:rsidP="000E4A4B">
      <w:pPr>
        <w:pStyle w:val="Heading4"/>
      </w:pPr>
      <w:r>
        <w:t>Running commands on other machines</w:t>
      </w:r>
    </w:p>
    <w:p w14:paraId="55A8E044" w14:textId="77777777" w:rsidR="000E4A4B" w:rsidRPr="000E4A4B" w:rsidRDefault="000E4A4B" w:rsidP="00397DAF">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317D6">
      <w:pPr>
        <w:pStyle w:val="Heading4"/>
      </w:pPr>
      <w:r>
        <w:t>History</w:t>
      </w:r>
    </w:p>
    <w:p w14:paraId="712737CC" w14:textId="77777777" w:rsidR="007317D6" w:rsidRDefault="007317D6" w:rsidP="003D4FE8">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397DAF">
      <w:pPr>
        <w:pStyle w:val="Code"/>
      </w:pPr>
      <w:r>
        <w:t>-bash-4.1$ export HISTTIMEFORMAT='%F %T '</w:t>
      </w:r>
    </w:p>
    <w:p w14:paraId="44EA1439" w14:textId="77777777" w:rsidR="007317D6" w:rsidRDefault="007317D6" w:rsidP="00397DAF">
      <w:pPr>
        <w:pStyle w:val="Code"/>
      </w:pPr>
      <w:r>
        <w:t>-bash-4.1$ history | grep python</w:t>
      </w:r>
    </w:p>
    <w:p w14:paraId="6316BB0D" w14:textId="77777777" w:rsidR="000F01FB" w:rsidRPr="007317D6" w:rsidRDefault="000F01FB" w:rsidP="003D4FE8">
      <w:pPr>
        <w:pStyle w:val="BodyText2"/>
      </w:pPr>
      <w:r>
        <w:t xml:space="preserve">Not sure this actually works! </w:t>
      </w:r>
    </w:p>
    <w:p w14:paraId="7A12D496" w14:textId="77777777" w:rsidR="00037126" w:rsidRDefault="00037126" w:rsidP="00037126">
      <w:pPr>
        <w:pStyle w:val="Heading4"/>
      </w:pPr>
      <w:r>
        <w:t>passwords</w:t>
      </w:r>
    </w:p>
    <w:p w14:paraId="3F7269CA" w14:textId="77777777" w:rsidR="00037126" w:rsidRDefault="00037126" w:rsidP="003D4FE8">
      <w:pPr>
        <w:pStyle w:val="BodyText2"/>
      </w:pPr>
      <w:r>
        <w:t>To change the password of the currently logged on user:</w:t>
      </w:r>
    </w:p>
    <w:p w14:paraId="2351486B" w14:textId="77777777" w:rsidR="00037126" w:rsidRDefault="00037126" w:rsidP="00397DAF">
      <w:pPr>
        <w:pStyle w:val="Code"/>
      </w:pPr>
      <w:r>
        <w:t>$</w:t>
      </w:r>
      <w:r w:rsidRPr="00037126">
        <w:t xml:space="preserve"> passwd</w:t>
      </w:r>
    </w:p>
    <w:p w14:paraId="00540924" w14:textId="77777777" w:rsidR="00F12A7E" w:rsidRDefault="00F12A7E" w:rsidP="00F12A7E">
      <w:pPr>
        <w:pStyle w:val="Heading3"/>
      </w:pPr>
      <w:r>
        <w:t>GUI to UNIX from Windows</w:t>
      </w:r>
      <w:bookmarkEnd w:id="191"/>
    </w:p>
    <w:p w14:paraId="32EF5C82" w14:textId="77777777" w:rsidR="00F12A7E" w:rsidRDefault="00F12A7E" w:rsidP="00F12A7E">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F12A7E">
      <w:pPr>
        <w:pStyle w:val="BodyText"/>
      </w:pPr>
      <w:r>
        <w:t>Virtual Network Computing seems to be the way to go:</w:t>
      </w:r>
    </w:p>
    <w:p w14:paraId="16EF1B49" w14:textId="77777777" w:rsidR="00F12A7E" w:rsidRDefault="00082D6F" w:rsidP="00F12A7E">
      <w:pPr>
        <w:pStyle w:val="BodyText"/>
      </w:pPr>
      <w:hyperlink r:id="rId1124" w:history="1">
        <w:r w:rsidR="00F12A7E" w:rsidRPr="0077669C">
          <w:rPr>
            <w:rStyle w:val="Hyperlink"/>
          </w:rPr>
          <w:t>http://en.wikipedia.org/wiki/Virtual_Network_Computing</w:t>
        </w:r>
      </w:hyperlink>
    </w:p>
    <w:p w14:paraId="6DF683B4" w14:textId="77777777" w:rsidR="00F12A7E" w:rsidRDefault="00F12A7E" w:rsidP="00F12A7E">
      <w:pPr>
        <w:pStyle w:val="BodyText"/>
      </w:pPr>
      <w:r>
        <w:t>TightVNC is listed as a package on eHabitat so it must be installed:</w:t>
      </w:r>
    </w:p>
    <w:p w14:paraId="25277579" w14:textId="77777777" w:rsidR="00F12A7E" w:rsidRDefault="00F12A7E" w:rsidP="00F12A7E">
      <w:pPr>
        <w:pStyle w:val="BodyText"/>
      </w:pPr>
      <w:r>
        <w:t>&gt; rpm -qa | grep -i  vnc</w:t>
      </w:r>
    </w:p>
    <w:p w14:paraId="75D257C7" w14:textId="77777777" w:rsidR="00F12A7E" w:rsidRDefault="00F12A7E" w:rsidP="00F12A7E">
      <w:pPr>
        <w:pStyle w:val="BodyText"/>
      </w:pPr>
      <w:r>
        <w:t>tightvnc-1.3.9-110.1.x86_64</w:t>
      </w:r>
    </w:p>
    <w:p w14:paraId="217E6FAC" w14:textId="77777777" w:rsidR="00F12A7E" w:rsidRDefault="00F12A7E" w:rsidP="00F12A7E">
      <w:pPr>
        <w:pStyle w:val="BodyText"/>
      </w:pPr>
      <w:r>
        <w:t>And Gnome is listed as a package:</w:t>
      </w:r>
    </w:p>
    <w:p w14:paraId="0A8ECF10" w14:textId="77777777" w:rsidR="00F12A7E" w:rsidRDefault="00F12A7E" w:rsidP="00F12A7E">
      <w:pPr>
        <w:pStyle w:val="BodyText"/>
      </w:pPr>
      <w:r>
        <w:t>&gt; rpm -qa | grep gnome</w:t>
      </w:r>
    </w:p>
    <w:p w14:paraId="23AA476C" w14:textId="77777777" w:rsidR="00F12A7E" w:rsidRDefault="00F12A7E" w:rsidP="00F12A7E">
      <w:pPr>
        <w:pStyle w:val="BodyText"/>
      </w:pPr>
      <w:r>
        <w:t>libgnome-keyring0-2.30.1-2.3.1.x86_64</w:t>
      </w:r>
    </w:p>
    <w:p w14:paraId="5682ACF6" w14:textId="77777777" w:rsidR="00F12A7E" w:rsidRDefault="00F12A7E" w:rsidP="00F12A7E">
      <w:pPr>
        <w:pStyle w:val="BodyText"/>
      </w:pPr>
      <w:r>
        <w:t>libproxy1-config-gnome-0.4.3-1.3.x86_64 - something to do with firefox</w:t>
      </w:r>
    </w:p>
    <w:p w14:paraId="6E323214" w14:textId="77777777" w:rsidR="00F12A7E" w:rsidRDefault="00F12A7E" w:rsidP="00F12A7E">
      <w:pPr>
        <w:pStyle w:val="BodyText"/>
      </w:pPr>
      <w:r>
        <w:t>gnome-keyring-2.30.1-3.3.1.x86_64 - to do with passwords</w:t>
      </w:r>
    </w:p>
    <w:p w14:paraId="16B82BDE" w14:textId="77777777" w:rsidR="00F12A7E" w:rsidRDefault="00F12A7E" w:rsidP="00F12A7E">
      <w:pPr>
        <w:pStyle w:val="BodyText"/>
      </w:pPr>
      <w:r>
        <w:t>graphviz-gnome-2.26.3-6.8.x86_64 - dunno</w:t>
      </w:r>
    </w:p>
    <w:p w14:paraId="3277AE34" w14:textId="77777777" w:rsidR="00F12A7E" w:rsidRDefault="00F12A7E" w:rsidP="00F12A7E">
      <w:pPr>
        <w:pStyle w:val="BodyText"/>
      </w:pPr>
      <w:r>
        <w:t>gnome-keyring-pam-2.30.1-3.3.1.x86_64</w:t>
      </w:r>
    </w:p>
    <w:p w14:paraId="3462D077" w14:textId="77777777" w:rsidR="00F12A7E" w:rsidRDefault="00F12A7E" w:rsidP="00F12A7E">
      <w:pPr>
        <w:pStyle w:val="BodyText"/>
      </w:pPr>
      <w:r>
        <w:t>bundle-lang-gnome-en-11.3-8.1.noarch</w:t>
      </w:r>
    </w:p>
    <w:p w14:paraId="4DE43B53" w14:textId="77777777" w:rsidR="00F12A7E" w:rsidRDefault="00F12A7E" w:rsidP="003D4FE8">
      <w:pPr>
        <w:pStyle w:val="BodyText2"/>
      </w:pPr>
      <w:r>
        <w:lastRenderedPageBreak/>
        <w:t>What about KDE?</w:t>
      </w:r>
    </w:p>
    <w:p w14:paraId="47C4ADAD" w14:textId="77777777" w:rsidR="00F12A7E" w:rsidRDefault="00F12A7E" w:rsidP="00F12A7E">
      <w:pPr>
        <w:pStyle w:val="BodyText"/>
      </w:pPr>
      <w:r>
        <w:t>Setting up VNCServer on eHabitat:</w:t>
      </w:r>
    </w:p>
    <w:p w14:paraId="5F47AD79" w14:textId="77777777" w:rsidR="00F12A7E" w:rsidRDefault="00F12A7E" w:rsidP="003D4FE8">
      <w:pPr>
        <w:pStyle w:val="BodyText2"/>
      </w:pPr>
      <w:r>
        <w:t>webuser@h03-dev-vm7:~&gt; vncserver</w:t>
      </w:r>
    </w:p>
    <w:p w14:paraId="5BD6DCD0" w14:textId="77777777" w:rsidR="00F12A7E" w:rsidRDefault="00F12A7E" w:rsidP="003D4FE8">
      <w:pPr>
        <w:pStyle w:val="BodyText2"/>
      </w:pPr>
      <w:r>
        <w:t>You will require a password to access your desktops.</w:t>
      </w:r>
    </w:p>
    <w:p w14:paraId="5CE1F9F1" w14:textId="77777777" w:rsidR="00F12A7E" w:rsidRDefault="00F12A7E" w:rsidP="00F12A7E">
      <w:pPr>
        <w:pStyle w:val="BodyText"/>
      </w:pPr>
      <w:r>
        <w:t>Password:</w:t>
      </w:r>
    </w:p>
    <w:p w14:paraId="643E7F58" w14:textId="77777777" w:rsidR="00F12A7E" w:rsidRDefault="00F12A7E" w:rsidP="00F12A7E">
      <w:pPr>
        <w:pStyle w:val="BodyText"/>
      </w:pPr>
      <w:r>
        <w:t>Warning: password truncated to the length of 8.</w:t>
      </w:r>
    </w:p>
    <w:p w14:paraId="4CA84948" w14:textId="77777777" w:rsidR="00F12A7E" w:rsidRDefault="00F12A7E" w:rsidP="00F12A7E">
      <w:pPr>
        <w:pStyle w:val="BodyText"/>
      </w:pPr>
      <w:r>
        <w:t>Verify:</w:t>
      </w:r>
    </w:p>
    <w:p w14:paraId="6F1021BA" w14:textId="77777777" w:rsidR="00F12A7E" w:rsidRDefault="00F12A7E" w:rsidP="003D4FE8">
      <w:pPr>
        <w:pStyle w:val="BodyText2"/>
      </w:pPr>
      <w:r>
        <w:t>Would you like to enter a view-only password (y/n)? n</w:t>
      </w:r>
    </w:p>
    <w:p w14:paraId="58EABCDA" w14:textId="77777777" w:rsidR="00F12A7E" w:rsidRDefault="00F12A7E" w:rsidP="003D4FE8">
      <w:pPr>
        <w:pStyle w:val="BodyText2"/>
      </w:pPr>
      <w:r>
        <w:t>New 'X' desktop is h03-dev-vm7:1</w:t>
      </w:r>
    </w:p>
    <w:p w14:paraId="405BE0C5" w14:textId="77777777" w:rsidR="00F12A7E" w:rsidRDefault="00F12A7E" w:rsidP="00F12A7E">
      <w:pPr>
        <w:pStyle w:val="BodyText"/>
      </w:pPr>
      <w:r>
        <w:t>Creating default startup script /home/webuser/.vnc/xstartup</w:t>
      </w:r>
    </w:p>
    <w:p w14:paraId="1FCABCC9" w14:textId="77777777" w:rsidR="00F12A7E" w:rsidRDefault="00F12A7E" w:rsidP="00F12A7E">
      <w:pPr>
        <w:pStyle w:val="BodyText"/>
      </w:pPr>
      <w:r>
        <w:t>Starting applications specified in /home/webuser/.vnc/xstartup</w:t>
      </w:r>
    </w:p>
    <w:p w14:paraId="3FB92EFB" w14:textId="77777777" w:rsidR="00F12A7E" w:rsidRDefault="00F12A7E" w:rsidP="003D4FE8">
      <w:pPr>
        <w:pStyle w:val="BodyText2"/>
      </w:pPr>
      <w:r>
        <w:t>Log file is /home/webuser/.vnc/h03-dev-vm7:1.log</w:t>
      </w:r>
    </w:p>
    <w:p w14:paraId="3E4C235B" w14:textId="77777777" w:rsidR="00F12A7E" w:rsidRDefault="00F12A7E" w:rsidP="00F12A7E">
      <w:pPr>
        <w:pStyle w:val="BodyText"/>
      </w:pPr>
      <w:r>
        <w:t>webuser@h03-dev-vm7:~&gt; cat /home/webuser/.vnc/h03-dev-vm7:1.log</w:t>
      </w:r>
    </w:p>
    <w:p w14:paraId="09F5418A" w14:textId="77777777" w:rsidR="00F12A7E" w:rsidRDefault="00F12A7E" w:rsidP="00F12A7E">
      <w:pPr>
        <w:pStyle w:val="BodyText"/>
      </w:pPr>
      <w:r>
        <w:t>27/09/2011 14:01:30 Xvnc version X.org/xf4vnc custom version</w:t>
      </w:r>
    </w:p>
    <w:p w14:paraId="20DFF8B1" w14:textId="77777777" w:rsidR="00F12A7E" w:rsidRDefault="00F12A7E" w:rsidP="00F12A7E">
      <w:pPr>
        <w:pStyle w:val="BodyText"/>
      </w:pPr>
      <w:r>
        <w:t>27/09/2011 14:01:30 Copyright (C) 2001-2004 Alan Hourihane.</w:t>
      </w:r>
    </w:p>
    <w:p w14:paraId="4B54628F" w14:textId="77777777" w:rsidR="00F12A7E" w:rsidRDefault="00F12A7E" w:rsidP="00F12A7E">
      <w:pPr>
        <w:pStyle w:val="BodyText"/>
      </w:pPr>
      <w:r>
        <w:t>27/09/2011 14:01:30 Copyright (C) 2000-2004 Constantin Kaplinsky</w:t>
      </w:r>
    </w:p>
    <w:p w14:paraId="7F55F3FE" w14:textId="77777777" w:rsidR="00F12A7E" w:rsidRDefault="00F12A7E" w:rsidP="00F12A7E">
      <w:pPr>
        <w:pStyle w:val="BodyText"/>
      </w:pPr>
      <w:r>
        <w:t>27/09/2011 14:01:30 Copyright (C) 1999 AT&amp;T Laboratories Cambridge</w:t>
      </w:r>
    </w:p>
    <w:p w14:paraId="1F7E54A1" w14:textId="77777777" w:rsidR="00F12A7E" w:rsidRDefault="00F12A7E" w:rsidP="00F12A7E">
      <w:pPr>
        <w:pStyle w:val="BodyText"/>
      </w:pPr>
      <w:r>
        <w:t>27/09/2011 14:01:30 All Rights Reserved.</w:t>
      </w:r>
    </w:p>
    <w:p w14:paraId="4C8179FB" w14:textId="77777777" w:rsidR="00F12A7E" w:rsidRDefault="00F12A7E" w:rsidP="00F12A7E">
      <w:pPr>
        <w:pStyle w:val="BodyText"/>
      </w:pPr>
      <w:r>
        <w:t xml:space="preserve">27/09/2011 14:01:30 See </w:t>
      </w:r>
      <w:hyperlink r:id="rId1125" w:history="1">
        <w:r w:rsidRPr="0077669C">
          <w:rPr>
            <w:rStyle w:val="Hyperlink"/>
          </w:rPr>
          <w:t>http://www.tightvnc.com/ for information on TightVNC</w:t>
        </w:r>
      </w:hyperlink>
    </w:p>
    <w:p w14:paraId="1E3175B1" w14:textId="77777777" w:rsidR="00F12A7E" w:rsidRDefault="00F12A7E" w:rsidP="00F12A7E">
      <w:pPr>
        <w:pStyle w:val="BodyText"/>
      </w:pPr>
      <w:r>
        <w:t xml:space="preserve">27/09/2011 14:01:30 See </w:t>
      </w:r>
      <w:r>
        <w:fldChar w:fldCharType="begin"/>
      </w:r>
      <w:r>
        <w:instrText xml:space="preserve"> HYPERLINK "http://xf4vnc.sf.net for xf4vnc-specific information" </w:instrText>
      </w:r>
      <w:r>
        <w:fldChar w:fldCharType="separate"/>
      </w:r>
      <w:r>
        <w:rPr>
          <w:b/>
          <w:bCs/>
        </w:rPr>
        <w:t>Error! Hyperlink reference not valid.</w:t>
      </w:r>
      <w:r>
        <w:fldChar w:fldCharType="end"/>
      </w:r>
    </w:p>
    <w:p w14:paraId="6A7CC32B" w14:textId="77777777" w:rsidR="00F12A7E" w:rsidRDefault="00F12A7E" w:rsidP="00F12A7E">
      <w:pPr>
        <w:pStyle w:val="BodyText"/>
      </w:pPr>
      <w:r>
        <w:t>27/09/2011 14:01:30 Desktop name 'X' (h03-dev-vm7:1)</w:t>
      </w:r>
    </w:p>
    <w:p w14:paraId="4F58277B" w14:textId="77777777" w:rsidR="00F12A7E" w:rsidRDefault="00F12A7E" w:rsidP="00F12A7E">
      <w:pPr>
        <w:pStyle w:val="BodyText"/>
      </w:pPr>
      <w:r>
        <w:t>27/09/2011 14:01:30 Protocol versions supported: 3.7, 3.3</w:t>
      </w:r>
    </w:p>
    <w:p w14:paraId="03EF71E1" w14:textId="77777777" w:rsidR="00F12A7E" w:rsidRDefault="00F12A7E" w:rsidP="00F12A7E">
      <w:pPr>
        <w:pStyle w:val="BodyText"/>
      </w:pPr>
      <w:r>
        <w:t>27/09/2011 14:01:30 RGB format 8 8 8</w:t>
      </w:r>
    </w:p>
    <w:p w14:paraId="13F07033" w14:textId="77777777" w:rsidR="00F12A7E" w:rsidRDefault="00F12A7E" w:rsidP="00F12A7E">
      <w:pPr>
        <w:pStyle w:val="BodyText"/>
      </w:pPr>
      <w:r>
        <w:t>27/09/2011 14:01:30 Listening for VNC connections on TCP port 5901</w:t>
      </w:r>
    </w:p>
    <w:p w14:paraId="0A0D157E" w14:textId="77777777" w:rsidR="00F12A7E" w:rsidRDefault="00F12A7E" w:rsidP="00F12A7E">
      <w:pPr>
        <w:pStyle w:val="BodyText"/>
      </w:pPr>
      <w:r>
        <w:t>27/09/2011 14:01:30 Listening for HTTP connections on TCP port 5801</w:t>
      </w:r>
    </w:p>
    <w:p w14:paraId="32FE48C2" w14:textId="77777777" w:rsidR="00F12A7E" w:rsidRDefault="00F12A7E" w:rsidP="00F12A7E">
      <w:pPr>
        <w:pStyle w:val="BodyText"/>
      </w:pPr>
      <w:r>
        <w:t xml:space="preserve">27/09/2011 14:01:30   URL </w:t>
      </w:r>
      <w:hyperlink r:id="rId1126" w:history="1">
        <w:r w:rsidRPr="0077669C">
          <w:rPr>
            <w:rStyle w:val="Hyperlink"/>
          </w:rPr>
          <w:t>http://h03-dev-vm7:5801</w:t>
        </w:r>
      </w:hyperlink>
    </w:p>
    <w:p w14:paraId="603A06FA" w14:textId="77777777" w:rsidR="00F12A7E" w:rsidRDefault="00F12A7E" w:rsidP="00F12A7E">
      <w:pPr>
        <w:pStyle w:val="BodyText"/>
      </w:pPr>
      <w:r>
        <w:t>[dix] Could not init font path element /usr/share/fonts/local, removing from list!</w:t>
      </w:r>
    </w:p>
    <w:p w14:paraId="2D2A901E" w14:textId="77777777" w:rsidR="00F12A7E" w:rsidRDefault="00F12A7E" w:rsidP="00F12A7E">
      <w:pPr>
        <w:pStyle w:val="BodyText"/>
      </w:pPr>
      <w:r>
        <w:t>[dix] Could not init font path element /usr/share/fonts/uni, removing from list!</w:t>
      </w:r>
    </w:p>
    <w:p w14:paraId="54E7ACEF" w14:textId="77777777" w:rsidR="00F12A7E" w:rsidRDefault="00F12A7E" w:rsidP="00F12A7E">
      <w:pPr>
        <w:pStyle w:val="BodyText"/>
      </w:pPr>
      <w:r>
        <w:t>[dix] Could not init font path element /usr/share/fonts/CID, removing from list!</w:t>
      </w:r>
    </w:p>
    <w:p w14:paraId="56E22517" w14:textId="77777777" w:rsidR="00F12A7E" w:rsidRDefault="00F12A7E" w:rsidP="00F12A7E">
      <w:pPr>
        <w:pStyle w:val="BodyText"/>
      </w:pPr>
      <w:r>
        <w:t>xrdb: No such file or directory</w:t>
      </w:r>
    </w:p>
    <w:p w14:paraId="3CB5BC25" w14:textId="77777777" w:rsidR="00F12A7E" w:rsidRDefault="00F12A7E" w:rsidP="00F12A7E">
      <w:pPr>
        <w:pStyle w:val="BodyText"/>
      </w:pPr>
      <w:r>
        <w:t>xrdb: can't open file '/home/webuser/.Xresources'</w:t>
      </w:r>
    </w:p>
    <w:p w14:paraId="22FFBAA6" w14:textId="77777777" w:rsidR="00F12A7E" w:rsidRDefault="00F12A7E" w:rsidP="00F12A7E">
      <w:pPr>
        <w:pStyle w:val="BodyText"/>
      </w:pPr>
      <w:r>
        <w:t>webuser@h03-dev-vm7:~&gt; ^C</w:t>
      </w:r>
    </w:p>
    <w:p w14:paraId="47A838AA" w14:textId="77777777" w:rsidR="00F12A7E" w:rsidRDefault="00F12A7E" w:rsidP="00F12A7E">
      <w:pPr>
        <w:pStyle w:val="BodyText"/>
      </w:pPr>
      <w:r>
        <w:t>webuser@h03-dev-vm7:~&gt;</w:t>
      </w:r>
    </w:p>
    <w:p w14:paraId="1B929ABE" w14:textId="77777777" w:rsidR="00F12A7E" w:rsidRDefault="00F12A7E" w:rsidP="00F12A7E">
      <w:pPr>
        <w:pStyle w:val="BodyText"/>
      </w:pPr>
      <w:r>
        <w:t xml:space="preserve">According to this page you can connect to a VNCServer using a java-enabled web browser: </w:t>
      </w:r>
      <w:hyperlink r:id="rId1127" w:anchor="start_java" w:history="1">
        <w:r w:rsidRPr="0077669C">
          <w:rPr>
            <w:rStyle w:val="Hyperlink"/>
          </w:rPr>
          <w:t>http://www.tightvnc.com/winst.php#start_java</w:t>
        </w:r>
      </w:hyperlink>
    </w:p>
    <w:p w14:paraId="62471B5A" w14:textId="77777777" w:rsidR="00F12A7E" w:rsidRDefault="00F12A7E" w:rsidP="00F12A7E">
      <w:pPr>
        <w:pStyle w:val="BodyText"/>
      </w:pPr>
      <w:r>
        <w:t xml:space="preserve">Tried by entering the address: </w:t>
      </w:r>
      <w:hyperlink r:id="rId1128" w:history="1">
        <w:r w:rsidRPr="0077669C">
          <w:rPr>
            <w:rStyle w:val="Hyperlink"/>
          </w:rPr>
          <w:t>http://h03-dev-vm7:5802/</w:t>
        </w:r>
      </w:hyperlink>
    </w:p>
    <w:p w14:paraId="5CF12B9A" w14:textId="77777777" w:rsidR="00F12A7E" w:rsidRDefault="00F12A7E" w:rsidP="00F12A7E">
      <w:pPr>
        <w:pStyle w:val="BodyText"/>
      </w:pPr>
      <w:r>
        <w:t xml:space="preserve">But got this error in the log: 27/09/2011 14:08:32 </w:t>
      </w:r>
      <w:hyperlink r:id="rId1129" w:history="1">
        <w:r w:rsidRPr="0077669C">
          <w:rPr>
            <w:rStyle w:val="Hyperlink"/>
          </w:rPr>
          <w:t>httpd: premature connection close</w:t>
        </w:r>
      </w:hyperlink>
    </w:p>
    <w:p w14:paraId="2B229FF8" w14:textId="77777777" w:rsidR="00F12A7E" w:rsidRDefault="00F12A7E" w:rsidP="00F12A7E">
      <w:pPr>
        <w:pStyle w:val="BodyText"/>
      </w:pPr>
      <w:r>
        <w:t>Ah it says: 27/09/2011 14:01:30 Desktop name 'X' (h03-dev-vm7:1)</w:t>
      </w:r>
    </w:p>
    <w:p w14:paraId="6A5FAB95" w14:textId="77777777" w:rsidR="00F12A7E" w:rsidRDefault="00F12A7E" w:rsidP="00F12A7E">
      <w:pPr>
        <w:pStyle w:val="BodyText"/>
      </w:pPr>
      <w:r>
        <w:t>So lets try to connect on window 1 (</w:t>
      </w:r>
      <w:hyperlink r:id="rId1130" w:history="1">
        <w:r w:rsidRPr="0077669C">
          <w:rPr>
            <w:rStyle w:val="Hyperlink"/>
          </w:rPr>
          <w:t>http://h03-dev-vm7:5801)</w:t>
        </w:r>
      </w:hyperlink>
    </w:p>
    <w:p w14:paraId="73465FB2" w14:textId="77777777" w:rsidR="00F12A7E" w:rsidRDefault="00F12A7E" w:rsidP="00F12A7E">
      <w:pPr>
        <w:pStyle w:val="BodyText"/>
      </w:pPr>
      <w:r>
        <w:t>Errors to start with - kept refreshing and eventually it connected and I saw the java applet</w:t>
      </w:r>
    </w:p>
    <w:p w14:paraId="6DD2376F" w14:textId="77777777" w:rsidR="00F12A7E" w:rsidRDefault="00F12A7E" w:rsidP="00F12A7E">
      <w:pPr>
        <w:pStyle w:val="BodyText"/>
      </w:pPr>
      <w:r>
        <w:t>I can now see the desktop, but it is the cmd prompt :(</w:t>
      </w:r>
    </w:p>
    <w:p w14:paraId="34A57C42" w14:textId="77777777" w:rsidR="00F12A7E" w:rsidRDefault="00F12A7E" w:rsidP="003D4FE8">
      <w:pPr>
        <w:pStyle w:val="BodyText2"/>
      </w:pPr>
      <w:r>
        <w:t>VNCServer log file:</w:t>
      </w:r>
    </w:p>
    <w:p w14:paraId="4B9CCF36" w14:textId="77777777" w:rsidR="00F12A7E" w:rsidRDefault="00F12A7E" w:rsidP="00F12A7E">
      <w:pPr>
        <w:pStyle w:val="BodyText"/>
      </w:pPr>
      <w:r>
        <w:t xml:space="preserve">27/09/2011 14:08:32 </w:t>
      </w:r>
      <w:hyperlink r:id="rId1131" w:history="1">
        <w:r w:rsidRPr="0077669C">
          <w:rPr>
            <w:rStyle w:val="Hyperlink"/>
          </w:rPr>
          <w:t>httpd: premature connection close</w:t>
        </w:r>
      </w:hyperlink>
    </w:p>
    <w:p w14:paraId="59C61F49" w14:textId="77777777" w:rsidR="00F12A7E" w:rsidRDefault="00F12A7E" w:rsidP="00F12A7E">
      <w:pPr>
        <w:pStyle w:val="BodyText"/>
      </w:pPr>
      <w:r>
        <w:t xml:space="preserve">27/09/2011 14:13:39 </w:t>
      </w:r>
      <w:hyperlink r:id="rId1132" w:history="1">
        <w:r w:rsidRPr="0077669C">
          <w:rPr>
            <w:rStyle w:val="Hyperlink"/>
          </w:rPr>
          <w:t>httpd: get '' for 139.191.147.152    -- HOORAY THIS IS MY DESKTOP MACHINE!</w:t>
        </w:r>
      </w:hyperlink>
    </w:p>
    <w:p w14:paraId="20AB171A" w14:textId="77777777" w:rsidR="00F12A7E" w:rsidRDefault="00F12A7E" w:rsidP="003D4FE8">
      <w:pPr>
        <w:pStyle w:val="BodyText2"/>
      </w:pPr>
      <w:r>
        <w:t>Problems connecting again. But this machine only has 1 processor anyway!</w:t>
      </w:r>
      <w:r>
        <w:tab/>
      </w:r>
    </w:p>
    <w:p w14:paraId="5EA20348" w14:textId="77777777" w:rsidR="00F12A7E" w:rsidRDefault="00F12A7E" w:rsidP="00F12A7E">
      <w:pPr>
        <w:pStyle w:val="BodyText"/>
      </w:pPr>
      <w:r>
        <w:t>Trying using Xming and other stuff:</w:t>
      </w:r>
    </w:p>
    <w:p w14:paraId="0864BBE6" w14:textId="77777777" w:rsidR="00F12A7E" w:rsidRDefault="00F12A7E" w:rsidP="00F12A7E">
      <w:pPr>
        <w:pStyle w:val="BodyText"/>
      </w:pPr>
      <w:r>
        <w:t>Opened xlaunch</w:t>
      </w:r>
    </w:p>
    <w:p w14:paraId="1B8918C2" w14:textId="77777777" w:rsidR="00F12A7E" w:rsidRDefault="00F12A7E" w:rsidP="00F12A7E">
      <w:pPr>
        <w:pStyle w:val="BodyText"/>
      </w:pPr>
      <w:r>
        <w:t xml:space="preserve"> - Clicked on ssh|x11 and checked enable x11 forwarding</w:t>
      </w:r>
    </w:p>
    <w:p w14:paraId="758798C6" w14:textId="77777777" w:rsidR="00F12A7E" w:rsidRDefault="00F12A7E" w:rsidP="00F12A7E">
      <w:pPr>
        <w:pStyle w:val="BodyText"/>
      </w:pPr>
      <w:r>
        <w:t xml:space="preserve"> - logged in using ssh to ehabitat</w:t>
      </w:r>
    </w:p>
    <w:p w14:paraId="6DFCDD03" w14:textId="77777777" w:rsidR="00F12A7E" w:rsidRDefault="00F12A7E" w:rsidP="00F12A7E">
      <w:pPr>
        <w:pStyle w:val="BodyText"/>
      </w:pPr>
      <w:r>
        <w:t xml:space="preserve"> - dont know what to do now?</w:t>
      </w:r>
    </w:p>
    <w:p w14:paraId="18B7AA50" w14:textId="77777777" w:rsidR="00F12A7E" w:rsidRDefault="00F12A7E" w:rsidP="00F12A7E">
      <w:pPr>
        <w:pStyle w:val="BodyText"/>
      </w:pPr>
      <w:r>
        <w:t xml:space="preserve"> </w:t>
      </w:r>
    </w:p>
    <w:p w14:paraId="590D7A08" w14:textId="77777777" w:rsidR="00F12A7E" w:rsidRDefault="00F12A7E" w:rsidP="00F12A7E">
      <w:pPr>
        <w:pStyle w:val="BodyText"/>
      </w:pPr>
      <w:r>
        <w:t xml:space="preserve"> </w:t>
      </w:r>
    </w:p>
    <w:p w14:paraId="750F5CDF" w14:textId="77777777" w:rsidR="00F12A7E" w:rsidRDefault="00F12A7E" w:rsidP="00F12A7E">
      <w:pPr>
        <w:pStyle w:val="BodyText"/>
      </w:pPr>
      <w:r>
        <w:t>OpenSuse 11 is installed</w:t>
      </w:r>
    </w:p>
    <w:p w14:paraId="696ABA4A" w14:textId="77777777" w:rsidR="00F12A7E" w:rsidRDefault="00F12A7E" w:rsidP="00F12A7E">
      <w:pPr>
        <w:pStyle w:val="BodyText"/>
      </w:pPr>
      <w:r>
        <w:t>To run GRASS in the GUI:</w:t>
      </w:r>
    </w:p>
    <w:p w14:paraId="3E799CA6" w14:textId="77777777" w:rsidR="00F12A7E" w:rsidRDefault="00F12A7E" w:rsidP="00F12A7E">
      <w:pPr>
        <w:pStyle w:val="BodyText"/>
      </w:pPr>
      <w:r>
        <w:lastRenderedPageBreak/>
        <w:t>start grass:</w:t>
      </w:r>
    </w:p>
    <w:p w14:paraId="5A7B5821" w14:textId="77777777" w:rsidR="00F12A7E" w:rsidRDefault="00F12A7E" w:rsidP="00F12A7E">
      <w:pPr>
        <w:pStyle w:val="BodyText"/>
      </w:pPr>
      <w:r>
        <w:t xml:space="preserve">grass </w:t>
      </w:r>
    </w:p>
    <w:p w14:paraId="48F0E34C" w14:textId="77777777" w:rsidR="00F12A7E" w:rsidRDefault="00F12A7E" w:rsidP="00F12A7E">
      <w:pPr>
        <w:pStyle w:val="BodyText"/>
      </w:pPr>
      <w:r>
        <w:t>g.gui wxpython</w:t>
      </w:r>
    </w:p>
    <w:p w14:paraId="5C4CB75F" w14:textId="77777777" w:rsidR="00F12A7E" w:rsidRDefault="00F12A7E" w:rsidP="00F12A7E">
      <w:pPr>
        <w:pStyle w:val="Heading3"/>
      </w:pPr>
      <w:r>
        <w:t>Memory</w:t>
      </w:r>
    </w:p>
    <w:p w14:paraId="06238C69" w14:textId="77777777" w:rsidR="00F12A7E" w:rsidRDefault="00F12A7E" w:rsidP="003D4FE8">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397DAF">
      <w:pPr>
        <w:pStyle w:val="Code"/>
      </w:pPr>
      <w:r>
        <w:t>top -u cottaan - to only see my tasks</w:t>
      </w:r>
    </w:p>
    <w:p w14:paraId="300FD1C1" w14:textId="77777777" w:rsidR="007B063A" w:rsidRPr="00F5186B" w:rsidRDefault="007B063A" w:rsidP="00397DAF">
      <w:pPr>
        <w:pStyle w:val="Code"/>
      </w:pPr>
      <w:r>
        <w:t xml:space="preserve">kill -9 29141 – to kill memory for a particular running </w:t>
      </w:r>
      <w:r w:rsidR="00563249">
        <w:t>process</w:t>
      </w:r>
    </w:p>
    <w:p w14:paraId="69EEB4F9" w14:textId="77777777" w:rsidR="00F12A7E" w:rsidRDefault="00F12A7E" w:rsidP="00F12A7E">
      <w:pPr>
        <w:pStyle w:val="Heading3"/>
      </w:pPr>
      <w:r>
        <w:t>Net</w:t>
      </w:r>
    </w:p>
    <w:p w14:paraId="05A1A8D3" w14:textId="77777777" w:rsidR="00F12A7E" w:rsidRDefault="00F12A7E" w:rsidP="003D4FE8">
      <w:pPr>
        <w:pStyle w:val="BodyText2"/>
      </w:pPr>
      <w:r>
        <w:t>To call a url:</w:t>
      </w:r>
    </w:p>
    <w:p w14:paraId="25D65D80" w14:textId="77777777" w:rsidR="00F12A7E" w:rsidRDefault="00F12A7E" w:rsidP="00397DAF">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3D4FE8">
      <w:pPr>
        <w:pStyle w:val="BodyText2"/>
      </w:pPr>
      <w:r>
        <w:t>To get this written to a file append –O test.xml to the code</w:t>
      </w:r>
    </w:p>
    <w:p w14:paraId="11AB4ADE" w14:textId="3E44B665" w:rsidR="00F3221A" w:rsidRDefault="00F3221A" w:rsidP="00F3221A">
      <w:pPr>
        <w:pStyle w:val="Heading3"/>
      </w:pPr>
      <w:r>
        <w:t>rpm - package manager</w:t>
      </w:r>
      <w:bookmarkEnd w:id="192"/>
    </w:p>
    <w:p w14:paraId="7363DF5E" w14:textId="77777777" w:rsidR="00F3221A" w:rsidRDefault="00F3221A" w:rsidP="00F3221A">
      <w:pPr>
        <w:pStyle w:val="BodyText"/>
      </w:pPr>
      <w:r>
        <w:t xml:space="preserve">Trying to get a list of software installed on ehabitat. </w:t>
      </w:r>
    </w:p>
    <w:p w14:paraId="597D063E" w14:textId="77777777" w:rsidR="00F3221A" w:rsidRDefault="00F3221A" w:rsidP="00F3221A">
      <w:pPr>
        <w:pStyle w:val="BodyText"/>
      </w:pPr>
      <w:r>
        <w:t>Tried dpkg but it is not present so it is not Ubuntu or Debian!</w:t>
      </w:r>
    </w:p>
    <w:p w14:paraId="2C656459" w14:textId="77777777" w:rsidR="00F3221A" w:rsidRDefault="00F3221A" w:rsidP="00F3221A">
      <w:pPr>
        <w:pStyle w:val="BodyText"/>
      </w:pPr>
      <w:r>
        <w:t xml:space="preserve">rpm - this works!! </w:t>
      </w:r>
    </w:p>
    <w:p w14:paraId="48C76C6B" w14:textId="77777777" w:rsidR="00F3221A" w:rsidRDefault="00F3221A" w:rsidP="00F3221A">
      <w:pPr>
        <w:pStyle w:val="BodyText"/>
      </w:pPr>
      <w:r>
        <w:t xml:space="preserve">There are lots of distributions for GNU/Linux: </w:t>
      </w:r>
      <w:hyperlink r:id="rId1133" w:history="1">
        <w:r w:rsidRPr="0077669C">
          <w:rPr>
            <w:rStyle w:val="Hyperlink"/>
          </w:rPr>
          <w:t>http://en.wikipedia.org/wiki/GNU/Linux_distributions - some commercial, some not. Which do we have? Not sure.</w:t>
        </w:r>
      </w:hyperlink>
    </w:p>
    <w:p w14:paraId="259726A8" w14:textId="77777777" w:rsidR="00F3221A" w:rsidRDefault="00F3221A" w:rsidP="00F3221A">
      <w:pPr>
        <w:pStyle w:val="BodyText"/>
      </w:pPr>
      <w:r>
        <w:t xml:space="preserve">Using the rpm help here: </w:t>
      </w:r>
      <w:hyperlink r:id="rId1134" w:history="1">
        <w:r w:rsidRPr="0077669C">
          <w:rPr>
            <w:rStyle w:val="Hyperlink"/>
          </w:rPr>
          <w:t>http://fedoranews.org/alex/tutorial/rpm/3.shtml</w:t>
        </w:r>
      </w:hyperlink>
    </w:p>
    <w:p w14:paraId="32B2B015" w14:textId="77777777" w:rsidR="00F3221A" w:rsidRDefault="00F3221A" w:rsidP="00F3221A">
      <w:pPr>
        <w:pStyle w:val="BodyText"/>
      </w:pPr>
      <w:r>
        <w:t>To get a list of all installed packages:</w:t>
      </w:r>
    </w:p>
    <w:p w14:paraId="0C19E030" w14:textId="77777777" w:rsidR="00F3221A" w:rsidRDefault="00F3221A" w:rsidP="00F3221A">
      <w:pPr>
        <w:pStyle w:val="BodyText"/>
      </w:pPr>
      <w:r>
        <w:t>rpm -qa</w:t>
      </w:r>
    </w:p>
    <w:p w14:paraId="57BA3AA6" w14:textId="77777777" w:rsidR="00F3221A" w:rsidRDefault="00F3221A" w:rsidP="00F3221A">
      <w:pPr>
        <w:pStyle w:val="BodyText"/>
      </w:pPr>
      <w:r>
        <w:t xml:space="preserve">or </w:t>
      </w:r>
    </w:p>
    <w:p w14:paraId="1E68C866" w14:textId="77777777" w:rsidR="00F3221A" w:rsidRDefault="00F3221A" w:rsidP="00F3221A">
      <w:pPr>
        <w:pStyle w:val="BodyText"/>
      </w:pPr>
      <w:r>
        <w:t>rpm -qa | more - to pipe it one page at a time</w:t>
      </w:r>
    </w:p>
    <w:p w14:paraId="34DCBF95" w14:textId="77777777" w:rsidR="00F3221A" w:rsidRDefault="00F3221A" w:rsidP="003D4FE8">
      <w:pPr>
        <w:pStyle w:val="BodyText2"/>
      </w:pPr>
      <w:r>
        <w:t>rpm -qa | grep -i python - gets all of the packages that match the string 'python' using grep - the i means case insensitive</w:t>
      </w:r>
    </w:p>
    <w:p w14:paraId="13AE7865" w14:textId="160811DF" w:rsidR="00F3221A" w:rsidRDefault="00F3221A" w:rsidP="00F3221A">
      <w:pPr>
        <w:pStyle w:val="BodyText"/>
      </w:pPr>
      <w:r>
        <w:t xml:space="preserve">Processes and jobs section here is great: </w:t>
      </w:r>
      <w:hyperlink r:id="rId1135" w:history="1">
        <w:r w:rsidRPr="0077669C">
          <w:rPr>
            <w:rStyle w:val="Hyperlink"/>
          </w:rPr>
          <w:t>http://www.ee.surrey.ac.uk/Teaching/Unix/unix5.html</w:t>
        </w:r>
      </w:hyperlink>
    </w:p>
    <w:p w14:paraId="274D7630" w14:textId="77777777" w:rsidR="00F3221A" w:rsidRDefault="00F3221A" w:rsidP="00F3221A">
      <w:pPr>
        <w:pStyle w:val="BodyText"/>
      </w:pPr>
      <w:r>
        <w:t>How to put processes into the background</w:t>
      </w:r>
    </w:p>
    <w:p w14:paraId="61BBCB74" w14:textId="77777777" w:rsidR="00F3221A" w:rsidRDefault="00F3221A" w:rsidP="00F3221A">
      <w:pPr>
        <w:pStyle w:val="BodyText"/>
      </w:pPr>
      <w:r>
        <w:t>in ls:</w:t>
      </w:r>
    </w:p>
    <w:p w14:paraId="7C790DEF" w14:textId="77777777" w:rsidR="00F3221A" w:rsidRDefault="00F3221A" w:rsidP="00F3221A">
      <w:pPr>
        <w:pStyle w:val="BodyText"/>
      </w:pPr>
      <w:r>
        <w:t>Executable files: Green</w:t>
      </w:r>
    </w:p>
    <w:p w14:paraId="4B188023" w14:textId="77777777" w:rsidR="00F3221A" w:rsidRDefault="00F3221A" w:rsidP="00F3221A">
      <w:pPr>
        <w:pStyle w:val="BodyText"/>
      </w:pPr>
      <w:r>
        <w:t>* Normal file : Normal</w:t>
      </w:r>
    </w:p>
    <w:p w14:paraId="05F8915D" w14:textId="77777777" w:rsidR="00F3221A" w:rsidRDefault="00F3221A" w:rsidP="00F3221A">
      <w:pPr>
        <w:pStyle w:val="BodyText"/>
      </w:pPr>
      <w:r>
        <w:t>* Directory: Blue</w:t>
      </w:r>
    </w:p>
    <w:p w14:paraId="2BED5DAD" w14:textId="77777777" w:rsidR="00F3221A" w:rsidRDefault="00F3221A" w:rsidP="00F3221A">
      <w:pPr>
        <w:pStyle w:val="BodyText"/>
      </w:pPr>
      <w:r>
        <w:t>* Symbolic link : Cyan</w:t>
      </w:r>
    </w:p>
    <w:p w14:paraId="4C2F74DD" w14:textId="77777777" w:rsidR="00F3221A" w:rsidRDefault="00F3221A" w:rsidP="00F3221A">
      <w:pPr>
        <w:pStyle w:val="BodyText"/>
      </w:pPr>
      <w:r>
        <w:t>* Pipe: Yellow</w:t>
      </w:r>
    </w:p>
    <w:p w14:paraId="53A312E8" w14:textId="77777777" w:rsidR="00F3221A" w:rsidRDefault="00F3221A" w:rsidP="00F3221A">
      <w:pPr>
        <w:pStyle w:val="BodyText"/>
      </w:pPr>
      <w:r>
        <w:t>* Socket: Magenta</w:t>
      </w:r>
    </w:p>
    <w:p w14:paraId="32193935" w14:textId="77777777" w:rsidR="00F3221A" w:rsidRDefault="00F3221A" w:rsidP="00F3221A">
      <w:pPr>
        <w:pStyle w:val="BodyText"/>
      </w:pPr>
      <w:r>
        <w:t>* Block device driver: Bold yellow foreground, with black background</w:t>
      </w:r>
    </w:p>
    <w:p w14:paraId="0CB46173" w14:textId="77777777" w:rsidR="00F3221A" w:rsidRDefault="00F3221A" w:rsidP="00F3221A">
      <w:pPr>
        <w:pStyle w:val="BodyText"/>
      </w:pPr>
      <w:r>
        <w:t>* Character device driver: Bold yellow foreground, with black background</w:t>
      </w:r>
    </w:p>
    <w:p w14:paraId="7F0B3F48" w14:textId="77777777" w:rsidR="00F3221A" w:rsidRDefault="00F3221A" w:rsidP="00F3221A">
      <w:pPr>
        <w:pStyle w:val="BodyText"/>
      </w:pPr>
      <w:r>
        <w:t>* Orphaned syminks : Blinking Bold white with red background</w:t>
      </w:r>
    </w:p>
    <w:p w14:paraId="6D87AA6F" w14:textId="77777777" w:rsidR="00F3221A" w:rsidRDefault="00F3221A" w:rsidP="00F3221A">
      <w:pPr>
        <w:pStyle w:val="BodyText"/>
      </w:pPr>
      <w:r>
        <w:t>* Missing links ( … and the files they point to) : Blinking Bold white with red background</w:t>
      </w:r>
    </w:p>
    <w:p w14:paraId="08A25924" w14:textId="77777777" w:rsidR="00F3221A" w:rsidRDefault="00F3221A" w:rsidP="00F3221A">
      <w:pPr>
        <w:pStyle w:val="BodyText"/>
      </w:pPr>
      <w:r>
        <w:t>* Archives or compressed : Red (.tar, .gz, .zip, .rpm)</w:t>
      </w:r>
    </w:p>
    <w:p w14:paraId="57427472" w14:textId="77777777" w:rsidR="00F3221A" w:rsidRDefault="00F3221A" w:rsidP="003D4FE8">
      <w:pPr>
        <w:pStyle w:val="BodyText2"/>
      </w:pPr>
      <w:r>
        <w:t>* Image files : Magenta (.jpg, gif, bmp, png, tif)</w:t>
      </w:r>
    </w:p>
    <w:p w14:paraId="2B7A265D" w14:textId="77777777" w:rsidR="00F3221A" w:rsidRDefault="00F3221A" w:rsidP="003D4FE8">
      <w:pPr>
        <w:pStyle w:val="BodyText2"/>
      </w:pPr>
      <w:r>
        <w:t>Type python at the UNIX prompt to use python</w:t>
      </w:r>
    </w:p>
    <w:p w14:paraId="081E7550" w14:textId="77777777" w:rsidR="00F3221A" w:rsidRDefault="00F3221A" w:rsidP="00F3221A">
      <w:pPr>
        <w:pStyle w:val="BodyText"/>
      </w:pPr>
      <w:r>
        <w:t>vi is a UNIX text editor</w:t>
      </w:r>
    </w:p>
    <w:p w14:paraId="13872208" w14:textId="77777777" w:rsidR="00F3221A" w:rsidRDefault="00F3221A" w:rsidP="003D4FE8">
      <w:pPr>
        <w:pStyle w:val="BodyText2"/>
      </w:pPr>
      <w:r>
        <w:t>cat can be used to open and display files</w:t>
      </w:r>
    </w:p>
    <w:p w14:paraId="42314793" w14:textId="77777777" w:rsidR="00F3221A" w:rsidRDefault="00F3221A" w:rsidP="00F3221A">
      <w:pPr>
        <w:pStyle w:val="BodyText"/>
      </w:pPr>
      <w:r>
        <w:t>ls -l | wc -l - to get total of the number of files in a folder - pipes to the word count program</w:t>
      </w:r>
    </w:p>
    <w:p w14:paraId="7793B4DB" w14:textId="77777777" w:rsidR="002600EC" w:rsidRDefault="002600EC" w:rsidP="002600EC">
      <w:pPr>
        <w:pStyle w:val="Heading3"/>
      </w:pPr>
      <w:bookmarkStart w:id="193" w:name="_Ref347406831"/>
      <w:bookmarkStart w:id="194" w:name="_Toc315774616"/>
      <w:bookmarkEnd w:id="114"/>
      <w:r>
        <w:t>Getting/Setting Environment Variables</w:t>
      </w:r>
      <w:bookmarkEnd w:id="193"/>
    </w:p>
    <w:p w14:paraId="788E2952" w14:textId="77777777" w:rsidR="00A216D3" w:rsidRDefault="00A216D3" w:rsidP="003D4FE8">
      <w:pPr>
        <w:pStyle w:val="BodyText2"/>
      </w:pPr>
      <w:r>
        <w:t>To check environment variables, use set (for all of them) or echo $&lt;variable&gt;:</w:t>
      </w:r>
    </w:p>
    <w:p w14:paraId="00D4210F" w14:textId="77777777" w:rsidR="00A216D3" w:rsidRDefault="00A216D3" w:rsidP="00397DAF">
      <w:pPr>
        <w:pStyle w:val="Code"/>
      </w:pPr>
      <w:r>
        <w:t>$ set</w:t>
      </w:r>
    </w:p>
    <w:p w14:paraId="6504F013" w14:textId="77777777" w:rsidR="00A216D3" w:rsidRDefault="00A216D3" w:rsidP="00397DAF">
      <w:pPr>
        <w:pStyle w:val="Code"/>
      </w:pPr>
      <w:r>
        <w:t>$ echo $JAVA_HOME</w:t>
      </w:r>
    </w:p>
    <w:p w14:paraId="097AE884" w14:textId="77777777" w:rsidR="00AB7D4F" w:rsidRDefault="00AB7D4F" w:rsidP="003D4FE8">
      <w:pPr>
        <w:pStyle w:val="BodyText2"/>
      </w:pPr>
      <w:r>
        <w:lastRenderedPageBreak/>
        <w:t>To see the path to executables, use which:</w:t>
      </w:r>
    </w:p>
    <w:p w14:paraId="4B36C633" w14:textId="77777777" w:rsidR="00AB7D4F" w:rsidRPr="00A216D3" w:rsidRDefault="00AB7D4F" w:rsidP="00397DAF">
      <w:pPr>
        <w:pStyle w:val="Code"/>
      </w:pPr>
      <w:r>
        <w:t>$ which java</w:t>
      </w:r>
    </w:p>
    <w:p w14:paraId="0F5E7FDA" w14:textId="77777777" w:rsidR="00A216D3" w:rsidRDefault="00A216D3" w:rsidP="003D4FE8">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397DAF">
      <w:pPr>
        <w:pStyle w:val="Code"/>
      </w:pPr>
      <w:r w:rsidRPr="00B161EB">
        <w:t>$ export JAVA_HOME=/usr/java/jdk1.6.0_31/bin/java</w:t>
      </w:r>
    </w:p>
    <w:p w14:paraId="4C9E9440" w14:textId="77777777" w:rsidR="00AB7D4F" w:rsidRDefault="00AB7D4F" w:rsidP="00397DAF">
      <w:pPr>
        <w:pStyle w:val="Code"/>
      </w:pPr>
      <w:r>
        <w:t xml:space="preserve">$ </w:t>
      </w:r>
      <w:r w:rsidRPr="00AB7D4F">
        <w:t>export PATH=$PATH:/usr/java/</w:t>
      </w:r>
      <w:r w:rsidRPr="00B161EB">
        <w:t>jdk1.6.0_31</w:t>
      </w:r>
      <w:r>
        <w:t>/</w:t>
      </w:r>
      <w:r w:rsidRPr="00AB7D4F">
        <w:t>bin</w:t>
      </w:r>
    </w:p>
    <w:p w14:paraId="520F132E" w14:textId="1BA6C0AA" w:rsidR="00EC66C5" w:rsidRDefault="00EC66C5" w:rsidP="00EC66C5">
      <w:pPr>
        <w:pStyle w:val="Heading3"/>
      </w:pPr>
      <w:r>
        <w:t>Creating files</w:t>
      </w:r>
    </w:p>
    <w:p w14:paraId="275FA76D" w14:textId="360C746D" w:rsidR="00EC66C5" w:rsidRDefault="00EC66C5" w:rsidP="00EC66C5">
      <w:pPr>
        <w:pStyle w:val="BodyText2"/>
      </w:pPr>
      <w:r>
        <w:t>Easily with echo &gt;. e.g:</w:t>
      </w:r>
    </w:p>
    <w:p w14:paraId="6739F8D8" w14:textId="06ADEE18" w:rsidR="00EC66C5" w:rsidRPr="00EC66C5" w:rsidRDefault="00EC66C5" w:rsidP="00397DAF">
      <w:pPr>
        <w:pStyle w:val="Code"/>
      </w:pPr>
      <w:r w:rsidRPr="00EC66C5">
        <w:t>echo onerow &gt; st-geom-onerow.tsv</w:t>
      </w:r>
    </w:p>
    <w:p w14:paraId="05DAE0C5" w14:textId="308A13EA" w:rsidR="005F2214" w:rsidRDefault="005F2214" w:rsidP="005F2214">
      <w:pPr>
        <w:pStyle w:val="Heading3"/>
      </w:pPr>
      <w:r>
        <w:t>Ubuntu 10.0.4 LTS</w:t>
      </w:r>
      <w:r w:rsidR="003F1AB4">
        <w:t xml:space="preserve"> (Precise)</w:t>
      </w:r>
    </w:p>
    <w:p w14:paraId="38ED9AC4" w14:textId="064E057C" w:rsidR="005F2214" w:rsidRDefault="005F2214" w:rsidP="005F2214">
      <w:pPr>
        <w:pStyle w:val="BodyText2"/>
      </w:pPr>
      <w:r>
        <w:t>To see whether an OS is 32-bit or 64-bit, type:</w:t>
      </w:r>
    </w:p>
    <w:p w14:paraId="40E758FF" w14:textId="1C2ECEC5" w:rsidR="005F2214" w:rsidRDefault="005F2214" w:rsidP="00397DAF">
      <w:pPr>
        <w:pStyle w:val="Code"/>
      </w:pPr>
      <w:r w:rsidRPr="005F2214">
        <w:t xml:space="preserve">uname </w:t>
      </w:r>
      <w:r>
        <w:t>–</w:t>
      </w:r>
      <w:r w:rsidRPr="005F2214">
        <w:t>a</w:t>
      </w:r>
    </w:p>
    <w:p w14:paraId="172A55C5" w14:textId="4ABF27C5" w:rsidR="005F2214" w:rsidRPr="005F2214" w:rsidRDefault="005F2214" w:rsidP="005F2214">
      <w:pPr>
        <w:pStyle w:val="BodyText2"/>
      </w:pPr>
      <w:r>
        <w:t>And you can tell by the reply.</w:t>
      </w:r>
    </w:p>
    <w:p w14:paraId="7AAA3E27" w14:textId="77777777" w:rsidR="007C2736" w:rsidRDefault="007C2736" w:rsidP="00C97A1C">
      <w:pPr>
        <w:pStyle w:val="Heading2"/>
      </w:pPr>
      <w:r>
        <w:t>SSH</w:t>
      </w:r>
    </w:p>
    <w:p w14:paraId="701F5560" w14:textId="77777777" w:rsidR="006E60E0" w:rsidRDefault="006E60E0" w:rsidP="003D4FE8">
      <w:pPr>
        <w:pStyle w:val="BodyText2"/>
      </w:pPr>
      <w:r>
        <w:t>Listing files on a remote server:</w:t>
      </w:r>
    </w:p>
    <w:p w14:paraId="7D1B43C6" w14:textId="77777777" w:rsidR="006E60E0" w:rsidRPr="006E60E0" w:rsidRDefault="006E60E0" w:rsidP="00397DAF">
      <w:pPr>
        <w:pStyle w:val="Code"/>
      </w:pPr>
      <w:r w:rsidRPr="006E60E0">
        <w:t>(envname)[dopa@h05-nn01 ~]$ ssh cottaan@cruise 'ls -d /exports/monde/GBIFSpeciesFiles/*'</w:t>
      </w:r>
    </w:p>
    <w:p w14:paraId="1A040588" w14:textId="77777777" w:rsidR="005335A5" w:rsidRDefault="005335A5" w:rsidP="00C97A1C">
      <w:pPr>
        <w:pStyle w:val="Heading3"/>
      </w:pPr>
      <w:r>
        <w:t>Connecting to remote machines</w:t>
      </w:r>
    </w:p>
    <w:p w14:paraId="4365EE77" w14:textId="40DBB5FD" w:rsidR="00214B12" w:rsidRDefault="00214B12" w:rsidP="003D4FE8">
      <w:pPr>
        <w:pStyle w:val="BodyText2"/>
      </w:pPr>
      <w:r>
        <w:t>Our outgoing IP addresses are:</w:t>
      </w:r>
    </w:p>
    <w:p w14:paraId="47E176AA" w14:textId="77777777" w:rsidR="00214B12" w:rsidRDefault="00214B12" w:rsidP="00397DAF">
      <w:pPr>
        <w:pStyle w:val="Code"/>
      </w:pPr>
      <w:r>
        <w:t>139.191.170.x</w:t>
      </w:r>
    </w:p>
    <w:p w14:paraId="387A249F" w14:textId="1471C42F" w:rsidR="00214B12" w:rsidRDefault="00214B12" w:rsidP="00397DAF">
      <w:pPr>
        <w:pStyle w:val="Code"/>
      </w:pPr>
      <w:r>
        <w:t>139.191.147.x</w:t>
      </w:r>
    </w:p>
    <w:p w14:paraId="2754FCF6" w14:textId="77777777" w:rsidR="005335A5" w:rsidRDefault="005335A5" w:rsidP="003D4FE8">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136" w:history="1">
        <w:r w:rsidRPr="005335A5">
          <w:rPr>
            <w:rStyle w:val="Hyperlink"/>
          </w:rPr>
          <w:t>here</w:t>
        </w:r>
      </w:hyperlink>
      <w:r>
        <w:t>):</w:t>
      </w:r>
    </w:p>
    <w:p w14:paraId="027938F2" w14:textId="77777777" w:rsidR="005335A5" w:rsidRDefault="005335A5" w:rsidP="00397DAF">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397DAF">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397DA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C97A1C">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397DAF">
      <w:pPr>
        <w:pStyle w:val="Code"/>
      </w:pPr>
      <w:r>
        <w:t>[webuser@h05-dev-vm3 dopa-services]$ ssh-keygen -t rsa</w:t>
      </w:r>
    </w:p>
    <w:p w14:paraId="46009115" w14:textId="77777777" w:rsidR="00713EC7" w:rsidRDefault="00713EC7" w:rsidP="00397DAF">
      <w:pPr>
        <w:pStyle w:val="Code"/>
      </w:pPr>
      <w:r>
        <w:t>[webuser@h05-dev-vm3 dopa-services]$ ssh dopa@h05-nn01 mkdir -p .ssh</w:t>
      </w:r>
    </w:p>
    <w:p w14:paraId="1ECABB9B" w14:textId="77777777" w:rsidR="00713EC7" w:rsidRDefault="00713EC7" w:rsidP="00397DAF">
      <w:pPr>
        <w:pStyle w:val="Code"/>
      </w:pPr>
      <w:r>
        <w:t>[webuser@h05-dev-vm3 /]$ cat /home/webuser/.ssh/id_rsa.pub | ssh dopa@h05-nn01 'cat &gt;&gt; .ssh/authorized_keys'</w:t>
      </w:r>
    </w:p>
    <w:p w14:paraId="628BEF24" w14:textId="77777777" w:rsidR="002950DC" w:rsidRDefault="002950DC" w:rsidP="00C97A1C">
      <w:pPr>
        <w:pStyle w:val="BodyText"/>
        <w:rPr>
          <w:rStyle w:val="Hyperlink"/>
        </w:rPr>
      </w:pPr>
      <w:r>
        <w:t>We could use the following library from GitHub which is for remote python execution and deployment:</w:t>
      </w:r>
      <w:r w:rsidRPr="002950DC">
        <w:t xml:space="preserve"> </w:t>
      </w:r>
      <w:hyperlink r:id="rId1137" w:history="1">
        <w:r>
          <w:rPr>
            <w:rStyle w:val="Hyperlink"/>
          </w:rPr>
          <w:t>https://github.com/fabric/fabric</w:t>
        </w:r>
      </w:hyperlink>
    </w:p>
    <w:p w14:paraId="10358AE2" w14:textId="1DB54CF6" w:rsidR="00BE083E" w:rsidRDefault="00BE083E" w:rsidP="00BE083E">
      <w:pPr>
        <w:pStyle w:val="Heading4"/>
      </w:pPr>
      <w:r>
        <w:t>ssh tunnelling</w:t>
      </w:r>
    </w:p>
    <w:p w14:paraId="12B25774" w14:textId="77777777" w:rsidR="00BE083E" w:rsidRDefault="00BE083E" w:rsidP="00324C76">
      <w:pPr>
        <w:pStyle w:val="Heading5"/>
      </w:pPr>
      <w:bookmarkStart w:id="195" w:name="_Ref417388580"/>
      <w:r>
        <w:t>Using Putty</w:t>
      </w:r>
      <w:bookmarkEnd w:id="195"/>
    </w:p>
    <w:p w14:paraId="5ED1C213" w14:textId="30BE3441" w:rsidR="00BE083E" w:rsidRDefault="00BE083E" w:rsidP="00BE083E">
      <w:pPr>
        <w:pStyle w:val="BodyText2"/>
      </w:pPr>
      <w:r>
        <w:t xml:space="preserve">You can create a session in putty that allows you to tunnel all traffic through a specific local port to a remote one. </w:t>
      </w:r>
      <w:hyperlink r:id="rId1138" w:history="1">
        <w:r w:rsidRPr="00BE083E">
          <w:rPr>
            <w:rStyle w:val="Hyperlink"/>
          </w:rPr>
          <w:t>Heres</w:t>
        </w:r>
      </w:hyperlink>
      <w:r>
        <w:t xml:space="preserve"> how to set up. For SPREP here are the putty windows:</w:t>
      </w:r>
    </w:p>
    <w:p w14:paraId="300F30F0" w14:textId="0839534D" w:rsidR="00BE083E" w:rsidRDefault="00BE083E" w:rsidP="00BE083E">
      <w:pPr>
        <w:pStyle w:val="BodyText2"/>
      </w:pPr>
      <w:r>
        <w:rPr>
          <w:noProof/>
          <w:lang w:bidi="ar-SA"/>
        </w:rPr>
        <w:lastRenderedPageBreak/>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9">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BE083E">
      <w:pPr>
        <w:pStyle w:val="ListBullet"/>
      </w:pPr>
      <w:r>
        <w:t>Open the putty session and login</w:t>
      </w:r>
    </w:p>
    <w:p w14:paraId="0BE75DB6" w14:textId="7D68E45D" w:rsidR="00BE083E" w:rsidRDefault="00BE083E" w:rsidP="00BE083E">
      <w:pPr>
        <w:pStyle w:val="ListBullet"/>
      </w:pPr>
      <w:r>
        <w:t>Open the client that will use the ssh tunnel (e.g. pgAdmin)</w:t>
      </w:r>
    </w:p>
    <w:p w14:paraId="7112E85B" w14:textId="4142FB63" w:rsidR="00BE083E" w:rsidRPr="00BE083E" w:rsidRDefault="00BE083E" w:rsidP="00BE083E">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324C76">
      <w:pPr>
        <w:pStyle w:val="Heading5"/>
      </w:pPr>
      <w:r>
        <w:t>In pgAdmin</w:t>
      </w:r>
    </w:p>
    <w:p w14:paraId="4F564C9D" w14:textId="77777777" w:rsidR="00BE083E" w:rsidRPr="00CC0228" w:rsidRDefault="00BE083E" w:rsidP="00BE083E">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BE083E">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0">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C97A1C">
      <w:pPr>
        <w:pStyle w:val="Heading3"/>
      </w:pPr>
      <w:r>
        <w:t>Connections</w:t>
      </w:r>
    </w:p>
    <w:p w14:paraId="27FFA2E8" w14:textId="77777777" w:rsidR="00953576" w:rsidRPr="00953576" w:rsidRDefault="00953576" w:rsidP="003D4FE8">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3D4FE8">
            <w:pPr>
              <w:pStyle w:val="Tiny"/>
            </w:pPr>
            <w:r w:rsidRPr="00E5005D">
              <w:t>Machine</w:t>
            </w:r>
          </w:p>
        </w:tc>
        <w:tc>
          <w:tcPr>
            <w:tcW w:w="1440" w:type="dxa"/>
          </w:tcPr>
          <w:p w14:paraId="07E68B34"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3D4FE8">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3D4FE8">
            <w:pPr>
              <w:pStyle w:val="Tiny"/>
            </w:pPr>
            <w:r w:rsidRPr="00E5005D">
              <w:lastRenderedPageBreak/>
              <w:t>h05-dev-vm3</w:t>
            </w:r>
          </w:p>
        </w:tc>
        <w:tc>
          <w:tcPr>
            <w:tcW w:w="1440" w:type="dxa"/>
          </w:tcPr>
          <w:p w14:paraId="7D3E2B4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0343F">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3D4FE8">
            <w:pPr>
              <w:pStyle w:val="Tiny"/>
            </w:pPr>
            <w:r>
              <w:t>h05-dev-vm8</w:t>
            </w:r>
          </w:p>
        </w:tc>
        <w:tc>
          <w:tcPr>
            <w:tcW w:w="1440" w:type="dxa"/>
          </w:tcPr>
          <w:p w14:paraId="1F058194" w14:textId="460D1B64"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3D4FE8">
            <w:pPr>
              <w:pStyle w:val="Tiny"/>
            </w:pPr>
            <w:r>
              <w:t>h05-stg-vm8</w:t>
            </w:r>
          </w:p>
        </w:tc>
        <w:tc>
          <w:tcPr>
            <w:tcW w:w="1440" w:type="dxa"/>
          </w:tcPr>
          <w:p w14:paraId="23BDDC0D" w14:textId="65F9CDA4"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3D4FE8">
            <w:pPr>
              <w:pStyle w:val="Tiny"/>
            </w:pPr>
            <w:r>
              <w:t>h05-dev-vm11</w:t>
            </w:r>
          </w:p>
        </w:tc>
        <w:tc>
          <w:tcPr>
            <w:tcW w:w="1440" w:type="dxa"/>
          </w:tcPr>
          <w:p w14:paraId="2AB0E713" w14:textId="68E88BF8"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3D4FE8">
            <w:pPr>
              <w:pStyle w:val="Tiny"/>
            </w:pPr>
            <w:r w:rsidRPr="00E5005D">
              <w:t>h03-dev-vm7</w:t>
            </w:r>
          </w:p>
        </w:tc>
        <w:tc>
          <w:tcPr>
            <w:tcW w:w="1440" w:type="dxa"/>
          </w:tcPr>
          <w:p w14:paraId="3365A7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3D4FE8">
            <w:pPr>
              <w:pStyle w:val="Tiny"/>
            </w:pPr>
            <w:r>
              <w:t>hadoop-h05</w:t>
            </w:r>
          </w:p>
        </w:tc>
        <w:tc>
          <w:tcPr>
            <w:tcW w:w="1440" w:type="dxa"/>
          </w:tcPr>
          <w:p w14:paraId="73505CFE"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3D4FE8">
            <w:pPr>
              <w:pStyle w:val="Tiny"/>
            </w:pPr>
            <w:r>
              <w:t>Hadoop-m1 (Hadoop-m1.jrc.it)</w:t>
            </w:r>
          </w:p>
        </w:tc>
        <w:tc>
          <w:tcPr>
            <w:tcW w:w="1440" w:type="dxa"/>
          </w:tcPr>
          <w:p w14:paraId="2E978080" w14:textId="33254E38"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3D4FE8">
            <w:pPr>
              <w:pStyle w:val="Tiny"/>
            </w:pPr>
            <w:r>
              <w:t>hadoop-sn (139.191.147.220)</w:t>
            </w:r>
          </w:p>
        </w:tc>
        <w:tc>
          <w:tcPr>
            <w:tcW w:w="1440" w:type="dxa"/>
          </w:tcPr>
          <w:p w14:paraId="3905065F"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3D4FE8">
            <w:pPr>
              <w:pStyle w:val="Tiny"/>
            </w:pPr>
            <w:r>
              <w:t>Hadoop-m2 (</w:t>
            </w:r>
            <w:r w:rsidRPr="009510AC">
              <w:t>139.191.147.222</w:t>
            </w:r>
            <w:r>
              <w:t>)</w:t>
            </w:r>
          </w:p>
        </w:tc>
        <w:tc>
          <w:tcPr>
            <w:tcW w:w="1440" w:type="dxa"/>
          </w:tcPr>
          <w:p w14:paraId="3135CC9F"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3D4FE8">
            <w:pPr>
              <w:pStyle w:val="Tiny"/>
            </w:pPr>
            <w:r w:rsidRPr="00E5005D">
              <w:t>h05-nn01.jrc.it</w:t>
            </w:r>
          </w:p>
        </w:tc>
        <w:tc>
          <w:tcPr>
            <w:tcW w:w="1440" w:type="dxa"/>
          </w:tcPr>
          <w:p w14:paraId="3CB096A7"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3D4FE8">
            <w:pPr>
              <w:pStyle w:val="Tiny"/>
            </w:pPr>
            <w:r w:rsidRPr="00E5005D">
              <w:t>cruise</w:t>
            </w:r>
          </w:p>
        </w:tc>
        <w:tc>
          <w:tcPr>
            <w:tcW w:w="1440" w:type="dxa"/>
          </w:tcPr>
          <w:p w14:paraId="7E8D94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3D4FE8">
            <w:pPr>
              <w:pStyle w:val="Tiny"/>
            </w:pPr>
            <w:r w:rsidRPr="00E5005D">
              <w:t>species.jrc.org</w:t>
            </w:r>
          </w:p>
        </w:tc>
        <w:tc>
          <w:tcPr>
            <w:tcW w:w="1440" w:type="dxa"/>
          </w:tcPr>
          <w:p w14:paraId="426322A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3D4FE8">
            <w:pPr>
              <w:pStyle w:val="Tiny"/>
            </w:pPr>
            <w:r w:rsidRPr="006E327C">
              <w:t>123.176.76.184</w:t>
            </w:r>
          </w:p>
        </w:tc>
        <w:tc>
          <w:tcPr>
            <w:tcW w:w="1440" w:type="dxa"/>
          </w:tcPr>
          <w:p w14:paraId="58C8D69D" w14:textId="79272295"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F74EC0">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3D4FE8">
            <w:pPr>
              <w:pStyle w:val="Tiny"/>
            </w:pPr>
            <w:r>
              <w:t>139.191.147.168</w:t>
            </w:r>
          </w:p>
        </w:tc>
        <w:tc>
          <w:tcPr>
            <w:tcW w:w="1440" w:type="dxa"/>
          </w:tcPr>
          <w:p w14:paraId="50824129" w14:textId="7619D0C7" w:rsidR="00B45F16" w:rsidRDefault="00B45F16" w:rsidP="003D4FE8">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576B603F"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root</w:t>
            </w:r>
          </w:p>
        </w:tc>
        <w:tc>
          <w:tcPr>
            <w:tcW w:w="1170" w:type="dxa"/>
          </w:tcPr>
          <w:p w14:paraId="21FF8D3B" w14:textId="1E3B63E4"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H5-4-davy</w:t>
            </w:r>
          </w:p>
        </w:tc>
        <w:tc>
          <w:tcPr>
            <w:tcW w:w="3870" w:type="dxa"/>
          </w:tcPr>
          <w:p w14:paraId="63D9CBB3" w14:textId="58C9479E" w:rsidR="00B45F16" w:rsidRDefault="00981BE7" w:rsidP="00981BE7">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C97A1C">
      <w:pPr>
        <w:pStyle w:val="Heading3"/>
      </w:pPr>
      <w:bookmarkStart w:id="196" w:name="_Ref398800010"/>
      <w:r>
        <w:t>SOCK proxy</w:t>
      </w:r>
      <w:bookmarkEnd w:id="196"/>
    </w:p>
    <w:p w14:paraId="30FF2E97" w14:textId="77777777" w:rsidR="00D000FC" w:rsidRDefault="00E871D3" w:rsidP="003D4FE8">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E65B54">
      <w:pPr>
        <w:pStyle w:val="TableText"/>
        <w:rPr>
          <w:rStyle w:val="text"/>
        </w:rPr>
      </w:pPr>
      <w:r w:rsidRPr="00035D81">
        <w:rPr>
          <w:rStyle w:val="text"/>
        </w:rPr>
        <w:t>10.0.100.229    hadoop-m1</w:t>
      </w:r>
    </w:p>
    <w:p w14:paraId="32452480" w14:textId="77777777" w:rsidR="00D000FC" w:rsidRPr="00035D81" w:rsidRDefault="00D000FC" w:rsidP="00E65B54">
      <w:pPr>
        <w:pStyle w:val="TableText"/>
        <w:rPr>
          <w:rStyle w:val="text"/>
        </w:rPr>
      </w:pPr>
      <w:r w:rsidRPr="00035D81">
        <w:rPr>
          <w:rStyle w:val="text"/>
        </w:rPr>
        <w:t>10.0.100.238    hadoop-m2</w:t>
      </w:r>
    </w:p>
    <w:p w14:paraId="21960D6E" w14:textId="77777777" w:rsidR="00D000FC" w:rsidRPr="00035D81" w:rsidRDefault="00D000FC" w:rsidP="00E65B54">
      <w:pPr>
        <w:pStyle w:val="TableText"/>
        <w:rPr>
          <w:rStyle w:val="text"/>
        </w:rPr>
      </w:pPr>
      <w:r w:rsidRPr="00035D81">
        <w:rPr>
          <w:rStyle w:val="text"/>
        </w:rPr>
        <w:t>10.0.100.231    hadoop-01</w:t>
      </w:r>
    </w:p>
    <w:p w14:paraId="148E0104" w14:textId="77777777" w:rsidR="00D000FC" w:rsidRPr="00035D81" w:rsidRDefault="00D000FC" w:rsidP="00E65B54">
      <w:pPr>
        <w:pStyle w:val="TableText"/>
        <w:rPr>
          <w:rStyle w:val="text"/>
        </w:rPr>
      </w:pPr>
      <w:r w:rsidRPr="00035D81">
        <w:rPr>
          <w:rStyle w:val="text"/>
        </w:rPr>
        <w:t>10.0.100.232    hadoop-02</w:t>
      </w:r>
    </w:p>
    <w:p w14:paraId="26C9B7F1" w14:textId="77777777" w:rsidR="00D000FC" w:rsidRPr="00035D81" w:rsidRDefault="00D000FC" w:rsidP="00E65B54">
      <w:pPr>
        <w:pStyle w:val="TableText"/>
        <w:rPr>
          <w:rStyle w:val="text"/>
        </w:rPr>
      </w:pPr>
      <w:r w:rsidRPr="00035D81">
        <w:rPr>
          <w:rStyle w:val="text"/>
        </w:rPr>
        <w:t>10.0.100.233    hadoop-03</w:t>
      </w:r>
    </w:p>
    <w:p w14:paraId="23A268F3" w14:textId="77777777" w:rsidR="00D000FC" w:rsidRPr="00035D81" w:rsidRDefault="00D000FC" w:rsidP="00E65B54">
      <w:pPr>
        <w:pStyle w:val="TableText"/>
        <w:rPr>
          <w:rStyle w:val="text"/>
        </w:rPr>
      </w:pPr>
      <w:r w:rsidRPr="00035D81">
        <w:rPr>
          <w:rStyle w:val="text"/>
        </w:rPr>
        <w:t>10.0.100.234    hadoop-04</w:t>
      </w:r>
    </w:p>
    <w:p w14:paraId="28A1084C" w14:textId="77777777" w:rsidR="00D000FC" w:rsidRPr="00035D81" w:rsidRDefault="00D000FC" w:rsidP="00E65B54">
      <w:pPr>
        <w:pStyle w:val="TableText"/>
        <w:rPr>
          <w:rStyle w:val="text"/>
        </w:rPr>
      </w:pPr>
      <w:r w:rsidRPr="00035D81">
        <w:rPr>
          <w:rStyle w:val="text"/>
        </w:rPr>
        <w:t>10.0.100.235    hadoop-05</w:t>
      </w:r>
    </w:p>
    <w:p w14:paraId="44C8132A" w14:textId="77777777" w:rsidR="00D000FC" w:rsidRPr="00035D81" w:rsidRDefault="00D000FC" w:rsidP="00E65B54">
      <w:pPr>
        <w:pStyle w:val="TableText"/>
        <w:rPr>
          <w:rStyle w:val="text"/>
        </w:rPr>
      </w:pPr>
      <w:r w:rsidRPr="00035D81">
        <w:rPr>
          <w:rStyle w:val="text"/>
        </w:rPr>
        <w:t>10.0.100.236    hadoop-06</w:t>
      </w:r>
    </w:p>
    <w:p w14:paraId="4A941E01" w14:textId="77777777" w:rsidR="00D000FC" w:rsidRPr="00035D81" w:rsidRDefault="00D000FC" w:rsidP="00E65B54">
      <w:pPr>
        <w:pStyle w:val="TableText"/>
        <w:rPr>
          <w:rStyle w:val="text"/>
        </w:rPr>
      </w:pPr>
      <w:r w:rsidRPr="00035D81">
        <w:rPr>
          <w:rStyle w:val="text"/>
        </w:rPr>
        <w:t>10.0.100.237    hadoop-07</w:t>
      </w:r>
    </w:p>
    <w:p w14:paraId="54ECA37E" w14:textId="2F4FEDD9" w:rsidR="00D000FC" w:rsidRPr="00035D81" w:rsidRDefault="00D000FC" w:rsidP="00E65B54">
      <w:pPr>
        <w:pStyle w:val="TableText"/>
        <w:rPr>
          <w:rStyle w:val="text"/>
        </w:rPr>
      </w:pPr>
      <w:r w:rsidRPr="00035D81">
        <w:rPr>
          <w:rStyle w:val="text"/>
        </w:rPr>
        <w:t>10.0.100.230    hadoop-sn</w:t>
      </w:r>
    </w:p>
    <w:p w14:paraId="37A11400" w14:textId="6AFF0841" w:rsidR="00E871D3" w:rsidRDefault="00B84CC8" w:rsidP="003D4FE8">
      <w:pPr>
        <w:pStyle w:val="BodyText2"/>
      </w:pPr>
      <w:r>
        <w:t>To set this up in ssh:</w:t>
      </w:r>
    </w:p>
    <w:p w14:paraId="3989234F" w14:textId="08A53587" w:rsidR="00B84CC8" w:rsidRDefault="00B84CC8" w:rsidP="00C97A1C">
      <w:pPr>
        <w:pStyle w:val="ListBullet"/>
      </w:pPr>
      <w:r>
        <w:t xml:space="preserve">Open the </w:t>
      </w:r>
      <w:r w:rsidR="00487DDA">
        <w:t xml:space="preserve">Hadoop-m2 </w:t>
      </w:r>
      <w:r>
        <w:t xml:space="preserve">ssh connection and click on ssh | tunnels </w:t>
      </w:r>
    </w:p>
    <w:p w14:paraId="5D1C6956" w14:textId="77777777" w:rsidR="00B84CC8" w:rsidRDefault="00B84CC8" w:rsidP="00C97A1C">
      <w:pPr>
        <w:pStyle w:val="ListBullet"/>
      </w:pPr>
      <w:r>
        <w:t>Set source port = 1080, destination=dynamic and click Add</w:t>
      </w:r>
    </w:p>
    <w:p w14:paraId="2601E7B4" w14:textId="6A1AC91A" w:rsidR="00B00CFF" w:rsidRDefault="00B00CFF" w:rsidP="00C97A1C">
      <w:pPr>
        <w:pStyle w:val="ListBullet"/>
      </w:pPr>
      <w:r>
        <w:t xml:space="preserve">In Firefox go to options | advanced | network | settings | </w:t>
      </w:r>
      <w:r w:rsidR="00C81FF9">
        <w:t>SOCKS H</w:t>
      </w:r>
      <w:r>
        <w:t>ost = localhost and port=1080</w:t>
      </w:r>
    </w:p>
    <w:p w14:paraId="3222A79A" w14:textId="77777777" w:rsidR="00BB63DF" w:rsidRDefault="00BB63DF" w:rsidP="00C97A1C">
      <w:pPr>
        <w:pStyle w:val="ListBullet"/>
      </w:pPr>
      <w:r>
        <w:t xml:space="preserve">You can then open the connection and enter an ip address in a browser and it will find the node (e.g. </w:t>
      </w:r>
      <w:hyperlink r:id="rId1141" w:history="1">
        <w:r w:rsidRPr="001F25C7">
          <w:rPr>
            <w:rStyle w:val="Hyperlink"/>
          </w:rPr>
          <w:t>http://10.0.100.234:8042/node</w:t>
        </w:r>
      </w:hyperlink>
      <w:r>
        <w:t xml:space="preserve">) </w:t>
      </w:r>
    </w:p>
    <w:p w14:paraId="3B2D98D2" w14:textId="726BB72A" w:rsidR="00487DDA" w:rsidRDefault="00487DDA" w:rsidP="00C97A1C">
      <w:pPr>
        <w:pStyle w:val="ListBullet"/>
      </w:pPr>
      <w:r>
        <w:t xml:space="preserve">You can also simply click on the links from </w:t>
      </w:r>
      <w:hyperlink r:id="rId1142"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52E10">
      <w:pPr>
        <w:pStyle w:val="Heading2"/>
      </w:pPr>
      <w:r>
        <w:t>Useful tools</w:t>
      </w:r>
    </w:p>
    <w:p w14:paraId="57818D37" w14:textId="77777777" w:rsidR="00352E10" w:rsidRDefault="00352E10" w:rsidP="003D4FE8">
      <w:pPr>
        <w:pStyle w:val="BodyText2"/>
      </w:pPr>
      <w:r>
        <w:t>There is a list of hand-selected tools here:</w:t>
      </w:r>
      <w:r w:rsidRPr="0080648E">
        <w:t xml:space="preserve"> </w:t>
      </w:r>
      <w:hyperlink r:id="rId1143" w:history="1">
        <w:r>
          <w:rPr>
            <w:rStyle w:val="Hyperlink"/>
          </w:rPr>
          <w:t>http://selection.datavisualization.ch/</w:t>
        </w:r>
      </w:hyperlink>
    </w:p>
    <w:p w14:paraId="20136D98" w14:textId="77777777" w:rsidR="00352E10" w:rsidRPr="000021BE" w:rsidRDefault="00352E10" w:rsidP="003D4FE8">
      <w:pPr>
        <w:pStyle w:val="BodyText2"/>
        <w:rPr>
          <w:color w:val="0563C1" w:themeColor="hyperlink"/>
          <w:u w:val="single"/>
        </w:rPr>
      </w:pPr>
      <w:r>
        <w:t xml:space="preserve">UseFathom.js to create simple Javascript based presentations: </w:t>
      </w:r>
      <w:hyperlink r:id="rId1144" w:history="1">
        <w:r>
          <w:rPr>
            <w:rStyle w:val="Hyperlink"/>
          </w:rPr>
          <w:t>http://markdalgleish.com/projects/fathom/</w:t>
        </w:r>
      </w:hyperlink>
    </w:p>
    <w:p w14:paraId="2460284D" w14:textId="77777777" w:rsidR="00352E10" w:rsidRDefault="00352E10" w:rsidP="003D4FE8">
      <w:pPr>
        <w:pStyle w:val="BodyText2"/>
      </w:pPr>
      <w:r>
        <w:t xml:space="preserve">Very easy to use web site to capture spatial data with in-built Authentication - </w:t>
      </w:r>
      <w:hyperlink r:id="rId1145" w:history="1">
        <w:r>
          <w:rPr>
            <w:rStyle w:val="Hyperlink"/>
          </w:rPr>
          <w:t>http://geojson.io/</w:t>
        </w:r>
      </w:hyperlink>
      <w:r>
        <w:t xml:space="preserve">. See the example use-case </w:t>
      </w:r>
      <w:hyperlink r:id="rId1146" w:history="1">
        <w:r w:rsidRPr="000021BE">
          <w:rPr>
            <w:rStyle w:val="Hyperlink"/>
          </w:rPr>
          <w:t>here</w:t>
        </w:r>
      </w:hyperlink>
      <w:r>
        <w:t>.</w:t>
      </w:r>
    </w:p>
    <w:p w14:paraId="17F6E1C6" w14:textId="77777777" w:rsidR="00352E10" w:rsidRDefault="00352E10" w:rsidP="003D4FE8">
      <w:pPr>
        <w:pStyle w:val="BodyText2"/>
        <w:rPr>
          <w:rStyle w:val="Hyperlink"/>
        </w:rPr>
      </w:pPr>
      <w:r>
        <w:t xml:space="preserve">Excellent list of essential Python spatial packages </w:t>
      </w:r>
      <w:hyperlink r:id="rId1147" w:history="1">
        <w:r>
          <w:rPr>
            <w:rStyle w:val="Hyperlink"/>
          </w:rPr>
          <w:t>http://spatialdemography.org/essential-python-geospatial-libraries/</w:t>
        </w:r>
      </w:hyperlink>
    </w:p>
    <w:p w14:paraId="75402D90" w14:textId="77777777" w:rsidR="000771BE" w:rsidRDefault="000771BE" w:rsidP="003D4FE8">
      <w:pPr>
        <w:pStyle w:val="BodyText2"/>
      </w:pPr>
      <w:r>
        <w:t xml:space="preserve">GPGPU - </w:t>
      </w:r>
      <w:r w:rsidRPr="007F2F91">
        <w:t>General-purpose computing on graphics processing units</w:t>
      </w:r>
    </w:p>
    <w:p w14:paraId="4E313536" w14:textId="50D3469C" w:rsidR="00023D79" w:rsidRDefault="00023D79" w:rsidP="00023D79">
      <w:pPr>
        <w:pStyle w:val="Heading2"/>
      </w:pPr>
      <w:r>
        <w:t>Virtualization</w:t>
      </w:r>
    </w:p>
    <w:p w14:paraId="5448C163" w14:textId="3D995A95" w:rsidR="00023D79" w:rsidRDefault="00023D79" w:rsidP="00CE5A0B">
      <w:pPr>
        <w:pStyle w:val="Heading3"/>
      </w:pPr>
      <w:r>
        <w:t>Installing VirtualBox on my Mac</w:t>
      </w:r>
    </w:p>
    <w:p w14:paraId="55B31C03" w14:textId="3DC68876" w:rsidR="00023D79" w:rsidRDefault="00023D79" w:rsidP="00C12875">
      <w:pPr>
        <w:pStyle w:val="BodyText2"/>
        <w:numPr>
          <w:ilvl w:val="0"/>
          <w:numId w:val="25"/>
        </w:numPr>
      </w:pPr>
      <w:r>
        <w:t xml:space="preserve">Downloading VirtualBox from </w:t>
      </w:r>
      <w:hyperlink r:id="rId1148" w:history="1">
        <w:r w:rsidRPr="00023D79">
          <w:rPr>
            <w:rStyle w:val="Hyperlink"/>
          </w:rPr>
          <w:t>here</w:t>
        </w:r>
      </w:hyperlink>
      <w:r>
        <w:t>.</w:t>
      </w:r>
    </w:p>
    <w:p w14:paraId="1296D220" w14:textId="498C61F3" w:rsidR="008C4544" w:rsidRDefault="006D065F" w:rsidP="00C12875">
      <w:pPr>
        <w:pStyle w:val="BodyText2"/>
        <w:numPr>
          <w:ilvl w:val="0"/>
          <w:numId w:val="25"/>
        </w:numPr>
      </w:pPr>
      <w:r>
        <w:t>Installed and runs</w:t>
      </w:r>
    </w:p>
    <w:p w14:paraId="674EAE35" w14:textId="3743C2EA" w:rsidR="003F4279" w:rsidRDefault="00CE5A0B" w:rsidP="00CE5A0B">
      <w:pPr>
        <w:pStyle w:val="Heading3"/>
      </w:pPr>
      <w:r>
        <w:lastRenderedPageBreak/>
        <w:t>Installing Windows XP</w:t>
      </w:r>
    </w:p>
    <w:p w14:paraId="3F34DC39" w14:textId="75AFB14D" w:rsidR="00CE5A0B" w:rsidRPr="00CE5A0B" w:rsidRDefault="00F067F9" w:rsidP="00F067F9">
      <w:pPr>
        <w:pStyle w:val="Heading4"/>
      </w:pPr>
      <w:r>
        <w:t>From a VM install</w:t>
      </w:r>
    </w:p>
    <w:p w14:paraId="7031DFB7" w14:textId="5B2A2F96" w:rsidR="00F067F9" w:rsidRDefault="003F4279" w:rsidP="003F4279">
      <w:pPr>
        <w:pStyle w:val="BodyText2"/>
      </w:pPr>
      <w:r>
        <w:t xml:space="preserve">Following the instructions </w:t>
      </w:r>
      <w:hyperlink r:id="rId1149"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150"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F067F9">
      <w:pPr>
        <w:pStyle w:val="Heading4"/>
      </w:pPr>
      <w:r>
        <w:t>From a full XP install</w:t>
      </w:r>
    </w:p>
    <w:p w14:paraId="467077EF" w14:textId="0AF63DD6" w:rsidR="004971B4" w:rsidRPr="004971B4" w:rsidRDefault="004971B4" w:rsidP="004971B4">
      <w:pPr>
        <w:pStyle w:val="BodyText2"/>
      </w:pPr>
      <w:r>
        <w:t xml:space="preserve">Following the instructions </w:t>
      </w:r>
      <w:hyperlink r:id="rId1151" w:history="1">
        <w:r w:rsidRPr="004971B4">
          <w:rPr>
            <w:rStyle w:val="Hyperlink"/>
          </w:rPr>
          <w:t>here</w:t>
        </w:r>
      </w:hyperlink>
      <w:r>
        <w:t xml:space="preserve"> to install XP on VirtualBox.</w:t>
      </w:r>
    </w:p>
    <w:p w14:paraId="40DF462E" w14:textId="0D063CE7" w:rsidR="004971B4" w:rsidRDefault="004971B4" w:rsidP="00C12875">
      <w:pPr>
        <w:pStyle w:val="BodyText2"/>
        <w:numPr>
          <w:ilvl w:val="0"/>
          <w:numId w:val="26"/>
        </w:numPr>
      </w:pPr>
      <w:r>
        <w:t xml:space="preserve">Download the Windows XP *.iso from </w:t>
      </w:r>
      <w:hyperlink r:id="rId1152" w:history="1">
        <w:r w:rsidRPr="005409AC">
          <w:rPr>
            <w:rStyle w:val="Hyperlink"/>
          </w:rPr>
          <w:t>here</w:t>
        </w:r>
      </w:hyperlink>
      <w:r>
        <w:t xml:space="preserve">. </w:t>
      </w:r>
    </w:p>
    <w:p w14:paraId="7285F763" w14:textId="6031E558" w:rsidR="004971B4" w:rsidRDefault="004971B4" w:rsidP="00C12875">
      <w:pPr>
        <w:pStyle w:val="BodyText2"/>
        <w:numPr>
          <w:ilvl w:val="0"/>
          <w:numId w:val="26"/>
        </w:numPr>
      </w:pPr>
      <w:r>
        <w:t>Create a new VM in VirtualBox with the default setting for the Windows XP VM</w:t>
      </w:r>
    </w:p>
    <w:p w14:paraId="4352F29A" w14:textId="1C355E54" w:rsidR="004971B4" w:rsidRPr="00023D79" w:rsidRDefault="004971B4" w:rsidP="00C12875">
      <w:pPr>
        <w:pStyle w:val="BodyText2"/>
        <w:numPr>
          <w:ilvl w:val="0"/>
          <w:numId w:val="26"/>
        </w:numPr>
      </w:pPr>
      <w:r>
        <w:t>Start the Windows XP VM</w:t>
      </w:r>
    </w:p>
    <w:p w14:paraId="00E23815" w14:textId="642B4786" w:rsidR="0057777E" w:rsidRDefault="0057777E" w:rsidP="003F4279">
      <w:pPr>
        <w:pStyle w:val="BodyText2"/>
      </w:pPr>
      <w:r>
        <w:t>I have a Windows XP Home Edition key:</w:t>
      </w:r>
      <w:r w:rsidR="00F067F9">
        <w:t xml:space="preserve"> </w:t>
      </w:r>
      <w:r>
        <w:t>V8962-TBQ9V-YJWMB-6YBPH-Y26DT          00043-748-429-726          X12-51823</w:t>
      </w:r>
    </w:p>
    <w:p w14:paraId="3A20D5D7" w14:textId="77777777" w:rsidR="00F21442" w:rsidRDefault="00F21442" w:rsidP="00F21442">
      <w:pPr>
        <w:pStyle w:val="Heading2"/>
      </w:pPr>
      <w:r>
        <w:t>Web Design</w:t>
      </w:r>
    </w:p>
    <w:p w14:paraId="18B85B92" w14:textId="77777777" w:rsidR="00F21442" w:rsidRDefault="00F21442" w:rsidP="00F21442">
      <w:pPr>
        <w:pStyle w:val="Heading3"/>
      </w:pPr>
      <w:r>
        <w:t>CSS</w:t>
      </w:r>
    </w:p>
    <w:p w14:paraId="739DA7EF" w14:textId="77777777" w:rsidR="00F21442" w:rsidRPr="00FE6F7F" w:rsidRDefault="00082D6F" w:rsidP="003D4FE8">
      <w:pPr>
        <w:pStyle w:val="BodyText2"/>
      </w:pPr>
      <w:hyperlink r:id="rId1153"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F21442">
      <w:pPr>
        <w:pStyle w:val="Heading3"/>
      </w:pPr>
      <w:r>
        <w:t>Icons</w:t>
      </w:r>
    </w:p>
    <w:p w14:paraId="7C08CB23" w14:textId="77777777" w:rsidR="00F21442" w:rsidRPr="00FE6F7F" w:rsidRDefault="00082D6F" w:rsidP="003D4FE8">
      <w:pPr>
        <w:pStyle w:val="BodyText2"/>
      </w:pPr>
      <w:hyperlink r:id="rId1154"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A75EB7">
      <w:pPr>
        <w:pStyle w:val="Heading3"/>
      </w:pPr>
      <w:r>
        <w:t>Colours and colour blindness</w:t>
      </w:r>
    </w:p>
    <w:p w14:paraId="51076429" w14:textId="3FAB1B26" w:rsidR="00A75EB7" w:rsidRPr="00A75EB7" w:rsidRDefault="00A75EB7" w:rsidP="00A75EB7">
      <w:pPr>
        <w:pStyle w:val="BodyText2"/>
      </w:pPr>
      <w:r>
        <w:t xml:space="preserve">We need to change the palettes for the water transitions for the Nature paper to be able to deal with colour blindness and there is a really good tool </w:t>
      </w:r>
      <w:hyperlink r:id="rId1155"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C45ADD">
      <w:pPr>
        <w:pStyle w:val="Heading2"/>
      </w:pPr>
      <w:r>
        <w:t>Windows</w:t>
      </w:r>
    </w:p>
    <w:p w14:paraId="78A90D33" w14:textId="77777777" w:rsidR="00C45ADD" w:rsidRDefault="00C45ADD" w:rsidP="00C45ADD">
      <w:pPr>
        <w:pStyle w:val="Heading3"/>
      </w:pPr>
      <w:r>
        <w:t>Font issues</w:t>
      </w:r>
    </w:p>
    <w:p w14:paraId="086C5A23" w14:textId="77777777" w:rsidR="00C45ADD" w:rsidRDefault="00C45ADD" w:rsidP="003D4FE8">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3D4FE8">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6">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7">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77777777" w:rsid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4</w:t>
      </w:r>
      <w:r>
        <w:fldChar w:fldCharType="end"/>
      </w:r>
      <w:r>
        <w:t xml:space="preserve">  Using Arial</w:t>
      </w:r>
    </w:p>
    <w:p w14:paraId="7E9D8868" w14:textId="77777777" w:rsidR="00C45ADD" w:rsidRP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5</w:t>
      </w:r>
      <w:r>
        <w:fldChar w:fldCharType="end"/>
      </w:r>
      <w:r>
        <w:t xml:space="preserve"> With Lucida Grande on new PC</w:t>
      </w:r>
    </w:p>
    <w:p w14:paraId="4AA3A456" w14:textId="77777777" w:rsidR="00D7170A" w:rsidRDefault="00D7170A">
      <w:pPr>
        <w:pStyle w:val="Heading1"/>
      </w:pPr>
      <w:r>
        <w:t>Standards</w:t>
      </w:r>
    </w:p>
    <w:p w14:paraId="0ECA847D" w14:textId="77777777" w:rsidR="00D7170A" w:rsidRPr="00D7170A" w:rsidRDefault="00D7170A" w:rsidP="00D7170A">
      <w:pPr>
        <w:pStyle w:val="BodyText2"/>
      </w:pPr>
    </w:p>
    <w:p w14:paraId="0A497879" w14:textId="607B60E9" w:rsidR="00D7170A" w:rsidRDefault="00D7170A" w:rsidP="00D7170A">
      <w:pPr>
        <w:pStyle w:val="Heading2"/>
      </w:pPr>
      <w:r>
        <w:t>Spatial</w:t>
      </w:r>
    </w:p>
    <w:p w14:paraId="3F9F61E5" w14:textId="1DFDD4A8" w:rsidR="00D7170A" w:rsidRDefault="00D7170A" w:rsidP="00D7170A">
      <w:pPr>
        <w:pStyle w:val="BodyText2"/>
      </w:pPr>
      <w:r>
        <w:lastRenderedPageBreak/>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D7170A">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D7170A">
      <w:pPr>
        <w:pStyle w:val="BodyText2"/>
      </w:pPr>
      <w:r>
        <w:t>Well-known Binary (WKB) is used to transfer and store the same information in databases.</w:t>
      </w:r>
    </w:p>
    <w:p w14:paraId="26398BAF" w14:textId="77777777" w:rsidR="00D7170A" w:rsidRPr="00D7170A" w:rsidRDefault="00D7170A" w:rsidP="00D7170A">
      <w:pPr>
        <w:pStyle w:val="BodyText2"/>
      </w:pPr>
    </w:p>
    <w:p w14:paraId="7C86FFDA" w14:textId="02E46385" w:rsidR="00AC3489" w:rsidRDefault="00AC3489">
      <w:pPr>
        <w:pStyle w:val="Heading1"/>
      </w:pPr>
      <w:r>
        <w:t>Coordinate systems</w:t>
      </w:r>
    </w:p>
    <w:p w14:paraId="62125AFC" w14:textId="77777777" w:rsidR="001C362A" w:rsidRDefault="001C362A" w:rsidP="001C362A">
      <w:pPr>
        <w:pStyle w:val="Heading2"/>
      </w:pPr>
      <w:r>
        <w:t>EPSG codes</w:t>
      </w:r>
    </w:p>
    <w:p w14:paraId="75395B12" w14:textId="77777777" w:rsidR="00AC3489" w:rsidRDefault="00AC3489" w:rsidP="003D4FE8">
      <w:pPr>
        <w:pStyle w:val="BodyText2"/>
      </w:pPr>
      <w:r>
        <w:t>WebMercator</w:t>
      </w:r>
      <w:r w:rsidR="00644F71">
        <w:tab/>
      </w:r>
      <w:r w:rsidR="008C7C28">
        <w:t>3857</w:t>
      </w:r>
    </w:p>
    <w:p w14:paraId="3467C677" w14:textId="77777777" w:rsidR="00AC3489" w:rsidRDefault="00AC3489" w:rsidP="003D4FE8">
      <w:pPr>
        <w:pStyle w:val="BodyText2"/>
      </w:pPr>
      <w:r>
        <w:t xml:space="preserve">Mollweide </w:t>
      </w:r>
      <w:r>
        <w:tab/>
      </w:r>
      <w:r w:rsidR="00644F71">
        <w:t>97099</w:t>
      </w:r>
    </w:p>
    <w:p w14:paraId="0C357FB3" w14:textId="77777777" w:rsidR="00AC3489" w:rsidRDefault="00AC3489" w:rsidP="003D4FE8">
      <w:pPr>
        <w:pStyle w:val="BodyText2"/>
      </w:pPr>
      <w:r>
        <w:t>WGS84</w:t>
      </w:r>
      <w:r>
        <w:tab/>
      </w:r>
      <w:r>
        <w:tab/>
      </w:r>
      <w:r w:rsidR="00644F71">
        <w:t>4326</w:t>
      </w:r>
    </w:p>
    <w:p w14:paraId="7B70BFE7" w14:textId="77777777" w:rsidR="00644F71" w:rsidRPr="00AC3489" w:rsidRDefault="00644F71" w:rsidP="003D4FE8">
      <w:pPr>
        <w:pStyle w:val="BodyText2"/>
      </w:pPr>
      <w:r>
        <w:t>East Malaysia</w:t>
      </w:r>
      <w:r>
        <w:tab/>
        <w:t>3376</w:t>
      </w:r>
    </w:p>
    <w:p w14:paraId="2F7F04DE" w14:textId="3D37472E" w:rsidR="00B37D09" w:rsidRDefault="00C476E5" w:rsidP="008F2FB2">
      <w:pPr>
        <w:pStyle w:val="Heading1"/>
      </w:pPr>
      <w:r>
        <w:t>Performance</w:t>
      </w:r>
      <w:bookmarkEnd w:id="194"/>
    </w:p>
    <w:p w14:paraId="36EA8D8B" w14:textId="77777777" w:rsidR="00B37D09" w:rsidRDefault="00C476E5" w:rsidP="0093510D">
      <w:pPr>
        <w:pStyle w:val="Heading2"/>
      </w:pPr>
      <w:bookmarkStart w:id="197" w:name="_Toc315774617"/>
      <w:r>
        <w:t>Performance Comparison</w:t>
      </w:r>
      <w:bookmarkEnd w:id="197"/>
    </w:p>
    <w:p w14:paraId="5F44DF9E" w14:textId="77777777" w:rsidR="00F60A3F" w:rsidRDefault="00F60A3F" w:rsidP="00F60A3F">
      <w:pPr>
        <w:pStyle w:val="Heading3"/>
      </w:pPr>
      <w:r>
        <w:t>Papers</w:t>
      </w:r>
    </w:p>
    <w:p w14:paraId="70438D3B" w14:textId="77777777" w:rsidR="00F60A3F" w:rsidRDefault="00F60A3F" w:rsidP="003D4FE8">
      <w:pPr>
        <w:pStyle w:val="BodyText2"/>
      </w:pPr>
      <w:r>
        <w:t>Comparison of PostGIS, Hadoop and clusterGIS:</w:t>
      </w:r>
    </w:p>
    <w:p w14:paraId="6A8E12A8" w14:textId="77777777" w:rsidR="00F60A3F" w:rsidRDefault="00082D6F" w:rsidP="003D4FE8">
      <w:pPr>
        <w:pStyle w:val="BodyText2"/>
      </w:pPr>
      <w:hyperlink r:id="rId1158" w:history="1">
        <w:r w:rsidR="00F60A3F">
          <w:rPr>
            <w:rStyle w:val="Hyperlink"/>
          </w:rPr>
          <w:t>http://www.nathankerr.com/projects/parallel-gis-processing/alternative_approaches_to_parallel_gis_processing.pdf</w:t>
        </w:r>
      </w:hyperlink>
    </w:p>
    <w:p w14:paraId="676EAB8B" w14:textId="77777777" w:rsidR="00800ECA" w:rsidRDefault="00800ECA" w:rsidP="003D4FE8">
      <w:pPr>
        <w:pStyle w:val="BodyText2"/>
      </w:pPr>
      <w:r>
        <w:t xml:space="preserve">Excellent presentation here from CSIRO and the following </w:t>
      </w:r>
      <w:hyperlink r:id="rId1159" w:history="1">
        <w:r w:rsidRPr="00800ECA">
          <w:rPr>
            <w:rStyle w:val="Hyperlink"/>
          </w:rPr>
          <w:t>conclusion</w:t>
        </w:r>
      </w:hyperlink>
      <w:r>
        <w:t>:</w:t>
      </w:r>
    </w:p>
    <w:p w14:paraId="1BB7DEA5" w14:textId="77777777" w:rsidR="00800ECA" w:rsidRDefault="00800ECA" w:rsidP="003D4FE8">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270BFC">
      <w:pPr>
        <w:pStyle w:val="Heading3"/>
      </w:pPr>
      <w:r>
        <w:t>Benchmarking</w:t>
      </w:r>
    </w:p>
    <w:p w14:paraId="2E70D024" w14:textId="77777777" w:rsidR="00B37D09" w:rsidRDefault="00C476E5" w:rsidP="003D4FE8">
      <w:pPr>
        <w:pStyle w:val="BodyText2"/>
      </w:pPr>
      <w:r>
        <w:t>Test results for Sei Whale (2475):</w:t>
      </w:r>
    </w:p>
    <w:p w14:paraId="38EDCD1F" w14:textId="77777777" w:rsidR="00B37D09" w:rsidRDefault="00C476E5" w:rsidP="00110E00">
      <w:pPr>
        <w:pStyle w:val="BodyText"/>
      </w:pPr>
      <w:r>
        <w:tab/>
      </w:r>
      <w:r>
        <w:tab/>
      </w:r>
      <w:r>
        <w:tab/>
      </w:r>
      <w:r>
        <w:tab/>
      </w:r>
      <w:r>
        <w:tab/>
      </w:r>
      <w:r>
        <w:tab/>
      </w:r>
      <w:r>
        <w:tab/>
        <w:t>To Raster</w:t>
      </w:r>
      <w:r>
        <w:tab/>
      </w:r>
      <w:r>
        <w:tab/>
      </w:r>
      <w:r>
        <w:tab/>
      </w:r>
      <w:r>
        <w:tab/>
      </w:r>
      <w:r>
        <w:tab/>
        <w:t>To numpy</w:t>
      </w:r>
    </w:p>
    <w:p w14:paraId="15E2E226" w14:textId="77777777" w:rsidR="00B37D09" w:rsidRDefault="00C476E5" w:rsidP="00110E00">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110E00">
      <w:pPr>
        <w:pStyle w:val="BodyText"/>
      </w:pPr>
      <w:r>
        <w:t>GDAL</w:t>
      </w:r>
    </w:p>
    <w:p w14:paraId="7D035952" w14:textId="77777777" w:rsidR="00B37D09" w:rsidRDefault="00C476E5" w:rsidP="00110E00">
      <w:pPr>
        <w:pStyle w:val="BodyText"/>
      </w:pPr>
      <w:r>
        <w:t>GRASS</w:t>
      </w:r>
    </w:p>
    <w:p w14:paraId="048698B4" w14:textId="77777777" w:rsidR="00B37D09" w:rsidRDefault="00C476E5" w:rsidP="003D4FE8">
      <w:pPr>
        <w:pStyle w:val="BodyText2"/>
      </w:pPr>
      <w:r>
        <w:t>R</w:t>
      </w:r>
    </w:p>
    <w:p w14:paraId="3A9CD2E2" w14:textId="77777777" w:rsidR="00B37D09" w:rsidRDefault="00C476E5" w:rsidP="00110E00">
      <w:pPr>
        <w:pStyle w:val="BodyText"/>
      </w:pPr>
      <w:r>
        <w:t xml:space="preserve">Massively parallel processing - </w:t>
      </w:r>
      <w:hyperlink r:id="rId1160" w:history="1">
        <w:r w:rsidRPr="0077669C">
          <w:rPr>
            <w:rStyle w:val="Hyperlink"/>
          </w:rPr>
          <w:t>https://plus.google.com/116969159384245484847/posts/6SXDRWXFWkN</w:t>
        </w:r>
      </w:hyperlink>
    </w:p>
    <w:p w14:paraId="2D53095C" w14:textId="77777777" w:rsidR="00B37D09" w:rsidRDefault="00C476E5" w:rsidP="00110E00">
      <w:pPr>
        <w:pStyle w:val="BodyText"/>
      </w:pPr>
      <w:r>
        <w:t>Google AppEngine</w:t>
      </w:r>
    </w:p>
    <w:p w14:paraId="659ADF6B" w14:textId="77777777" w:rsidR="00B37D09" w:rsidRDefault="00C476E5" w:rsidP="00110E00">
      <w:pPr>
        <w:pStyle w:val="BodyText"/>
      </w:pPr>
      <w:r>
        <w:t>Google Megastore</w:t>
      </w:r>
    </w:p>
    <w:p w14:paraId="0179F347" w14:textId="77777777" w:rsidR="00B37D09" w:rsidRDefault="00C476E5" w:rsidP="00110E00">
      <w:pPr>
        <w:pStyle w:val="BodyText"/>
      </w:pPr>
      <w:r>
        <w:t>Google BigTable</w:t>
      </w:r>
    </w:p>
    <w:p w14:paraId="3E769162" w14:textId="77777777" w:rsidR="00B37D09" w:rsidRDefault="00C476E5" w:rsidP="00110E00">
      <w:pPr>
        <w:pStyle w:val="BodyText"/>
      </w:pPr>
      <w:r>
        <w:t>Google Fusion Tables</w:t>
      </w:r>
    </w:p>
    <w:p w14:paraId="65B424FB" w14:textId="77777777" w:rsidR="00B37D09" w:rsidRDefault="00C476E5" w:rsidP="00110E00">
      <w:pPr>
        <w:pStyle w:val="BodyText"/>
      </w:pPr>
      <w:r>
        <w:t>Amazon SimpleDB</w:t>
      </w:r>
    </w:p>
    <w:p w14:paraId="4AFBA852" w14:textId="77777777" w:rsidR="00B37D09" w:rsidRDefault="00C476E5" w:rsidP="00110E00">
      <w:pPr>
        <w:pStyle w:val="BodyText"/>
      </w:pPr>
      <w:r>
        <w:t xml:space="preserve">Amazon DynamoDB - superceeded SimpleDB - </w:t>
      </w:r>
      <w:hyperlink r:id="rId1161" w:history="1">
        <w:r w:rsidRPr="0077669C">
          <w:rPr>
            <w:rStyle w:val="Hyperlink"/>
          </w:rPr>
          <w:t>http://www.allthingsdistributed.com/2012/01/amazon-dynamodb.html</w:t>
        </w:r>
      </w:hyperlink>
    </w:p>
    <w:p w14:paraId="33752449" w14:textId="77777777" w:rsidR="00B37D09" w:rsidRDefault="00C476E5" w:rsidP="00110E00">
      <w:pPr>
        <w:pStyle w:val="BodyText"/>
      </w:pPr>
      <w:r>
        <w:t>Hadoop</w:t>
      </w:r>
    </w:p>
    <w:p w14:paraId="2FFDDDD6" w14:textId="77777777" w:rsidR="00B37D09" w:rsidRDefault="00C476E5" w:rsidP="003D4FE8">
      <w:pPr>
        <w:pStyle w:val="BodyText2"/>
      </w:pPr>
      <w:r>
        <w:t>What about greenplum?</w:t>
      </w:r>
    </w:p>
    <w:p w14:paraId="39342200" w14:textId="77777777" w:rsidR="00B37D09" w:rsidRDefault="00C476E5" w:rsidP="00110E00">
      <w:pPr>
        <w:pStyle w:val="BodyText"/>
      </w:pPr>
      <w:r>
        <w:t>Dont want to be waiting around for indexes to be built or records to be posted!!</w:t>
      </w:r>
    </w:p>
    <w:p w14:paraId="200929E0" w14:textId="77777777" w:rsidR="00B37D09" w:rsidRDefault="00C476E5" w:rsidP="003D4FE8">
      <w:pPr>
        <w:pStyle w:val="BodyText2"/>
      </w:pPr>
      <w:r>
        <w:t>Microsoft Azure</w:t>
      </w:r>
    </w:p>
    <w:p w14:paraId="1A9841FB" w14:textId="77777777" w:rsidR="00053B4B" w:rsidRPr="00053B4B" w:rsidRDefault="00053B4B" w:rsidP="00053B4B">
      <w:pPr>
        <w:pStyle w:val="Heading2"/>
      </w:pPr>
      <w:r>
        <w:t>Query Optimisation</w:t>
      </w:r>
    </w:p>
    <w:p w14:paraId="5E27F839" w14:textId="77777777" w:rsidR="00B72963" w:rsidRDefault="00B72963" w:rsidP="003D4FE8">
      <w:pPr>
        <w:pStyle w:val="BodyText2"/>
      </w:pPr>
      <w:r>
        <w:lastRenderedPageBreak/>
        <w:t>Trying to speed up the protected areas query:</w:t>
      </w:r>
    </w:p>
    <w:p w14:paraId="3E6A8BD5" w14:textId="77777777" w:rsidR="00B72963" w:rsidRDefault="00B72963" w:rsidP="00397DAF">
      <w:pPr>
        <w:pStyle w:val="Code"/>
      </w:pPr>
      <w:r>
        <w:t>SELECT * FROM quadkeydata WHERE typeid=2 AND tx BETWEEN 2</w:t>
      </w:r>
      <w:r w:rsidR="006E7D4A">
        <w:t>6</w:t>
      </w:r>
      <w:r>
        <w:t>728 AND 27776 AND ty BETWEEN 16008 and 17032</w:t>
      </w:r>
    </w:p>
    <w:p w14:paraId="18833E27" w14:textId="77777777" w:rsidR="00B72963" w:rsidRDefault="00B72963" w:rsidP="003D4FE8">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3D4FE8">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397DAF">
      <w:pPr>
        <w:pStyle w:val="Code"/>
      </w:pPr>
      <w:r>
        <w:t>SELECT * FROM quadkeydata WHERE typeid=2 AND quadkey like '13232333310203%'</w:t>
      </w:r>
    </w:p>
    <w:p w14:paraId="2D0BF045" w14:textId="77777777" w:rsidR="006C65DE" w:rsidRDefault="006C65DE" w:rsidP="00397DAF">
      <w:pPr>
        <w:pStyle w:val="Code"/>
      </w:pPr>
      <w:r>
        <w:t>Total query runtime: 39363 ms.</w:t>
      </w:r>
    </w:p>
    <w:p w14:paraId="3E0D6387" w14:textId="77777777" w:rsidR="005460FD" w:rsidRDefault="006C65DE" w:rsidP="00397DAF">
      <w:pPr>
        <w:pStyle w:val="Code"/>
      </w:pPr>
      <w:r>
        <w:t>4 rows retrieved.</w:t>
      </w:r>
    </w:p>
    <w:p w14:paraId="22B0116E" w14:textId="77777777" w:rsidR="00153070" w:rsidRDefault="00153070" w:rsidP="003D4FE8">
      <w:pPr>
        <w:pStyle w:val="BodyText2"/>
      </w:pPr>
      <w:r>
        <w:t>This is fast:</w:t>
      </w:r>
    </w:p>
    <w:p w14:paraId="57996534" w14:textId="77777777" w:rsidR="00153070" w:rsidRDefault="00153070" w:rsidP="00397DAF">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3D4FE8">
      <w:pPr>
        <w:pStyle w:val="BodyText2"/>
      </w:pPr>
    </w:p>
    <w:p w14:paraId="643B3604" w14:textId="77777777" w:rsidR="00CC13A1" w:rsidRDefault="00CC13A1" w:rsidP="00397DAF">
      <w:pPr>
        <w:pStyle w:val="Code"/>
      </w:pPr>
      <w:r>
        <w:t>SELECT quadkey FROM quadkeydata WHERE typeid=2 AND quadkey BETWEEN '132233' AND '132234'</w:t>
      </w:r>
      <w:r>
        <w:tab/>
      </w:r>
    </w:p>
    <w:p w14:paraId="4E943183" w14:textId="77777777" w:rsidR="00CC13A1" w:rsidRDefault="00CC13A1" w:rsidP="00397DAF">
      <w:pPr>
        <w:pStyle w:val="Code"/>
      </w:pPr>
      <w:r>
        <w:t>Total query runtime: 62986 ms.</w:t>
      </w:r>
    </w:p>
    <w:p w14:paraId="263C444F" w14:textId="77777777" w:rsidR="00CC13A1" w:rsidRDefault="00CC13A1" w:rsidP="00397DAF">
      <w:pPr>
        <w:pStyle w:val="Code"/>
      </w:pPr>
      <w:r>
        <w:t>1328 rows retrieved.</w:t>
      </w:r>
    </w:p>
    <w:p w14:paraId="71155CBE" w14:textId="77777777" w:rsidR="00CC13A1" w:rsidRDefault="00CC13A1" w:rsidP="003D4FE8">
      <w:pPr>
        <w:pStyle w:val="BodyText2"/>
      </w:pPr>
    </w:p>
    <w:p w14:paraId="5B93E141" w14:textId="77777777" w:rsidR="00CC13A1" w:rsidRDefault="00CC13A1" w:rsidP="00397DAF">
      <w:pPr>
        <w:pStyle w:val="Code"/>
      </w:pPr>
      <w:r>
        <w:t xml:space="preserve">SELECT quadkey FROM quadkeydata WHERE typeid=2 AND substr(quadkey,0,7)='132233' </w:t>
      </w:r>
    </w:p>
    <w:p w14:paraId="53355ABF" w14:textId="77777777" w:rsidR="00CC13A1" w:rsidRDefault="00CC13A1" w:rsidP="00397DAF">
      <w:pPr>
        <w:pStyle w:val="Code"/>
      </w:pPr>
      <w:r>
        <w:t>Total query runtime: 26131 ms.</w:t>
      </w:r>
    </w:p>
    <w:p w14:paraId="40E72CF3" w14:textId="77777777" w:rsidR="00CC13A1" w:rsidRDefault="00CC13A1" w:rsidP="00397DAF">
      <w:pPr>
        <w:pStyle w:val="Code"/>
      </w:pPr>
      <w:r>
        <w:t>1328 rows retrieved.</w:t>
      </w:r>
    </w:p>
    <w:p w14:paraId="7FB43EC4" w14:textId="77777777" w:rsidR="000A7157" w:rsidRDefault="000A7157" w:rsidP="003D4FE8">
      <w:pPr>
        <w:pStyle w:val="BodyText2"/>
      </w:pPr>
      <w:r>
        <w:t>So in this case the substr() method is much quicker!</w:t>
      </w:r>
    </w:p>
    <w:p w14:paraId="40D8D2E6" w14:textId="77777777" w:rsidR="00AC1B15" w:rsidRDefault="00AC1B15" w:rsidP="003D4FE8">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3D4FE8">
            <w:pPr>
              <w:pStyle w:val="BodyText2"/>
            </w:pPr>
            <w:r w:rsidRPr="00E60DAD">
              <w:t>zoom scale</w:t>
            </w:r>
          </w:p>
        </w:tc>
        <w:tc>
          <w:tcPr>
            <w:tcW w:w="1530" w:type="dxa"/>
          </w:tcPr>
          <w:p w14:paraId="2C26488A" w14:textId="77777777" w:rsidR="00AC1B15" w:rsidRPr="00E60DAD" w:rsidRDefault="00AC1B15" w:rsidP="003D4FE8">
            <w:pPr>
              <w:pStyle w:val="BodyText2"/>
            </w:pPr>
            <w:r w:rsidRPr="00E60DAD">
              <w:t>substr time (sec)</w:t>
            </w:r>
          </w:p>
        </w:tc>
        <w:tc>
          <w:tcPr>
            <w:tcW w:w="5778" w:type="dxa"/>
          </w:tcPr>
          <w:p w14:paraId="53B9948C" w14:textId="77777777" w:rsidR="00AC1B15" w:rsidRPr="00E60DAD" w:rsidRDefault="00AC1B15" w:rsidP="003D4FE8">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3D4FE8">
            <w:pPr>
              <w:pStyle w:val="BodyText2"/>
            </w:pPr>
            <w:r>
              <w:t>1322</w:t>
            </w:r>
          </w:p>
        </w:tc>
        <w:tc>
          <w:tcPr>
            <w:tcW w:w="1530" w:type="dxa"/>
          </w:tcPr>
          <w:p w14:paraId="09688941" w14:textId="77777777" w:rsidR="00975BDB" w:rsidRDefault="00975BDB" w:rsidP="003D4FE8">
            <w:pPr>
              <w:pStyle w:val="BodyText2"/>
            </w:pPr>
            <w:r>
              <w:t>26</w:t>
            </w:r>
          </w:p>
        </w:tc>
        <w:tc>
          <w:tcPr>
            <w:tcW w:w="5778" w:type="dxa"/>
          </w:tcPr>
          <w:p w14:paraId="0A663EEF" w14:textId="77777777" w:rsidR="00975BDB" w:rsidRDefault="00975BDB" w:rsidP="003D4FE8">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3D4FE8">
            <w:pPr>
              <w:pStyle w:val="BodyText2"/>
            </w:pPr>
            <w:r>
              <w:t>13223</w:t>
            </w:r>
          </w:p>
        </w:tc>
        <w:tc>
          <w:tcPr>
            <w:tcW w:w="1530" w:type="dxa"/>
          </w:tcPr>
          <w:p w14:paraId="129039FB" w14:textId="77777777" w:rsidR="00975BDB" w:rsidRPr="00E60DAD" w:rsidRDefault="00975BDB" w:rsidP="003D4FE8">
            <w:pPr>
              <w:pStyle w:val="BodyText2"/>
            </w:pPr>
            <w:r>
              <w:t>26</w:t>
            </w:r>
          </w:p>
        </w:tc>
        <w:tc>
          <w:tcPr>
            <w:tcW w:w="5778" w:type="dxa"/>
          </w:tcPr>
          <w:p w14:paraId="420CFE04" w14:textId="77777777" w:rsidR="00975BDB" w:rsidRPr="00E60DAD" w:rsidRDefault="00975BDB" w:rsidP="003D4FE8">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3D4FE8">
            <w:pPr>
              <w:pStyle w:val="BodyText2"/>
            </w:pPr>
            <w:r w:rsidRPr="00E60DAD">
              <w:t>132233</w:t>
            </w:r>
          </w:p>
        </w:tc>
        <w:tc>
          <w:tcPr>
            <w:tcW w:w="1530" w:type="dxa"/>
          </w:tcPr>
          <w:p w14:paraId="12BD6B39" w14:textId="77777777" w:rsidR="00AC1B15" w:rsidRPr="00E60DAD" w:rsidRDefault="00AC1B15" w:rsidP="003D4FE8">
            <w:pPr>
              <w:pStyle w:val="BodyText2"/>
            </w:pPr>
            <w:r w:rsidRPr="00E60DAD">
              <w:t>26</w:t>
            </w:r>
          </w:p>
        </w:tc>
        <w:tc>
          <w:tcPr>
            <w:tcW w:w="5778" w:type="dxa"/>
          </w:tcPr>
          <w:p w14:paraId="07C71D09" w14:textId="77777777" w:rsidR="00AC1B15" w:rsidRPr="00E60DAD" w:rsidRDefault="00975BDB" w:rsidP="003D4FE8">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3D4FE8">
            <w:pPr>
              <w:pStyle w:val="BodyText2"/>
            </w:pPr>
            <w:r w:rsidRPr="00E60DAD">
              <w:t>1322333</w:t>
            </w:r>
          </w:p>
        </w:tc>
        <w:tc>
          <w:tcPr>
            <w:tcW w:w="1530" w:type="dxa"/>
          </w:tcPr>
          <w:p w14:paraId="4701E530" w14:textId="77777777" w:rsidR="00AC1B15" w:rsidRPr="00E60DAD" w:rsidRDefault="00AC1B15" w:rsidP="003D4FE8">
            <w:pPr>
              <w:pStyle w:val="BodyText2"/>
            </w:pPr>
            <w:r w:rsidRPr="00E60DAD">
              <w:t>26</w:t>
            </w:r>
          </w:p>
        </w:tc>
        <w:tc>
          <w:tcPr>
            <w:tcW w:w="5778" w:type="dxa"/>
          </w:tcPr>
          <w:p w14:paraId="2EC23C34" w14:textId="77777777" w:rsidR="00AC1B15" w:rsidRPr="00E60DAD" w:rsidRDefault="00AC1B15" w:rsidP="003D4FE8">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3D4FE8">
            <w:pPr>
              <w:pStyle w:val="BodyText2"/>
            </w:pPr>
            <w:r w:rsidRPr="00E60DAD">
              <w:t>13223331</w:t>
            </w:r>
          </w:p>
        </w:tc>
        <w:tc>
          <w:tcPr>
            <w:tcW w:w="1530" w:type="dxa"/>
          </w:tcPr>
          <w:p w14:paraId="7E4890C8" w14:textId="77777777" w:rsidR="00AC1B15" w:rsidRPr="00E60DAD" w:rsidRDefault="00AC1B15" w:rsidP="003D4FE8">
            <w:pPr>
              <w:pStyle w:val="BodyText2"/>
            </w:pPr>
            <w:r w:rsidRPr="00E60DAD">
              <w:t>26</w:t>
            </w:r>
          </w:p>
        </w:tc>
        <w:tc>
          <w:tcPr>
            <w:tcW w:w="5778" w:type="dxa"/>
          </w:tcPr>
          <w:p w14:paraId="40E73E4B" w14:textId="77777777" w:rsidR="00AC1B15" w:rsidRPr="00E60DAD" w:rsidRDefault="00AC1B15" w:rsidP="003D4FE8">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3D4FE8">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3D4FE8">
            <w:pPr>
              <w:pStyle w:val="BodyText2"/>
            </w:pPr>
            <w:r w:rsidRPr="00E60DAD">
              <w:t>26</w:t>
            </w:r>
          </w:p>
        </w:tc>
        <w:tc>
          <w:tcPr>
            <w:tcW w:w="5778" w:type="dxa"/>
          </w:tcPr>
          <w:p w14:paraId="34F966B0" w14:textId="77777777" w:rsidR="00AC1B15" w:rsidRPr="00E60DAD" w:rsidRDefault="00AC1B15" w:rsidP="003D4FE8">
            <w:pPr>
              <w:pStyle w:val="BodyText2"/>
            </w:pPr>
            <w:r w:rsidRPr="00E60DAD">
              <w:t>1</w:t>
            </w:r>
          </w:p>
        </w:tc>
      </w:tr>
    </w:tbl>
    <w:p w14:paraId="1CB79233" w14:textId="77777777" w:rsidR="00AC1B15" w:rsidRDefault="00536E27" w:rsidP="003D4FE8">
      <w:pPr>
        <w:pStyle w:val="BodyText2"/>
      </w:pPr>
      <w:r>
        <w:t xml:space="preserve">Why does this query take </w:t>
      </w:r>
      <w:r w:rsidR="00402B1C">
        <w:t xml:space="preserve">between 20 secs and </w:t>
      </w:r>
      <w:r>
        <w:t>8 minutes:</w:t>
      </w:r>
    </w:p>
    <w:p w14:paraId="49707BDA" w14:textId="77777777" w:rsidR="00536E27" w:rsidRDefault="00536E27" w:rsidP="00397DAF">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3D4FE8">
      <w:pPr>
        <w:pStyle w:val="BodyText2"/>
      </w:pPr>
      <w:r>
        <w:t>But this one only take 2/100ths of a second:</w:t>
      </w:r>
    </w:p>
    <w:p w14:paraId="380FF0F0" w14:textId="77777777" w:rsidR="00536E27" w:rsidRDefault="00536E27" w:rsidP="00397DAF">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CB2EF5">
      <w:pPr>
        <w:pStyle w:val="Heading2"/>
      </w:pPr>
      <w:r>
        <w:t>Client web mapping</w:t>
      </w:r>
    </w:p>
    <w:p w14:paraId="13EAB690" w14:textId="77777777" w:rsidR="00CB2EF5" w:rsidRPr="00CB2EF5" w:rsidRDefault="00CB2EF5" w:rsidP="003D4FE8">
      <w:pPr>
        <w:pStyle w:val="BodyText2"/>
      </w:pPr>
      <w:r>
        <w:t xml:space="preserve">Excellent short article on how to optimse web mapping performance using ESRI Web APIs: </w:t>
      </w:r>
      <w:hyperlink r:id="rId1162" w:anchor="jshelp/limits_for_graphics.htm" w:history="1">
        <w:r>
          <w:rPr>
            <w:rStyle w:val="Hyperlink"/>
          </w:rPr>
          <w:t>http://help.arcgis.com/en/webapi/javascript/arcgis/help/jshelp_start.htm#jshelp/limits_for_graphics.htm</w:t>
        </w:r>
      </w:hyperlink>
    </w:p>
    <w:p w14:paraId="2E6A6A6F" w14:textId="709A41BF" w:rsidR="00B37D09" w:rsidRDefault="00C476E5" w:rsidP="008F2FB2">
      <w:pPr>
        <w:pStyle w:val="Heading1"/>
      </w:pPr>
      <w:bookmarkStart w:id="198" w:name="_Toc315774618"/>
      <w:r>
        <w:t>Code Management</w:t>
      </w:r>
      <w:bookmarkEnd w:id="198"/>
    </w:p>
    <w:p w14:paraId="17C37318" w14:textId="77777777" w:rsidR="00F7430F" w:rsidRDefault="00F7430F" w:rsidP="00F7430F">
      <w:pPr>
        <w:pStyle w:val="Heading2"/>
      </w:pPr>
      <w:bookmarkStart w:id="199" w:name="_Toc315774619"/>
      <w:r>
        <w:t>Code management architecture</w:t>
      </w:r>
    </w:p>
    <w:p w14:paraId="40230DF3" w14:textId="77777777" w:rsidR="00F7430F" w:rsidRPr="00D90067" w:rsidRDefault="00F7430F" w:rsidP="00F7430F">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6B4226">
      <w:pPr>
        <w:pStyle w:val="Heading2"/>
      </w:pPr>
      <w:r>
        <w:t>Git</w:t>
      </w:r>
      <w:bookmarkEnd w:id="199"/>
    </w:p>
    <w:p w14:paraId="6D483FB2" w14:textId="77777777" w:rsidR="00B37D09" w:rsidRDefault="007C4AA7" w:rsidP="00110E00">
      <w:pPr>
        <w:pStyle w:val="BodyText"/>
      </w:pPr>
      <w:r>
        <w:t xml:space="preserve">Excellent git reference here: </w:t>
      </w:r>
      <w:hyperlink r:id="rId1163" w:history="1">
        <w:r>
          <w:rPr>
            <w:rStyle w:val="Hyperlink"/>
          </w:rPr>
          <w:t>http://gitref.org</w:t>
        </w:r>
      </w:hyperlink>
    </w:p>
    <w:p w14:paraId="07C0751F" w14:textId="77777777" w:rsidR="002B741A" w:rsidRDefault="002B741A" w:rsidP="003D4FE8">
      <w:pPr>
        <w:pStyle w:val="BodyText2"/>
      </w:pPr>
      <w:bookmarkStart w:id="200" w:name="_Toc315774596"/>
      <w:bookmarkStart w:id="201" w:name="_Toc315774620"/>
      <w:r>
        <w:t>There are passwords on github for all of the databases!</w:t>
      </w:r>
    </w:p>
    <w:p w14:paraId="4595FD94" w14:textId="77777777" w:rsidR="00A4204A" w:rsidRDefault="00A4204A" w:rsidP="00A4204A">
      <w:pPr>
        <w:pStyle w:val="Heading3"/>
      </w:pPr>
      <w:r>
        <w:lastRenderedPageBreak/>
        <w:t>Installing</w:t>
      </w:r>
    </w:p>
    <w:p w14:paraId="262DE990" w14:textId="77777777" w:rsidR="00A4204A" w:rsidRPr="00A4204A" w:rsidRDefault="00A4204A" w:rsidP="00A4204A">
      <w:pPr>
        <w:pStyle w:val="BodyText2"/>
      </w:pPr>
    </w:p>
    <w:p w14:paraId="025B0EEF" w14:textId="344C8BD6" w:rsidR="00A4204A" w:rsidRDefault="00A4204A" w:rsidP="00A4204A">
      <w:pPr>
        <w:pStyle w:val="Heading4"/>
      </w:pPr>
      <w:bookmarkStart w:id="202" w:name="_Ref416880293"/>
      <w:r>
        <w:t>On Ubuntu</w:t>
      </w:r>
      <w:bookmarkEnd w:id="202"/>
    </w:p>
    <w:p w14:paraId="7A589B59" w14:textId="014CC675" w:rsidR="00A4204A" w:rsidRDefault="00A4204A" w:rsidP="00A4204A">
      <w:pPr>
        <w:pStyle w:val="BodyText2"/>
      </w:pPr>
      <w:r w:rsidRPr="00A4204A">
        <w:t>apt-get install git</w:t>
      </w:r>
    </w:p>
    <w:p w14:paraId="650B6CD5" w14:textId="77777777" w:rsidR="00A4204A" w:rsidRDefault="00A4204A" w:rsidP="00A4204A">
      <w:pPr>
        <w:pStyle w:val="Heading3"/>
      </w:pPr>
      <w:r>
        <w:t>Configuring</w:t>
      </w:r>
    </w:p>
    <w:p w14:paraId="7D59D7A3" w14:textId="77777777" w:rsidR="00A94783" w:rsidRDefault="00A94783" w:rsidP="00A4204A">
      <w:pPr>
        <w:pStyle w:val="Heading4"/>
      </w:pPr>
      <w:r>
        <w:t>Setting up Git in Wing IDE</w:t>
      </w:r>
      <w:bookmarkEnd w:id="200"/>
    </w:p>
    <w:p w14:paraId="7AB27CF3" w14:textId="77777777" w:rsidR="00A94783" w:rsidRDefault="00A94783" w:rsidP="00A4204A">
      <w:pPr>
        <w:pStyle w:val="BodyText"/>
      </w:pPr>
      <w:r>
        <w:t>Git not working</w:t>
      </w:r>
    </w:p>
    <w:p w14:paraId="2C70767B" w14:textId="77777777" w:rsidR="00A94783" w:rsidRDefault="00A94783" w:rsidP="00A4204A">
      <w:pPr>
        <w:pStyle w:val="BodyText"/>
      </w:pPr>
      <w:r>
        <w:t>Pasted the git.exe. location (C:\Program Files (x86)\Git\bin\git.exe) into the preferences (version control | Git)</w:t>
      </w:r>
    </w:p>
    <w:p w14:paraId="717E1E6D" w14:textId="77777777" w:rsidR="00A94783" w:rsidRDefault="00A94783" w:rsidP="00A4204A">
      <w:pPr>
        <w:pStyle w:val="BodyText"/>
      </w:pPr>
      <w:r>
        <w:t>I have now got a Git menu item!!</w:t>
      </w:r>
    </w:p>
    <w:p w14:paraId="0E624252" w14:textId="77777777" w:rsidR="00A94783" w:rsidRDefault="00A94783" w:rsidP="00A4204A">
      <w:pPr>
        <w:pStyle w:val="BodyText"/>
      </w:pPr>
      <w:r>
        <w:t xml:space="preserve">Clicked on fetch repository changes and pasted in </w:t>
      </w:r>
      <w:hyperlink r:id="rId1164" w:history="1">
        <w:r w:rsidRPr="0077669C">
          <w:rPr>
            <w:rStyle w:val="Hyperlink"/>
          </w:rPr>
          <w:t>http for gp scripts.</w:t>
        </w:r>
      </w:hyperlink>
    </w:p>
    <w:p w14:paraId="6A970E0A" w14:textId="77777777" w:rsidR="00A94783" w:rsidRDefault="00A94783" w:rsidP="00A4204A">
      <w:pPr>
        <w:pStyle w:val="BodyText"/>
      </w:pPr>
      <w:r>
        <w:t>On the Git console it said failed to start - probably need to configure the key for WingIDE</w:t>
      </w:r>
    </w:p>
    <w:p w14:paraId="4002960F" w14:textId="77777777" w:rsidR="00A94783" w:rsidRDefault="00A94783" w:rsidP="00A4204A">
      <w:pPr>
        <w:pStyle w:val="BodyText"/>
      </w:pPr>
      <w:r>
        <w:t>Tried again:</w:t>
      </w:r>
    </w:p>
    <w:p w14:paraId="3E43A407" w14:textId="77777777" w:rsidR="00A94783" w:rsidRDefault="00082D6F" w:rsidP="00A4204A">
      <w:pPr>
        <w:pStyle w:val="BodyText"/>
      </w:pPr>
      <w:hyperlink r:id="rId1165" w:history="1">
        <w:r w:rsidR="00A94783" w:rsidRPr="0077669C">
          <w:rPr>
            <w:rStyle w:val="Hyperlink"/>
          </w:rPr>
          <w:t>https://andrewcottam@github.com/andrewcottam/ArcGIS-Geoprocessing-Scripts.git</w:t>
        </w:r>
      </w:hyperlink>
    </w:p>
    <w:p w14:paraId="43F86D92" w14:textId="77777777" w:rsidR="00A94783" w:rsidRDefault="00A94783" w:rsidP="00A4204A">
      <w:pPr>
        <w:pStyle w:val="BodyText"/>
      </w:pPr>
      <w:r>
        <w:t>e:\cottaan\WingIDE</w:t>
      </w:r>
    </w:p>
    <w:p w14:paraId="2C904964" w14:textId="77777777" w:rsidR="00A94783" w:rsidRDefault="00A94783" w:rsidP="00A4204A">
      <w:pPr>
        <w:pStyle w:val="BodyText2"/>
      </w:pPr>
      <w:r>
        <w:t>Failed: fatal: Not a git repository (or any of the parent directories): .git</w:t>
      </w:r>
    </w:p>
    <w:p w14:paraId="365C4284" w14:textId="77777777" w:rsidR="00A94783" w:rsidRDefault="00A94783" w:rsidP="00A4204A">
      <w:pPr>
        <w:pStyle w:val="BodyText"/>
      </w:pPr>
      <w:r>
        <w:t>1. You have to clone the repo using Git Bash</w:t>
      </w:r>
    </w:p>
    <w:p w14:paraId="0C709CD8" w14:textId="77777777" w:rsidR="00A94783" w:rsidRDefault="00A94783" w:rsidP="00A4204A">
      <w:pPr>
        <w:pStyle w:val="BodyText2"/>
      </w:pPr>
      <w:r>
        <w:t>2. Then open Wing IDE and right click in the project area and select 'Add existing directory..'</w:t>
      </w:r>
    </w:p>
    <w:p w14:paraId="573DCA9B" w14:textId="77777777" w:rsidR="00A94783" w:rsidRDefault="00A94783" w:rsidP="00A4204A">
      <w:pPr>
        <w:pStyle w:val="BodyText"/>
      </w:pPr>
      <w:r>
        <w:t xml:space="preserve">But failing to push to remote - tried </w:t>
      </w:r>
      <w:hyperlink r:id="rId1166" w:history="1">
        <w:r w:rsidRPr="0077669C">
          <w:rPr>
            <w:rStyle w:val="Hyperlink"/>
          </w:rPr>
          <w:t>http and ssh</w:t>
        </w:r>
      </w:hyperlink>
    </w:p>
    <w:p w14:paraId="789288BA" w14:textId="77777777" w:rsidR="00A94783" w:rsidRDefault="00A94783" w:rsidP="00A4204A">
      <w:pPr>
        <w:pStyle w:val="BodyText"/>
      </w:pPr>
      <w:r>
        <w:t>restarted Wing and this time using ssh i got Permission denied (publickey).</w:t>
      </w:r>
    </w:p>
    <w:p w14:paraId="28944168" w14:textId="77777777" w:rsidR="00A94783" w:rsidRDefault="00A94783" w:rsidP="00A4204A">
      <w:pPr>
        <w:pStyle w:val="BodyText"/>
      </w:pPr>
      <w:r>
        <w:t>fatal: The remote end hung up unexpectedly.</w:t>
      </w:r>
    </w:p>
    <w:p w14:paraId="5A9DF3BE" w14:textId="77777777" w:rsidR="00A94783" w:rsidRDefault="00A94783" w:rsidP="00A4204A">
      <w:pPr>
        <w:pStyle w:val="BodyText2"/>
      </w:pPr>
      <w:r>
        <w:t xml:space="preserve">Trying </w:t>
      </w:r>
      <w:hyperlink r:id="rId1167" w:history="1">
        <w:r w:rsidRPr="0077669C">
          <w:rPr>
            <w:rStyle w:val="Hyperlink"/>
          </w:rPr>
          <w:t>http - nothing! No messag, nothing. Reverting to Aptana.</w:t>
        </w:r>
      </w:hyperlink>
      <w:r>
        <w:tab/>
      </w:r>
    </w:p>
    <w:p w14:paraId="789CAC5E" w14:textId="3C529BE6" w:rsidR="00B37D09" w:rsidRDefault="00C476E5" w:rsidP="00A4204A">
      <w:pPr>
        <w:pStyle w:val="Heading4"/>
      </w:pPr>
      <w:r>
        <w:t>Setting up a new GitHub Key in Windows</w:t>
      </w:r>
      <w:bookmarkEnd w:id="201"/>
    </w:p>
    <w:p w14:paraId="2D8D8504" w14:textId="77777777" w:rsidR="00B37D09" w:rsidRDefault="00C476E5" w:rsidP="00A4204A">
      <w:pPr>
        <w:pStyle w:val="BodyText"/>
      </w:pPr>
      <w:r>
        <w:t xml:space="preserve">Following instructions here: </w:t>
      </w:r>
      <w:hyperlink r:id="rId1168" w:history="1">
        <w:r w:rsidRPr="0077669C">
          <w:rPr>
            <w:rStyle w:val="Hyperlink"/>
          </w:rPr>
          <w:t>http://help.github.com/win-set-up-git/</w:t>
        </w:r>
      </w:hyperlink>
    </w:p>
    <w:p w14:paraId="2934AF77" w14:textId="77777777" w:rsidR="00B37D09" w:rsidRDefault="00C476E5" w:rsidP="00A4204A">
      <w:pPr>
        <w:pStyle w:val="BodyText"/>
      </w:pPr>
      <w:r>
        <w:t>But I could clone using GitBash but not from Aptana Studio 3. Permission Denied (public key)</w:t>
      </w:r>
    </w:p>
    <w:p w14:paraId="653C26DE" w14:textId="77777777" w:rsidR="00B37D09" w:rsidRDefault="00C476E5" w:rsidP="00A4204A">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bCs/>
        </w:rPr>
        <w:t>Error! Hyperlink reference not valid.</w:t>
      </w:r>
      <w:r w:rsidR="00B21532">
        <w:fldChar w:fldCharType="end"/>
      </w:r>
    </w:p>
    <w:p w14:paraId="4FAC0D28" w14:textId="77777777" w:rsidR="00B37D09" w:rsidRDefault="00C476E5" w:rsidP="00A4204A">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A4204A">
      <w:pPr>
        <w:pStyle w:val="BodyText"/>
      </w:pPr>
      <w:r>
        <w:t xml:space="preserve">Trying again. This time it worked OK. The repo on git already existed (ArcGIS-Geoprocessing-Scripts) and I just imported it to git on my local machine using the </w:t>
      </w:r>
      <w:hyperlink r:id="rId1169" w:history="1">
        <w:r w:rsidRPr="0077669C">
          <w:rPr>
            <w:rStyle w:val="Hyperlink"/>
          </w:rPr>
          <w:t>http link.</w:t>
        </w:r>
      </w:hyperlink>
    </w:p>
    <w:p w14:paraId="0398DC5A" w14:textId="77777777" w:rsidR="00B37D09" w:rsidRDefault="00C476E5" w:rsidP="00A4204A">
      <w:pPr>
        <w:pStyle w:val="BodyText2"/>
      </w:pPr>
      <w:r>
        <w:t xml:space="preserve">Trying to push. Worked. This is all using </w:t>
      </w:r>
      <w:hyperlink r:id="rId1170" w:history="1">
        <w:r w:rsidRPr="0077669C">
          <w:rPr>
            <w:rStyle w:val="Hyperlink"/>
          </w:rPr>
          <w:t>https and not ssh.</w:t>
        </w:r>
      </w:hyperlink>
    </w:p>
    <w:p w14:paraId="1A4A1A73" w14:textId="77777777" w:rsidR="00B37D09" w:rsidRDefault="00C476E5" w:rsidP="00A4204A">
      <w:pPr>
        <w:pStyle w:val="BodyText"/>
      </w:pPr>
      <w:r>
        <w:t>Creating a Repo</w:t>
      </w:r>
    </w:p>
    <w:p w14:paraId="27E578A2" w14:textId="77777777" w:rsidR="00B37D09" w:rsidRDefault="00C476E5" w:rsidP="00A4204A">
      <w:pPr>
        <w:pStyle w:val="BodyText"/>
      </w:pPr>
      <w:r>
        <w:t xml:space="preserve">Cant seem to do it anymore - cant get the </w:t>
      </w:r>
      <w:hyperlink r:id="rId1171" w:history="1">
        <w:r w:rsidRPr="0077669C">
          <w:rPr>
            <w:rStyle w:val="Hyperlink"/>
          </w:rPr>
          <w:t>https url to paste into Aptana</w:t>
        </w:r>
      </w:hyperlink>
    </w:p>
    <w:p w14:paraId="2951A3F0" w14:textId="77777777" w:rsidR="00B37D09" w:rsidRDefault="00C476E5" w:rsidP="00A4204A">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A4204A">
      <w:pPr>
        <w:pStyle w:val="BodyText"/>
      </w:pPr>
      <w:r>
        <w:t>To get the info on the GIT Setup:</w:t>
      </w:r>
    </w:p>
    <w:p w14:paraId="0B37A923" w14:textId="77777777" w:rsidR="00B37D09" w:rsidRDefault="00C476E5" w:rsidP="00A4204A">
      <w:pPr>
        <w:pStyle w:val="BodyText"/>
      </w:pPr>
      <w:r>
        <w:t>git config --list</w:t>
      </w:r>
    </w:p>
    <w:p w14:paraId="716056E3" w14:textId="77777777" w:rsidR="00B37D09" w:rsidRDefault="00C476E5" w:rsidP="00A4204A">
      <w:pPr>
        <w:pStyle w:val="BodyText"/>
      </w:pPr>
      <w:r>
        <w:t>core.symlinks=false</w:t>
      </w:r>
    </w:p>
    <w:p w14:paraId="17F244FE" w14:textId="77777777" w:rsidR="00B37D09" w:rsidRDefault="00C476E5" w:rsidP="00A4204A">
      <w:pPr>
        <w:pStyle w:val="BodyText"/>
      </w:pPr>
      <w:r>
        <w:t>core.autocrlf=true</w:t>
      </w:r>
    </w:p>
    <w:p w14:paraId="444D87EF" w14:textId="77777777" w:rsidR="00B37D09" w:rsidRDefault="00C476E5" w:rsidP="00A4204A">
      <w:pPr>
        <w:pStyle w:val="BodyText"/>
      </w:pPr>
      <w:r>
        <w:t>color.diff=auto</w:t>
      </w:r>
    </w:p>
    <w:p w14:paraId="6D64B67C" w14:textId="77777777" w:rsidR="00B37D09" w:rsidRDefault="00C476E5" w:rsidP="00A4204A">
      <w:pPr>
        <w:pStyle w:val="BodyText"/>
      </w:pPr>
      <w:r>
        <w:t>color.status=auto</w:t>
      </w:r>
    </w:p>
    <w:p w14:paraId="4BB9AB02" w14:textId="77777777" w:rsidR="00B37D09" w:rsidRDefault="00C476E5" w:rsidP="00A4204A">
      <w:pPr>
        <w:pStyle w:val="BodyText"/>
      </w:pPr>
      <w:r>
        <w:t>color.branch=auto</w:t>
      </w:r>
    </w:p>
    <w:p w14:paraId="2CE23E39" w14:textId="77777777" w:rsidR="00B37D09" w:rsidRDefault="00C476E5" w:rsidP="00A4204A">
      <w:pPr>
        <w:pStyle w:val="BodyText"/>
      </w:pPr>
      <w:r>
        <w:t>color.interactive=true</w:t>
      </w:r>
    </w:p>
    <w:p w14:paraId="7E79EA05" w14:textId="77777777" w:rsidR="00B37D09" w:rsidRDefault="00C476E5" w:rsidP="00A4204A">
      <w:pPr>
        <w:pStyle w:val="BodyText"/>
      </w:pPr>
      <w:r>
        <w:t>pack.packsizelimit=2g</w:t>
      </w:r>
    </w:p>
    <w:p w14:paraId="2613AF70" w14:textId="77777777" w:rsidR="00B37D09" w:rsidRDefault="00C476E5" w:rsidP="00A4204A">
      <w:pPr>
        <w:pStyle w:val="BodyText"/>
      </w:pPr>
      <w:r>
        <w:t>help.format=html</w:t>
      </w:r>
    </w:p>
    <w:p w14:paraId="5C3E2BA2" w14:textId="77777777" w:rsidR="00B37D09" w:rsidRDefault="00082D6F" w:rsidP="00A4204A">
      <w:pPr>
        <w:pStyle w:val="BodyText"/>
      </w:pPr>
      <w:hyperlink r:id="rId1172" w:history="1">
        <w:r w:rsidR="00C476E5" w:rsidRPr="0077669C">
          <w:rPr>
            <w:rStyle w:val="Hyperlink"/>
          </w:rPr>
          <w:t>http.sslcainfo=/bin/curl-ca-bundle.crt</w:t>
        </w:r>
      </w:hyperlink>
    </w:p>
    <w:p w14:paraId="581CDEC9" w14:textId="77777777" w:rsidR="00B37D09" w:rsidRDefault="00C476E5" w:rsidP="00A4204A">
      <w:pPr>
        <w:pStyle w:val="BodyText"/>
      </w:pPr>
      <w:r>
        <w:t>sendemail.smtpserver=/bin/msmtp.exe</w:t>
      </w:r>
    </w:p>
    <w:p w14:paraId="669BA54D" w14:textId="77777777" w:rsidR="00B37D09" w:rsidRDefault="00C476E5" w:rsidP="00A4204A">
      <w:pPr>
        <w:pStyle w:val="BodyText"/>
      </w:pPr>
      <w:r>
        <w:t>diff.astextplain.textconv=astextplain</w:t>
      </w:r>
    </w:p>
    <w:p w14:paraId="7C216478" w14:textId="77777777" w:rsidR="00B37D09" w:rsidRDefault="00C476E5" w:rsidP="00A4204A">
      <w:pPr>
        <w:pStyle w:val="BodyText"/>
      </w:pPr>
      <w:r>
        <w:t>user.name=Andrew Cottam</w:t>
      </w:r>
    </w:p>
    <w:p w14:paraId="28184635" w14:textId="77777777" w:rsidR="00B37D09" w:rsidRDefault="00C476E5" w:rsidP="00A4204A">
      <w:pPr>
        <w:pStyle w:val="BodyText"/>
      </w:pPr>
      <w:r>
        <w:lastRenderedPageBreak/>
        <w:t>user.email=a.cottam@gmail.com</w:t>
      </w:r>
    </w:p>
    <w:p w14:paraId="464A2769" w14:textId="77777777" w:rsidR="00B37D09" w:rsidRDefault="00C476E5" w:rsidP="00A4204A">
      <w:pPr>
        <w:pStyle w:val="BodyText"/>
      </w:pPr>
      <w:r>
        <w:t>github.user=andrewcottam</w:t>
      </w:r>
    </w:p>
    <w:p w14:paraId="25D6BDEA" w14:textId="77777777" w:rsidR="00B37D09" w:rsidRDefault="00C476E5" w:rsidP="00A4204A">
      <w:pPr>
        <w:pStyle w:val="BodyText"/>
      </w:pPr>
      <w:r>
        <w:t>github.token=3272805ed5f8ba77210952090ebb4c7e</w:t>
      </w:r>
    </w:p>
    <w:p w14:paraId="3A407A86" w14:textId="77777777" w:rsidR="00B37D09" w:rsidRDefault="00C476E5" w:rsidP="00A4204A">
      <w:pPr>
        <w:pStyle w:val="BodyText"/>
      </w:pPr>
      <w:r>
        <w:t>gui.recentrepo=E:/cottaan/Aptana Studio 3/Aptana Studio Workspace/eSpeciesWebsite</w:t>
      </w:r>
    </w:p>
    <w:p w14:paraId="56A92937" w14:textId="77777777" w:rsidR="00B37D09" w:rsidRDefault="00C476E5" w:rsidP="00A4204A">
      <w:pPr>
        <w:pStyle w:val="BodyText"/>
      </w:pPr>
      <w:r>
        <w:t>core.repositoryformatversion=0</w:t>
      </w:r>
    </w:p>
    <w:p w14:paraId="329F0836" w14:textId="77777777" w:rsidR="00B37D09" w:rsidRDefault="00C476E5" w:rsidP="00A4204A">
      <w:pPr>
        <w:pStyle w:val="BodyText"/>
      </w:pPr>
      <w:r>
        <w:t>core.filemode=false</w:t>
      </w:r>
    </w:p>
    <w:p w14:paraId="1A0AC24E" w14:textId="77777777" w:rsidR="00B37D09" w:rsidRDefault="00C476E5" w:rsidP="00A4204A">
      <w:pPr>
        <w:pStyle w:val="BodyText"/>
      </w:pPr>
      <w:r>
        <w:t>core.bare=false</w:t>
      </w:r>
    </w:p>
    <w:p w14:paraId="29CCF724" w14:textId="77777777" w:rsidR="00B37D09" w:rsidRDefault="00C476E5" w:rsidP="00A4204A">
      <w:pPr>
        <w:pStyle w:val="BodyText"/>
      </w:pPr>
      <w:r>
        <w:t>core.logallrefupdates=true</w:t>
      </w:r>
    </w:p>
    <w:p w14:paraId="3731DA86" w14:textId="77777777" w:rsidR="00B37D09" w:rsidRDefault="00C476E5" w:rsidP="00A4204A">
      <w:pPr>
        <w:pStyle w:val="BodyText"/>
      </w:pPr>
      <w:r>
        <w:t>core.symlinks=false</w:t>
      </w:r>
    </w:p>
    <w:p w14:paraId="0E99143C" w14:textId="77777777" w:rsidR="00B37D09" w:rsidRDefault="00C476E5" w:rsidP="00A4204A">
      <w:pPr>
        <w:pStyle w:val="BodyText"/>
      </w:pPr>
      <w:r>
        <w:t>core.ignorecase=true</w:t>
      </w:r>
    </w:p>
    <w:p w14:paraId="21A9F533" w14:textId="77777777" w:rsidR="00B37D09" w:rsidRDefault="00C476E5" w:rsidP="00A4204A">
      <w:pPr>
        <w:pStyle w:val="BodyText"/>
      </w:pPr>
      <w:r>
        <w:t>core.hidedotfiles=dotGitOnly</w:t>
      </w:r>
    </w:p>
    <w:p w14:paraId="1030703C" w14:textId="77777777" w:rsidR="00B37D09" w:rsidRDefault="00C476E5" w:rsidP="00A4204A">
      <w:pPr>
        <w:pStyle w:val="BodyText"/>
      </w:pPr>
      <w:r>
        <w:t>remote.origin.fetch=+refs/heads/*:refs/remotes/origin/*</w:t>
      </w:r>
    </w:p>
    <w:p w14:paraId="2D4E64F2" w14:textId="77777777" w:rsidR="00B37D09" w:rsidRDefault="00C476E5" w:rsidP="00A4204A">
      <w:pPr>
        <w:pStyle w:val="BodyText"/>
      </w:pPr>
      <w:r>
        <w:t>remote.origin.url=</w:t>
      </w:r>
      <w:hyperlink r:id="rId1173" w:history="1">
        <w:r w:rsidRPr="0077669C">
          <w:rPr>
            <w:rStyle w:val="Hyperlink"/>
          </w:rPr>
          <w:t>https://andrewcottam@github.com/andrewcottam/ArcGIS-Geoprocessing-Scripts.git</w:t>
        </w:r>
      </w:hyperlink>
    </w:p>
    <w:p w14:paraId="338365C4" w14:textId="77777777" w:rsidR="00B37D09" w:rsidRDefault="00C476E5" w:rsidP="00A4204A">
      <w:pPr>
        <w:pStyle w:val="BodyText"/>
      </w:pPr>
      <w:r>
        <w:t>branch.master.remote=origin</w:t>
      </w:r>
    </w:p>
    <w:p w14:paraId="52E3DF7A" w14:textId="77777777" w:rsidR="00B37D09" w:rsidRDefault="00C476E5" w:rsidP="00A4204A">
      <w:pPr>
        <w:pStyle w:val="BodyText2"/>
      </w:pPr>
      <w:r>
        <w:t>branch.master.merge=refs/heads/master</w:t>
      </w:r>
    </w:p>
    <w:p w14:paraId="0B012BE8" w14:textId="77777777" w:rsidR="00B37D09" w:rsidRDefault="00C476E5" w:rsidP="00A4204A">
      <w:pPr>
        <w:pStyle w:val="BodyText"/>
      </w:pPr>
      <w:r>
        <w:t xml:space="preserve">The user.name on the IUCN machine is AndrewCottam and each time you edit stuff on that machine it creates a branch and merges it. </w:t>
      </w:r>
    </w:p>
    <w:p w14:paraId="46FE1BED" w14:textId="77777777" w:rsidR="00B37D09" w:rsidRDefault="00C476E5" w:rsidP="00A4204A">
      <w:pPr>
        <w:pStyle w:val="BodyText"/>
      </w:pPr>
      <w:r>
        <w:t>Updated it on the IUCN machine to: Andrew Cottam</w:t>
      </w:r>
    </w:p>
    <w:p w14:paraId="1D82393A" w14:textId="77777777" w:rsidR="00B37D09" w:rsidRDefault="00C476E5" w:rsidP="00A4204A">
      <w:pPr>
        <w:pStyle w:val="BodyText2"/>
      </w:pPr>
      <w:r>
        <w:t>git config --global user.name "Andrew Cottam"</w:t>
      </w:r>
    </w:p>
    <w:p w14:paraId="27DA2FA7" w14:textId="77777777" w:rsidR="00B37D09" w:rsidRDefault="00C476E5" w:rsidP="00A4204A">
      <w:pPr>
        <w:pStyle w:val="BodyText"/>
      </w:pPr>
      <w:r>
        <w:t>To unstage a file using git you use the following:</w:t>
      </w:r>
    </w:p>
    <w:p w14:paraId="7862DB61" w14:textId="77777777" w:rsidR="00B37D09" w:rsidRDefault="00C476E5" w:rsidP="00A4204A">
      <w:pPr>
        <w:pStyle w:val="BodyText"/>
      </w:pPr>
      <w:r>
        <w:t>git rm --cached file</w:t>
      </w:r>
    </w:p>
    <w:p w14:paraId="0386FD8C" w14:textId="77777777" w:rsidR="00B37D09" w:rsidRDefault="00C476E5" w:rsidP="00A4204A">
      <w:pPr>
        <w:pStyle w:val="BodyText"/>
      </w:pPr>
      <w:r>
        <w:t>Unlike: git rm file which removes the file in the index and deletes the file git rm --cached file only removes the file from the index</w:t>
      </w:r>
    </w:p>
    <w:p w14:paraId="6CB98726" w14:textId="77777777" w:rsidR="00B37D09" w:rsidRDefault="00C476E5" w:rsidP="00A4204A">
      <w:pPr>
        <w:pStyle w:val="BodyText2"/>
      </w:pPr>
      <w:r>
        <w:t>e.g. git rm --cached .project</w:t>
      </w:r>
    </w:p>
    <w:p w14:paraId="2482ABDA" w14:textId="33638644" w:rsidR="00B37D09" w:rsidRDefault="00C476E5" w:rsidP="00A4204A">
      <w:pPr>
        <w:pStyle w:val="Heading4"/>
      </w:pPr>
      <w:bookmarkStart w:id="203" w:name="_Toc315774621"/>
      <w:r>
        <w:t>Setting up a new GitHub Key in UNIX on the eHabitats machine</w:t>
      </w:r>
      <w:bookmarkEnd w:id="203"/>
    </w:p>
    <w:p w14:paraId="4407852A" w14:textId="77777777" w:rsidR="000A59A1" w:rsidRDefault="000A59A1" w:rsidP="00324C76">
      <w:pPr>
        <w:pStyle w:val="Heading5"/>
      </w:pPr>
      <w:r>
        <w:t>Create an ssh key</w:t>
      </w:r>
    </w:p>
    <w:p w14:paraId="6F8C7439" w14:textId="77777777" w:rsidR="00B37D09" w:rsidRDefault="00C476E5" w:rsidP="00A4204A">
      <w:pPr>
        <w:pStyle w:val="BodyText"/>
      </w:pPr>
      <w:r>
        <w:t>cd ~/.ssh</w:t>
      </w:r>
    </w:p>
    <w:p w14:paraId="7A5391FC" w14:textId="77777777" w:rsidR="00B37D09" w:rsidRDefault="00C476E5" w:rsidP="00A4204A">
      <w:pPr>
        <w:pStyle w:val="BodyText"/>
      </w:pPr>
      <w:r>
        <w:t>ssh-keygen -t rsa -C "a.cottam@gmail.com"</w:t>
      </w:r>
    </w:p>
    <w:p w14:paraId="7314644F" w14:textId="77777777" w:rsidR="00B37D09" w:rsidRDefault="00C476E5" w:rsidP="00A4204A">
      <w:pPr>
        <w:pStyle w:val="BodyText"/>
      </w:pPr>
      <w:r>
        <w:t>(no file or pathphrase)</w:t>
      </w:r>
    </w:p>
    <w:p w14:paraId="70591CF6" w14:textId="77777777" w:rsidR="00B37D09" w:rsidRDefault="00C476E5" w:rsidP="00A4204A">
      <w:pPr>
        <w:pStyle w:val="BodyText"/>
      </w:pPr>
      <w:r>
        <w:t>cat id_rsa.pub</w:t>
      </w:r>
    </w:p>
    <w:p w14:paraId="25B909B9" w14:textId="77777777" w:rsidR="00B37D09" w:rsidRDefault="00C476E5" w:rsidP="00A4204A">
      <w:pPr>
        <w:pStyle w:val="BodyText"/>
      </w:pPr>
      <w:r>
        <w:t>(copied the key into a new entry in my public keys in github)</w:t>
      </w:r>
    </w:p>
    <w:p w14:paraId="46B6B787" w14:textId="77777777" w:rsidR="000A59A1" w:rsidRDefault="000A59A1" w:rsidP="00324C76">
      <w:pPr>
        <w:pStyle w:val="Heading5"/>
      </w:pPr>
      <w:r>
        <w:t>Configure git globally</w:t>
      </w:r>
    </w:p>
    <w:p w14:paraId="6AAB8E28" w14:textId="77777777" w:rsidR="00B37D09" w:rsidRDefault="00C476E5" w:rsidP="00A4204A">
      <w:pPr>
        <w:pStyle w:val="BodyText"/>
      </w:pPr>
      <w:r>
        <w:t>git config --global user.name "Andrew Cottam"</w:t>
      </w:r>
    </w:p>
    <w:p w14:paraId="527985BF" w14:textId="77777777" w:rsidR="00B37D09" w:rsidRDefault="00C476E5" w:rsidP="00A4204A">
      <w:pPr>
        <w:pStyle w:val="BodyText"/>
      </w:pPr>
      <w:r>
        <w:t>git config --global user.email "a.cottam@gmail.com"</w:t>
      </w:r>
    </w:p>
    <w:p w14:paraId="1B0CDBD6" w14:textId="77777777" w:rsidR="000A59A1" w:rsidRDefault="000A59A1" w:rsidP="00324C76">
      <w:pPr>
        <w:pStyle w:val="Heading5"/>
      </w:pPr>
      <w:r>
        <w:t>Create a local git repository</w:t>
      </w:r>
    </w:p>
    <w:p w14:paraId="575A6659" w14:textId="77777777" w:rsidR="00B37D09" w:rsidRDefault="00C476E5" w:rsidP="00A4204A">
      <w:pPr>
        <w:pStyle w:val="BodyText"/>
      </w:pPr>
      <w:r>
        <w:t>navigated to the cgi-bin folder</w:t>
      </w:r>
    </w:p>
    <w:p w14:paraId="42155AB8" w14:textId="77777777" w:rsidR="00B37D09" w:rsidRDefault="00C476E5" w:rsidP="00A4204A">
      <w:pPr>
        <w:pStyle w:val="BodyText"/>
      </w:pPr>
      <w:r>
        <w:t>webuser@h03-dev-vm7:/srv/www/cgi-bin&gt; git init</w:t>
      </w:r>
    </w:p>
    <w:p w14:paraId="48461E62" w14:textId="77777777" w:rsidR="00B37D09" w:rsidRDefault="00C476E5" w:rsidP="00A4204A">
      <w:pPr>
        <w:pStyle w:val="BodyText"/>
      </w:pPr>
      <w:r>
        <w:t>Initialized empty Git repository in /srv/www/cgi-bin/.git/</w:t>
      </w:r>
    </w:p>
    <w:p w14:paraId="450871C3" w14:textId="77777777" w:rsidR="00B37D09" w:rsidRDefault="00C476E5" w:rsidP="00A4204A">
      <w:pPr>
        <w:pStyle w:val="BodyText"/>
      </w:pPr>
      <w:r>
        <w:t>webuser@h03-dev-vm7:/srv/www/cgi-bin&gt; touch README</w:t>
      </w:r>
    </w:p>
    <w:p w14:paraId="70012FB6" w14:textId="77777777" w:rsidR="00B37D09" w:rsidRDefault="00C476E5" w:rsidP="00A4204A">
      <w:pPr>
        <w:pStyle w:val="BodyText"/>
      </w:pPr>
      <w:r>
        <w:t>webuser@h03-dev-vm7:/srv/www/cgi-bin&gt; git add README</w:t>
      </w:r>
    </w:p>
    <w:p w14:paraId="78904C34" w14:textId="77777777" w:rsidR="00B37D09" w:rsidRDefault="00C476E5" w:rsidP="00A4204A">
      <w:pPr>
        <w:pStyle w:val="BodyText"/>
      </w:pPr>
      <w:r>
        <w:t>webuser@h03-dev-vm7:/srv/www/cgi-bin&gt; git commit -m 'first commit'</w:t>
      </w:r>
    </w:p>
    <w:p w14:paraId="52C86718" w14:textId="77777777" w:rsidR="00B37D09" w:rsidRDefault="00C476E5" w:rsidP="00A4204A">
      <w:pPr>
        <w:pStyle w:val="BodyText"/>
      </w:pPr>
      <w:r>
        <w:t>[master (root-commit) a9341fa] first commit</w:t>
      </w:r>
    </w:p>
    <w:p w14:paraId="6D27D577" w14:textId="77777777" w:rsidR="00B37D09" w:rsidRDefault="00C476E5" w:rsidP="00A4204A">
      <w:pPr>
        <w:pStyle w:val="BodyText"/>
      </w:pPr>
      <w:r>
        <w:t xml:space="preserve"> 0 files changed, 0 insertions(+), 0 deletions(-)</w:t>
      </w:r>
    </w:p>
    <w:p w14:paraId="2C351697" w14:textId="77777777" w:rsidR="00B37D09" w:rsidRDefault="00C476E5" w:rsidP="00A4204A">
      <w:pPr>
        <w:pStyle w:val="BodyText"/>
      </w:pPr>
      <w:r>
        <w:t xml:space="preserve"> create mode 100644 README</w:t>
      </w:r>
    </w:p>
    <w:p w14:paraId="0BB0691D" w14:textId="77777777" w:rsidR="000A59A1" w:rsidRDefault="00D072EE" w:rsidP="00324C76">
      <w:pPr>
        <w:pStyle w:val="Heading5"/>
      </w:pPr>
      <w:r>
        <w:t>Create a remote repository on git hub</w:t>
      </w:r>
    </w:p>
    <w:p w14:paraId="09BD313D" w14:textId="77777777" w:rsidR="00B37D09" w:rsidRDefault="00C476E5" w:rsidP="00A4204A">
      <w:pPr>
        <w:pStyle w:val="BodyText"/>
      </w:pPr>
      <w:r>
        <w:t>webuser@h03-dev-vm7:/srv/www/cgi-bin&gt; git remote add origin git@github.com:andrewcottam/eSpecies-REST-Services.git</w:t>
      </w:r>
    </w:p>
    <w:p w14:paraId="3A16B160" w14:textId="77777777" w:rsidR="00B37D09" w:rsidRDefault="00C476E5" w:rsidP="00A4204A">
      <w:pPr>
        <w:pStyle w:val="BodyText"/>
      </w:pPr>
      <w:r>
        <w:t>webuser@h03-dev-vm7:/srv/www/cgi-bin&gt; git push -u origin master</w:t>
      </w:r>
    </w:p>
    <w:p w14:paraId="139F7CE8" w14:textId="77777777" w:rsidR="00B37D09" w:rsidRDefault="00C476E5" w:rsidP="00A4204A">
      <w:pPr>
        <w:pStyle w:val="BodyText"/>
      </w:pPr>
      <w:r>
        <w:t>Counting objects: 3, done.</w:t>
      </w:r>
    </w:p>
    <w:p w14:paraId="68877944" w14:textId="77777777" w:rsidR="00B37D09" w:rsidRDefault="00C476E5" w:rsidP="00A4204A">
      <w:pPr>
        <w:pStyle w:val="BodyText"/>
      </w:pPr>
      <w:r>
        <w:t>Writing objects: 100% (3/3), 208 bytes, done.</w:t>
      </w:r>
    </w:p>
    <w:p w14:paraId="30440D41" w14:textId="77777777" w:rsidR="00B37D09" w:rsidRDefault="00C476E5" w:rsidP="00A4204A">
      <w:pPr>
        <w:pStyle w:val="BodyText"/>
      </w:pPr>
      <w:r>
        <w:t>Total 3 (delta 0), reused 0 (delta 0)</w:t>
      </w:r>
    </w:p>
    <w:p w14:paraId="3DBD5180" w14:textId="77777777" w:rsidR="00B37D09" w:rsidRDefault="00C476E5" w:rsidP="00A4204A">
      <w:pPr>
        <w:pStyle w:val="BodyText"/>
      </w:pPr>
      <w:r>
        <w:lastRenderedPageBreak/>
        <w:t>To git@github.com:andrewcottam/eSpecies-REST-Services.git</w:t>
      </w:r>
    </w:p>
    <w:p w14:paraId="22EC8201" w14:textId="77777777" w:rsidR="00B37D09" w:rsidRDefault="00C476E5" w:rsidP="00A4204A">
      <w:pPr>
        <w:pStyle w:val="BodyText"/>
      </w:pPr>
      <w:r>
        <w:t xml:space="preserve"> * [new branch]      master -&gt; master</w:t>
      </w:r>
    </w:p>
    <w:p w14:paraId="6644266B" w14:textId="77777777" w:rsidR="00B37D09" w:rsidRDefault="00C476E5" w:rsidP="00A4204A">
      <w:pPr>
        <w:pStyle w:val="BodyText"/>
      </w:pPr>
      <w:r>
        <w:t>Branch master set up to track remote branch master from origin.</w:t>
      </w:r>
    </w:p>
    <w:p w14:paraId="5F82D0B4" w14:textId="77777777" w:rsidR="00B37D09" w:rsidRDefault="00C476E5" w:rsidP="00A4204A">
      <w:pPr>
        <w:pStyle w:val="BodyText"/>
      </w:pPr>
      <w:r>
        <w:t>webuser@h03-dev-vm7:/srv/www/cgi-bin&gt; git commit -m "initial commit"</w:t>
      </w:r>
    </w:p>
    <w:p w14:paraId="388D7091" w14:textId="77777777" w:rsidR="00B37D09" w:rsidRDefault="00C476E5" w:rsidP="00A4204A">
      <w:pPr>
        <w:pStyle w:val="BodyText"/>
      </w:pPr>
      <w:r>
        <w:t>[master 393f897] initial commit</w:t>
      </w:r>
    </w:p>
    <w:p w14:paraId="25244916" w14:textId="77777777" w:rsidR="00B37D09" w:rsidRDefault="00C476E5" w:rsidP="00A4204A">
      <w:pPr>
        <w:pStyle w:val="BodyText"/>
      </w:pPr>
      <w:r>
        <w:t xml:space="preserve"> 1 files changed, 236 insertions(+), 0 deletions(-)</w:t>
      </w:r>
    </w:p>
    <w:p w14:paraId="7C14A5BC" w14:textId="77777777" w:rsidR="00B37D09" w:rsidRDefault="00C476E5" w:rsidP="00A4204A">
      <w:pPr>
        <w:pStyle w:val="BodyText"/>
      </w:pPr>
      <w:r>
        <w:t xml:space="preserve"> create mode 100755 REST</w:t>
      </w:r>
    </w:p>
    <w:p w14:paraId="3F2707D8" w14:textId="77777777" w:rsidR="00B37D09" w:rsidRDefault="00C476E5" w:rsidP="00A4204A">
      <w:pPr>
        <w:pStyle w:val="BodyText"/>
      </w:pPr>
      <w:r>
        <w:t>webuser@h03-dev-vm7:/srv/www/cgi-bin&gt; git push</w:t>
      </w:r>
    </w:p>
    <w:p w14:paraId="5764CEB2" w14:textId="77777777" w:rsidR="00B37D09" w:rsidRDefault="00C476E5" w:rsidP="00A4204A">
      <w:pPr>
        <w:pStyle w:val="BodyText"/>
      </w:pPr>
      <w:r>
        <w:t>Counting objects: 4, done.</w:t>
      </w:r>
    </w:p>
    <w:p w14:paraId="515A6BB6" w14:textId="77777777" w:rsidR="00B37D09" w:rsidRDefault="00C476E5" w:rsidP="00A4204A">
      <w:pPr>
        <w:pStyle w:val="BodyText"/>
      </w:pPr>
      <w:r>
        <w:t>Compressing objects: 100% (3/3), done.</w:t>
      </w:r>
    </w:p>
    <w:p w14:paraId="14E31849" w14:textId="77777777" w:rsidR="00B37D09" w:rsidRDefault="00C476E5" w:rsidP="00A4204A">
      <w:pPr>
        <w:pStyle w:val="BodyText"/>
      </w:pPr>
      <w:r>
        <w:t>Writing objects: 100% (3/3), 5.79 KiB, done.</w:t>
      </w:r>
    </w:p>
    <w:p w14:paraId="672762F6" w14:textId="77777777" w:rsidR="00B37D09" w:rsidRDefault="00C476E5" w:rsidP="00A4204A">
      <w:pPr>
        <w:pStyle w:val="BodyText"/>
      </w:pPr>
      <w:r>
        <w:t>Total 3 (delta 0), reused 0 (delta 0)</w:t>
      </w:r>
    </w:p>
    <w:p w14:paraId="6D0C6B47" w14:textId="77777777" w:rsidR="00B37D09" w:rsidRDefault="00C476E5" w:rsidP="00A4204A">
      <w:pPr>
        <w:pStyle w:val="BodyText"/>
      </w:pPr>
      <w:r>
        <w:t>To git@github.com:andrewcottam/eSpecies-REST-Services.git</w:t>
      </w:r>
    </w:p>
    <w:p w14:paraId="107C82EC" w14:textId="77777777" w:rsidR="00B37D09" w:rsidRDefault="00C476E5" w:rsidP="00A4204A">
      <w:pPr>
        <w:pStyle w:val="BodyText"/>
      </w:pPr>
      <w:r>
        <w:t xml:space="preserve">   a9341fa..393f897  master -&gt; master</w:t>
      </w:r>
    </w:p>
    <w:p w14:paraId="13B76297" w14:textId="77777777" w:rsidR="00B37D09" w:rsidRDefault="00C476E5" w:rsidP="00A4204A">
      <w:pPr>
        <w:pStyle w:val="BodyText2"/>
      </w:pPr>
      <w:r>
        <w:t>webuser@h03-dev-vm7:/srv/www/cgi-bin&gt;</w:t>
      </w:r>
    </w:p>
    <w:p w14:paraId="7D4DFFF0" w14:textId="77777777" w:rsidR="00B37D09" w:rsidRDefault="00C476E5" w:rsidP="00A4204A">
      <w:pPr>
        <w:pStyle w:val="BodyText"/>
      </w:pPr>
      <w:r>
        <w:t>webuser@h03-dev-vm7:/srv/www/cgi-bin&gt; git add REST</w:t>
      </w:r>
    </w:p>
    <w:p w14:paraId="34608629" w14:textId="77777777" w:rsidR="00B37D09" w:rsidRDefault="00C476E5" w:rsidP="00A4204A">
      <w:pPr>
        <w:pStyle w:val="BodyText"/>
      </w:pPr>
      <w:r>
        <w:t>webuser@h03-dev-vm7:/srv/www/cgi-bin&gt; git commit -m 'Improved server logging'</w:t>
      </w:r>
    </w:p>
    <w:p w14:paraId="7607A2FD" w14:textId="77777777" w:rsidR="00B37D09" w:rsidRDefault="00C476E5" w:rsidP="00A4204A">
      <w:pPr>
        <w:pStyle w:val="BodyText"/>
      </w:pPr>
      <w:r>
        <w:t>[master b19c22e] Improved server logging</w:t>
      </w:r>
    </w:p>
    <w:p w14:paraId="1E04CAC9" w14:textId="77777777" w:rsidR="00B37D09" w:rsidRDefault="00C476E5" w:rsidP="00A4204A">
      <w:pPr>
        <w:pStyle w:val="BodyText"/>
      </w:pPr>
      <w:r>
        <w:t xml:space="preserve"> 1 files changed, 39 insertions(+), 20 deletions(-)</w:t>
      </w:r>
    </w:p>
    <w:p w14:paraId="38E432B3" w14:textId="77777777" w:rsidR="00B37D09" w:rsidRDefault="00C476E5" w:rsidP="00A4204A">
      <w:pPr>
        <w:pStyle w:val="BodyText"/>
      </w:pPr>
      <w:r>
        <w:t>webuser@h03-dev-vm7:/srv/www/cgi-bin&gt; git push</w:t>
      </w:r>
    </w:p>
    <w:p w14:paraId="2579C0EA" w14:textId="77777777" w:rsidR="00B37D09" w:rsidRDefault="00C476E5" w:rsidP="00A4204A">
      <w:pPr>
        <w:pStyle w:val="BodyText"/>
      </w:pPr>
      <w:r>
        <w:t>Counting objects: 5, done.</w:t>
      </w:r>
    </w:p>
    <w:p w14:paraId="4AEA9A36" w14:textId="77777777" w:rsidR="00B37D09" w:rsidRDefault="00C476E5" w:rsidP="00A4204A">
      <w:pPr>
        <w:pStyle w:val="BodyText"/>
      </w:pPr>
      <w:r>
        <w:t>Compressing objects: 100% (3/3), done.</w:t>
      </w:r>
    </w:p>
    <w:p w14:paraId="252AF537" w14:textId="77777777" w:rsidR="00B37D09" w:rsidRDefault="00C476E5" w:rsidP="00A4204A">
      <w:pPr>
        <w:pStyle w:val="BodyText"/>
      </w:pPr>
      <w:r>
        <w:t>Writing objects: 100% (3/3), 906 bytes, done.</w:t>
      </w:r>
    </w:p>
    <w:p w14:paraId="7C0E1286" w14:textId="77777777" w:rsidR="00B37D09" w:rsidRDefault="00C476E5" w:rsidP="00A4204A">
      <w:pPr>
        <w:pStyle w:val="BodyText"/>
      </w:pPr>
      <w:r>
        <w:t>Total 3 (delta 1), reused 0 (delta 0)</w:t>
      </w:r>
    </w:p>
    <w:p w14:paraId="42E98CD3" w14:textId="77777777" w:rsidR="00B37D09" w:rsidRDefault="00C476E5" w:rsidP="00A4204A">
      <w:pPr>
        <w:pStyle w:val="BodyText"/>
      </w:pPr>
      <w:r>
        <w:t>To git@github.com:andrewcottam/eSpecies-REST-Services.git</w:t>
      </w:r>
    </w:p>
    <w:p w14:paraId="14CC5518" w14:textId="77777777" w:rsidR="00B37D09" w:rsidRDefault="00C476E5" w:rsidP="00A4204A">
      <w:pPr>
        <w:pStyle w:val="BodyText"/>
      </w:pPr>
      <w:r>
        <w:t xml:space="preserve">   524bcc9..b19c22e  master -&gt; master</w:t>
      </w:r>
    </w:p>
    <w:p w14:paraId="7DE93668" w14:textId="77777777" w:rsidR="00B37D09" w:rsidRDefault="00C476E5" w:rsidP="00A4204A">
      <w:pPr>
        <w:pStyle w:val="BodyText2"/>
      </w:pPr>
      <w:r>
        <w:t>webuser@h03-dev-vm7:/srv/www/cgi-bin&gt;</w:t>
      </w:r>
    </w:p>
    <w:p w14:paraId="76D938ED" w14:textId="77777777" w:rsidR="00411F18" w:rsidRDefault="00411F18" w:rsidP="00A4204A">
      <w:pPr>
        <w:pStyle w:val="Heading4"/>
      </w:pPr>
      <w:r>
        <w:t>Setting up a Git repository on eHabitats machine from GitHub</w:t>
      </w:r>
    </w:p>
    <w:p w14:paraId="0669D3C3" w14:textId="77777777" w:rsidR="00411F18" w:rsidRDefault="00411F18" w:rsidP="00A4204A">
      <w:pPr>
        <w:pStyle w:val="BodyText2"/>
      </w:pPr>
      <w:r>
        <w:t>Accidently deleted the eSpecies folder on the eHabitats machine so need to pull it from GitHub:</w:t>
      </w:r>
    </w:p>
    <w:p w14:paraId="24ED9677" w14:textId="77777777" w:rsidR="00411F18" w:rsidRDefault="00411F18" w:rsidP="00397DAF">
      <w:pPr>
        <w:pStyle w:val="Code"/>
      </w:pPr>
      <w:r>
        <w:t>-bash-4.1$ git clone 'https://github.com/andrewcottam/eSpecies-Client-Demo' eSpecies</w:t>
      </w:r>
    </w:p>
    <w:p w14:paraId="49B216AA" w14:textId="77777777" w:rsidR="00411F18" w:rsidRDefault="00411F18" w:rsidP="00397DAF">
      <w:pPr>
        <w:pStyle w:val="Code"/>
      </w:pPr>
      <w:r>
        <w:t>Initialized empty Git repository in /srv/www/htdocs/eSpecies/.git/</w:t>
      </w:r>
    </w:p>
    <w:p w14:paraId="501C63E1" w14:textId="77777777" w:rsidR="00411F18" w:rsidRDefault="00411F18" w:rsidP="00397DAF">
      <w:pPr>
        <w:pStyle w:val="Code"/>
      </w:pPr>
      <w:r>
        <w:t>remote: Reusing existing pack: 1022, done.</w:t>
      </w:r>
    </w:p>
    <w:p w14:paraId="6C308CB2" w14:textId="77777777" w:rsidR="00411F18" w:rsidRDefault="00411F18" w:rsidP="00397DAF">
      <w:pPr>
        <w:pStyle w:val="Code"/>
      </w:pPr>
      <w:r>
        <w:t>remote: Counting objects: 12, done.</w:t>
      </w:r>
    </w:p>
    <w:p w14:paraId="1D928054" w14:textId="77777777" w:rsidR="00411F18" w:rsidRDefault="00411F18" w:rsidP="00397DAF">
      <w:pPr>
        <w:pStyle w:val="Code"/>
      </w:pPr>
      <w:r>
        <w:t>remote: Compressing objects: 100% (9/9), done.</w:t>
      </w:r>
    </w:p>
    <w:p w14:paraId="1851CD24" w14:textId="77777777" w:rsidR="00411F18" w:rsidRDefault="00411F18" w:rsidP="00397DAF">
      <w:pPr>
        <w:pStyle w:val="Code"/>
      </w:pPr>
      <w:r>
        <w:t>remote: Total 1034 (delta 3), reused 8 (delta 3)</w:t>
      </w:r>
    </w:p>
    <w:p w14:paraId="1537A184" w14:textId="77777777" w:rsidR="00411F18" w:rsidRDefault="00411F18" w:rsidP="00397DAF">
      <w:pPr>
        <w:pStyle w:val="Code"/>
      </w:pPr>
      <w:r>
        <w:t>Receiving objects: 100% (1034/1034), 1.30 MiB | 75 KiB/s, done.</w:t>
      </w:r>
    </w:p>
    <w:p w14:paraId="123C0AB7" w14:textId="77777777" w:rsidR="00411F18" w:rsidRDefault="00411F18" w:rsidP="00397DAF">
      <w:pPr>
        <w:pStyle w:val="Code"/>
      </w:pPr>
      <w:r>
        <w:t>Resolving deltas: 100% (688/688), done.</w:t>
      </w:r>
    </w:p>
    <w:p w14:paraId="2473C614" w14:textId="77777777" w:rsidR="00043D4D" w:rsidRDefault="00043D4D" w:rsidP="00A4204A">
      <w:pPr>
        <w:pStyle w:val="BodyText2"/>
      </w:pPr>
      <w:r>
        <w:t>Then I clone the project on my local PC so I can develop on my local machine and pull on the eHabitats dev machine.</w:t>
      </w:r>
    </w:p>
    <w:p w14:paraId="0882BE91" w14:textId="77777777" w:rsidR="001F3905" w:rsidRDefault="001F3905" w:rsidP="00A4204A">
      <w:pPr>
        <w:pStyle w:val="Heading4"/>
      </w:pPr>
      <w:r>
        <w:t>Setting up git project</w:t>
      </w:r>
      <w:r w:rsidR="00EF20DD">
        <w:t>s</w:t>
      </w:r>
      <w:r>
        <w:t xml:space="preserve"> on map server machine</w:t>
      </w:r>
    </w:p>
    <w:p w14:paraId="1AD5773A" w14:textId="77777777" w:rsidR="00EF20DD" w:rsidRPr="00EF20DD" w:rsidRDefault="00EF20DD" w:rsidP="00324C76">
      <w:pPr>
        <w:pStyle w:val="Heading5"/>
      </w:pPr>
      <w:r>
        <w:t>Creating a new Git project</w:t>
      </w:r>
    </w:p>
    <w:p w14:paraId="0A4BA88B"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397DAF">
      <w:pPr>
        <w:pStyle w:val="Code"/>
      </w:pPr>
      <w:r w:rsidRPr="001F3905">
        <w:t xml:space="preserve">[webuser@h05-dev-vm3 dopa-services]$ </w:t>
      </w:r>
      <w:r>
        <w:t>git init</w:t>
      </w:r>
    </w:p>
    <w:p w14:paraId="3A7651AB" w14:textId="77777777" w:rsidR="001F3905" w:rsidRDefault="001F3905" w:rsidP="00397DAF">
      <w:pPr>
        <w:pStyle w:val="Code"/>
      </w:pPr>
      <w:r>
        <w:t>[webuser@h05-dev-vm3 dopa-services]$ git add .</w:t>
      </w:r>
    </w:p>
    <w:p w14:paraId="6827D846" w14:textId="77777777" w:rsidR="001F3905" w:rsidRDefault="001F3905" w:rsidP="00397DAF">
      <w:pPr>
        <w:pStyle w:val="Code"/>
      </w:pPr>
      <w:r>
        <w:t>[webuser@h05-dev-vm3 dopa-services]$ git rm --cached cgi-bin/dbconnect.py</w:t>
      </w:r>
    </w:p>
    <w:p w14:paraId="5BA0D663" w14:textId="77777777" w:rsidR="001F3905" w:rsidRDefault="001F3905" w:rsidP="00397DAF">
      <w:pPr>
        <w:pStyle w:val="Code"/>
      </w:pPr>
      <w:r>
        <w:t>[webuser@h05-dev-vm3 dopa-services]$ ssh-keygen -t rsa -C "a.cottam@gmail.com"</w:t>
      </w:r>
    </w:p>
    <w:p w14:paraId="444D6F74" w14:textId="77777777" w:rsidR="001F3905" w:rsidRDefault="00DF24BF" w:rsidP="00397DAF">
      <w:pPr>
        <w:pStyle w:val="Code"/>
      </w:pPr>
      <w:r w:rsidRPr="00DF24BF">
        <w:t>[webuser@h05-dev-vm3 dopa-services]$ cd ../../../home/webuser/.ssh</w:t>
      </w:r>
    </w:p>
    <w:p w14:paraId="69B986A9" w14:textId="77777777" w:rsidR="00DF24BF" w:rsidRDefault="00DF24BF" w:rsidP="00397DAF">
      <w:pPr>
        <w:pStyle w:val="Code"/>
      </w:pPr>
      <w:r>
        <w:t>[webuser@h05-dev-vm3 .ssh]$ cat id_rsa.pub</w:t>
      </w:r>
    </w:p>
    <w:p w14:paraId="0D6FF337" w14:textId="77777777" w:rsidR="00DF24BF" w:rsidRDefault="00DF24BF" w:rsidP="00397DAF">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4204A">
      <w:pPr>
        <w:pStyle w:val="BodyText2"/>
      </w:pPr>
      <w:r>
        <w:t>Copied this ssh key to github as a new ssh key</w:t>
      </w:r>
    </w:p>
    <w:p w14:paraId="0D4B5800" w14:textId="77777777" w:rsidR="00DF24BF" w:rsidRDefault="00826DB2" w:rsidP="00397DAF">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4204A">
      <w:pPr>
        <w:pStyle w:val="BodyText2"/>
      </w:pPr>
      <w:r>
        <w:t>Then I got some issues with 403 errors and followed the i</w:t>
      </w:r>
      <w:r w:rsidR="00F12C07">
        <w:t xml:space="preserve">nstructions </w:t>
      </w:r>
      <w:hyperlink r:id="rId1174" w:history="1">
        <w:r w:rsidR="00F12C07" w:rsidRPr="00F12C07">
          <w:rPr>
            <w:rStyle w:val="Hyperlink"/>
          </w:rPr>
          <w:t>here</w:t>
        </w:r>
      </w:hyperlink>
      <w:r w:rsidR="00F12C07">
        <w:t xml:space="preserve"> to sort it out.</w:t>
      </w:r>
    </w:p>
    <w:p w14:paraId="0868A4C4" w14:textId="77777777" w:rsidR="00EF20DD" w:rsidRDefault="00EF20DD" w:rsidP="00324C76">
      <w:pPr>
        <w:pStyle w:val="Heading5"/>
      </w:pPr>
      <w:r>
        <w:lastRenderedPageBreak/>
        <w:t>Cloning an existing Git project</w:t>
      </w:r>
    </w:p>
    <w:p w14:paraId="31859D9D" w14:textId="77777777" w:rsidR="00EF20DD" w:rsidRDefault="00EF20DD" w:rsidP="00A4204A">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397DAF">
      <w:pPr>
        <w:pStyle w:val="Code"/>
      </w:pPr>
      <w:r w:rsidRPr="00EF20DD">
        <w:t xml:space="preserve">-bash-4.1$ git clone </w:t>
      </w:r>
      <w:hyperlink r:id="rId1175" w:history="1">
        <w:r w:rsidRPr="00685783">
          <w:rPr>
            <w:rStyle w:val="Hyperlink"/>
          </w:rPr>
          <w:t>https://github.com/kriszyp/xstyle.git</w:t>
        </w:r>
      </w:hyperlink>
    </w:p>
    <w:p w14:paraId="065CD4BA" w14:textId="77777777" w:rsidR="00EF20DD" w:rsidRDefault="00EF20DD" w:rsidP="00397DAF">
      <w:pPr>
        <w:pStyle w:val="Code"/>
      </w:pPr>
      <w:r w:rsidRPr="00EF20DD">
        <w:t xml:space="preserve">-bash-4.1$ git clone </w:t>
      </w:r>
      <w:hyperlink r:id="rId1176" w:history="1">
        <w:r w:rsidRPr="00685783">
          <w:rPr>
            <w:rStyle w:val="Hyperlink"/>
          </w:rPr>
          <w:t>https://github.com/kriszyp/put-selector.git</w:t>
        </w:r>
      </w:hyperlink>
    </w:p>
    <w:p w14:paraId="32598477" w14:textId="77777777" w:rsidR="00EF20DD" w:rsidRDefault="00EF20DD" w:rsidP="00397DAF">
      <w:pPr>
        <w:pStyle w:val="Code"/>
      </w:pPr>
      <w:r w:rsidRPr="00EF20DD">
        <w:t xml:space="preserve">-bash-4.1$ git clone </w:t>
      </w:r>
      <w:hyperlink r:id="rId1177" w:history="1">
        <w:r w:rsidRPr="00685783">
          <w:rPr>
            <w:rStyle w:val="Hyperlink"/>
          </w:rPr>
          <w:t>https://github.com/SitePen/dgrid.git</w:t>
        </w:r>
      </w:hyperlink>
    </w:p>
    <w:p w14:paraId="2F3B991B" w14:textId="77777777" w:rsidR="00EF20DD" w:rsidRPr="00EF20DD" w:rsidRDefault="00EF20DD" w:rsidP="00A4204A">
      <w:pPr>
        <w:pStyle w:val="BodyText2"/>
      </w:pPr>
      <w:r>
        <w:t>This should put all the source files onto the MapServer machine.</w:t>
      </w:r>
    </w:p>
    <w:p w14:paraId="1C6D6C6A" w14:textId="77777777" w:rsidR="00A953DD" w:rsidRDefault="00A953DD" w:rsidP="00A4204A">
      <w:pPr>
        <w:pStyle w:val="Heading4"/>
      </w:pPr>
      <w:r>
        <w:t>Adding an existing Aptana project to Github</w:t>
      </w:r>
    </w:p>
    <w:p w14:paraId="2CE4DC8D" w14:textId="77777777" w:rsidR="00A953DD" w:rsidRDefault="00365DA4" w:rsidP="00A4204A">
      <w:pPr>
        <w:pStyle w:val="ListBullet"/>
      </w:pPr>
      <w:r>
        <w:t>Create the project in Aptana</w:t>
      </w:r>
    </w:p>
    <w:p w14:paraId="62EDCFFB" w14:textId="77777777" w:rsidR="005A2AFA" w:rsidRDefault="00DC0108" w:rsidP="00A4204A">
      <w:pPr>
        <w:pStyle w:val="ListBullet"/>
      </w:pPr>
      <w:r>
        <w:t>Right click the project and select Team | Share Project…</w:t>
      </w:r>
    </w:p>
    <w:p w14:paraId="5850CA51" w14:textId="77777777" w:rsidR="00DC0108" w:rsidRDefault="000974C1" w:rsidP="00A4204A">
      <w:pPr>
        <w:pStyle w:val="ListBullet"/>
      </w:pPr>
      <w:r>
        <w:t>Select Aptana Git as the repository type</w:t>
      </w:r>
    </w:p>
    <w:p w14:paraId="2E6E621D" w14:textId="77777777" w:rsidR="00754DEA" w:rsidRDefault="00754DEA" w:rsidP="00A4204A">
      <w:pPr>
        <w:pStyle w:val="ListBullet"/>
      </w:pPr>
      <w:r>
        <w:t>Select the Git repository location and create the repository</w:t>
      </w:r>
      <w:r w:rsidR="009B63A4">
        <w:t xml:space="preserve"> and click Finish</w:t>
      </w:r>
    </w:p>
    <w:p w14:paraId="5BB6C076" w14:textId="77777777" w:rsidR="009B63A4" w:rsidRDefault="00CD720E" w:rsidP="00A4204A">
      <w:pPr>
        <w:pStyle w:val="ListBullet"/>
      </w:pPr>
      <w:r>
        <w:t>Commit the initial files</w:t>
      </w:r>
    </w:p>
    <w:p w14:paraId="0D02451D" w14:textId="77777777" w:rsidR="00E5654E" w:rsidRDefault="00E5654E" w:rsidP="00A4204A">
      <w:pPr>
        <w:pStyle w:val="ListBullet"/>
      </w:pPr>
      <w:r>
        <w:t>Create a new repository in Github</w:t>
      </w:r>
    </w:p>
    <w:p w14:paraId="2B221FA3" w14:textId="77777777" w:rsidR="00A16F97" w:rsidRDefault="00A16F97" w:rsidP="00A4204A">
      <w:pPr>
        <w:pStyle w:val="ListBullet"/>
        <w:rPr>
          <w:rFonts w:eastAsia="Times New Roman"/>
          <w:lang w:bidi="ar-SA"/>
        </w:rPr>
      </w:pPr>
      <w:r>
        <w:rPr>
          <w:rFonts w:eastAsia="Times New Roman"/>
          <w:lang w:bidi="ar-SA"/>
        </w:rPr>
        <w:t>Then in terminal:</w:t>
      </w:r>
    </w:p>
    <w:p w14:paraId="5724693C" w14:textId="77777777" w:rsidR="00A16F97" w:rsidRPr="00A16F97" w:rsidRDefault="00A16F97" w:rsidP="00A4204A">
      <w:pPr>
        <w:pStyle w:val="ListBullet2"/>
        <w:rPr>
          <w:rFonts w:eastAsia="Times New Roman"/>
          <w:lang w:bidi="ar-SA"/>
        </w:rPr>
      </w:pPr>
      <w:r w:rsidRPr="00A16F97">
        <w:rPr>
          <w:rFonts w:eastAsia="Times New Roman"/>
          <w:lang w:bidi="ar-SA"/>
        </w:rPr>
        <w:t>cd existing_git_repo</w:t>
      </w:r>
    </w:p>
    <w:p w14:paraId="2AE60567" w14:textId="77777777" w:rsidR="00A16F97" w:rsidRPr="00A16F97" w:rsidRDefault="00A16F97" w:rsidP="00A4204A">
      <w:pPr>
        <w:pStyle w:val="ListBullet2"/>
        <w:rPr>
          <w:rFonts w:eastAsia="Times New Roman"/>
          <w:lang w:bidi="ar-SA"/>
        </w:rPr>
      </w:pPr>
      <w:r w:rsidRPr="00A16F97">
        <w:rPr>
          <w:rFonts w:eastAsia="Times New Roman"/>
          <w:lang w:bidi="ar-SA"/>
        </w:rPr>
        <w:t>git remote add origin git@github.com:andrewcottam/SpeciesCharismaIndex.git</w:t>
      </w:r>
    </w:p>
    <w:p w14:paraId="556A1BC1" w14:textId="77777777" w:rsidR="0088450F" w:rsidRPr="00A16F97" w:rsidRDefault="00A16F97" w:rsidP="00A4204A">
      <w:pPr>
        <w:pStyle w:val="ListBullet2"/>
        <w:rPr>
          <w:rFonts w:eastAsia="Times New Roman"/>
          <w:lang w:bidi="ar-SA"/>
        </w:rPr>
      </w:pPr>
      <w:r w:rsidRPr="00A16F97">
        <w:rPr>
          <w:rFonts w:eastAsia="Times New Roman"/>
          <w:lang w:bidi="ar-SA"/>
        </w:rPr>
        <w:t>git push -u origin master</w:t>
      </w:r>
    </w:p>
    <w:p w14:paraId="62B7A50F" w14:textId="77777777" w:rsidR="001D2A47" w:rsidRDefault="001D2A47" w:rsidP="003602D2">
      <w:pPr>
        <w:pStyle w:val="Heading3"/>
      </w:pPr>
      <w:bookmarkStart w:id="204" w:name="_Toc315774622"/>
      <w:r>
        <w:t>Useful Git commands</w:t>
      </w:r>
    </w:p>
    <w:p w14:paraId="3A442A82" w14:textId="77777777" w:rsidR="001D2A47" w:rsidRDefault="001D2A47" w:rsidP="00A4204A">
      <w:pPr>
        <w:pStyle w:val="BodyText2"/>
      </w:pPr>
      <w:r>
        <w:t xml:space="preserve">The following adds all </w:t>
      </w:r>
      <w:r w:rsidR="00FE6E1D">
        <w:t>tracked</w:t>
      </w:r>
      <w:r>
        <w:t xml:space="preserve"> files to the index and commits them:</w:t>
      </w:r>
    </w:p>
    <w:p w14:paraId="641F92F1" w14:textId="77777777" w:rsidR="001D2A47" w:rsidRDefault="001D2A47" w:rsidP="00397DAF">
      <w:pPr>
        <w:pStyle w:val="Code"/>
      </w:pPr>
      <w:r>
        <w:t>&gt;&gt;</w:t>
      </w:r>
      <w:r w:rsidR="00572B08">
        <w:t>git commit -a</w:t>
      </w:r>
      <w:r w:rsidRPr="00BF1ED9">
        <w:t>m 'Minor edits'</w:t>
      </w:r>
    </w:p>
    <w:p w14:paraId="2A551FF6" w14:textId="77777777" w:rsidR="001D2A47" w:rsidRDefault="001D2A47" w:rsidP="00A4204A">
      <w:pPr>
        <w:pStyle w:val="BodyText2"/>
      </w:pPr>
      <w:r>
        <w:t>Gets the file differences since the last commit:</w:t>
      </w:r>
    </w:p>
    <w:p w14:paraId="1EB7F63D" w14:textId="77777777" w:rsidR="001D2A47" w:rsidRDefault="001D2A47" w:rsidP="00397DAF">
      <w:pPr>
        <w:pStyle w:val="Code"/>
      </w:pPr>
      <w:r>
        <w:t>&gt;&gt;git diff</w:t>
      </w:r>
    </w:p>
    <w:p w14:paraId="126E3BC8" w14:textId="77777777" w:rsidR="00F73E5D" w:rsidRDefault="00F73E5D" w:rsidP="00A4204A">
      <w:pPr>
        <w:pStyle w:val="BodyText2"/>
      </w:pPr>
      <w:r>
        <w:t>Gets the change</w:t>
      </w:r>
      <w:r w:rsidR="00C517C2">
        <w:t>d</w:t>
      </w:r>
      <w:r>
        <w:t xml:space="preserve"> files since the last commit:</w:t>
      </w:r>
    </w:p>
    <w:p w14:paraId="29F83549" w14:textId="77777777" w:rsidR="00F73E5D" w:rsidRDefault="00F73E5D" w:rsidP="00397DAF">
      <w:pPr>
        <w:pStyle w:val="Code"/>
      </w:pPr>
      <w:r>
        <w:t xml:space="preserve">git status </w:t>
      </w:r>
      <w:r w:rsidR="00912519">
        <w:t>–</w:t>
      </w:r>
      <w:r>
        <w:t>s</w:t>
      </w:r>
    </w:p>
    <w:p w14:paraId="3220EBE4" w14:textId="77777777" w:rsidR="00912519" w:rsidRDefault="00912519" w:rsidP="00A4204A">
      <w:pPr>
        <w:pStyle w:val="BodyText2"/>
      </w:pPr>
      <w:r>
        <w:t>If you want to go back to the last commit and lose any changes then:</w:t>
      </w:r>
    </w:p>
    <w:p w14:paraId="34065069" w14:textId="77777777" w:rsidR="00912519" w:rsidRDefault="00912519" w:rsidP="00397DAF">
      <w:pPr>
        <w:pStyle w:val="Code"/>
      </w:pPr>
      <w:r>
        <w:t>git reset</w:t>
      </w:r>
    </w:p>
    <w:p w14:paraId="7147AA07" w14:textId="77777777" w:rsidR="00FC2E56" w:rsidRDefault="00FC2E56" w:rsidP="00397DAF">
      <w:pPr>
        <w:pStyle w:val="Code"/>
      </w:pPr>
      <w:r>
        <w:t>git checkout tourism.html – not sure why you have to do this! but it works</w:t>
      </w:r>
    </w:p>
    <w:p w14:paraId="6552BF3C" w14:textId="77777777" w:rsidR="00B82AA2" w:rsidRDefault="00B82AA2" w:rsidP="00A4204A">
      <w:pPr>
        <w:pStyle w:val="BodyText"/>
      </w:pPr>
      <w:r>
        <w:t>Or:</w:t>
      </w:r>
    </w:p>
    <w:p w14:paraId="327F41D5" w14:textId="77777777" w:rsidR="00B82AA2" w:rsidRDefault="00B82AA2" w:rsidP="00397DAF">
      <w:pPr>
        <w:pStyle w:val="Code"/>
      </w:pPr>
      <w:r>
        <w:t>-bash-4.1$ git pull</w:t>
      </w:r>
    </w:p>
    <w:p w14:paraId="570D4478" w14:textId="77777777" w:rsidR="00B82AA2" w:rsidRDefault="00B82AA2" w:rsidP="00397DAF">
      <w:pPr>
        <w:pStyle w:val="Code"/>
      </w:pPr>
      <w:r>
        <w:t>Updating 256a118..bde5b57</w:t>
      </w:r>
    </w:p>
    <w:p w14:paraId="3308A35C" w14:textId="77777777" w:rsidR="00B82AA2" w:rsidRDefault="00B82AA2" w:rsidP="00397DAF">
      <w:pPr>
        <w:pStyle w:val="Code"/>
      </w:pPr>
      <w:r>
        <w:t>error: Your local changes to 'scripts/SpeciesBox.js' would be overwritten by merge.  Aborting.</w:t>
      </w:r>
    </w:p>
    <w:p w14:paraId="6D6FCC3F" w14:textId="77777777" w:rsidR="00B82AA2" w:rsidRDefault="00B82AA2" w:rsidP="00397DAF">
      <w:pPr>
        <w:pStyle w:val="Code"/>
      </w:pPr>
      <w:r>
        <w:t>Please, commit your changes or stash them before you can merge.</w:t>
      </w:r>
    </w:p>
    <w:p w14:paraId="74FB8631" w14:textId="77777777" w:rsidR="00B82AA2" w:rsidRDefault="00B82AA2" w:rsidP="00397DAF">
      <w:pPr>
        <w:pStyle w:val="Code"/>
      </w:pPr>
      <w:r>
        <w:t>-bash-4.1$ git fetch --all</w:t>
      </w:r>
    </w:p>
    <w:p w14:paraId="705808FF" w14:textId="77777777" w:rsidR="00B82AA2" w:rsidRDefault="00B82AA2" w:rsidP="00397DAF">
      <w:pPr>
        <w:pStyle w:val="Code"/>
      </w:pPr>
      <w:r>
        <w:t>Fetching origin</w:t>
      </w:r>
    </w:p>
    <w:p w14:paraId="7C5E20EF" w14:textId="77777777" w:rsidR="00B82AA2" w:rsidRDefault="00B82AA2" w:rsidP="00397DAF">
      <w:pPr>
        <w:pStyle w:val="Code"/>
      </w:pPr>
      <w:r>
        <w:t>-bash-4.1$ git reset --hard origin/master</w:t>
      </w:r>
    </w:p>
    <w:p w14:paraId="42226C3B" w14:textId="77777777" w:rsidR="00B82AA2" w:rsidRDefault="00B82AA2" w:rsidP="00397DAF">
      <w:pPr>
        <w:pStyle w:val="Code"/>
      </w:pPr>
      <w:r>
        <w:t>HEAD is now at bde5b57 Re-engineering to use widget to DOM attribute mapping</w:t>
      </w:r>
    </w:p>
    <w:p w14:paraId="3D9EF391" w14:textId="77777777" w:rsidR="00B82AA2" w:rsidRPr="00BF1ED9" w:rsidRDefault="00B82AA2" w:rsidP="00397DAF">
      <w:pPr>
        <w:pStyle w:val="Code"/>
      </w:pPr>
      <w:r>
        <w:t>-bash-4.1$</w:t>
      </w:r>
    </w:p>
    <w:p w14:paraId="15F2DD3E" w14:textId="77777777" w:rsidR="001971C5" w:rsidRDefault="001971C5" w:rsidP="00A4204A">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397DAF">
      <w:pPr>
        <w:pStyle w:val="Code"/>
      </w:pPr>
      <w:r w:rsidRPr="00F318B5">
        <w:t>$ git status -s</w:t>
      </w:r>
    </w:p>
    <w:p w14:paraId="2162DF00" w14:textId="77777777" w:rsidR="001971C5" w:rsidRPr="00F318B5" w:rsidRDefault="001971C5" w:rsidP="00397DAF">
      <w:pPr>
        <w:pStyle w:val="Code"/>
      </w:pPr>
      <w:r w:rsidRPr="00F318B5">
        <w:t>MM README</w:t>
      </w:r>
    </w:p>
    <w:p w14:paraId="6911D9D7" w14:textId="77777777" w:rsidR="001971C5" w:rsidRPr="00F318B5" w:rsidRDefault="001971C5" w:rsidP="00397DAF">
      <w:pPr>
        <w:pStyle w:val="Code"/>
      </w:pPr>
      <w:r w:rsidRPr="00F318B5">
        <w:t xml:space="preserve"> </w:t>
      </w:r>
      <w:r w:rsidR="00F318B5">
        <w:t xml:space="preserve">   </w:t>
      </w:r>
      <w:r w:rsidRPr="00F318B5">
        <w:t>D hello.rb</w:t>
      </w:r>
    </w:p>
    <w:p w14:paraId="6CDEFAF3" w14:textId="77777777" w:rsidR="00EB12E4" w:rsidRDefault="00EB12E4" w:rsidP="00A4204A">
      <w:pPr>
        <w:pStyle w:val="BodyText2"/>
        <w:rPr>
          <w:rFonts w:eastAsia="Times New Roman"/>
          <w:lang w:eastAsia="en-GB" w:bidi="ar-SA"/>
        </w:rPr>
      </w:pPr>
      <w:r>
        <w:rPr>
          <w:rFonts w:eastAsia="Times New Roman"/>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4204A">
      <w:pPr>
        <w:pStyle w:val="BodyText2"/>
        <w:rPr>
          <w:rFonts w:eastAsia="Times New Roman"/>
          <w:lang w:eastAsia="en-GB" w:bidi="ar-SA"/>
        </w:rPr>
      </w:pPr>
      <w:r w:rsidRPr="00F318B5">
        <w:rPr>
          <w:rFonts w:eastAsia="Times New Roman"/>
          <w:lang w:eastAsia="en-GB" w:bidi="ar-SA"/>
        </w:rPr>
        <w:t>The git diff --cached command will show you what contents have been staged.</w:t>
      </w:r>
    </w:p>
    <w:p w14:paraId="6D56FBC3" w14:textId="77777777" w:rsidR="00F318B5" w:rsidRDefault="00F318B5" w:rsidP="00A4204A">
      <w:pPr>
        <w:pStyle w:val="BodyText2"/>
        <w:rPr>
          <w:rFonts w:eastAsia="Times New Roman"/>
          <w:lang w:eastAsia="en-GB" w:bidi="ar-SA"/>
        </w:rPr>
      </w:pPr>
      <w:r>
        <w:rPr>
          <w:rFonts w:eastAsia="Times New Roman"/>
          <w:lang w:eastAsia="en-GB" w:bidi="ar-SA"/>
        </w:rPr>
        <w:t xml:space="preserve">In git two hyphens -- </w:t>
      </w:r>
      <w:r w:rsidRPr="00F318B5">
        <w:rPr>
          <w:rFonts w:eastAsia="Times New Roman"/>
          <w:lang w:eastAsia="en-GB" w:bidi="ar-SA"/>
        </w:rPr>
        <w:t xml:space="preserve"> is used to tell Git when you have stopped listing options and are now listing file paths</w:t>
      </w:r>
      <w:r>
        <w:rPr>
          <w:rFonts w:eastAsia="Times New Roman"/>
          <w:lang w:eastAsia="en-GB" w:bidi="ar-SA"/>
        </w:rPr>
        <w:t>.</w:t>
      </w:r>
    </w:p>
    <w:p w14:paraId="3D055456" w14:textId="77777777" w:rsidR="00A962C6" w:rsidRDefault="00A962C6" w:rsidP="00A4204A">
      <w:pPr>
        <w:pStyle w:val="BodyText2"/>
        <w:rPr>
          <w:rFonts w:eastAsia="Times New Roman"/>
          <w:lang w:eastAsia="en-GB" w:bidi="ar-SA"/>
        </w:rPr>
      </w:pPr>
      <w:r>
        <w:rPr>
          <w:rFonts w:eastAsia="Times New Roman"/>
          <w:lang w:eastAsia="en-GB" w:bidi="ar-SA"/>
        </w:rPr>
        <w:t>Git reset unstages files from the staging area.</w:t>
      </w:r>
    </w:p>
    <w:p w14:paraId="108141AF" w14:textId="77777777" w:rsidR="00512851" w:rsidRDefault="00512851" w:rsidP="00A4204A">
      <w:pPr>
        <w:pStyle w:val="BodyText2"/>
        <w:rPr>
          <w:rFonts w:eastAsia="Times New Roman"/>
          <w:lang w:eastAsia="en-GB" w:bidi="ar-SA"/>
        </w:rPr>
      </w:pPr>
      <w:r>
        <w:rPr>
          <w:rFonts w:eastAsia="Times New Roman"/>
          <w:lang w:eastAsia="en-GB" w:bidi="ar-SA"/>
        </w:rPr>
        <w:t xml:space="preserve">How can you roll back to </w:t>
      </w:r>
      <w:r w:rsidR="00D00B96">
        <w:rPr>
          <w:rFonts w:eastAsia="Times New Roman"/>
          <w:lang w:eastAsia="en-GB" w:bidi="ar-SA"/>
        </w:rPr>
        <w:t>a specific commit:</w:t>
      </w:r>
    </w:p>
    <w:p w14:paraId="49C19344" w14:textId="77777777" w:rsidR="00512851" w:rsidRDefault="00512851" w:rsidP="00397DAF">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A4204A">
      <w:pPr>
        <w:pStyle w:val="BodyText2"/>
        <w:rPr>
          <w:rFonts w:eastAsia="Times New Roman"/>
          <w:lang w:eastAsia="en-GB" w:bidi="ar-SA"/>
        </w:rPr>
      </w:pPr>
      <w:r>
        <w:rPr>
          <w:rFonts w:eastAsia="Times New Roman"/>
          <w:lang w:eastAsia="en-GB" w:bidi="ar-SA"/>
        </w:rPr>
        <w:t xml:space="preserve">This will reset to the commit </w:t>
      </w:r>
      <w:r w:rsidRPr="00512851">
        <w:rPr>
          <w:rFonts w:eastAsia="Times New Roman"/>
          <w:lang w:eastAsia="en-GB" w:bidi="ar-SA"/>
        </w:rPr>
        <w:t>1b1a3f3322a66759046a545d47addeef6ce74970</w:t>
      </w:r>
    </w:p>
    <w:p w14:paraId="5E3D6AA2" w14:textId="77777777" w:rsidR="00196FA1" w:rsidRDefault="00196FA1" w:rsidP="00993DBF">
      <w:pPr>
        <w:pStyle w:val="Heading4"/>
      </w:pPr>
      <w:r>
        <w:lastRenderedPageBreak/>
        <w:t>Branches</w:t>
      </w:r>
    </w:p>
    <w:p w14:paraId="75309ECB" w14:textId="77777777" w:rsidR="00196FA1" w:rsidRDefault="00196FA1" w:rsidP="00A4204A">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178" w:history="1">
        <w:r w:rsidRPr="00DF4FD0">
          <w:rPr>
            <w:rStyle w:val="Hyperlink"/>
          </w:rPr>
          <w:t>here</w:t>
        </w:r>
      </w:hyperlink>
      <w:r>
        <w:t>. E.g. to make a specific branch live on the external website:</w:t>
      </w:r>
    </w:p>
    <w:p w14:paraId="6548B8B2" w14:textId="77777777" w:rsidR="00196FA1" w:rsidRDefault="00196FA1" w:rsidP="00397DAF">
      <w:pPr>
        <w:pStyle w:val="Code"/>
      </w:pPr>
      <w:r w:rsidRPr="00444F3D">
        <w:t xml:space="preserve">-bash-4.1$ git checkout withComparisonChart  </w:t>
      </w:r>
    </w:p>
    <w:p w14:paraId="31E274AF" w14:textId="77777777" w:rsidR="00196FA1" w:rsidRDefault="00196FA1" w:rsidP="00397DAF">
      <w:pPr>
        <w:pStyle w:val="Code"/>
      </w:pPr>
      <w:r w:rsidRPr="00444F3D">
        <w:t>-bash-4.1$ rsync -av --delete /srv/www/htdocs/eSpecies/ webuser@h05-prod-vm7:/srv/www/htdocs/eSpecies/</w:t>
      </w:r>
    </w:p>
    <w:p w14:paraId="57A32641" w14:textId="77777777" w:rsidR="00196FA1" w:rsidRDefault="00196FA1" w:rsidP="00A4204A">
      <w:pPr>
        <w:pStyle w:val="BodyText2"/>
      </w:pPr>
      <w:r>
        <w:t>To switch branches Alt+SHIFT+G+W</w:t>
      </w:r>
    </w:p>
    <w:p w14:paraId="28FF6CCC" w14:textId="77777777" w:rsidR="00025243" w:rsidRDefault="00025243" w:rsidP="00A4204A">
      <w:pPr>
        <w:pStyle w:val="BodyText2"/>
      </w:pPr>
      <w:r>
        <w:t>If you have created some code that you want to keep, but you want to go back to a former commit, then you can create move that commit to a new branch:</w:t>
      </w:r>
    </w:p>
    <w:p w14:paraId="69FD9823" w14:textId="77777777" w:rsidR="00025243" w:rsidRDefault="00025243" w:rsidP="00397DAF">
      <w:pPr>
        <w:pStyle w:val="Code"/>
      </w:pPr>
      <w:r w:rsidRPr="00025243">
        <w:t>[webuser@h05-dev-vm3 cgi-bin]$ git branch createWaterPointsSubprocess</w:t>
      </w:r>
      <w:r>
        <w:t xml:space="preserve"> – create the new branch</w:t>
      </w:r>
    </w:p>
    <w:p w14:paraId="40C2623D" w14:textId="77777777" w:rsidR="00025243" w:rsidRDefault="00025243" w:rsidP="00397DAF">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397DAF">
      <w:pPr>
        <w:pStyle w:val="Code"/>
      </w:pPr>
      <w:r>
        <w:t>HEAD is now at c602422 changed createwaterpoints to speed it up'</w:t>
      </w:r>
    </w:p>
    <w:p w14:paraId="2CBA4090" w14:textId="77777777" w:rsidR="00855F99" w:rsidRDefault="00855F99" w:rsidP="00A4204A">
      <w:pPr>
        <w:pStyle w:val="BodyText2"/>
      </w:pPr>
      <w:r>
        <w:t>By default when you push you only push the main or maybe current bracnch. However, you can push all:</w:t>
      </w:r>
    </w:p>
    <w:p w14:paraId="004BAE4E" w14:textId="77777777" w:rsidR="00855F99" w:rsidRDefault="00B409B7" w:rsidP="00397DAF">
      <w:pPr>
        <w:pStyle w:val="Code"/>
      </w:pPr>
      <w:r>
        <w:t xml:space="preserve">git push </w:t>
      </w:r>
      <w:r w:rsidR="00552DB7">
        <w:t>–</w:t>
      </w:r>
      <w:r>
        <w:t>all</w:t>
      </w:r>
    </w:p>
    <w:p w14:paraId="726A9F94" w14:textId="77777777" w:rsidR="00552DB7" w:rsidRDefault="00552DB7" w:rsidP="00A4204A">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993DBF">
      <w:pPr>
        <w:pStyle w:val="Heading4"/>
      </w:pPr>
      <w:r>
        <w:t>Pushing as a specific user</w:t>
      </w:r>
    </w:p>
    <w:p w14:paraId="5C73C93A" w14:textId="77777777" w:rsidR="00196FA1" w:rsidRDefault="00196FA1" w:rsidP="00A4204A">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397DAF">
      <w:pPr>
        <w:pStyle w:val="Code"/>
      </w:pPr>
      <w:r w:rsidRPr="00BA1D94">
        <w:t>-bash-4.1$ git config user.name "Andrew Cottam"</w:t>
      </w:r>
    </w:p>
    <w:p w14:paraId="30B80DB1" w14:textId="77777777" w:rsidR="00196FA1" w:rsidRDefault="00196FA1" w:rsidP="00397DAF">
      <w:pPr>
        <w:pStyle w:val="Code"/>
      </w:pPr>
      <w:r w:rsidRPr="00BA1D94">
        <w:t>-bash-4.1$ git config user.email "a.cottam@gmail.com"</w:t>
      </w:r>
    </w:p>
    <w:p w14:paraId="1FF21B64" w14:textId="77777777" w:rsidR="00196FA1" w:rsidRPr="00524610" w:rsidRDefault="00196FA1" w:rsidP="00A4204A">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993DBF">
      <w:pPr>
        <w:pStyle w:val="Heading4"/>
      </w:pPr>
      <w:r>
        <w:t>Releases</w:t>
      </w:r>
    </w:p>
    <w:p w14:paraId="099646DD" w14:textId="77777777" w:rsidR="00196FA1" w:rsidRDefault="00196FA1" w:rsidP="00A4204A">
      <w:pPr>
        <w:pStyle w:val="BodyText2"/>
      </w:pPr>
      <w:r>
        <w:t>To create a release you can use tags, e.g.</w:t>
      </w:r>
    </w:p>
    <w:p w14:paraId="65293F62" w14:textId="77777777" w:rsidR="00196FA1" w:rsidRPr="00196FA1" w:rsidRDefault="00196FA1" w:rsidP="00397DAF">
      <w:pPr>
        <w:pStyle w:val="Code"/>
      </w:pPr>
      <w:r w:rsidRPr="00196FA1">
        <w:t>git tag -a v1.4 -m 'my version 1.4'</w:t>
      </w:r>
    </w:p>
    <w:p w14:paraId="7A718E28" w14:textId="77777777" w:rsidR="00E65351" w:rsidRDefault="00E65351" w:rsidP="00993DBF">
      <w:pPr>
        <w:pStyle w:val="Heading4"/>
        <w:rPr>
          <w:lang w:eastAsia="en-GB" w:bidi="ar-SA"/>
        </w:rPr>
      </w:pPr>
      <w:r>
        <w:rPr>
          <w:lang w:eastAsia="en-GB" w:bidi="ar-SA"/>
        </w:rPr>
        <w:t>Removing files from staging area</w:t>
      </w:r>
    </w:p>
    <w:p w14:paraId="71678286" w14:textId="77777777" w:rsidR="00E65351" w:rsidRPr="00E65351" w:rsidRDefault="00E65351" w:rsidP="00A4204A">
      <w:pPr>
        <w:pStyle w:val="BodyText2"/>
        <w:rPr>
          <w:lang w:eastAsia="en-GB" w:bidi="ar-SA"/>
        </w:rPr>
      </w:pPr>
      <w:r>
        <w:rPr>
          <w:lang w:eastAsia="en-GB" w:bidi="ar-SA"/>
        </w:rPr>
        <w:t>Is just git rm &lt;filename&gt;</w:t>
      </w:r>
    </w:p>
    <w:p w14:paraId="2B074166" w14:textId="77777777" w:rsidR="005A366F" w:rsidRDefault="005A366F" w:rsidP="00993DBF">
      <w:pPr>
        <w:pStyle w:val="Heading4"/>
        <w:rPr>
          <w:lang w:eastAsia="en-GB" w:bidi="ar-SA"/>
        </w:rPr>
      </w:pPr>
      <w:r>
        <w:rPr>
          <w:lang w:eastAsia="en-GB" w:bidi="ar-SA"/>
        </w:rPr>
        <w:t>Synchronising at work and home</w:t>
      </w:r>
    </w:p>
    <w:p w14:paraId="50649D20" w14:textId="77777777" w:rsidR="005A366F" w:rsidRDefault="005A366F" w:rsidP="00A4204A">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397DAF">
      <w:pPr>
        <w:pStyle w:val="Code"/>
        <w:rPr>
          <w:lang w:eastAsia="en-GB" w:bidi="ar-SA"/>
        </w:rPr>
      </w:pPr>
      <w:r>
        <w:rPr>
          <w:lang w:eastAsia="en-GB" w:bidi="ar-SA"/>
        </w:rPr>
        <w:t>git fetch --all</w:t>
      </w:r>
    </w:p>
    <w:p w14:paraId="1BD65B69" w14:textId="77777777" w:rsidR="005A366F" w:rsidRDefault="005A366F" w:rsidP="00397DAF">
      <w:pPr>
        <w:pStyle w:val="Code"/>
        <w:rPr>
          <w:lang w:eastAsia="en-GB" w:bidi="ar-SA"/>
        </w:rPr>
      </w:pPr>
      <w:r>
        <w:rPr>
          <w:lang w:eastAsia="en-GB" w:bidi="ar-SA"/>
        </w:rPr>
        <w:t>git reset --hard origin/master</w:t>
      </w:r>
    </w:p>
    <w:p w14:paraId="097D84FE" w14:textId="77777777" w:rsidR="005A366F" w:rsidRDefault="005A366F" w:rsidP="00A4204A">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397DAF">
      <w:pPr>
        <w:pStyle w:val="Code"/>
        <w:rPr>
          <w:lang w:eastAsia="en-GB" w:bidi="ar-SA"/>
        </w:rPr>
      </w:pPr>
      <w:r>
        <w:rPr>
          <w:lang w:eastAsia="en-GB" w:bidi="ar-SA"/>
        </w:rPr>
        <w:t>git reset --hard</w:t>
      </w:r>
    </w:p>
    <w:p w14:paraId="20DA836C" w14:textId="77777777" w:rsidR="000B3485" w:rsidRPr="005A366F" w:rsidRDefault="000B3485" w:rsidP="00397DAF">
      <w:pPr>
        <w:pStyle w:val="Code"/>
        <w:rPr>
          <w:lang w:eastAsia="en-GB" w:bidi="ar-SA"/>
        </w:rPr>
      </w:pPr>
      <w:r>
        <w:rPr>
          <w:lang w:eastAsia="en-GB" w:bidi="ar-SA"/>
        </w:rPr>
        <w:t>git pull</w:t>
      </w:r>
    </w:p>
    <w:p w14:paraId="79F08DF0" w14:textId="77777777" w:rsidR="003F67F6" w:rsidRDefault="003F67F6" w:rsidP="00993DBF">
      <w:pPr>
        <w:pStyle w:val="Heading4"/>
      </w:pPr>
      <w:r>
        <w:t>Ignoring files</w:t>
      </w:r>
    </w:p>
    <w:p w14:paraId="1C8229E0" w14:textId="77777777" w:rsidR="003F67F6" w:rsidRDefault="003F67F6" w:rsidP="00A4204A">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397DAF">
      <w:pPr>
        <w:pStyle w:val="Code"/>
      </w:pPr>
      <w:r>
        <w:t>git add .</w:t>
      </w:r>
    </w:p>
    <w:p w14:paraId="6A7462E6" w14:textId="77777777" w:rsidR="00101716" w:rsidRDefault="00101716" w:rsidP="00993DBF">
      <w:pPr>
        <w:pStyle w:val="Heading4"/>
      </w:pPr>
      <w:r>
        <w:t>Non-fast forward issues</w:t>
      </w:r>
      <w:r>
        <w:tab/>
      </w:r>
    </w:p>
    <w:p w14:paraId="0E030BEA" w14:textId="77777777" w:rsidR="00101716" w:rsidRPr="00101716" w:rsidRDefault="00CF53B0" w:rsidP="00A4204A">
      <w:pPr>
        <w:pStyle w:val="BodyText2"/>
      </w:pPr>
      <w:r>
        <w:lastRenderedPageBreak/>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993DBF">
      <w:pPr>
        <w:pStyle w:val="Heading4"/>
      </w:pPr>
      <w:r>
        <w:t>Merge conflicts..</w:t>
      </w:r>
    </w:p>
    <w:p w14:paraId="0AA374BA" w14:textId="77777777" w:rsidR="00023D3E" w:rsidRPr="00023D3E" w:rsidRDefault="00023D3E" w:rsidP="00A4204A">
      <w:pPr>
        <w:pStyle w:val="BodyText2"/>
      </w:pPr>
      <w:r>
        <w:t>If you need to merge conflicts, right click Team | Merge conflicts.. in Aptana.</w:t>
      </w:r>
    </w:p>
    <w:p w14:paraId="037976FE" w14:textId="73CC0E28" w:rsidR="0088626A" w:rsidRDefault="0088626A" w:rsidP="0088626A">
      <w:pPr>
        <w:pStyle w:val="Heading4"/>
      </w:pPr>
      <w:r>
        <w:t>Tags</w:t>
      </w:r>
    </w:p>
    <w:p w14:paraId="65D692D6" w14:textId="7F66E6B6" w:rsidR="0088626A" w:rsidRPr="0088626A" w:rsidRDefault="0088626A" w:rsidP="0088626A">
      <w:pPr>
        <w:pStyle w:val="BodyText2"/>
      </w:pPr>
      <w:r>
        <w:t xml:space="preserve">Docs </w:t>
      </w:r>
      <w:hyperlink r:id="rId1179" w:history="1">
        <w:r w:rsidRPr="0088626A">
          <w:rPr>
            <w:rStyle w:val="Hyperlink"/>
          </w:rPr>
          <w:t>here</w:t>
        </w:r>
      </w:hyperlink>
      <w:r>
        <w:t>.</w:t>
      </w:r>
      <w:r w:rsidR="007E7E71">
        <w:t xml:space="preserve"> Easy to use. Added a release version for the Python REST Server </w:t>
      </w:r>
      <w:hyperlink r:id="rId1180" w:history="1">
        <w:r w:rsidR="007E7E71" w:rsidRPr="007E7E71">
          <w:rPr>
            <w:rStyle w:val="Hyperlink"/>
          </w:rPr>
          <w:t>here</w:t>
        </w:r>
      </w:hyperlink>
      <w:r w:rsidR="007E7E71">
        <w:t>.</w:t>
      </w:r>
    </w:p>
    <w:p w14:paraId="69056666" w14:textId="6DF94D3B" w:rsidR="00FF545B" w:rsidRDefault="00FF545B" w:rsidP="00FF545B">
      <w:pPr>
        <w:pStyle w:val="Heading4"/>
      </w:pPr>
      <w:bookmarkStart w:id="205" w:name="_Ref454274054"/>
      <w:r>
        <w:t>Merging an upstream repository into your fork</w:t>
      </w:r>
      <w:bookmarkEnd w:id="205"/>
    </w:p>
    <w:p w14:paraId="30880A20" w14:textId="21D3CF21" w:rsidR="00FF545B" w:rsidRDefault="00FF545B" w:rsidP="00FF545B">
      <w:pPr>
        <w:pStyle w:val="BodyText2"/>
      </w:pPr>
      <w:r>
        <w:t xml:space="preserve">I have forked the ESRI spatial-framework-for-hadoop and after 2-3 years they have made some changes that I want to pull into my forked repo. Following instructions </w:t>
      </w:r>
      <w:hyperlink r:id="rId1181" w:history="1">
        <w:r w:rsidRPr="00FF545B">
          <w:rPr>
            <w:rStyle w:val="Hyperlink"/>
          </w:rPr>
          <w:t>here</w:t>
        </w:r>
      </w:hyperlink>
      <w:r>
        <w:t>.</w:t>
      </w:r>
    </w:p>
    <w:p w14:paraId="55BDEEA4" w14:textId="27D18B9A" w:rsidR="00FF545B" w:rsidRDefault="00A63430" w:rsidP="00397DAF">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C222F7">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397DAF">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182" w:history="1">
        <w:r w:rsidRPr="004D128A">
          <w:rPr>
            <w:rStyle w:val="Hyperlink"/>
          </w:rPr>
          <w:t>https://github.com/Esri/geometry-api-java.git</w:t>
        </w:r>
      </w:hyperlink>
      <w:r>
        <w:t xml:space="preserve"> master</w:t>
      </w:r>
    </w:p>
    <w:p w14:paraId="34E6147A" w14:textId="7DC736F9" w:rsidR="002C2B13" w:rsidRDefault="002C2B13" w:rsidP="002C2B13">
      <w:pPr>
        <w:pStyle w:val="Heading4"/>
      </w:pPr>
      <w:r>
        <w:t>Removing all history and setting current commit as initial</w:t>
      </w:r>
    </w:p>
    <w:p w14:paraId="5E94F9F9" w14:textId="5A00C34C" w:rsidR="002C2B13" w:rsidRDefault="002C2B13" w:rsidP="002C2B13">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2C2B13">
      <w:pPr>
        <w:pStyle w:val="Unix"/>
      </w:pPr>
      <w:r w:rsidRPr="002C2B13">
        <w:t>E:\&gt;cd E:\cottaan\Documents\GitHub\general</w:t>
      </w:r>
    </w:p>
    <w:p w14:paraId="7EED160B" w14:textId="21DF0B34" w:rsidR="002C2B13" w:rsidRDefault="002C2B13" w:rsidP="002C2B13">
      <w:pPr>
        <w:pStyle w:val="Unix"/>
      </w:pPr>
      <w:r w:rsidRPr="002C2B13">
        <w:t>E:\cottaan\Documents\GitHub\general&gt;rmdir /s .git</w:t>
      </w:r>
    </w:p>
    <w:p w14:paraId="04BD9798" w14:textId="3CE1CB77" w:rsidR="002C2B13" w:rsidRDefault="002C2B13" w:rsidP="002C2B13">
      <w:pPr>
        <w:pStyle w:val="Unix"/>
      </w:pPr>
      <w:r w:rsidRPr="002C2B13">
        <w:t>E:\cottaan\Documents\GitHub\general&gt;git init</w:t>
      </w:r>
    </w:p>
    <w:p w14:paraId="3D4775DD" w14:textId="5291A2AF" w:rsidR="002C2B13" w:rsidRDefault="002C2B13" w:rsidP="002C2B13">
      <w:pPr>
        <w:pStyle w:val="Unix"/>
      </w:pPr>
      <w:r w:rsidRPr="002C2B13">
        <w:t>E:\cottaan\Documents\GitHub\general&gt;git add .</w:t>
      </w:r>
    </w:p>
    <w:p w14:paraId="381AE852" w14:textId="14AC6ACA" w:rsidR="002C2B13" w:rsidRDefault="002C2B13" w:rsidP="002C2B13">
      <w:pPr>
        <w:pStyle w:val="Unix"/>
      </w:pPr>
      <w:r w:rsidRPr="002C2B13">
        <w:t>E:\cottaan\Documents\GitHub\general&gt;git commit -m "Initial commit"</w:t>
      </w:r>
    </w:p>
    <w:p w14:paraId="358975C4" w14:textId="19C49F08" w:rsidR="002C2B13" w:rsidRDefault="002C2B13" w:rsidP="002C2B13">
      <w:pPr>
        <w:pStyle w:val="Unix"/>
      </w:pPr>
      <w:r w:rsidRPr="002C2B13">
        <w:t xml:space="preserve">E:\cottaan\Documents\GitHub\general&gt;git remote add origin </w:t>
      </w:r>
      <w:hyperlink r:id="rId1183" w:history="1">
        <w:r w:rsidRPr="00E038A5">
          <w:rPr>
            <w:rStyle w:val="Hyperlink"/>
          </w:rPr>
          <w:t>https://github.com/andrewcottam/general</w:t>
        </w:r>
      </w:hyperlink>
    </w:p>
    <w:p w14:paraId="4D550F10" w14:textId="2068BECA" w:rsidR="002C2B13" w:rsidRDefault="002C2B13" w:rsidP="002C2B13">
      <w:pPr>
        <w:pStyle w:val="Unix"/>
      </w:pPr>
      <w:r w:rsidRPr="002C2B13">
        <w:t>E:\cottaan\Documents\GitHub\general&gt;git push -u --force origin master</w:t>
      </w:r>
    </w:p>
    <w:p w14:paraId="3B260BDA" w14:textId="77777777" w:rsidR="002C2B13" w:rsidRDefault="002C2B13" w:rsidP="002C2B13">
      <w:pPr>
        <w:pStyle w:val="Unix"/>
      </w:pPr>
      <w:r>
        <w:t>Username for 'https://github.com': andrewcottam</w:t>
      </w:r>
    </w:p>
    <w:p w14:paraId="6D6C1A5B" w14:textId="6BD1985E" w:rsidR="002C2B13" w:rsidRDefault="002C2B13" w:rsidP="002C2B13">
      <w:pPr>
        <w:pStyle w:val="Unix"/>
      </w:pPr>
      <w:r>
        <w:t>Password for 'https://andrewcottam@github.com':</w:t>
      </w:r>
    </w:p>
    <w:p w14:paraId="62CF4CED" w14:textId="7E825097" w:rsidR="002C2B13" w:rsidRPr="002C2B13" w:rsidRDefault="002C2B13" w:rsidP="002C2B13">
      <w:pPr>
        <w:pStyle w:val="BodyText2"/>
      </w:pPr>
      <w:r>
        <w:t>This worked and now the repo is only 85Mb.</w:t>
      </w:r>
    </w:p>
    <w:p w14:paraId="644DC50B" w14:textId="5C159762" w:rsidR="00F37EE7" w:rsidRDefault="00F37EE7" w:rsidP="00F37EE7">
      <w:pPr>
        <w:pStyle w:val="Heading4"/>
      </w:pPr>
      <w:r>
        <w:t>Showing commits</w:t>
      </w:r>
    </w:p>
    <w:p w14:paraId="435D8509" w14:textId="4C03A83E" w:rsidR="00F37EE7" w:rsidRPr="00F37EE7" w:rsidRDefault="003B19DD" w:rsidP="00F37EE7">
      <w:pPr>
        <w:pStyle w:val="Unix"/>
      </w:pPr>
      <w:r>
        <w:t>git log --since=1.hour</w:t>
      </w:r>
    </w:p>
    <w:p w14:paraId="204BBD9B" w14:textId="3F1BD0E4" w:rsidR="001541F2" w:rsidRDefault="001541F2" w:rsidP="001541F2">
      <w:pPr>
        <w:pStyle w:val="Heading3"/>
      </w:pPr>
      <w:r>
        <w:t>Issues</w:t>
      </w:r>
    </w:p>
    <w:p w14:paraId="03A809FB" w14:textId="77777777" w:rsidR="00100796" w:rsidRDefault="00100796" w:rsidP="00100796">
      <w:pPr>
        <w:pStyle w:val="Heading4"/>
      </w:pPr>
      <w:r>
        <w:t>403 Forbidden errors</w:t>
      </w:r>
    </w:p>
    <w:p w14:paraId="609385EC" w14:textId="77777777" w:rsidR="00100796" w:rsidRDefault="00100796" w:rsidP="00100796">
      <w:pPr>
        <w:pStyle w:val="BodyText2"/>
      </w:pPr>
      <w:r>
        <w:t>403 Forbidden while accessing</w:t>
      </w:r>
      <w:r>
        <w:rPr>
          <w:rStyle w:val="apple-converted-space"/>
          <w:rFonts w:ascii="Calibri" w:hAnsi="Calibri"/>
          <w:color w:val="222222"/>
          <w:sz w:val="22"/>
          <w:szCs w:val="22"/>
        </w:rPr>
        <w:t> </w:t>
      </w:r>
      <w:hyperlink r:id="rId1184" w:tgtFrame="_blank" w:history="1">
        <w:r>
          <w:rPr>
            <w:rStyle w:val="Hyperlink"/>
            <w:rFonts w:ascii="Calibri" w:hAnsi="Calibri"/>
            <w:color w:val="1155CC"/>
            <w:sz w:val="22"/>
            <w:szCs w:val="22"/>
          </w:rPr>
          <w:t>https://github.com/</w:t>
        </w:r>
      </w:hyperlink>
    </w:p>
    <w:p w14:paraId="1685A13A" w14:textId="77777777" w:rsidR="00100796" w:rsidRDefault="00100796" w:rsidP="00100796">
      <w:pPr>
        <w:pStyle w:val="BodyText2"/>
      </w:pPr>
      <w:r>
        <w:t>SOLUTION:</w:t>
      </w:r>
    </w:p>
    <w:p w14:paraId="1F86F687" w14:textId="77777777" w:rsidR="00100796" w:rsidRPr="00D01C77" w:rsidRDefault="00100796" w:rsidP="00397DAF">
      <w:pPr>
        <w:pStyle w:val="Unix"/>
      </w:pPr>
      <w:r w:rsidRPr="00D01C77">
        <w:t>git config --global user.email "a.cottam@gmail.com"</w:t>
      </w:r>
    </w:p>
    <w:p w14:paraId="17AC6553" w14:textId="77777777" w:rsidR="00100796" w:rsidRPr="00D01C77" w:rsidRDefault="00100796" w:rsidP="00397DAF">
      <w:pPr>
        <w:pStyle w:val="Unix"/>
      </w:pPr>
      <w:r w:rsidRPr="00D01C77">
        <w:t>git config --global user.name "andrewcottam"</w:t>
      </w:r>
    </w:p>
    <w:p w14:paraId="4BB7D12E" w14:textId="77777777" w:rsidR="00100796" w:rsidRPr="00D01C77" w:rsidRDefault="00100796" w:rsidP="00397DAF">
      <w:pPr>
        <w:pStyle w:val="Unix"/>
      </w:pPr>
      <w:r w:rsidRPr="00D01C77">
        <w:t>git remote set-url origin https://andrewcottam@github.com/andrewcottam/eSpecies-Preprocessing-Scripts.git</w:t>
      </w:r>
    </w:p>
    <w:p w14:paraId="65E0BC1B" w14:textId="77777777" w:rsidR="00100796" w:rsidRDefault="00100796" w:rsidP="00397DAF">
      <w:pPr>
        <w:pStyle w:val="Unix"/>
        <w:rPr>
          <w:bCs/>
        </w:rPr>
      </w:pPr>
      <w:r w:rsidRPr="00D01C77">
        <w:t>unset SSH_ASKPASS</w:t>
      </w:r>
    </w:p>
    <w:p w14:paraId="799D554F" w14:textId="77777777" w:rsidR="00100796" w:rsidRPr="000811C0" w:rsidRDefault="00100796" w:rsidP="00100796">
      <w:pPr>
        <w:pStyle w:val="BodyText2"/>
      </w:pPr>
      <w:r>
        <w:t>Now git push works!!!!</w:t>
      </w:r>
    </w:p>
    <w:p w14:paraId="14F6A70D" w14:textId="359C1699" w:rsidR="001541F2" w:rsidRDefault="001541F2" w:rsidP="001541F2">
      <w:pPr>
        <w:pStyle w:val="Heading4"/>
      </w:pPr>
      <w:r>
        <w:t>Connection refused</w:t>
      </w:r>
    </w:p>
    <w:p w14:paraId="46E761B4" w14:textId="0F8CCE3C" w:rsidR="001541F2" w:rsidRDefault="001541F2" w:rsidP="001541F2">
      <w:pPr>
        <w:pStyle w:val="BodyText2"/>
      </w:pPr>
      <w:r>
        <w:t>New JRC policies mean that some urls are now blocked. But you can get round them by using proxies:</w:t>
      </w:r>
    </w:p>
    <w:p w14:paraId="23DEC16B" w14:textId="2B68B5C5" w:rsidR="00100796" w:rsidRDefault="00100796" w:rsidP="00397DAF">
      <w:pPr>
        <w:pStyle w:val="Unix"/>
      </w:pPr>
      <w:r>
        <w:t>git cofig –l                          to list all the get config information</w:t>
      </w:r>
    </w:p>
    <w:p w14:paraId="0BDF45FE" w14:textId="5EF15F59" w:rsidR="001541F2" w:rsidRDefault="001541F2" w:rsidP="00397DAF">
      <w:pPr>
        <w:pStyle w:val="Unix"/>
      </w:pPr>
      <w:r>
        <w:t xml:space="preserve">git config --global http.proxy </w:t>
      </w:r>
      <w:hyperlink r:id="rId1185" w:history="1">
        <w:r>
          <w:rPr>
            <w:rStyle w:val="Hyperlink"/>
          </w:rPr>
          <w:t>http://10.168.209.73:8012</w:t>
        </w:r>
      </w:hyperlink>
    </w:p>
    <w:p w14:paraId="6CE3B5A4" w14:textId="0E8695B0" w:rsidR="001541F2" w:rsidRPr="001541F2" w:rsidRDefault="00100796" w:rsidP="001541F2">
      <w:pPr>
        <w:pStyle w:val="BodyText2"/>
      </w:pPr>
      <w:r>
        <w:t>Then you will be able to use Git.</w:t>
      </w:r>
    </w:p>
    <w:p w14:paraId="100F30AD" w14:textId="548365BD" w:rsidR="00C7496D" w:rsidRDefault="00C7496D" w:rsidP="00C7496D">
      <w:pPr>
        <w:pStyle w:val="Heading4"/>
      </w:pPr>
      <w:r>
        <w:lastRenderedPageBreak/>
        <w:t>Invalid Authentication Credentials</w:t>
      </w:r>
    </w:p>
    <w:p w14:paraId="31CB04C9" w14:textId="6909A110" w:rsidR="00C7496D" w:rsidRPr="00C7496D" w:rsidRDefault="00C7496D" w:rsidP="00C7496D">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186"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F7430F">
      <w:pPr>
        <w:pStyle w:val="Heading2"/>
      </w:pPr>
      <w:r>
        <w:t>GitHub</w:t>
      </w:r>
    </w:p>
    <w:p w14:paraId="3285E314" w14:textId="7EBED811" w:rsidR="00F7430F" w:rsidRDefault="00F7430F" w:rsidP="00F7430F">
      <w:pPr>
        <w:pStyle w:val="Heading3"/>
      </w:pPr>
      <w:bookmarkStart w:id="206" w:name="_Ref455386268"/>
      <w:r>
        <w:t>Issues</w:t>
      </w:r>
      <w:bookmarkEnd w:id="206"/>
    </w:p>
    <w:p w14:paraId="34501192" w14:textId="69E206FA" w:rsidR="00F7430F" w:rsidRPr="00F7430F" w:rsidRDefault="00F7430F" w:rsidP="00F7430F">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187" w:history="1">
        <w:r w:rsidR="00DB3E35" w:rsidRPr="00DB3E35">
          <w:rPr>
            <w:rStyle w:val="Hyperlink"/>
          </w:rPr>
          <w:t>here</w:t>
        </w:r>
      </w:hyperlink>
      <w:r w:rsidR="00DB3E35">
        <w:t xml:space="preserve"> for the reason why!</w:t>
      </w:r>
    </w:p>
    <w:p w14:paraId="1185E33E" w14:textId="77777777" w:rsidR="00F7430F" w:rsidRPr="009D05F2" w:rsidRDefault="00F7430F" w:rsidP="00F7430F">
      <w:pPr>
        <w:pStyle w:val="Heading2"/>
      </w:pPr>
      <w:r>
        <w:t>GitHub for Windows</w:t>
      </w:r>
    </w:p>
    <w:p w14:paraId="586B6ACF" w14:textId="77777777" w:rsidR="00F7430F" w:rsidRDefault="00F7430F" w:rsidP="00F7430F">
      <w:pPr>
        <w:pStyle w:val="Heading3"/>
      </w:pPr>
      <w:r>
        <w:t>Connecting to a remote Git repository</w:t>
      </w:r>
    </w:p>
    <w:p w14:paraId="2BED6443" w14:textId="77777777" w:rsidR="00F7430F" w:rsidRDefault="00F7430F" w:rsidP="00F7430F">
      <w:pPr>
        <w:pStyle w:val="BodyText2"/>
      </w:pPr>
      <w:r>
        <w:t>I want to use GitHub to be able to see changes I make to the GEE repos. Heres how to do it:</w:t>
      </w:r>
    </w:p>
    <w:p w14:paraId="4D2C28BE" w14:textId="77777777" w:rsidR="00F7430F" w:rsidRDefault="00F7430F" w:rsidP="00F7430F">
      <w:pPr>
        <w:pStyle w:val="ListNumber"/>
        <w:numPr>
          <w:ilvl w:val="0"/>
          <w:numId w:val="36"/>
        </w:numPr>
      </w:pPr>
      <w:r>
        <w:t>Open Git bash and clone the GEE private scripts</w:t>
      </w:r>
    </w:p>
    <w:p w14:paraId="3223E906" w14:textId="77777777" w:rsidR="00F7430F" w:rsidRDefault="00F7430F" w:rsidP="00F7430F">
      <w:pPr>
        <w:pStyle w:val="Unix"/>
      </w:pPr>
      <w:r>
        <w:t>$ git clone https://earthengine.googlesource.com/102937579132037320468 private_ee_scripts</w:t>
      </w:r>
    </w:p>
    <w:p w14:paraId="26AF6984" w14:textId="77777777" w:rsidR="00F7430F" w:rsidRDefault="00F7430F" w:rsidP="00F7430F">
      <w:pPr>
        <w:pStyle w:val="ListNumber"/>
      </w:pPr>
      <w:r>
        <w:t>Add the repo in GitHub for Windows</w:t>
      </w:r>
    </w:p>
    <w:p w14:paraId="326FBABB" w14:textId="77777777" w:rsidR="00F7430F" w:rsidRPr="009D05F2" w:rsidRDefault="00F7430F" w:rsidP="00F7430F">
      <w:pPr>
        <w:pStyle w:val="BodyText2"/>
      </w:pPr>
      <w:r>
        <w:t>This will show the commits but not the diffs for some reason.</w:t>
      </w:r>
    </w:p>
    <w:p w14:paraId="035B603E" w14:textId="77777777" w:rsidR="00F7430F" w:rsidRDefault="00F7430F" w:rsidP="00F7430F">
      <w:pPr>
        <w:pStyle w:val="Heading3"/>
      </w:pPr>
      <w:r>
        <w:t>Updating a forked repo</w:t>
      </w:r>
    </w:p>
    <w:p w14:paraId="6387E8DD" w14:textId="77777777" w:rsidR="00F7430F" w:rsidRPr="00C87226" w:rsidRDefault="00F7430F" w:rsidP="00F7430F">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F7430F">
      <w:pPr>
        <w:pStyle w:val="Heading2"/>
      </w:pPr>
      <w:r>
        <w:t>Importing projects from web</w:t>
      </w:r>
    </w:p>
    <w:p w14:paraId="38CBED50" w14:textId="77777777" w:rsidR="00F7430F" w:rsidRDefault="00F7430F" w:rsidP="00F7430F">
      <w:pPr>
        <w:pStyle w:val="Heading3"/>
      </w:pPr>
      <w:r>
        <w:t>Importing Google Code projects</w:t>
      </w:r>
    </w:p>
    <w:p w14:paraId="025BF154" w14:textId="77777777" w:rsidR="00F7430F" w:rsidRPr="00574DAE" w:rsidRDefault="00F7430F" w:rsidP="00F7430F">
      <w:pPr>
        <w:pStyle w:val="BodyText2"/>
      </w:pPr>
      <w:r>
        <w:t xml:space="preserve">Click Import | Git Repository as  New Project and enter the url that appears on the checkout page of the Google Code project, e.g. on this page </w:t>
      </w:r>
      <w:hyperlink r:id="rId1188" w:history="1">
        <w:r>
          <w:rPr>
            <w:rStyle w:val="Hyperlink"/>
          </w:rPr>
          <w:t>https://code.google.com/p/earthengine-api/source/checkout</w:t>
        </w:r>
      </w:hyperlink>
      <w:r>
        <w:t xml:space="preserve"> there is a link for the git repository Command-line access (</w:t>
      </w:r>
      <w:r w:rsidRPr="00574DAE">
        <w:t xml:space="preserve">git clone </w:t>
      </w:r>
      <w:hyperlink r:id="rId1189" w:history="1">
        <w:r w:rsidRPr="00FA70C6">
          <w:rPr>
            <w:rStyle w:val="Hyperlink"/>
          </w:rPr>
          <w:t>https://code.google.com/p/earthengine-api/</w:t>
        </w:r>
      </w:hyperlink>
      <w:r>
        <w:t>) – paste this in without the git clone bit.</w:t>
      </w:r>
    </w:p>
    <w:p w14:paraId="1C45E023" w14:textId="77777777" w:rsidR="00F7430F" w:rsidRDefault="00F7430F" w:rsidP="00F7430F">
      <w:pPr>
        <w:pStyle w:val="Heading3"/>
      </w:pPr>
      <w:r>
        <w:t>Importing SVN projects into Aptana</w:t>
      </w:r>
    </w:p>
    <w:p w14:paraId="3FB4502C" w14:textId="77777777" w:rsidR="00F7430F" w:rsidRDefault="00F7430F" w:rsidP="00F7430F">
      <w:pPr>
        <w:pStyle w:val="BodyText2"/>
      </w:pPr>
      <w:r>
        <w:t xml:space="preserve">Is very simple – click Import.. from SVN and enter the SVN path, e.g. </w:t>
      </w:r>
      <w:hyperlink r:id="rId1190" w:history="1">
        <w:r w:rsidRPr="00CF73E0">
          <w:rPr>
            <w:rStyle w:val="Hyperlink"/>
          </w:rPr>
          <w:t>https://owslib.svn.sourceforge.net/svnroot/owslib</w:t>
        </w:r>
      </w:hyperlink>
    </w:p>
    <w:p w14:paraId="03746DF9" w14:textId="77777777" w:rsidR="00F7430F" w:rsidRDefault="00F7430F" w:rsidP="00F7430F">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F7430F">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1">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2">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F7430F">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F7430F">
      <w:pPr>
        <w:pStyle w:val="Heading3"/>
      </w:pPr>
      <w:r>
        <w:t>Mercurial</w:t>
      </w:r>
    </w:p>
    <w:p w14:paraId="620F402D" w14:textId="77777777" w:rsidR="00F7430F" w:rsidRDefault="00F7430F" w:rsidP="00F7430F">
      <w:pPr>
        <w:pStyle w:val="BodyText2"/>
      </w:pPr>
      <w:r>
        <w:lastRenderedPageBreak/>
        <w:t xml:space="preserve">Instructions for installing the plugin for Aptana from </w:t>
      </w:r>
      <w:hyperlink r:id="rId1193" w:anchor="download" w:history="1">
        <w:r w:rsidRPr="007C42B2">
          <w:rPr>
            <w:rStyle w:val="Hyperlink"/>
          </w:rPr>
          <w:t>here</w:t>
        </w:r>
      </w:hyperlink>
      <w:r>
        <w:t>.</w:t>
      </w:r>
    </w:p>
    <w:p w14:paraId="7E1DD722" w14:textId="77777777" w:rsidR="00F7430F" w:rsidRDefault="00F7430F" w:rsidP="00F7430F">
      <w:pPr>
        <w:pStyle w:val="ListBullet"/>
      </w:pPr>
      <w:r>
        <w:t>In Aptana, Help | Install new software…</w:t>
      </w:r>
    </w:p>
    <w:p w14:paraId="59D33CEB" w14:textId="77777777" w:rsidR="00F7430F" w:rsidRDefault="00F7430F" w:rsidP="00F7430F">
      <w:pPr>
        <w:pStyle w:val="ListBullet"/>
      </w:pPr>
      <w:r>
        <w:t xml:space="preserve">In the work with box, enter </w:t>
      </w:r>
      <w:hyperlink r:id="rId1194" w:history="1">
        <w:r w:rsidRPr="00E038ED">
          <w:rPr>
            <w:rStyle w:val="Hyperlink"/>
          </w:rPr>
          <w:t>http://cbes.javaforge.com/update</w:t>
        </w:r>
      </w:hyperlink>
    </w:p>
    <w:p w14:paraId="17D4F018" w14:textId="77777777" w:rsidR="00F7430F" w:rsidRDefault="00F7430F" w:rsidP="00F7430F">
      <w:pPr>
        <w:pStyle w:val="ListBullet"/>
      </w:pPr>
      <w:r>
        <w:t>Select Mercurial Eclipse and click next</w:t>
      </w:r>
    </w:p>
    <w:p w14:paraId="5F0B91B3" w14:textId="77777777" w:rsidR="00F7430F" w:rsidRDefault="00F7430F" w:rsidP="00F7430F">
      <w:pPr>
        <w:pStyle w:val="ListBullet"/>
      </w:pPr>
      <w:r>
        <w:t>Once installed restart Aptana</w:t>
      </w:r>
    </w:p>
    <w:p w14:paraId="59E156B8" w14:textId="77777777" w:rsidR="00F7430F" w:rsidRDefault="00F7430F" w:rsidP="00F7430F">
      <w:pPr>
        <w:pStyle w:val="ListBullet"/>
      </w:pPr>
      <w:r>
        <w:t>Right click the project explorer and click Import…</w:t>
      </w:r>
    </w:p>
    <w:p w14:paraId="34C8B0C1" w14:textId="77777777" w:rsidR="00F7430F" w:rsidRDefault="00F7430F" w:rsidP="00F7430F">
      <w:pPr>
        <w:pStyle w:val="ListBullet"/>
      </w:pPr>
      <w:r>
        <w:t>Select Mercurial and Clone existing</w:t>
      </w:r>
    </w:p>
    <w:p w14:paraId="1231A2C6" w14:textId="77777777" w:rsidR="00F7430F" w:rsidRPr="007C42B2" w:rsidRDefault="00F7430F" w:rsidP="00F7430F">
      <w:pPr>
        <w:pStyle w:val="ListBullet"/>
      </w:pPr>
      <w:r>
        <w:t xml:space="preserve">Enter the Clone url, e.g. </w:t>
      </w:r>
      <w:hyperlink r:id="rId1195" w:history="1">
        <w:r w:rsidRPr="00E038ED">
          <w:rPr>
            <w:rStyle w:val="Hyperlink"/>
          </w:rPr>
          <w:t>https://code.google.com/p/webgl-globe/</w:t>
        </w:r>
      </w:hyperlink>
    </w:p>
    <w:p w14:paraId="153E446C" w14:textId="77777777" w:rsidR="00F7430F" w:rsidRDefault="00F7430F" w:rsidP="00F7430F">
      <w:pPr>
        <w:pStyle w:val="Heading3"/>
      </w:pPr>
      <w:r>
        <w:t>Maven</w:t>
      </w:r>
    </w:p>
    <w:p w14:paraId="10D3A972" w14:textId="77777777" w:rsidR="00F7430F" w:rsidRDefault="00F7430F" w:rsidP="00F7430F">
      <w:pPr>
        <w:pStyle w:val="BodyText2"/>
      </w:pPr>
      <w:r>
        <w:t>You can use Maven to import projects from Github as follows:</w:t>
      </w:r>
    </w:p>
    <w:p w14:paraId="23183576" w14:textId="77777777" w:rsidR="00F7430F" w:rsidRDefault="00F7430F" w:rsidP="00F7430F">
      <w:pPr>
        <w:pStyle w:val="ListBullet2"/>
      </w:pPr>
      <w:r>
        <w:t>Go to the repository, e.g.</w:t>
      </w:r>
      <w:r w:rsidRPr="00787D20">
        <w:t xml:space="preserve"> </w:t>
      </w:r>
      <w:hyperlink r:id="rId1196"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F7430F">
      <w:pPr>
        <w:pStyle w:val="ListBullet2"/>
      </w:pPr>
      <w:r>
        <w:t>In Github for Windows right click the repository and click Open in Explorer</w:t>
      </w:r>
    </w:p>
    <w:p w14:paraId="7095AFD8" w14:textId="77777777" w:rsidR="00F7430F" w:rsidRDefault="00F7430F" w:rsidP="00F7430F">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F7430F">
      <w:pPr>
        <w:pStyle w:val="ListBullet2"/>
      </w:pPr>
      <w:r>
        <w:t>Paste the location in the root directory and click Finish</w:t>
      </w:r>
    </w:p>
    <w:p w14:paraId="65309A31" w14:textId="77777777" w:rsidR="00F7430F" w:rsidRDefault="00F7430F" w:rsidP="00F7430F">
      <w:pPr>
        <w:pStyle w:val="Heading2"/>
      </w:pPr>
      <w:r>
        <w:t>Maven</w:t>
      </w:r>
    </w:p>
    <w:p w14:paraId="14982A9C" w14:textId="77777777" w:rsidR="00F7430F" w:rsidRPr="00AC0C76" w:rsidRDefault="00F7430F" w:rsidP="00F7430F">
      <w:pPr>
        <w:pStyle w:val="BodyText2"/>
      </w:pPr>
      <w:r>
        <w:t>Maven clean removes artifacts from other builds</w:t>
      </w:r>
    </w:p>
    <w:p w14:paraId="139279DA" w14:textId="77777777" w:rsidR="00B81541" w:rsidRDefault="00B81541" w:rsidP="006B4226">
      <w:pPr>
        <w:pStyle w:val="Heading2"/>
      </w:pPr>
      <w:r>
        <w:t>SVN</w:t>
      </w:r>
    </w:p>
    <w:p w14:paraId="7559498E" w14:textId="6C6D5E87" w:rsidR="00B37D09" w:rsidRDefault="00C476E5" w:rsidP="00B81541">
      <w:pPr>
        <w:pStyle w:val="Heading3"/>
      </w:pPr>
      <w:r>
        <w:t>Setting up SVN on Windows</w:t>
      </w:r>
      <w:bookmarkEnd w:id="204"/>
    </w:p>
    <w:p w14:paraId="7D67B09D" w14:textId="77777777" w:rsidR="00B37D09" w:rsidRDefault="00C476E5" w:rsidP="00110E00">
      <w:pPr>
        <w:pStyle w:val="BodyText"/>
      </w:pPr>
      <w:r>
        <w:t>SVN Repository:</w:t>
      </w:r>
    </w:p>
    <w:p w14:paraId="0DEF63C2" w14:textId="77777777" w:rsidR="00B37D09" w:rsidRDefault="00082D6F" w:rsidP="003D4FE8">
      <w:pPr>
        <w:pStyle w:val="BodyText2"/>
      </w:pPr>
      <w:hyperlink r:id="rId1197" w:history="1">
        <w:r w:rsidR="00C476E5" w:rsidRPr="0077669C">
          <w:rPr>
            <w:rStyle w:val="Hyperlink"/>
          </w:rPr>
          <w:t>http://s-jrciprvm-svn001p.jrc.org:8080/svn/h03-monde-repo/</w:t>
        </w:r>
      </w:hyperlink>
    </w:p>
    <w:p w14:paraId="33D2D288" w14:textId="77777777" w:rsidR="00B37D09" w:rsidRDefault="00C476E5" w:rsidP="00110E00">
      <w:pPr>
        <w:pStyle w:val="BodyText"/>
      </w:pPr>
      <w:r>
        <w:t xml:space="preserve">user: </w:t>
      </w:r>
      <w:r>
        <w:tab/>
      </w:r>
      <w:r>
        <w:tab/>
        <w:t>cottaan</w:t>
      </w:r>
    </w:p>
    <w:p w14:paraId="39E38911" w14:textId="77777777" w:rsidR="00B37D09" w:rsidRDefault="00C476E5" w:rsidP="003D4FE8">
      <w:pPr>
        <w:pStyle w:val="BodyText2"/>
      </w:pPr>
      <w:r>
        <w:t>password:</w:t>
      </w:r>
      <w:r>
        <w:tab/>
        <w:t>Docview9</w:t>
      </w:r>
    </w:p>
    <w:p w14:paraId="7ED2DF1B" w14:textId="77777777" w:rsidR="00570CDA" w:rsidRDefault="00570CDA">
      <w:pPr>
        <w:pStyle w:val="Heading1"/>
      </w:pPr>
      <w:bookmarkStart w:id="207" w:name="_Toc315774631"/>
      <w:r>
        <w:t>Deployment</w:t>
      </w:r>
    </w:p>
    <w:p w14:paraId="7AC60FE8" w14:textId="77777777" w:rsidR="00570CDA" w:rsidRDefault="00570CDA" w:rsidP="003D4FE8">
      <w:pPr>
        <w:pStyle w:val="BodyText2"/>
      </w:pPr>
      <w:r>
        <w:t>We are deploying from GitHub – and this is the process:</w:t>
      </w:r>
    </w:p>
    <w:p w14:paraId="1B5D364A" w14:textId="77777777" w:rsidR="00570CDA" w:rsidRDefault="00570CDA" w:rsidP="00B46D43">
      <w:pPr>
        <w:pStyle w:val="ListBullet"/>
      </w:pPr>
      <w:r>
        <w:t xml:space="preserve">Push code to Github from Aptana </w:t>
      </w:r>
    </w:p>
    <w:p w14:paraId="61F863DC" w14:textId="77777777" w:rsidR="00570CDA" w:rsidRDefault="00570CDA" w:rsidP="00B46D43">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B46D43">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B46D43">
      <w:pPr>
        <w:pStyle w:val="ListBullet"/>
      </w:pPr>
      <w:r>
        <w:t>Synchronise to the live sites</w:t>
      </w:r>
      <w:r w:rsidR="00B46D43">
        <w:t xml:space="preserve"> using one of the following:</w:t>
      </w:r>
    </w:p>
    <w:p w14:paraId="5F80593B" w14:textId="77777777" w:rsidR="00B46D43" w:rsidRDefault="00B46D43" w:rsidP="00397DAF">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397DAF">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397DAF">
      <w:pPr>
        <w:pStyle w:val="Unix"/>
      </w:pPr>
      <w:r w:rsidRPr="00F16FA6">
        <w:t>rsync -av /srv/www/cgi-bin webuser@h05-prod-vm7:/srv/www/cgi-bin</w:t>
      </w:r>
      <w:r>
        <w:t xml:space="preserve">    - to sync everything in this folder</w:t>
      </w:r>
    </w:p>
    <w:p w14:paraId="40CEEFF6" w14:textId="60833583" w:rsidR="00B46D43" w:rsidRDefault="00B46D43" w:rsidP="00397DAF">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397DAF">
      <w:pPr>
        <w:pStyle w:val="Unix"/>
      </w:pPr>
      <w:r w:rsidRPr="000D52A2">
        <w:t>rsync -av /srv/www/dopa-services/cgi-bin/earthEngine.py webuser@h05-prod-vm3:/srv/www/dopa-services/cgi-bin/earthEngine.py</w:t>
      </w:r>
    </w:p>
    <w:p w14:paraId="5E3592E3" w14:textId="5700DD28" w:rsidR="00924ADD" w:rsidRDefault="00924ADD" w:rsidP="00397DAF">
      <w:pPr>
        <w:pStyle w:val="Unix"/>
      </w:pPr>
      <w:r w:rsidRPr="005B31D7">
        <w:t>rsync -av /home/webuser/.config/ webuser@h05-prod-vm3:/home/webuser/.config/</w:t>
      </w:r>
      <w:r w:rsidR="00D1374A">
        <w:t xml:space="preserve"> </w:t>
      </w:r>
    </w:p>
    <w:p w14:paraId="4BB708EE" w14:textId="7B7B0755" w:rsidR="0010036F" w:rsidRDefault="0010036F" w:rsidP="00397DAF">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397DAF">
      <w:pPr>
        <w:pStyle w:val="Unix"/>
      </w:pPr>
      <w:r w:rsidRPr="00895B50">
        <w:t>rsync -av --delete /srv/www/dopa-services/cgi-bin/earthEngine.py webuser@h05-prod-vm3:/srv/www/dopa-services/cgi-bin/earthEngine.py</w:t>
      </w:r>
    </w:p>
    <w:p w14:paraId="49A81ECB" w14:textId="15C7305A" w:rsidR="00641E01" w:rsidRPr="00570CDA" w:rsidRDefault="00641E01" w:rsidP="00397DAF">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A4204A">
      <w:pPr>
        <w:pStyle w:val="Heading2"/>
      </w:pPr>
      <w:r>
        <w:t>Deploying REST Services at SPREP</w:t>
      </w:r>
    </w:p>
    <w:p w14:paraId="444F064C" w14:textId="54EC6A1C" w:rsidR="00F74EC0" w:rsidRPr="00F74EC0" w:rsidRDefault="009A68F5" w:rsidP="00F74EC0">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D4138A">
      <w:pPr>
        <w:pStyle w:val="Heading3"/>
      </w:pPr>
      <w:r>
        <w:t xml:space="preserve">Install and configure </w:t>
      </w:r>
      <w:r w:rsidR="0026116C">
        <w:t>Postgresql 9.1</w:t>
      </w:r>
    </w:p>
    <w:p w14:paraId="568F5788" w14:textId="7A5F520B" w:rsidR="00D4138A" w:rsidRDefault="00D4138A" w:rsidP="000B2F59">
      <w:pPr>
        <w:pStyle w:val="ListNumber"/>
        <w:numPr>
          <w:ilvl w:val="0"/>
          <w:numId w:val="29"/>
        </w:numPr>
      </w:pPr>
      <w:r>
        <w:t>Install Postgresql 9.1</w:t>
      </w:r>
    </w:p>
    <w:p w14:paraId="541DD472" w14:textId="77777777" w:rsidR="00D4138A" w:rsidRDefault="00D4138A" w:rsidP="000B2F59">
      <w:pPr>
        <w:pStyle w:val="ListNumber"/>
        <w:numPr>
          <w:ilvl w:val="0"/>
          <w:numId w:val="27"/>
        </w:numPr>
      </w:pPr>
      <w:r>
        <w:lastRenderedPageBreak/>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B2F59">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397DAF">
      <w:pPr>
        <w:pStyle w:val="Unix"/>
      </w:pPr>
      <w:r w:rsidRPr="00E6023A">
        <w:t>sudo -u postgres createuser jrc -P -s</w:t>
      </w:r>
    </w:p>
    <w:p w14:paraId="04E91DF8" w14:textId="77777777" w:rsidR="00D4138A" w:rsidRDefault="00D4138A" w:rsidP="000B2F59">
      <w:pPr>
        <w:pStyle w:val="ListNumber"/>
        <w:numPr>
          <w:ilvl w:val="0"/>
          <w:numId w:val="27"/>
        </w:numPr>
      </w:pPr>
      <w:r>
        <w:t>Create a new database:</w:t>
      </w:r>
    </w:p>
    <w:p w14:paraId="7E2F6046" w14:textId="0123858B" w:rsidR="00D4138A" w:rsidRDefault="00D4138A" w:rsidP="00397DAF">
      <w:pPr>
        <w:pStyle w:val="Unix"/>
      </w:pPr>
      <w:r w:rsidRPr="00E6023A">
        <w:t>createdb -O jrc sprep</w:t>
      </w:r>
      <w:r>
        <w:t>_</w:t>
      </w:r>
      <w:r w:rsidRPr="00E6023A">
        <w:t>ris</w:t>
      </w:r>
    </w:p>
    <w:p w14:paraId="7A8D4B92" w14:textId="77777777" w:rsidR="00D4138A" w:rsidRDefault="00D4138A" w:rsidP="000B2F59">
      <w:pPr>
        <w:pStyle w:val="ListNumber"/>
        <w:numPr>
          <w:ilvl w:val="0"/>
          <w:numId w:val="27"/>
        </w:numPr>
      </w:pPr>
      <w:r>
        <w:t xml:space="preserve">Allow access to Postgresql for local network users (see </w:t>
      </w:r>
      <w:hyperlink r:id="rId1198" w:history="1">
        <w:r w:rsidRPr="008A1A0D">
          <w:rPr>
            <w:rStyle w:val="Hyperlink"/>
          </w:rPr>
          <w:t>here</w:t>
        </w:r>
      </w:hyperlink>
      <w:r>
        <w:t xml:space="preserve">) using the </w:t>
      </w:r>
      <w:r w:rsidRPr="000B2F59">
        <w:rPr>
          <w:i/>
        </w:rPr>
        <w:t>internal</w:t>
      </w:r>
      <w:r>
        <w:t xml:space="preserve"> IP address by editing the pg_hba.conf file:</w:t>
      </w:r>
    </w:p>
    <w:p w14:paraId="199920D8" w14:textId="4AC6DB5F" w:rsidR="00D4138A" w:rsidRDefault="00D4138A" w:rsidP="00397DAF">
      <w:pPr>
        <w:pStyle w:val="Unix"/>
      </w:pPr>
      <w:r>
        <w:t>sudo nano ~/../..</w:t>
      </w:r>
      <w:r w:rsidRPr="008A1A0D">
        <w:t>/etc/postgresql/9.</w:t>
      </w:r>
      <w:r>
        <w:t>1</w:t>
      </w:r>
      <w:r w:rsidRPr="008A1A0D">
        <w:t>/main/pg_hba.conf</w:t>
      </w:r>
    </w:p>
    <w:p w14:paraId="228DBB3D" w14:textId="1785E2AD" w:rsidR="00D4138A" w:rsidRDefault="00D4138A" w:rsidP="00397DAF">
      <w:pPr>
        <w:pStyle w:val="Unix"/>
      </w:pPr>
      <w:r w:rsidRPr="005338DD">
        <w:t>host    all             all             172.20.20.</w:t>
      </w:r>
      <w:r>
        <w:t>6/32</w:t>
      </w:r>
      <w:r w:rsidRPr="005338DD">
        <w:t xml:space="preserve">             md5</w:t>
      </w:r>
    </w:p>
    <w:p w14:paraId="3254D28D" w14:textId="77777777" w:rsidR="00D4138A" w:rsidRDefault="00D4138A" w:rsidP="000B2F59">
      <w:pPr>
        <w:pStyle w:val="ListNumber"/>
        <w:numPr>
          <w:ilvl w:val="0"/>
          <w:numId w:val="27"/>
        </w:numPr>
      </w:pPr>
      <w:r>
        <w:t>E</w:t>
      </w:r>
      <w:r w:rsidRPr="008A1A0D">
        <w:t>nable PostgreSQL to listen across different networks</w:t>
      </w:r>
      <w:r>
        <w:t>:</w:t>
      </w:r>
    </w:p>
    <w:p w14:paraId="7B1E3852" w14:textId="5DC7D610" w:rsidR="00D4138A" w:rsidRDefault="00D4138A" w:rsidP="00397DAF">
      <w:pPr>
        <w:pStyle w:val="Unix"/>
      </w:pPr>
      <w:r>
        <w:t>sudo nano ~/../..</w:t>
      </w:r>
      <w:r w:rsidRPr="008A1A0D">
        <w:t>/etc/postgresql/9.</w:t>
      </w:r>
      <w:r>
        <w:t>1</w:t>
      </w:r>
      <w:r w:rsidRPr="008A1A0D">
        <w:t>/main/postgresql.conf</w:t>
      </w:r>
    </w:p>
    <w:p w14:paraId="51639E78" w14:textId="77777777" w:rsidR="00D4138A" w:rsidRDefault="00D4138A" w:rsidP="00397DAF">
      <w:pPr>
        <w:pStyle w:val="Unix"/>
      </w:pPr>
      <w:r w:rsidRPr="008A1A0D">
        <w:t>listen_addresses = '*'</w:t>
      </w:r>
    </w:p>
    <w:p w14:paraId="75C34505" w14:textId="77777777" w:rsidR="00D4138A" w:rsidRDefault="00D4138A" w:rsidP="000B2F59">
      <w:pPr>
        <w:pStyle w:val="ListNumber"/>
        <w:numPr>
          <w:ilvl w:val="0"/>
          <w:numId w:val="27"/>
        </w:numPr>
      </w:pPr>
      <w:r>
        <w:t>Reload the configuration files and restart the server:</w:t>
      </w:r>
    </w:p>
    <w:p w14:paraId="5F3BD271" w14:textId="387B16DE" w:rsidR="00D4138A" w:rsidRDefault="00D4138A" w:rsidP="00397DAF">
      <w:pPr>
        <w:pStyle w:val="Unix"/>
      </w:pPr>
      <w:r w:rsidRPr="00E6023A">
        <w:t>sudo /etc/init.d/postgresql reload</w:t>
      </w:r>
      <w:r>
        <w:t xml:space="preserve"> </w:t>
      </w:r>
    </w:p>
    <w:p w14:paraId="15051C2F" w14:textId="5DC86B0E" w:rsidR="00D4138A" w:rsidRDefault="00D4138A" w:rsidP="00397DAF">
      <w:pPr>
        <w:pStyle w:val="Unix"/>
      </w:pPr>
      <w:r w:rsidRPr="00E6023A">
        <w:t>sudo /etc/init.d/postgresql restart</w:t>
      </w:r>
    </w:p>
    <w:p w14:paraId="0016F678" w14:textId="77777777" w:rsidR="00D4138A" w:rsidRDefault="00D4138A" w:rsidP="000B2F59">
      <w:pPr>
        <w:pStyle w:val="ListNumber"/>
        <w:numPr>
          <w:ilvl w:val="0"/>
          <w:numId w:val="27"/>
        </w:numPr>
      </w:pPr>
      <w:r>
        <w:t>Configure postgresql for access from pgAdmin</w:t>
      </w:r>
    </w:p>
    <w:p w14:paraId="0BFA0056" w14:textId="44032285" w:rsidR="00D4138A" w:rsidRDefault="00D4138A" w:rsidP="00397DAF">
      <w:pPr>
        <w:pStyle w:val="Unix"/>
      </w:pPr>
      <w:r w:rsidRPr="00E6023A">
        <w:t>sudo apt-get install pgadmin3</w:t>
      </w:r>
    </w:p>
    <w:p w14:paraId="10EB9333" w14:textId="4750241A" w:rsidR="00D4138A" w:rsidRDefault="00D4138A" w:rsidP="00397DAF">
      <w:pPr>
        <w:pStyle w:val="Unix"/>
      </w:pPr>
      <w:r w:rsidRPr="00E6023A">
        <w:t>sudo apt-get install postgresql-contrib</w:t>
      </w:r>
    </w:p>
    <w:p w14:paraId="387AD640" w14:textId="6885E6D7" w:rsidR="00D4138A" w:rsidRDefault="00D4138A" w:rsidP="00397DAF">
      <w:pPr>
        <w:pStyle w:val="Unix"/>
      </w:pPr>
      <w:r w:rsidRPr="00E6023A">
        <w:t>sudo -u postgres psql</w:t>
      </w:r>
    </w:p>
    <w:p w14:paraId="5B7A2AE9" w14:textId="77777777" w:rsidR="00D4138A" w:rsidRDefault="00D4138A" w:rsidP="00397DAF">
      <w:pPr>
        <w:pStyle w:val="Unix"/>
      </w:pPr>
      <w:r w:rsidRPr="00E6023A">
        <w:t>CREATE EXTENSION adminpack;</w:t>
      </w:r>
    </w:p>
    <w:p w14:paraId="78CD1637" w14:textId="77777777" w:rsidR="00D4138A" w:rsidRDefault="00D4138A" w:rsidP="000B2F59">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B2F59">
      <w:pPr>
        <w:pStyle w:val="ListNumber"/>
      </w:pPr>
      <w:r>
        <w:t xml:space="preserve">Run the sql script </w:t>
      </w:r>
      <w:hyperlink r:id="rId1199"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B159B">
      <w:pPr>
        <w:pStyle w:val="BodyText2"/>
      </w:pPr>
      <w:r>
        <w:t xml:space="preserve">Trying on 28/5/15 and there are some issues with connecting to PostGIS – this used to work before I installed Geonode. Trying to debug: </w:t>
      </w:r>
    </w:p>
    <w:p w14:paraId="16439D1D" w14:textId="77777777" w:rsidR="00AB159B" w:rsidRDefault="00AB159B" w:rsidP="00397DAF">
      <w:pPr>
        <w:pStyle w:val="Unix"/>
      </w:pPr>
      <w:r>
        <w:t>&gt;&gt;&gt; import psycopg2</w:t>
      </w:r>
    </w:p>
    <w:p w14:paraId="3AEF2DF6" w14:textId="77777777" w:rsidR="00AB159B" w:rsidRDefault="00AB159B" w:rsidP="00397DAF">
      <w:pPr>
        <w:pStyle w:val="Unix"/>
      </w:pPr>
      <w:r>
        <w:t>&gt;&gt;&gt; connectionString="dbname='sprep_ris' host='172.20.20.6' user='jrc' password='thargal88'"</w:t>
      </w:r>
    </w:p>
    <w:p w14:paraId="04C31AB3" w14:textId="77777777" w:rsidR="00AB159B" w:rsidRDefault="00AB159B" w:rsidP="00397DAF">
      <w:pPr>
        <w:pStyle w:val="Unix"/>
      </w:pPr>
      <w:r>
        <w:t>&gt;&gt;&gt; psycopg2.connect(connectionString)</w:t>
      </w:r>
    </w:p>
    <w:p w14:paraId="4BE400D2" w14:textId="77777777" w:rsidR="00AB159B" w:rsidRDefault="00AB159B" w:rsidP="00397DAF">
      <w:pPr>
        <w:pStyle w:val="Unix"/>
      </w:pPr>
      <w:r>
        <w:t>Traceback (most recent call last):</w:t>
      </w:r>
    </w:p>
    <w:p w14:paraId="0500502F" w14:textId="77777777" w:rsidR="00AB159B" w:rsidRDefault="00AB159B" w:rsidP="00397DAF">
      <w:pPr>
        <w:pStyle w:val="Unix"/>
      </w:pPr>
      <w:r>
        <w:t xml:space="preserve">  File "&lt;stdin&gt;", line 1, in &lt;module&gt;</w:t>
      </w:r>
    </w:p>
    <w:p w14:paraId="7810D105" w14:textId="77777777" w:rsidR="00AB159B" w:rsidRDefault="00AB159B" w:rsidP="00397DAF">
      <w:pPr>
        <w:pStyle w:val="Unix"/>
      </w:pPr>
      <w:r>
        <w:t xml:space="preserve">  File "/usr/lib/python2.7/dist-packages/psycopg2/__init__.py", line 179, in connect</w:t>
      </w:r>
    </w:p>
    <w:p w14:paraId="382FA4A1" w14:textId="77777777" w:rsidR="00AB159B" w:rsidRDefault="00AB159B" w:rsidP="00397DAF">
      <w:pPr>
        <w:pStyle w:val="Unix"/>
      </w:pPr>
      <w:r>
        <w:t xml:space="preserve">    connection_factory=connection_factory, async=async)</w:t>
      </w:r>
    </w:p>
    <w:p w14:paraId="16CB790D" w14:textId="77777777" w:rsidR="00AB159B" w:rsidRDefault="00AB159B" w:rsidP="00397DAF">
      <w:pPr>
        <w:pStyle w:val="Unix"/>
      </w:pPr>
      <w:r>
        <w:t>psycopg2.OperationalError: could not connect to server: Connection timed out</w:t>
      </w:r>
    </w:p>
    <w:p w14:paraId="16EFA2EB" w14:textId="77777777" w:rsidR="00AB159B" w:rsidRDefault="00AB159B" w:rsidP="00397DAF">
      <w:pPr>
        <w:pStyle w:val="Unix"/>
      </w:pPr>
      <w:r>
        <w:t xml:space="preserve">        Is the server running on host "172.20.20.6" and accepting</w:t>
      </w:r>
    </w:p>
    <w:p w14:paraId="3532F1C5" w14:textId="0249D7E2" w:rsidR="00AB159B" w:rsidRDefault="00AB159B" w:rsidP="00397DAF">
      <w:pPr>
        <w:pStyle w:val="Unix"/>
      </w:pPr>
      <w:r>
        <w:t xml:space="preserve">        TCP/IP connections on port 5432?</w:t>
      </w:r>
    </w:p>
    <w:p w14:paraId="1CD8607C" w14:textId="751B6030" w:rsidR="00AB159B" w:rsidRDefault="00AB159B" w:rsidP="00AB159B">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397DAF">
      <w:pPr>
        <w:pStyle w:val="Unix"/>
      </w:pPr>
      <w:r w:rsidRPr="00DB37AA">
        <w:t>jrc@test-ris:~$ psql -h localhost sprep_ris</w:t>
      </w:r>
    </w:p>
    <w:p w14:paraId="7559975D" w14:textId="18E537C6" w:rsidR="00DB37AA" w:rsidRDefault="00DB37AA" w:rsidP="00DB37AA">
      <w:pPr>
        <w:pStyle w:val="BodyText2"/>
      </w:pPr>
      <w:r>
        <w:t>But this doesn’t:</w:t>
      </w:r>
    </w:p>
    <w:p w14:paraId="2C9961C0" w14:textId="15498020" w:rsidR="00DB37AA" w:rsidRDefault="00DB37AA" w:rsidP="00397DAF">
      <w:pPr>
        <w:pStyle w:val="Unix"/>
      </w:pPr>
      <w:r w:rsidRPr="00DB37AA">
        <w:t>jrc@test-ris:~$ psql -h 172.20.20.6 sprep_ris</w:t>
      </w:r>
    </w:p>
    <w:p w14:paraId="2493BC65" w14:textId="52AF2E01" w:rsidR="0087026F" w:rsidRDefault="0087026F" w:rsidP="0087026F">
      <w:pPr>
        <w:pStyle w:val="Heading3"/>
      </w:pPr>
      <w:r>
        <w:t>Install Python REST Server</w:t>
      </w:r>
    </w:p>
    <w:p w14:paraId="403FE82B" w14:textId="77777777" w:rsidR="002627AF" w:rsidRDefault="002627AF" w:rsidP="000B2F59">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397DAF">
      <w:pPr>
        <w:pStyle w:val="Unix"/>
      </w:pPr>
      <w:r>
        <w:t xml:space="preserve">sudo </w:t>
      </w:r>
      <w:r w:rsidRPr="00A4204A">
        <w:t>apt-get install git</w:t>
      </w:r>
    </w:p>
    <w:p w14:paraId="118D4155" w14:textId="79F6253B" w:rsidR="005C274F" w:rsidRDefault="00F74EC0" w:rsidP="000B2F59">
      <w:pPr>
        <w:pStyle w:val="ListNumber"/>
        <w:numPr>
          <w:ilvl w:val="0"/>
          <w:numId w:val="27"/>
        </w:numPr>
      </w:pPr>
      <w:r>
        <w:t>Install setuptools</w:t>
      </w:r>
    </w:p>
    <w:p w14:paraId="1D950BE5" w14:textId="7FB6C480" w:rsidR="00F74EC0" w:rsidRDefault="00F74EC0" w:rsidP="00397DAF">
      <w:pPr>
        <w:pStyle w:val="Unix"/>
      </w:pPr>
      <w:r w:rsidRPr="00F74EC0">
        <w:t>sudo apt-get install python-setuptools</w:t>
      </w:r>
    </w:p>
    <w:p w14:paraId="249794D4" w14:textId="74FBF892" w:rsidR="00BC1C24" w:rsidRDefault="00BC1C24" w:rsidP="000B2F59">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397DAF">
      <w:pPr>
        <w:pStyle w:val="Unix"/>
      </w:pPr>
      <w:r>
        <w:t>wget https://bootstrap.pypa.io/get-pip.py</w:t>
      </w:r>
    </w:p>
    <w:p w14:paraId="007EE877" w14:textId="1F3F65B7" w:rsidR="00F74EC0" w:rsidRDefault="00F74EC0" w:rsidP="00397DAF">
      <w:pPr>
        <w:pStyle w:val="Unix"/>
      </w:pPr>
      <w:r>
        <w:t>sudo python get-pip.py</w:t>
      </w:r>
    </w:p>
    <w:p w14:paraId="2E7D2F0B" w14:textId="77777777" w:rsidR="005C274F" w:rsidRDefault="005C274F" w:rsidP="000B2F59">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397DAF">
      <w:pPr>
        <w:pStyle w:val="Unix"/>
      </w:pPr>
      <w:r>
        <w:t xml:space="preserve">wget </w:t>
      </w:r>
      <w:hyperlink r:id="rId1200" w:history="1">
        <w:r w:rsidRPr="00795200">
          <w:rPr>
            <w:rStyle w:val="Hyperlink"/>
          </w:rPr>
          <w:t>http://www.saddi.com/software/flup/dist/flup-1.0.2.tar.gz</w:t>
        </w:r>
      </w:hyperlink>
    </w:p>
    <w:p w14:paraId="69728278" w14:textId="77777777" w:rsidR="00F27110" w:rsidRDefault="00F27110" w:rsidP="00397DAF">
      <w:pPr>
        <w:pStyle w:val="Unix"/>
      </w:pPr>
      <w:r w:rsidRPr="008C6890">
        <w:t>tar -xvzf flup-1.0.2.tar.gz</w:t>
      </w:r>
    </w:p>
    <w:p w14:paraId="69042BFB" w14:textId="0FE71714" w:rsidR="00F27110" w:rsidRDefault="00F27110" w:rsidP="00397DAF">
      <w:pPr>
        <w:pStyle w:val="Unix"/>
      </w:pPr>
      <w:r>
        <w:t>cd flup-1.0.2</w:t>
      </w:r>
      <w:r w:rsidR="009E0F78">
        <w:t>/</w:t>
      </w:r>
    </w:p>
    <w:p w14:paraId="0DE58D11" w14:textId="4BCEFE3E" w:rsidR="00F27110" w:rsidRDefault="009E0F78" w:rsidP="00397DAF">
      <w:pPr>
        <w:pStyle w:val="Unix"/>
      </w:pPr>
      <w:r>
        <w:t xml:space="preserve">sudo </w:t>
      </w:r>
      <w:r w:rsidR="00F27110">
        <w:t>python setup.py install</w:t>
      </w:r>
    </w:p>
    <w:p w14:paraId="1D8A33DA" w14:textId="2640CEB7" w:rsidR="00A4204A" w:rsidRDefault="00A4204A" w:rsidP="000B2F59">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397DAF">
      <w:pPr>
        <w:pStyle w:val="Unix"/>
      </w:pPr>
      <w:r>
        <w:t xml:space="preserve">wget </w:t>
      </w:r>
      <w:hyperlink r:id="rId1201" w:history="1">
        <w:r w:rsidRPr="00795200">
          <w:rPr>
            <w:rStyle w:val="Hyperlink"/>
          </w:rPr>
          <w:t>http://webpy.org/static/web.py-0.37.tar.gz</w:t>
        </w:r>
      </w:hyperlink>
    </w:p>
    <w:p w14:paraId="0BC297BE" w14:textId="77777777" w:rsidR="009E0F78" w:rsidRDefault="009E0F78" w:rsidP="00397DAF">
      <w:pPr>
        <w:pStyle w:val="Unix"/>
      </w:pPr>
      <w:r w:rsidRPr="00847A5A">
        <w:t>tar -xvzf web.py-0.37.tar.gz</w:t>
      </w:r>
    </w:p>
    <w:p w14:paraId="43440B8C" w14:textId="77777777" w:rsidR="009E0F78" w:rsidRDefault="009E0F78" w:rsidP="00397DAF">
      <w:pPr>
        <w:pStyle w:val="Unix"/>
      </w:pPr>
      <w:r w:rsidRPr="009E0F78">
        <w:lastRenderedPageBreak/>
        <w:t>cd web.py-0.37/</w:t>
      </w:r>
    </w:p>
    <w:p w14:paraId="7F44B0DC" w14:textId="3B224678" w:rsidR="009E0F78" w:rsidRDefault="009E0F78" w:rsidP="00397DAF">
      <w:pPr>
        <w:pStyle w:val="Unix"/>
      </w:pPr>
      <w:r>
        <w:t xml:space="preserve">sudo </w:t>
      </w:r>
      <w:r w:rsidRPr="00B6119B">
        <w:t>python setup.py ins</w:t>
      </w:r>
      <w:r>
        <w:t>tall</w:t>
      </w:r>
    </w:p>
    <w:p w14:paraId="16F6BAF7" w14:textId="24F72467" w:rsidR="009E0F78" w:rsidRDefault="009E0F78" w:rsidP="000B2F59">
      <w:pPr>
        <w:pStyle w:val="ListNumber"/>
        <w:numPr>
          <w:ilvl w:val="0"/>
          <w:numId w:val="27"/>
        </w:numPr>
      </w:pPr>
      <w:r>
        <w:t>Install psycopg2</w:t>
      </w:r>
      <w:r w:rsidR="00FC5CE9">
        <w:t xml:space="preserve"> – may already be installed</w:t>
      </w:r>
    </w:p>
    <w:p w14:paraId="7F239FCF" w14:textId="644F286E" w:rsidR="008C1579" w:rsidRDefault="009E0F78" w:rsidP="00397DAF">
      <w:pPr>
        <w:pStyle w:val="Unix"/>
      </w:pPr>
      <w:r>
        <w:t xml:space="preserve">sudo </w:t>
      </w:r>
      <w:r w:rsidRPr="008C1579">
        <w:t>apt-get install python-psycopg2</w:t>
      </w:r>
      <w:r w:rsidR="008C1579" w:rsidRPr="008C1579">
        <w:t xml:space="preserve"> </w:t>
      </w:r>
    </w:p>
    <w:p w14:paraId="0951E3D7" w14:textId="77777777" w:rsidR="00EA3299" w:rsidRDefault="004360C2" w:rsidP="00324C76">
      <w:pPr>
        <w:pStyle w:val="Heading5"/>
      </w:pPr>
      <w:r>
        <w:t xml:space="preserve">Install pdfkit (see </w:t>
      </w:r>
      <w:r>
        <w:rPr>
          <w:szCs w:val="22"/>
        </w:rPr>
        <w:fldChar w:fldCharType="begin"/>
      </w:r>
      <w:r>
        <w:instrText xml:space="preserve"> REF _Ref416946800 \h </w:instrText>
      </w:r>
      <w:r>
        <w:rPr>
          <w:szCs w:val="22"/>
        </w:rPr>
        <w:fldChar w:fldCharType="separate"/>
      </w:r>
      <w:r w:rsidR="00EA3299">
        <w:t>OrderedDict</w:t>
      </w:r>
    </w:p>
    <w:p w14:paraId="259E72C5" w14:textId="77777777" w:rsidR="00EA3299" w:rsidRDefault="00EA3299" w:rsidP="00397DAF">
      <w:pPr>
        <w:pStyle w:val="Unix"/>
      </w:pPr>
      <w:r>
        <w:t xml:space="preserve">wget </w:t>
      </w:r>
      <w:r w:rsidRPr="00573BB7">
        <w:t>https://pypi.python.org/packages/source/o/ordereddict/ordereddict-1.1.tar.gz</w:t>
      </w:r>
    </w:p>
    <w:p w14:paraId="4AA5A3DE" w14:textId="77777777" w:rsidR="00EA3299" w:rsidRDefault="00EA3299" w:rsidP="00397DAF">
      <w:pPr>
        <w:pStyle w:val="Unix"/>
      </w:pPr>
      <w:r w:rsidRPr="00630613">
        <w:t>tar -xvzf ordereddict-1.1.tar.gz</w:t>
      </w:r>
    </w:p>
    <w:p w14:paraId="4F8C4D3F" w14:textId="77777777" w:rsidR="00EA3299" w:rsidRDefault="00EA3299" w:rsidP="00397DAF">
      <w:pPr>
        <w:pStyle w:val="Unix"/>
      </w:pPr>
      <w:r w:rsidRPr="00F74EC0">
        <w:t>cd ordereddict-1.1/</w:t>
      </w:r>
    </w:p>
    <w:p w14:paraId="547C3C4F" w14:textId="77777777" w:rsidR="00EA3299" w:rsidRPr="00630613" w:rsidRDefault="00EA3299" w:rsidP="00397DAF">
      <w:pPr>
        <w:pStyle w:val="Unix"/>
      </w:pPr>
      <w:r>
        <w:t>sudo python setup.py install</w:t>
      </w:r>
    </w:p>
    <w:p w14:paraId="0E882A87" w14:textId="550D2132" w:rsidR="004360C2" w:rsidRDefault="00EA3299" w:rsidP="000B2F59">
      <w:pPr>
        <w:pStyle w:val="ListNumber"/>
        <w:numPr>
          <w:ilvl w:val="0"/>
          <w:numId w:val="27"/>
        </w:numPr>
      </w:pPr>
      <w:r>
        <w:t>pdfkit</w:t>
      </w:r>
      <w:r w:rsidR="004360C2">
        <w:fldChar w:fldCharType="end"/>
      </w:r>
      <w:r w:rsidR="004360C2">
        <w:t>)</w:t>
      </w:r>
    </w:p>
    <w:p w14:paraId="623707EE" w14:textId="3B588BCE" w:rsidR="00F27110" w:rsidRDefault="00F27110" w:rsidP="00397DAF">
      <w:pPr>
        <w:pStyle w:val="Unix"/>
      </w:pPr>
      <w:r w:rsidRPr="00F27110">
        <w:t>sudo pip install pdfkit</w:t>
      </w:r>
    </w:p>
    <w:p w14:paraId="5BE58455" w14:textId="0F129FDA" w:rsidR="00D808D0" w:rsidRDefault="00D808D0" w:rsidP="00397DAF">
      <w:pPr>
        <w:pStyle w:val="Unix"/>
      </w:pPr>
      <w:r>
        <w:t>sudo apt-get</w:t>
      </w:r>
      <w:r w:rsidRPr="009C0DFB">
        <w:t xml:space="preserve"> install wkhtmltopdf</w:t>
      </w:r>
    </w:p>
    <w:p w14:paraId="741306CE" w14:textId="77777777" w:rsidR="00D808D0" w:rsidRDefault="00D808D0" w:rsidP="00397DAF">
      <w:pPr>
        <w:pStyle w:val="Unix"/>
      </w:pPr>
      <w:r w:rsidRPr="00D808D0">
        <w:t>sudo apt-get install libicu48</w:t>
      </w:r>
    </w:p>
    <w:p w14:paraId="00413874" w14:textId="0F582595" w:rsidR="00250E36" w:rsidRDefault="00250E36" w:rsidP="00D808D0">
      <w:pPr>
        <w:pStyle w:val="BodyText2"/>
      </w:pPr>
      <w:r>
        <w:t>Errors may occur in trying to create a pdf:</w:t>
      </w:r>
    </w:p>
    <w:p w14:paraId="43A678AE" w14:textId="4097BD98" w:rsidR="00250E36" w:rsidRDefault="00250E36" w:rsidP="00397DAF">
      <w:pPr>
        <w:pStyle w:val="Unix"/>
      </w:pPr>
      <w:r>
        <w:t>[Tue May 05 22:17:51 2015] [error] [client 139.191.170.67]</w:t>
      </w:r>
      <w:r w:rsidRPr="00250E36">
        <w:t xml:space="preserve"> IOError: wkhtmltopdf: cannot connect to X server</w:t>
      </w:r>
    </w:p>
    <w:p w14:paraId="647083D9" w14:textId="77777777" w:rsidR="00250E36" w:rsidRDefault="00250E36" w:rsidP="00397DAF">
      <w:pPr>
        <w:pStyle w:val="Unix"/>
      </w:pPr>
      <w:r>
        <w:t>[Tue May 05 22:17:51 2015] [error] [client 139.191.170.67] You will need to run whktmltopdf within a "virutal" X server.</w:t>
      </w:r>
    </w:p>
    <w:p w14:paraId="4B7F1777" w14:textId="00D334E8" w:rsidR="00250E36" w:rsidRDefault="00250E36" w:rsidP="00250E36">
      <w:pPr>
        <w:pStyle w:val="BodyText2"/>
      </w:pPr>
      <w:r>
        <w:t xml:space="preserve">Follow instructions </w:t>
      </w:r>
      <w:hyperlink r:id="rId1202" w:history="1">
        <w:r w:rsidRPr="00FB48C2">
          <w:rPr>
            <w:rStyle w:val="Hyperlink"/>
          </w:rPr>
          <w:t>here</w:t>
        </w:r>
      </w:hyperlink>
      <w:r w:rsidR="004F4FBB">
        <w:t xml:space="preserve"> to create a virtual X server:</w:t>
      </w:r>
    </w:p>
    <w:p w14:paraId="65B3FED4" w14:textId="77777777" w:rsidR="00250E36" w:rsidRDefault="00250E36" w:rsidP="00397DAF">
      <w:pPr>
        <w:pStyle w:val="Unix"/>
      </w:pPr>
      <w:r>
        <w:t xml:space="preserve">sudo </w:t>
      </w:r>
      <w:r w:rsidRPr="00FB48C2">
        <w:t>apt-get install xvfb</w:t>
      </w:r>
    </w:p>
    <w:p w14:paraId="5C189A9A" w14:textId="7565C47B" w:rsidR="00250E36" w:rsidRDefault="00250E36" w:rsidP="00397DAF">
      <w:pPr>
        <w:pStyle w:val="Unix"/>
      </w:pPr>
      <w:r w:rsidRPr="00250E36">
        <w:t>sudo nano ../../usr/bin/wkhtmltopdf.sh</w:t>
      </w:r>
    </w:p>
    <w:p w14:paraId="5C2F9972" w14:textId="291E8082" w:rsidR="00250E36" w:rsidRDefault="00250E36" w:rsidP="00E806CE">
      <w:pPr>
        <w:pStyle w:val="BodyText2"/>
      </w:pPr>
      <w:r>
        <w:t>Paste in:</w:t>
      </w:r>
    </w:p>
    <w:p w14:paraId="0A9888A3" w14:textId="77777777" w:rsidR="005221AE" w:rsidRDefault="005221AE" w:rsidP="00397DAF">
      <w:pPr>
        <w:pStyle w:val="Unix"/>
      </w:pPr>
      <w:r>
        <w:t>#!/bin/bash</w:t>
      </w:r>
    </w:p>
    <w:p w14:paraId="4543F99C" w14:textId="18BE9B20" w:rsidR="00250E36" w:rsidRDefault="005221AE" w:rsidP="00397DAF">
      <w:pPr>
        <w:pStyle w:val="Unix"/>
      </w:pPr>
      <w:r>
        <w:t>xvfb-run --server-args="-screen 0, 1024x768x24" /usr/bin/wkhtmltopdf $*</w:t>
      </w:r>
    </w:p>
    <w:p w14:paraId="6351E028" w14:textId="57114DF3" w:rsidR="005221AE" w:rsidRDefault="005221AE" w:rsidP="005221AE">
      <w:pPr>
        <w:pStyle w:val="BodyText2"/>
      </w:pPr>
      <w:r>
        <w:t>Then:</w:t>
      </w:r>
    </w:p>
    <w:p w14:paraId="6EAA5E50" w14:textId="37B7D05A" w:rsidR="00250E36" w:rsidRDefault="00250E36" w:rsidP="00397DAF">
      <w:pPr>
        <w:pStyle w:val="Unix"/>
      </w:pPr>
      <w:r>
        <w:t xml:space="preserve">sudo </w:t>
      </w:r>
      <w:r w:rsidRPr="00250E36">
        <w:t xml:space="preserve">chmod a+x </w:t>
      </w:r>
      <w:r w:rsidR="009E0281">
        <w:t>~/../..</w:t>
      </w:r>
      <w:r w:rsidRPr="00250E36">
        <w:t>/usr/bin/wkhtmltopdf.sh</w:t>
      </w:r>
    </w:p>
    <w:p w14:paraId="04E5C305" w14:textId="2578D384" w:rsidR="009E0281" w:rsidRDefault="009E0281" w:rsidP="00397DAF">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B2F59">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397DAF">
      <w:pPr>
        <w:pStyle w:val="Unix"/>
      </w:pPr>
      <w:r>
        <w:t xml:space="preserve">wget </w:t>
      </w:r>
      <w:hyperlink r:id="rId1203" w:history="1">
        <w:r w:rsidRPr="00795200">
          <w:rPr>
            <w:rStyle w:val="Hyperlink"/>
          </w:rPr>
          <w:t>https://pypi.python.org/packages/source/o/ordereddict/ordereddict-1.1.tar.gz</w:t>
        </w:r>
      </w:hyperlink>
    </w:p>
    <w:p w14:paraId="5DA2763D" w14:textId="77777777" w:rsidR="00F27110" w:rsidRDefault="00F27110" w:rsidP="00397DAF">
      <w:pPr>
        <w:pStyle w:val="Unix"/>
      </w:pPr>
      <w:r w:rsidRPr="00630613">
        <w:t>tar -xvzf ordereddict-1.1.tar.gz</w:t>
      </w:r>
    </w:p>
    <w:p w14:paraId="3C9EEE5B" w14:textId="77777777" w:rsidR="00F27110" w:rsidRDefault="00F27110" w:rsidP="00397DAF">
      <w:pPr>
        <w:pStyle w:val="Unix"/>
      </w:pPr>
      <w:r w:rsidRPr="00F74EC0">
        <w:t>cd ordereddict-1.1/</w:t>
      </w:r>
    </w:p>
    <w:p w14:paraId="382AFDFD" w14:textId="77777777" w:rsidR="00F27110" w:rsidRPr="00630613" w:rsidRDefault="00F27110" w:rsidP="00397DAF">
      <w:pPr>
        <w:pStyle w:val="Unix"/>
      </w:pPr>
      <w:r>
        <w:t>sudo python setup.py install</w:t>
      </w:r>
    </w:p>
    <w:p w14:paraId="15B445CA" w14:textId="77777777" w:rsidR="00EA3299" w:rsidRDefault="00E41E46" w:rsidP="00324C76">
      <w:pPr>
        <w:pStyle w:val="Heading5"/>
      </w:pPr>
      <w:r>
        <w:t xml:space="preserve">Install lxml (see </w:t>
      </w:r>
      <w:r>
        <w:rPr>
          <w:szCs w:val="22"/>
        </w:rPr>
        <w:fldChar w:fldCharType="begin"/>
      </w:r>
      <w:r>
        <w:instrText xml:space="preserve"> REF _Ref416955918 \h </w:instrText>
      </w:r>
      <w:r>
        <w:rPr>
          <w:szCs w:val="22"/>
        </w:rPr>
        <w:fldChar w:fldCharType="separate"/>
      </w:r>
      <w:r w:rsidR="00EA3299">
        <w:t>Geopy</w:t>
      </w:r>
    </w:p>
    <w:p w14:paraId="3FE60656" w14:textId="77777777" w:rsidR="00EA3299" w:rsidRDefault="00EA3299" w:rsidP="00D5148F">
      <w:pPr>
        <w:pStyle w:val="BodyText2"/>
      </w:pPr>
      <w:r w:rsidRPr="00573BB7">
        <w:t>Geopy</w:t>
      </w:r>
      <w:r>
        <w:t xml:space="preserve"> is a geolocation API for Python that uses a number of different geolocation services.</w:t>
      </w:r>
    </w:p>
    <w:p w14:paraId="768DF4AB" w14:textId="77777777" w:rsidR="00EA3299" w:rsidRDefault="00EA3299" w:rsidP="00397DAF">
      <w:pPr>
        <w:pStyle w:val="Code"/>
      </w:pPr>
      <w:r>
        <w:t>&gt;&gt;&gt; import geopy</w:t>
      </w:r>
    </w:p>
    <w:p w14:paraId="3EF045BF" w14:textId="77777777" w:rsidR="00EA3299" w:rsidRDefault="00EA3299" w:rsidP="00397DAF">
      <w:pPr>
        <w:pStyle w:val="Code"/>
      </w:pPr>
      <w:r w:rsidRPr="00947E1E">
        <w:t>&gt;&gt;&gt; from geopy.geocoders import GeoNames</w:t>
      </w:r>
    </w:p>
    <w:p w14:paraId="22B09385" w14:textId="77777777" w:rsidR="00EA3299" w:rsidRDefault="00EA3299" w:rsidP="00397DAF">
      <w:pPr>
        <w:pStyle w:val="Code"/>
      </w:pPr>
      <w:r w:rsidRPr="00947E1E">
        <w:t>&gt;&gt;&gt; geolocator = GeoNames(username="iwc_importer")</w:t>
      </w:r>
    </w:p>
    <w:p w14:paraId="6B1814B4" w14:textId="77777777" w:rsidR="00EA3299" w:rsidRDefault="00EA3299" w:rsidP="00397DAF">
      <w:pPr>
        <w:pStyle w:val="Code"/>
      </w:pPr>
      <w:r w:rsidRPr="00855970">
        <w:t>&gt;&gt;&gt; geolocator.geocode("Ailuk",timeout=5000)</w:t>
      </w:r>
    </w:p>
    <w:p w14:paraId="15DF30DC" w14:textId="77777777" w:rsidR="00EA3299" w:rsidRDefault="00EA3299" w:rsidP="00397DAF">
      <w:pPr>
        <w:pStyle w:val="Code"/>
      </w:pPr>
      <w:r w:rsidRPr="00855970">
        <w:t>Location((10.28621, 169.92176, 0.0))</w:t>
      </w:r>
    </w:p>
    <w:p w14:paraId="18987E10" w14:textId="485FFD16" w:rsidR="00E41E46" w:rsidRDefault="00EA3299" w:rsidP="000B2F59">
      <w:pPr>
        <w:pStyle w:val="ListNumber"/>
        <w:numPr>
          <w:ilvl w:val="0"/>
          <w:numId w:val="27"/>
        </w:numPr>
      </w:pPr>
      <w:r>
        <w:t>lxml</w:t>
      </w:r>
      <w:r w:rsidR="00E41E46">
        <w:fldChar w:fldCharType="end"/>
      </w:r>
      <w:r w:rsidR="00E41E46">
        <w:t>)</w:t>
      </w:r>
    </w:p>
    <w:p w14:paraId="4956C4DF" w14:textId="77777777" w:rsidR="00F27110" w:rsidRDefault="00F27110" w:rsidP="00397DAF">
      <w:pPr>
        <w:pStyle w:val="Unix"/>
      </w:pPr>
      <w:r w:rsidRPr="001406A7">
        <w:t>sudo apt-get install libxml2-dev libxslt-dev python-dev</w:t>
      </w:r>
    </w:p>
    <w:p w14:paraId="20CB6B11" w14:textId="77777777" w:rsidR="00F27110" w:rsidRDefault="00F27110" w:rsidP="00397DAF">
      <w:pPr>
        <w:pStyle w:val="Unix"/>
      </w:pPr>
      <w:r w:rsidRPr="00E41E46">
        <w:t>sudo apt-get install lib32z1-dev</w:t>
      </w:r>
    </w:p>
    <w:p w14:paraId="36D72CAA" w14:textId="77777777" w:rsidR="00F27110" w:rsidRDefault="00F27110" w:rsidP="00397DAF">
      <w:pPr>
        <w:pStyle w:val="Unix"/>
      </w:pPr>
      <w:r>
        <w:t xml:space="preserve">wget </w:t>
      </w:r>
      <w:hyperlink r:id="rId1204" w:history="1">
        <w:r w:rsidRPr="00795200">
          <w:rPr>
            <w:rStyle w:val="Hyperlink"/>
          </w:rPr>
          <w:t>https://pypi.python.org/packages/source/l/lxml/lxml-3.4.3.tar.gz</w:t>
        </w:r>
      </w:hyperlink>
    </w:p>
    <w:p w14:paraId="77D94627" w14:textId="77777777" w:rsidR="00F27110" w:rsidRDefault="00F27110" w:rsidP="00397DAF">
      <w:pPr>
        <w:pStyle w:val="Unix"/>
      </w:pPr>
      <w:r w:rsidRPr="00630613">
        <w:t>tar -xvzf</w:t>
      </w:r>
      <w:r>
        <w:t xml:space="preserve"> </w:t>
      </w:r>
      <w:r w:rsidRPr="005C3442">
        <w:t>lxml-3.4.3.tar.gz</w:t>
      </w:r>
    </w:p>
    <w:p w14:paraId="6565428C" w14:textId="77777777" w:rsidR="00F27110" w:rsidRDefault="00F27110" w:rsidP="00397DAF">
      <w:pPr>
        <w:pStyle w:val="Unix"/>
      </w:pPr>
      <w:r w:rsidRPr="00F74EC0">
        <w:t>cd lxml-3.4.3/</w:t>
      </w:r>
    </w:p>
    <w:p w14:paraId="78B6E2C7" w14:textId="77777777" w:rsidR="00F27110" w:rsidRDefault="00F27110" w:rsidP="00397DAF">
      <w:pPr>
        <w:pStyle w:val="Unix"/>
      </w:pPr>
      <w:r>
        <w:t>sudo python setup.py install</w:t>
      </w:r>
    </w:p>
    <w:p w14:paraId="7218968B" w14:textId="3329137F" w:rsidR="007321B6" w:rsidRDefault="008D1C35" w:rsidP="000B2F59">
      <w:pPr>
        <w:pStyle w:val="ListNumber"/>
        <w:numPr>
          <w:ilvl w:val="0"/>
          <w:numId w:val="27"/>
        </w:numPr>
      </w:pPr>
      <w:r>
        <w:t>Change to web root on Apache</w:t>
      </w:r>
    </w:p>
    <w:p w14:paraId="49DDD078" w14:textId="3462CCC3" w:rsidR="009E0F78" w:rsidRDefault="009E0F78" w:rsidP="00397DAF">
      <w:pPr>
        <w:pStyle w:val="Unix"/>
      </w:pPr>
      <w:r w:rsidRPr="009E0F78">
        <w:t>cd ~/../../var/www/</w:t>
      </w:r>
    </w:p>
    <w:p w14:paraId="37E9DB5F" w14:textId="2CBC5566" w:rsidR="009E0F78" w:rsidRDefault="0026116C" w:rsidP="000B2F59">
      <w:pPr>
        <w:pStyle w:val="ListNumber"/>
        <w:numPr>
          <w:ilvl w:val="0"/>
          <w:numId w:val="27"/>
        </w:numPr>
      </w:pPr>
      <w:r>
        <w:t>Clone the repo</w:t>
      </w:r>
    </w:p>
    <w:p w14:paraId="080D3940" w14:textId="759716A1" w:rsidR="00A4204A" w:rsidRPr="006D0698" w:rsidRDefault="009E0F78" w:rsidP="00397DAF">
      <w:pPr>
        <w:pStyle w:val="Unix"/>
        <w:rPr>
          <w:rStyle w:val="Hyperlink"/>
          <w:color w:val="auto"/>
          <w:u w:val="none"/>
        </w:rPr>
      </w:pPr>
      <w:r>
        <w:t xml:space="preserve">sudo </w:t>
      </w:r>
      <w:r w:rsidR="007321B6">
        <w:t xml:space="preserve">git </w:t>
      </w:r>
      <w:r w:rsidR="008C6890">
        <w:t>clone</w:t>
      </w:r>
      <w:r w:rsidR="007321B6">
        <w:t xml:space="preserve"> </w:t>
      </w:r>
      <w:hyperlink r:id="rId1205" w:history="1">
        <w:r w:rsidR="008C6890" w:rsidRPr="00795200">
          <w:rPr>
            <w:rStyle w:val="Hyperlink"/>
          </w:rPr>
          <w:t>https://github.com/andrewcottam/python-rest-server.git</w:t>
        </w:r>
      </w:hyperlink>
    </w:p>
    <w:p w14:paraId="7AA1B2CE" w14:textId="77777777" w:rsidR="00D4138A" w:rsidRDefault="0087026F" w:rsidP="000B2F59">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397DAF">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B2F59">
      <w:pPr>
        <w:pStyle w:val="ListNumber"/>
        <w:numPr>
          <w:ilvl w:val="0"/>
          <w:numId w:val="27"/>
        </w:numPr>
      </w:pPr>
      <w:r>
        <w:t>Add database connection strings and descriptions in the dbconnect.py file</w:t>
      </w:r>
    </w:p>
    <w:p w14:paraId="3CA2B863" w14:textId="77777777" w:rsidR="00FC5CE9" w:rsidRDefault="00FC5CE9" w:rsidP="00397DAF">
      <w:pPr>
        <w:pStyle w:val="Unix"/>
      </w:pPr>
      <w:r>
        <w:t>databases = {</w:t>
      </w:r>
    </w:p>
    <w:p w14:paraId="49887FA4" w14:textId="4C52B287" w:rsidR="00FC5CE9" w:rsidRDefault="00FC5CE9" w:rsidP="00397DAF">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397DAF">
      <w:pPr>
        <w:pStyle w:val="Unix"/>
      </w:pPr>
      <w:r>
        <w:t>}</w:t>
      </w:r>
    </w:p>
    <w:p w14:paraId="481CC03D" w14:textId="1207CE7D" w:rsidR="0098118A" w:rsidRDefault="0098118A" w:rsidP="000B2F59">
      <w:pPr>
        <w:pStyle w:val="ListNumber"/>
      </w:pPr>
      <w:r>
        <w:t>Add schemas and functions so they can be tested</w:t>
      </w:r>
    </w:p>
    <w:p w14:paraId="1B97CD1F" w14:textId="345D2AB3" w:rsidR="006002E0" w:rsidRDefault="006002E0" w:rsidP="006002E0">
      <w:pPr>
        <w:pStyle w:val="BodyText2"/>
      </w:pPr>
      <w:r>
        <w:lastRenderedPageBreak/>
        <w:t xml:space="preserve">In the repo there is an </w:t>
      </w:r>
      <w:hyperlink r:id="rId1206" w:history="1">
        <w:r w:rsidRPr="006002E0">
          <w:rPr>
            <w:rStyle w:val="Hyperlink"/>
          </w:rPr>
          <w:t>sql script</w:t>
        </w:r>
      </w:hyperlink>
      <w:r>
        <w:t xml:space="preserve"> to do this.</w:t>
      </w:r>
    </w:p>
    <w:p w14:paraId="2584C8DD" w14:textId="12336D42" w:rsidR="0087026F" w:rsidRDefault="0087026F" w:rsidP="0087026F">
      <w:pPr>
        <w:pStyle w:val="Heading3"/>
      </w:pPr>
      <w:r>
        <w:t>Configure Apache Web Server</w:t>
      </w:r>
    </w:p>
    <w:p w14:paraId="438A91E5" w14:textId="77777777" w:rsidR="008C1579" w:rsidRDefault="008C1579" w:rsidP="000B2F59">
      <w:pPr>
        <w:pStyle w:val="ListNumber"/>
        <w:numPr>
          <w:ilvl w:val="0"/>
          <w:numId w:val="28"/>
        </w:numPr>
      </w:pPr>
      <w:r>
        <w:t>Enable CGI processing in Apache (</w:t>
      </w:r>
      <w:r w:rsidRPr="005C274F">
        <w:t>sudo a2enmod cgi</w:t>
      </w:r>
      <w:r>
        <w:t>)</w:t>
      </w:r>
    </w:p>
    <w:p w14:paraId="5654515B" w14:textId="60127D1E" w:rsidR="0087239C" w:rsidRDefault="0087239C" w:rsidP="000B2F59">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397DAF">
      <w:pPr>
        <w:pStyle w:val="Code"/>
      </w:pPr>
      <w:r w:rsidRPr="00FD247F">
        <w:t>ScriptAlias /</w:t>
      </w:r>
      <w:r>
        <w:t xml:space="preserve">rest </w:t>
      </w:r>
      <w:r w:rsidRPr="00F25D5A">
        <w:t>/var/www/python-rest-server/cgi-bin/services</w:t>
      </w:r>
    </w:p>
    <w:p w14:paraId="40AF11DB" w14:textId="16E78E2B" w:rsidR="001B63D7" w:rsidRDefault="001B63D7" w:rsidP="001B63D7">
      <w:pPr>
        <w:pStyle w:val="BodyText"/>
      </w:pPr>
      <w:r>
        <w:t>NOTE: If you have installed Geonode, then you will need to add it to the ‘etc/apache2/sites-available/geonode’ file</w:t>
      </w:r>
    </w:p>
    <w:p w14:paraId="34C623FD" w14:textId="5B01D828" w:rsidR="0087239C" w:rsidRDefault="0087239C" w:rsidP="000B2F59">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397DAF">
      <w:pPr>
        <w:pStyle w:val="Code"/>
      </w:pPr>
      <w:r>
        <w:t>DocumentRoot /var/www/</w:t>
      </w:r>
      <w:r w:rsidRPr="00F25D5A">
        <w:t>python-rest-server/</w:t>
      </w:r>
      <w:r>
        <w:t>htmldocs</w:t>
      </w:r>
    </w:p>
    <w:p w14:paraId="3BDD82BB" w14:textId="3B8C96A6" w:rsidR="00793ECA" w:rsidRDefault="00793ECA" w:rsidP="00793ECA">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397DAF">
      <w:pPr>
        <w:pStyle w:val="Code"/>
      </w:pPr>
      <w:r w:rsidRPr="00130076">
        <w:t>sudo cp /var/www/python-rest-server/htmldocs/ /var/www/resthtmldocs/ -r</w:t>
      </w:r>
    </w:p>
    <w:p w14:paraId="60991C8D" w14:textId="36C59772" w:rsidR="00130076" w:rsidRDefault="00130076" w:rsidP="00397DAF">
      <w:pPr>
        <w:pStyle w:val="Code"/>
      </w:pPr>
      <w:r>
        <w:t xml:space="preserve">sudo rm </w:t>
      </w:r>
      <w:r w:rsidRPr="00130076">
        <w:t>/var/www/python-rest-server/htmldocs/</w:t>
      </w:r>
      <w:r>
        <w:t xml:space="preserve"> -r</w:t>
      </w:r>
    </w:p>
    <w:p w14:paraId="524FA87B" w14:textId="77777777" w:rsidR="00130076" w:rsidRDefault="00130076" w:rsidP="00130076">
      <w:pPr>
        <w:pStyle w:val="BodyText2"/>
      </w:pPr>
      <w:r>
        <w:t>and set the relative path in the /cgi-bin/resources.py file:</w:t>
      </w:r>
    </w:p>
    <w:p w14:paraId="757B6046" w14:textId="5E544334" w:rsidR="00130076" w:rsidRDefault="002A6A6E" w:rsidP="00397DAF">
      <w:pPr>
        <w:pStyle w:val="Code"/>
      </w:pPr>
      <w:r w:rsidRPr="002A6A6E">
        <w:t>documentRoot</w:t>
      </w:r>
      <w:r>
        <w:t xml:space="preserve"> = “/resthtmldocs”</w:t>
      </w:r>
    </w:p>
    <w:p w14:paraId="075E8C37" w14:textId="25B6DABD" w:rsidR="00F37A59" w:rsidRDefault="00F37A59" w:rsidP="00F37A59">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397DAF">
      <w:pPr>
        <w:pStyle w:val="Code"/>
      </w:pPr>
      <w:r w:rsidRPr="007F21D1">
        <w:t>Alias /resthtmldocs/ /var/www/resthtmldocs/</w:t>
      </w:r>
    </w:p>
    <w:p w14:paraId="6A579942" w14:textId="0964ADAB" w:rsidR="00583443" w:rsidRDefault="00583443" w:rsidP="000B2F59">
      <w:pPr>
        <w:pStyle w:val="ListNumber"/>
        <w:numPr>
          <w:ilvl w:val="0"/>
          <w:numId w:val="27"/>
        </w:numPr>
      </w:pPr>
      <w:r>
        <w:t>Restart Apache (</w:t>
      </w:r>
      <w:r w:rsidRPr="00583443">
        <w:t>sudo service apache2 restart</w:t>
      </w:r>
      <w:r>
        <w:t>)</w:t>
      </w:r>
    </w:p>
    <w:p w14:paraId="1C1E90D7" w14:textId="5BA73908" w:rsidR="00487E2B" w:rsidRDefault="00487E2B" w:rsidP="00487E2B">
      <w:pPr>
        <w:pStyle w:val="Heading2"/>
      </w:pPr>
      <w:r>
        <w:t>On GitHub</w:t>
      </w:r>
    </w:p>
    <w:p w14:paraId="6EAA269D" w14:textId="1EFF1AF5" w:rsidR="00487E2B" w:rsidRDefault="00487E2B" w:rsidP="00487E2B">
      <w:pPr>
        <w:pStyle w:val="BodyText2"/>
      </w:pPr>
      <w:r>
        <w:t>Any web pages are available at ‘</w:t>
      </w:r>
      <w:r w:rsidRPr="00570CDA">
        <w:t>http://andrewcottam.github.io/</w:t>
      </w:r>
      <w:r>
        <w:t>&lt;repo name&gt;/’ if they have a branch called gh-pages and an index.html file.</w:t>
      </w:r>
    </w:p>
    <w:p w14:paraId="55FA0E74" w14:textId="79FC1FC1" w:rsidR="00487E2B" w:rsidRPr="00487E2B" w:rsidRDefault="00487E2B" w:rsidP="00487E2B">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pPr>
        <w:pStyle w:val="Heading1"/>
      </w:pPr>
      <w:r>
        <w:t>Other initiatives</w:t>
      </w:r>
      <w:r w:rsidR="00850980">
        <w:t xml:space="preserve"> and tools</w:t>
      </w:r>
    </w:p>
    <w:p w14:paraId="59882A6A" w14:textId="77777777" w:rsidR="009574E5" w:rsidRDefault="009574E5" w:rsidP="004F4FBB">
      <w:pPr>
        <w:pStyle w:val="BodyText2"/>
      </w:pPr>
      <w:r>
        <w:t>There are lots of other initiatives that are related:</w:t>
      </w:r>
    </w:p>
    <w:p w14:paraId="57CFFD12" w14:textId="77777777" w:rsidR="009574E5" w:rsidRDefault="009574E5" w:rsidP="009574E5">
      <w:pPr>
        <w:pStyle w:val="Heading2"/>
      </w:pPr>
      <w:r>
        <w:t>Vibrant</w:t>
      </w:r>
    </w:p>
    <w:p w14:paraId="612C9033" w14:textId="77777777" w:rsidR="009574E5" w:rsidRDefault="009574E5" w:rsidP="003D4FE8">
      <w:pPr>
        <w:pStyle w:val="BodyText2"/>
      </w:pPr>
      <w:r>
        <w:t xml:space="preserve">Natural History Museum led FP7 funded project - </w:t>
      </w:r>
      <w:hyperlink r:id="rId1207" w:history="1">
        <w:r>
          <w:rPr>
            <w:rStyle w:val="Hyperlink"/>
          </w:rPr>
          <w:t>http://vbrant.eu/</w:t>
        </w:r>
      </w:hyperlink>
    </w:p>
    <w:p w14:paraId="05A4ED9E" w14:textId="77777777" w:rsidR="009574E5" w:rsidRDefault="009574E5" w:rsidP="009574E5">
      <w:pPr>
        <w:pStyle w:val="Heading2"/>
      </w:pPr>
      <w:r>
        <w:t>Map of Life</w:t>
      </w:r>
    </w:p>
    <w:p w14:paraId="233C67E5" w14:textId="77777777" w:rsidR="000E293A" w:rsidRDefault="000E293A" w:rsidP="003D4FE8">
      <w:pPr>
        <w:pStyle w:val="BodyText2"/>
      </w:pPr>
      <w:r>
        <w:t xml:space="preserve">Overall vision of range map/distribution data with Walter Jetz - </w:t>
      </w:r>
      <w:hyperlink r:id="rId1208" w:history="1">
        <w:r>
          <w:rPr>
            <w:rStyle w:val="Hyperlink"/>
          </w:rPr>
          <w:t>http://www.mappinglife.org/</w:t>
        </w:r>
      </w:hyperlink>
    </w:p>
    <w:p w14:paraId="5F6A7715" w14:textId="77777777" w:rsidR="000C7F06" w:rsidRDefault="00822626" w:rsidP="000C7F06">
      <w:pPr>
        <w:pStyle w:val="Heading2"/>
      </w:pPr>
      <w:r>
        <w:t>CIESIN</w:t>
      </w:r>
      <w:r w:rsidR="00FF5C17">
        <w:t xml:space="preserve"> s</w:t>
      </w:r>
      <w:r w:rsidR="000C7F06">
        <w:t>pecies richness datasets</w:t>
      </w:r>
    </w:p>
    <w:p w14:paraId="126757FE" w14:textId="77777777" w:rsidR="003F6F00" w:rsidRDefault="00CC6BBB" w:rsidP="003D4FE8">
      <w:pPr>
        <w:pStyle w:val="BodyText2"/>
      </w:pPr>
      <w:r>
        <w:t xml:space="preserve">Global species richness datasets at the 1Km scale. </w:t>
      </w:r>
    </w:p>
    <w:p w14:paraId="21A76C50" w14:textId="77777777" w:rsidR="000C7F06" w:rsidRDefault="00082D6F" w:rsidP="003D4FE8">
      <w:pPr>
        <w:pStyle w:val="BodyText2"/>
      </w:pPr>
      <w:hyperlink r:id="rId1209" w:anchor="species-v1" w:history="1">
        <w:r w:rsidR="000C7F06">
          <w:rPr>
            <w:rStyle w:val="Hyperlink"/>
          </w:rPr>
          <w:t>http://sedac.ciesin.columbia.edu/maps/services/wms#species-v1</w:t>
        </w:r>
      </w:hyperlink>
    </w:p>
    <w:p w14:paraId="2EF30604" w14:textId="77777777" w:rsidR="00122C4F" w:rsidRDefault="007B60F7" w:rsidP="003D4FE8">
      <w:pPr>
        <w:pStyle w:val="BodyText2"/>
      </w:pPr>
      <w:r>
        <w:t xml:space="preserve">Looking at the data for </w:t>
      </w:r>
      <w:r w:rsidRPr="00F643C0">
        <w:rPr>
          <w:i/>
        </w:rPr>
        <w:t>Afrixalus knysnae</w:t>
      </w:r>
      <w:r w:rsidR="00F643C0">
        <w:t xml:space="preserve"> - Knysna Banana Frog (</w:t>
      </w:r>
      <w:hyperlink r:id="rId1210" w:history="1">
        <w:r w:rsidR="00F643C0">
          <w:rPr>
            <w:rStyle w:val="Hyperlink"/>
          </w:rPr>
          <w:t>http://maps.iucnredlist.org/map.html?id=56065</w:t>
        </w:r>
      </w:hyperlink>
      <w:r w:rsidR="00F643C0">
        <w:t>)</w:t>
      </w:r>
      <w:r w:rsidR="00122C4F">
        <w:t xml:space="preserve">. </w:t>
      </w:r>
    </w:p>
    <w:p w14:paraId="3C3A8FD6" w14:textId="77777777" w:rsidR="00F643C0" w:rsidRDefault="00122C4F" w:rsidP="00122C4F">
      <w:pPr>
        <w:pStyle w:val="ListBullet"/>
      </w:pPr>
      <w:r>
        <w:t xml:space="preserve">Downloading data from here </w:t>
      </w:r>
      <w:hyperlink r:id="rId1211" w:history="1">
        <w:r w:rsidR="00F643C0">
          <w:rPr>
            <w:rStyle w:val="Hyperlink"/>
          </w:rPr>
          <w:t>http://sedac.ciesin.columbia.edu/species/</w:t>
        </w:r>
      </w:hyperlink>
    </w:p>
    <w:p w14:paraId="2DACCA0D" w14:textId="77777777" w:rsidR="00122C4F" w:rsidRDefault="00122C4F" w:rsidP="00122C4F">
      <w:pPr>
        <w:pStyle w:val="ListBullet"/>
      </w:pPr>
      <w:r>
        <w:t xml:space="preserve">There are 3 options for download – shape, presence, original </w:t>
      </w:r>
      <w:r w:rsidR="00FA6A98">
        <w:t>– could only select Presence and Original</w:t>
      </w:r>
    </w:p>
    <w:p w14:paraId="58D02F3C" w14:textId="77777777" w:rsidR="00122C4F" w:rsidRDefault="00122C4F" w:rsidP="00122C4F">
      <w:pPr>
        <w:pStyle w:val="ListBullet"/>
      </w:pPr>
      <w:r>
        <w:t>Clicked ‘Create Grid Download File’</w:t>
      </w:r>
    </w:p>
    <w:p w14:paraId="45B0FAD2" w14:textId="77777777" w:rsidR="00555EA8" w:rsidRDefault="00553B54" w:rsidP="00122C4F">
      <w:pPr>
        <w:pStyle w:val="ListBullet"/>
      </w:pPr>
      <w:r>
        <w:t>Zip file instantly available</w:t>
      </w:r>
      <w:r w:rsidR="00FD7DCF">
        <w:t xml:space="preserve"> – called SpeciesGrid.zip</w:t>
      </w:r>
    </w:p>
    <w:p w14:paraId="319324F4" w14:textId="77777777" w:rsidR="00FD7DCF" w:rsidRDefault="00FD7DCF" w:rsidP="00122C4F">
      <w:pPr>
        <w:pStyle w:val="ListBullet"/>
      </w:pPr>
      <w:r>
        <w:t>In the file were really good metadata records, data files (as BIL files)</w:t>
      </w:r>
    </w:p>
    <w:p w14:paraId="74FD763C" w14:textId="77777777" w:rsidR="008F1C3C" w:rsidRDefault="008F1C3C" w:rsidP="00122C4F">
      <w:pPr>
        <w:pStyle w:val="ListBullet"/>
      </w:pPr>
      <w:r>
        <w:t>Added the BIL file natively in ArcMap and built pyramids</w:t>
      </w:r>
    </w:p>
    <w:p w14:paraId="3AADD495" w14:textId="77777777" w:rsidR="00B93E0F" w:rsidRDefault="00B93E0F" w:rsidP="00122C4F">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3D4FE8">
      <w:pPr>
        <w:pStyle w:val="BodyText2"/>
      </w:pPr>
      <w:r>
        <w:lastRenderedPageBreak/>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3D4FE8">
      <w:pPr>
        <w:pStyle w:val="BodyText2"/>
      </w:pPr>
      <w:r>
        <w:t>Here is the comparison – blue is ours, red is CIESIN – note less inclusive and different spatial resolution</w:t>
      </w:r>
    </w:p>
    <w:p w14:paraId="5CEF8386" w14:textId="77777777" w:rsidR="008942C9" w:rsidRDefault="008942C9" w:rsidP="003D4FE8">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212"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3D4FE8">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4A0347">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4A0347">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ED23D2">
      <w:pPr>
        <w:pStyle w:val="Heading2"/>
      </w:pPr>
      <w:r>
        <w:t>AquaMaps</w:t>
      </w:r>
    </w:p>
    <w:p w14:paraId="055BAC55" w14:textId="77777777" w:rsidR="00ED23D2" w:rsidRPr="00ED23D2" w:rsidRDefault="00ED23D2" w:rsidP="003D4FE8">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213" w:history="1">
        <w:r w:rsidR="00516BDF">
          <w:rPr>
            <w:rStyle w:val="Hyperlink"/>
          </w:rPr>
          <w:t>http://www.aquamaps.org/</w:t>
        </w:r>
      </w:hyperlink>
    </w:p>
    <w:p w14:paraId="28EEFDD1" w14:textId="77777777" w:rsidR="00170E25" w:rsidRDefault="00170E25" w:rsidP="00170E25">
      <w:pPr>
        <w:pStyle w:val="Heading2"/>
      </w:pPr>
      <w:r>
        <w:t>ProtectedPlanet</w:t>
      </w:r>
    </w:p>
    <w:p w14:paraId="738BF298" w14:textId="77777777" w:rsidR="00170E25" w:rsidRDefault="00170E25" w:rsidP="003D4FE8">
      <w:pPr>
        <w:pStyle w:val="BodyText2"/>
      </w:pPr>
      <w:r>
        <w:t>Issues:</w:t>
      </w:r>
    </w:p>
    <w:p w14:paraId="5AE6AFD9" w14:textId="77777777" w:rsidR="00170E25" w:rsidRDefault="00170E25" w:rsidP="00170E25">
      <w:pPr>
        <w:pStyle w:val="ListBullet"/>
      </w:pPr>
      <w:r>
        <w:t>Country boundary for Malaysia include Brunei!</w:t>
      </w:r>
    </w:p>
    <w:p w14:paraId="5EF4F0C5" w14:textId="77777777" w:rsidR="00170E25" w:rsidRPr="00170E25" w:rsidRDefault="00170E25" w:rsidP="00170E25">
      <w:pPr>
        <w:pStyle w:val="ListBullet"/>
      </w:pPr>
      <w:r>
        <w:t>Area of Brunei is unknown and yet there is a % protected figure!</w:t>
      </w:r>
    </w:p>
    <w:p w14:paraId="75C5A6B5" w14:textId="77777777" w:rsidR="00170B91" w:rsidRDefault="00170B91" w:rsidP="00170B91">
      <w:pPr>
        <w:pStyle w:val="Heading2"/>
      </w:pPr>
      <w:r>
        <w:t>OneZoom tree of life</w:t>
      </w:r>
    </w:p>
    <w:p w14:paraId="3A99523C" w14:textId="77777777" w:rsidR="00170B91" w:rsidRPr="00170B91" w:rsidRDefault="00082D6F" w:rsidP="003D4FE8">
      <w:pPr>
        <w:pStyle w:val="BodyText2"/>
      </w:pPr>
      <w:hyperlink r:id="rId1214" w:history="1">
        <w:r w:rsidR="002049A3" w:rsidRPr="00AD4996">
          <w:rPr>
            <w:rStyle w:val="Hyperlink"/>
          </w:rPr>
          <w:t>http://www.onezoom.org/mammals.htm</w:t>
        </w:r>
      </w:hyperlink>
      <w:r w:rsidR="002049A3">
        <w:t xml:space="preserve"> </w:t>
      </w:r>
    </w:p>
    <w:p w14:paraId="26F4919A" w14:textId="77777777" w:rsidR="00846812" w:rsidRDefault="00846812" w:rsidP="00846812">
      <w:pPr>
        <w:pStyle w:val="Heading2"/>
      </w:pPr>
      <w:r>
        <w:t>COMIFAC</w:t>
      </w:r>
    </w:p>
    <w:p w14:paraId="0F829791" w14:textId="77777777" w:rsidR="00846812" w:rsidRPr="00846812" w:rsidRDefault="00846812" w:rsidP="003D4FE8">
      <w:pPr>
        <w:pStyle w:val="BodyText2"/>
      </w:pPr>
      <w:r>
        <w:t xml:space="preserve">Barts OFAC is </w:t>
      </w:r>
      <w:hyperlink r:id="rId1215" w:history="1">
        <w:r w:rsidRPr="00846812">
          <w:rPr>
            <w:rStyle w:val="Hyperlink"/>
          </w:rPr>
          <w:t>here</w:t>
        </w:r>
      </w:hyperlink>
    </w:p>
    <w:p w14:paraId="1FFD4841" w14:textId="11F9D154" w:rsidR="00B37D09" w:rsidRDefault="008F2FB2" w:rsidP="008F2FB2">
      <w:pPr>
        <w:pStyle w:val="Heading1"/>
      </w:pPr>
      <w:r>
        <w:t>Admin stuff</w:t>
      </w:r>
      <w:bookmarkEnd w:id="207"/>
    </w:p>
    <w:p w14:paraId="52C9B064" w14:textId="77777777" w:rsidR="00B37D09" w:rsidRDefault="008F2FB2" w:rsidP="008F2FB2">
      <w:pPr>
        <w:pStyle w:val="Heading2"/>
      </w:pPr>
      <w:bookmarkStart w:id="208" w:name="_Toc315774632"/>
      <w:r>
        <w:t>ASL</w:t>
      </w:r>
      <w:bookmarkEnd w:id="208"/>
    </w:p>
    <w:p w14:paraId="1E80D0CF" w14:textId="77777777" w:rsidR="00B37D09" w:rsidRDefault="00F26B2F" w:rsidP="00110E00">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217F6A">
      <w:pPr>
        <w:pStyle w:val="Heading2"/>
      </w:pPr>
      <w:bookmarkStart w:id="209" w:name="_Toc315774634"/>
      <w:bookmarkStart w:id="210" w:name="_Toc315774633"/>
      <w:r>
        <w:t>External Accounting</w:t>
      </w:r>
    </w:p>
    <w:p w14:paraId="710E1B86" w14:textId="77777777" w:rsidR="00217F6A" w:rsidRPr="00217F6A" w:rsidRDefault="00217F6A" w:rsidP="003D4FE8">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09"/>
    <w:p w14:paraId="6A566076" w14:textId="77777777" w:rsidR="005A38F9" w:rsidRDefault="005A38F9" w:rsidP="005A38F9">
      <w:pPr>
        <w:pStyle w:val="Heading2"/>
      </w:pPr>
      <w:r>
        <w:t>Intranet/eSpecies Website</w:t>
      </w:r>
    </w:p>
    <w:p w14:paraId="0EBF8BA0" w14:textId="77777777" w:rsidR="005A38F9" w:rsidRDefault="005A38F9" w:rsidP="003D4FE8">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082D6F" w:rsidP="003D4FE8">
      <w:pPr>
        <w:pStyle w:val="BodyText2"/>
      </w:pPr>
      <w:hyperlink r:id="rId1216" w:history="1">
        <w:r w:rsidR="005A38F9" w:rsidRPr="004924C1">
          <w:rPr>
            <w:rStyle w:val="Hyperlink"/>
          </w:rPr>
          <w:t>http://especies.jrc.ec.europa.eu</w:t>
        </w:r>
      </w:hyperlink>
      <w:r w:rsidR="005A38F9">
        <w:t xml:space="preserve"> </w:t>
      </w:r>
    </w:p>
    <w:p w14:paraId="1EA3250A" w14:textId="77777777" w:rsidR="005A38F9" w:rsidRDefault="005A38F9" w:rsidP="003D4FE8">
      <w:pPr>
        <w:pStyle w:val="BodyText2"/>
      </w:pPr>
      <w:r>
        <w:t>which is a mirror of the internal site</w:t>
      </w:r>
    </w:p>
    <w:p w14:paraId="73D0AD9F" w14:textId="77777777" w:rsidR="005A38F9" w:rsidRDefault="00082D6F" w:rsidP="003D4FE8">
      <w:pPr>
        <w:pStyle w:val="BodyText2"/>
      </w:pPr>
      <w:hyperlink r:id="rId1217" w:history="1">
        <w:r w:rsidR="005A38F9" w:rsidRPr="004924C1">
          <w:rPr>
            <w:rStyle w:val="Hyperlink"/>
          </w:rPr>
          <w:t>http://especies.gvm.ies.jrc.it</w:t>
        </w:r>
      </w:hyperlink>
      <w:r w:rsidR="006D0EDA">
        <w:t xml:space="preserve"> </w:t>
      </w:r>
    </w:p>
    <w:p w14:paraId="27A1A76C" w14:textId="77777777" w:rsidR="005A38F9" w:rsidRPr="0021504E" w:rsidRDefault="005A38F9" w:rsidP="005A38F9">
      <w:pPr>
        <w:pStyle w:val="BodyText"/>
      </w:pPr>
      <w:r w:rsidRPr="0021504E">
        <w:lastRenderedPageBreak/>
        <w:t xml:space="preserve">User: </w:t>
      </w:r>
      <w:r>
        <w:tab/>
      </w:r>
      <w:r w:rsidRPr="0021504E">
        <w:t>especies.content.editor</w:t>
      </w:r>
    </w:p>
    <w:p w14:paraId="7FA09B0B" w14:textId="77777777" w:rsidR="005A38F9" w:rsidRPr="0021504E" w:rsidRDefault="005A38F9" w:rsidP="005A38F9">
      <w:pPr>
        <w:pStyle w:val="BodyText"/>
      </w:pPr>
      <w:r w:rsidRPr="0021504E">
        <w:t xml:space="preserve">PW: </w:t>
      </w:r>
      <w:r>
        <w:tab/>
      </w:r>
      <w:r w:rsidRPr="0021504E">
        <w:t>Especies.2011Edit</w:t>
      </w:r>
    </w:p>
    <w:p w14:paraId="3C2E2144" w14:textId="50BEF5EF" w:rsidR="00C143D1" w:rsidRDefault="00C143D1" w:rsidP="00C143D1">
      <w:pPr>
        <w:pStyle w:val="Heading2"/>
      </w:pPr>
      <w:r>
        <w:t>Job Assessment</w:t>
      </w:r>
    </w:p>
    <w:p w14:paraId="1D4288F4" w14:textId="5E968B55" w:rsidR="00BC1091" w:rsidRDefault="00BC1091" w:rsidP="00BC1091">
      <w:pPr>
        <w:pStyle w:val="Heading3"/>
      </w:pPr>
      <w:r>
        <w:t>Contract Agent Appraisal Procedure</w:t>
      </w:r>
    </w:p>
    <w:p w14:paraId="1C8CBF60" w14:textId="12A51B06" w:rsidR="00BC1091" w:rsidRPr="00BC1091" w:rsidRDefault="00BC1091" w:rsidP="00BC1091">
      <w:pPr>
        <w:pStyle w:val="BodyText2"/>
      </w:pPr>
      <w:r>
        <w:t>Is in Sysper2 | Job | Objectives | Appraisal and Promotion</w:t>
      </w:r>
    </w:p>
    <w:p w14:paraId="03C7A036" w14:textId="77777777" w:rsidR="00C143D1" w:rsidRDefault="00C143D1" w:rsidP="00C143D1">
      <w:pPr>
        <w:pStyle w:val="Heading3"/>
      </w:pPr>
      <w:r>
        <w:t>Grantholder Annual Reports</w:t>
      </w:r>
    </w:p>
    <w:p w14:paraId="1C59EE64" w14:textId="77777777" w:rsidR="00C143D1" w:rsidRPr="00A36996" w:rsidRDefault="00C143D1" w:rsidP="00C143D1">
      <w:pPr>
        <w:pStyle w:val="BodyText2"/>
      </w:pPr>
      <w:r>
        <w:t>Here is my list for 2012-13:</w:t>
      </w:r>
    </w:p>
    <w:p w14:paraId="411B43B3" w14:textId="77777777" w:rsidR="00C143D1" w:rsidRDefault="00C143D1" w:rsidP="00C143D1">
      <w:pPr>
        <w:pStyle w:val="ListBullet"/>
      </w:pPr>
      <w:r>
        <w:t xml:space="preserve">Development of a methodology to quantitatively assess species charisma </w:t>
      </w:r>
    </w:p>
    <w:p w14:paraId="4E010DE8" w14:textId="77777777" w:rsidR="00C143D1" w:rsidRDefault="00C143D1" w:rsidP="00C143D1">
      <w:pPr>
        <w:pStyle w:val="ListBullet"/>
      </w:pPr>
      <w:r>
        <w:t>Assessment of tourism potential in protected areas based on the species charisma indices (for Africa and Global)</w:t>
      </w:r>
    </w:p>
    <w:p w14:paraId="197F5BFE" w14:textId="77777777" w:rsidR="00C143D1" w:rsidRDefault="00C143D1" w:rsidP="00C143D1">
      <w:pPr>
        <w:pStyle w:val="ListBullet"/>
      </w:pPr>
      <w:r>
        <w:t>Beta version of the DOPA Species Validator tool for reviewing species lists for protected areas (here)</w:t>
      </w:r>
    </w:p>
    <w:p w14:paraId="45F8E987" w14:textId="77777777" w:rsidR="00C143D1" w:rsidRDefault="00C143D1" w:rsidP="00C143D1">
      <w:pPr>
        <w:pStyle w:val="ListBullet"/>
      </w:pPr>
      <w:r>
        <w:t>Proof-of-concept demonstration of Hadoop as a big-data analytics and delivery tool</w:t>
      </w:r>
    </w:p>
    <w:p w14:paraId="7923BA1B" w14:textId="77777777" w:rsidR="00C143D1" w:rsidRDefault="00C143D1" w:rsidP="00C143D1">
      <w:pPr>
        <w:pStyle w:val="ListBullet"/>
      </w:pPr>
      <w:r>
        <w:t>Development and deployment of a REST Server to deliver all the information services for DOPA directly from PostGIS (via REST, SMS, SMTP)</w:t>
      </w:r>
    </w:p>
    <w:p w14:paraId="6AA78462" w14:textId="77777777" w:rsidR="00C143D1" w:rsidRDefault="00C143D1" w:rsidP="00C143D1">
      <w:pPr>
        <w:pStyle w:val="ListBullet"/>
      </w:pPr>
      <w:r>
        <w:t>Development and delivery of species analyses for integration into DOPA Explorer (ecoregions and protected area species analyses)</w:t>
      </w:r>
    </w:p>
    <w:p w14:paraId="378E9711" w14:textId="77777777" w:rsidR="00C143D1" w:rsidRDefault="00C143D1" w:rsidP="00C143D1">
      <w:pPr>
        <w:pStyle w:val="ListBullet"/>
      </w:pPr>
      <w:r>
        <w:t>Kick-off Caribean Regional Workshop held in Barbados</w:t>
      </w:r>
    </w:p>
    <w:p w14:paraId="74463D7E" w14:textId="77777777" w:rsidR="00C143D1" w:rsidRDefault="00C143D1" w:rsidP="00C143D1">
      <w:pPr>
        <w:pStyle w:val="ListBullet"/>
      </w:pPr>
      <w:r>
        <w:t>Preparation of mash-up material for regional workshops</w:t>
      </w:r>
    </w:p>
    <w:p w14:paraId="45B1EE34" w14:textId="77777777" w:rsidR="00C143D1" w:rsidRDefault="00C143D1" w:rsidP="00C143D1">
      <w:pPr>
        <w:pStyle w:val="ListBullet"/>
      </w:pPr>
      <w:r>
        <w:t>Assessment of impact on species by biofuel development in Malaysia</w:t>
      </w:r>
    </w:p>
    <w:p w14:paraId="560C1C3A" w14:textId="77777777" w:rsidR="00C143D1" w:rsidRPr="00A36996" w:rsidRDefault="00C143D1" w:rsidP="00C143D1">
      <w:pPr>
        <w:pStyle w:val="ListBullet"/>
      </w:pPr>
      <w:r>
        <w:t>Philip Schaegners work</w:t>
      </w:r>
    </w:p>
    <w:p w14:paraId="4F68F9C5" w14:textId="77777777" w:rsidR="005A38F9" w:rsidRDefault="005A38F9" w:rsidP="005A38F9">
      <w:pPr>
        <w:pStyle w:val="Heading2"/>
      </w:pPr>
      <w:r>
        <w:t>JRC IT Systems</w:t>
      </w:r>
    </w:p>
    <w:p w14:paraId="7E4ACDE9" w14:textId="77777777" w:rsidR="00C143D1" w:rsidRDefault="00C143D1" w:rsidP="00C143D1">
      <w:pPr>
        <w:pStyle w:val="Heading3"/>
      </w:pPr>
      <w:r>
        <w:t>Conference booking</w:t>
      </w:r>
    </w:p>
    <w:p w14:paraId="16CA5F47" w14:textId="77777777" w:rsidR="00C143D1" w:rsidRDefault="00C143D1" w:rsidP="00C143D1">
      <w:pPr>
        <w:pStyle w:val="BodyText2"/>
      </w:pPr>
      <w:r>
        <w:t xml:space="preserve">Also for parties: </w:t>
      </w:r>
      <w:hyperlink r:id="rId1218" w:history="1">
        <w:r w:rsidRPr="00AD4996">
          <w:rPr>
            <w:rStyle w:val="Hyperlink"/>
          </w:rPr>
          <w:t>http://wab.jrc.cec.eu.int/vcs/</w:t>
        </w:r>
      </w:hyperlink>
    </w:p>
    <w:p w14:paraId="6CB5F58A" w14:textId="77777777" w:rsidR="00C143D1" w:rsidRPr="00E8172B" w:rsidRDefault="00C143D1" w:rsidP="00C143D1">
      <w:pPr>
        <w:pStyle w:val="BodyText2"/>
      </w:pPr>
      <w:r>
        <w:t>The little rooms at the end are called ginestre and primule and can be requested in the above url.</w:t>
      </w:r>
    </w:p>
    <w:p w14:paraId="0942CF50" w14:textId="77777777" w:rsidR="005A38F9" w:rsidRDefault="005A38F9" w:rsidP="005A38F9">
      <w:pPr>
        <w:pStyle w:val="Heading3"/>
      </w:pPr>
      <w:r>
        <w:t>MyIntracomm</w:t>
      </w:r>
    </w:p>
    <w:p w14:paraId="6317F43F" w14:textId="77777777" w:rsidR="005A38F9" w:rsidRDefault="005A38F9" w:rsidP="003D4FE8">
      <w:pPr>
        <w:pStyle w:val="BodyText2"/>
      </w:pPr>
      <w:r>
        <w:t xml:space="preserve">Is awful. Apply for access from </w:t>
      </w:r>
      <w:hyperlink r:id="rId1219" w:history="1">
        <w:r w:rsidRPr="00B211A5">
          <w:rPr>
            <w:rStyle w:val="Hyperlink"/>
          </w:rPr>
          <w:t>jrc-helpdesk@ec.europa.eu</w:t>
        </w:r>
      </w:hyperlink>
    </w:p>
    <w:p w14:paraId="2901F9F7" w14:textId="5C900851" w:rsidR="00896B06" w:rsidRDefault="005A38F9" w:rsidP="003D4FE8">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3D4FE8">
      <w:pPr>
        <w:pStyle w:val="BodyText2"/>
      </w:pPr>
      <w:r>
        <w:t xml:space="preserve">If you have problems the addresses starting with </w:t>
      </w:r>
      <w:hyperlink r:id="rId1220" w:history="1">
        <w:r w:rsidRPr="00AD4ADE">
          <w:rPr>
            <w:rStyle w:val="Hyperlink"/>
          </w:rPr>
          <w:t>https://intracomm.ec.europa.eu</w:t>
        </w:r>
      </w:hyperlink>
      <w:r>
        <w:t xml:space="preserve"> are the same as </w:t>
      </w:r>
      <w:hyperlink r:id="rId1221" w:history="1">
        <w:r>
          <w:rPr>
            <w:rStyle w:val="Hyperlink"/>
          </w:rPr>
          <w:t>http://www.cc.cec</w:t>
        </w:r>
      </w:hyperlink>
      <w:r>
        <w:t xml:space="preserve">, e.g. </w:t>
      </w:r>
    </w:p>
    <w:p w14:paraId="51A05A83" w14:textId="77777777" w:rsidR="0010383B" w:rsidRDefault="0010383B" w:rsidP="003D4FE8">
      <w:pPr>
        <w:pStyle w:val="BodyText2"/>
      </w:pPr>
      <w:r>
        <w:t>The presentation templates are stored here:</w:t>
      </w:r>
    </w:p>
    <w:p w14:paraId="0FBD33A7" w14:textId="77777777" w:rsidR="005A38F9" w:rsidRDefault="00082D6F" w:rsidP="003D4FE8">
      <w:pPr>
        <w:pStyle w:val="BodyText2"/>
      </w:pPr>
      <w:hyperlink r:id="rId1222" w:history="1">
        <w:r w:rsidR="005A38F9">
          <w:rPr>
            <w:rStyle w:val="Hyperlink"/>
          </w:rPr>
          <w:t>http://www.cc.cec/dgintranet/jrc/iesnet_pims/communication/templates/index_en.htm</w:t>
        </w:r>
      </w:hyperlink>
    </w:p>
    <w:p w14:paraId="68733BE6" w14:textId="77777777" w:rsidR="005A38F9" w:rsidRDefault="005A38F9" w:rsidP="003D4FE8">
      <w:pPr>
        <w:pStyle w:val="BodyText2"/>
      </w:pPr>
      <w:r>
        <w:t>is the same as:</w:t>
      </w:r>
    </w:p>
    <w:p w14:paraId="27CDC32B" w14:textId="77777777" w:rsidR="005A38F9" w:rsidRDefault="00082D6F" w:rsidP="003D4FE8">
      <w:pPr>
        <w:pStyle w:val="BodyText2"/>
      </w:pPr>
      <w:hyperlink r:id="rId1223" w:history="1">
        <w:r w:rsidR="005A38F9">
          <w:rPr>
            <w:rStyle w:val="Hyperlink"/>
          </w:rPr>
          <w:t>https://intracomm.ec.europa.eu/dgintranet/jrc/iesnet_pims/communication/templates/index_en.htm</w:t>
        </w:r>
      </w:hyperlink>
    </w:p>
    <w:p w14:paraId="1BC50F95" w14:textId="77777777" w:rsidR="005A38F9" w:rsidRDefault="005A38F9" w:rsidP="003D4FE8">
      <w:pPr>
        <w:pStyle w:val="BodyText2"/>
      </w:pPr>
      <w:r>
        <w:t>EC password is now 03$ (4/6/12)</w:t>
      </w:r>
    </w:p>
    <w:p w14:paraId="71F37B20" w14:textId="77777777" w:rsidR="00E8275D" w:rsidRDefault="00E8275D" w:rsidP="003D4FE8">
      <w:pPr>
        <w:pStyle w:val="BodyText2"/>
      </w:pPr>
      <w:r>
        <w:t>EC password is now 04$ (24/9/12)</w:t>
      </w:r>
    </w:p>
    <w:p w14:paraId="24C77D14" w14:textId="77777777" w:rsidR="00950F1A" w:rsidRPr="00C743E9" w:rsidRDefault="00950F1A" w:rsidP="003D4FE8">
      <w:pPr>
        <w:pStyle w:val="BodyText2"/>
      </w:pPr>
      <w:r>
        <w:t xml:space="preserve">My internet password was changed successfully on 12/11/12 to thargal01. </w:t>
      </w:r>
    </w:p>
    <w:p w14:paraId="141624E3" w14:textId="77777777" w:rsidR="008314AA" w:rsidRDefault="008314AA" w:rsidP="008314AA">
      <w:pPr>
        <w:pStyle w:val="Heading3"/>
      </w:pPr>
      <w:bookmarkStart w:id="211" w:name="_Toc315774635"/>
      <w:r>
        <w:t>email</w:t>
      </w:r>
    </w:p>
    <w:p w14:paraId="3091C9EB" w14:textId="4E0336A3" w:rsidR="008314AA" w:rsidRDefault="008314AA" w:rsidP="003D4FE8">
      <w:pPr>
        <w:pStyle w:val="BodyText2"/>
      </w:pPr>
      <w:r>
        <w:t xml:space="preserve">Mail.jrc.it and user is Andrew.cottam </w:t>
      </w:r>
    </w:p>
    <w:p w14:paraId="47969394" w14:textId="1520F3CF" w:rsidR="00364424" w:rsidRDefault="00082D6F" w:rsidP="003D4FE8">
      <w:pPr>
        <w:pStyle w:val="BodyText2"/>
      </w:pPr>
      <w:hyperlink r:id="rId1224" w:history="1">
        <w:r w:rsidR="00364424" w:rsidRPr="007E1E65">
          <w:rPr>
            <w:rStyle w:val="Hyperlink"/>
          </w:rPr>
          <w:t>https://m-mail.jrc.ec.europa.eu/login.php</w:t>
        </w:r>
      </w:hyperlink>
      <w:r w:rsidR="000D69D6">
        <w:t xml:space="preserve">   Andrew.cottam   thargaL96$</w:t>
      </w:r>
    </w:p>
    <w:p w14:paraId="2C360A04" w14:textId="70CA1A8F" w:rsidR="00F3315B" w:rsidRDefault="00F3315B" w:rsidP="003D4FE8">
      <w:pPr>
        <w:pStyle w:val="BodyText2"/>
      </w:pPr>
      <w:r>
        <w:lastRenderedPageBreak/>
        <w:t xml:space="preserve">On 27/1/16 changed password. </w:t>
      </w:r>
      <w:r w:rsidR="00B95983">
        <w:t>cottaan</w:t>
      </w:r>
      <w:r>
        <w:t>, thargaL88$</w:t>
      </w:r>
    </w:p>
    <w:p w14:paraId="352E02F2" w14:textId="4133DA00" w:rsidR="00E61BB9" w:rsidRDefault="00E61BB9" w:rsidP="00E61BB9">
      <w:pPr>
        <w:pStyle w:val="Heading3"/>
      </w:pPr>
      <w:r>
        <w:t>ECAS</w:t>
      </w:r>
    </w:p>
    <w:p w14:paraId="7D3F14E7" w14:textId="02CD3644" w:rsidR="00E61BB9" w:rsidRDefault="00E61BB9" w:rsidP="00E61BB9">
      <w:pPr>
        <w:pStyle w:val="BodyText2"/>
      </w:pPr>
      <w:r>
        <w:t>Logon from Feb 2015 is cottaan/thargal88$</w:t>
      </w:r>
      <w:r w:rsidR="00FD0431">
        <w:t>, thargaL90$ (26/5/15)</w:t>
      </w:r>
      <w:r w:rsidR="00894E02">
        <w:t>, thargaL96$ (5/10/16)</w:t>
      </w:r>
      <w:r w:rsidR="006E1AFA">
        <w:t>, thargaL97$ (9/1/17)</w:t>
      </w:r>
    </w:p>
    <w:p w14:paraId="65ED34F9" w14:textId="77777777" w:rsidR="00C143D1" w:rsidRDefault="00C143D1" w:rsidP="00C143D1">
      <w:pPr>
        <w:pStyle w:val="Heading3"/>
      </w:pPr>
      <w:r>
        <w:t>Flexi</w:t>
      </w:r>
    </w:p>
    <w:p w14:paraId="581623B9" w14:textId="77777777" w:rsidR="00C143D1" w:rsidRDefault="00C143D1" w:rsidP="00C143D1">
      <w:pPr>
        <w:pStyle w:val="BodyText2"/>
      </w:pPr>
      <w:r>
        <w:t>Must do it every day</w:t>
      </w:r>
    </w:p>
    <w:p w14:paraId="6465664B" w14:textId="77777777" w:rsidR="00C143D1" w:rsidRDefault="00C143D1" w:rsidP="00C143D1">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C143D1">
      <w:pPr>
        <w:pStyle w:val="BodyText"/>
      </w:pPr>
      <w:r>
        <w:t>Its now called recuperation!</w:t>
      </w:r>
    </w:p>
    <w:p w14:paraId="482FB833" w14:textId="77777777" w:rsidR="00C143D1" w:rsidRDefault="00C143D1" w:rsidP="00C143D1">
      <w:pPr>
        <w:pStyle w:val="Heading3"/>
      </w:pPr>
      <w:r>
        <w:t>Joint Sickness Insurance Scheme (JSIS)</w:t>
      </w:r>
    </w:p>
    <w:p w14:paraId="220DE2FE" w14:textId="77777777" w:rsidR="00C143D1" w:rsidRPr="0035203A" w:rsidRDefault="00C143D1" w:rsidP="00C143D1">
      <w:pPr>
        <w:pStyle w:val="BodyText2"/>
      </w:pPr>
      <w:r w:rsidRPr="0035203A">
        <w:t>Staff can access the Settlements Office's premises (building 73 – main entrance) every Friday, from 11 a.m. to 1 p.m</w:t>
      </w:r>
    </w:p>
    <w:p w14:paraId="42ECDBF4" w14:textId="77777777" w:rsidR="00C143D1" w:rsidRPr="0035203A" w:rsidRDefault="00C143D1" w:rsidP="00C143D1">
      <w:pPr>
        <w:pStyle w:val="BodyText2"/>
      </w:pPr>
      <w:r>
        <w:t xml:space="preserve">JSIS online: </w:t>
      </w:r>
      <w:hyperlink r:id="rId1225" w:history="1">
        <w:r w:rsidRPr="000D156B">
          <w:rPr>
            <w:rStyle w:val="Hyperlink"/>
          </w:rPr>
          <w:t>https://webgate.ec.europa.eu/RCAM</w:t>
        </w:r>
      </w:hyperlink>
      <w:r>
        <w:t xml:space="preserve"> </w:t>
      </w:r>
    </w:p>
    <w:p w14:paraId="69BA4F52" w14:textId="77777777" w:rsidR="00C143D1" w:rsidRDefault="00C143D1" w:rsidP="00C143D1">
      <w:pPr>
        <w:pStyle w:val="BodyText2"/>
      </w:pPr>
      <w:r>
        <w:t>Making an application for reimbursement:</w:t>
      </w:r>
    </w:p>
    <w:p w14:paraId="2B81F1FA" w14:textId="77777777" w:rsidR="00C143D1" w:rsidRDefault="00C143D1" w:rsidP="000B2F59">
      <w:pPr>
        <w:pStyle w:val="ListNumber"/>
        <w:numPr>
          <w:ilvl w:val="0"/>
          <w:numId w:val="32"/>
        </w:numPr>
      </w:pPr>
      <w:r>
        <w:t>Login into JSIS using the connected@ispra (under tools | JSIS)</w:t>
      </w:r>
    </w:p>
    <w:p w14:paraId="332CE0F5" w14:textId="77777777" w:rsidR="00C143D1" w:rsidRDefault="00C143D1" w:rsidP="000B2F59">
      <w:pPr>
        <w:pStyle w:val="ListNumber"/>
        <w:numPr>
          <w:ilvl w:val="0"/>
          <w:numId w:val="32"/>
        </w:numPr>
      </w:pPr>
      <w:r>
        <w:t>Click create a new reimbursement request</w:t>
      </w:r>
    </w:p>
    <w:p w14:paraId="5BBEE860" w14:textId="77777777" w:rsidR="00C143D1" w:rsidRPr="009460FC" w:rsidRDefault="00C143D1" w:rsidP="000B2F59">
      <w:pPr>
        <w:pStyle w:val="ListNumber"/>
        <w:numPr>
          <w:ilvl w:val="0"/>
          <w:numId w:val="32"/>
        </w:numPr>
      </w:pPr>
      <w:r>
        <w:t>Standard reimbursement and fill in the details – very straightforward</w:t>
      </w:r>
    </w:p>
    <w:p w14:paraId="25DE9B2A" w14:textId="77777777" w:rsidR="00C143D1" w:rsidRDefault="00C143D1" w:rsidP="00C143D1">
      <w:pPr>
        <w:pStyle w:val="Heading3"/>
      </w:pPr>
      <w:r>
        <w:t>Leave</w:t>
      </w:r>
    </w:p>
    <w:p w14:paraId="67F3578C" w14:textId="77777777" w:rsidR="00C143D1" w:rsidRDefault="00C143D1" w:rsidP="00C143D1">
      <w:pPr>
        <w:pStyle w:val="BodyText"/>
      </w:pPr>
      <w:r>
        <w:t>In WAB Goto Sysper2</w:t>
      </w:r>
    </w:p>
    <w:p w14:paraId="7D728606" w14:textId="77777777" w:rsidR="00C143D1" w:rsidRDefault="00C143D1" w:rsidP="00C143D1">
      <w:pPr>
        <w:pStyle w:val="BodyText"/>
      </w:pPr>
      <w:r>
        <w:t>- My absences - enter details - save and send for validation</w:t>
      </w:r>
    </w:p>
    <w:p w14:paraId="2D8C9129" w14:textId="77777777" w:rsidR="00C143D1" w:rsidRDefault="00C143D1" w:rsidP="00C143D1">
      <w:pPr>
        <w:pStyle w:val="BodyText"/>
      </w:pPr>
    </w:p>
    <w:p w14:paraId="04A9AAD7" w14:textId="77777777" w:rsidR="00C143D1" w:rsidRDefault="00C143D1" w:rsidP="00C143D1">
      <w:pPr>
        <w:pStyle w:val="BodyText"/>
      </w:pPr>
      <w:r>
        <w:t>Sick leave</w:t>
      </w:r>
    </w:p>
    <w:p w14:paraId="7C0B9E84" w14:textId="77777777" w:rsidR="00C143D1" w:rsidRDefault="00C143D1" w:rsidP="00C143D1">
      <w:pPr>
        <w:pStyle w:val="BodyText"/>
      </w:pPr>
      <w:r>
        <w:t>Let teresita and carmen know</w:t>
      </w:r>
    </w:p>
    <w:p w14:paraId="748F0E5C" w14:textId="002FFC88" w:rsidR="00AD5E30" w:rsidRDefault="00AD5E30" w:rsidP="00AD5E30">
      <w:pPr>
        <w:pStyle w:val="Heading3"/>
      </w:pPr>
      <w:r>
        <w:t>Pubsy</w:t>
      </w:r>
    </w:p>
    <w:p w14:paraId="2F26D7C2" w14:textId="7BDE708D" w:rsidR="00AD5E30" w:rsidRPr="00AD5E30" w:rsidRDefault="00AD5E30" w:rsidP="00AD5E30">
      <w:pPr>
        <w:pStyle w:val="BodyText2"/>
      </w:pPr>
      <w:r>
        <w:t xml:space="preserve">Available </w:t>
      </w:r>
      <w:hyperlink r:id="rId1226" w:history="1">
        <w:r w:rsidRPr="00AD5E30">
          <w:rPr>
            <w:rStyle w:val="Hyperlink"/>
          </w:rPr>
          <w:t>here</w:t>
        </w:r>
      </w:hyperlink>
      <w:r>
        <w:t>.</w:t>
      </w:r>
    </w:p>
    <w:p w14:paraId="1BA23729" w14:textId="77777777" w:rsidR="00C143D1" w:rsidRDefault="00C143D1" w:rsidP="00C143D1">
      <w:pPr>
        <w:pStyle w:val="Heading3"/>
      </w:pPr>
      <w:bookmarkStart w:id="212" w:name="_Toc315774641"/>
      <w:r>
        <w:t>Syslog language application</w:t>
      </w:r>
      <w:bookmarkEnd w:id="212"/>
    </w:p>
    <w:p w14:paraId="392ACE80" w14:textId="77777777" w:rsidR="00C143D1" w:rsidRDefault="00C143D1" w:rsidP="00C143D1">
      <w:pPr>
        <w:pStyle w:val="BodyText"/>
      </w:pPr>
      <w:r>
        <w:t>Goto syslog</w:t>
      </w:r>
    </w:p>
    <w:p w14:paraId="3A40DD97" w14:textId="77777777" w:rsidR="00C143D1" w:rsidRDefault="00C143D1" w:rsidP="00C143D1">
      <w:pPr>
        <w:pStyle w:val="BodyText"/>
      </w:pPr>
      <w:r>
        <w:t>Click catalog, language training, mydg, ispra, italian,</w:t>
      </w:r>
    </w:p>
    <w:p w14:paraId="6581C292" w14:textId="77777777" w:rsidR="00C143D1" w:rsidRDefault="00C143D1" w:rsidP="00C143D1">
      <w:pPr>
        <w:pStyle w:val="BodyText2"/>
      </w:pPr>
      <w:r>
        <w:t>Ispra standard and intensive</w:t>
      </w:r>
    </w:p>
    <w:p w14:paraId="3E123747" w14:textId="77777777" w:rsidR="00C143D1" w:rsidRDefault="00C143D1" w:rsidP="00C143D1">
      <w:pPr>
        <w:pStyle w:val="BodyText"/>
      </w:pPr>
      <w:r>
        <w:t>NEED TO WRITE IUCN SPECIES DATA TO (filegdb and taxonomy)</w:t>
      </w:r>
    </w:p>
    <w:p w14:paraId="5BDF6945" w14:textId="77777777" w:rsidR="00C143D1" w:rsidRDefault="00C143D1" w:rsidP="00C143D1">
      <w:pPr>
        <w:pStyle w:val="BodyText"/>
      </w:pPr>
      <w:r>
        <w:t>\\DAMON\GIS-data\monde\MONDE_GEODB\Data\AnnexIII\Species_Distribution</w:t>
      </w:r>
    </w:p>
    <w:p w14:paraId="24D66B0A" w14:textId="77777777" w:rsidR="00C143D1" w:rsidRDefault="00C143D1" w:rsidP="00C143D1">
      <w:pPr>
        <w:pStyle w:val="BodyText2"/>
      </w:pPr>
      <w:r>
        <w:t>\\DAMON\GIS-data\monde\MONDE_GEODB\Data\AnnexI\Protected_Sites</w:t>
      </w:r>
    </w:p>
    <w:p w14:paraId="6B359066" w14:textId="77777777" w:rsidR="00C143D1" w:rsidRDefault="00C143D1" w:rsidP="00C143D1">
      <w:pPr>
        <w:pStyle w:val="Heading3"/>
      </w:pPr>
      <w:r>
        <w:t>Time accounting system</w:t>
      </w:r>
    </w:p>
    <w:p w14:paraId="00F19777" w14:textId="77777777" w:rsidR="00C143D1" w:rsidRDefault="00082D6F" w:rsidP="00C143D1">
      <w:pPr>
        <w:pStyle w:val="BodyText2"/>
      </w:pPr>
      <w:hyperlink r:id="rId1227" w:history="1">
        <w:r w:rsidR="00C143D1" w:rsidRPr="0077669C">
          <w:rPr>
            <w:rStyle w:val="Hyperlink"/>
          </w:rPr>
          <w:t>http://wab.jrc.cec.eu.int/tas2/dsp_weektsperson.cfm</w:t>
        </w:r>
      </w:hyperlink>
    </w:p>
    <w:p w14:paraId="56097887" w14:textId="7157B599" w:rsidR="00EF19D9" w:rsidRDefault="00EF19D9" w:rsidP="00EF19D9">
      <w:pPr>
        <w:pStyle w:val="Heading3"/>
      </w:pPr>
      <w:bookmarkStart w:id="213" w:name="_Toc315774637"/>
      <w:bookmarkEnd w:id="211"/>
      <w:r>
        <w:t>Proxies and networking</w:t>
      </w:r>
    </w:p>
    <w:p w14:paraId="0FC32788" w14:textId="77777777" w:rsidR="00CD018C" w:rsidRPr="00EF19D9" w:rsidRDefault="00EF19D9" w:rsidP="00EF19D9">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1C116FCF" w14:textId="653F42A2" w:rsidR="00BA390C" w:rsidRDefault="00BA390C" w:rsidP="00BA390C">
      <w:pPr>
        <w:pStyle w:val="Heading4"/>
      </w:pPr>
      <w:r>
        <w:t>Setting a Proxy in fme</w:t>
      </w:r>
    </w:p>
    <w:p w14:paraId="46EC39B6" w14:textId="467B2323" w:rsidR="00BA390C" w:rsidRPr="00BA390C" w:rsidRDefault="00BA390C" w:rsidP="00BA390C">
      <w:pPr>
        <w:pStyle w:val="BodyText2"/>
      </w:pPr>
      <w:r>
        <w:lastRenderedPageBreak/>
        <w:t>In FME Options just select ‘Use system proxy settings’ and it will ask you to authenticate.</w:t>
      </w:r>
    </w:p>
    <w:p w14:paraId="6DA5F5F1" w14:textId="29C37A62" w:rsidR="003225FB" w:rsidRDefault="003225FB" w:rsidP="003225FB">
      <w:pPr>
        <w:pStyle w:val="Heading4"/>
      </w:pPr>
      <w:r>
        <w:t>Setting a Proxy in Java</w:t>
      </w:r>
    </w:p>
    <w:p w14:paraId="12D8FF36" w14:textId="30C9C049" w:rsidR="003225FB" w:rsidRDefault="003225FB" w:rsidP="003225FB">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CB294F">
      <w:pPr>
        <w:pStyle w:val="Heading4"/>
      </w:pPr>
      <w:bookmarkStart w:id="214" w:name="_Ref454350506"/>
      <w:r>
        <w:t>Setting a Proxy in Maven</w:t>
      </w:r>
      <w:bookmarkEnd w:id="214"/>
    </w:p>
    <w:p w14:paraId="3B075EAF" w14:textId="639C5E7C" w:rsidR="00CB294F" w:rsidRDefault="00CB294F" w:rsidP="00CB294F">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397DAF">
      <w:pPr>
        <w:pStyle w:val="Code"/>
      </w:pPr>
      <w:r>
        <w:t>&lt;?xml version="1.0" encoding="UTF-8"?&gt;</w:t>
      </w:r>
    </w:p>
    <w:p w14:paraId="674B30E6" w14:textId="77777777" w:rsidR="004253A8" w:rsidRDefault="004253A8" w:rsidP="00397DAF">
      <w:pPr>
        <w:pStyle w:val="Code"/>
      </w:pPr>
      <w:r>
        <w:t xml:space="preserve">&lt;settings xmlns="http://maven.apache.org/SETTINGS/1.0.0" </w:t>
      </w:r>
    </w:p>
    <w:p w14:paraId="4A9FCAE9" w14:textId="77777777" w:rsidR="004253A8" w:rsidRDefault="004253A8" w:rsidP="00397DAF">
      <w:pPr>
        <w:pStyle w:val="Code"/>
      </w:pPr>
      <w:r>
        <w:t xml:space="preserve">          xmlns:xsi="http://www.w3.org/2001/XMLSchema-instance" </w:t>
      </w:r>
    </w:p>
    <w:p w14:paraId="6F3820F0" w14:textId="77777777" w:rsidR="004253A8" w:rsidRDefault="004253A8" w:rsidP="00397DAF">
      <w:pPr>
        <w:pStyle w:val="Code"/>
      </w:pPr>
      <w:r>
        <w:t xml:space="preserve">          xsi:schemaLocation="http://maven.apache.org/SETTINGS/1.0.0</w:t>
      </w:r>
    </w:p>
    <w:p w14:paraId="57547E4A" w14:textId="77777777" w:rsidR="004253A8" w:rsidRDefault="004253A8" w:rsidP="00397DAF">
      <w:pPr>
        <w:pStyle w:val="Code"/>
      </w:pPr>
      <w:r>
        <w:t xml:space="preserve">                              http://maven.apache.org/xsd/settings-1.0.0.xsd"&gt;</w:t>
      </w:r>
    </w:p>
    <w:p w14:paraId="5F7DB453" w14:textId="77777777" w:rsidR="004253A8" w:rsidRDefault="004253A8" w:rsidP="00397DAF">
      <w:pPr>
        <w:pStyle w:val="Code"/>
      </w:pPr>
    </w:p>
    <w:p w14:paraId="747BAD04" w14:textId="77777777" w:rsidR="004253A8" w:rsidRDefault="004253A8" w:rsidP="00397DAF">
      <w:pPr>
        <w:pStyle w:val="Code"/>
      </w:pPr>
      <w:r>
        <w:t xml:space="preserve"> &lt;proxies&gt;</w:t>
      </w:r>
    </w:p>
    <w:p w14:paraId="47A95CA0" w14:textId="77777777" w:rsidR="004253A8" w:rsidRDefault="004253A8" w:rsidP="00397DAF">
      <w:pPr>
        <w:pStyle w:val="Code"/>
      </w:pPr>
      <w:r>
        <w:t xml:space="preserve">    &lt;proxy&gt;</w:t>
      </w:r>
    </w:p>
    <w:p w14:paraId="47534ECD" w14:textId="77777777" w:rsidR="004253A8" w:rsidRDefault="004253A8" w:rsidP="00397DAF">
      <w:pPr>
        <w:pStyle w:val="Code"/>
      </w:pPr>
      <w:r>
        <w:t xml:space="preserve">      &lt;id&gt;myproxy&lt;/id&gt;</w:t>
      </w:r>
    </w:p>
    <w:p w14:paraId="6202DECB" w14:textId="77777777" w:rsidR="004253A8" w:rsidRDefault="004253A8" w:rsidP="00397DAF">
      <w:pPr>
        <w:pStyle w:val="Code"/>
      </w:pPr>
      <w:r>
        <w:t xml:space="preserve">      &lt;active&gt;true&lt;/active&gt;</w:t>
      </w:r>
    </w:p>
    <w:p w14:paraId="232A0729" w14:textId="77777777" w:rsidR="004253A8" w:rsidRDefault="004253A8" w:rsidP="00397DAF">
      <w:pPr>
        <w:pStyle w:val="Code"/>
      </w:pPr>
      <w:r>
        <w:t xml:space="preserve">      &lt;protocol&gt;http&lt;/protocol&gt;</w:t>
      </w:r>
    </w:p>
    <w:p w14:paraId="1E617B93" w14:textId="77777777" w:rsidR="004253A8" w:rsidRDefault="004253A8" w:rsidP="00397DAF">
      <w:pPr>
        <w:pStyle w:val="Code"/>
      </w:pPr>
      <w:r>
        <w:t xml:space="preserve">      &lt;host&gt;10.168.209.72&lt;/host&gt;   &lt;!-- Put the IP address of your proxy server here --&gt;</w:t>
      </w:r>
    </w:p>
    <w:p w14:paraId="1CCE7B6A" w14:textId="77777777" w:rsidR="004253A8" w:rsidRDefault="004253A8" w:rsidP="00397DAF">
      <w:pPr>
        <w:pStyle w:val="Code"/>
      </w:pPr>
      <w:r>
        <w:t xml:space="preserve">      &lt;port&gt;8012&lt;/port&gt;            &lt;!-- Put your proxy server's port number here --&gt;</w:t>
      </w:r>
    </w:p>
    <w:p w14:paraId="38615026" w14:textId="77777777" w:rsidR="004253A8" w:rsidRDefault="004253A8" w:rsidP="00397DAF">
      <w:pPr>
        <w:pStyle w:val="Code"/>
      </w:pPr>
      <w:r>
        <w:t xml:space="preserve">    &lt;/proxy&gt;    </w:t>
      </w:r>
    </w:p>
    <w:p w14:paraId="084C95F4" w14:textId="77777777" w:rsidR="004253A8" w:rsidRDefault="004253A8" w:rsidP="00397DAF">
      <w:pPr>
        <w:pStyle w:val="Code"/>
      </w:pPr>
      <w:r>
        <w:t xml:space="preserve">  &lt;/proxies&gt; </w:t>
      </w:r>
    </w:p>
    <w:p w14:paraId="1D1C8343" w14:textId="7D216470" w:rsidR="004253A8" w:rsidRPr="00CB294F" w:rsidRDefault="004253A8" w:rsidP="00397DAF">
      <w:pPr>
        <w:pStyle w:val="Code"/>
      </w:pPr>
      <w:r>
        <w:t>&lt;/settings&gt;</w:t>
      </w:r>
    </w:p>
    <w:p w14:paraId="5121E888" w14:textId="77777777" w:rsidR="005443F3" w:rsidRDefault="005443F3" w:rsidP="005443F3">
      <w:pPr>
        <w:pStyle w:val="Heading4"/>
      </w:pPr>
      <w:r>
        <w:t>Setting a Proxy in Putty</w:t>
      </w:r>
    </w:p>
    <w:p w14:paraId="541939BD" w14:textId="73BC7A42" w:rsidR="005443F3" w:rsidRDefault="005443F3" w:rsidP="005443F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443F3">
      <w:pPr>
        <w:pStyle w:val="ListBullet2"/>
      </w:pPr>
      <w:r>
        <w:t>Open Putty and enter the Host Name where you would like to connect to.</w:t>
      </w:r>
    </w:p>
    <w:p w14:paraId="34F370AC" w14:textId="77777777" w:rsidR="00736489" w:rsidRDefault="005443F3" w:rsidP="005443F3">
      <w:pPr>
        <w:pStyle w:val="ListBullet2"/>
      </w:pPr>
      <w:r>
        <w:t xml:space="preserve">Open the plus before Connections and select Proxy. </w:t>
      </w:r>
    </w:p>
    <w:p w14:paraId="56C7FF55" w14:textId="32CBE2C7" w:rsidR="005443F3" w:rsidRDefault="005443F3" w:rsidP="005443F3">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443F3">
      <w:pPr>
        <w:pStyle w:val="ListBullet2"/>
      </w:pPr>
      <w:r>
        <w:t>Now select Open. You should be presented with a password challenge.</w:t>
      </w:r>
    </w:p>
    <w:p w14:paraId="47077F67" w14:textId="77777777" w:rsidR="005443F3" w:rsidRDefault="005443F3" w:rsidP="005443F3">
      <w:pPr>
        <w:pStyle w:val="Heading4"/>
      </w:pPr>
      <w:bookmarkStart w:id="215" w:name="_Ref457547926"/>
      <w:r>
        <w:t>Setting a Proxy in Python</w:t>
      </w:r>
      <w:bookmarkEnd w:id="215"/>
    </w:p>
    <w:p w14:paraId="05AF7254" w14:textId="77777777" w:rsidR="005443F3" w:rsidRDefault="005443F3" w:rsidP="005443F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443F3">
      <w:pPr>
        <w:pStyle w:val="BodyText2"/>
      </w:pPr>
      <w:r>
        <w:t>This used to work for uploading GAE apps but is now failing on 29/7/2016.</w:t>
      </w:r>
    </w:p>
    <w:p w14:paraId="4302C7D7" w14:textId="77777777" w:rsidR="005443F3" w:rsidRDefault="005443F3" w:rsidP="005443F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443F3">
      <w:pPr>
        <w:pStyle w:val="Code"/>
      </w:pPr>
      <w:r>
        <w:t>INFO     2016-07-04 15:22:44,484 sdk_update_checker.py:229] Checking for updates to the SDK.</w:t>
      </w:r>
    </w:p>
    <w:p w14:paraId="4B3E6378" w14:textId="77777777" w:rsidR="005443F3" w:rsidRDefault="005443F3" w:rsidP="005443F3">
      <w:pPr>
        <w:pStyle w:val="Code"/>
      </w:pPr>
      <w:r>
        <w:t>INFO     2016-07-04 15:22:44,829 __init__.py:124] Connecting through tunnel to: appengine.google.com:443</w:t>
      </w:r>
    </w:p>
    <w:p w14:paraId="337AD187" w14:textId="77777777" w:rsidR="005443F3" w:rsidRDefault="005443F3" w:rsidP="005443F3">
      <w:pPr>
        <w:pStyle w:val="Code"/>
      </w:pPr>
      <w:r>
        <w:t>INFO     2016-07-04 15:22:45,566 api_server.py:205] Starting API server at: http://localhost:60290</w:t>
      </w:r>
    </w:p>
    <w:p w14:paraId="09C50735" w14:textId="77777777" w:rsidR="005443F3" w:rsidRDefault="005443F3" w:rsidP="005443F3">
      <w:pPr>
        <w:pStyle w:val="Code"/>
      </w:pPr>
      <w:r>
        <w:t>INFO     2016-07-04 15:22:45,571 dispatcher.py:197] Starting module "default" running at: http://localhost:8080</w:t>
      </w:r>
    </w:p>
    <w:p w14:paraId="66B22397" w14:textId="77777777" w:rsidR="005443F3" w:rsidRDefault="005443F3" w:rsidP="005443F3">
      <w:pPr>
        <w:pStyle w:val="Code"/>
      </w:pPr>
      <w:r>
        <w:t xml:space="preserve">INFO     2016-07-04 15:22:45,573 admin_server.py:118] Starting admin server at: </w:t>
      </w:r>
      <w:hyperlink r:id="rId1228" w:history="1">
        <w:r w:rsidRPr="00F918F3">
          <w:rPr>
            <w:rStyle w:val="Hyperlink"/>
          </w:rPr>
          <w:t>http://localhost:8000</w:t>
        </w:r>
      </w:hyperlink>
    </w:p>
    <w:p w14:paraId="5B0C3F8E" w14:textId="77777777" w:rsidR="005443F3" w:rsidRDefault="005443F3" w:rsidP="005443F3">
      <w:pPr>
        <w:pStyle w:val="BodyText2"/>
      </w:pPr>
      <w:r>
        <w:t>On 30/8/16 there was no internet in the scientific network then when it was restored I couldn’t connect to Earth Engine using Jupyter console:</w:t>
      </w:r>
    </w:p>
    <w:p w14:paraId="7FEF1368" w14:textId="77777777" w:rsidR="005443F3" w:rsidRDefault="005443F3" w:rsidP="005443F3">
      <w:pPr>
        <w:pStyle w:val="Unix"/>
      </w:pPr>
      <w:r w:rsidRPr="00397ECD">
        <w:t>EEException: Unexpected HTTP error: Unable to find the server at accounts.google.com</w:t>
      </w:r>
    </w:p>
    <w:p w14:paraId="11C88168" w14:textId="77777777" w:rsidR="005443F3" w:rsidRDefault="005443F3" w:rsidP="005443F3">
      <w:pPr>
        <w:pStyle w:val="BodyText2"/>
      </w:pPr>
    </w:p>
    <w:p w14:paraId="2E2DA910" w14:textId="3F55671C" w:rsidR="00A74604" w:rsidRDefault="00A74604" w:rsidP="00A74604">
      <w:pPr>
        <w:pStyle w:val="Heading4"/>
      </w:pPr>
      <w:bookmarkStart w:id="216" w:name="_Ref464140442"/>
      <w:r>
        <w:t>Setting a Proxy in QGIS</w:t>
      </w:r>
      <w:bookmarkEnd w:id="216"/>
    </w:p>
    <w:p w14:paraId="28BB9525" w14:textId="395747DB" w:rsidR="00A74604" w:rsidRDefault="00A74604" w:rsidP="00A7460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4604">
      <w:pPr>
        <w:pStyle w:val="BodyText2"/>
      </w:pPr>
      <w:r>
        <w:rPr>
          <w:noProof/>
          <w:lang w:bidi="ar-SA"/>
        </w:rPr>
        <w:lastRenderedPageBreak/>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9">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BB3AD7">
      <w:pPr>
        <w:pStyle w:val="Heading4"/>
      </w:pPr>
      <w:r>
        <w:t>Checking network connections</w:t>
      </w:r>
    </w:p>
    <w:p w14:paraId="5349A764" w14:textId="0C9C9F86" w:rsidR="002C264A" w:rsidRDefault="002C264A" w:rsidP="002C264A">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230"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7C3643">
      <w:pPr>
        <w:pStyle w:val="Heading4"/>
      </w:pPr>
      <w:r>
        <w:t>Getting an IP address</w:t>
      </w:r>
    </w:p>
    <w:p w14:paraId="1589D9FB" w14:textId="4B5801D8" w:rsidR="007C3643" w:rsidRDefault="007C3643" w:rsidP="007C3643">
      <w:pPr>
        <w:pStyle w:val="BodyText2"/>
      </w:pPr>
      <w:r>
        <w:t>You can use ping to get an IP address of a computer within JRC:</w:t>
      </w:r>
    </w:p>
    <w:p w14:paraId="3517C9DB" w14:textId="74F98F53" w:rsidR="007C3643" w:rsidRDefault="007C3643" w:rsidP="007C3643">
      <w:pPr>
        <w:pStyle w:val="Unix"/>
      </w:pPr>
      <w:r>
        <w:t>C:\Users\cottaan&gt;ping  ies-pgsql.jrc.org</w:t>
      </w:r>
    </w:p>
    <w:p w14:paraId="08AF623A" w14:textId="376F904F" w:rsidR="007C3643" w:rsidRDefault="007C3643" w:rsidP="007C3643">
      <w:pPr>
        <w:pStyle w:val="Unix"/>
      </w:pPr>
      <w:r>
        <w:t>Pinging h05-dbp-vm1.jrc.org [139.191.254.74] with 32 bytes of data</w:t>
      </w:r>
    </w:p>
    <w:p w14:paraId="7DFB9427" w14:textId="77777777" w:rsidR="007C3643" w:rsidRPr="007C3643" w:rsidRDefault="007C3643" w:rsidP="007C3643">
      <w:pPr>
        <w:pStyle w:val="BodyText2"/>
      </w:pPr>
    </w:p>
    <w:p w14:paraId="7AAE0A40" w14:textId="08233C1B" w:rsidR="005A38F9" w:rsidRDefault="005A38F9" w:rsidP="005A38F9">
      <w:pPr>
        <w:pStyle w:val="Heading2"/>
      </w:pPr>
      <w:r>
        <w:t>Missions</w:t>
      </w:r>
      <w:bookmarkEnd w:id="213"/>
    </w:p>
    <w:p w14:paraId="01CC2274" w14:textId="77777777" w:rsidR="005A38F9" w:rsidRPr="00E33BBD" w:rsidRDefault="005A38F9" w:rsidP="005A38F9">
      <w:pPr>
        <w:pStyle w:val="Heading3"/>
      </w:pPr>
      <w:r>
        <w:t>Entering</w:t>
      </w:r>
    </w:p>
    <w:p w14:paraId="0F527085" w14:textId="77777777" w:rsidR="005A38F9" w:rsidRDefault="005A38F9" w:rsidP="005A38F9">
      <w:pPr>
        <w:pStyle w:val="BodyText"/>
      </w:pPr>
      <w:r>
        <w:t>Goto WAB and then MiPS</w:t>
      </w:r>
    </w:p>
    <w:p w14:paraId="68B35085" w14:textId="77777777" w:rsidR="005A38F9" w:rsidRDefault="005A38F9" w:rsidP="005A38F9">
      <w:pPr>
        <w:pStyle w:val="BodyText"/>
      </w:pPr>
      <w:r>
        <w:t>Make sure the Mission Order is OK before you sign it!!!!!!!</w:t>
      </w:r>
    </w:p>
    <w:p w14:paraId="4224E39F" w14:textId="77777777" w:rsidR="005A38F9" w:rsidRDefault="005A38F9" w:rsidP="005A38F9">
      <w:pPr>
        <w:pStyle w:val="BodyText"/>
      </w:pPr>
      <w:r>
        <w:t>And make sure that you can make the mtg as the flights are not usually that good.</w:t>
      </w:r>
    </w:p>
    <w:p w14:paraId="1C3D146B" w14:textId="77777777" w:rsidR="005A38F9" w:rsidRDefault="005A38F9" w:rsidP="005A38F9">
      <w:pPr>
        <w:pStyle w:val="BodyText"/>
      </w:pPr>
      <w:r>
        <w:t>New mission</w:t>
      </w:r>
    </w:p>
    <w:p w14:paraId="6E45158D" w14:textId="77777777" w:rsidR="005A38F9" w:rsidRDefault="005A38F9" w:rsidP="005A38F9">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5A38F9">
      <w:pPr>
        <w:pStyle w:val="BodyText"/>
      </w:pPr>
      <w:r>
        <w:t>Copy description into meeting tab</w:t>
      </w:r>
    </w:p>
    <w:p w14:paraId="428196E3" w14:textId="77777777" w:rsidR="005A38F9" w:rsidRDefault="005A38F9" w:rsidP="005A38F9">
      <w:pPr>
        <w:pStyle w:val="BodyText"/>
      </w:pPr>
      <w:r>
        <w:t>The only weird thing is you have to add the return part of the mission by clicking return and then add to list</w:t>
      </w:r>
    </w:p>
    <w:p w14:paraId="00864EAC" w14:textId="77777777" w:rsidR="005A38F9" w:rsidRDefault="005A38F9" w:rsidP="005A38F9">
      <w:pPr>
        <w:pStyle w:val="BodyText"/>
      </w:pPr>
      <w:r>
        <w:t>email GEM-Missions for tickets and this is done by travel agencies - or you can book it yourself - and get reembursed WHEN IT HAS BEEN APPROVED</w:t>
      </w:r>
    </w:p>
    <w:p w14:paraId="3B84C58C" w14:textId="77777777" w:rsidR="005A38F9" w:rsidRDefault="005A38F9" w:rsidP="005A38F9">
      <w:pPr>
        <w:pStyle w:val="BodyText"/>
      </w:pPr>
      <w:r>
        <w:t>If you book the travel yourself it goes in as Misc costs and not Travel agency fees</w:t>
      </w:r>
    </w:p>
    <w:p w14:paraId="6F9B5404" w14:textId="77777777" w:rsidR="005A38F9" w:rsidRDefault="005A38F9" w:rsidP="005A38F9">
      <w:pPr>
        <w:pStyle w:val="BodyText"/>
      </w:pPr>
      <w:r>
        <w:t>If it is a train then you are entitled to 1st class</w:t>
      </w:r>
    </w:p>
    <w:p w14:paraId="34F2FFAF" w14:textId="77777777" w:rsidR="005A38F9" w:rsidRDefault="005A38F9" w:rsidP="005A38F9">
      <w:pPr>
        <w:pStyle w:val="BodyText"/>
      </w:pPr>
      <w:r>
        <w:t>If the flight is over 4hrs then you can go business class - choose business</w:t>
      </w:r>
    </w:p>
    <w:p w14:paraId="6947BB82" w14:textId="77777777" w:rsidR="005A38F9" w:rsidRDefault="005A38F9" w:rsidP="005A38F9">
      <w:pPr>
        <w:pStyle w:val="BodyText"/>
      </w:pPr>
      <w:r>
        <w:t>Admin will add 2hrs before and after for admin</w:t>
      </w:r>
    </w:p>
    <w:p w14:paraId="7FF14962" w14:textId="77777777" w:rsidR="005A38F9" w:rsidRDefault="005A38F9" w:rsidP="005A38F9">
      <w:pPr>
        <w:pStyle w:val="BodyText"/>
      </w:pPr>
      <w:r>
        <w:t>If intercontinental then you get 1 day back when you return</w:t>
      </w:r>
    </w:p>
    <w:p w14:paraId="669928AA" w14:textId="77777777" w:rsidR="005A38F9" w:rsidRDefault="005A38F9" w:rsidP="005A38F9">
      <w:pPr>
        <w:pStyle w:val="BodyText"/>
      </w:pPr>
      <w:r>
        <w:t>Set the project budget to 100%, e.g. MONDE</w:t>
      </w:r>
    </w:p>
    <w:p w14:paraId="1CB9E989" w14:textId="77777777" w:rsidR="005A38F9" w:rsidRDefault="005A38F9" w:rsidP="005A38F9">
      <w:pPr>
        <w:pStyle w:val="BodyText"/>
      </w:pPr>
      <w:r>
        <w:t>Click sign to get approval and print and give to Teresita with invitation/agenda for the meeting as well</w:t>
      </w:r>
    </w:p>
    <w:p w14:paraId="2340F634" w14:textId="77777777" w:rsidR="005A38F9" w:rsidRDefault="005A38F9" w:rsidP="005A38F9">
      <w:pPr>
        <w:pStyle w:val="BodyText"/>
      </w:pPr>
      <w:r>
        <w:t>If you need to make changes - get susanne to refuse it and it will come back so you can edit it</w:t>
      </w:r>
    </w:p>
    <w:p w14:paraId="0E31DCAB" w14:textId="77777777" w:rsidR="005A38F9" w:rsidRDefault="005A38F9" w:rsidP="005A38F9">
      <w:pPr>
        <w:pStyle w:val="BodyText"/>
      </w:pPr>
      <w:r>
        <w:t>You can get a taxi booked through Teresita - give her the flight details and the to/from addresses and she will book it.</w:t>
      </w:r>
    </w:p>
    <w:p w14:paraId="29EB534E" w14:textId="77777777" w:rsidR="005A38F9" w:rsidRDefault="005A38F9" w:rsidP="005A38F9">
      <w:pPr>
        <w:pStyle w:val="BodyText"/>
      </w:pPr>
      <w:r>
        <w:t>At the bottom of the Budget and Expenses meeting click Linked WBS projects and add new WBS project:</w:t>
      </w:r>
    </w:p>
    <w:p w14:paraId="43E7A03E" w14:textId="77777777" w:rsidR="005A38F9" w:rsidRDefault="005A38F9" w:rsidP="005A38F9">
      <w:pPr>
        <w:pStyle w:val="BodyText"/>
      </w:pPr>
      <w:r>
        <w:t>20739 is Biopama project and make it 100%</w:t>
      </w:r>
    </w:p>
    <w:p w14:paraId="27FB3A40" w14:textId="77777777" w:rsidR="005A38F9" w:rsidRPr="00BE2C09" w:rsidRDefault="005A38F9" w:rsidP="003D4FE8">
      <w:pPr>
        <w:pStyle w:val="BodyText2"/>
        <w:rPr>
          <w:rStyle w:val="keyword"/>
        </w:rPr>
      </w:pPr>
      <w:r w:rsidRPr="00BE2C09">
        <w:rPr>
          <w:rStyle w:val="keyword"/>
        </w:rPr>
        <w:t>New procedure for LRM:</w:t>
      </w:r>
    </w:p>
    <w:p w14:paraId="6BF666EA" w14:textId="77777777" w:rsidR="005A38F9" w:rsidRDefault="005A38F9" w:rsidP="005A38F9">
      <w:pPr>
        <w:pStyle w:val="BodyText"/>
      </w:pPr>
      <w:r>
        <w:t>Regarding the MiPS2 mission business please find hereafter a short summary on how best to proceed under LRM quality aspects.</w:t>
      </w:r>
    </w:p>
    <w:p w14:paraId="66D70BA7" w14:textId="77777777" w:rsidR="005A38F9" w:rsidRDefault="005A38F9" w:rsidP="005A38F9">
      <w:pPr>
        <w:pStyle w:val="BodyText"/>
      </w:pPr>
      <w:r>
        <w:t xml:space="preserve"> </w:t>
      </w:r>
    </w:p>
    <w:p w14:paraId="62E6EE31" w14:textId="77777777" w:rsidR="005A38F9" w:rsidRDefault="005A38F9" w:rsidP="005A38F9">
      <w:pPr>
        <w:pStyle w:val="BodyText"/>
      </w:pPr>
      <w:r>
        <w:t>Please systematically announce any new mission request OM (which you may insert in parallel into MiPS2) by using our functional mailbox</w:t>
      </w:r>
    </w:p>
    <w:p w14:paraId="504CB68D" w14:textId="77777777" w:rsidR="005A38F9" w:rsidRDefault="005A38F9" w:rsidP="005A38F9">
      <w:pPr>
        <w:pStyle w:val="BodyText"/>
      </w:pPr>
      <w:r>
        <w:t xml:space="preserve">lrm-missions@jrc.ec.europa.eu indicating as a rule: </w:t>
      </w:r>
    </w:p>
    <w:p w14:paraId="2A041684" w14:textId="77777777" w:rsidR="005A38F9" w:rsidRDefault="005A38F9" w:rsidP="005A38F9">
      <w:pPr>
        <w:pStyle w:val="BodyText"/>
      </w:pPr>
      <w:r>
        <w:t xml:space="preserve"> </w:t>
      </w:r>
    </w:p>
    <w:p w14:paraId="79E090E1" w14:textId="77777777" w:rsidR="005A38F9" w:rsidRDefault="005A38F9" w:rsidP="005A38F9">
      <w:pPr>
        <w:pStyle w:val="BodyText"/>
      </w:pPr>
      <w:r>
        <w:t>* the budget line(s)</w:t>
      </w:r>
    </w:p>
    <w:p w14:paraId="3722FA28" w14:textId="77777777" w:rsidR="005A38F9" w:rsidRDefault="005A38F9" w:rsidP="005A38F9">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5A38F9">
      <w:pPr>
        <w:pStyle w:val="BodyText"/>
      </w:pPr>
      <w:r>
        <w:lastRenderedPageBreak/>
        <w:t>* Please also attach the relevant supporting documents (invitation letter, programme, agenda, etc) to your message. They are always required!</w:t>
      </w:r>
    </w:p>
    <w:p w14:paraId="5C687A15" w14:textId="77777777" w:rsidR="005A38F9" w:rsidRDefault="005A38F9" w:rsidP="005A38F9">
      <w:pPr>
        <w:pStyle w:val="BodyText"/>
      </w:pPr>
      <w:r>
        <w:t xml:space="preserve"> </w:t>
      </w:r>
    </w:p>
    <w:p w14:paraId="2F206FE4" w14:textId="77777777" w:rsidR="005A38F9" w:rsidRDefault="005A38F9" w:rsidP="005A38F9">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5A38F9">
      <w:pPr>
        <w:pStyle w:val="BodyText"/>
      </w:pPr>
      <w:r>
        <w:t xml:space="preserve"> </w:t>
      </w:r>
    </w:p>
    <w:p w14:paraId="368E0BB4" w14:textId="77777777" w:rsidR="005A38F9" w:rsidRDefault="005A38F9" w:rsidP="005A38F9">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5A38F9">
      <w:pPr>
        <w:pStyle w:val="BodyText"/>
      </w:pPr>
      <w:r>
        <w:t xml:space="preserve"> </w:t>
      </w:r>
    </w:p>
    <w:p w14:paraId="4893A97B" w14:textId="77777777" w:rsidR="005A38F9" w:rsidRDefault="005A38F9" w:rsidP="005A38F9">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5A38F9">
      <w:pPr>
        <w:pStyle w:val="BodyText"/>
      </w:pPr>
      <w:r>
        <w:t xml:space="preserve"> </w:t>
      </w:r>
    </w:p>
    <w:p w14:paraId="2E6D52AE" w14:textId="77777777" w:rsidR="005A38F9" w:rsidRDefault="005A38F9" w:rsidP="005A38F9">
      <w:pPr>
        <w:pStyle w:val="BodyText"/>
      </w:pPr>
      <w:r>
        <w:t>If you anticipate the ticket yourself please make sure</w:t>
      </w:r>
    </w:p>
    <w:p w14:paraId="33099B54" w14:textId="77777777" w:rsidR="005A38F9" w:rsidRDefault="005A38F9" w:rsidP="005A38F9">
      <w:pPr>
        <w:pStyle w:val="BodyText"/>
      </w:pPr>
      <w:r>
        <w:t>- not to buy it before the OM is approved in MiPS2</w:t>
      </w:r>
    </w:p>
    <w:p w14:paraId="1298AF40" w14:textId="77777777" w:rsidR="005A38F9" w:rsidRDefault="005A38F9" w:rsidP="005A38F9">
      <w:pPr>
        <w:pStyle w:val="BodyText"/>
      </w:pPr>
      <w:r>
        <w:t>- to e-mail a copy of it to the secretary in charge (it is needed for booking JRC shuttle transport but also to have the file in order)</w:t>
      </w:r>
    </w:p>
    <w:p w14:paraId="0687D38A" w14:textId="77777777" w:rsidR="005A38F9" w:rsidRDefault="005A38F9" w:rsidP="005A38F9">
      <w:pPr>
        <w:pStyle w:val="BodyText"/>
      </w:pPr>
      <w:r>
        <w:t xml:space="preserve"> </w:t>
      </w:r>
    </w:p>
    <w:p w14:paraId="23CB0BD5" w14:textId="77777777" w:rsidR="005A38F9" w:rsidRDefault="005A38F9" w:rsidP="005A38F9">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5A38F9">
      <w:pPr>
        <w:pStyle w:val="BodyText"/>
      </w:pPr>
      <w:r>
        <w:t>You will receive an email with the exact pick-up time the working day before departure after 15:30, or you can also consult the WAB application.</w:t>
      </w:r>
    </w:p>
    <w:p w14:paraId="53D144A8" w14:textId="77777777" w:rsidR="005A38F9" w:rsidRDefault="005A38F9" w:rsidP="005A38F9">
      <w:pPr>
        <w:pStyle w:val="BodyText"/>
      </w:pPr>
      <w:r>
        <w:t xml:space="preserve"> </w:t>
      </w:r>
    </w:p>
    <w:p w14:paraId="1E43BF5E" w14:textId="77777777" w:rsidR="005A38F9" w:rsidRDefault="005A38F9" w:rsidP="005A38F9">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5A38F9">
      <w:pPr>
        <w:pStyle w:val="BodyText"/>
      </w:pPr>
      <w:r>
        <w:t xml:space="preserve"> </w:t>
      </w:r>
    </w:p>
    <w:p w14:paraId="39DABA67" w14:textId="77777777" w:rsidR="005A38F9" w:rsidRDefault="005A38F9" w:rsidP="005A38F9">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5A38F9">
      <w:pPr>
        <w:pStyle w:val="BodyText"/>
      </w:pPr>
      <w:r>
        <w:t xml:space="preserve"> </w:t>
      </w:r>
    </w:p>
    <w:p w14:paraId="56E211E5" w14:textId="77777777" w:rsidR="005A38F9" w:rsidRDefault="005A38F9" w:rsidP="005A38F9">
      <w:pPr>
        <w:pStyle w:val="BodyText"/>
      </w:pPr>
      <w:r>
        <w:t>Thank you very much in advance for your attention and care!</w:t>
      </w:r>
    </w:p>
    <w:p w14:paraId="39D567D7" w14:textId="77777777" w:rsidR="005A38F9" w:rsidRDefault="005A38F9" w:rsidP="005A38F9">
      <w:pPr>
        <w:pStyle w:val="BodyText"/>
      </w:pPr>
      <w:r>
        <w:t xml:space="preserve"> </w:t>
      </w:r>
    </w:p>
    <w:p w14:paraId="4AFD814A" w14:textId="77777777" w:rsidR="005A38F9" w:rsidRDefault="005A38F9" w:rsidP="005A38F9">
      <w:pPr>
        <w:pStyle w:val="BodyText"/>
      </w:pPr>
      <w:r>
        <w:t>Your LRM Missions Team</w:t>
      </w:r>
    </w:p>
    <w:p w14:paraId="7A55DA15" w14:textId="77777777" w:rsidR="005A38F9" w:rsidRDefault="005A38F9" w:rsidP="005A38F9">
      <w:pPr>
        <w:pStyle w:val="BodyText"/>
      </w:pPr>
      <w:r>
        <w:t>Teresita, Adrienn, Carmen, Susanne</w:t>
      </w:r>
    </w:p>
    <w:p w14:paraId="4A9C4E8A" w14:textId="77777777" w:rsidR="005A38F9" w:rsidRDefault="005A38F9" w:rsidP="003D4FE8">
      <w:pPr>
        <w:pStyle w:val="BodyText2"/>
      </w:pPr>
      <w:r>
        <w:t>Once you have submitted your mission request when it is approved you will get an email.</w:t>
      </w:r>
    </w:p>
    <w:p w14:paraId="697DE829" w14:textId="77777777" w:rsidR="005A38F9" w:rsidRDefault="005A38F9" w:rsidP="005A38F9">
      <w:pPr>
        <w:pStyle w:val="Heading3"/>
      </w:pPr>
      <w:r>
        <w:t>Claiming</w:t>
      </w:r>
    </w:p>
    <w:p w14:paraId="1E40598B" w14:textId="77777777" w:rsidR="005A38F9" w:rsidRDefault="005A38F9" w:rsidP="003D4FE8">
      <w:pPr>
        <w:pStyle w:val="BodyText2"/>
      </w:pPr>
      <w:r>
        <w:t>Must submit a statement of expenses within 3 months.</w:t>
      </w:r>
    </w:p>
    <w:p w14:paraId="25B7EB83" w14:textId="77777777" w:rsidR="005A38F9" w:rsidRPr="00B85BE9" w:rsidRDefault="005A38F9" w:rsidP="003D4FE8">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5A38F9">
      <w:pPr>
        <w:pStyle w:val="Heading3"/>
      </w:pPr>
      <w:r>
        <w:t>Travel</w:t>
      </w:r>
    </w:p>
    <w:p w14:paraId="7D78202A" w14:textId="77777777" w:rsidR="005A38F9" w:rsidRPr="00841989" w:rsidRDefault="005A38F9" w:rsidP="003D4FE8">
      <w:pPr>
        <w:pStyle w:val="BodyText2"/>
      </w:pPr>
      <w:r>
        <w:t xml:space="preserve">Booking flights is brilliant in </w:t>
      </w:r>
      <w:hyperlink r:id="rId1231" w:history="1">
        <w:r w:rsidRPr="008E66BF">
          <w:rPr>
            <w:rStyle w:val="Hyperlink"/>
          </w:rPr>
          <w:t>Expedia</w:t>
        </w:r>
      </w:hyperlink>
      <w:r>
        <w:t>.</w:t>
      </w:r>
    </w:p>
    <w:p w14:paraId="24C6FDFF" w14:textId="29964D24" w:rsidR="008F1E6D" w:rsidRDefault="008F1E6D" w:rsidP="008F1E6D">
      <w:pPr>
        <w:pStyle w:val="Heading3"/>
      </w:pPr>
      <w:r>
        <w:t>Shuttle Requests</w:t>
      </w:r>
    </w:p>
    <w:p w14:paraId="6D45CB54" w14:textId="0B0FD3C9" w:rsidR="008F1E6D" w:rsidRPr="008F1E6D" w:rsidRDefault="008F1E6D" w:rsidP="008F1E6D">
      <w:pPr>
        <w:pStyle w:val="BodyText2"/>
      </w:pPr>
      <w:r>
        <w:t xml:space="preserve">Here is the system: </w:t>
      </w:r>
      <w:hyperlink r:id="rId1232" w:history="1">
        <w:r>
          <w:rPr>
            <w:rStyle w:val="Hyperlink"/>
          </w:rPr>
          <w:t>https://apps.jrc.cec.eu.int/navette</w:t>
        </w:r>
      </w:hyperlink>
    </w:p>
    <w:p w14:paraId="0476DBCE" w14:textId="324F88E3" w:rsidR="00B37D09" w:rsidRDefault="008F2FB2" w:rsidP="008F2FB2">
      <w:pPr>
        <w:pStyle w:val="Heading2"/>
      </w:pPr>
      <w:r>
        <w:t>Phones</w:t>
      </w:r>
      <w:bookmarkEnd w:id="210"/>
      <w:r w:rsidR="005229A5">
        <w:t>/Fax</w:t>
      </w:r>
    </w:p>
    <w:p w14:paraId="5EDB1AB7" w14:textId="77777777" w:rsidR="00B37D09" w:rsidRDefault="00F26B2F" w:rsidP="00110E00">
      <w:pPr>
        <w:pStyle w:val="BodyText"/>
      </w:pPr>
      <w:r>
        <w:t>External dialling</w:t>
      </w:r>
    </w:p>
    <w:p w14:paraId="169CD71E" w14:textId="77777777" w:rsidR="00B37D09" w:rsidRDefault="00F26B2F" w:rsidP="00110E00">
      <w:pPr>
        <w:pStyle w:val="BodyText"/>
      </w:pPr>
      <w:r>
        <w:t>- Dial 0 for a work call</w:t>
      </w:r>
    </w:p>
    <w:p w14:paraId="19F55E50" w14:textId="77777777" w:rsidR="00B37D09" w:rsidRDefault="00F26B2F" w:rsidP="00110E00">
      <w:pPr>
        <w:pStyle w:val="BodyText"/>
      </w:pPr>
      <w:r>
        <w:t>- Dial 8 for a private call - you will get a bill at the end of the month</w:t>
      </w:r>
    </w:p>
    <w:p w14:paraId="752FD051" w14:textId="77777777" w:rsidR="005229A5" w:rsidRDefault="005229A5" w:rsidP="00110E00">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5D198D">
      <w:pPr>
        <w:pStyle w:val="Heading2"/>
      </w:pPr>
      <w:bookmarkStart w:id="217" w:name="_Toc315774640"/>
      <w:bookmarkStart w:id="218" w:name="_Toc315774638"/>
      <w:bookmarkStart w:id="219" w:name="_Toc315774636"/>
      <w:r>
        <w:lastRenderedPageBreak/>
        <w:t>Printer scanners</w:t>
      </w:r>
    </w:p>
    <w:p w14:paraId="2BE98C60" w14:textId="77777777" w:rsidR="005D198D" w:rsidRPr="005D198D" w:rsidRDefault="005D198D" w:rsidP="003D4FE8">
      <w:pPr>
        <w:pStyle w:val="BodyText2"/>
      </w:pPr>
      <w:r>
        <w:t>To scan click on email on the printer | Search for you email address | Job assembly | Press green button then at the end press submit job.</w:t>
      </w:r>
    </w:p>
    <w:p w14:paraId="3E483DA7" w14:textId="77777777" w:rsidR="004F08E3" w:rsidRDefault="004F08E3" w:rsidP="004F08E3">
      <w:pPr>
        <w:pStyle w:val="Heading2"/>
      </w:pPr>
      <w:r>
        <w:t>School</w:t>
      </w:r>
    </w:p>
    <w:p w14:paraId="103FDA2F" w14:textId="484F9837" w:rsidR="004F08E3" w:rsidRPr="004F08E3" w:rsidRDefault="004F08E3" w:rsidP="004F08E3">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5A38F9">
      <w:pPr>
        <w:pStyle w:val="Heading2"/>
      </w:pPr>
      <w:r>
        <w:t>Scientific journals and publications</w:t>
      </w:r>
      <w:bookmarkEnd w:id="217"/>
    </w:p>
    <w:p w14:paraId="5A1491A0" w14:textId="77777777" w:rsidR="005A38F9" w:rsidRDefault="005A38F9" w:rsidP="005A38F9">
      <w:pPr>
        <w:pStyle w:val="Heading3"/>
      </w:pPr>
      <w:r>
        <w:t>JRC Systems</w:t>
      </w:r>
    </w:p>
    <w:p w14:paraId="7E1AB6EE" w14:textId="61E8BAA6" w:rsidR="00924D25" w:rsidRPr="00924D25" w:rsidRDefault="00924D25" w:rsidP="00924D25">
      <w:pPr>
        <w:pStyle w:val="Heading4"/>
      </w:pPr>
      <w:r>
        <w:t>JRC eLibrary</w:t>
      </w:r>
    </w:p>
    <w:p w14:paraId="622389BB" w14:textId="77777777" w:rsidR="005A38F9" w:rsidRDefault="005A38F9" w:rsidP="005A38F9">
      <w:pPr>
        <w:pStyle w:val="BodyText"/>
      </w:pPr>
      <w:r>
        <w:t xml:space="preserve">These are accessed throught the JRC eLibrary: </w:t>
      </w:r>
      <w:hyperlink r:id="rId1233" w:history="1">
        <w:r w:rsidRPr="0077669C">
          <w:rPr>
            <w:rStyle w:val="Hyperlink"/>
          </w:rPr>
          <w:t>http://elibrary.jrc.cec.eu.int/portal/journals</w:t>
        </w:r>
      </w:hyperlink>
    </w:p>
    <w:p w14:paraId="0867A646" w14:textId="77777777" w:rsidR="005A38F9" w:rsidRDefault="005A38F9" w:rsidP="005A38F9">
      <w:pPr>
        <w:pStyle w:val="BodyText"/>
      </w:pPr>
      <w:r>
        <w:t>To get a list of all of the journals that are available:</w:t>
      </w:r>
    </w:p>
    <w:p w14:paraId="0B628F05" w14:textId="77777777" w:rsidR="005A38F9" w:rsidRDefault="005A38F9" w:rsidP="005A38F9">
      <w:pPr>
        <w:pStyle w:val="BodyText"/>
      </w:pPr>
      <w:r>
        <w:t>- goto the journals tab</w:t>
      </w:r>
    </w:p>
    <w:p w14:paraId="5F156025" w14:textId="77777777" w:rsidR="005A38F9" w:rsidRDefault="005A38F9" w:rsidP="005A38F9">
      <w:pPr>
        <w:pStyle w:val="BodyText"/>
      </w:pPr>
      <w:r>
        <w:t xml:space="preserve">- click on EBSCO AtoZ portal (direct link: </w:t>
      </w:r>
      <w:hyperlink r:id="rId1234" w:history="1">
        <w:r w:rsidRPr="0077669C">
          <w:rPr>
            <w:rStyle w:val="Hyperlink"/>
          </w:rPr>
          <w:t>http://atoz.ebsco.com/Titles/K09328?lang=en&amp;lang.menu=en&amp;lang.subject=en)</w:t>
        </w:r>
      </w:hyperlink>
    </w:p>
    <w:p w14:paraId="52166786" w14:textId="77777777" w:rsidR="005A38F9" w:rsidRDefault="005A38F9" w:rsidP="005A38F9">
      <w:pPr>
        <w:pStyle w:val="BodyText"/>
      </w:pPr>
      <w:r>
        <w:t>- find the one you want</w:t>
      </w:r>
    </w:p>
    <w:p w14:paraId="408E51BA" w14:textId="77777777" w:rsidR="005A38F9" w:rsidRDefault="005A38F9" w:rsidP="005A38F9">
      <w:pPr>
        <w:pStyle w:val="BodyText"/>
      </w:pPr>
      <w:r>
        <w:t>here are some good articles:</w:t>
      </w:r>
    </w:p>
    <w:p w14:paraId="2EE22271" w14:textId="77777777" w:rsidR="005A38F9" w:rsidRDefault="005A38F9" w:rsidP="005A38F9">
      <w:pPr>
        <w:pStyle w:val="BodyText"/>
      </w:pPr>
      <w:r>
        <w:t>Geoweb Services for Sharing Modelling Results in Biodiversity Networks (</w:t>
      </w:r>
      <w:hyperlink r:id="rId1235" w:history="1">
        <w:r w:rsidRPr="0077669C">
          <w:rPr>
            <w:rStyle w:val="Hyperlink"/>
          </w:rPr>
          <w:t>http://onlinelibrary.wiley.com/doi/10.1111/j.1467-9671.2009.01170.x/full)</w:t>
        </w:r>
      </w:hyperlink>
    </w:p>
    <w:p w14:paraId="345002AC" w14:textId="77777777" w:rsidR="005A38F9" w:rsidRDefault="005A38F9" w:rsidP="003D4FE8">
      <w:pPr>
        <w:pStyle w:val="BodyText2"/>
      </w:pPr>
      <w:r>
        <w:t xml:space="preserve">The EBSCO system seems to have gone somewhere – but use the </w:t>
      </w:r>
      <w:hyperlink r:id="rId1236" w:history="1">
        <w:r w:rsidRPr="00D92D37">
          <w:rPr>
            <w:rStyle w:val="Hyperlink"/>
          </w:rPr>
          <w:t>swetswise system</w:t>
        </w:r>
      </w:hyperlink>
      <w:r>
        <w:t>:</w:t>
      </w:r>
    </w:p>
    <w:p w14:paraId="7C834E1B" w14:textId="77777777" w:rsidR="005A38F9" w:rsidRDefault="005A38F9" w:rsidP="00424B7F">
      <w:pPr>
        <w:pStyle w:val="ListBullet2"/>
      </w:pPr>
      <w:r>
        <w:t>Click on ‘IP authentication’</w:t>
      </w:r>
    </w:p>
    <w:p w14:paraId="545868E7" w14:textId="77777777" w:rsidR="005A38F9" w:rsidRDefault="005A38F9" w:rsidP="00424B7F">
      <w:pPr>
        <w:pStyle w:val="ListBullet2"/>
      </w:pPr>
      <w:r>
        <w:t>Click on Content Search</w:t>
      </w:r>
    </w:p>
    <w:p w14:paraId="5EBD52F0" w14:textId="77777777" w:rsidR="005A38F9" w:rsidRDefault="005A38F9" w:rsidP="00424B7F">
      <w:pPr>
        <w:pStyle w:val="ListBullet2"/>
      </w:pPr>
      <w:r>
        <w:t>Change show to Full text</w:t>
      </w:r>
    </w:p>
    <w:p w14:paraId="2772E728" w14:textId="0D2642CD" w:rsidR="00924D25" w:rsidRDefault="00924D25" w:rsidP="00924D25">
      <w:pPr>
        <w:pStyle w:val="Heading4"/>
      </w:pPr>
      <w:r>
        <w:t>Other journals</w:t>
      </w:r>
    </w:p>
    <w:p w14:paraId="384D6B9D" w14:textId="39CD8ED4" w:rsidR="00924D25" w:rsidRPr="00924D25" w:rsidRDefault="00924D25" w:rsidP="00924D25">
      <w:pPr>
        <w:pStyle w:val="BodyText2"/>
      </w:pPr>
      <w:r>
        <w:t xml:space="preserve">Nature and some other journals do not recognise your IP so you have to do something else. See </w:t>
      </w:r>
      <w:hyperlink r:id="rId1237" w:history="1">
        <w:r w:rsidRPr="00924D25">
          <w:rPr>
            <w:rStyle w:val="Hyperlink"/>
          </w:rPr>
          <w:t>here</w:t>
        </w:r>
      </w:hyperlink>
      <w:r>
        <w:t>.</w:t>
      </w:r>
    </w:p>
    <w:p w14:paraId="2023A60B" w14:textId="77777777" w:rsidR="005A38F9" w:rsidRDefault="005A38F9" w:rsidP="005A38F9">
      <w:pPr>
        <w:pStyle w:val="Heading3"/>
      </w:pPr>
      <w:r>
        <w:t>Using Google Scholar</w:t>
      </w:r>
    </w:p>
    <w:p w14:paraId="12A5BA35" w14:textId="77777777" w:rsidR="005A38F9" w:rsidRPr="005A38F9" w:rsidRDefault="005A38F9" w:rsidP="003D4FE8">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5A38F9">
      <w:pPr>
        <w:pStyle w:val="Heading3"/>
      </w:pPr>
      <w:r>
        <w:t>My publications</w:t>
      </w:r>
    </w:p>
    <w:p w14:paraId="4793C88B" w14:textId="77777777" w:rsidR="00E95B2B" w:rsidRDefault="00E95B2B" w:rsidP="00E95B2B">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683180">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176835">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176835">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BF1E79">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CF09ED">
      <w:pPr>
        <w:pStyle w:val="ListBullet"/>
      </w:pPr>
      <w:r w:rsidRPr="004F668D">
        <w:lastRenderedPageBreak/>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F01BC3">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96FCE">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586BB8">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D55E7A">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AF50EE">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D55E7A">
      <w:pPr>
        <w:pStyle w:val="ListBullet"/>
      </w:pPr>
    </w:p>
    <w:p w14:paraId="0D0711F6" w14:textId="77777777" w:rsidR="00BB3BC3" w:rsidRDefault="00BB3BC3" w:rsidP="00BB3BC3">
      <w:pPr>
        <w:pStyle w:val="Heading3"/>
      </w:pPr>
      <w:r>
        <w:t>Managing References</w:t>
      </w:r>
    </w:p>
    <w:p w14:paraId="6348CBA1" w14:textId="77777777" w:rsidR="00BB3BC3" w:rsidRPr="00BB3BC3" w:rsidRDefault="00BB3BC3" w:rsidP="003D4FE8">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238" w:history="1">
        <w:r w:rsidR="00FC67A9" w:rsidRPr="00CF73E0">
          <w:rPr>
            <w:rStyle w:val="Hyperlink"/>
          </w:rPr>
          <w:t>a.cottam@gmail.com</w:t>
        </w:r>
      </w:hyperlink>
      <w:r w:rsidR="00FC67A9">
        <w:t xml:space="preserve">. There is a bug at the moment thought with the indexing – see </w:t>
      </w:r>
      <w:hyperlink r:id="rId1239" w:history="1">
        <w:r w:rsidR="00FC67A9" w:rsidRPr="00FC67A9">
          <w:rPr>
            <w:rStyle w:val="Hyperlink"/>
          </w:rPr>
          <w:t>here</w:t>
        </w:r>
      </w:hyperlink>
      <w:r w:rsidR="00FC67A9">
        <w:t>.</w:t>
      </w:r>
    </w:p>
    <w:p w14:paraId="7AB8C157" w14:textId="77777777" w:rsidR="003B0D1F" w:rsidRDefault="003B0D1F" w:rsidP="003B0D1F">
      <w:pPr>
        <w:pStyle w:val="Heading3"/>
      </w:pPr>
      <w:r>
        <w:t>Publishing process</w:t>
      </w:r>
    </w:p>
    <w:p w14:paraId="1CDE2F5A" w14:textId="77777777" w:rsidR="003B0D1F" w:rsidRDefault="003B0D1F" w:rsidP="003B0D1F">
      <w:pPr>
        <w:pStyle w:val="Heading4"/>
      </w:pPr>
      <w:r>
        <w:t>Background</w:t>
      </w:r>
    </w:p>
    <w:p w14:paraId="12CB5635" w14:textId="77777777" w:rsidR="003B0D1F" w:rsidRDefault="003B0D1F" w:rsidP="003D4FE8">
      <w:pPr>
        <w:pStyle w:val="BodyText2"/>
      </w:pPr>
      <w:r>
        <w:t xml:space="preserve">Good paper </w:t>
      </w:r>
      <w:hyperlink r:id="rId1240" w:history="1">
        <w:r w:rsidRPr="003B0D1F">
          <w:rPr>
            <w:rStyle w:val="Hyperlink"/>
          </w:rPr>
          <w:t>here</w:t>
        </w:r>
      </w:hyperlink>
      <w:r>
        <w:t xml:space="preserve"> written by JRC staff about publications and the process of publishing. </w:t>
      </w:r>
    </w:p>
    <w:p w14:paraId="1DB6DFCF" w14:textId="77777777" w:rsidR="00FD0998" w:rsidRDefault="00FD0998" w:rsidP="003D4FE8">
      <w:pPr>
        <w:pStyle w:val="BodyText2"/>
      </w:pPr>
      <w:r>
        <w:t>Journals indexed by th</w:t>
      </w:r>
      <w:r w:rsidRPr="00FD0998">
        <w:t xml:space="preserve">e </w:t>
      </w:r>
      <w:hyperlink r:id="rId1241"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242"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3D4FE8">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5A38F9">
      <w:pPr>
        <w:pStyle w:val="Heading2"/>
      </w:pPr>
      <w:r>
        <w:t>Sharing big files</w:t>
      </w:r>
      <w:bookmarkEnd w:id="218"/>
    </w:p>
    <w:p w14:paraId="6F628958" w14:textId="77777777" w:rsidR="005A38F9" w:rsidRDefault="005A38F9" w:rsidP="005A38F9">
      <w:pPr>
        <w:pStyle w:val="Heading3"/>
      </w:pPr>
      <w:bookmarkStart w:id="220" w:name="_Toc315774639"/>
      <w:r>
        <w:t>Internally</w:t>
      </w:r>
    </w:p>
    <w:p w14:paraId="323BD6FA" w14:textId="77777777" w:rsidR="005A38F9" w:rsidRPr="00957C5B" w:rsidRDefault="005A38F9" w:rsidP="003D4FE8">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5A38F9">
      <w:pPr>
        <w:pStyle w:val="Heading3"/>
      </w:pPr>
      <w:r>
        <w:t>ftp</w:t>
      </w:r>
      <w:bookmarkEnd w:id="220"/>
    </w:p>
    <w:p w14:paraId="39E4D67C" w14:textId="77777777" w:rsidR="005A38F9" w:rsidRDefault="005A38F9" w:rsidP="003D4FE8">
      <w:pPr>
        <w:pStyle w:val="BodyText2"/>
      </w:pPr>
      <w:r>
        <w:t>To upload big files to the ftp server using Filezilla:</w:t>
      </w:r>
    </w:p>
    <w:p w14:paraId="1B0523BF" w14:textId="77777777" w:rsidR="005A38F9" w:rsidRDefault="005A38F9" w:rsidP="005A38F9">
      <w:pPr>
        <w:pStyle w:val="BodyText"/>
      </w:pPr>
      <w:r>
        <w:t xml:space="preserve">FTP address: </w:t>
      </w:r>
      <w:r w:rsidR="00725CBA" w:rsidRPr="00725CBA">
        <w:t>ftp://h05-ftp.jrc.it/</w:t>
      </w:r>
    </w:p>
    <w:p w14:paraId="2F3921EA" w14:textId="77777777" w:rsidR="005A38F9" w:rsidRDefault="005A38F9" w:rsidP="005A38F9">
      <w:pPr>
        <w:pStyle w:val="BodyText"/>
      </w:pPr>
      <w:r>
        <w:t>FTP server login: cottaan</w:t>
      </w:r>
    </w:p>
    <w:p w14:paraId="3DD6EB72" w14:textId="77777777" w:rsidR="005A38F9" w:rsidRDefault="005A38F9" w:rsidP="005A38F9">
      <w:pPr>
        <w:pStyle w:val="BodyText"/>
      </w:pPr>
      <w:r>
        <w:t>FTP password: andrew759</w:t>
      </w:r>
    </w:p>
    <w:p w14:paraId="79133B4B" w14:textId="77777777" w:rsidR="005A38F9" w:rsidRDefault="005A38F9" w:rsidP="005A38F9">
      <w:pPr>
        <w:pStyle w:val="BodyText"/>
      </w:pPr>
      <w:r>
        <w:t xml:space="preserve">Once they are there </w:t>
      </w:r>
      <w:r w:rsidR="00663543">
        <w:t xml:space="preserve">they can be accessed publically using the address: </w:t>
      </w:r>
      <w:hyperlink r:id="rId1243" w:history="1">
        <w:r w:rsidR="00E31C67" w:rsidRPr="004F3E08">
          <w:rPr>
            <w:rStyle w:val="Hyperlink"/>
          </w:rPr>
          <w:t>ftp://h05-ftp.jrc.it/cottaan</w:t>
        </w:r>
      </w:hyperlink>
      <w:r w:rsidR="00E31C67">
        <w:t xml:space="preserve"> </w:t>
      </w:r>
    </w:p>
    <w:p w14:paraId="71D6A600" w14:textId="77777777" w:rsidR="005A38F9" w:rsidRPr="00951ACA" w:rsidRDefault="005A38F9" w:rsidP="005A38F9">
      <w:pPr>
        <w:pStyle w:val="Heading2"/>
      </w:pPr>
      <w:r>
        <w:t>Software</w:t>
      </w:r>
    </w:p>
    <w:p w14:paraId="52AB54A5" w14:textId="77777777" w:rsidR="005A38F9" w:rsidRDefault="005A38F9" w:rsidP="005A38F9">
      <w:pPr>
        <w:pStyle w:val="Heading3"/>
      </w:pPr>
      <w:r>
        <w:lastRenderedPageBreak/>
        <w:t>Microsoft Office 2010</w:t>
      </w:r>
    </w:p>
    <w:p w14:paraId="11DB2785" w14:textId="77777777" w:rsidR="005A38F9" w:rsidRPr="00951ACA" w:rsidRDefault="005A38F9" w:rsidP="003D4FE8">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1D0700">
      <w:pPr>
        <w:pStyle w:val="Heading2"/>
      </w:pPr>
      <w:bookmarkStart w:id="221" w:name="_Toc315774652"/>
      <w:bookmarkStart w:id="222" w:name="_Toc315774651"/>
      <w:bookmarkEnd w:id="219"/>
      <w:r>
        <w:t>Yammer</w:t>
      </w:r>
    </w:p>
    <w:p w14:paraId="7A8719A4" w14:textId="77777777" w:rsidR="001D0700" w:rsidRDefault="001D0700" w:rsidP="003D4FE8">
      <w:pPr>
        <w:pStyle w:val="BodyText2"/>
      </w:pPr>
      <w:r>
        <w:t xml:space="preserve">Login: </w:t>
      </w:r>
      <w:hyperlink r:id="rId1244" w:history="1">
        <w:r w:rsidR="00FF4F79">
          <w:rPr>
            <w:rStyle w:val="Hyperlink"/>
          </w:rPr>
          <w:t>Andrew.cottam@jrc.ec.europa.eu</w:t>
        </w:r>
      </w:hyperlink>
    </w:p>
    <w:p w14:paraId="2BEFA9AE" w14:textId="0E90ED6D" w:rsidR="001D0700" w:rsidRPr="001D0700" w:rsidRDefault="009C0BCE" w:rsidP="003D4FE8">
      <w:pPr>
        <w:pStyle w:val="BodyText2"/>
      </w:pPr>
      <w:r>
        <w:t>Password: thargaL95</w:t>
      </w:r>
      <w:r w:rsidR="008B1004">
        <w:t>$</w:t>
      </w:r>
    </w:p>
    <w:p w14:paraId="244D50DA" w14:textId="77777777" w:rsidR="006E57B3" w:rsidRDefault="006E57B3" w:rsidP="006E57B3">
      <w:pPr>
        <w:pStyle w:val="Heading2"/>
      </w:pPr>
      <w:r>
        <w:t>RedMine</w:t>
      </w:r>
    </w:p>
    <w:p w14:paraId="45239077" w14:textId="77777777" w:rsidR="0083186F" w:rsidRDefault="00082D6F" w:rsidP="003D4FE8">
      <w:pPr>
        <w:pStyle w:val="BodyText2"/>
      </w:pPr>
      <w:hyperlink r:id="rId1245" w:history="1">
        <w:r w:rsidR="0083186F" w:rsidRPr="00F47753">
          <w:rPr>
            <w:rStyle w:val="Hyperlink"/>
          </w:rPr>
          <w:t>http://h05-dev-vm14.jrc.it/</w:t>
        </w:r>
      </w:hyperlink>
      <w:r w:rsidR="0083186F">
        <w:t xml:space="preserve"> </w:t>
      </w:r>
    </w:p>
    <w:p w14:paraId="0069F3D6" w14:textId="77777777" w:rsidR="006E57B3" w:rsidRPr="006E57B3" w:rsidRDefault="006E57B3" w:rsidP="003D4FE8">
      <w:pPr>
        <w:pStyle w:val="BodyText2"/>
      </w:pPr>
      <w:r>
        <w:t xml:space="preserve">My user/password: </w:t>
      </w:r>
      <w:r>
        <w:tab/>
        <w:t>acottam/</w:t>
      </w:r>
      <w:r w:rsidRPr="006E57B3">
        <w:t xml:space="preserve"> </w:t>
      </w:r>
      <w:r w:rsidR="000E2965">
        <w:t>thargal88</w:t>
      </w:r>
    </w:p>
    <w:p w14:paraId="29FDCFBC" w14:textId="5A4B4D25" w:rsidR="006C692D" w:rsidRDefault="006C692D" w:rsidP="006C692D">
      <w:pPr>
        <w:pStyle w:val="Heading2"/>
      </w:pPr>
      <w:r>
        <w:t>Mail</w:t>
      </w:r>
    </w:p>
    <w:p w14:paraId="091734A5" w14:textId="15DB6EEB" w:rsidR="006C692D" w:rsidRDefault="006C692D" w:rsidP="006C692D">
      <w:pPr>
        <w:pStyle w:val="Heading3"/>
      </w:pPr>
      <w:r>
        <w:t>Sending things TNT</w:t>
      </w:r>
    </w:p>
    <w:p w14:paraId="767F1C12" w14:textId="4F51790E" w:rsidR="006C692D" w:rsidRDefault="006C692D" w:rsidP="000B2F59">
      <w:pPr>
        <w:pStyle w:val="ListNumber"/>
        <w:numPr>
          <w:ilvl w:val="0"/>
          <w:numId w:val="33"/>
        </w:numPr>
      </w:pPr>
      <w:r>
        <w:t xml:space="preserve">Log on to </w:t>
      </w:r>
      <w:hyperlink r:id="rId1246" w:history="1">
        <w:r w:rsidRPr="00661657">
          <w:rPr>
            <w:rStyle w:val="Hyperlink"/>
          </w:rPr>
          <w:t>https://www.mytnt.it/myTNT/</w:t>
        </w:r>
      </w:hyperlink>
      <w:r>
        <w:t xml:space="preserve"> </w:t>
      </w:r>
    </w:p>
    <w:p w14:paraId="5FB5D092" w14:textId="768DA3B7" w:rsidR="006C692D" w:rsidRDefault="006C692D" w:rsidP="000B2F59">
      <w:pPr>
        <w:pStyle w:val="ListNumber"/>
      </w:pPr>
      <w:r>
        <w:t>Enter   Customer ID: N03608, User ID: IES (case sensitive), Password:       IESISPRA (case sensitive)</w:t>
      </w:r>
    </w:p>
    <w:p w14:paraId="330B199F" w14:textId="251A585A" w:rsidR="006C692D" w:rsidRDefault="006C692D" w:rsidP="000B2F59">
      <w:pPr>
        <w:pStyle w:val="ListNumber"/>
      </w:pPr>
      <w:r>
        <w:t>Click Crea spedizione for new requests [or Tracking – to follow requests]</w:t>
      </w:r>
    </w:p>
    <w:p w14:paraId="5331180F" w14:textId="7EBC434B" w:rsidR="006C692D" w:rsidRDefault="006C692D" w:rsidP="000B2F59">
      <w:pPr>
        <w:pStyle w:val="ListNumber"/>
      </w:pPr>
      <w:r>
        <w:t>In the Dettaglio indirizzi section, click the Codice cliente box and from the list of options and select:</w:t>
      </w:r>
    </w:p>
    <w:p w14:paraId="273A2249" w14:textId="77777777" w:rsidR="006C692D" w:rsidRDefault="006C692D" w:rsidP="006C692D">
      <w:pPr>
        <w:pStyle w:val="BodyText2"/>
      </w:pPr>
      <w:r>
        <w:t>01703822 for deliveries to Italian addresses</w:t>
      </w:r>
    </w:p>
    <w:p w14:paraId="7C4223AE" w14:textId="77777777" w:rsidR="006C692D" w:rsidRDefault="006C692D" w:rsidP="006C692D">
      <w:pPr>
        <w:pStyle w:val="BodyText2"/>
      </w:pPr>
      <w:r>
        <w:t>08322113 for deliveries to other countries</w:t>
      </w:r>
    </w:p>
    <w:p w14:paraId="46C54C2B" w14:textId="2FBCCBAD" w:rsidR="006C692D" w:rsidRDefault="006C692D" w:rsidP="000B2F59">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B2F59">
      <w:pPr>
        <w:pStyle w:val="ListNumber"/>
      </w:pPr>
      <w:r>
        <w:t>In the Dettaglio spedizione section, Select Buste or Pacchi, Select date of collection, Select the service that you want</w:t>
      </w:r>
    </w:p>
    <w:p w14:paraId="4A1DEE42" w14:textId="77777777" w:rsidR="006C692D" w:rsidRDefault="006C692D" w:rsidP="000B2F59">
      <w:pPr>
        <w:pStyle w:val="ListNumber"/>
      </w:pPr>
      <w:r>
        <w:t>Enter details of dimensions/weight (you may have to go to the riceviemnto merci to weight your package.</w:t>
      </w:r>
    </w:p>
    <w:p w14:paraId="1A9F163E" w14:textId="399011DF" w:rsidR="006C692D" w:rsidRPr="006C692D" w:rsidRDefault="006C692D" w:rsidP="000B2F59">
      <w:pPr>
        <w:pStyle w:val="ListNumber"/>
      </w:pPr>
      <w:r>
        <w:t>Click Stampa etichetta (allow popups) and print the label.</w:t>
      </w:r>
    </w:p>
    <w:p w14:paraId="7BBBFA9B" w14:textId="77777777" w:rsidR="00BB1D27" w:rsidRDefault="00BB1D27" w:rsidP="00BB1D27">
      <w:pPr>
        <w:pStyle w:val="Heading1"/>
      </w:pPr>
      <w:r>
        <w:t>Meetings/Calls</w:t>
      </w:r>
      <w:bookmarkEnd w:id="221"/>
    </w:p>
    <w:p w14:paraId="758A1068" w14:textId="77777777" w:rsidR="00BB1D27" w:rsidRDefault="00BB1D27" w:rsidP="00BB1D27">
      <w:pPr>
        <w:pStyle w:val="Heading2"/>
      </w:pPr>
      <w:bookmarkStart w:id="223" w:name="_Toc315774653"/>
      <w:r>
        <w:t>GBIF Skype call with Eamon and Tim Robertson 9/9/11</w:t>
      </w:r>
      <w:bookmarkEnd w:id="223"/>
    </w:p>
    <w:p w14:paraId="4CA456FF" w14:textId="77777777" w:rsidR="00BB1D27" w:rsidRDefault="00BB1D27" w:rsidP="00BB1D27">
      <w:pPr>
        <w:pStyle w:val="BodyText"/>
      </w:pPr>
      <w:r>
        <w:t>What coordinate system to use for gridding the data?</w:t>
      </w:r>
    </w:p>
    <w:p w14:paraId="57AA6028" w14:textId="77777777" w:rsidR="00BB1D27" w:rsidRDefault="00BB1D27" w:rsidP="00BB1D27">
      <w:pPr>
        <w:pStyle w:val="BodyText"/>
      </w:pPr>
      <w:r>
        <w:t>1800 records/sec points in polygon</w:t>
      </w:r>
    </w:p>
    <w:p w14:paraId="3E37D179" w14:textId="77777777" w:rsidR="00BB1D27" w:rsidRDefault="00BB1D27" w:rsidP="00BB1D27">
      <w:pPr>
        <w:pStyle w:val="BodyText"/>
      </w:pPr>
      <w:r>
        <w:t>they used the google tile system</w:t>
      </w:r>
    </w:p>
    <w:p w14:paraId="7E6BDADB" w14:textId="77777777" w:rsidR="00BB1D27" w:rsidRDefault="00BB1D27" w:rsidP="00BB1D27">
      <w:pPr>
        <w:pStyle w:val="BodyText"/>
      </w:pPr>
      <w:r>
        <w:t xml:space="preserve">tim and xavier </w:t>
      </w:r>
    </w:p>
    <w:p w14:paraId="0AB803D7" w14:textId="77777777" w:rsidR="00BB1D27" w:rsidRDefault="00BB1D27" w:rsidP="00BB1D27">
      <w:pPr>
        <w:pStyle w:val="BodyText"/>
      </w:pPr>
      <w:r>
        <w:t>128x128</w:t>
      </w:r>
    </w:p>
    <w:p w14:paraId="50780162" w14:textId="77777777" w:rsidR="00BB1D27" w:rsidRDefault="00BB1D27" w:rsidP="00BB1D27">
      <w:pPr>
        <w:pStyle w:val="BodyText"/>
      </w:pPr>
      <w:r>
        <w:t>64x64</w:t>
      </w:r>
    </w:p>
    <w:p w14:paraId="26D9E1DF" w14:textId="77777777" w:rsidR="00BB1D27" w:rsidRDefault="00BB1D27" w:rsidP="00BB1D27">
      <w:pPr>
        <w:pStyle w:val="BodyText"/>
      </w:pPr>
      <w:r>
        <w:t>they choose 32x32 pixel as their size they wanted to show on the screen</w:t>
      </w:r>
    </w:p>
    <w:p w14:paraId="0FBAF69D" w14:textId="77777777" w:rsidR="00BB1D27" w:rsidRDefault="00BB1D27" w:rsidP="00BB1D27">
      <w:pPr>
        <w:pStyle w:val="BodyText"/>
      </w:pPr>
      <w:r>
        <w:t>distance in PostGIS is faster</w:t>
      </w:r>
    </w:p>
    <w:p w14:paraId="1293AD45" w14:textId="77777777" w:rsidR="00BB1D27" w:rsidRDefault="00BB1D27" w:rsidP="00BB1D27">
      <w:pPr>
        <w:pStyle w:val="BodyText"/>
      </w:pPr>
      <w:r>
        <w:t>at zoom level 0 what tile is this point on - must be tile 1</w:t>
      </w:r>
    </w:p>
    <w:p w14:paraId="466AE770" w14:textId="77777777" w:rsidR="00BB1D27" w:rsidRDefault="00BB1D27" w:rsidP="00BB1D27">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BB1D27">
      <w:pPr>
        <w:pStyle w:val="BodyText"/>
      </w:pPr>
      <w:r>
        <w:t>mySql is the fastest</w:t>
      </w:r>
    </w:p>
    <w:p w14:paraId="6BC15653" w14:textId="77777777" w:rsidR="00BB1D27" w:rsidRDefault="00BB1D27" w:rsidP="00BB1D27">
      <w:pPr>
        <w:pStyle w:val="BodyText"/>
      </w:pPr>
      <w:r>
        <w:t>MyIsam not innodb</w:t>
      </w:r>
    </w:p>
    <w:p w14:paraId="73198FDB" w14:textId="77777777" w:rsidR="00BB1D27" w:rsidRDefault="00BB1D27" w:rsidP="00BB1D27">
      <w:pPr>
        <w:pStyle w:val="BodyText"/>
      </w:pPr>
      <w:r>
        <w:t>Use the smallest numeric type</w:t>
      </w:r>
    </w:p>
    <w:p w14:paraId="36B0BF5E" w14:textId="77777777" w:rsidR="00BB1D27" w:rsidRDefault="00BB1D27" w:rsidP="00BB1D27">
      <w:pPr>
        <w:pStyle w:val="BodyText"/>
      </w:pPr>
      <w:r>
        <w:t>zoom = unsigned tinyint</w:t>
      </w:r>
    </w:p>
    <w:p w14:paraId="35AA47E6" w14:textId="77777777" w:rsidR="00BB1D27" w:rsidRDefault="00BB1D27" w:rsidP="00BB1D27">
      <w:pPr>
        <w:pStyle w:val="BodyText"/>
      </w:pPr>
      <w:r>
        <w:t xml:space="preserve">if you use integers then </w:t>
      </w:r>
    </w:p>
    <w:p w14:paraId="609518B8" w14:textId="77777777" w:rsidR="00BB1D27" w:rsidRDefault="00BB1D27" w:rsidP="00BB1D27">
      <w:pPr>
        <w:pStyle w:val="BodyText"/>
      </w:pPr>
      <w:r>
        <w:t>partition the table - on the zoom</w:t>
      </w:r>
    </w:p>
    <w:p w14:paraId="52E246B3" w14:textId="77777777" w:rsidR="00BB1D27" w:rsidRDefault="00BB1D27" w:rsidP="00BB1D27">
      <w:pPr>
        <w:pStyle w:val="BodyText"/>
      </w:pPr>
      <w:r>
        <w:t>hadoop processing engine runs in parallel</w:t>
      </w:r>
    </w:p>
    <w:p w14:paraId="4DBF2488" w14:textId="77777777" w:rsidR="00BB1D27" w:rsidRDefault="00BB1D27" w:rsidP="003D4FE8">
      <w:pPr>
        <w:pStyle w:val="BodyText2"/>
      </w:pPr>
      <w:r>
        <w:t>12 EURO for their cluster - using Hadoop</w:t>
      </w:r>
    </w:p>
    <w:p w14:paraId="38E957A3" w14:textId="77777777" w:rsidR="00BB1D27" w:rsidRDefault="00BB1D27" w:rsidP="00BB1D27">
      <w:pPr>
        <w:pStyle w:val="BodyText"/>
      </w:pPr>
      <w:r>
        <w:t>meeting - within the next 1 month</w:t>
      </w:r>
    </w:p>
    <w:p w14:paraId="6AD3E712" w14:textId="77777777" w:rsidR="00BB1D27" w:rsidRDefault="00BB1D27" w:rsidP="00BB1D27">
      <w:pPr>
        <w:pStyle w:val="BodyText"/>
      </w:pPr>
      <w:r>
        <w:lastRenderedPageBreak/>
        <w:t>include tim, the person who has done the open street map change and eamonn</w:t>
      </w:r>
    </w:p>
    <w:p w14:paraId="5E549C17" w14:textId="77777777" w:rsidR="00BB1D27" w:rsidRDefault="00BB1D27" w:rsidP="00BB1D27">
      <w:pPr>
        <w:pStyle w:val="BodyText"/>
      </w:pPr>
      <w:r>
        <w:t>from here gregoire, me, michael, steve</w:t>
      </w:r>
    </w:p>
    <w:p w14:paraId="6EF5169D" w14:textId="77777777" w:rsidR="00BB1D27" w:rsidRDefault="00BB1D27" w:rsidP="003D4FE8">
      <w:pPr>
        <w:pStyle w:val="BodyText2"/>
      </w:pPr>
      <w:r>
        <w:t xml:space="preserve">and maybe javier </w:t>
      </w:r>
    </w:p>
    <w:p w14:paraId="4B717354" w14:textId="77777777" w:rsidR="00BB1D27" w:rsidRDefault="00BB1D27" w:rsidP="00BB1D27">
      <w:pPr>
        <w:pStyle w:val="BodyText"/>
      </w:pPr>
      <w:r>
        <w:t>send tim some sample data</w:t>
      </w:r>
    </w:p>
    <w:p w14:paraId="5A6245BD" w14:textId="77777777" w:rsidR="00BB1D27" w:rsidRDefault="00BB1D27" w:rsidP="003D4FE8">
      <w:pPr>
        <w:pStyle w:val="BodyText2"/>
      </w:pPr>
      <w:r>
        <w:t>24th or 27th october</w:t>
      </w:r>
    </w:p>
    <w:p w14:paraId="071A56E7" w14:textId="77777777" w:rsidR="00BB1D27" w:rsidRDefault="00BB1D27" w:rsidP="00BB1D27">
      <w:pPr>
        <w:pStyle w:val="Heading2"/>
      </w:pPr>
      <w:bookmarkStart w:id="224" w:name="_Toc315774654"/>
      <w:r>
        <w:t>Questions for IUCN at the meeting in December</w:t>
      </w:r>
      <w:bookmarkEnd w:id="224"/>
    </w:p>
    <w:p w14:paraId="18849D55" w14:textId="77777777" w:rsidR="00BB1D27" w:rsidRDefault="00BB1D27" w:rsidP="00BB1D27">
      <w:pPr>
        <w:pStyle w:val="ListBullet"/>
      </w:pPr>
      <w:r>
        <w:t>The polar bear distribution doesnt include any islands - it is only the marine areas</w:t>
      </w:r>
    </w:p>
    <w:p w14:paraId="32948F4F" w14:textId="77777777" w:rsidR="00BB1D27" w:rsidRDefault="00BB1D27" w:rsidP="00BB1D27">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BB1D27">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BB1D27">
      <w:pPr>
        <w:pStyle w:val="ListBullet"/>
      </w:pPr>
      <w:r>
        <w:t>Species where LEGEND&lt;&gt;'' are not shown in the mapper for sensitivity reasons. We need to make this better.</w:t>
      </w:r>
    </w:p>
    <w:p w14:paraId="623B7DC9" w14:textId="77777777" w:rsidR="00BB1D27" w:rsidRDefault="00BB1D27" w:rsidP="00BB1D27">
      <w:pPr>
        <w:pStyle w:val="BodyText"/>
      </w:pPr>
      <w:r>
        <w:t>iucn mapper issues</w:t>
      </w:r>
    </w:p>
    <w:p w14:paraId="1F557E1C" w14:textId="77777777" w:rsidR="00BB1D27" w:rsidRDefault="00BB1D27" w:rsidP="00BB1D27">
      <w:pPr>
        <w:pStyle w:val="BodyText"/>
      </w:pPr>
      <w:r>
        <w:t>the loading icon displayed continuously because the MapServer layer file didnt load:</w:t>
      </w:r>
    </w:p>
    <w:p w14:paraId="2DD3B5D7" w14:textId="77777777" w:rsidR="00BB1D27" w:rsidRDefault="00082D6F" w:rsidP="003D4FE8">
      <w:pPr>
        <w:pStyle w:val="BodyText2"/>
      </w:pPr>
      <w:hyperlink r:id="rId1247"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BB1D27">
      <w:pPr>
        <w:pStyle w:val="BodyText"/>
      </w:pPr>
      <w:r>
        <w:t>There are also 2 calls to the ESRI Topo map:</w:t>
      </w:r>
    </w:p>
    <w:p w14:paraId="7B022156" w14:textId="77777777" w:rsidR="00BB1D27" w:rsidRDefault="00082D6F" w:rsidP="003D4FE8">
      <w:pPr>
        <w:pStyle w:val="BodyText2"/>
      </w:pPr>
      <w:hyperlink r:id="rId1248"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3D4FE8">
      <w:pPr>
        <w:pStyle w:val="BodyText2"/>
      </w:pPr>
      <w:r>
        <w:t>Some species are not shown, e.g. 39367 and this is because their LEGEND field is not '' and we have a layer definition of LEGEND &lt;&gt;''!!!</w:t>
      </w:r>
    </w:p>
    <w:p w14:paraId="1165A568" w14:textId="77777777" w:rsidR="00BB1D27" w:rsidRDefault="00BB1D27" w:rsidP="003D4FE8">
      <w:pPr>
        <w:pStyle w:val="BodyText2"/>
      </w:pPr>
      <w:r>
        <w:t>updating the LEGEND values = ' ' to NULL - how? You cant actually do it!! Have to update to ""</w:t>
      </w:r>
    </w:p>
    <w:p w14:paraId="038750F7" w14:textId="77777777" w:rsidR="00BB1D27" w:rsidRDefault="00BB1D27" w:rsidP="00BB1D27">
      <w:pPr>
        <w:pStyle w:val="BodyText"/>
      </w:pPr>
      <w:r>
        <w:t>Versions and ranges through time - are they going to manage it</w:t>
      </w:r>
    </w:p>
    <w:p w14:paraId="7939C076" w14:textId="77777777" w:rsidR="00BB1D27" w:rsidRDefault="00BB1D27" w:rsidP="00BB1D27">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3D4FE8">
      <w:pPr>
        <w:pStyle w:val="BodyText2"/>
      </w:pPr>
      <w:r>
        <w:t>we will use checksums to be able to see which geometries and/or attributes have changed</w:t>
      </w:r>
    </w:p>
    <w:p w14:paraId="110DDC55" w14:textId="77777777" w:rsidR="00ED45BD" w:rsidRDefault="00ED45BD" w:rsidP="00ED45BD">
      <w:pPr>
        <w:pStyle w:val="Heading2"/>
      </w:pPr>
      <w:r>
        <w:t xml:space="preserve">IUCN </w:t>
      </w:r>
    </w:p>
    <w:p w14:paraId="5BCA5563" w14:textId="77777777" w:rsidR="008C0127" w:rsidRDefault="008C0127" w:rsidP="008C0127">
      <w:pPr>
        <w:pStyle w:val="Heading3"/>
      </w:pPr>
      <w:r>
        <w:t>Vineet and Adrian 24/4/12</w:t>
      </w:r>
    </w:p>
    <w:p w14:paraId="7C3A8CC1" w14:textId="77777777" w:rsidR="00ED45BD" w:rsidRDefault="00ED45BD" w:rsidP="003D4FE8">
      <w:pPr>
        <w:pStyle w:val="BodyText2"/>
      </w:pPr>
      <w:r>
        <w:t>Mostly about the ESRI meeting to look at managing the species data</w:t>
      </w:r>
    </w:p>
    <w:p w14:paraId="6D36C77D" w14:textId="77777777" w:rsidR="00ED45BD" w:rsidRDefault="00ED45BD" w:rsidP="00C34909">
      <w:pPr>
        <w:pStyle w:val="BodyText"/>
      </w:pPr>
      <w:r>
        <w:t>NatureServe and CIESIN work</w:t>
      </w:r>
    </w:p>
    <w:p w14:paraId="698FFE85" w14:textId="77777777" w:rsidR="00BE0F7E" w:rsidRDefault="00BE0F7E" w:rsidP="00C34909">
      <w:pPr>
        <w:pStyle w:val="BodyText"/>
      </w:pPr>
      <w:r>
        <w:t>Going to GBIF next week</w:t>
      </w:r>
    </w:p>
    <w:p w14:paraId="542414C0" w14:textId="77777777" w:rsidR="00383CFE" w:rsidRDefault="00383CFE" w:rsidP="00C34909">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C34909">
      <w:pPr>
        <w:pStyle w:val="BodyText"/>
      </w:pPr>
      <w:r>
        <w:t>Amphibians are very easy to do so that’s why they have done this</w:t>
      </w:r>
    </w:p>
    <w:p w14:paraId="44A398A9" w14:textId="77777777" w:rsidR="00836735" w:rsidRDefault="00836735" w:rsidP="00C34909">
      <w:pPr>
        <w:pStyle w:val="BodyText"/>
      </w:pPr>
      <w:r>
        <w:t>Data on IUCN website is 2010</w:t>
      </w:r>
    </w:p>
    <w:p w14:paraId="53245439" w14:textId="77777777" w:rsidR="00215D49" w:rsidRDefault="00350B8E" w:rsidP="00C34909">
      <w:pPr>
        <w:pStyle w:val="BodyText"/>
      </w:pPr>
      <w:r>
        <w:t>NatureServe</w:t>
      </w:r>
      <w:r w:rsidR="00215D49">
        <w:t xml:space="preserve"> managed data is 2003 and out of date</w:t>
      </w:r>
    </w:p>
    <w:p w14:paraId="33BFFDD4" w14:textId="77777777" w:rsidR="00685DAA" w:rsidRDefault="009C1A77" w:rsidP="00C34909">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C34909">
      <w:pPr>
        <w:pStyle w:val="BodyText"/>
      </w:pPr>
      <w:r>
        <w:t xml:space="preserve">Actions: email Kurt and say that I can </w:t>
      </w:r>
    </w:p>
    <w:p w14:paraId="38C2F7BF" w14:textId="77777777" w:rsidR="008C0127" w:rsidRDefault="008C0127" w:rsidP="008C0127">
      <w:pPr>
        <w:pStyle w:val="Heading3"/>
      </w:pPr>
      <w:r>
        <w:t>Vineet 13/6/12</w:t>
      </w:r>
    </w:p>
    <w:p w14:paraId="2AA71FEC" w14:textId="77777777" w:rsidR="00E23E00" w:rsidRDefault="00E23E00" w:rsidP="003D4FE8">
      <w:pPr>
        <w:pStyle w:val="BodyText2"/>
      </w:pPr>
      <w:r>
        <w:t>Questions for Vineet:</w:t>
      </w:r>
    </w:p>
    <w:p w14:paraId="688069CA" w14:textId="77777777" w:rsidR="00E23E00" w:rsidRDefault="00E23E00" w:rsidP="00E23E00">
      <w:pPr>
        <w:pStyle w:val="ListBullet"/>
      </w:pPr>
      <w:r>
        <w:t>Can we have full metadata for the IUCN Red List – e.g. which describes each attribute in the feature class</w:t>
      </w:r>
      <w:r w:rsidR="0089641C">
        <w:t>. On their website</w:t>
      </w:r>
    </w:p>
    <w:p w14:paraId="2167480C" w14:textId="77777777" w:rsidR="00FC34A0" w:rsidRDefault="00FC34A0" w:rsidP="00E23E00">
      <w:pPr>
        <w:pStyle w:val="ListBullet"/>
      </w:pPr>
      <w:r>
        <w:t>How can we filter out marine species from an analysis?</w:t>
      </w:r>
      <w:r w:rsidR="0089641C">
        <w:t xml:space="preserve"> Didn’t ask</w:t>
      </w:r>
    </w:p>
    <w:p w14:paraId="1243A9C9" w14:textId="77777777" w:rsidR="00E23E00" w:rsidRDefault="00E23E00" w:rsidP="00E23E00">
      <w:pPr>
        <w:pStyle w:val="ListBullet"/>
      </w:pPr>
      <w:r>
        <w:t>What are the results of the meeting with ESRI?</w:t>
      </w:r>
      <w:r w:rsidR="0089641C">
        <w:t xml:space="preserve"> Vineet will send </w:t>
      </w:r>
    </w:p>
    <w:p w14:paraId="48D54B0D" w14:textId="77777777" w:rsidR="00C724B3" w:rsidRDefault="00C724B3" w:rsidP="00E23E00">
      <w:pPr>
        <w:pStyle w:val="ListBullet"/>
      </w:pPr>
      <w:r>
        <w:t>What is the primary key for species? Id_no or speciesid</w:t>
      </w:r>
      <w:r w:rsidR="00CA0108">
        <w:t>?</w:t>
      </w:r>
      <w:r w:rsidR="0089641C">
        <w:t xml:space="preserve"> Didn’t ask</w:t>
      </w:r>
    </w:p>
    <w:p w14:paraId="39AD130E" w14:textId="77777777" w:rsidR="00E23E00" w:rsidRDefault="00E23E00" w:rsidP="00E23E00">
      <w:pPr>
        <w:pStyle w:val="ListBullet"/>
      </w:pPr>
      <w:r>
        <w:lastRenderedPageBreak/>
        <w:t>Data quality issues from ESRI and us</w:t>
      </w:r>
      <w:r w:rsidR="0089641C">
        <w:t>. Didn’t ask</w:t>
      </w:r>
    </w:p>
    <w:p w14:paraId="3FC0D80D" w14:textId="77777777" w:rsidR="00E23E00" w:rsidRDefault="00E23E00" w:rsidP="00E23E00">
      <w:pPr>
        <w:pStyle w:val="ListBullet"/>
      </w:pPr>
      <w:r>
        <w:t>Progress on PA/RL intersection</w:t>
      </w:r>
      <w:r w:rsidR="0089641C">
        <w:t xml:space="preserve">. </w:t>
      </w:r>
    </w:p>
    <w:p w14:paraId="642D4E00" w14:textId="77777777" w:rsidR="00FB2D3A" w:rsidRDefault="00FB2D3A" w:rsidP="00E23E00">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E23E00">
      <w:pPr>
        <w:pStyle w:val="ListBullet"/>
      </w:pPr>
      <w:r>
        <w:t>Licensing</w:t>
      </w:r>
      <w:r w:rsidR="0089641C">
        <w:t>. Ongoing discussion.</w:t>
      </w:r>
    </w:p>
    <w:p w14:paraId="2715D029" w14:textId="77777777" w:rsidR="00C5709E" w:rsidRDefault="00C5709E" w:rsidP="00E23E00">
      <w:pPr>
        <w:pStyle w:val="ListBullet"/>
      </w:pPr>
      <w:r>
        <w:t>Bandwidth for WFS on the IUCN machines</w:t>
      </w:r>
      <w:r w:rsidR="0089641C">
        <w:t>. Vineet will look at the traffic on the IUCN machine.</w:t>
      </w:r>
    </w:p>
    <w:p w14:paraId="0ADF8BF7" w14:textId="77777777" w:rsidR="00531602" w:rsidRDefault="00531602" w:rsidP="00E23E00">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E23E00">
      <w:pPr>
        <w:pStyle w:val="ListBullet"/>
      </w:pPr>
      <w:r>
        <w:t>A number of fields need controlled values, e.g. domains like status, ecosystem etc.</w:t>
      </w:r>
      <w:r w:rsidR="0089641C">
        <w:t xml:space="preserve"> Didn’t ask</w:t>
      </w:r>
    </w:p>
    <w:p w14:paraId="25D31C88" w14:textId="77777777" w:rsidR="00004857" w:rsidRDefault="00004857" w:rsidP="00004857">
      <w:pPr>
        <w:pStyle w:val="Heading3"/>
      </w:pPr>
      <w:r>
        <w:t xml:space="preserve">Mike/Vineet 3/7/12 </w:t>
      </w:r>
      <w:r w:rsidR="00036F77">
        <w:t>–</w:t>
      </w:r>
      <w:r>
        <w:t xml:space="preserve"> Licensing</w:t>
      </w:r>
    </w:p>
    <w:p w14:paraId="2EFA4DC5" w14:textId="77777777" w:rsidR="00036F77" w:rsidRDefault="00036F77" w:rsidP="001D2469">
      <w:pPr>
        <w:pStyle w:val="ListBullet"/>
      </w:pPr>
      <w:r>
        <w:t>600 sp</w:t>
      </w:r>
      <w:r w:rsidR="007766DF">
        <w:t>ecies</w:t>
      </w:r>
      <w:r>
        <w:t xml:space="preserve"> random update </w:t>
      </w:r>
      <w:r w:rsidR="007766DF">
        <w:t>done this week</w:t>
      </w:r>
    </w:p>
    <w:p w14:paraId="53865987" w14:textId="77777777" w:rsidR="00036F77" w:rsidRDefault="00450A8F" w:rsidP="001D2469">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1D2469">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1D2469">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1D2469">
      <w:pPr>
        <w:pStyle w:val="ListBullet"/>
      </w:pPr>
      <w:r>
        <w:t>Red List</w:t>
      </w:r>
      <w:r w:rsidR="00824D34">
        <w:t xml:space="preserve"> has mailing list which tells you about an update</w:t>
      </w:r>
      <w:r w:rsidR="00157543">
        <w:t xml:space="preserve"> </w:t>
      </w:r>
    </w:p>
    <w:p w14:paraId="4300F224" w14:textId="77777777" w:rsidR="00157543" w:rsidRDefault="00AE65D6" w:rsidP="001D2469">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1D2469">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1D2469">
      <w:pPr>
        <w:pStyle w:val="ListBullet"/>
      </w:pPr>
      <w:r>
        <w:t>For Annex 1 in the Data License Agreement:</w:t>
      </w:r>
    </w:p>
    <w:p w14:paraId="6B28A7C8" w14:textId="77777777" w:rsidR="008D77CF" w:rsidRDefault="00F056D2" w:rsidP="00077207">
      <w:pPr>
        <w:pStyle w:val="ListBullet3"/>
      </w:pPr>
      <w:r>
        <w:t>D</w:t>
      </w:r>
      <w:r w:rsidR="008D77CF">
        <w:t>escribe the delivery mechanisms so they can put a cost on it</w:t>
      </w:r>
      <w:r>
        <w:t>, e.g. WFS</w:t>
      </w:r>
    </w:p>
    <w:p w14:paraId="11B994CD" w14:textId="77777777" w:rsidR="00F27F2E" w:rsidRDefault="00F056D2" w:rsidP="00077207">
      <w:pPr>
        <w:pStyle w:val="ListBullet3"/>
      </w:pPr>
      <w:r>
        <w:t>D</w:t>
      </w:r>
      <w:r w:rsidR="00F27F2E">
        <w:t>escribe the derivative products and analyses</w:t>
      </w:r>
    </w:p>
    <w:p w14:paraId="178E4887" w14:textId="77777777" w:rsidR="00531901" w:rsidRDefault="00681943" w:rsidP="001D2469">
      <w:pPr>
        <w:pStyle w:val="ListBullet"/>
      </w:pPr>
      <w:r>
        <w:t>W</w:t>
      </w:r>
      <w:r w:rsidR="00531901">
        <w:t>e should have no physical access to sensitive data</w:t>
      </w:r>
    </w:p>
    <w:p w14:paraId="48812488" w14:textId="77777777" w:rsidR="00B8462B" w:rsidRDefault="00564C37" w:rsidP="001D2469">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1D2469">
      <w:pPr>
        <w:pStyle w:val="ListBullet"/>
      </w:pPr>
      <w:r>
        <w:t>I</w:t>
      </w:r>
      <w:r w:rsidR="00473C28">
        <w:t>nspire compliance – can we do something here</w:t>
      </w:r>
      <w:r>
        <w:t xml:space="preserve"> to the Red List</w:t>
      </w:r>
    </w:p>
    <w:p w14:paraId="0479C5DC" w14:textId="77777777" w:rsidR="006703AC" w:rsidRPr="00036F77" w:rsidRDefault="00564C37" w:rsidP="001D2469">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742572">
      <w:pPr>
        <w:pStyle w:val="Heading2"/>
      </w:pPr>
      <w:r>
        <w:t>GreenVest</w:t>
      </w:r>
    </w:p>
    <w:p w14:paraId="24648649" w14:textId="77777777" w:rsidR="00742572" w:rsidRDefault="00742572" w:rsidP="002E60E2">
      <w:pPr>
        <w:pStyle w:val="BodyText"/>
      </w:pPr>
      <w:r w:rsidRPr="00742572">
        <w:t>Stéphane Pauquet</w:t>
      </w:r>
      <w:r>
        <w:t xml:space="preserve"> 21/6/12.</w:t>
      </w:r>
    </w:p>
    <w:p w14:paraId="3F8059A3" w14:textId="77777777" w:rsidR="0027005D" w:rsidRDefault="0027005D" w:rsidP="002E60E2">
      <w:pPr>
        <w:pStyle w:val="BodyText"/>
      </w:pPr>
      <w:r>
        <w:t>based on symphony and php</w:t>
      </w:r>
    </w:p>
    <w:p w14:paraId="39FBA81E" w14:textId="77777777" w:rsidR="0027005D" w:rsidRDefault="0027005D" w:rsidP="002E60E2">
      <w:pPr>
        <w:pStyle w:val="BodyText"/>
      </w:pPr>
      <w:r>
        <w:t xml:space="preserve">have been speaking with charles, jonathan and will soon </w:t>
      </w:r>
    </w:p>
    <w:p w14:paraId="066D61F1" w14:textId="77777777" w:rsidR="0027005D" w:rsidRDefault="0027005D" w:rsidP="002E60E2">
      <w:pPr>
        <w:pStyle w:val="BodyText"/>
      </w:pPr>
      <w:r>
        <w:t>uses cartodb</w:t>
      </w:r>
      <w:r w:rsidR="008617C7">
        <w:t xml:space="preserve"> – want </w:t>
      </w:r>
      <w:r w:rsidR="00724A6D">
        <w:t>to use version 2 in july</w:t>
      </w:r>
    </w:p>
    <w:p w14:paraId="2D530244" w14:textId="77777777" w:rsidR="00344F60" w:rsidRDefault="00344F60" w:rsidP="002E60E2">
      <w:pPr>
        <w:pStyle w:val="BodyText"/>
      </w:pPr>
      <w:r>
        <w:t>will travel to cambridge by the end of the month</w:t>
      </w:r>
    </w:p>
    <w:p w14:paraId="648AA884" w14:textId="77777777" w:rsidR="0031580D" w:rsidRDefault="0031580D" w:rsidP="002E60E2">
      <w:pPr>
        <w:pStyle w:val="BodyText"/>
      </w:pPr>
      <w:r>
        <w:t>they are not expecting a massive data input in the short/medium term</w:t>
      </w:r>
    </w:p>
    <w:p w14:paraId="366FCA89" w14:textId="77777777" w:rsidR="0031580D" w:rsidRDefault="0031580D" w:rsidP="002E60E2">
      <w:pPr>
        <w:pStyle w:val="BodyText"/>
      </w:pPr>
      <w:r>
        <w:t>they are limiting to 6-7 countries in the short term</w:t>
      </w:r>
    </w:p>
    <w:p w14:paraId="79B9C9E6" w14:textId="77777777" w:rsidR="0031580D" w:rsidRDefault="0031580D" w:rsidP="002E60E2">
      <w:pPr>
        <w:pStyle w:val="BodyText"/>
      </w:pPr>
      <w:r>
        <w:t>then they were develop partnerships in other countries soon</w:t>
      </w:r>
    </w:p>
    <w:p w14:paraId="67837E7A" w14:textId="77777777" w:rsidR="00E82C7D" w:rsidRDefault="00E82C7D" w:rsidP="002E60E2">
      <w:pPr>
        <w:pStyle w:val="BodyText"/>
      </w:pPr>
      <w:r>
        <w:t>parkwatch -  decision support tools paksbio</w:t>
      </w:r>
    </w:p>
    <w:p w14:paraId="3A980D53" w14:textId="77777777" w:rsidR="00954BAC" w:rsidRDefault="00954BAC" w:rsidP="002E60E2">
      <w:pPr>
        <w:pStyle w:val="BodyText"/>
      </w:pPr>
      <w:r>
        <w:t>wildfinder based on wwf</w:t>
      </w:r>
    </w:p>
    <w:p w14:paraId="7643FE6B" w14:textId="77777777" w:rsidR="00954BAC" w:rsidRDefault="00954BAC" w:rsidP="002E60E2">
      <w:pPr>
        <w:pStyle w:val="BodyText"/>
      </w:pPr>
      <w:r>
        <w:t>plants come the sites database</w:t>
      </w:r>
    </w:p>
    <w:p w14:paraId="298443D6" w14:textId="77777777" w:rsidR="00C1235B" w:rsidRDefault="00C1235B" w:rsidP="002E60E2">
      <w:pPr>
        <w:pStyle w:val="BodyText"/>
      </w:pPr>
      <w:r>
        <w:t>they want our analyses!!!!</w:t>
      </w:r>
    </w:p>
    <w:p w14:paraId="522B310C" w14:textId="77777777" w:rsidR="007038B4" w:rsidRDefault="007038B4" w:rsidP="002E60E2">
      <w:pPr>
        <w:pStyle w:val="BodyText"/>
      </w:pPr>
      <w:r>
        <w:t>editing widget to the database!!!!</w:t>
      </w:r>
    </w:p>
    <w:p w14:paraId="5E057E10" w14:textId="77777777" w:rsidR="003C1BBD" w:rsidRDefault="003C1BBD" w:rsidP="002E60E2">
      <w:pPr>
        <w:pStyle w:val="BodyText"/>
      </w:pPr>
      <w:r>
        <w:t>further define the actual distribution within the pa</w:t>
      </w:r>
      <w:r w:rsidR="000E596C">
        <w:t xml:space="preserve"> – tools to improve the range</w:t>
      </w:r>
    </w:p>
    <w:p w14:paraId="13C20A73" w14:textId="77777777" w:rsidR="00695346" w:rsidRDefault="00695346" w:rsidP="002E60E2">
      <w:pPr>
        <w:pStyle w:val="BodyText"/>
      </w:pPr>
      <w:r>
        <w:t>currently missing the mapping in the species bit</w:t>
      </w:r>
    </w:p>
    <w:p w14:paraId="1617A111" w14:textId="77777777" w:rsidR="00695346" w:rsidRDefault="00695346" w:rsidP="002E60E2">
      <w:pPr>
        <w:pStyle w:val="BodyText"/>
      </w:pPr>
      <w:r>
        <w:t>will be asking national experts soon</w:t>
      </w:r>
    </w:p>
    <w:p w14:paraId="238AC100" w14:textId="77777777" w:rsidR="00695346" w:rsidRDefault="001A74BD" w:rsidP="002E60E2">
      <w:pPr>
        <w:pStyle w:val="BodyText"/>
      </w:pPr>
      <w:r>
        <w:t>develop</w:t>
      </w:r>
      <w:r w:rsidR="00695346">
        <w:t>ing indicators for their PAs – 6 of them</w:t>
      </w:r>
    </w:p>
    <w:p w14:paraId="1D1ADCD7" w14:textId="77777777" w:rsidR="00695346" w:rsidRDefault="00695346" w:rsidP="002E60E2">
      <w:pPr>
        <w:pStyle w:val="BodyText"/>
      </w:pPr>
      <w:r>
        <w:t>they need to remodel it a bit</w:t>
      </w:r>
    </w:p>
    <w:p w14:paraId="2A96F4A8" w14:textId="77777777" w:rsidR="00EB3938" w:rsidRDefault="00EB3938" w:rsidP="002E60E2">
      <w:pPr>
        <w:pStyle w:val="BodyText"/>
      </w:pPr>
      <w:r>
        <w:t>richness maps, indicators</w:t>
      </w:r>
      <w:r w:rsidR="000E596C">
        <w:t>, iucn red list data</w:t>
      </w:r>
    </w:p>
    <w:p w14:paraId="7C348E9E" w14:textId="77777777" w:rsidR="00FF0FDC" w:rsidRDefault="00FF0FDC" w:rsidP="002E60E2">
      <w:pPr>
        <w:pStyle w:val="BodyText"/>
      </w:pPr>
      <w:r>
        <w:t>he is based in south america but is in france for the summer</w:t>
      </w:r>
    </w:p>
    <w:p w14:paraId="07504F71" w14:textId="77777777" w:rsidR="00285AF6" w:rsidRDefault="00285AF6" w:rsidP="002E60E2">
      <w:pPr>
        <w:pStyle w:val="BodyText"/>
      </w:pPr>
      <w:r>
        <w:t>night foundation – open source promotion</w:t>
      </w:r>
    </w:p>
    <w:p w14:paraId="2F046843" w14:textId="77777777" w:rsidR="008C7CC8" w:rsidRDefault="008C7CC8" w:rsidP="002E60E2">
      <w:pPr>
        <w:pStyle w:val="BodyText"/>
      </w:pPr>
      <w:r>
        <w:t xml:space="preserve">CITES </w:t>
      </w:r>
    </w:p>
    <w:p w14:paraId="57208D62" w14:textId="77777777" w:rsidR="008C7CC8" w:rsidRDefault="008C7CC8" w:rsidP="002E60E2">
      <w:pPr>
        <w:pStyle w:val="BodyText"/>
      </w:pPr>
      <w:r>
        <w:t>IUCN Status</w:t>
      </w:r>
    </w:p>
    <w:p w14:paraId="16DCC78A" w14:textId="77777777" w:rsidR="00983CBF" w:rsidRDefault="00983CBF" w:rsidP="002E60E2">
      <w:pPr>
        <w:pStyle w:val="BodyText"/>
      </w:pPr>
      <w:r>
        <w:t>Species score</w:t>
      </w:r>
      <w:r w:rsidR="00B146EB">
        <w:t xml:space="preserve"> – based on endemism, distinctiveness</w:t>
      </w:r>
    </w:p>
    <w:p w14:paraId="2EDFB1EE" w14:textId="77777777" w:rsidR="00983CBF" w:rsidRDefault="00983CBF" w:rsidP="002E60E2">
      <w:pPr>
        <w:pStyle w:val="BodyText"/>
      </w:pPr>
      <w:r>
        <w:t>Consolidation Index</w:t>
      </w:r>
    </w:p>
    <w:p w14:paraId="56B9C529" w14:textId="77777777" w:rsidR="00983CBF" w:rsidRPr="00742572" w:rsidRDefault="00983CBF" w:rsidP="002E60E2">
      <w:pPr>
        <w:pStyle w:val="BodyText"/>
      </w:pPr>
      <w:r>
        <w:t>Sensitivity index</w:t>
      </w:r>
    </w:p>
    <w:p w14:paraId="2FCD9D99" w14:textId="77777777" w:rsidR="00E42DE0" w:rsidRDefault="00E42DE0" w:rsidP="00E42DE0">
      <w:pPr>
        <w:pStyle w:val="Heading1"/>
      </w:pPr>
      <w:r>
        <w:lastRenderedPageBreak/>
        <w:t>Data Requests</w:t>
      </w:r>
    </w:p>
    <w:p w14:paraId="7E23B90A" w14:textId="77777777" w:rsidR="00E42DE0" w:rsidRDefault="00E42DE0" w:rsidP="003D4FE8">
      <w:pPr>
        <w:pStyle w:val="BodyText2"/>
      </w:pPr>
      <w:r>
        <w:t>For Enrico 26/3/13:</w:t>
      </w:r>
    </w:p>
    <w:p w14:paraId="3B7EB942" w14:textId="77777777" w:rsidR="00E42DE0" w:rsidRDefault="00E42DE0" w:rsidP="003D4FE8">
      <w:pPr>
        <w:pStyle w:val="BodyText2"/>
      </w:pPr>
      <w:r>
        <w:t>DRC:</w:t>
      </w:r>
    </w:p>
    <w:p w14:paraId="0795DFF0" w14:textId="77777777" w:rsidR="00E42DE0" w:rsidRDefault="00E42DE0" w:rsidP="00E42DE0">
      <w:pPr>
        <w:pStyle w:val="BodyText"/>
      </w:pPr>
      <w:r w:rsidRPr="003325FD">
        <w:t xml:space="preserve">Okapi Wildlife Reserve </w:t>
      </w:r>
      <w:r>
        <w:t>(</w:t>
      </w:r>
      <w:r w:rsidRPr="003325FD">
        <w:t>37043</w:t>
      </w:r>
      <w:r>
        <w:t>)</w:t>
      </w:r>
    </w:p>
    <w:p w14:paraId="1BBCAE31" w14:textId="77777777" w:rsidR="00E42DE0" w:rsidRDefault="00E42DE0" w:rsidP="00E42DE0">
      <w:pPr>
        <w:pStyle w:val="BodyText"/>
      </w:pPr>
      <w:r w:rsidRPr="003325FD">
        <w:t>Virunga National Park</w:t>
      </w:r>
      <w:r>
        <w:t xml:space="preserve"> (</w:t>
      </w:r>
      <w:r w:rsidRPr="003325FD">
        <w:t>166889</w:t>
      </w:r>
      <w:r>
        <w:t>)</w:t>
      </w:r>
    </w:p>
    <w:p w14:paraId="30734387" w14:textId="77777777" w:rsidR="00E42DE0" w:rsidRDefault="00E42DE0" w:rsidP="00E42DE0">
      <w:pPr>
        <w:pStyle w:val="BodyText"/>
      </w:pPr>
      <w:r w:rsidRPr="00851107">
        <w:t>Upemba National Park</w:t>
      </w:r>
      <w:r>
        <w:t xml:space="preserve"> (</w:t>
      </w:r>
      <w:r w:rsidRPr="00851107">
        <w:t>1079</w:t>
      </w:r>
      <w:r>
        <w:t>)</w:t>
      </w:r>
    </w:p>
    <w:p w14:paraId="50F24E96" w14:textId="77777777" w:rsidR="00E42DE0" w:rsidRDefault="00E42DE0" w:rsidP="00E42DE0">
      <w:pPr>
        <w:pStyle w:val="BodyText"/>
      </w:pPr>
      <w:r w:rsidRPr="00851107">
        <w:t>Salonga National Park</w:t>
      </w:r>
      <w:r>
        <w:t xml:space="preserve"> (</w:t>
      </w:r>
      <w:r w:rsidRPr="00851107">
        <w:t>478292</w:t>
      </w:r>
      <w:r>
        <w:t>)</w:t>
      </w:r>
    </w:p>
    <w:p w14:paraId="7ABDA156" w14:textId="77777777" w:rsidR="00E42DE0" w:rsidRDefault="00E42DE0" w:rsidP="00E42DE0">
      <w:pPr>
        <w:pStyle w:val="BodyText"/>
      </w:pPr>
      <w:r w:rsidRPr="0013593D">
        <w:t>Garamba National Park</w:t>
      </w:r>
      <w:r>
        <w:t xml:space="preserve"> (</w:t>
      </w:r>
      <w:r w:rsidRPr="0013593D">
        <w:t>1083</w:t>
      </w:r>
      <w:r>
        <w:t>)</w:t>
      </w:r>
    </w:p>
    <w:p w14:paraId="57E36012" w14:textId="77777777" w:rsidR="00E42DE0" w:rsidRDefault="00E42DE0" w:rsidP="003D4FE8">
      <w:pPr>
        <w:pStyle w:val="BodyText2"/>
      </w:pPr>
      <w:r>
        <w:t>Congo:</w:t>
      </w:r>
    </w:p>
    <w:p w14:paraId="48E967E2" w14:textId="77777777" w:rsidR="00E42DE0" w:rsidRDefault="00E42DE0" w:rsidP="00E42DE0">
      <w:pPr>
        <w:pStyle w:val="BodyText"/>
      </w:pPr>
      <w:r w:rsidRPr="0013593D">
        <w:t>Odzala-Kokoua National Park</w:t>
      </w:r>
      <w:r>
        <w:t xml:space="preserve"> (643)</w:t>
      </w:r>
    </w:p>
    <w:p w14:paraId="3D431EAC" w14:textId="77777777" w:rsidR="00E42DE0" w:rsidRDefault="00E42DE0" w:rsidP="00E42DE0">
      <w:pPr>
        <w:pStyle w:val="BodyText"/>
      </w:pPr>
      <w:r w:rsidRPr="0013593D">
        <w:t>Nouabalé-Ndoki National Park</w:t>
      </w:r>
      <w:r>
        <w:t xml:space="preserve"> (</w:t>
      </w:r>
      <w:r w:rsidRPr="0013593D">
        <w:t>72332</w:t>
      </w:r>
      <w:r>
        <w:t>)</w:t>
      </w:r>
    </w:p>
    <w:p w14:paraId="52FC7098" w14:textId="77777777" w:rsidR="00E42DE0" w:rsidRDefault="00E42DE0" w:rsidP="003D4FE8">
      <w:pPr>
        <w:pStyle w:val="BodyText2"/>
        <w:rPr>
          <w:lang w:val="it-IT"/>
        </w:rPr>
      </w:pPr>
      <w:r>
        <w:rPr>
          <w:lang w:val="it-IT"/>
        </w:rPr>
        <w:t>Chad:</w:t>
      </w:r>
    </w:p>
    <w:p w14:paraId="39785554" w14:textId="77777777" w:rsidR="00E42DE0" w:rsidRDefault="00E42DE0" w:rsidP="00E42DE0">
      <w:pPr>
        <w:pStyle w:val="BodyText"/>
      </w:pPr>
      <w:r w:rsidRPr="0013593D">
        <w:t>Zakouma National Park</w:t>
      </w:r>
      <w:r>
        <w:t xml:space="preserve"> (641)</w:t>
      </w:r>
    </w:p>
    <w:p w14:paraId="586E56C0" w14:textId="77777777" w:rsidR="00E42DE0" w:rsidRDefault="00E42DE0" w:rsidP="003D4FE8">
      <w:pPr>
        <w:pStyle w:val="BodyText2"/>
      </w:pPr>
      <w:r w:rsidRPr="0013593D">
        <w:t>Central African Republic</w:t>
      </w:r>
      <w:r>
        <w:t>:</w:t>
      </w:r>
    </w:p>
    <w:p w14:paraId="1C02D86C" w14:textId="77777777" w:rsidR="00E42DE0" w:rsidRDefault="00E42DE0" w:rsidP="00E42DE0">
      <w:pPr>
        <w:pStyle w:val="BodyText"/>
      </w:pPr>
      <w:r w:rsidRPr="0013593D">
        <w:t>Manovo-Gounda-Saint Floris National Park</w:t>
      </w:r>
      <w:r>
        <w:t xml:space="preserve"> (2256)</w:t>
      </w:r>
    </w:p>
    <w:p w14:paraId="34356474" w14:textId="77777777" w:rsidR="00E42DE0" w:rsidRDefault="00E42DE0" w:rsidP="003D4FE8">
      <w:pPr>
        <w:pStyle w:val="BodyText2"/>
      </w:pPr>
      <w:r w:rsidRPr="0013593D">
        <w:t>Cameroon</w:t>
      </w:r>
      <w:r>
        <w:t>:</w:t>
      </w:r>
    </w:p>
    <w:p w14:paraId="7F5B78F9" w14:textId="77777777" w:rsidR="00E42DE0" w:rsidRDefault="00E42DE0" w:rsidP="00E42DE0">
      <w:pPr>
        <w:pStyle w:val="BodyText"/>
      </w:pPr>
      <w:r w:rsidRPr="0013593D">
        <w:t>Bouba Ndjida National Park</w:t>
      </w:r>
      <w:r>
        <w:t xml:space="preserve"> (606)</w:t>
      </w:r>
    </w:p>
    <w:p w14:paraId="733CE98E" w14:textId="77777777" w:rsidR="00E42DE0" w:rsidRPr="003325FD" w:rsidRDefault="00E42DE0" w:rsidP="003D4FE8">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8F2FB2">
      <w:pPr>
        <w:pStyle w:val="Heading1"/>
      </w:pPr>
      <w:r>
        <w:t>IUCN Machine</w:t>
      </w:r>
      <w:bookmarkEnd w:id="222"/>
    </w:p>
    <w:p w14:paraId="56D2D533" w14:textId="77777777" w:rsidR="0030068E" w:rsidRDefault="0030068E" w:rsidP="0030068E">
      <w:pPr>
        <w:pStyle w:val="Heading2"/>
      </w:pPr>
      <w:r>
        <w:t>Machine Login</w:t>
      </w:r>
    </w:p>
    <w:p w14:paraId="7149DB18" w14:textId="77777777" w:rsidR="0030068E" w:rsidRDefault="0030068E" w:rsidP="003D4FE8">
      <w:pPr>
        <w:pStyle w:val="BodyText2"/>
      </w:pPr>
      <w:r>
        <w:t>User:</w:t>
      </w:r>
      <w:r>
        <w:tab/>
        <w:t>AndrewCottam</w:t>
      </w:r>
    </w:p>
    <w:p w14:paraId="39672932" w14:textId="77777777" w:rsidR="0030068E" w:rsidRDefault="0030068E" w:rsidP="0030068E">
      <w:pPr>
        <w:pStyle w:val="BodyText"/>
      </w:pPr>
      <w:r>
        <w:t>Pass:</w:t>
      </w:r>
      <w:r>
        <w:tab/>
        <w:t>&lt;usual&gt;</w:t>
      </w:r>
    </w:p>
    <w:p w14:paraId="45A43835" w14:textId="77777777" w:rsidR="0030068E" w:rsidRDefault="0030068E" w:rsidP="0030068E">
      <w:pPr>
        <w:pStyle w:val="Heading2"/>
      </w:pPr>
      <w:r>
        <w:t>ArcGIS Server Login</w:t>
      </w:r>
    </w:p>
    <w:p w14:paraId="480D2950" w14:textId="77777777" w:rsidR="0030068E" w:rsidRDefault="0030068E" w:rsidP="003D4FE8">
      <w:pPr>
        <w:pStyle w:val="BodyText2"/>
      </w:pPr>
      <w:r>
        <w:t>To ArcGIS Server 10.01 (</w:t>
      </w:r>
      <w:hyperlink r:id="rId1249" w:history="1">
        <w:r>
          <w:rPr>
            <w:rStyle w:val="Hyperlink"/>
          </w:rPr>
          <w:t>http://79.125.16.106/arcgis/manager/default.aspx</w:t>
        </w:r>
      </w:hyperlink>
      <w:r>
        <w:t>)</w:t>
      </w:r>
    </w:p>
    <w:p w14:paraId="3BF6B6A8" w14:textId="77777777" w:rsidR="0030068E" w:rsidRDefault="0030068E" w:rsidP="003D4FE8">
      <w:pPr>
        <w:pStyle w:val="BodyText2"/>
      </w:pPr>
      <w:r>
        <w:t>User:</w:t>
      </w:r>
      <w:r>
        <w:tab/>
        <w:t>IP-0A321AD6\AndrewCottam</w:t>
      </w:r>
    </w:p>
    <w:p w14:paraId="02CA27A6" w14:textId="77777777" w:rsidR="0030068E" w:rsidRDefault="0030068E" w:rsidP="0030068E">
      <w:pPr>
        <w:pStyle w:val="BodyText"/>
      </w:pPr>
      <w:r>
        <w:t>Pass:</w:t>
      </w:r>
      <w:r>
        <w:tab/>
        <w:t>&lt;usual&gt;</w:t>
      </w:r>
    </w:p>
    <w:p w14:paraId="205FABE7" w14:textId="77777777" w:rsidR="0030068E" w:rsidRDefault="0030068E" w:rsidP="003D4FE8">
      <w:pPr>
        <w:pStyle w:val="BodyText2"/>
      </w:pPr>
      <w:r>
        <w:t>To ArcGIS Server 10.1 (</w:t>
      </w:r>
      <w:hyperlink r:id="rId1250" w:history="1">
        <w:r>
          <w:rPr>
            <w:rStyle w:val="Hyperlink"/>
          </w:rPr>
          <w:t>http://mapservices.iucnredlist.org/arcgis/manager</w:t>
        </w:r>
      </w:hyperlink>
      <w:r>
        <w:t>)</w:t>
      </w:r>
    </w:p>
    <w:p w14:paraId="115270EC" w14:textId="77777777" w:rsidR="0030068E" w:rsidRDefault="0030068E" w:rsidP="0030068E">
      <w:pPr>
        <w:pStyle w:val="BodyText"/>
      </w:pPr>
      <w:r>
        <w:t>User:</w:t>
      </w:r>
    </w:p>
    <w:p w14:paraId="22C2DA77" w14:textId="77777777" w:rsidR="0030068E" w:rsidRPr="00D06C06" w:rsidRDefault="0030068E" w:rsidP="0030068E">
      <w:pPr>
        <w:pStyle w:val="BodyText"/>
      </w:pPr>
      <w:r>
        <w:t>Pass:</w:t>
      </w:r>
    </w:p>
    <w:p w14:paraId="2843BAB5" w14:textId="77777777" w:rsidR="00A072C3" w:rsidRPr="00245D48" w:rsidRDefault="00A072C3" w:rsidP="00A072C3">
      <w:pPr>
        <w:pStyle w:val="Heading2"/>
      </w:pPr>
      <w:r>
        <w:t>Notes</w:t>
      </w:r>
    </w:p>
    <w:p w14:paraId="495E836D" w14:textId="77777777" w:rsidR="00B37D09" w:rsidRDefault="008F2FB2" w:rsidP="00110E00">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110E00">
      <w:pPr>
        <w:pStyle w:val="BodyText"/>
      </w:pPr>
      <w:r>
        <w:t>And also from my MBA</w:t>
      </w:r>
    </w:p>
    <w:p w14:paraId="688C4922" w14:textId="77777777" w:rsidR="00B37D09" w:rsidRDefault="008F2FB2" w:rsidP="003D4FE8">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110E00">
      <w:pPr>
        <w:pStyle w:val="BodyText"/>
      </w:pPr>
      <w:r>
        <w:t>13/9/11 Installed Aptana 3 Studio</w:t>
      </w:r>
    </w:p>
    <w:p w14:paraId="3D32BA92" w14:textId="77777777" w:rsidR="00FF755E" w:rsidRDefault="00FF755E" w:rsidP="003D4FE8">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110E00">
      <w:pPr>
        <w:pStyle w:val="BodyText"/>
      </w:pPr>
      <w:r>
        <w:t>4978783 records in the intersections table - this is for about 1500 species - dont know exactly as the results are not available - the file GDB is 12.9Gb</w:t>
      </w:r>
    </w:p>
    <w:p w14:paraId="659C5940" w14:textId="77777777" w:rsidR="00B37D09" w:rsidRDefault="008F2FB2" w:rsidP="003D4FE8">
      <w:pPr>
        <w:pStyle w:val="BodyText2"/>
      </w:pPr>
      <w:r>
        <w:t>Cloning the GP Scripts project into AS3. Click on Import Project, Git | Git Repository and ENTER THE HTTP URL for the repo</w:t>
      </w:r>
    </w:p>
    <w:p w14:paraId="3A18E842" w14:textId="77777777" w:rsidR="00921B69" w:rsidRDefault="008B172D" w:rsidP="003D4FE8">
      <w:pPr>
        <w:pStyle w:val="BodyText2"/>
      </w:pPr>
      <w:r>
        <w:t>T</w:t>
      </w:r>
      <w:r w:rsidR="00CF40E9">
        <w:t>he RedListUser and MichaelSchul</w:t>
      </w:r>
      <w:r>
        <w:t>z have permissions and their passwords are conservation$</w:t>
      </w:r>
    </w:p>
    <w:p w14:paraId="6892F70D" w14:textId="77777777" w:rsidR="00C14CD5" w:rsidRDefault="00082D6F" w:rsidP="003D4FE8">
      <w:pPr>
        <w:pStyle w:val="BodyText2"/>
      </w:pPr>
      <w:hyperlink r:id="rId1251" w:history="1">
        <w:r w:rsidR="00BB1D27" w:rsidRPr="00C577D8">
          <w:rPr>
            <w:rStyle w:val="Hyperlink"/>
          </w:rPr>
          <w:t>http://ehabitat-wps.jrc.ec.europa.eu/cgi-bin/wdpa2011</w:t>
        </w:r>
      </w:hyperlink>
      <w:r w:rsidR="00BB1D27">
        <w:t xml:space="preserve"> </w:t>
      </w:r>
    </w:p>
    <w:p w14:paraId="691CAE13" w14:textId="77777777" w:rsidR="00997899" w:rsidRDefault="009851A4" w:rsidP="003D4FE8">
      <w:pPr>
        <w:pStyle w:val="BodyText2"/>
      </w:pPr>
      <w:r>
        <w:lastRenderedPageBreak/>
        <w:t xml:space="preserve">ArcGIS Server 10.1 installed sometime between 6/7/12 and 9/7/12. </w:t>
      </w:r>
    </w:p>
    <w:p w14:paraId="0C4EEE84" w14:textId="77777777" w:rsidR="004F2A95" w:rsidRDefault="004F2A95" w:rsidP="004F2A95">
      <w:pPr>
        <w:pStyle w:val="Heading2"/>
      </w:pPr>
      <w:r>
        <w:t>10.1</w:t>
      </w:r>
    </w:p>
    <w:p w14:paraId="4B20E8BD" w14:textId="77777777" w:rsidR="004F2A95" w:rsidRDefault="004F2A95" w:rsidP="003D4FE8">
      <w:pPr>
        <w:pStyle w:val="BodyText2"/>
      </w:pPr>
      <w:r>
        <w:t>Here are the new machine details:</w:t>
      </w:r>
    </w:p>
    <w:p w14:paraId="488D69A2" w14:textId="77777777" w:rsidR="004F2A95" w:rsidRDefault="004F2A95" w:rsidP="00C51405">
      <w:pPr>
        <w:pStyle w:val="ListBullet"/>
      </w:pPr>
      <w:r>
        <w:t xml:space="preserve">Machine: </w:t>
      </w:r>
      <w:r w:rsidRPr="004F2A95">
        <w:t>46.51.176.219</w:t>
      </w:r>
    </w:p>
    <w:p w14:paraId="741A56EC" w14:textId="77777777" w:rsidR="004F2A95" w:rsidRDefault="004F2A95" w:rsidP="003D4FE8">
      <w:pPr>
        <w:pStyle w:val="BodyText2"/>
      </w:pPr>
      <w:r>
        <w:t>Domain: mapservices.iucnredlist.org</w:t>
      </w:r>
    </w:p>
    <w:p w14:paraId="31858B3B" w14:textId="77777777" w:rsidR="001560CC" w:rsidRDefault="007C5C82" w:rsidP="003D4FE8">
      <w:pPr>
        <w:pStyle w:val="BodyText2"/>
      </w:pPr>
      <w:r>
        <w:t xml:space="preserve">Secure services: </w:t>
      </w:r>
    </w:p>
    <w:p w14:paraId="6B3B14B2" w14:textId="77777777" w:rsidR="001560CC" w:rsidRDefault="001560CC" w:rsidP="00C51405">
      <w:pPr>
        <w:pStyle w:val="ListBullet"/>
      </w:pPr>
      <w:r>
        <w:t xml:space="preserve">User: </w:t>
      </w:r>
      <w:r w:rsidR="007C5C82" w:rsidRPr="007C5C82">
        <w:t>Spatial_API_User</w:t>
      </w:r>
      <w:r w:rsidR="007C5C82">
        <w:t xml:space="preserve"> </w:t>
      </w:r>
    </w:p>
    <w:p w14:paraId="5495EEB1" w14:textId="77777777" w:rsidR="007C5C82" w:rsidRDefault="001560CC" w:rsidP="00C51405">
      <w:pPr>
        <w:pStyle w:val="ListBullet"/>
      </w:pPr>
      <w:r>
        <w:t>Pass</w:t>
      </w:r>
      <w:r w:rsidR="007C5C82">
        <w:t>word: hammerhead</w:t>
      </w:r>
    </w:p>
    <w:p w14:paraId="16F2EA39" w14:textId="77777777" w:rsidR="004F2A95" w:rsidRDefault="004F2A95" w:rsidP="003D4FE8">
      <w:pPr>
        <w:pStyle w:val="BodyText2"/>
      </w:pPr>
      <w:r>
        <w:t xml:space="preserve">Example </w:t>
      </w:r>
      <w:r w:rsidR="0079695A">
        <w:t>REST</w:t>
      </w:r>
      <w:r>
        <w:t xml:space="preserve"> call:</w:t>
      </w:r>
    </w:p>
    <w:p w14:paraId="00105218" w14:textId="77777777" w:rsidR="004F2A95" w:rsidRDefault="00082D6F" w:rsidP="003D4FE8">
      <w:pPr>
        <w:pStyle w:val="BodyText2"/>
      </w:pPr>
      <w:hyperlink r:id="rId1252"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3D4FE8">
      <w:pPr>
        <w:pStyle w:val="BodyText2"/>
      </w:pPr>
      <w:r>
        <w:t>Example WFS call:</w:t>
      </w:r>
    </w:p>
    <w:p w14:paraId="23C780A6" w14:textId="77777777" w:rsidR="0079695A" w:rsidRDefault="00082D6F" w:rsidP="003D4FE8">
      <w:pPr>
        <w:pStyle w:val="BodyText2"/>
      </w:pPr>
      <w:hyperlink r:id="rId1253"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3D4FE8">
      <w:pPr>
        <w:pStyle w:val="BodyText2"/>
      </w:pPr>
      <w:r>
        <w:t>Doesn’t work! Think because they are secure services.</w:t>
      </w:r>
      <w:r w:rsidR="00C51405">
        <w:t xml:space="preserve"> For the test service (not secured):</w:t>
      </w:r>
    </w:p>
    <w:p w14:paraId="6F008FAB" w14:textId="77777777" w:rsidR="00C51405" w:rsidRDefault="00082D6F" w:rsidP="003D4FE8">
      <w:pPr>
        <w:pStyle w:val="BodyText2"/>
      </w:pPr>
      <w:hyperlink r:id="rId1254"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3D4FE8">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397DAF">
      <w:pPr>
        <w:pStyle w:val="Code"/>
      </w:pPr>
      <w:r w:rsidRPr="00892839">
        <w:t>[</w:t>
      </w:r>
    </w:p>
    <w:p w14:paraId="686A6192" w14:textId="77777777" w:rsidR="00892839" w:rsidRPr="00892839" w:rsidRDefault="00892839" w:rsidP="00397DAF">
      <w:pPr>
        <w:pStyle w:val="Code"/>
      </w:pPr>
      <w:r w:rsidRPr="00892839">
        <w:t>{</w:t>
      </w:r>
    </w:p>
    <w:p w14:paraId="542E1373" w14:textId="77777777" w:rsidR="00892839" w:rsidRPr="00892839" w:rsidRDefault="00892839" w:rsidP="00397DAF">
      <w:pPr>
        <w:pStyle w:val="Code"/>
      </w:pPr>
      <w:r w:rsidRPr="00892839">
        <w:t xml:space="preserve">    "id": 0,</w:t>
      </w:r>
    </w:p>
    <w:p w14:paraId="06AD14D2" w14:textId="77777777" w:rsidR="00892839" w:rsidRPr="00892839" w:rsidRDefault="00892839" w:rsidP="00397DAF">
      <w:pPr>
        <w:pStyle w:val="Code"/>
      </w:pPr>
      <w:r w:rsidRPr="00892839">
        <w:t xml:space="preserve">    "source":</w:t>
      </w:r>
    </w:p>
    <w:p w14:paraId="3904814C" w14:textId="77777777" w:rsidR="00892839" w:rsidRPr="00892839" w:rsidRDefault="00892839" w:rsidP="00397DAF">
      <w:pPr>
        <w:pStyle w:val="Code"/>
      </w:pPr>
      <w:r w:rsidRPr="00892839">
        <w:t xml:space="preserve">    {</w:t>
      </w:r>
    </w:p>
    <w:p w14:paraId="7CE1259C" w14:textId="77777777" w:rsidR="00892839" w:rsidRPr="00892839" w:rsidRDefault="00892839" w:rsidP="00397DAF">
      <w:pPr>
        <w:pStyle w:val="Code"/>
      </w:pPr>
      <w:r w:rsidRPr="00892839">
        <w:t xml:space="preserve">      "type": "mapLayer",</w:t>
      </w:r>
    </w:p>
    <w:p w14:paraId="646CCC2E" w14:textId="77777777" w:rsidR="00892839" w:rsidRPr="00892839" w:rsidRDefault="00892839" w:rsidP="00397DAF">
      <w:pPr>
        <w:pStyle w:val="Code"/>
      </w:pPr>
      <w:r w:rsidRPr="00892839">
        <w:t xml:space="preserve">      "mapLayerId": 0</w:t>
      </w:r>
    </w:p>
    <w:p w14:paraId="3CE1D9F3" w14:textId="77777777" w:rsidR="00892839" w:rsidRPr="00892839" w:rsidRDefault="00892839" w:rsidP="00397DAF">
      <w:pPr>
        <w:pStyle w:val="Code"/>
      </w:pPr>
      <w:r w:rsidRPr="00892839">
        <w:t xml:space="preserve">    },</w:t>
      </w:r>
    </w:p>
    <w:p w14:paraId="3F7325EE" w14:textId="77777777" w:rsidR="00892839" w:rsidRPr="00892839" w:rsidRDefault="00892839" w:rsidP="00397DAF">
      <w:pPr>
        <w:pStyle w:val="Code"/>
      </w:pPr>
      <w:r w:rsidRPr="00892839">
        <w:t xml:space="preserve">    "drawingInfo":     {</w:t>
      </w:r>
    </w:p>
    <w:p w14:paraId="3F82EF75" w14:textId="77777777" w:rsidR="00892839" w:rsidRPr="00892839" w:rsidRDefault="00892839" w:rsidP="00397DAF">
      <w:pPr>
        <w:pStyle w:val="Code"/>
      </w:pPr>
      <w:r w:rsidRPr="00892839">
        <w:t xml:space="preserve">      "renderer": {</w:t>
      </w:r>
    </w:p>
    <w:p w14:paraId="1D2926BC" w14:textId="77777777" w:rsidR="00892839" w:rsidRPr="00892839" w:rsidRDefault="00892839" w:rsidP="00397DAF">
      <w:pPr>
        <w:pStyle w:val="Code"/>
      </w:pPr>
      <w:r w:rsidRPr="00892839">
        <w:t xml:space="preserve">        "type": "simple",</w:t>
      </w:r>
    </w:p>
    <w:p w14:paraId="4EBFBBDC" w14:textId="77777777" w:rsidR="00892839" w:rsidRPr="00892839" w:rsidRDefault="00892839" w:rsidP="00397DAF">
      <w:pPr>
        <w:pStyle w:val="Code"/>
      </w:pPr>
      <w:r w:rsidRPr="00892839">
        <w:t xml:space="preserve">        "symbol":</w:t>
      </w:r>
    </w:p>
    <w:p w14:paraId="2C96BE4A" w14:textId="77777777" w:rsidR="00892839" w:rsidRPr="00892839" w:rsidRDefault="00892839" w:rsidP="00397DAF">
      <w:pPr>
        <w:pStyle w:val="Code"/>
      </w:pPr>
      <w:r w:rsidRPr="00892839">
        <w:t xml:space="preserve">        {</w:t>
      </w:r>
    </w:p>
    <w:p w14:paraId="2E0EEEC8" w14:textId="77777777" w:rsidR="00892839" w:rsidRPr="00892839" w:rsidRDefault="00892839" w:rsidP="00397DAF">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397DAF">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397DAF">
      <w:pPr>
        <w:pStyle w:val="Code"/>
      </w:pPr>
      <w:r w:rsidRPr="00892839">
        <w:t xml:space="preserve">          }</w:t>
      </w:r>
    </w:p>
    <w:p w14:paraId="161A5FB9" w14:textId="77777777" w:rsidR="00892839" w:rsidRPr="00892839" w:rsidRDefault="00892839" w:rsidP="00397DAF">
      <w:pPr>
        <w:pStyle w:val="Code"/>
      </w:pPr>
      <w:r w:rsidRPr="00892839">
        <w:t xml:space="preserve">        },</w:t>
      </w:r>
    </w:p>
    <w:p w14:paraId="0CD6FD9F" w14:textId="77777777" w:rsidR="00892839" w:rsidRPr="00892839" w:rsidRDefault="00892839" w:rsidP="00397DAF">
      <w:pPr>
        <w:pStyle w:val="Code"/>
      </w:pPr>
      <w:r w:rsidRPr="00892839">
        <w:t xml:space="preserve">      },</w:t>
      </w:r>
    </w:p>
    <w:p w14:paraId="2ECC8631" w14:textId="77777777" w:rsidR="00892839" w:rsidRPr="00892839" w:rsidRDefault="00892839" w:rsidP="00397DAF">
      <w:pPr>
        <w:pStyle w:val="Code"/>
      </w:pPr>
      <w:r w:rsidRPr="00892839">
        <w:t xml:space="preserve">    },</w:t>
      </w:r>
    </w:p>
    <w:p w14:paraId="7744DFF0" w14:textId="77777777" w:rsidR="00892839" w:rsidRPr="00892839" w:rsidRDefault="00892839" w:rsidP="00397DAF">
      <w:pPr>
        <w:pStyle w:val="Code"/>
      </w:pPr>
      <w:r w:rsidRPr="00892839">
        <w:t xml:space="preserve">  }</w:t>
      </w:r>
    </w:p>
    <w:p w14:paraId="284FE7BC" w14:textId="77777777" w:rsidR="00892839" w:rsidRDefault="00892839" w:rsidP="00397DAF">
      <w:pPr>
        <w:pStyle w:val="Code"/>
      </w:pPr>
      <w:r w:rsidRPr="00892839">
        <w:t>]</w:t>
      </w:r>
    </w:p>
    <w:p w14:paraId="1C79E05B" w14:textId="77777777" w:rsidR="006A567D" w:rsidRDefault="006A567D" w:rsidP="003D4FE8">
      <w:pPr>
        <w:pStyle w:val="BodyText2"/>
      </w:pPr>
      <w:r>
        <w:t xml:space="preserve">To use the Javascript API to create Dynamic Layers, you need to use setLayerDrawingOptions method on the ArcGISDynamicMapServiceLayer (see </w:t>
      </w:r>
      <w:hyperlink r:id="rId1255" w:anchor="setLayerDrawingOptions" w:history="1">
        <w:r w:rsidRPr="006A567D">
          <w:rPr>
            <w:rStyle w:val="Hyperlink"/>
          </w:rPr>
          <w:t>here</w:t>
        </w:r>
      </w:hyperlink>
      <w:r>
        <w:t>).</w:t>
      </w:r>
    </w:p>
    <w:p w14:paraId="0AA0BA5C" w14:textId="77777777" w:rsidR="003E6926" w:rsidRDefault="003E6926" w:rsidP="003E6926">
      <w:pPr>
        <w:pStyle w:val="Heading3"/>
      </w:pPr>
      <w:r>
        <w:t>Security</w:t>
      </w:r>
    </w:p>
    <w:p w14:paraId="531A10D8" w14:textId="77777777" w:rsidR="003E6926" w:rsidRDefault="003E6926" w:rsidP="003D4FE8">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3D4FE8">
      <w:pPr>
        <w:pStyle w:val="BodyText2"/>
      </w:pPr>
      <w:r>
        <w:t>It works under the following situations:</w:t>
      </w:r>
    </w:p>
    <w:p w14:paraId="210ACE9F" w14:textId="77777777" w:rsidR="003E6926" w:rsidRDefault="003E6926" w:rsidP="003E6926">
      <w:pPr>
        <w:pStyle w:val="ListBullet"/>
      </w:pPr>
      <w:r>
        <w:lastRenderedPageBreak/>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3E6926">
      <w:pPr>
        <w:pStyle w:val="ListBullet"/>
      </w:pPr>
      <w:r>
        <w:t xml:space="preserve">Calling a </w:t>
      </w:r>
      <w:r w:rsidR="00D91031">
        <w:t xml:space="preserve">non-secure </w:t>
      </w:r>
      <w:r>
        <w:t xml:space="preserve">WFS service directly - </w:t>
      </w:r>
      <w:hyperlink r:id="rId1256"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3D4FE8">
      <w:pPr>
        <w:pStyle w:val="BodyText2"/>
      </w:pPr>
      <w:r>
        <w:t>It doesn’t work under the following situations:</w:t>
      </w:r>
    </w:p>
    <w:p w14:paraId="50237380" w14:textId="77777777" w:rsidR="003E6926" w:rsidRDefault="003E6926" w:rsidP="003E692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3E6926">
      <w:pPr>
        <w:pStyle w:val="ListBullet"/>
      </w:pPr>
      <w:r>
        <w:t xml:space="preserve">Calling </w:t>
      </w:r>
      <w:r w:rsidR="00AC08E7">
        <w:t>a secure WFS service directly</w:t>
      </w:r>
      <w:r w:rsidR="00B40F32">
        <w:t xml:space="preserve"> – error page</w:t>
      </w:r>
    </w:p>
    <w:p w14:paraId="1E43FBBD" w14:textId="77777777" w:rsidR="00B40F32" w:rsidRDefault="00B40F32" w:rsidP="003D4FE8">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8F2FB2">
      <w:pPr>
        <w:pStyle w:val="Heading1"/>
      </w:pPr>
      <w:bookmarkStart w:id="225" w:name="_Toc315774655"/>
      <w:r>
        <w:t>I</w:t>
      </w:r>
      <w:r w:rsidR="006B4226">
        <w:t>deas</w:t>
      </w:r>
      <w:r w:rsidR="00D71ED3">
        <w:t>/Useful</w:t>
      </w:r>
      <w:bookmarkEnd w:id="225"/>
    </w:p>
    <w:p w14:paraId="4D7D187C" w14:textId="77777777" w:rsidR="00D91C4D" w:rsidRDefault="00D91C4D" w:rsidP="00D91C4D">
      <w:pPr>
        <w:pStyle w:val="Heading2"/>
      </w:pPr>
      <w:r>
        <w:t>Other data source</w:t>
      </w:r>
      <w:r w:rsidR="00C614D9">
        <w:t>s</w:t>
      </w:r>
    </w:p>
    <w:p w14:paraId="53211C3F" w14:textId="77777777" w:rsidR="001D23C5" w:rsidRDefault="001D23C5" w:rsidP="001D23C5">
      <w:pPr>
        <w:pStyle w:val="Heading3"/>
      </w:pPr>
      <w:r>
        <w:t>Regional Red Lists</w:t>
      </w:r>
    </w:p>
    <w:p w14:paraId="38457680" w14:textId="77777777" w:rsidR="001D23C5" w:rsidRDefault="001D23C5" w:rsidP="003D4FE8">
      <w:pPr>
        <w:pStyle w:val="BodyText2"/>
      </w:pPr>
      <w:r>
        <w:t xml:space="preserve">The European Red Lists are available from the EEA: </w:t>
      </w:r>
      <w:hyperlink r:id="rId1257" w:history="1">
        <w:r w:rsidRPr="005A63FB">
          <w:rPr>
            <w:rStyle w:val="Hyperlink"/>
          </w:rPr>
          <w:t>http://www.eea.europa.eu/data-and-maps/data/european-red-lists-2</w:t>
        </w:r>
      </w:hyperlink>
    </w:p>
    <w:p w14:paraId="5BDFEFA1" w14:textId="77777777" w:rsidR="001D23C5" w:rsidRPr="001D23C5" w:rsidRDefault="001D23C5" w:rsidP="001D23C5">
      <w:pPr>
        <w:pStyle w:val="Heading3"/>
      </w:pPr>
      <w:r>
        <w:t>GBIF</w:t>
      </w:r>
    </w:p>
    <w:p w14:paraId="38F8D93E" w14:textId="77777777" w:rsidR="00B37D09" w:rsidRDefault="008F2FB2" w:rsidP="003D4FE8">
      <w:pPr>
        <w:pStyle w:val="BodyText2"/>
      </w:pPr>
      <w:r>
        <w:t>Show GBIF data on top of IUCN Red List Data to show experts that the range has changed?</w:t>
      </w:r>
    </w:p>
    <w:p w14:paraId="3DB2ECA0" w14:textId="77777777" w:rsidR="001D23C5" w:rsidRDefault="001D23C5" w:rsidP="001D23C5">
      <w:pPr>
        <w:pStyle w:val="Heading3"/>
      </w:pPr>
      <w:r>
        <w:t>AquaMaps</w:t>
      </w:r>
    </w:p>
    <w:p w14:paraId="142C8C72" w14:textId="77777777" w:rsidR="00AE6FCD" w:rsidRDefault="00D91C4D" w:rsidP="003D4FE8">
      <w:pPr>
        <w:pStyle w:val="BodyText2"/>
      </w:pPr>
      <w:r>
        <w:t>AquaMaps are another source of data that we sho</w:t>
      </w:r>
      <w:r w:rsidR="001C6C76">
        <w:t>uld look at for marine species.</w:t>
      </w:r>
    </w:p>
    <w:p w14:paraId="0C14AE7C" w14:textId="77777777" w:rsidR="00B37D09" w:rsidRDefault="008F2FB2" w:rsidP="003D4FE8">
      <w:pPr>
        <w:pStyle w:val="BodyText2"/>
      </w:pPr>
      <w:r>
        <w:t xml:space="preserve">Incorporate Bayesian inference </w:t>
      </w:r>
      <w:r w:rsidR="00652A9C">
        <w:t>-</w:t>
      </w:r>
      <w:r>
        <w:t xml:space="preserve"> </w:t>
      </w:r>
      <w:hyperlink r:id="rId1258" w:anchor="readme" w:history="1">
        <w:r w:rsidR="00F51A41" w:rsidRPr="008A1D6F">
          <w:rPr>
            <w:rStyle w:val="Hyperlink"/>
          </w:rPr>
          <w:t>https://github.com/pymc-devs/pymc#readme</w:t>
        </w:r>
      </w:hyperlink>
    </w:p>
    <w:p w14:paraId="10767FF3" w14:textId="77777777" w:rsidR="00B37D09" w:rsidRDefault="008F2FB2" w:rsidP="003D4FE8">
      <w:pPr>
        <w:pStyle w:val="BodyText2"/>
      </w:pPr>
      <w:r>
        <w:t>Alphashapes on git</w:t>
      </w:r>
      <w:r w:rsidR="00652A9C">
        <w:t xml:space="preserve"> -</w:t>
      </w:r>
      <w:r>
        <w:t xml:space="preserve"> </w:t>
      </w:r>
      <w:hyperlink r:id="rId1259" w:history="1">
        <w:r w:rsidRPr="0077669C">
          <w:rPr>
            <w:rStyle w:val="Hyperlink"/>
          </w:rPr>
          <w:t>https://gist.github.com/1552725</w:t>
        </w:r>
      </w:hyperlink>
    </w:p>
    <w:p w14:paraId="2D1749E5" w14:textId="77777777" w:rsidR="00B37D09" w:rsidRDefault="008F2FB2" w:rsidP="003D4FE8">
      <w:pPr>
        <w:pStyle w:val="BodyText2"/>
      </w:pPr>
      <w:r>
        <w:t>Unregistering an SOE in ArcGIS Server on Amazon EC2:</w:t>
      </w:r>
    </w:p>
    <w:p w14:paraId="717AAE01" w14:textId="77777777" w:rsidR="00B37D09" w:rsidRDefault="008F2FB2" w:rsidP="00A24F8B">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3D4FE8">
      <w:pPr>
        <w:pStyle w:val="BodyText2"/>
      </w:pPr>
      <w:r>
        <w:t xml:space="preserve">To split a multipart feature into separate features use the Editor toolbar and click Advanced Editing and Click Explode - or use the Multipart to Single Part GP tool (Data management): </w:t>
      </w:r>
      <w:hyperlink r:id="rId1260"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3D4FE8">
      <w:pPr>
        <w:pStyle w:val="BodyText2"/>
      </w:pPr>
      <w:r>
        <w:t xml:space="preserve">This looks great: export geometry coordinates in arcgis </w:t>
      </w:r>
      <w:hyperlink r:id="rId1261"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3D4FE8">
      <w:pPr>
        <w:pStyle w:val="BodyText2"/>
        <w:rPr>
          <w:rStyle w:val="Hyperlink"/>
        </w:rPr>
      </w:pPr>
      <w:r>
        <w:t xml:space="preserve">Hooray! How to change the default Google Search url to the google italian site: </w:t>
      </w:r>
      <w:hyperlink r:id="rId1262" w:history="1">
        <w:r w:rsidRPr="0077669C">
          <w:rPr>
            <w:rStyle w:val="Hyperlink"/>
          </w:rPr>
          <w:t>http://www.gnome-hovel.com/index.php?p=comments&amp;e=129</w:t>
        </w:r>
      </w:hyperlink>
    </w:p>
    <w:p w14:paraId="22A0F029" w14:textId="77777777" w:rsidR="00732418" w:rsidRDefault="00732418" w:rsidP="003D4FE8">
      <w:pPr>
        <w:pStyle w:val="BodyText2"/>
      </w:pPr>
      <w:r>
        <w:t>In the 'All species to files' model I need to add the following:</w:t>
      </w:r>
    </w:p>
    <w:p w14:paraId="132A0E25" w14:textId="77777777" w:rsidR="00732418" w:rsidRDefault="00732418" w:rsidP="00732418">
      <w:pPr>
        <w:pStyle w:val="BodyText"/>
      </w:pPr>
      <w:r>
        <w:t xml:space="preserve"> - Check that the species range data contains the priority field and that is populated with all 1s</w:t>
      </w:r>
    </w:p>
    <w:p w14:paraId="4F6D4C3A" w14:textId="77777777" w:rsidR="00732418" w:rsidRDefault="00732418" w:rsidP="00732418">
      <w:pPr>
        <w:pStyle w:val="BodyText"/>
      </w:pPr>
      <w:r>
        <w:t xml:space="preserve"> - Check that there are no empty strings for the ID_NOs, i.e. ' '</w:t>
      </w:r>
    </w:p>
    <w:p w14:paraId="2F121C0C" w14:textId="77777777" w:rsidR="00732418" w:rsidRDefault="00732418" w:rsidP="00732418">
      <w:pPr>
        <w:pStyle w:val="BodyText"/>
      </w:pPr>
      <w:r>
        <w:t xml:space="preserve"> </w:t>
      </w:r>
    </w:p>
    <w:p w14:paraId="64CABD11" w14:textId="77777777" w:rsidR="00732418" w:rsidRDefault="00732418" w:rsidP="00732418">
      <w:pPr>
        <w:pStyle w:val="BodyText"/>
      </w:pPr>
      <w:r>
        <w:t xml:space="preserve">Check out DIVA-GIS: </w:t>
      </w:r>
      <w:hyperlink r:id="rId1263" w:history="1">
        <w:r w:rsidRPr="0077669C">
          <w:rPr>
            <w:rStyle w:val="Hyperlink"/>
          </w:rPr>
          <w:t>http://www.diva-gis.org/</w:t>
        </w:r>
      </w:hyperlink>
    </w:p>
    <w:p w14:paraId="50C424AB" w14:textId="77777777" w:rsidR="00732418" w:rsidRDefault="00732418" w:rsidP="003D4FE8">
      <w:pPr>
        <w:pStyle w:val="BodyText2"/>
        <w:rPr>
          <w:rStyle w:val="Hyperlink"/>
        </w:rPr>
      </w:pPr>
      <w:r>
        <w:t xml:space="preserve">Brian MacSharray produced a good paper on Assessing the conservation status of habitat types and species in the EU (using Model Builder): </w:t>
      </w:r>
      <w:hyperlink r:id="rId1264" w:history="1">
        <w:r w:rsidRPr="0077669C">
          <w:rPr>
            <w:rStyle w:val="Hyperlink"/>
          </w:rPr>
          <w:t>http://proceedings.esri.com/library/userconf/proc11/uc/papers/3278_144.pdf</w:t>
        </w:r>
      </w:hyperlink>
    </w:p>
    <w:p w14:paraId="0FBF98C1" w14:textId="77777777" w:rsidR="00526E83" w:rsidRDefault="00526E83" w:rsidP="003D4FE8">
      <w:pPr>
        <w:pStyle w:val="BodyText2"/>
      </w:pPr>
      <w:r>
        <w:t xml:space="preserve">Live video streaming from the space station at 1m resolution! </w:t>
      </w:r>
      <w:hyperlink r:id="rId1265" w:history="1">
        <w:r w:rsidRPr="005A63FB">
          <w:rPr>
            <w:rStyle w:val="Hyperlink"/>
          </w:rPr>
          <w:t>http://www.bbc.com/future/story/20120914-building-a-live-google-earth/1</w:t>
        </w:r>
      </w:hyperlink>
      <w:r>
        <w:t xml:space="preserve"> </w:t>
      </w:r>
    </w:p>
    <w:p w14:paraId="4453D56B" w14:textId="77777777" w:rsidR="00230FDB" w:rsidRDefault="00230FDB" w:rsidP="003D4FE8">
      <w:pPr>
        <w:pStyle w:val="BodyText2"/>
      </w:pPr>
      <w:r>
        <w:lastRenderedPageBreak/>
        <w:t>Can use statistics from the World Tourism Organisation:</w:t>
      </w:r>
    </w:p>
    <w:p w14:paraId="5F2F3147" w14:textId="77777777" w:rsidR="00230FDB" w:rsidRDefault="00082D6F" w:rsidP="003D4FE8">
      <w:pPr>
        <w:pStyle w:val="BodyText2"/>
      </w:pPr>
      <w:hyperlink r:id="rId1266" w:history="1">
        <w:r w:rsidR="00230FDB" w:rsidRPr="005A63FB">
          <w:rPr>
            <w:rStyle w:val="Hyperlink"/>
          </w:rPr>
          <w:t>http://datamarket.azure.com/dataset/unitednations/wto</w:t>
        </w:r>
      </w:hyperlink>
    </w:p>
    <w:p w14:paraId="30824E9B" w14:textId="77777777" w:rsidR="00230FDB" w:rsidRDefault="00230FDB" w:rsidP="003D4FE8">
      <w:pPr>
        <w:pStyle w:val="BodyText2"/>
      </w:pPr>
      <w:r>
        <w:t>Jurians web services</w:t>
      </w:r>
    </w:p>
    <w:p w14:paraId="120E53AC" w14:textId="77777777" w:rsidR="00E27662" w:rsidRDefault="00E27662" w:rsidP="00E27662">
      <w:pPr>
        <w:pStyle w:val="Heading2"/>
      </w:pPr>
      <w:r>
        <w:t>Globe datasets</w:t>
      </w:r>
    </w:p>
    <w:p w14:paraId="4AACAC46" w14:textId="77777777" w:rsidR="006A6779" w:rsidRDefault="006A6779" w:rsidP="00F714BC">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930DDF">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C12875">
      <w:pPr>
        <w:pStyle w:val="BodyText2"/>
        <w:numPr>
          <w:ilvl w:val="0"/>
          <w:numId w:val="12"/>
        </w:numPr>
      </w:pPr>
      <w:r>
        <w:t>How will biodiversity be affected by EU biofuels policies?</w:t>
      </w:r>
    </w:p>
    <w:p w14:paraId="4E11DF06" w14:textId="77777777" w:rsidR="00475B52" w:rsidRPr="00475B52" w:rsidRDefault="00475B52" w:rsidP="00C12875">
      <w:pPr>
        <w:pStyle w:val="BodyText2"/>
        <w:numPr>
          <w:ilvl w:val="0"/>
          <w:numId w:val="12"/>
        </w:numPr>
      </w:pPr>
      <w:r>
        <w:t>How will biodiversity be affected by local scale developments (i.e. EIA)?</w:t>
      </w:r>
    </w:p>
    <w:p w14:paraId="1EA5BA41" w14:textId="77777777" w:rsidR="00F714BC" w:rsidRDefault="00F714BC" w:rsidP="00F714BC">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B520C">
      <w:pPr>
        <w:pStyle w:val="Heading4"/>
      </w:pPr>
      <w:r w:rsidRPr="007B520C">
        <w:t>Target 9</w:t>
      </w:r>
      <w:r>
        <w:t xml:space="preserve"> (Invasive Species)</w:t>
      </w:r>
    </w:p>
    <w:p w14:paraId="7A81F797" w14:textId="77777777" w:rsidR="007B520C" w:rsidRDefault="006D0E37" w:rsidP="003D4FE8">
      <w:pPr>
        <w:pStyle w:val="BodyText2"/>
      </w:pPr>
      <w:r>
        <w:t>Where do alien and invasive species occur?</w:t>
      </w:r>
      <w:r w:rsidR="00CB2FF5">
        <w:t xml:space="preserve"> Imported the data from </w:t>
      </w:r>
      <w:hyperlink r:id="rId1267"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CD5E5C">
      <w:pPr>
        <w:pStyle w:val="ListBullet"/>
      </w:pPr>
      <w:r>
        <w:t>Searched database for all countries</w:t>
      </w:r>
    </w:p>
    <w:p w14:paraId="2ABD1AAF" w14:textId="77777777" w:rsidR="00CD5E5C" w:rsidRDefault="00CD5E5C" w:rsidP="00CD5E5C">
      <w:pPr>
        <w:pStyle w:val="ListBullet"/>
      </w:pPr>
      <w:r>
        <w:t>Saved HTML file to local machine</w:t>
      </w:r>
    </w:p>
    <w:p w14:paraId="33B57874" w14:textId="77777777" w:rsidR="00CD5E5C" w:rsidRDefault="00CD5E5C" w:rsidP="00CD5E5C">
      <w:pPr>
        <w:pStyle w:val="ListBullet"/>
      </w:pPr>
      <w:r>
        <w:t>Edited in Word and converted the table to tab-delimited text</w:t>
      </w:r>
    </w:p>
    <w:p w14:paraId="53DABB8D" w14:textId="77777777" w:rsidR="00AF2331" w:rsidRDefault="00AF2331" w:rsidP="00CD5E5C">
      <w:pPr>
        <w:pStyle w:val="ListBullet"/>
      </w:pPr>
      <w:r>
        <w:t>Imported the text file into database1.mdb and then into ArcMap</w:t>
      </w:r>
    </w:p>
    <w:p w14:paraId="095A0005" w14:textId="77777777" w:rsidR="00DB0C23" w:rsidRDefault="00DB0C23" w:rsidP="003D4FE8">
      <w:pPr>
        <w:pStyle w:val="BodyText2"/>
      </w:pPr>
      <w:r>
        <w:t>Accessibility map somewhere here?</w:t>
      </w:r>
    </w:p>
    <w:p w14:paraId="5CBF7397" w14:textId="77777777" w:rsidR="00967206" w:rsidRDefault="00967206" w:rsidP="00967206">
      <w:pPr>
        <w:pStyle w:val="Heading4"/>
      </w:pPr>
      <w:r>
        <w:t>Target 10 (Reducing anthropomorphic pressure)</w:t>
      </w:r>
    </w:p>
    <w:p w14:paraId="37C25567" w14:textId="77777777" w:rsidR="00967206" w:rsidRPr="00967206" w:rsidRDefault="00967206" w:rsidP="003D4FE8">
      <w:pPr>
        <w:pStyle w:val="BodyText2"/>
      </w:pPr>
      <w:r>
        <w:t>Global Accessiblity Map</w:t>
      </w:r>
    </w:p>
    <w:p w14:paraId="35531953" w14:textId="77777777" w:rsidR="00F714BC" w:rsidRDefault="00F714BC" w:rsidP="00F714BC">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ED7030">
      <w:pPr>
        <w:pStyle w:val="Heading4"/>
      </w:pPr>
      <w:r>
        <w:t>Target 11 (protecting biodiversity)</w:t>
      </w:r>
    </w:p>
    <w:p w14:paraId="1167F968" w14:textId="77777777" w:rsidR="00ED7030" w:rsidRDefault="00ED7030" w:rsidP="003D4FE8">
      <w:pPr>
        <w:pStyle w:val="BodyText2"/>
      </w:pPr>
      <w:r>
        <w:t>Where are the biodiversity hotspots?</w:t>
      </w:r>
      <w:r w:rsidR="00AC1A7C">
        <w:t xml:space="preserve"> – species richness maps</w:t>
      </w:r>
    </w:p>
    <w:p w14:paraId="5CD7D110" w14:textId="77777777" w:rsidR="00ED7030" w:rsidRDefault="00ED7030" w:rsidP="003D4FE8">
      <w:pPr>
        <w:pStyle w:val="BodyText2"/>
      </w:pPr>
      <w:r>
        <w:t>Where is biodiversity being protected?</w:t>
      </w:r>
    </w:p>
    <w:p w14:paraId="5E7C3B30" w14:textId="77777777" w:rsidR="00ED7030" w:rsidRDefault="00ED7030" w:rsidP="003D4FE8">
      <w:pPr>
        <w:pStyle w:val="BodyText2"/>
      </w:pPr>
      <w:r>
        <w:t>Where is biodiversity not being protected?</w:t>
      </w:r>
    </w:p>
    <w:p w14:paraId="5EF77B40" w14:textId="77777777" w:rsidR="00ED7030" w:rsidRDefault="00ED7030" w:rsidP="003D4FE8">
      <w:pPr>
        <w:pStyle w:val="BodyText2"/>
      </w:pPr>
      <w:r>
        <w:t>What are the priorities for new protected areas?</w:t>
      </w:r>
    </w:p>
    <w:p w14:paraId="574025C8" w14:textId="77777777" w:rsidR="00ED7030" w:rsidRDefault="00ED7030" w:rsidP="003D4FE8">
      <w:pPr>
        <w:pStyle w:val="BodyText2"/>
      </w:pPr>
      <w:r>
        <w:t>Where can we designate new protected areas?</w:t>
      </w:r>
    </w:p>
    <w:p w14:paraId="52F65A33" w14:textId="77777777" w:rsidR="00ED7030" w:rsidRDefault="00ED7030" w:rsidP="00ED7030">
      <w:pPr>
        <w:pStyle w:val="Heading4"/>
      </w:pPr>
      <w:r>
        <w:t>Target 12 (preventing extinctions)</w:t>
      </w:r>
    </w:p>
    <w:p w14:paraId="4FEF299F" w14:textId="77777777" w:rsidR="00ED7030" w:rsidRDefault="00ED7030" w:rsidP="003D4FE8">
      <w:pPr>
        <w:pStyle w:val="BodyText2"/>
      </w:pPr>
      <w:r>
        <w:t>Where do individual threatened species occur?</w:t>
      </w:r>
    </w:p>
    <w:p w14:paraId="251CA376" w14:textId="77777777" w:rsidR="00ED7030" w:rsidRPr="00C61BEB" w:rsidRDefault="00ED7030" w:rsidP="003D4FE8">
      <w:pPr>
        <w:pStyle w:val="BodyText2"/>
      </w:pPr>
      <w:r>
        <w:t>Where are they likely to occur in the future?</w:t>
      </w:r>
    </w:p>
    <w:p w14:paraId="56B7B285" w14:textId="77777777" w:rsidR="00F714BC" w:rsidRDefault="00F714BC" w:rsidP="00F714BC">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6A39B2">
      <w:pPr>
        <w:pStyle w:val="Heading4"/>
      </w:pPr>
      <w:r>
        <w:lastRenderedPageBreak/>
        <w:t>Target 14 (Ecosystem Services)</w:t>
      </w:r>
    </w:p>
    <w:p w14:paraId="5544E63B" w14:textId="77777777" w:rsidR="00ED7030" w:rsidRDefault="00ED7030" w:rsidP="003D4FE8">
      <w:pPr>
        <w:pStyle w:val="BodyText2"/>
      </w:pPr>
      <w:r>
        <w:t>Where are the protected areas with most ecotourism potential?</w:t>
      </w:r>
    </w:p>
    <w:p w14:paraId="4F413E73" w14:textId="77777777" w:rsidR="004B2F9F" w:rsidRDefault="004B2F9F" w:rsidP="004B2F9F">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4B2F9F">
      <w:pPr>
        <w:pStyle w:val="Heading4"/>
        <w:rPr>
          <w:shd w:val="clear" w:color="auto" w:fill="FFFFFF"/>
        </w:rPr>
      </w:pPr>
      <w:r>
        <w:rPr>
          <w:shd w:val="clear" w:color="auto" w:fill="FFFFFF"/>
        </w:rPr>
        <w:t>Target 17 (NBSAPs)</w:t>
      </w:r>
    </w:p>
    <w:p w14:paraId="11F95C0A" w14:textId="77777777" w:rsidR="004B2F9F" w:rsidRPr="004B2F9F" w:rsidRDefault="004B2F9F" w:rsidP="003D4FE8">
      <w:pPr>
        <w:pStyle w:val="BodyText2"/>
      </w:pPr>
      <w:r>
        <w:t>What are the priority species for my country?</w:t>
      </w:r>
    </w:p>
    <w:p w14:paraId="264CB5BD" w14:textId="77777777" w:rsidR="00F26E5F" w:rsidRDefault="00F26E5F" w:rsidP="00F26E5F">
      <w:pPr>
        <w:pStyle w:val="Heading2"/>
      </w:pPr>
      <w:r>
        <w:t>Species database queries</w:t>
      </w:r>
    </w:p>
    <w:p w14:paraId="67E4DFC9" w14:textId="77777777" w:rsidR="00F26E5F" w:rsidRDefault="00F26E5F" w:rsidP="00F26E5F">
      <w:pPr>
        <w:pStyle w:val="Heading3"/>
      </w:pPr>
      <w:r>
        <w:t>Species lists</w:t>
      </w:r>
    </w:p>
    <w:p w14:paraId="526A10D6" w14:textId="6FB07CF5" w:rsidR="00F26E5F" w:rsidRDefault="0096072C" w:rsidP="0096072C">
      <w:pPr>
        <w:pStyle w:val="Heading4"/>
      </w:pPr>
      <w:bookmarkStart w:id="226" w:name="_Ref336933250"/>
      <w:r>
        <w:t>For a protected area</w:t>
      </w:r>
      <w:bookmarkEnd w:id="226"/>
    </w:p>
    <w:p w14:paraId="4A14D462" w14:textId="77777777" w:rsidR="00F26E5F" w:rsidRDefault="00F26E5F" w:rsidP="00397DAF">
      <w:pPr>
        <w:pStyle w:val="sql"/>
      </w:pPr>
      <w:r w:rsidRPr="00F26E5F">
        <w:t>select distinct s.binomial from species_distribution.species as s, temp.wdpa as w where st_intersects(s.geom, w.geom) and w.id=161961</w:t>
      </w:r>
    </w:p>
    <w:p w14:paraId="1C2489FF" w14:textId="77777777" w:rsidR="00EF38E9" w:rsidRDefault="00EF38E9" w:rsidP="003D4FE8">
      <w:pPr>
        <w:pStyle w:val="BodyText2"/>
      </w:pPr>
      <w:r>
        <w:t>From the especies.species_wdpa table:</w:t>
      </w:r>
    </w:p>
    <w:p w14:paraId="40CEBFAC" w14:textId="77777777" w:rsidR="00EF38E9" w:rsidRDefault="00EF38E9" w:rsidP="00397DAF">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1631B">
      <w:pPr>
        <w:pStyle w:val="Heading4"/>
      </w:pPr>
      <w:r>
        <w:t>For a point</w:t>
      </w:r>
    </w:p>
    <w:p w14:paraId="39D0DD7B" w14:textId="77777777" w:rsidR="00C420D7" w:rsidRDefault="00C420D7" w:rsidP="00397DAF">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397DAF">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845CC2">
      <w:pPr>
        <w:pStyle w:val="Heading3"/>
      </w:pPr>
      <w:r>
        <w:t>PA lists</w:t>
      </w:r>
    </w:p>
    <w:p w14:paraId="084B212E" w14:textId="77777777" w:rsidR="00845CC2" w:rsidRDefault="00845CC2" w:rsidP="00845CC2">
      <w:pPr>
        <w:pStyle w:val="Heading4"/>
      </w:pPr>
      <w:r>
        <w:t>For a species</w:t>
      </w:r>
    </w:p>
    <w:p w14:paraId="45449436" w14:textId="77777777" w:rsidR="00845CC2" w:rsidRDefault="00845CC2" w:rsidP="003D4FE8">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397DAF">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3D4FE8">
      <w:pPr>
        <w:pStyle w:val="BodyText2"/>
      </w:pPr>
      <w:r>
        <w:t>From the especies</w:t>
      </w:r>
      <w:r w:rsidR="00BF1990">
        <w:t>.species_wdpa</w:t>
      </w:r>
      <w:r>
        <w:t xml:space="preserve"> table:</w:t>
      </w:r>
    </w:p>
    <w:p w14:paraId="50C192E7" w14:textId="77777777" w:rsidR="00AB4B28" w:rsidRPr="00381E04" w:rsidRDefault="00AB4B28" w:rsidP="00397DAF">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A73306">
      <w:pPr>
        <w:pStyle w:val="Heading3"/>
      </w:pPr>
      <w:r>
        <w:t>Species range data</w:t>
      </w:r>
    </w:p>
    <w:p w14:paraId="44D7FA4C" w14:textId="77777777" w:rsidR="00A73306" w:rsidRDefault="00B725E4" w:rsidP="003D4FE8">
      <w:pPr>
        <w:pStyle w:val="BodyText2"/>
      </w:pPr>
      <w:r>
        <w:t>10 s</w:t>
      </w:r>
      <w:r w:rsidR="000B15CC">
        <w:t>pecies with the largest range a</w:t>
      </w:r>
      <w:r w:rsidR="00A73306">
        <w:t>reas:</w:t>
      </w:r>
    </w:p>
    <w:p w14:paraId="2CAA0064" w14:textId="77777777" w:rsidR="00A73306" w:rsidRDefault="00B725E4" w:rsidP="00397DAF">
      <w:pPr>
        <w:pStyle w:val="sql"/>
      </w:pPr>
      <w:r w:rsidRPr="00B725E4">
        <w:t>select select id, species_id, binomial, st_area(geom) from species_distribution.species order by 4 desc limit 10</w:t>
      </w:r>
    </w:p>
    <w:p w14:paraId="10DDBA72" w14:textId="77777777" w:rsidR="000B15CC" w:rsidRDefault="000B15CC" w:rsidP="003D4FE8">
      <w:pPr>
        <w:pStyle w:val="BodyText2"/>
      </w:pPr>
      <w:r>
        <w:t>Species with the largest range areas (in m2):</w:t>
      </w:r>
    </w:p>
    <w:p w14:paraId="25467125" w14:textId="77777777" w:rsidR="000B15CC" w:rsidRDefault="009106C7" w:rsidP="00397DAF">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3D4FE8">
      <w:pPr>
        <w:pStyle w:val="BodyText2"/>
      </w:pPr>
      <w:r>
        <w:t>Total range areas in Km2:</w:t>
      </w:r>
    </w:p>
    <w:p w14:paraId="3EF9176B" w14:textId="77777777" w:rsidR="00FF4E5A" w:rsidRDefault="00FF4E5A" w:rsidP="00397DAF">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3D4FE8">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268" w:history="1">
        <w:r w:rsidR="003209F4" w:rsidRPr="003209F4">
          <w:rPr>
            <w:rStyle w:val="Hyperlink"/>
          </w:rPr>
          <w:t>big Russian polygon</w:t>
        </w:r>
      </w:hyperlink>
      <w:r w:rsidR="003209F4">
        <w:t xml:space="preserve">) – this is for Malaysia you twerp! </w:t>
      </w:r>
    </w:p>
    <w:p w14:paraId="3C701B6E" w14:textId="77777777" w:rsidR="00730637" w:rsidRDefault="00730637" w:rsidP="00397DAF">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3D4FE8">
      <w:pPr>
        <w:pStyle w:val="BodyText2"/>
      </w:pPr>
      <w:r>
        <w:lastRenderedPageBreak/>
        <w:t>Trying again with Mollweide – works fine! Not surprisingly!</w:t>
      </w:r>
    </w:p>
    <w:p w14:paraId="2D121663" w14:textId="77777777" w:rsidR="00D11707" w:rsidRDefault="00D11707" w:rsidP="00397DAF">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F5CEC">
      <w:pPr>
        <w:pStyle w:val="Heading2"/>
      </w:pPr>
      <w:r>
        <w:t>Delivery Mechanisms</w:t>
      </w:r>
    </w:p>
    <w:p w14:paraId="3504E7C5" w14:textId="77777777" w:rsidR="000F5CEC" w:rsidRDefault="000F5CEC" w:rsidP="000F5CEC">
      <w:pPr>
        <w:pStyle w:val="Heading3"/>
      </w:pPr>
      <w:r>
        <w:t>SMS</w:t>
      </w:r>
    </w:p>
    <w:p w14:paraId="183C4F34" w14:textId="77777777" w:rsidR="00076E50" w:rsidRDefault="000F5CEC" w:rsidP="003D4FE8">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3D4FE8">
      <w:pPr>
        <w:pStyle w:val="BodyText2"/>
      </w:pPr>
      <w:r>
        <w:t>Post data should be:</w:t>
      </w:r>
    </w:p>
    <w:p w14:paraId="7D4C3987" w14:textId="77777777" w:rsidR="00ED2BC2" w:rsidRDefault="00ED2BC2" w:rsidP="003D4FE8">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397DAF">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397DAF">
      <w:pPr>
        <w:pStyle w:val="Code"/>
      </w:pPr>
      <w:r w:rsidRPr="00583D02">
        <w:t>f = urllib2.urlopen(req)</w:t>
      </w:r>
    </w:p>
    <w:p w14:paraId="2811F160" w14:textId="77777777" w:rsidR="00E65500" w:rsidRDefault="00E65500" w:rsidP="003D4FE8">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3D4FE8">
      <w:pPr>
        <w:pStyle w:val="BodyText2"/>
      </w:pPr>
      <w:r>
        <w:t xml:space="preserve">SMS Request URL: </w:t>
      </w:r>
      <w:hyperlink r:id="rId1269" w:history="1">
        <w:r w:rsidRPr="009E609B">
          <w:rPr>
            <w:rStyle w:val="Hyperlink"/>
          </w:rPr>
          <w:t>https://demo.twilio.com/welcome/sms/reply/</w:t>
        </w:r>
      </w:hyperlink>
      <w:r>
        <w:t xml:space="preserve"> </w:t>
      </w:r>
    </w:p>
    <w:p w14:paraId="000A04E9" w14:textId="77777777" w:rsidR="000221D9" w:rsidRDefault="000221D9" w:rsidP="003D4FE8">
      <w:pPr>
        <w:pStyle w:val="BodyText2"/>
      </w:pPr>
      <w:r>
        <w:t xml:space="preserve">When Steve tried to SMS a number in Fiji, there was an internal server error and looking at the logs it says: </w:t>
      </w:r>
    </w:p>
    <w:p w14:paraId="1B6B1319" w14:textId="77777777" w:rsidR="000221D9" w:rsidRDefault="000221D9" w:rsidP="003D4FE8">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3D4FE8">
      <w:pPr>
        <w:pStyle w:val="BodyText2"/>
      </w:pPr>
      <w:r>
        <w:t>To enable permissions in Twilio:</w:t>
      </w:r>
    </w:p>
    <w:p w14:paraId="22FB186E" w14:textId="77777777" w:rsidR="000221D9" w:rsidRDefault="000221D9" w:rsidP="000221D9">
      <w:pPr>
        <w:pStyle w:val="ListBullet3"/>
      </w:pPr>
      <w:r>
        <w:t>Open Twilio and login and click on the Account dropdown and select global permissions</w:t>
      </w:r>
    </w:p>
    <w:p w14:paraId="15E5094F" w14:textId="77777777" w:rsidR="000221D9" w:rsidRDefault="000221D9" w:rsidP="000221D9">
      <w:pPr>
        <w:pStyle w:val="ListBullet3"/>
      </w:pPr>
      <w:r>
        <w:t xml:space="preserve">Click on the SMS tab </w:t>
      </w:r>
    </w:p>
    <w:p w14:paraId="0EA2CAE8" w14:textId="77777777" w:rsidR="000F5CEC" w:rsidRDefault="000F5CEC" w:rsidP="000F5CEC">
      <w:pPr>
        <w:pStyle w:val="Heading3"/>
      </w:pPr>
      <w:r>
        <w:t>Sending data out via Skype</w:t>
      </w:r>
    </w:p>
    <w:p w14:paraId="164EEA65" w14:textId="77777777" w:rsidR="00D62EF3" w:rsidRPr="00D62EF3" w:rsidRDefault="00D62EF3" w:rsidP="003D4FE8">
      <w:pPr>
        <w:pStyle w:val="BodyText2"/>
      </w:pPr>
      <w:r>
        <w:t xml:space="preserve">You can use the Skype API and there is a wrapper for Python </w:t>
      </w:r>
      <w:hyperlink r:id="rId1270"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D62EF3">
      <w:pPr>
        <w:pStyle w:val="Heading3"/>
      </w:pPr>
      <w:r>
        <w:t>Email</w:t>
      </w:r>
    </w:p>
    <w:p w14:paraId="734F93EB" w14:textId="77777777" w:rsidR="002F5B3B" w:rsidRPr="00D62EF3" w:rsidRDefault="00D60E7A" w:rsidP="003D4FE8">
      <w:pPr>
        <w:pStyle w:val="BodyText2"/>
      </w:pPr>
      <w:r>
        <w:t xml:space="preserve">Registered for </w:t>
      </w:r>
      <w:hyperlink r:id="rId1271" w:history="1">
        <w:r w:rsidRPr="00664644">
          <w:rPr>
            <w:rStyle w:val="Hyperlink"/>
          </w:rPr>
          <w:t>Amazon Web Services</w:t>
        </w:r>
      </w:hyperlink>
      <w:r>
        <w:t xml:space="preserve"> using </w:t>
      </w:r>
      <w:hyperlink r:id="rId1272" w:history="1">
        <w:r w:rsidR="002F5B3B" w:rsidRPr="009E609B">
          <w:rPr>
            <w:rStyle w:val="Hyperlink"/>
          </w:rPr>
          <w:t>a.cottam@gmail.com</w:t>
        </w:r>
      </w:hyperlink>
    </w:p>
    <w:p w14:paraId="4EEA997A" w14:textId="77777777" w:rsidR="0044170A" w:rsidRDefault="0044170A" w:rsidP="0044170A">
      <w:pPr>
        <w:pStyle w:val="Heading2"/>
      </w:pPr>
      <w:r>
        <w:t>Demos</w:t>
      </w:r>
    </w:p>
    <w:p w14:paraId="190EC7F2" w14:textId="77777777" w:rsidR="005241D9" w:rsidRDefault="005241D9" w:rsidP="003D4FE8">
      <w:pPr>
        <w:pStyle w:val="BodyText2"/>
      </w:pPr>
      <w:r>
        <w:t xml:space="preserve">Google Earth Engine Demo - use </w:t>
      </w:r>
      <w:hyperlink r:id="rId1273" w:history="1">
        <w:r w:rsidRPr="005241D9">
          <w:rPr>
            <w:rStyle w:val="Hyperlink"/>
          </w:rPr>
          <w:t>Maliau Basin</w:t>
        </w:r>
      </w:hyperlink>
      <w:r>
        <w:t xml:space="preserve"> 8810</w:t>
      </w:r>
    </w:p>
    <w:p w14:paraId="67195498" w14:textId="77777777" w:rsidR="00085A04" w:rsidRDefault="00085A04" w:rsidP="003D4FE8">
      <w:pPr>
        <w:pStyle w:val="BodyText2"/>
      </w:pPr>
      <w:r>
        <w:t>For demoing the live nature of the Excel spreadsheet, use:</w:t>
      </w:r>
    </w:p>
    <w:p w14:paraId="51CF4893" w14:textId="77777777" w:rsidR="00085A04" w:rsidRDefault="00082D6F" w:rsidP="003D4FE8">
      <w:pPr>
        <w:pStyle w:val="BodyText2"/>
      </w:pPr>
      <w:hyperlink r:id="rId1274"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3D4FE8">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3D4FE8">
      <w:pPr>
        <w:pStyle w:val="BodyText2"/>
      </w:pPr>
      <w:r>
        <w:t>The following parameters values are the defaults for the calls in the REST Services Directory.</w:t>
      </w:r>
    </w:p>
    <w:p w14:paraId="1ED62D02" w14:textId="77777777" w:rsidR="0044170A" w:rsidRDefault="00D94968" w:rsidP="003D4FE8">
      <w:pPr>
        <w:pStyle w:val="BodyText2"/>
      </w:pPr>
      <w:r>
        <w:t xml:space="preserve">For Africa – Chad and </w:t>
      </w:r>
      <w:r w:rsidR="00C52DB5">
        <w:t>(</w:t>
      </w:r>
      <w:hyperlink r:id="rId1275" w:history="1">
        <w:r w:rsidRPr="007C3790">
          <w:rPr>
            <w:rStyle w:val="Hyperlink"/>
          </w:rPr>
          <w:t>Ouadi Rimé-Ouadi Achim Faunal Reserve</w:t>
        </w:r>
      </w:hyperlink>
      <w:r w:rsidR="00C52DB5">
        <w:t>):</w:t>
      </w:r>
    </w:p>
    <w:p w14:paraId="19895DDA" w14:textId="77777777" w:rsidR="00D94968" w:rsidRPr="00D94968" w:rsidRDefault="00D94968" w:rsidP="00397DAF">
      <w:pPr>
        <w:pStyle w:val="Code"/>
      </w:pPr>
      <w:r w:rsidRPr="00D94968">
        <w:t>$if (param['name'] in ['country_id','countryid']):</w:t>
      </w:r>
    </w:p>
    <w:p w14:paraId="45E2298B" w14:textId="77777777" w:rsidR="00D94968" w:rsidRPr="00D94968" w:rsidRDefault="00D94968" w:rsidP="00397DAF">
      <w:pPr>
        <w:pStyle w:val="Code"/>
      </w:pPr>
      <w:r w:rsidRPr="00D94968">
        <w:t>$ value = "148"</w:t>
      </w:r>
    </w:p>
    <w:p w14:paraId="10609FED" w14:textId="77777777" w:rsidR="00D94968" w:rsidRPr="00D94968" w:rsidRDefault="00D94968" w:rsidP="00397DAF">
      <w:pPr>
        <w:pStyle w:val="Code"/>
      </w:pPr>
      <w:r w:rsidRPr="00D94968">
        <w:t>$elif (param['name'] in ['wdpa_id','wdpaid']):</w:t>
      </w:r>
    </w:p>
    <w:p w14:paraId="65E4062F" w14:textId="77777777" w:rsidR="00D94968" w:rsidRDefault="00D94968" w:rsidP="00397DAF">
      <w:pPr>
        <w:pStyle w:val="Code"/>
      </w:pPr>
      <w:r w:rsidRPr="00D94968">
        <w:t>$ value = "1250"</w:t>
      </w:r>
    </w:p>
    <w:p w14:paraId="77CE3707" w14:textId="77777777" w:rsidR="00C846B0" w:rsidRDefault="00C846B0" w:rsidP="00397DAF">
      <w:pPr>
        <w:pStyle w:val="Code"/>
      </w:pPr>
      <w:r>
        <w:t>$elif (param['name'] in ['iucn_species_id','species_id','speciesid']):</w:t>
      </w:r>
    </w:p>
    <w:p w14:paraId="3D21EE58" w14:textId="77777777" w:rsidR="00C846B0" w:rsidRDefault="00C846B0" w:rsidP="00397DAF">
      <w:pPr>
        <w:pStyle w:val="Code"/>
      </w:pPr>
      <w:r>
        <w:t>$ value = "12392"</w:t>
      </w:r>
    </w:p>
    <w:p w14:paraId="59C187E6" w14:textId="77777777" w:rsidR="00C846B0" w:rsidRDefault="00C846B0" w:rsidP="00397DAF">
      <w:pPr>
        <w:pStyle w:val="Code"/>
      </w:pPr>
      <w:r>
        <w:t>$elif (param['name'] in ['ecoregionid']):</w:t>
      </w:r>
    </w:p>
    <w:p w14:paraId="70876BE7" w14:textId="77777777" w:rsidR="00C846B0" w:rsidRPr="00D94968" w:rsidRDefault="00C846B0" w:rsidP="00397DAF">
      <w:pPr>
        <w:pStyle w:val="Code"/>
      </w:pPr>
      <w:r>
        <w:t>$ value = "10122"</w:t>
      </w:r>
    </w:p>
    <w:p w14:paraId="16436598" w14:textId="77777777" w:rsidR="0044170A" w:rsidRDefault="0044170A" w:rsidP="003D4FE8">
      <w:pPr>
        <w:pStyle w:val="BodyText2"/>
      </w:pPr>
      <w:r>
        <w:lastRenderedPageBreak/>
        <w:t>For Pacific</w:t>
      </w:r>
    </w:p>
    <w:p w14:paraId="329D489E" w14:textId="77777777" w:rsidR="00D94968" w:rsidRDefault="00D94968" w:rsidP="003D4FE8">
      <w:pPr>
        <w:pStyle w:val="BodyText2"/>
      </w:pPr>
    </w:p>
    <w:p w14:paraId="56F7AB6A" w14:textId="77777777" w:rsidR="0044170A" w:rsidRDefault="0044170A" w:rsidP="003D4FE8">
      <w:pPr>
        <w:pStyle w:val="BodyText2"/>
      </w:pPr>
      <w:r>
        <w:t>For Caribbean</w:t>
      </w:r>
      <w:r w:rsidR="007C3790">
        <w:t xml:space="preserve"> – </w:t>
      </w:r>
      <w:r w:rsidR="007C3790" w:rsidRPr="007C3790">
        <w:t xml:space="preserve"> </w:t>
      </w:r>
      <w:r w:rsidR="00B42D0E">
        <w:t xml:space="preserve">Jamaica. </w:t>
      </w:r>
      <w:hyperlink r:id="rId1276" w:history="1">
        <w:r w:rsidR="00B42D0E" w:rsidRPr="00B42D0E">
          <w:rPr>
            <w:rStyle w:val="Hyperlink"/>
          </w:rPr>
          <w:t>Nelsons Iguana</w:t>
        </w:r>
      </w:hyperlink>
      <w:r w:rsidR="00B42D0E">
        <w:t xml:space="preserve">. </w:t>
      </w:r>
      <w:hyperlink r:id="rId1277" w:history="1">
        <w:r w:rsidR="00B42D0E" w:rsidRPr="00B42D0E">
          <w:rPr>
            <w:rStyle w:val="Hyperlink"/>
          </w:rPr>
          <w:t>Portland Bight Protected Area</w:t>
        </w:r>
      </w:hyperlink>
    </w:p>
    <w:p w14:paraId="7677EF6D" w14:textId="77777777" w:rsidR="00D94968" w:rsidRPr="00D94968" w:rsidRDefault="00D94968" w:rsidP="00397DAF">
      <w:pPr>
        <w:pStyle w:val="Code"/>
      </w:pPr>
      <w:r w:rsidRPr="00D94968">
        <w:t>$if (param['name'] in ['country_id','countryid']):</w:t>
      </w:r>
    </w:p>
    <w:p w14:paraId="72291458" w14:textId="77777777" w:rsidR="00D94968" w:rsidRPr="00D94968" w:rsidRDefault="00D94968" w:rsidP="00397DAF">
      <w:pPr>
        <w:pStyle w:val="Code"/>
      </w:pPr>
      <w:r w:rsidRPr="00D94968">
        <w:t>$ value = "</w:t>
      </w:r>
      <w:r w:rsidR="00B42D0E">
        <w:t>388</w:t>
      </w:r>
      <w:r w:rsidRPr="00D94968">
        <w:t>"</w:t>
      </w:r>
    </w:p>
    <w:p w14:paraId="2CFE559A" w14:textId="77777777" w:rsidR="00D94968" w:rsidRPr="00D94968" w:rsidRDefault="00D94968" w:rsidP="00397DAF">
      <w:pPr>
        <w:pStyle w:val="Code"/>
      </w:pPr>
      <w:r w:rsidRPr="00D94968">
        <w:t>$elif (param['name'] in ['wdpa_id','wdpaid']):</w:t>
      </w:r>
    </w:p>
    <w:p w14:paraId="3426C27F" w14:textId="77777777" w:rsidR="00D94968" w:rsidRDefault="00C52DB5" w:rsidP="00397DAF">
      <w:pPr>
        <w:pStyle w:val="Code"/>
      </w:pPr>
      <w:r>
        <w:t>$ value = "</w:t>
      </w:r>
      <w:r w:rsidR="00B42D0E">
        <w:t>220101</w:t>
      </w:r>
      <w:r w:rsidR="00D94968" w:rsidRPr="00D94968">
        <w:t>"</w:t>
      </w:r>
    </w:p>
    <w:p w14:paraId="4E005BE6" w14:textId="77777777" w:rsidR="00C846B0" w:rsidRDefault="00C846B0" w:rsidP="00397DAF">
      <w:pPr>
        <w:pStyle w:val="Code"/>
      </w:pPr>
      <w:r>
        <w:t>$elif (param['name'] in ['iucn_species_id','species_id','speciesid']):</w:t>
      </w:r>
    </w:p>
    <w:p w14:paraId="7ED2779E" w14:textId="77777777" w:rsidR="00C846B0" w:rsidRDefault="00C846B0" w:rsidP="00397DAF">
      <w:pPr>
        <w:pStyle w:val="Code"/>
      </w:pPr>
      <w:r>
        <w:t>$ value = "</w:t>
      </w:r>
      <w:r w:rsidR="00B42D0E">
        <w:t>6027</w:t>
      </w:r>
      <w:r>
        <w:t>"</w:t>
      </w:r>
    </w:p>
    <w:p w14:paraId="6B43EC45" w14:textId="77777777" w:rsidR="00C846B0" w:rsidRDefault="00C846B0" w:rsidP="00397DAF">
      <w:pPr>
        <w:pStyle w:val="Code"/>
      </w:pPr>
      <w:r>
        <w:t>$elif (param['name'] in ['ecoregionid']):</w:t>
      </w:r>
    </w:p>
    <w:p w14:paraId="27CC0748" w14:textId="77777777" w:rsidR="00C846B0" w:rsidRDefault="00C846B0" w:rsidP="00397DAF">
      <w:pPr>
        <w:pStyle w:val="Code"/>
      </w:pPr>
      <w:r>
        <w:t>$ value = "10122"</w:t>
      </w:r>
    </w:p>
    <w:p w14:paraId="59402481" w14:textId="77777777" w:rsidR="0044170A" w:rsidRDefault="000830E9" w:rsidP="000830E9">
      <w:pPr>
        <w:pStyle w:val="Heading1"/>
      </w:pPr>
      <w:r>
        <w:t>References</w:t>
      </w:r>
    </w:p>
    <w:p w14:paraId="0CC5506B" w14:textId="77777777" w:rsidR="001C362A" w:rsidRPr="001C362A" w:rsidRDefault="000830E9">
      <w:pPr>
        <w:pStyle w:val="NormalWeb"/>
        <w:ind w:left="640" w:hanging="640"/>
        <w:divId w:val="184753885"/>
        <w:rPr>
          <w:rFonts w:ascii="Calibri" w:eastAsiaTheme="minorEastAsia" w:hAnsi="Calibri"/>
          <w:noProof/>
          <w:sz w:val="18"/>
        </w:rPr>
      </w:pPr>
      <w:r>
        <w:fldChar w:fldCharType="begin" w:fldLock="1"/>
      </w:r>
      <w:r>
        <w:instrText xml:space="preserve">ADDIN Mendeley Bibliography CSL_BIBLIOGRAPHY </w:instrText>
      </w:r>
      <w:r>
        <w:fldChar w:fldCharType="separate"/>
      </w:r>
      <w:r w:rsidR="001C362A" w:rsidRPr="001C362A">
        <w:rPr>
          <w:rFonts w:ascii="Calibri" w:hAnsi="Calibri"/>
          <w:noProof/>
          <w:sz w:val="18"/>
        </w:rPr>
        <w:t>[1]</w:t>
      </w:r>
      <w:r w:rsidR="001C362A" w:rsidRPr="001C362A">
        <w:rPr>
          <w:rFonts w:ascii="Calibri" w:hAnsi="Calibri"/>
          <w:noProof/>
          <w:sz w:val="18"/>
        </w:rPr>
        <w:tab/>
        <w:t xml:space="preserve">B. Tan, J. G. Masek, R. Wolfe, F. Gao, C. Huang, E. F. Vermote, J. O. Sexton, and G. Ederer, “Improved forest change detection with terrain illumination corrected Landsat images,” </w:t>
      </w:r>
      <w:r w:rsidR="001C362A" w:rsidRPr="001C362A">
        <w:rPr>
          <w:rFonts w:ascii="Calibri" w:hAnsi="Calibri"/>
          <w:i/>
          <w:iCs/>
          <w:noProof/>
          <w:sz w:val="18"/>
        </w:rPr>
        <w:t>Remote Sensing of Environment</w:t>
      </w:r>
      <w:r w:rsidR="001C362A" w:rsidRPr="001C362A">
        <w:rPr>
          <w:rFonts w:ascii="Calibri" w:hAnsi="Calibri"/>
          <w:noProof/>
          <w:sz w:val="18"/>
        </w:rPr>
        <w:t>, vol. 136, pp. 469–483, Sep. 2013.</w:t>
      </w:r>
    </w:p>
    <w:p w14:paraId="08AACD66" w14:textId="77777777" w:rsidR="001C362A" w:rsidRPr="001C362A" w:rsidRDefault="001C362A">
      <w:pPr>
        <w:pStyle w:val="NormalWeb"/>
        <w:ind w:left="640" w:hanging="640"/>
        <w:divId w:val="184753885"/>
        <w:rPr>
          <w:rFonts w:ascii="Calibri" w:hAnsi="Calibri"/>
          <w:noProof/>
          <w:sz w:val="18"/>
        </w:rPr>
      </w:pPr>
      <w:r w:rsidRPr="001C362A">
        <w:rPr>
          <w:rFonts w:ascii="Calibri" w:hAnsi="Calibri"/>
          <w:noProof/>
          <w:sz w:val="18"/>
        </w:rPr>
        <w:t>[2]</w:t>
      </w:r>
      <w:r w:rsidRPr="001C362A">
        <w:rPr>
          <w:rFonts w:ascii="Calibri" w:hAnsi="Calibri"/>
          <w:noProof/>
          <w:sz w:val="18"/>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1C362A">
      <w:pPr>
        <w:pStyle w:val="NormalWeb"/>
        <w:ind w:left="640" w:hanging="640"/>
      </w:pPr>
      <w:r>
        <w:fldChar w:fldCharType="end"/>
      </w:r>
    </w:p>
    <w:sectPr w:rsidR="000830E9" w:rsidRPr="000830E9" w:rsidSect="0068220C">
      <w:footerReference w:type="default" r:id="rId12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31C822" w14:textId="77777777" w:rsidR="00973EF2" w:rsidRDefault="00973EF2" w:rsidP="007C15D9">
      <w:pPr>
        <w:spacing w:before="0" w:after="0" w:line="240" w:lineRule="auto"/>
      </w:pPr>
      <w:r>
        <w:separator/>
      </w:r>
    </w:p>
  </w:endnote>
  <w:endnote w:type="continuationSeparator" w:id="0">
    <w:p w14:paraId="750C270F" w14:textId="77777777" w:rsidR="00973EF2" w:rsidRDefault="00973EF2" w:rsidP="007C15D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35349E0E" w:rsidR="006A7160" w:rsidRDefault="006A7160">
        <w:pPr>
          <w:pStyle w:val="Footer"/>
          <w:jc w:val="center"/>
        </w:pPr>
        <w:r>
          <w:fldChar w:fldCharType="begin"/>
        </w:r>
        <w:r>
          <w:instrText xml:space="preserve"> PAGE   \* MERGEFORMAT </w:instrText>
        </w:r>
        <w:r>
          <w:fldChar w:fldCharType="separate"/>
        </w:r>
        <w:r w:rsidR="00384705">
          <w:rPr>
            <w:noProof/>
          </w:rPr>
          <w:t>11</w:t>
        </w:r>
        <w:r>
          <w:rPr>
            <w:noProof/>
          </w:rPr>
          <w:fldChar w:fldCharType="end"/>
        </w:r>
      </w:p>
    </w:sdtContent>
  </w:sdt>
  <w:p w14:paraId="1287FCAA" w14:textId="77777777" w:rsidR="006A7160" w:rsidRDefault="006A71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165BFE" w14:textId="77777777" w:rsidR="00973EF2" w:rsidRDefault="00973EF2" w:rsidP="007C15D9">
      <w:pPr>
        <w:spacing w:before="0" w:after="0" w:line="240" w:lineRule="auto"/>
      </w:pPr>
      <w:r>
        <w:separator/>
      </w:r>
    </w:p>
  </w:footnote>
  <w:footnote w:type="continuationSeparator" w:id="0">
    <w:p w14:paraId="7B576C48" w14:textId="77777777" w:rsidR="00973EF2" w:rsidRDefault="00973EF2" w:rsidP="007C15D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DEAFA4C"/>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3"/>
  </w:num>
  <w:num w:numId="39">
    <w:abstractNumId w:val="8"/>
    <w:lvlOverride w:ilvl="0">
      <w:startOverride w:val="1"/>
    </w:lvlOverride>
  </w:num>
  <w:num w:numId="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CE"/>
    <w:rsid w:val="0001264C"/>
    <w:rsid w:val="00012709"/>
    <w:rsid w:val="00012C0D"/>
    <w:rsid w:val="00012E0A"/>
    <w:rsid w:val="00013031"/>
    <w:rsid w:val="000132CA"/>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E84"/>
    <w:rsid w:val="0001743B"/>
    <w:rsid w:val="00017440"/>
    <w:rsid w:val="0001768C"/>
    <w:rsid w:val="00017B1F"/>
    <w:rsid w:val="00017BAF"/>
    <w:rsid w:val="00017F20"/>
    <w:rsid w:val="000205B7"/>
    <w:rsid w:val="00020904"/>
    <w:rsid w:val="00020A70"/>
    <w:rsid w:val="00020AC0"/>
    <w:rsid w:val="00020C1B"/>
    <w:rsid w:val="000212D3"/>
    <w:rsid w:val="000221D9"/>
    <w:rsid w:val="00022972"/>
    <w:rsid w:val="000229FB"/>
    <w:rsid w:val="00022FB1"/>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5063"/>
    <w:rsid w:val="00045098"/>
    <w:rsid w:val="000454D3"/>
    <w:rsid w:val="00045524"/>
    <w:rsid w:val="00045F45"/>
    <w:rsid w:val="00045FA9"/>
    <w:rsid w:val="0004653F"/>
    <w:rsid w:val="00046B08"/>
    <w:rsid w:val="000471C4"/>
    <w:rsid w:val="000473CC"/>
    <w:rsid w:val="00047F73"/>
    <w:rsid w:val="000507FF"/>
    <w:rsid w:val="00050E92"/>
    <w:rsid w:val="00050EB5"/>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C24"/>
    <w:rsid w:val="000811C0"/>
    <w:rsid w:val="00081382"/>
    <w:rsid w:val="00081660"/>
    <w:rsid w:val="0008179A"/>
    <w:rsid w:val="0008185E"/>
    <w:rsid w:val="00081871"/>
    <w:rsid w:val="000820E4"/>
    <w:rsid w:val="00082213"/>
    <w:rsid w:val="0008256B"/>
    <w:rsid w:val="00082A88"/>
    <w:rsid w:val="00082CC8"/>
    <w:rsid w:val="00082D6F"/>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158"/>
    <w:rsid w:val="000925E3"/>
    <w:rsid w:val="00092CC4"/>
    <w:rsid w:val="000936A3"/>
    <w:rsid w:val="000936DA"/>
    <w:rsid w:val="0009398D"/>
    <w:rsid w:val="00093E98"/>
    <w:rsid w:val="00093F2E"/>
    <w:rsid w:val="0009414F"/>
    <w:rsid w:val="00094842"/>
    <w:rsid w:val="0009506D"/>
    <w:rsid w:val="00095737"/>
    <w:rsid w:val="00095ACF"/>
    <w:rsid w:val="00095ADA"/>
    <w:rsid w:val="00095B4B"/>
    <w:rsid w:val="00095C18"/>
    <w:rsid w:val="000965FB"/>
    <w:rsid w:val="000967E7"/>
    <w:rsid w:val="00096AF4"/>
    <w:rsid w:val="00096FCE"/>
    <w:rsid w:val="0009714E"/>
    <w:rsid w:val="00097346"/>
    <w:rsid w:val="000974C1"/>
    <w:rsid w:val="00097B22"/>
    <w:rsid w:val="000A02C1"/>
    <w:rsid w:val="000A0515"/>
    <w:rsid w:val="000A05D5"/>
    <w:rsid w:val="000A09FD"/>
    <w:rsid w:val="000A0F25"/>
    <w:rsid w:val="000A1740"/>
    <w:rsid w:val="000A1B1D"/>
    <w:rsid w:val="000A1BFD"/>
    <w:rsid w:val="000A1E9A"/>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693"/>
    <w:rsid w:val="000D66E4"/>
    <w:rsid w:val="000D69D6"/>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89"/>
    <w:rsid w:val="00150A19"/>
    <w:rsid w:val="00150B3C"/>
    <w:rsid w:val="00150ED5"/>
    <w:rsid w:val="001510DC"/>
    <w:rsid w:val="001514F7"/>
    <w:rsid w:val="00151DE2"/>
    <w:rsid w:val="00152367"/>
    <w:rsid w:val="00152548"/>
    <w:rsid w:val="00152862"/>
    <w:rsid w:val="001528C3"/>
    <w:rsid w:val="00152A63"/>
    <w:rsid w:val="00152BAA"/>
    <w:rsid w:val="00152C50"/>
    <w:rsid w:val="00152FBD"/>
    <w:rsid w:val="00153070"/>
    <w:rsid w:val="00153927"/>
    <w:rsid w:val="00153FBE"/>
    <w:rsid w:val="001541F2"/>
    <w:rsid w:val="00154783"/>
    <w:rsid w:val="00154999"/>
    <w:rsid w:val="00154A1A"/>
    <w:rsid w:val="00154B2B"/>
    <w:rsid w:val="00154DA3"/>
    <w:rsid w:val="00154DE7"/>
    <w:rsid w:val="00154F7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77"/>
    <w:rsid w:val="001A26DC"/>
    <w:rsid w:val="001A27BD"/>
    <w:rsid w:val="001A2C20"/>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9AA"/>
    <w:rsid w:val="001D4B87"/>
    <w:rsid w:val="001D52AA"/>
    <w:rsid w:val="001D5354"/>
    <w:rsid w:val="001D5523"/>
    <w:rsid w:val="001D55FB"/>
    <w:rsid w:val="001D5DEB"/>
    <w:rsid w:val="001D64BF"/>
    <w:rsid w:val="001D6C69"/>
    <w:rsid w:val="001D6C79"/>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F2"/>
    <w:rsid w:val="00222D9B"/>
    <w:rsid w:val="00222EF5"/>
    <w:rsid w:val="00223027"/>
    <w:rsid w:val="00223EA5"/>
    <w:rsid w:val="002244B2"/>
    <w:rsid w:val="00224600"/>
    <w:rsid w:val="00224715"/>
    <w:rsid w:val="002248C6"/>
    <w:rsid w:val="00224F19"/>
    <w:rsid w:val="00225002"/>
    <w:rsid w:val="00225094"/>
    <w:rsid w:val="00225787"/>
    <w:rsid w:val="002257F5"/>
    <w:rsid w:val="00225D08"/>
    <w:rsid w:val="00225DAE"/>
    <w:rsid w:val="00225E19"/>
    <w:rsid w:val="00225E63"/>
    <w:rsid w:val="0022636D"/>
    <w:rsid w:val="002264EE"/>
    <w:rsid w:val="00226953"/>
    <w:rsid w:val="00226A97"/>
    <w:rsid w:val="00226AAB"/>
    <w:rsid w:val="00226D1D"/>
    <w:rsid w:val="00226FE7"/>
    <w:rsid w:val="0022730A"/>
    <w:rsid w:val="002273AE"/>
    <w:rsid w:val="002274F6"/>
    <w:rsid w:val="00227A40"/>
    <w:rsid w:val="00227D1C"/>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343"/>
    <w:rsid w:val="00244417"/>
    <w:rsid w:val="00244643"/>
    <w:rsid w:val="00244A7C"/>
    <w:rsid w:val="00244AA5"/>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3A2"/>
    <w:rsid w:val="0025335F"/>
    <w:rsid w:val="00253734"/>
    <w:rsid w:val="00253B29"/>
    <w:rsid w:val="002541F6"/>
    <w:rsid w:val="002542E6"/>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F3"/>
    <w:rsid w:val="0027005D"/>
    <w:rsid w:val="0027012D"/>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93D"/>
    <w:rsid w:val="002C0B1C"/>
    <w:rsid w:val="002C0CA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1A9"/>
    <w:rsid w:val="002D34AD"/>
    <w:rsid w:val="002D3762"/>
    <w:rsid w:val="002D3873"/>
    <w:rsid w:val="002D38FC"/>
    <w:rsid w:val="002D3C2E"/>
    <w:rsid w:val="002D4489"/>
    <w:rsid w:val="002D44F7"/>
    <w:rsid w:val="002D48F2"/>
    <w:rsid w:val="002D4F1F"/>
    <w:rsid w:val="002D504C"/>
    <w:rsid w:val="002D55E3"/>
    <w:rsid w:val="002D5625"/>
    <w:rsid w:val="002D576F"/>
    <w:rsid w:val="002D5999"/>
    <w:rsid w:val="002D60EC"/>
    <w:rsid w:val="002D69EB"/>
    <w:rsid w:val="002D7307"/>
    <w:rsid w:val="002D74E0"/>
    <w:rsid w:val="002D7554"/>
    <w:rsid w:val="002D7675"/>
    <w:rsid w:val="002E00EF"/>
    <w:rsid w:val="002E0133"/>
    <w:rsid w:val="002E08EC"/>
    <w:rsid w:val="002E1684"/>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896"/>
    <w:rsid w:val="002E68D7"/>
    <w:rsid w:val="002E6967"/>
    <w:rsid w:val="002E70AA"/>
    <w:rsid w:val="002E7319"/>
    <w:rsid w:val="002E7834"/>
    <w:rsid w:val="002E7B74"/>
    <w:rsid w:val="002E7E50"/>
    <w:rsid w:val="002E7FB2"/>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3018"/>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8AB"/>
    <w:rsid w:val="00331239"/>
    <w:rsid w:val="0033139A"/>
    <w:rsid w:val="00331A9B"/>
    <w:rsid w:val="003325FD"/>
    <w:rsid w:val="00332804"/>
    <w:rsid w:val="00332C3F"/>
    <w:rsid w:val="00333646"/>
    <w:rsid w:val="00333A66"/>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AB0"/>
    <w:rsid w:val="00361AE3"/>
    <w:rsid w:val="00361B85"/>
    <w:rsid w:val="00362379"/>
    <w:rsid w:val="00362C06"/>
    <w:rsid w:val="003630A0"/>
    <w:rsid w:val="00363462"/>
    <w:rsid w:val="00363820"/>
    <w:rsid w:val="00363883"/>
    <w:rsid w:val="00364424"/>
    <w:rsid w:val="00364AFD"/>
    <w:rsid w:val="00364B7E"/>
    <w:rsid w:val="00364E71"/>
    <w:rsid w:val="00365424"/>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5337"/>
    <w:rsid w:val="0038535E"/>
    <w:rsid w:val="003853FD"/>
    <w:rsid w:val="00385736"/>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C2D"/>
    <w:rsid w:val="00394CEC"/>
    <w:rsid w:val="00394D76"/>
    <w:rsid w:val="003952E0"/>
    <w:rsid w:val="003955C2"/>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77E"/>
    <w:rsid w:val="003A27F2"/>
    <w:rsid w:val="003A27F6"/>
    <w:rsid w:val="003A2A5C"/>
    <w:rsid w:val="003A2F8E"/>
    <w:rsid w:val="003A33B7"/>
    <w:rsid w:val="003A37BD"/>
    <w:rsid w:val="003A3D7E"/>
    <w:rsid w:val="003A3DEF"/>
    <w:rsid w:val="003A447B"/>
    <w:rsid w:val="003A501B"/>
    <w:rsid w:val="003A5437"/>
    <w:rsid w:val="003A5760"/>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432"/>
    <w:rsid w:val="004055B3"/>
    <w:rsid w:val="004057A6"/>
    <w:rsid w:val="00405A42"/>
    <w:rsid w:val="00405F35"/>
    <w:rsid w:val="00405F3E"/>
    <w:rsid w:val="00406445"/>
    <w:rsid w:val="004064C1"/>
    <w:rsid w:val="00406519"/>
    <w:rsid w:val="0040686A"/>
    <w:rsid w:val="004068BC"/>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4EF"/>
    <w:rsid w:val="004206C7"/>
    <w:rsid w:val="00421188"/>
    <w:rsid w:val="00421B8F"/>
    <w:rsid w:val="00421F67"/>
    <w:rsid w:val="00422318"/>
    <w:rsid w:val="00422811"/>
    <w:rsid w:val="00422B3D"/>
    <w:rsid w:val="00422FEB"/>
    <w:rsid w:val="00423361"/>
    <w:rsid w:val="00424240"/>
    <w:rsid w:val="004248F9"/>
    <w:rsid w:val="00424B7F"/>
    <w:rsid w:val="00424EC3"/>
    <w:rsid w:val="00424F13"/>
    <w:rsid w:val="004253A8"/>
    <w:rsid w:val="00425BEB"/>
    <w:rsid w:val="00426829"/>
    <w:rsid w:val="0042684B"/>
    <w:rsid w:val="0042694C"/>
    <w:rsid w:val="00426A7B"/>
    <w:rsid w:val="00426D7D"/>
    <w:rsid w:val="00427191"/>
    <w:rsid w:val="004272C6"/>
    <w:rsid w:val="004305B0"/>
    <w:rsid w:val="0043068D"/>
    <w:rsid w:val="00431040"/>
    <w:rsid w:val="00431364"/>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E48"/>
    <w:rsid w:val="00465020"/>
    <w:rsid w:val="00465531"/>
    <w:rsid w:val="00465A31"/>
    <w:rsid w:val="00465BAE"/>
    <w:rsid w:val="00465C63"/>
    <w:rsid w:val="004661B1"/>
    <w:rsid w:val="00466676"/>
    <w:rsid w:val="00466F1A"/>
    <w:rsid w:val="00467235"/>
    <w:rsid w:val="00467832"/>
    <w:rsid w:val="00467E8C"/>
    <w:rsid w:val="00467EBA"/>
    <w:rsid w:val="00467FEC"/>
    <w:rsid w:val="00470317"/>
    <w:rsid w:val="0047058A"/>
    <w:rsid w:val="004709C1"/>
    <w:rsid w:val="00470A62"/>
    <w:rsid w:val="00470ABF"/>
    <w:rsid w:val="00470AD7"/>
    <w:rsid w:val="00470BBB"/>
    <w:rsid w:val="00470C21"/>
    <w:rsid w:val="00470C62"/>
    <w:rsid w:val="00470E09"/>
    <w:rsid w:val="0047126C"/>
    <w:rsid w:val="0047138D"/>
    <w:rsid w:val="00471476"/>
    <w:rsid w:val="00471BE0"/>
    <w:rsid w:val="00471D41"/>
    <w:rsid w:val="00472492"/>
    <w:rsid w:val="004725FA"/>
    <w:rsid w:val="0047268F"/>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7536"/>
    <w:rsid w:val="0048784C"/>
    <w:rsid w:val="00487DDA"/>
    <w:rsid w:val="00487E2B"/>
    <w:rsid w:val="0049035D"/>
    <w:rsid w:val="00490B3D"/>
    <w:rsid w:val="00490BF9"/>
    <w:rsid w:val="00491060"/>
    <w:rsid w:val="004915AB"/>
    <w:rsid w:val="00491615"/>
    <w:rsid w:val="00491F71"/>
    <w:rsid w:val="0049279E"/>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A00FF"/>
    <w:rsid w:val="004A021B"/>
    <w:rsid w:val="004A0347"/>
    <w:rsid w:val="004A0519"/>
    <w:rsid w:val="004A06BF"/>
    <w:rsid w:val="004A07DF"/>
    <w:rsid w:val="004A0C4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1D4"/>
    <w:rsid w:val="004B73AA"/>
    <w:rsid w:val="004B75B5"/>
    <w:rsid w:val="004B7834"/>
    <w:rsid w:val="004B78A4"/>
    <w:rsid w:val="004B78C4"/>
    <w:rsid w:val="004B799E"/>
    <w:rsid w:val="004C0463"/>
    <w:rsid w:val="004C0990"/>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CF4"/>
    <w:rsid w:val="004D42F0"/>
    <w:rsid w:val="004D43AB"/>
    <w:rsid w:val="004D47EA"/>
    <w:rsid w:val="004D4FC5"/>
    <w:rsid w:val="004D5836"/>
    <w:rsid w:val="004D6033"/>
    <w:rsid w:val="004D67CF"/>
    <w:rsid w:val="004D691D"/>
    <w:rsid w:val="004D6AC6"/>
    <w:rsid w:val="004D6CB2"/>
    <w:rsid w:val="004D72CE"/>
    <w:rsid w:val="004D744D"/>
    <w:rsid w:val="004D7819"/>
    <w:rsid w:val="004E04B9"/>
    <w:rsid w:val="004E0E48"/>
    <w:rsid w:val="004E10D8"/>
    <w:rsid w:val="004E1209"/>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8DE"/>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BEC"/>
    <w:rsid w:val="0055057F"/>
    <w:rsid w:val="0055083E"/>
    <w:rsid w:val="0055085C"/>
    <w:rsid w:val="00550BF0"/>
    <w:rsid w:val="00550DF9"/>
    <w:rsid w:val="0055145C"/>
    <w:rsid w:val="0055158E"/>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77E"/>
    <w:rsid w:val="00577A47"/>
    <w:rsid w:val="00577E21"/>
    <w:rsid w:val="005800A8"/>
    <w:rsid w:val="00580971"/>
    <w:rsid w:val="005809D2"/>
    <w:rsid w:val="00580D47"/>
    <w:rsid w:val="00580E0E"/>
    <w:rsid w:val="00580F99"/>
    <w:rsid w:val="00581628"/>
    <w:rsid w:val="005817E4"/>
    <w:rsid w:val="00581AB9"/>
    <w:rsid w:val="00581AC8"/>
    <w:rsid w:val="00581EED"/>
    <w:rsid w:val="00581F6A"/>
    <w:rsid w:val="0058254B"/>
    <w:rsid w:val="005826DF"/>
    <w:rsid w:val="005829DE"/>
    <w:rsid w:val="00582A53"/>
    <w:rsid w:val="00582EFF"/>
    <w:rsid w:val="00583443"/>
    <w:rsid w:val="0058353D"/>
    <w:rsid w:val="00583D02"/>
    <w:rsid w:val="00583D55"/>
    <w:rsid w:val="00583E6D"/>
    <w:rsid w:val="00584391"/>
    <w:rsid w:val="005844C1"/>
    <w:rsid w:val="005848B4"/>
    <w:rsid w:val="005850BB"/>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861"/>
    <w:rsid w:val="005B1FE2"/>
    <w:rsid w:val="005B293D"/>
    <w:rsid w:val="005B2A5D"/>
    <w:rsid w:val="005B2B58"/>
    <w:rsid w:val="005B2B6D"/>
    <w:rsid w:val="005B3029"/>
    <w:rsid w:val="005B31D7"/>
    <w:rsid w:val="005B33A8"/>
    <w:rsid w:val="005B36CE"/>
    <w:rsid w:val="005B3ABA"/>
    <w:rsid w:val="005B4277"/>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AAB"/>
    <w:rsid w:val="005D0FF6"/>
    <w:rsid w:val="005D13DF"/>
    <w:rsid w:val="005D143A"/>
    <w:rsid w:val="005D18AF"/>
    <w:rsid w:val="005D198D"/>
    <w:rsid w:val="005D1D5F"/>
    <w:rsid w:val="005D1D62"/>
    <w:rsid w:val="005D1E49"/>
    <w:rsid w:val="005D1ED9"/>
    <w:rsid w:val="005D2021"/>
    <w:rsid w:val="005D21E1"/>
    <w:rsid w:val="005D2216"/>
    <w:rsid w:val="005D240B"/>
    <w:rsid w:val="005D27FC"/>
    <w:rsid w:val="005D28A2"/>
    <w:rsid w:val="005D2A1B"/>
    <w:rsid w:val="005D2C88"/>
    <w:rsid w:val="005D31C8"/>
    <w:rsid w:val="005D336A"/>
    <w:rsid w:val="005D3479"/>
    <w:rsid w:val="005D35B6"/>
    <w:rsid w:val="005D3AF9"/>
    <w:rsid w:val="005D43F1"/>
    <w:rsid w:val="005D46E1"/>
    <w:rsid w:val="005D5A84"/>
    <w:rsid w:val="005D607A"/>
    <w:rsid w:val="005D6221"/>
    <w:rsid w:val="005D688F"/>
    <w:rsid w:val="005D6A0F"/>
    <w:rsid w:val="005D6D5E"/>
    <w:rsid w:val="005D71E5"/>
    <w:rsid w:val="005D7774"/>
    <w:rsid w:val="005D7B1F"/>
    <w:rsid w:val="005D7D2E"/>
    <w:rsid w:val="005E0114"/>
    <w:rsid w:val="005E028F"/>
    <w:rsid w:val="005E0295"/>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444F"/>
    <w:rsid w:val="005E4794"/>
    <w:rsid w:val="005E4B64"/>
    <w:rsid w:val="005E4C15"/>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3293"/>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FAF"/>
    <w:rsid w:val="006461D7"/>
    <w:rsid w:val="006466F5"/>
    <w:rsid w:val="00646A2A"/>
    <w:rsid w:val="00646F7D"/>
    <w:rsid w:val="00647214"/>
    <w:rsid w:val="006475A1"/>
    <w:rsid w:val="006478F2"/>
    <w:rsid w:val="00647973"/>
    <w:rsid w:val="00647D3F"/>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AF2"/>
    <w:rsid w:val="00672EBD"/>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180"/>
    <w:rsid w:val="00683D0E"/>
    <w:rsid w:val="006840AE"/>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9"/>
    <w:rsid w:val="00762CB4"/>
    <w:rsid w:val="00762D5F"/>
    <w:rsid w:val="00762D8C"/>
    <w:rsid w:val="00762DF0"/>
    <w:rsid w:val="00763195"/>
    <w:rsid w:val="00763325"/>
    <w:rsid w:val="0076401F"/>
    <w:rsid w:val="0076497D"/>
    <w:rsid w:val="00764BCC"/>
    <w:rsid w:val="00764D70"/>
    <w:rsid w:val="00765E09"/>
    <w:rsid w:val="00765EC0"/>
    <w:rsid w:val="007672F0"/>
    <w:rsid w:val="00767A7A"/>
    <w:rsid w:val="00767AF9"/>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A02"/>
    <w:rsid w:val="007C2B5F"/>
    <w:rsid w:val="007C2DA1"/>
    <w:rsid w:val="007C32E6"/>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3021"/>
    <w:rsid w:val="007D307D"/>
    <w:rsid w:val="007D3081"/>
    <w:rsid w:val="007D344F"/>
    <w:rsid w:val="007D36F1"/>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72CA"/>
    <w:rsid w:val="00820157"/>
    <w:rsid w:val="00820419"/>
    <w:rsid w:val="00820750"/>
    <w:rsid w:val="00821064"/>
    <w:rsid w:val="008219EB"/>
    <w:rsid w:val="00821EFF"/>
    <w:rsid w:val="00822231"/>
    <w:rsid w:val="00822378"/>
    <w:rsid w:val="0082244B"/>
    <w:rsid w:val="0082260C"/>
    <w:rsid w:val="00822626"/>
    <w:rsid w:val="008227E7"/>
    <w:rsid w:val="00822EC7"/>
    <w:rsid w:val="008236E8"/>
    <w:rsid w:val="00823997"/>
    <w:rsid w:val="00823D03"/>
    <w:rsid w:val="00824066"/>
    <w:rsid w:val="00824974"/>
    <w:rsid w:val="00824A14"/>
    <w:rsid w:val="00824CCA"/>
    <w:rsid w:val="00824D34"/>
    <w:rsid w:val="0082518B"/>
    <w:rsid w:val="008258E0"/>
    <w:rsid w:val="0082591D"/>
    <w:rsid w:val="00825FF6"/>
    <w:rsid w:val="00826564"/>
    <w:rsid w:val="008265AF"/>
    <w:rsid w:val="0082671C"/>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4A4"/>
    <w:rsid w:val="00846509"/>
    <w:rsid w:val="00846812"/>
    <w:rsid w:val="00846C09"/>
    <w:rsid w:val="00846C85"/>
    <w:rsid w:val="00847050"/>
    <w:rsid w:val="0084715D"/>
    <w:rsid w:val="008471B0"/>
    <w:rsid w:val="0084727E"/>
    <w:rsid w:val="00847453"/>
    <w:rsid w:val="008476A9"/>
    <w:rsid w:val="00847706"/>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D48"/>
    <w:rsid w:val="00872D92"/>
    <w:rsid w:val="00872FE6"/>
    <w:rsid w:val="00873228"/>
    <w:rsid w:val="008734C9"/>
    <w:rsid w:val="00873792"/>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ADE"/>
    <w:rsid w:val="00880D33"/>
    <w:rsid w:val="00880F85"/>
    <w:rsid w:val="00880FF9"/>
    <w:rsid w:val="00881259"/>
    <w:rsid w:val="00881C55"/>
    <w:rsid w:val="00881D35"/>
    <w:rsid w:val="00881E92"/>
    <w:rsid w:val="008820FE"/>
    <w:rsid w:val="00882212"/>
    <w:rsid w:val="00882B65"/>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4415"/>
    <w:rsid w:val="008D46EF"/>
    <w:rsid w:val="008D4B87"/>
    <w:rsid w:val="008D56C5"/>
    <w:rsid w:val="008D6865"/>
    <w:rsid w:val="008D7013"/>
    <w:rsid w:val="008D73FE"/>
    <w:rsid w:val="008D740C"/>
    <w:rsid w:val="008D75BD"/>
    <w:rsid w:val="008D77CF"/>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6F0"/>
    <w:rsid w:val="009017C3"/>
    <w:rsid w:val="009025BD"/>
    <w:rsid w:val="00902707"/>
    <w:rsid w:val="00903938"/>
    <w:rsid w:val="0090427C"/>
    <w:rsid w:val="0090438E"/>
    <w:rsid w:val="00904727"/>
    <w:rsid w:val="00904A45"/>
    <w:rsid w:val="00904CD9"/>
    <w:rsid w:val="00904CF8"/>
    <w:rsid w:val="009053D1"/>
    <w:rsid w:val="00905410"/>
    <w:rsid w:val="00905EF2"/>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65A"/>
    <w:rsid w:val="00924917"/>
    <w:rsid w:val="00924ADD"/>
    <w:rsid w:val="00924D25"/>
    <w:rsid w:val="00924F0C"/>
    <w:rsid w:val="0092537A"/>
    <w:rsid w:val="009259B3"/>
    <w:rsid w:val="00925BA7"/>
    <w:rsid w:val="00925C1E"/>
    <w:rsid w:val="00925DAE"/>
    <w:rsid w:val="00925DE7"/>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84D"/>
    <w:rsid w:val="0094593A"/>
    <w:rsid w:val="00945B1E"/>
    <w:rsid w:val="00945EE2"/>
    <w:rsid w:val="009460FC"/>
    <w:rsid w:val="00946155"/>
    <w:rsid w:val="00946DE0"/>
    <w:rsid w:val="0094718C"/>
    <w:rsid w:val="00947483"/>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3284"/>
    <w:rsid w:val="00973361"/>
    <w:rsid w:val="009734C2"/>
    <w:rsid w:val="00973538"/>
    <w:rsid w:val="00973B41"/>
    <w:rsid w:val="00973C4A"/>
    <w:rsid w:val="00973E6D"/>
    <w:rsid w:val="00973EF2"/>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CD7"/>
    <w:rsid w:val="009B7D41"/>
    <w:rsid w:val="009C0592"/>
    <w:rsid w:val="009C0BCE"/>
    <w:rsid w:val="009C0DFB"/>
    <w:rsid w:val="009C135F"/>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5DB"/>
    <w:rsid w:val="009D2AEB"/>
    <w:rsid w:val="009D2C88"/>
    <w:rsid w:val="009D2D4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A8E"/>
    <w:rsid w:val="009F0ACC"/>
    <w:rsid w:val="009F0ED4"/>
    <w:rsid w:val="009F1909"/>
    <w:rsid w:val="009F1F5E"/>
    <w:rsid w:val="009F1FC7"/>
    <w:rsid w:val="009F285B"/>
    <w:rsid w:val="009F3277"/>
    <w:rsid w:val="009F33FE"/>
    <w:rsid w:val="009F3718"/>
    <w:rsid w:val="009F3804"/>
    <w:rsid w:val="009F3A56"/>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7E3"/>
    <w:rsid w:val="00A00C27"/>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6661"/>
    <w:rsid w:val="00A169A5"/>
    <w:rsid w:val="00A169D6"/>
    <w:rsid w:val="00A16C3F"/>
    <w:rsid w:val="00A16E4E"/>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87E"/>
    <w:rsid w:val="00A24C92"/>
    <w:rsid w:val="00A24F88"/>
    <w:rsid w:val="00A24F8B"/>
    <w:rsid w:val="00A250C7"/>
    <w:rsid w:val="00A257C7"/>
    <w:rsid w:val="00A258A3"/>
    <w:rsid w:val="00A26032"/>
    <w:rsid w:val="00A266D8"/>
    <w:rsid w:val="00A2686A"/>
    <w:rsid w:val="00A2738A"/>
    <w:rsid w:val="00A27C2D"/>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310A"/>
    <w:rsid w:val="00A3378D"/>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919"/>
    <w:rsid w:val="00A47A51"/>
    <w:rsid w:val="00A47AC2"/>
    <w:rsid w:val="00A47ADB"/>
    <w:rsid w:val="00A47F69"/>
    <w:rsid w:val="00A501A8"/>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C2C"/>
    <w:rsid w:val="00A61088"/>
    <w:rsid w:val="00A61426"/>
    <w:rsid w:val="00A6174E"/>
    <w:rsid w:val="00A61915"/>
    <w:rsid w:val="00A622E4"/>
    <w:rsid w:val="00A62424"/>
    <w:rsid w:val="00A62A08"/>
    <w:rsid w:val="00A62AAC"/>
    <w:rsid w:val="00A630CB"/>
    <w:rsid w:val="00A6336B"/>
    <w:rsid w:val="00A63430"/>
    <w:rsid w:val="00A63F17"/>
    <w:rsid w:val="00A6431B"/>
    <w:rsid w:val="00A64452"/>
    <w:rsid w:val="00A64515"/>
    <w:rsid w:val="00A645F3"/>
    <w:rsid w:val="00A647BD"/>
    <w:rsid w:val="00A647EE"/>
    <w:rsid w:val="00A6487C"/>
    <w:rsid w:val="00A64904"/>
    <w:rsid w:val="00A64ED3"/>
    <w:rsid w:val="00A64EFA"/>
    <w:rsid w:val="00A65206"/>
    <w:rsid w:val="00A65292"/>
    <w:rsid w:val="00A6598C"/>
    <w:rsid w:val="00A65E7F"/>
    <w:rsid w:val="00A66562"/>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585"/>
    <w:rsid w:val="00A87982"/>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55B"/>
    <w:rsid w:val="00AF66E5"/>
    <w:rsid w:val="00AF6884"/>
    <w:rsid w:val="00AF6963"/>
    <w:rsid w:val="00AF6C40"/>
    <w:rsid w:val="00AF70FC"/>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4198"/>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88F"/>
    <w:rsid w:val="00B31933"/>
    <w:rsid w:val="00B31F33"/>
    <w:rsid w:val="00B324C5"/>
    <w:rsid w:val="00B32A1B"/>
    <w:rsid w:val="00B32F29"/>
    <w:rsid w:val="00B33813"/>
    <w:rsid w:val="00B33B58"/>
    <w:rsid w:val="00B33C17"/>
    <w:rsid w:val="00B3429B"/>
    <w:rsid w:val="00B343A2"/>
    <w:rsid w:val="00B3446D"/>
    <w:rsid w:val="00B34507"/>
    <w:rsid w:val="00B34524"/>
    <w:rsid w:val="00B348A4"/>
    <w:rsid w:val="00B34B72"/>
    <w:rsid w:val="00B34DF0"/>
    <w:rsid w:val="00B352E3"/>
    <w:rsid w:val="00B359EA"/>
    <w:rsid w:val="00B3688A"/>
    <w:rsid w:val="00B36A49"/>
    <w:rsid w:val="00B36C15"/>
    <w:rsid w:val="00B36DD0"/>
    <w:rsid w:val="00B376A1"/>
    <w:rsid w:val="00B37986"/>
    <w:rsid w:val="00B37D09"/>
    <w:rsid w:val="00B400E4"/>
    <w:rsid w:val="00B40107"/>
    <w:rsid w:val="00B402FE"/>
    <w:rsid w:val="00B4050A"/>
    <w:rsid w:val="00B409B7"/>
    <w:rsid w:val="00B40E5F"/>
    <w:rsid w:val="00B40F32"/>
    <w:rsid w:val="00B41055"/>
    <w:rsid w:val="00B41430"/>
    <w:rsid w:val="00B414D7"/>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BFA"/>
    <w:rsid w:val="00B821BB"/>
    <w:rsid w:val="00B82261"/>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617D"/>
    <w:rsid w:val="00B9631B"/>
    <w:rsid w:val="00B96B3E"/>
    <w:rsid w:val="00B9737B"/>
    <w:rsid w:val="00B973C6"/>
    <w:rsid w:val="00B97D54"/>
    <w:rsid w:val="00B97E94"/>
    <w:rsid w:val="00BA0549"/>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BF4"/>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818"/>
    <w:rsid w:val="00BB3869"/>
    <w:rsid w:val="00BB3AD7"/>
    <w:rsid w:val="00BB3B40"/>
    <w:rsid w:val="00BB3BC3"/>
    <w:rsid w:val="00BB3C87"/>
    <w:rsid w:val="00BB3F30"/>
    <w:rsid w:val="00BB409E"/>
    <w:rsid w:val="00BB42BF"/>
    <w:rsid w:val="00BB4712"/>
    <w:rsid w:val="00BB49B1"/>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1144"/>
    <w:rsid w:val="00BD1211"/>
    <w:rsid w:val="00BD1385"/>
    <w:rsid w:val="00BD1DD8"/>
    <w:rsid w:val="00BD1F4A"/>
    <w:rsid w:val="00BD1FA2"/>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A64"/>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EAF"/>
    <w:rsid w:val="00C27328"/>
    <w:rsid w:val="00C278B4"/>
    <w:rsid w:val="00C27BA1"/>
    <w:rsid w:val="00C27C65"/>
    <w:rsid w:val="00C27E43"/>
    <w:rsid w:val="00C306EA"/>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8CB"/>
    <w:rsid w:val="00C52C11"/>
    <w:rsid w:val="00C52DAE"/>
    <w:rsid w:val="00C52DB5"/>
    <w:rsid w:val="00C530FF"/>
    <w:rsid w:val="00C53205"/>
    <w:rsid w:val="00C5377D"/>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583"/>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EE"/>
    <w:rsid w:val="00C8341F"/>
    <w:rsid w:val="00C8381E"/>
    <w:rsid w:val="00C8387E"/>
    <w:rsid w:val="00C83D5D"/>
    <w:rsid w:val="00C83D6C"/>
    <w:rsid w:val="00C842AF"/>
    <w:rsid w:val="00C84487"/>
    <w:rsid w:val="00C846B0"/>
    <w:rsid w:val="00C849A8"/>
    <w:rsid w:val="00C853BD"/>
    <w:rsid w:val="00C856AD"/>
    <w:rsid w:val="00C85BD8"/>
    <w:rsid w:val="00C85F70"/>
    <w:rsid w:val="00C86117"/>
    <w:rsid w:val="00C86AF7"/>
    <w:rsid w:val="00C86C2F"/>
    <w:rsid w:val="00C871EC"/>
    <w:rsid w:val="00C87226"/>
    <w:rsid w:val="00C874A7"/>
    <w:rsid w:val="00C87E2F"/>
    <w:rsid w:val="00C87FA0"/>
    <w:rsid w:val="00C9014E"/>
    <w:rsid w:val="00C90B23"/>
    <w:rsid w:val="00C90F02"/>
    <w:rsid w:val="00C90F2E"/>
    <w:rsid w:val="00C9116E"/>
    <w:rsid w:val="00C91201"/>
    <w:rsid w:val="00C914CA"/>
    <w:rsid w:val="00C9228F"/>
    <w:rsid w:val="00C9243C"/>
    <w:rsid w:val="00C930FD"/>
    <w:rsid w:val="00C9356A"/>
    <w:rsid w:val="00C940E3"/>
    <w:rsid w:val="00C94727"/>
    <w:rsid w:val="00C95598"/>
    <w:rsid w:val="00C95991"/>
    <w:rsid w:val="00C95D82"/>
    <w:rsid w:val="00C95E85"/>
    <w:rsid w:val="00C964D1"/>
    <w:rsid w:val="00C9663F"/>
    <w:rsid w:val="00C96A42"/>
    <w:rsid w:val="00C97A1C"/>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B23"/>
    <w:rsid w:val="00CA3112"/>
    <w:rsid w:val="00CA3708"/>
    <w:rsid w:val="00CA3E57"/>
    <w:rsid w:val="00CA3F76"/>
    <w:rsid w:val="00CA4180"/>
    <w:rsid w:val="00CA4439"/>
    <w:rsid w:val="00CA4A70"/>
    <w:rsid w:val="00CA4D52"/>
    <w:rsid w:val="00CA4E95"/>
    <w:rsid w:val="00CA57C9"/>
    <w:rsid w:val="00CA627A"/>
    <w:rsid w:val="00CA6281"/>
    <w:rsid w:val="00CA628C"/>
    <w:rsid w:val="00CA6563"/>
    <w:rsid w:val="00CA6582"/>
    <w:rsid w:val="00CA673B"/>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D8"/>
    <w:rsid w:val="00CF5150"/>
    <w:rsid w:val="00CF53B0"/>
    <w:rsid w:val="00CF6086"/>
    <w:rsid w:val="00CF675B"/>
    <w:rsid w:val="00CF68BB"/>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652"/>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60B"/>
    <w:rsid w:val="00D3378A"/>
    <w:rsid w:val="00D33AF7"/>
    <w:rsid w:val="00D33BD1"/>
    <w:rsid w:val="00D34017"/>
    <w:rsid w:val="00D3420B"/>
    <w:rsid w:val="00D34659"/>
    <w:rsid w:val="00D348AC"/>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715C"/>
    <w:rsid w:val="00D57185"/>
    <w:rsid w:val="00D573D0"/>
    <w:rsid w:val="00D57677"/>
    <w:rsid w:val="00D57FCB"/>
    <w:rsid w:val="00D60343"/>
    <w:rsid w:val="00D60430"/>
    <w:rsid w:val="00D60675"/>
    <w:rsid w:val="00D60A29"/>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602F"/>
    <w:rsid w:val="00D6638F"/>
    <w:rsid w:val="00D6643B"/>
    <w:rsid w:val="00D66533"/>
    <w:rsid w:val="00D66C02"/>
    <w:rsid w:val="00D66EF0"/>
    <w:rsid w:val="00D66F2D"/>
    <w:rsid w:val="00D6704D"/>
    <w:rsid w:val="00D673DF"/>
    <w:rsid w:val="00D70117"/>
    <w:rsid w:val="00D70321"/>
    <w:rsid w:val="00D7069F"/>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74E7"/>
    <w:rsid w:val="00D97B1F"/>
    <w:rsid w:val="00D97E4C"/>
    <w:rsid w:val="00DA0326"/>
    <w:rsid w:val="00DA0407"/>
    <w:rsid w:val="00DA0598"/>
    <w:rsid w:val="00DA078F"/>
    <w:rsid w:val="00DA0B24"/>
    <w:rsid w:val="00DA0D14"/>
    <w:rsid w:val="00DA10BE"/>
    <w:rsid w:val="00DA10C0"/>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E06"/>
    <w:rsid w:val="00DB311A"/>
    <w:rsid w:val="00DB31CD"/>
    <w:rsid w:val="00DB37AA"/>
    <w:rsid w:val="00DB3A8A"/>
    <w:rsid w:val="00DB3E35"/>
    <w:rsid w:val="00DB3F5A"/>
    <w:rsid w:val="00DB406C"/>
    <w:rsid w:val="00DB4526"/>
    <w:rsid w:val="00DB47E1"/>
    <w:rsid w:val="00DB4CD4"/>
    <w:rsid w:val="00DB4D52"/>
    <w:rsid w:val="00DB539B"/>
    <w:rsid w:val="00DB5475"/>
    <w:rsid w:val="00DB56C8"/>
    <w:rsid w:val="00DB581D"/>
    <w:rsid w:val="00DB5824"/>
    <w:rsid w:val="00DB5A1E"/>
    <w:rsid w:val="00DB5A91"/>
    <w:rsid w:val="00DB6977"/>
    <w:rsid w:val="00DB6C82"/>
    <w:rsid w:val="00DB6D81"/>
    <w:rsid w:val="00DB6E6B"/>
    <w:rsid w:val="00DB7027"/>
    <w:rsid w:val="00DB786D"/>
    <w:rsid w:val="00DB7EBC"/>
    <w:rsid w:val="00DB7FE9"/>
    <w:rsid w:val="00DC0108"/>
    <w:rsid w:val="00DC0891"/>
    <w:rsid w:val="00DC090E"/>
    <w:rsid w:val="00DC0D79"/>
    <w:rsid w:val="00DC15C2"/>
    <w:rsid w:val="00DC16E1"/>
    <w:rsid w:val="00DC1B74"/>
    <w:rsid w:val="00DC241A"/>
    <w:rsid w:val="00DC2906"/>
    <w:rsid w:val="00DC3269"/>
    <w:rsid w:val="00DC400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3BE"/>
    <w:rsid w:val="00DD3924"/>
    <w:rsid w:val="00DD394C"/>
    <w:rsid w:val="00DD3C4A"/>
    <w:rsid w:val="00DD3D21"/>
    <w:rsid w:val="00DD4580"/>
    <w:rsid w:val="00DD4ABE"/>
    <w:rsid w:val="00DD4B54"/>
    <w:rsid w:val="00DD4D17"/>
    <w:rsid w:val="00DD4E76"/>
    <w:rsid w:val="00DD4F39"/>
    <w:rsid w:val="00DD5254"/>
    <w:rsid w:val="00DD5660"/>
    <w:rsid w:val="00DD575C"/>
    <w:rsid w:val="00DD590A"/>
    <w:rsid w:val="00DD5B7B"/>
    <w:rsid w:val="00DD5D45"/>
    <w:rsid w:val="00DD61FD"/>
    <w:rsid w:val="00DD6A2A"/>
    <w:rsid w:val="00DD7C2F"/>
    <w:rsid w:val="00DD7DF2"/>
    <w:rsid w:val="00DE0157"/>
    <w:rsid w:val="00DE085D"/>
    <w:rsid w:val="00DE0B33"/>
    <w:rsid w:val="00DE0E7E"/>
    <w:rsid w:val="00DE1699"/>
    <w:rsid w:val="00DE1709"/>
    <w:rsid w:val="00DE1C96"/>
    <w:rsid w:val="00DE2B48"/>
    <w:rsid w:val="00DE2F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427"/>
    <w:rsid w:val="00DF1640"/>
    <w:rsid w:val="00DF18D2"/>
    <w:rsid w:val="00DF1B73"/>
    <w:rsid w:val="00DF1CBF"/>
    <w:rsid w:val="00DF1ED4"/>
    <w:rsid w:val="00DF20A2"/>
    <w:rsid w:val="00DF2332"/>
    <w:rsid w:val="00DF24BF"/>
    <w:rsid w:val="00DF2549"/>
    <w:rsid w:val="00DF2748"/>
    <w:rsid w:val="00DF2925"/>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96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7E12"/>
    <w:rsid w:val="00E80048"/>
    <w:rsid w:val="00E8017B"/>
    <w:rsid w:val="00E803AF"/>
    <w:rsid w:val="00E803D8"/>
    <w:rsid w:val="00E8060D"/>
    <w:rsid w:val="00E806CE"/>
    <w:rsid w:val="00E807A8"/>
    <w:rsid w:val="00E80C60"/>
    <w:rsid w:val="00E80E16"/>
    <w:rsid w:val="00E80FF7"/>
    <w:rsid w:val="00E811D7"/>
    <w:rsid w:val="00E8172B"/>
    <w:rsid w:val="00E81A02"/>
    <w:rsid w:val="00E821BB"/>
    <w:rsid w:val="00E82275"/>
    <w:rsid w:val="00E82465"/>
    <w:rsid w:val="00E8275D"/>
    <w:rsid w:val="00E828A3"/>
    <w:rsid w:val="00E82C7D"/>
    <w:rsid w:val="00E82CE3"/>
    <w:rsid w:val="00E8315C"/>
    <w:rsid w:val="00E833DF"/>
    <w:rsid w:val="00E833FE"/>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359"/>
    <w:rsid w:val="00EA6B8D"/>
    <w:rsid w:val="00EA6BD4"/>
    <w:rsid w:val="00EA7210"/>
    <w:rsid w:val="00EA7571"/>
    <w:rsid w:val="00EB01DA"/>
    <w:rsid w:val="00EB0270"/>
    <w:rsid w:val="00EB037E"/>
    <w:rsid w:val="00EB0B5D"/>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9D2"/>
    <w:rsid w:val="00F02C5D"/>
    <w:rsid w:val="00F03146"/>
    <w:rsid w:val="00F03435"/>
    <w:rsid w:val="00F03656"/>
    <w:rsid w:val="00F03808"/>
    <w:rsid w:val="00F038EA"/>
    <w:rsid w:val="00F03F0F"/>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420A"/>
    <w:rsid w:val="00F24354"/>
    <w:rsid w:val="00F2439C"/>
    <w:rsid w:val="00F244F9"/>
    <w:rsid w:val="00F247CA"/>
    <w:rsid w:val="00F249EF"/>
    <w:rsid w:val="00F24B4C"/>
    <w:rsid w:val="00F25D5A"/>
    <w:rsid w:val="00F26060"/>
    <w:rsid w:val="00F262F9"/>
    <w:rsid w:val="00F2647C"/>
    <w:rsid w:val="00F2662E"/>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15B"/>
    <w:rsid w:val="00F3382B"/>
    <w:rsid w:val="00F338BB"/>
    <w:rsid w:val="00F33A8D"/>
    <w:rsid w:val="00F33CD3"/>
    <w:rsid w:val="00F34327"/>
    <w:rsid w:val="00F362AF"/>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FE2"/>
    <w:rsid w:val="00F511FB"/>
    <w:rsid w:val="00F5186B"/>
    <w:rsid w:val="00F51A41"/>
    <w:rsid w:val="00F51D23"/>
    <w:rsid w:val="00F524AD"/>
    <w:rsid w:val="00F526CC"/>
    <w:rsid w:val="00F52737"/>
    <w:rsid w:val="00F52877"/>
    <w:rsid w:val="00F52BA7"/>
    <w:rsid w:val="00F52E2C"/>
    <w:rsid w:val="00F53079"/>
    <w:rsid w:val="00F534E7"/>
    <w:rsid w:val="00F53510"/>
    <w:rsid w:val="00F5365A"/>
    <w:rsid w:val="00F54B2F"/>
    <w:rsid w:val="00F54F00"/>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E5C"/>
    <w:rsid w:val="00F97FC8"/>
    <w:rsid w:val="00FA0028"/>
    <w:rsid w:val="00FA03B2"/>
    <w:rsid w:val="00FA1134"/>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FDB"/>
    <w:rsid w:val="00FC772D"/>
    <w:rsid w:val="00FC7A92"/>
    <w:rsid w:val="00FC7C5D"/>
    <w:rsid w:val="00FD0025"/>
    <w:rsid w:val="00FD0029"/>
    <w:rsid w:val="00FD0431"/>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1A56"/>
  </w:style>
  <w:style w:type="paragraph" w:styleId="Heading1">
    <w:name w:val="heading 1"/>
    <w:basedOn w:val="Normal"/>
    <w:next w:val="Normal"/>
    <w:link w:val="Heading1Char"/>
    <w:uiPriority w:val="9"/>
    <w:qFormat/>
    <w:rsid w:val="00082D6F"/>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082D6F"/>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082D6F"/>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082D6F"/>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082D6F"/>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unhideWhenUsed/>
    <w:qFormat/>
    <w:rsid w:val="00082D6F"/>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unhideWhenUsed/>
    <w:qFormat/>
    <w:rsid w:val="00082D6F"/>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unhideWhenUsed/>
    <w:qFormat/>
    <w:rsid w:val="00082D6F"/>
    <w:pPr>
      <w:spacing w:before="200" w:after="0"/>
      <w:outlineLvl w:val="7"/>
    </w:pPr>
    <w:rPr>
      <w:caps/>
      <w:spacing w:val="10"/>
      <w:sz w:val="18"/>
      <w:szCs w:val="18"/>
    </w:rPr>
  </w:style>
  <w:style w:type="paragraph" w:styleId="Heading9">
    <w:name w:val="heading 9"/>
    <w:basedOn w:val="Normal"/>
    <w:next w:val="Normal"/>
    <w:link w:val="Heading9Char"/>
    <w:uiPriority w:val="9"/>
    <w:unhideWhenUsed/>
    <w:qFormat/>
    <w:rsid w:val="00082D6F"/>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F92017"/>
    <w:pPr>
      <w:spacing w:before="80" w:after="80" w:line="240" w:lineRule="auto"/>
    </w:pPr>
    <w:rPr>
      <w:bCs/>
      <w:sz w:val="18"/>
    </w:rPr>
  </w:style>
  <w:style w:type="character" w:customStyle="1" w:styleId="BodyText2Char">
    <w:name w:val="Body Text 2 Char"/>
    <w:basedOn w:val="DefaultParagraphFont"/>
    <w:link w:val="BodyText2"/>
    <w:uiPriority w:val="99"/>
    <w:rsid w:val="00F92017"/>
    <w:rPr>
      <w:bCs/>
      <w:sz w:val="18"/>
      <w:szCs w:val="20"/>
      <w:lang w:val="en-GB"/>
    </w:rPr>
  </w:style>
  <w:style w:type="character" w:customStyle="1" w:styleId="Heading1Char">
    <w:name w:val="Heading 1 Char"/>
    <w:basedOn w:val="DefaultParagraphFont"/>
    <w:link w:val="Heading1"/>
    <w:uiPriority w:val="9"/>
    <w:rsid w:val="00082D6F"/>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082D6F"/>
    <w:rPr>
      <w:caps/>
      <w:spacing w:val="15"/>
      <w:shd w:val="clear" w:color="auto" w:fill="DEEAF6" w:themeFill="accent1" w:themeFillTint="33"/>
    </w:rPr>
  </w:style>
  <w:style w:type="character" w:customStyle="1" w:styleId="Heading3Char">
    <w:name w:val="Heading 3 Char"/>
    <w:basedOn w:val="DefaultParagraphFont"/>
    <w:link w:val="Heading3"/>
    <w:uiPriority w:val="9"/>
    <w:rsid w:val="00082D6F"/>
    <w:rPr>
      <w:caps/>
      <w:color w:val="1F4D78" w:themeColor="accent1" w:themeShade="7F"/>
      <w:spacing w:val="15"/>
    </w:rPr>
  </w:style>
  <w:style w:type="character" w:customStyle="1" w:styleId="Heading4Char">
    <w:name w:val="Heading 4 Char"/>
    <w:basedOn w:val="DefaultParagraphFont"/>
    <w:link w:val="Heading4"/>
    <w:uiPriority w:val="9"/>
    <w:rsid w:val="00082D6F"/>
    <w:rPr>
      <w:caps/>
      <w:color w:val="2E74B5" w:themeColor="accent1" w:themeShade="BF"/>
      <w:spacing w:val="10"/>
    </w:rPr>
  </w:style>
  <w:style w:type="character" w:customStyle="1" w:styleId="Heading5Char">
    <w:name w:val="Heading 5 Char"/>
    <w:basedOn w:val="DefaultParagraphFont"/>
    <w:link w:val="Heading5"/>
    <w:uiPriority w:val="9"/>
    <w:rsid w:val="00082D6F"/>
    <w:rPr>
      <w:caps/>
      <w:color w:val="2E74B5" w:themeColor="accent1" w:themeShade="BF"/>
      <w:spacing w:val="10"/>
    </w:rPr>
  </w:style>
  <w:style w:type="character" w:customStyle="1" w:styleId="Heading6Char">
    <w:name w:val="Heading 6 Char"/>
    <w:basedOn w:val="DefaultParagraphFont"/>
    <w:link w:val="Heading6"/>
    <w:uiPriority w:val="9"/>
    <w:rsid w:val="00082D6F"/>
    <w:rPr>
      <w:caps/>
      <w:color w:val="2E74B5" w:themeColor="accent1" w:themeShade="BF"/>
      <w:spacing w:val="10"/>
    </w:rPr>
  </w:style>
  <w:style w:type="character" w:customStyle="1" w:styleId="Heading7Char">
    <w:name w:val="Heading 7 Char"/>
    <w:basedOn w:val="DefaultParagraphFont"/>
    <w:link w:val="Heading7"/>
    <w:uiPriority w:val="9"/>
    <w:rsid w:val="00082D6F"/>
    <w:rPr>
      <w:caps/>
      <w:color w:val="2E74B5" w:themeColor="accent1" w:themeShade="BF"/>
      <w:spacing w:val="10"/>
    </w:rPr>
  </w:style>
  <w:style w:type="character" w:customStyle="1" w:styleId="Heading8Char">
    <w:name w:val="Heading 8 Char"/>
    <w:basedOn w:val="DefaultParagraphFont"/>
    <w:link w:val="Heading8"/>
    <w:uiPriority w:val="9"/>
    <w:rsid w:val="00082D6F"/>
    <w:rPr>
      <w:caps/>
      <w:spacing w:val="10"/>
      <w:sz w:val="18"/>
      <w:szCs w:val="18"/>
    </w:rPr>
  </w:style>
  <w:style w:type="character" w:customStyle="1" w:styleId="Heading9Char">
    <w:name w:val="Heading 9 Char"/>
    <w:basedOn w:val="DefaultParagraphFont"/>
    <w:link w:val="Heading9"/>
    <w:uiPriority w:val="9"/>
    <w:rsid w:val="00082D6F"/>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0563C1" w:themeColor="hyperlink"/>
      <w:u w:val="single"/>
    </w:rPr>
  </w:style>
  <w:style w:type="character" w:styleId="FollowedHyperlink">
    <w:name w:val="FollowedHyperlink"/>
    <w:basedOn w:val="DefaultParagraphFont"/>
    <w:uiPriority w:val="99"/>
    <w:semiHidden/>
    <w:unhideWhenUsed/>
    <w:rsid w:val="00ED4F31"/>
    <w:rPr>
      <w:color w:val="954F72" w:themeColor="followedHyperlink"/>
      <w:u w:val="single"/>
    </w:rPr>
  </w:style>
  <w:style w:type="paragraph" w:styleId="Title">
    <w:name w:val="Title"/>
    <w:basedOn w:val="Normal"/>
    <w:next w:val="Normal"/>
    <w:link w:val="TitleChar"/>
    <w:uiPriority w:val="10"/>
    <w:qFormat/>
    <w:rsid w:val="00082D6F"/>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082D6F"/>
    <w:rPr>
      <w:rFonts w:asciiTheme="majorHAnsi" w:eastAsiaTheme="majorEastAsia" w:hAnsiTheme="majorHAnsi" w:cstheme="majorBidi"/>
      <w:caps/>
      <w:color w:val="5B9BD5"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082D6F"/>
    <w:rPr>
      <w:b/>
      <w:bCs/>
      <w:color w:val="2E74B5" w:themeColor="accent1" w:themeShade="BF"/>
      <w:sz w:val="16"/>
      <w:szCs w:val="16"/>
    </w:rPr>
  </w:style>
  <w:style w:type="paragraph" w:styleId="Subtitle">
    <w:name w:val="Subtitle"/>
    <w:basedOn w:val="Normal"/>
    <w:next w:val="Normal"/>
    <w:link w:val="SubtitleChar"/>
    <w:uiPriority w:val="11"/>
    <w:qFormat/>
    <w:rsid w:val="00082D6F"/>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082D6F"/>
    <w:rPr>
      <w:caps/>
      <w:color w:val="595959" w:themeColor="text1" w:themeTint="A6"/>
      <w:spacing w:val="10"/>
      <w:sz w:val="21"/>
      <w:szCs w:val="21"/>
    </w:rPr>
  </w:style>
  <w:style w:type="character" w:styleId="Strong">
    <w:name w:val="Strong"/>
    <w:uiPriority w:val="22"/>
    <w:qFormat/>
    <w:rsid w:val="00082D6F"/>
    <w:rPr>
      <w:b/>
      <w:bCs/>
    </w:rPr>
  </w:style>
  <w:style w:type="character" w:styleId="Emphasis">
    <w:name w:val="Emphasis"/>
    <w:uiPriority w:val="20"/>
    <w:qFormat/>
    <w:rsid w:val="00082D6F"/>
    <w:rPr>
      <w:caps/>
      <w:color w:val="1F4D78" w:themeColor="accent1" w:themeShade="7F"/>
      <w:spacing w:val="5"/>
    </w:rPr>
  </w:style>
  <w:style w:type="paragraph" w:styleId="NoSpacing">
    <w:name w:val="No Spacing"/>
    <w:link w:val="NoSpacingChar"/>
    <w:uiPriority w:val="1"/>
    <w:qFormat/>
    <w:rsid w:val="00082D6F"/>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082D6F"/>
    <w:rPr>
      <w:i/>
      <w:iCs/>
      <w:sz w:val="24"/>
      <w:szCs w:val="24"/>
    </w:rPr>
  </w:style>
  <w:style w:type="character" w:customStyle="1" w:styleId="QuoteChar">
    <w:name w:val="Quote Char"/>
    <w:basedOn w:val="DefaultParagraphFont"/>
    <w:link w:val="Quote"/>
    <w:uiPriority w:val="29"/>
    <w:rsid w:val="00082D6F"/>
    <w:rPr>
      <w:i/>
      <w:iCs/>
      <w:sz w:val="24"/>
      <w:szCs w:val="24"/>
    </w:rPr>
  </w:style>
  <w:style w:type="paragraph" w:styleId="IntenseQuote">
    <w:name w:val="Intense Quote"/>
    <w:basedOn w:val="Normal"/>
    <w:next w:val="Normal"/>
    <w:link w:val="IntenseQuoteChar"/>
    <w:uiPriority w:val="30"/>
    <w:qFormat/>
    <w:rsid w:val="00082D6F"/>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082D6F"/>
    <w:rPr>
      <w:color w:val="5B9BD5" w:themeColor="accent1"/>
      <w:sz w:val="24"/>
      <w:szCs w:val="24"/>
    </w:rPr>
  </w:style>
  <w:style w:type="character" w:styleId="SubtleEmphasis">
    <w:name w:val="Subtle Emphasis"/>
    <w:uiPriority w:val="19"/>
    <w:qFormat/>
    <w:rsid w:val="00082D6F"/>
    <w:rPr>
      <w:i/>
      <w:iCs/>
      <w:color w:val="1F4D78" w:themeColor="accent1" w:themeShade="7F"/>
    </w:rPr>
  </w:style>
  <w:style w:type="character" w:styleId="IntenseEmphasis">
    <w:name w:val="Intense Emphasis"/>
    <w:uiPriority w:val="21"/>
    <w:qFormat/>
    <w:rsid w:val="00082D6F"/>
    <w:rPr>
      <w:b/>
      <w:bCs/>
      <w:caps/>
      <w:color w:val="1F4D78" w:themeColor="accent1" w:themeShade="7F"/>
      <w:spacing w:val="10"/>
    </w:rPr>
  </w:style>
  <w:style w:type="character" w:styleId="SubtleReference">
    <w:name w:val="Subtle Reference"/>
    <w:uiPriority w:val="31"/>
    <w:qFormat/>
    <w:rsid w:val="00082D6F"/>
    <w:rPr>
      <w:b/>
      <w:bCs/>
      <w:color w:val="5B9BD5" w:themeColor="accent1"/>
    </w:rPr>
  </w:style>
  <w:style w:type="character" w:styleId="IntenseReference">
    <w:name w:val="Intense Reference"/>
    <w:uiPriority w:val="32"/>
    <w:qFormat/>
    <w:rsid w:val="00082D6F"/>
    <w:rPr>
      <w:b/>
      <w:bCs/>
      <w:i/>
      <w:iCs/>
      <w:caps/>
      <w:color w:val="5B9BD5" w:themeColor="accent1"/>
    </w:rPr>
  </w:style>
  <w:style w:type="character" w:styleId="BookTitle">
    <w:name w:val="Book Title"/>
    <w:uiPriority w:val="33"/>
    <w:qFormat/>
    <w:rsid w:val="00082D6F"/>
    <w:rPr>
      <w:b/>
      <w:bCs/>
      <w:i/>
      <w:iCs/>
      <w:spacing w:val="0"/>
    </w:rPr>
  </w:style>
  <w:style w:type="paragraph" w:styleId="TOCHeading">
    <w:name w:val="TOC Heading"/>
    <w:basedOn w:val="Heading1"/>
    <w:next w:val="Normal"/>
    <w:uiPriority w:val="39"/>
    <w:semiHidden/>
    <w:unhideWhenUsed/>
    <w:qFormat/>
    <w:rsid w:val="00082D6F"/>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Code">
    <w:name w:val="Code"/>
    <w:basedOn w:val="Normal"/>
    <w:link w:val="CodeChar"/>
    <w:autoRedefine/>
    <w:rsid w:val="00397DAF"/>
    <w:pPr>
      <w:shd w:val="clear" w:color="auto" w:fill="E7E6E6" w:themeFill="background2"/>
      <w:spacing w:before="0" w:after="0" w:line="240" w:lineRule="auto"/>
      <w:contextualSpacing/>
    </w:pPr>
    <w:rPr>
      <w:color w:val="44546A" w:themeColor="text2"/>
      <w:sz w:val="14"/>
    </w:rPr>
  </w:style>
  <w:style w:type="character" w:customStyle="1" w:styleId="CodeChar">
    <w:name w:val="Code Char"/>
    <w:basedOn w:val="BodyTextChar"/>
    <w:link w:val="Code"/>
    <w:rsid w:val="00397DAF"/>
    <w:rPr>
      <w:color w:val="44546A" w:themeColor="text2"/>
      <w:sz w:val="14"/>
      <w:szCs w:val="20"/>
      <w:shd w:val="clear" w:color="auto" w:fill="E7E6E6"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5B9BD5"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B2F59"/>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sql">
    <w:name w:val="sql"/>
    <w:basedOn w:val="Code"/>
    <w:link w:val="sqlChar"/>
    <w:autoRedefine/>
    <w:rsid w:val="0051112E"/>
    <w:pPr>
      <w:shd w:val="clear" w:color="auto" w:fill="DEEAF6" w:themeFill="accent1" w:themeFillTint="33"/>
    </w:pPr>
    <w:rPr>
      <w:szCs w:val="14"/>
    </w:rPr>
  </w:style>
  <w:style w:type="character" w:customStyle="1" w:styleId="sqlChar">
    <w:name w:val="sql Char"/>
    <w:basedOn w:val="CodeChar"/>
    <w:link w:val="sql"/>
    <w:rsid w:val="0051112E"/>
    <w:rPr>
      <w:color w:val="44546A" w:themeColor="text2"/>
      <w:sz w:val="14"/>
      <w:szCs w:val="14"/>
      <w:shd w:val="clear" w:color="auto" w:fill="DEEAF6"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i/>
      <w:iCs/>
      <w:color w:val="5B9BD5"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rsid w:val="001E3153"/>
    <w:pPr>
      <w:spacing w:before="120"/>
    </w:pPr>
    <w:rPr>
      <w:color w:val="CC0000"/>
      <w:sz w:val="16"/>
    </w:rPr>
  </w:style>
  <w:style w:type="paragraph" w:customStyle="1" w:styleId="Unix">
    <w:name w:val="Unix"/>
    <w:basedOn w:val="Code"/>
    <w:autoRedefine/>
    <w:rsid w:val="00C23A64"/>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rsid w:val="00813259"/>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rsid w:val="009B4392"/>
    <w:pPr>
      <w:shd w:val="clear" w:color="auto" w:fill="FFF0F0"/>
    </w:pPr>
    <w:rPr>
      <w:color w:val="FF0000"/>
    </w:rPr>
  </w:style>
  <w:style w:type="paragraph" w:customStyle="1" w:styleId="Cloud9Console">
    <w:name w:val="Cloud9Console"/>
    <w:basedOn w:val="Normal"/>
    <w:qFormat/>
    <w:rsid w:val="00467EBA"/>
    <w:pPr>
      <w:shd w:val="clear" w:color="auto" w:fill="E0E5E7"/>
      <w:spacing w:before="0" w:after="0" w:line="240" w:lineRule="auto"/>
    </w:pPr>
    <w:rPr>
      <w:rFonts w:ascii="Consolas" w:hAnsi="Consolas"/>
      <w:sz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image" Target="media/image15.jpeg"/><Relationship Id="rId26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75" Type="http://schemas.openxmlformats.org/officeDocument/2006/relationships/hyperlink" Target="http://help.arcgis.com/en/webapi/javascript/arcgis/help/jshelp_start.htm" TargetMode="External"/><Relationship Id="rId682" Type="http://schemas.openxmlformats.org/officeDocument/2006/relationships/image" Target="media/image94.png"/><Relationship Id="rId128" Type="http://schemas.openxmlformats.org/officeDocument/2006/relationships/hyperlink" Target="http://pypi.python.org/pypi/GDAL/%20-%20no%20luck" TargetMode="External"/><Relationship Id="rId335"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42" Type="http://schemas.openxmlformats.org/officeDocument/2006/relationships/hyperlink" Target="http://geeimageserver.appspot.com/" TargetMode="External"/><Relationship Id="rId987" Type="http://schemas.openxmlformats.org/officeDocument/2006/relationships/hyperlink" Target="http://pro.arcgis.com/en/pro-app/tool-reference/conversion/kml-conversion.htm" TargetMode="External"/><Relationship Id="rId1172" Type="http://schemas.openxmlformats.org/officeDocument/2006/relationships/hyperlink" Target="file:///C:\Users\cottaan\AppData\Roaming\Microsoft\Word\http.sslcainfo=\bin\curl-ca-bundle.crt" TargetMode="External"/><Relationship Id="rId402" Type="http://schemas.openxmlformats.org/officeDocument/2006/relationships/hyperlink" Target="http://dopa-services.jrc.ec.europa.eu/services/especies/get_pa_species_list2?wdpa_id=785&amp;rlstatus=EN&amp;format=csv" TargetMode="External"/><Relationship Id="rId847" Type="http://schemas.openxmlformats.org/officeDocument/2006/relationships/hyperlink" Target="http://www.cloudera.com/content/cloudera/en/resources/library/recordedwebinar/what-the-enterprise-requires-usability-video.html" TargetMode="External"/><Relationship Id="rId1032" Type="http://schemas.openxmlformats.org/officeDocument/2006/relationships/hyperlink" Target="http://lrm-maps.jrc.ec.europa.eu/geoserver/lrm-especies/wms" TargetMode="External"/><Relationship Id="rId707" Type="http://schemas.openxmlformats.org/officeDocument/2006/relationships/hyperlink" Target="https://groups.google.com/forum/?fromgroups" TargetMode="External"/><Relationship Id="rId914" Type="http://schemas.openxmlformats.org/officeDocument/2006/relationships/hyperlink" Target="http://stackoverflow.com/questions/28628975/cloudera-manager-cluster-configuration-getting-overriden" TargetMode="Externa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nosql.mypopescu.com/" TargetMode="External"/><Relationship Id="rId497" Type="http://schemas.openxmlformats.org/officeDocument/2006/relationships/hyperlink" Target="http://cecchi.me/portfolio/triangulation" TargetMode="External"/><Relationship Id="rId357" Type="http://schemas.openxmlformats.org/officeDocument/2006/relationships/hyperlink" Target="mailto:http://gis.stackexchange.com/questions/32995/how-to-fully-load-a-raster-into-a-numpy-array" TargetMode="External"/><Relationship Id="rId1194" Type="http://schemas.openxmlformats.org/officeDocument/2006/relationships/hyperlink" Target="http://cbes.javaforge.com/update" TargetMode="External"/><Relationship Id="rId217" Type="http://schemas.openxmlformats.org/officeDocument/2006/relationships/hyperlink" Target="http://www.sciencemag.org/content/suppl/2013/11/14/342.6160.803.DC1/1239268.LeSaouet.SM.pdf" TargetMode="External"/><Relationship Id="rId564" Type="http://schemas.openxmlformats.org/officeDocument/2006/relationships/image" Target="media/image48.png"/><Relationship Id="rId771" Type="http://schemas.openxmlformats.org/officeDocument/2006/relationships/hyperlink" Target="http://help.arcgis.com/en/arcgisdesktop/10.0/help/003r/pdf/projected_coordinate_systems.pdf" TargetMode="External"/><Relationship Id="rId869" Type="http://schemas.openxmlformats.org/officeDocument/2006/relationships/hyperlink" Target="http://www.michael-noll.com/tutorials/writing-an-hadoop-mapreduce-program-in-python/" TargetMode="External"/><Relationship Id="rId424" Type="http://schemas.openxmlformats.org/officeDocument/2006/relationships/hyperlink" Target="http://h03-dev-vm7/cgi-bin/eSpecies/pa/speciescount/785" TargetMode="External"/><Relationship Id="rId631" Type="http://schemas.openxmlformats.org/officeDocument/2006/relationships/hyperlink" Target="https://www.google.com/fusiontables/DataSource?docid=1QxleuQgITUALCnLHSLRp6UnUe35WTTsCs_kdEf_j" TargetMode="External"/><Relationship Id="rId729" Type="http://schemas.openxmlformats.org/officeDocument/2006/relationships/image" Target="media/image108.png"/><Relationship Id="rId1054" Type="http://schemas.openxmlformats.org/officeDocument/2006/relationships/hyperlink" Target="http://dojotoolkit.org/download/" TargetMode="External"/><Relationship Id="rId1261" Type="http://schemas.openxmlformats.org/officeDocument/2006/relationships/hyperlink" Target="http://help.arcgis.com/en/arcgisdesktop/10.0/help/index.html" TargetMode="External"/><Relationship Id="rId936" Type="http://schemas.openxmlformats.org/officeDocument/2006/relationships/hyperlink" Target="http://sqoop.apache.org/docs/1.4.5/index.html" TargetMode="External"/><Relationship Id="rId1121" Type="http://schemas.openxmlformats.org/officeDocument/2006/relationships/hyperlink" Target="http://www.ee.surrey.ac.uk/Teaching/Unix/unixintro.html" TargetMode="External"/><Relationship Id="rId1219" Type="http://schemas.openxmlformats.org/officeDocument/2006/relationships/hyperlink" Target="mailto:jrc-helpdesk@ec.europa.eu" TargetMode="External"/><Relationship Id="rId65" Type="http://schemas.openxmlformats.org/officeDocument/2006/relationships/hyperlink" Target="ftp://ftp.glcf.umd.edu/glcf/GlobalInlandWater/WRS2" TargetMode="External"/><Relationship Id="rId281" Type="http://schemas.openxmlformats.org/officeDocument/2006/relationships/hyperlink" Target="http://help.arcgis.com/en/arcgisdesktop/10.0/help/index.html" TargetMode="External"/><Relationship Id="rId141" Type="http://schemas.openxmlformats.org/officeDocument/2006/relationships/hyperlink" Target="http://proceedings.esri.com/dvd/uc/2010/uc-index/uc/workshops/tw_664.pdf" TargetMode="External"/><Relationship Id="rId379" Type="http://schemas.openxmlformats.org/officeDocument/2006/relationships/hyperlink" Target="http://www.reddit.com/r/Python/comments/g3th5/best_python_framework_for_web_app_and_restful/" TargetMode="External"/><Relationship Id="rId586" Type="http://schemas.openxmlformats.org/officeDocument/2006/relationships/image" Target="media/image64.png"/><Relationship Id="rId793" Type="http://schemas.openxmlformats.org/officeDocument/2006/relationships/hyperlink" Target="http://api.gbif.org/v0.9/species?name=Pongo%20pygmaeus&amp;datasetKey=d7dddbf4-2cf0-4f39-9b2a-bb099caae36c" TargetMode="External"/><Relationship Id="rId7" Type="http://schemas.openxmlformats.org/officeDocument/2006/relationships/endnotes" Target="endnotes.xml"/><Relationship Id="rId239" Type="http://schemas.openxmlformats.org/officeDocument/2006/relationships/image" Target="media/image25.jpeg"/><Relationship Id="rId446" Type="http://schemas.openxmlformats.org/officeDocument/2006/relationships/hyperlink" Target="http://lrm-maps.jrc.ec.europa.eu/geoserver/web/" TargetMode="External"/><Relationship Id="rId653" Type="http://schemas.openxmlformats.org/officeDocument/2006/relationships/hyperlink" Target="http://www.baruch.cuny.edu/geoportal/data/esri/esri_intl.htm" TargetMode="External"/><Relationship Id="rId1076" Type="http://schemas.openxmlformats.org/officeDocument/2006/relationships/hyperlink" Target="http://dojotoolkit.org/documentation/tutorials/1.8/templated/" TargetMode="External"/><Relationship Id="rId306" Type="http://schemas.openxmlformats.org/officeDocument/2006/relationships/hyperlink" Target="http://subclipse.tigris.org/servlets/ProjectProcess?pageID=p4wYuA%20-%20added%20the%20software%20site%20http://subclipse.tigris.org/update_1.0.x%20and%20downloaded" TargetMode="External"/><Relationship Id="rId860" Type="http://schemas.openxmlformats.org/officeDocument/2006/relationships/hyperlink" Target="http://developer.yahoo.com/hadoop/tutorial/module2.html" TargetMode="External"/><Relationship Id="rId958" Type="http://schemas.openxmlformats.org/officeDocument/2006/relationships/hyperlink" Target="https://help.ubuntu.com/community/PostgreSQL" TargetMode="External"/><Relationship Id="rId1143" Type="http://schemas.openxmlformats.org/officeDocument/2006/relationships/hyperlink" Target="http://selection.datavisualization.ch/" TargetMode="External"/><Relationship Id="rId87" Type="http://schemas.openxmlformats.org/officeDocument/2006/relationships/image" Target="media/image7.png"/><Relationship Id="rId513" Type="http://schemas.openxmlformats.org/officeDocument/2006/relationships/hyperlink" Target="http://dopa-services.jrc.ec.europa.eu/services" TargetMode="External"/><Relationship Id="rId720" Type="http://schemas.openxmlformats.org/officeDocument/2006/relationships/image" Target="media/image103.png"/><Relationship Id="rId818" Type="http://schemas.openxmlformats.org/officeDocument/2006/relationships/hyperlink" Target="http://vimeo.com/44718913" TargetMode="External"/><Relationship Id="rId1003" Type="http://schemas.openxmlformats.org/officeDocument/2006/relationships/hyperlink" Target="http://resourcesbeta.arcgis.com/en/help/pdf/whats_new_in_arcgis.pdf" TargetMode="External"/><Relationship Id="rId1210" Type="http://schemas.openxmlformats.org/officeDocument/2006/relationships/hyperlink" Target="http://maps.iucnredlist.org/map.html?id=56065"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http://msdn.microsoft.com/en-us/library/bb259689.aspx%20(4.7773*256%20=%201222.9888" TargetMode="External"/><Relationship Id="rId370" Type="http://schemas.openxmlformats.org/officeDocument/2006/relationships/hyperlink" Target="http://httpd.apache.org/docs/current/mod/mod_alias.html" TargetMode="External"/><Relationship Id="rId230" Type="http://schemas.openxmlformats.org/officeDocument/2006/relationships/hyperlink" Target="http://ecat-dev.gbif.org/api/clb" TargetMode="External"/><Relationship Id="rId468" Type="http://schemas.openxmlformats.org/officeDocument/2006/relationships/hyperlink" Target="https://developer.mozilla.org/en/CORS_Enabled_Image" TargetMode="External"/><Relationship Id="rId675" Type="http://schemas.openxmlformats.org/officeDocument/2006/relationships/hyperlink" Target="https://ee-api.appspot.com/b3ed5496bfdb08d734c4f3a28a8e172b" TargetMode="External"/><Relationship Id="rId882" Type="http://schemas.openxmlformats.org/officeDocument/2006/relationships/hyperlink" Target="http://www.cloudera.com/content/cloudera-content/cloudera-docs/CM4Ent/latest/Cloudera-Manager-Managing-Clusters/cmmc_deploy_client_config.html" TargetMode="External"/><Relationship Id="rId1098" Type="http://schemas.openxmlformats.org/officeDocument/2006/relationships/hyperlink" Target="http://www.saddi.com/software/flup/dist/flup-1.0.2.tar.gz" TargetMode="External"/><Relationship Id="rId328"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35" Type="http://schemas.openxmlformats.org/officeDocument/2006/relationships/hyperlink" Target="https://cloud.google.com/appengine/downloads" TargetMode="External"/><Relationship Id="rId742" Type="http://schemas.openxmlformats.org/officeDocument/2006/relationships/hyperlink" Target="http://h03-dev-vm19/cgi-bin/cgiwps.cgi?request=describeProcess&amp;service=wps&amp;identifier=timeseries&amp;version=1.0.0" TargetMode="External"/><Relationship Id="rId1165" Type="http://schemas.openxmlformats.org/officeDocument/2006/relationships/hyperlink" Target="https://andrewcottam@github.com/andrewcottam/ArcGIS-Geoprocessing-Scripts.git" TargetMode="External"/><Relationship Id="rId602" Type="http://schemas.openxmlformats.org/officeDocument/2006/relationships/image" Target="media/image68.png"/><Relationship Id="rId1025" Type="http://schemas.openxmlformats.org/officeDocument/2006/relationships/hyperlink" Target="http://qgis.org/api/" TargetMode="External"/><Relationship Id="rId1232" Type="http://schemas.openxmlformats.org/officeDocument/2006/relationships/hyperlink" Target="https://apps.jrc.cec.eu.int/navette" TargetMode="External"/><Relationship Id="rId907" Type="http://schemas.openxmlformats.org/officeDocument/2006/relationships/hyperlink" Target="https://github.com/Esri/geometry-api-java"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s://my.esri.com/" TargetMode="External"/><Relationship Id="rId392" Type="http://schemas.openxmlformats.org/officeDocument/2006/relationships/hyperlink" Target="http://docs.scipy.org/doc/numpy/reference/arrays.classes.html" TargetMode="External"/><Relationship Id="rId697" Type="http://schemas.openxmlformats.org/officeDocument/2006/relationships/hyperlink" Target="http://ee-api.appspot.com/" TargetMode="External"/><Relationship Id="rId252" Type="http://schemas.openxmlformats.org/officeDocument/2006/relationships/hyperlink" Target="http://maps.iucnredlist.org/map.html?id=161597" TargetMode="External"/><Relationship Id="rId1187" Type="http://schemas.openxmlformats.org/officeDocument/2006/relationships/hyperlink" Target="https://help.github.com/articles/securing-your-github-pages-site-with-https/" TargetMode="External"/><Relationship Id="rId112" Type="http://schemas.openxmlformats.org/officeDocument/2006/relationships/image" Target="media/image10.jpeg"/><Relationship Id="rId557" Type="http://schemas.openxmlformats.org/officeDocument/2006/relationships/hyperlink" Target="https://cloud.google.com/compute/docs/instances/connecting-to-instance" TargetMode="External"/><Relationship Id="rId764" Type="http://schemas.openxmlformats.org/officeDocument/2006/relationships/hyperlink" Target="http://www.cyberciti.biz/tips/postgres-allow-remote-access-tcp-connection.html" TargetMode="External"/><Relationship Id="rId971" Type="http://schemas.openxmlformats.org/officeDocument/2006/relationships/hyperlink" Target="https://wiki.appcelerator.org/display/guides2/Changing+the+Update+Type" TargetMode="External"/><Relationship Id="rId417" Type="http://schemas.openxmlformats.org/officeDocument/2006/relationships/hyperlink" Target="http://h03-dev-vm7/cgi-bin/eSpecies/getQuadkeyXY/27025,16972" TargetMode="External"/><Relationship Id="rId624" Type="http://schemas.openxmlformats.org/officeDocument/2006/relationships/hyperlink" Target="https://github.com/andrewcottam/water_detection_python_scripts/blob/master/validateSWDBPoints.py" TargetMode="External"/><Relationship Id="rId831" Type="http://schemas.openxmlformats.org/officeDocument/2006/relationships/hyperlink" Target="http://www.cloudera.com/content/cloudera/en/downloads/quickstart_vms/cdh-5-2-x.html" TargetMode="External"/><Relationship Id="rId1047" Type="http://schemas.openxmlformats.org/officeDocument/2006/relationships/hyperlink" Target="https://developers.arcgis.com/en/javascript/jstutorials/intro_javascript_classes.html" TargetMode="External"/><Relationship Id="rId1254"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929" Type="http://schemas.openxmlformats.org/officeDocument/2006/relationships/hyperlink" Target="http://www.cloudera.com/content/cloudera/en/resources/library/recordedwebinar/impala-real-time-queries-in-hadoop-video-recording.html" TargetMode="External"/><Relationship Id="rId1114" Type="http://schemas.openxmlformats.org/officeDocument/2006/relationships/hyperlink" Target="https://webapp-improved.appspot.com/" TargetMode="External"/><Relationship Id="rId58" Type="http://schemas.openxmlformats.org/officeDocument/2006/relationships/hyperlink" Target="openmaptiles.org/" TargetMode="External"/><Relationship Id="rId274" Type="http://schemas.openxmlformats.org/officeDocument/2006/relationships/hyperlink" Target="http://resources.arcgis.com/en/help/main/10.2/index.html" TargetMode="External"/><Relationship Id="rId481" Type="http://schemas.openxmlformats.org/officeDocument/2006/relationships/image" Target="media/image38.png"/><Relationship Id="rId134" Type="http://schemas.openxmlformats.org/officeDocument/2006/relationships/hyperlink" Target="http://trac.osgeo.org/osgeo4w/" TargetMode="External"/><Relationship Id="rId579" Type="http://schemas.openxmlformats.org/officeDocument/2006/relationships/image" Target="media/image57.png"/><Relationship Id="rId786" Type="http://schemas.openxmlformats.org/officeDocument/2006/relationships/hyperlink" Target="https://github.com/ropensci/rgbif/tree/newapi" TargetMode="External"/><Relationship Id="rId993" Type="http://schemas.openxmlformats.org/officeDocument/2006/relationships/hyperlink" Target="https://my.usgs.gov/confluence/pages/viewpage.action?pageId=540116867" TargetMode="External"/><Relationship Id="rId341" Type="http://schemas.openxmlformats.org/officeDocument/2006/relationships/hyperlink" Target="http://www.bing.com/images/search?q=%2B%22Cardinalis+cardinalis%22&amp;go=&amp;qs=n&amp;form=QBIR&amp;qft=%2Bfilterui%3Aphoto-photo&amp;pq=%2B%22cardinalis+cardinalis%22&amp;sc=0-14&amp;sp=-1&amp;sk=" TargetMode="External"/><Relationship Id="rId439" Type="http://schemas.openxmlformats.org/officeDocument/2006/relationships/hyperlink" Target="http://h03-dev-vm7/cgi-bin/eSpecies/quadkeydata/map/1/17975" TargetMode="External"/><Relationship Id="rId646" Type="http://schemas.openxmlformats.org/officeDocument/2006/relationships/image" Target="media/image78.png"/><Relationship Id="rId1069" Type="http://schemas.openxmlformats.org/officeDocument/2006/relationships/hyperlink" Target="http://dojotoolkit.org/reference-guide/loader/amd.html" TargetMode="External"/><Relationship Id="rId1276" Type="http://schemas.openxmlformats.org/officeDocument/2006/relationships/hyperlink" Target="http://maps.iucnredlist.org/map.html?id=6027" TargetMode="External"/><Relationship Id="rId201" Type="http://schemas.openxmlformats.org/officeDocument/2006/relationships/hyperlink" Target="http://nosql.mypopescu.com/post/6412803549/nosql-databases-what-why-and-when" TargetMode="External"/><Relationship Id="rId506" Type="http://schemas.openxmlformats.org/officeDocument/2006/relationships/hyperlink" Target="http://www.jasig.org/cas/protocol" TargetMode="External"/><Relationship Id="rId853" Type="http://schemas.openxmlformats.org/officeDocument/2006/relationships/hyperlink" Target="http://www.teckstory.com/hadoop-ecosystem/hive-new-cli-beeline-for-hive/" TargetMode="External"/><Relationship Id="rId1136" Type="http://schemas.openxmlformats.org/officeDocument/2006/relationships/hyperlink" Target="http://www.linuxproblem.org/art_9.html" TargetMode="External"/><Relationship Id="rId713" Type="http://schemas.openxmlformats.org/officeDocument/2006/relationships/hyperlink" Target="http://stackoverflow.com/questions/20881768/fastmath-error-in-python-have-decl-mpz-powm-sec" TargetMode="External"/><Relationship Id="rId920" Type="http://schemas.openxmlformats.org/officeDocument/2006/relationships/hyperlink" Target="https://cwiki.apache.org/confluence/display/Hive/GettingStarted" TargetMode="External"/><Relationship Id="rId1203" Type="http://schemas.openxmlformats.org/officeDocument/2006/relationships/hyperlink" Target="https://pypi.python.org/packages/source/o/ordereddict/ordereddict-1.1.tar.gz" TargetMode="External"/><Relationship Id="rId296"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56" Type="http://schemas.openxmlformats.org/officeDocument/2006/relationships/hyperlink" Target="http://en.wikipedia.org/wiki/Z-order_(curve" TargetMode="External"/><Relationship Id="rId363" Type="http://schemas.openxmlformats.org/officeDocument/2006/relationships/hyperlink" Target="http://h03-dev-vm7/eSpecies-REST/index.php" TargetMode="External"/><Relationship Id="rId570" Type="http://schemas.openxmlformats.org/officeDocument/2006/relationships/hyperlink" Target="http://www.fullerlab.org/wp-content/uploads/2014/05/Murray-et-al-2014.pdf" TargetMode="External"/><Relationship Id="rId223"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30" Type="http://schemas.openxmlformats.org/officeDocument/2006/relationships/hyperlink" Target="http://h03-dev-vm7/cgi-bin/eSpecies/bbox/25728,16008,27776,17032/richness/map/aves" TargetMode="External"/><Relationship Id="rId668" Type="http://schemas.openxmlformats.org/officeDocument/2006/relationships/image" Target="media/image89.png"/><Relationship Id="rId875" Type="http://schemas.openxmlformats.org/officeDocument/2006/relationships/hyperlink" Target="http://www.datasalt.com/2011/05/handling-dependencies-and-configuration-in-java-hadoop-projects-efficiently/" TargetMode="External"/><Relationship Id="rId1060" Type="http://schemas.openxmlformats.org/officeDocument/2006/relationships/image" Target="media/image123.png"/><Relationship Id="rId528" Type="http://schemas.openxmlformats.org/officeDocument/2006/relationships/hyperlink" Target="https://community.c9.io/t/setting-up-postgresql/1573" TargetMode="External"/><Relationship Id="rId735" Type="http://schemas.openxmlformats.org/officeDocument/2006/relationships/hyperlink" Target="https://github.com/ElsevierDev/elsapy" TargetMode="External"/><Relationship Id="rId942" Type="http://schemas.openxmlformats.org/officeDocument/2006/relationships/hyperlink" Target="http://maps.iucnredlist.org/map.html?id=22725044" TargetMode="External"/><Relationship Id="rId1158" Type="http://schemas.openxmlformats.org/officeDocument/2006/relationships/hyperlink" Target="http://www.nathankerr.com/projects/parallel-gis-processing/alternative_approaches_to_parallel_gis_processing.pdf" TargetMode="External"/><Relationship Id="rId1018" Type="http://schemas.openxmlformats.org/officeDocument/2006/relationships/hyperlink" Target="http://eclipse-jetty.github.io/" TargetMode="External"/><Relationship Id="rId1225" Type="http://schemas.openxmlformats.org/officeDocument/2006/relationships/hyperlink" Target="https://webgate.ec.europa.eu/RCAM" TargetMode="External"/><Relationship Id="rId71" Type="http://schemas.openxmlformats.org/officeDocument/2006/relationships/hyperlink" Target="http://reverb.echo.nasa.gov/reverb" TargetMode="External"/><Relationship Id="rId802" Type="http://schemas.openxmlformats.org/officeDocument/2006/relationships/hyperlink" Target="https://github.com/andrewcottam/SpeciesCharismaIndex/blob/master/api_client_library.py"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file:///E:\cottaan\My%20Documents\My%20FME%20Workspaces\ibex_species.fmw" TargetMode="External"/><Relationship Id="rId385" Type="http://schemas.openxmlformats.org/officeDocument/2006/relationships/hyperlink" Target="http://stackoverflow.com/questions/5481926/how-do-people-usually-implement-jsonp-in-python" TargetMode="External"/><Relationship Id="rId592" Type="http://schemas.openxmlformats.org/officeDocument/2006/relationships/hyperlink" Target="http://ehabitat-wps.jrc.ec.europa.eu/eSpecies/spectral_gee.html" TargetMode="External"/><Relationship Id="rId245" Type="http://schemas.openxmlformats.org/officeDocument/2006/relationships/hyperlink" Target="http://www.iucnredlist.org/details/23061/0" TargetMode="External"/><Relationship Id="rId452" Type="http://schemas.openxmlformats.org/officeDocument/2006/relationships/hyperlink" Target="https://gist.github.com/andrewcottam/6353997" TargetMode="External"/><Relationship Id="rId897" Type="http://schemas.openxmlformats.org/officeDocument/2006/relationships/hyperlink" Target="https://cwiki.apache.org/confluence/display/Hive/HBaseIntegration" TargetMode="External"/><Relationship Id="rId1082" Type="http://schemas.openxmlformats.org/officeDocument/2006/relationships/hyperlink" Target="http://dojo-toolkit.33424.n3.nabble.com/Fwd-How-to-send-a-jsonp-request-to-server-in-dojo-toolkit-td3993684.html" TargetMode="External"/><Relationship Id="rId105" Type="http://schemas.openxmlformats.org/officeDocument/2006/relationships/hyperlink" Target="http://en.wikipedia.org/wiki/ISO_3166-1" TargetMode="External"/><Relationship Id="rId312" Type="http://schemas.openxmlformats.org/officeDocument/2006/relationships/hyperlink" Target="http://code.google.com/apis/ajax/playground/" TargetMode="External"/><Relationship Id="rId757" Type="http://schemas.openxmlformats.org/officeDocument/2006/relationships/hyperlink" Target="https://data.aad.gov.au/aadc/calc/dms_decimal.cfm" TargetMode="External"/><Relationship Id="rId964" Type="http://schemas.openxmlformats.org/officeDocument/2006/relationships/hyperlink" Target="http://www.postgresql.org/docs/9.0/static/using-explain.html" TargetMode="External"/><Relationship Id="rId93" Type="http://schemas.openxmlformats.org/officeDocument/2006/relationships/hyperlink" Target="https://storage.googleapis.com/global-surface-water/downloads_ancillary/downloadWaterDatasets.7z" TargetMode="External"/><Relationship Id="rId617" Type="http://schemas.openxmlformats.org/officeDocument/2006/relationships/hyperlink" Target="https://github.com/andrewcottam/postgis_scripts/blob/master/water%20omission%20stratify%20by%20grid.sql" TargetMode="External"/><Relationship Id="rId824" Type="http://schemas.openxmlformats.org/officeDocument/2006/relationships/hyperlink" Target="http://www.cloudera.com/content/cloudera/en/resources/library/hadoopworld/hadoop-world-2011-keynote-presentation-video-ebay-keynote-hugh-e-williams-ebay.html" TargetMode="External"/><Relationship Id="rId1247"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107" Type="http://schemas.openxmlformats.org/officeDocument/2006/relationships/hyperlink" Target="https://mapbox.github.io/rasterio/index.html"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474" Type="http://schemas.openxmlformats.org/officeDocument/2006/relationships/hyperlink" Target="http://help.arcgis.com/en/webapi/javascript/arcgis/help/jsapi_start.htm" TargetMode="External"/><Relationship Id="rId127" Type="http://schemas.openxmlformats.org/officeDocument/2006/relationships/hyperlink" Target="http://forums.arcgis.com/threads/29485-convert-multiple-overlapping-polygons-into-multiple-grids?highlight=polygon+raster" TargetMode="External"/><Relationship Id="rId681" Type="http://schemas.openxmlformats.org/officeDocument/2006/relationships/image" Target="media/image93.png"/><Relationship Id="rId779"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86" Type="http://schemas.openxmlformats.org/officeDocument/2006/relationships/hyperlink" Target="http://resources.arcgis.com/en/help/main/10.2/index.html" TargetMode="External"/><Relationship Id="rId334"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41" Type="http://schemas.openxmlformats.org/officeDocument/2006/relationships/hyperlink" Target="http://localhost:8080/" TargetMode="External"/><Relationship Id="rId639" Type="http://schemas.openxmlformats.org/officeDocument/2006/relationships/image" Target="media/image73.png"/><Relationship Id="rId1171" Type="http://schemas.openxmlformats.org/officeDocument/2006/relationships/hyperlink" Target="file:///C:\Users\cottaan\AppData\Roaming\Microsoft\Word\https%20url%20to%20paste%20into%20Aptana" TargetMode="External"/><Relationship Id="rId1269" Type="http://schemas.openxmlformats.org/officeDocument/2006/relationships/hyperlink" Target="https://demo.twilio.com/welcome/sms/reply/" TargetMode="External"/><Relationship Id="rId401" Type="http://schemas.openxmlformats.org/officeDocument/2006/relationships/hyperlink" Target="http://dopa-services.jrc.ec.europa.eu/services/especies/get_pa_species_list2?wdpa_id=785&amp;rlstatus=EN&amp;format=json" TargetMode="External"/><Relationship Id="rId846" Type="http://schemas.openxmlformats.org/officeDocument/2006/relationships/hyperlink" Target="http://www.cloudera.com/content/cloudera-content/cloudera-docs/CM4Ent/4.7.2/Cloudera-Manager-Introduction/cmi_home.html" TargetMode="External"/><Relationship Id="rId1031" Type="http://schemas.openxmlformats.org/officeDocument/2006/relationships/hyperlink" Target="http://lrm-maps.jrc.ec.europa.eu/geoserver/" TargetMode="External"/><Relationship Id="rId1129" Type="http://schemas.openxmlformats.org/officeDocument/2006/relationships/hyperlink" Target="httpd:%20premature%20connection%20close" TargetMode="External"/><Relationship Id="rId485" Type="http://schemas.openxmlformats.org/officeDocument/2006/relationships/hyperlink" Target="http://help.arcgis.com/en/webapi/javascript/arcgis/help/jssamples_start.htm" TargetMode="External"/><Relationship Id="rId692" Type="http://schemas.openxmlformats.org/officeDocument/2006/relationships/hyperlink" Target="https://mail.google.com/mail/u/0/" TargetMode="External"/><Relationship Id="rId706" Type="http://schemas.openxmlformats.org/officeDocument/2006/relationships/hyperlink" Target="https://code.google.com/apis/console" TargetMode="External"/><Relationship Id="rId913" Type="http://schemas.openxmlformats.org/officeDocument/2006/relationships/hyperlink" Target="http://www.cloudera.com/documentation/enterprise/latest/topics/cm_mc_hive_udf.html" TargetMode="External"/><Relationship Id="rId42" Type="http://schemas.openxmlformats.org/officeDocument/2006/relationships/hyperlink" Target="http://protectedplanet.net/sites/2574" TargetMode="External"/><Relationship Id="rId138" Type="http://schemas.openxmlformats.org/officeDocument/2006/relationships/hyperlink" Target="http://pydoop.sourceforge.net/docs/index.html" TargetMode="External"/><Relationship Id="rId345" Type="http://schemas.openxmlformats.org/officeDocument/2006/relationships/hyperlink" Target="http://sedac.ciesin.columbia.edu/maps/services/wms" TargetMode="External"/><Relationship Id="rId552" Type="http://schemas.openxmlformats.org/officeDocument/2006/relationships/hyperlink" Target="https://github.com/google/google-api-python-client" TargetMode="External"/><Relationship Id="rId997" Type="http://schemas.openxmlformats.org/officeDocument/2006/relationships/hyperlink" Target="http://help.arcgis.com/en/arcgisdesktop/10.0/help/index.html" TargetMode="External"/><Relationship Id="rId1182" Type="http://schemas.openxmlformats.org/officeDocument/2006/relationships/hyperlink" Target="https://github.com/Esri/geometry-api-java.git" TargetMode="External"/><Relationship Id="rId191" Type="http://schemas.openxmlformats.org/officeDocument/2006/relationships/hyperlink" Target="http://highscalability.com/" TargetMode="External"/><Relationship Id="rId205" Type="http://schemas.openxmlformats.org/officeDocument/2006/relationships/hyperlink" Target="http://www.scidb.org/" TargetMode="External"/><Relationship Id="rId412" Type="http://schemas.openxmlformats.org/officeDocument/2006/relationships/hyperlink" Target="http://www.postgresql.org/docs/7.3/static/pg-system-catalogs.html" TargetMode="External"/><Relationship Id="rId857" Type="http://schemas.openxmlformats.org/officeDocument/2006/relationships/hyperlink" Target="http://developer.yahoo.com/hadoop/tutorial/module2.html" TargetMode="External"/><Relationship Id="rId1042" Type="http://schemas.openxmlformats.org/officeDocument/2006/relationships/hyperlink" Target="http://h05-dev-vm36.jrc.it/" TargetMode="External"/><Relationship Id="rId289" Type="http://schemas.openxmlformats.org/officeDocument/2006/relationships/hyperlink" Target="http://help.arcgis.com/en/arcgisdesktop/10.0/help/index.html" TargetMode="External"/><Relationship Id="rId496" Type="http://schemas.openxmlformats.org/officeDocument/2006/relationships/hyperlink" Target="https://github.com/r3mi/poly2tri.js" TargetMode="External"/><Relationship Id="rId717" Type="http://schemas.openxmlformats.org/officeDocument/2006/relationships/hyperlink" Target="https://groups.google.com/forum/?fromgroups=" TargetMode="External"/><Relationship Id="rId924" Type="http://schemas.openxmlformats.org/officeDocument/2006/relationships/hyperlink" Target="http://hadoop-h05:8888/" TargetMode="External"/><Relationship Id="rId53" Type="http://schemas.openxmlformats.org/officeDocument/2006/relationships/hyperlink" Target="http://gdunlop.github.io/Vector-tiles-remixed/" TargetMode="External"/><Relationship Id="rId149" Type="http://schemas.openxmlformats.org/officeDocument/2006/relationships/hyperlink" Target="http://79.125.16.106/ArcGIS/rest/services/Andrew/eSpeciesPilot/MapServer/1/queryRelatedRecords?objectIds=1011550&amp;relationshipId=0&amp;outFields=*" TargetMode="External"/><Relationship Id="rId356" Type="http://schemas.openxmlformats.org/officeDocument/2006/relationships/hyperlink" Target="http://resources.arcgis.com/en/help/main/10.2/index.html" TargetMode="External"/><Relationship Id="rId563" Type="http://schemas.openxmlformats.org/officeDocument/2006/relationships/image" Target="media/image47.png"/><Relationship Id="rId770" Type="http://schemas.openxmlformats.org/officeDocument/2006/relationships/hyperlink" Target="http://mappingcenter.esri.com/index.cfm?fa=arcgisResources.more" TargetMode="External"/><Relationship Id="rId1193" Type="http://schemas.openxmlformats.org/officeDocument/2006/relationships/hyperlink" Target="http://www.javaforge.com/project/HGE" TargetMode="External"/><Relationship Id="rId1207" Type="http://schemas.openxmlformats.org/officeDocument/2006/relationships/hyperlink" Target="http://vbrant.eu/" TargetMode="External"/><Relationship Id="rId216" Type="http://schemas.openxmlformats.org/officeDocument/2006/relationships/image" Target="media/image20.png"/><Relationship Id="rId423" Type="http://schemas.openxmlformats.org/officeDocument/2006/relationships/hyperlink" Target="http://h03-dev-vm7/cgi-bin/eSpecies/pa/xyz/785" TargetMode="External"/><Relationship Id="rId868" Type="http://schemas.openxmlformats.org/officeDocument/2006/relationships/hyperlink" Target="http://wiki.apache.org/hadoop/HadoopMapReduce" TargetMode="External"/><Relationship Id="rId1053" Type="http://schemas.openxmlformats.org/officeDocument/2006/relationships/hyperlink" Target="http://dojotoolkit.org/documentation/tutorials/1.6/build/" TargetMode="External"/><Relationship Id="rId1260" Type="http://schemas.openxmlformats.org/officeDocument/2006/relationships/hyperlink" Target="http://help.arcgis.com/en/arcgisdesktop/10.0/help/index.html" TargetMode="External"/><Relationship Id="rId630" Type="http://schemas.openxmlformats.org/officeDocument/2006/relationships/hyperlink" Target="https://raw.githubusercontent.com/andrewcottam/postgis_scripts/ff639d52f70d73a707973435cbba834a55bb307c/all_validation_points_query.sql" TargetMode="External"/><Relationship Id="rId728" Type="http://schemas.openxmlformats.org/officeDocument/2006/relationships/image" Target="media/image107.png"/><Relationship Id="rId935" Type="http://schemas.openxmlformats.org/officeDocument/2006/relationships/hyperlink" Target="http://sqoop.apache.org/docs/1.4.5/SqoopUserGuide.html" TargetMode="External"/><Relationship Id="rId64" Type="http://schemas.openxmlformats.org/officeDocument/2006/relationships/hyperlink" Target="http://blog.systemed.net/post/13" TargetMode="External"/><Relationship Id="rId367" Type="http://schemas.openxmlformats.org/officeDocument/2006/relationships/hyperlink" Target="http://webpy.org/docs/0.3/tutorial" TargetMode="External"/><Relationship Id="rId574" Type="http://schemas.openxmlformats.org/officeDocument/2006/relationships/image" Target="media/image52.jpeg"/><Relationship Id="rId1120" Type="http://schemas.openxmlformats.org/officeDocument/2006/relationships/hyperlink" Target="http://resources.arcgis.com/gallery/file/geoprocessing/details?entryID=F855D6D1-1422-2418-A0B2-643E624A8925" TargetMode="External"/><Relationship Id="rId1218" Type="http://schemas.openxmlformats.org/officeDocument/2006/relationships/hyperlink" Target="http://wab.jrc.cec.eu.int/vcs/" TargetMode="External"/><Relationship Id="rId227" Type="http://schemas.openxmlformats.org/officeDocument/2006/relationships/hyperlink" Target="http://www.geog.mcgill.ca/~nramankutty/Datasets/Datasets.html" TargetMode="External"/><Relationship Id="rId781" Type="http://schemas.openxmlformats.org/officeDocument/2006/relationships/hyperlink" Target="https://api.protectedplanet.net/documentation" TargetMode="External"/><Relationship Id="rId879" Type="http://schemas.openxmlformats.org/officeDocument/2006/relationships/hyperlink" Target="https://hadoop.apache.org/docs/r2.2.0/api/org/apache/hadoop/filecache/DistributedCache.html" TargetMode="External"/><Relationship Id="rId434" Type="http://schemas.openxmlformats.org/officeDocument/2006/relationships/hyperlink" Target="http://h03-dev-vm7/cgi-bin/eSpecies/bbox/25728,16008,27776,17032/palist" TargetMode="External"/><Relationship Id="rId641" Type="http://schemas.openxmlformats.org/officeDocument/2006/relationships/hyperlink" Target="https://ee-api.appspot.com/4e977aea2f63647a4300c0fe783b756c" TargetMode="External"/><Relationship Id="rId739" Type="http://schemas.openxmlformats.org/officeDocument/2006/relationships/hyperlink" Target="https://api.elsevier.com/content/abstract/doi/10.1038/nature14518?apiKey=b3a71de2bde04544495881ed9d2f9c5b&amp;httpAccept=application/json" TargetMode="External"/><Relationship Id="rId1064" Type="http://schemas.openxmlformats.org/officeDocument/2006/relationships/hyperlink" Target="https://github.com/andrewcottam/eSpecies-Client-Demo/blob/master/scripts/geeResults.js" TargetMode="External"/><Relationship Id="rId1271" Type="http://schemas.openxmlformats.org/officeDocument/2006/relationships/hyperlink" Target="https://console.aws.amazon.com/ses/home" TargetMode="External"/><Relationship Id="rId280" Type="http://schemas.openxmlformats.org/officeDocument/2006/relationships/image" Target="media/image27.png"/><Relationship Id="rId501" Type="http://schemas.openxmlformats.org/officeDocument/2006/relationships/hyperlink" Target="general/fme_scripts/roadless_asia_csv_to_fusion_table.fmw" TargetMode="External"/><Relationship Id="rId946" Type="http://schemas.openxmlformats.org/officeDocument/2006/relationships/hyperlink" Target="https://github.com/andrewcottam/apache-hive-files/blob/f6160d1a0c45fd839000afc65a03d5ce6c435385/species_preprocessing_2.sql" TargetMode="External"/><Relationship Id="rId1131" Type="http://schemas.openxmlformats.org/officeDocument/2006/relationships/hyperlink" Target="httpd:%20premature%20connection%20close" TargetMode="External"/><Relationship Id="rId1229" Type="http://schemas.openxmlformats.org/officeDocument/2006/relationships/image" Target="media/image133.png"/><Relationship Id="rId75" Type="http://schemas.openxmlformats.org/officeDocument/2006/relationships/hyperlink" Target="http://earthobservatory.nasa.gov/IOTD/view.php?id=81210&amp;src=share" TargetMode="External"/><Relationship Id="rId140" Type="http://schemas.openxmlformats.org/officeDocument/2006/relationships/hyperlink" Target="http://gis.stackexchange.com/questions/233/how-to-get-raster-image-as-array-in-python-with-arcgis" TargetMode="External"/><Relationship Id="rId378" Type="http://schemas.openxmlformats.org/officeDocument/2006/relationships/hyperlink" Target="http://h03-dev-vm7/cgi-bin/eSpecies.py/qk/3%20and%20returns%20the%20variable%20as%20a%20parameter%20in%20the%20GET%20method" TargetMode="External"/><Relationship Id="rId585" Type="http://schemas.openxmlformats.org/officeDocument/2006/relationships/image" Target="media/image63.png"/><Relationship Id="rId792" Type="http://schemas.openxmlformats.org/officeDocument/2006/relationships/hyperlink" Target="http://api.gbif.org/v0.9/species/search?q=Argusianus%20argus&amp;datasetKey=d7dddbf4-2cf0-4f39-9b2a-bb099caae36c" TargetMode="External"/><Relationship Id="rId806" Type="http://schemas.openxmlformats.org/officeDocument/2006/relationships/hyperlink" Target="http://testcharlie.jrc.it/pa/347" TargetMode="External"/><Relationship Id="rId6" Type="http://schemas.openxmlformats.org/officeDocument/2006/relationships/footnotes" Target="footnotes.xml"/><Relationship Id="rId238" Type="http://schemas.openxmlformats.org/officeDocument/2006/relationships/image" Target="media/image24.jpeg"/><Relationship Id="rId445" Type="http://schemas.openxmlformats.org/officeDocument/2006/relationships/hyperlink" Target="http://h03-dev-vm15:8080/geonetwork/srv/en/main.home" TargetMode="External"/><Relationship Id="rId652" Type="http://schemas.openxmlformats.org/officeDocument/2006/relationships/image" Target="media/image82.png"/><Relationship Id="rId1075" Type="http://schemas.openxmlformats.org/officeDocument/2006/relationships/hyperlink" Target="http://dojotoolkit.org/documentation/tutorials/1.8/modules/" TargetMode="External"/><Relationship Id="rId291" Type="http://schemas.openxmlformats.org/officeDocument/2006/relationships/hyperlink" Target="http://www.postgresql.org/docs/9.1/static/plpgsql-control-structures.html" TargetMode="External"/><Relationship Id="rId305" Type="http://schemas.openxmlformats.org/officeDocument/2006/relationships/hyperlink" Target="http://code.google.com/p/pybing/" TargetMode="External"/><Relationship Id="rId512"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957" Type="http://schemas.openxmlformats.org/officeDocument/2006/relationships/hyperlink" Target="https://help.ubuntu.com/community/PostgreSQL" TargetMode="External"/><Relationship Id="rId1142" Type="http://schemas.openxmlformats.org/officeDocument/2006/relationships/hyperlink" Target="http://cloudera-manager.jrc.it:7180/cmf/home" TargetMode="External"/><Relationship Id="rId86" Type="http://schemas.openxmlformats.org/officeDocument/2006/relationships/image" Target="media/image6.png"/><Relationship Id="rId151" Type="http://schemas.openxmlformats.org/officeDocument/2006/relationships/hyperlink" Target="http://www.postgresql.org/docs/8.3/static/indexes-types.html" TargetMode="External"/><Relationship Id="rId389"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96" Type="http://schemas.openxmlformats.org/officeDocument/2006/relationships/hyperlink" Target="https://drive.google.com/?ddrp=1" TargetMode="External"/><Relationship Id="rId817" Type="http://schemas.openxmlformats.org/officeDocument/2006/relationships/hyperlink" Target="http://www.cloudera.com/content/cloudera/en/resources/library/hadoopworld/Live_from_Strata_Hadoop_World_2012_Lars_George_Cloudera.html" TargetMode="External"/><Relationship Id="rId1002" Type="http://schemas.openxmlformats.org/officeDocument/2006/relationships/hyperlink" Target="http://help.arcgis.com/en/arcgisserver/10.0/help/arcgis_server_dotnet_help/index.html" TargetMode="External"/><Relationship Id="rId249" Type="http://schemas.openxmlformats.org/officeDocument/2006/relationships/hyperlink" Target="http://www.iucnredlist.org/details/178811/0" TargetMode="External"/><Relationship Id="rId456" Type="http://schemas.openxmlformats.org/officeDocument/2006/relationships/hyperlink" Target="https://github.com/Esri/geojson-utils" TargetMode="External"/><Relationship Id="rId663" Type="http://schemas.openxmlformats.org/officeDocument/2006/relationships/hyperlink" Target="https://github.com/andrewcottam/general/blob/master/water_trend_analyses_csv_to_postgresql.fmw" TargetMode="External"/><Relationship Id="rId870" Type="http://schemas.openxmlformats.org/officeDocument/2006/relationships/hyperlink" Target="http://en.wikipedia.org/wiki/Sort_(Unix)" TargetMode="External"/><Relationship Id="rId1086" Type="http://schemas.openxmlformats.org/officeDocument/2006/relationships/hyperlink" Target="https://developers.arcgis.com/javascript/jsapi/wmslayer-amd.html" TargetMode="External"/><Relationship Id="rId13" Type="http://schemas.openxmlformats.org/officeDocument/2006/relationships/image" Target="media/image1.jpeg"/><Relationship Id="rId109" Type="http://schemas.openxmlformats.org/officeDocument/2006/relationships/hyperlink" Target="http://resources.arcgis.com/gallery/file/Geoprocessing-Model-and-Script-Tool-Gallery/details?entryID=C4E10FE5-1422-2418-A06D-33952BB8D1D7" TargetMode="External"/><Relationship Id="rId316" Type="http://schemas.openxmlformats.org/officeDocument/2006/relationships/hyperlink" Target="http://answers.microsoft.com/en-us/windowslive/forum/liveid-signin/lefkpk-error-when-signing-up-multiple-people/77effa5b-f163-4cb8-a3f1-a1f26c33638c" TargetMode="External"/><Relationship Id="rId523" Type="http://schemas.openxmlformats.org/officeDocument/2006/relationships/hyperlink" Target="http://forecast.io/" TargetMode="External"/><Relationship Id="rId968" Type="http://schemas.openxmlformats.org/officeDocument/2006/relationships/hyperlink" Target="http://spatialreference.org/ref/sr-org/7099/postgis/" TargetMode="External"/><Relationship Id="rId1153" Type="http://schemas.openxmlformats.org/officeDocument/2006/relationships/hyperlink" Target="http://fortawesome.github.io/Font-Awesome/" TargetMode="External"/><Relationship Id="rId97" Type="http://schemas.openxmlformats.org/officeDocument/2006/relationships/hyperlink" Target="http://desktop.arcgis.com/en/arcmap/10.3/manage-data/metadata/creating-a-metadata-template.htm" TargetMode="External"/><Relationship Id="rId730" Type="http://schemas.openxmlformats.org/officeDocument/2006/relationships/hyperlink" Target="https://earthengine.googlesource.com/new-password" TargetMode="External"/><Relationship Id="rId828" Type="http://schemas.openxmlformats.org/officeDocument/2006/relationships/hyperlink" Target="http://cloudera.com/content/cloudera/en/training/courses/data-science-training.html" TargetMode="External"/><Relationship Id="rId1013" Type="http://schemas.openxmlformats.org/officeDocument/2006/relationships/hyperlink" Target="http://localhost:8080/" TargetMode="External"/><Relationship Id="rId162" Type="http://schemas.openxmlformats.org/officeDocument/2006/relationships/hyperlink" Target="http://www.maptiler.org/google-maps-coordinates-tile-bounds-projection/" TargetMode="External"/><Relationship Id="rId467" Type="http://schemas.openxmlformats.org/officeDocument/2006/relationships/hyperlink" Target="http://help.arcgis.com/en/webapi/javascript/arcgis/help/jshelp_start.htm" TargetMode="External"/><Relationship Id="rId1097" Type="http://schemas.openxmlformats.org/officeDocument/2006/relationships/hyperlink" Target="https://groups.google.com/forum/?fromgroups=" TargetMode="External"/><Relationship Id="rId1220" Type="http://schemas.openxmlformats.org/officeDocument/2006/relationships/hyperlink" Target="https://intracomm.ec.europa.eu" TargetMode="External"/><Relationship Id="rId674" Type="http://schemas.openxmlformats.org/officeDocument/2006/relationships/hyperlink" Target="https://ee-api.appspot.com/cb85753d8c78ef6af3165015faae2e90" TargetMode="External"/><Relationship Id="rId881" Type="http://schemas.openxmlformats.org/officeDocument/2006/relationships/hyperlink" Target="http://hadoop-h05:50030/logs/hadoop-cmf-mapreduce1-JOBTRACKER-hadoop-h05.log.out" TargetMode="External"/><Relationship Id="rId979" Type="http://schemas.openxmlformats.org/officeDocument/2006/relationships/hyperlink" Target="http://stackoverflow.com/questions/11118070/buiding-hadoop-with-eclipse-maven-missing-artifact-jdk-toolsjdk-toolsjar1" TargetMode="External"/><Relationship Id="rId24" Type="http://schemas.openxmlformats.org/officeDocument/2006/relationships/image" Target="media/image2.png"/><Relationship Id="rId327"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34" Type="http://schemas.openxmlformats.org/officeDocument/2006/relationships/hyperlink" Target="https://cloud.google.com/appengine/downloads" TargetMode="External"/><Relationship Id="rId741" Type="http://schemas.openxmlformats.org/officeDocument/2006/relationships/hyperlink" Target="https://dev.elsevier.com/apikey/managehome" TargetMode="External"/><Relationship Id="rId839" Type="http://schemas.openxmlformats.org/officeDocument/2006/relationships/hyperlink" Target="http://esri.github.io/geometry-api-java/doc/Polygon.html" TargetMode="External"/><Relationship Id="rId1164" Type="http://schemas.openxmlformats.org/officeDocument/2006/relationships/hyperlink" Target="file:///C:\Users\cottaan\AppData\Roaming\Microsoft\Word\http%20for%20gp%20scripts" TargetMode="External"/><Relationship Id="rId173" Type="http://schemas.openxmlformats.org/officeDocument/2006/relationships/image" Target="media/image18.jpeg"/><Relationship Id="rId380" Type="http://schemas.openxmlformats.org/officeDocument/2006/relationships/hyperlink" Target="http://...api/person-by-id/1/pets" TargetMode="External"/><Relationship Id="rId601" Type="http://schemas.openxmlformats.org/officeDocument/2006/relationships/hyperlink" Target="https://github.com/andrewcottam/postgis_scripts/blob/master/water%20validation%20stratify%20by%20grid2.sql" TargetMode="External"/><Relationship Id="rId1024" Type="http://schemas.openxmlformats.org/officeDocument/2006/relationships/hyperlink" Target="http://services.arcgisonline.com/arcgis/rest/services/World_Topo_Map/MapServer/WMTS/" TargetMode="External"/><Relationship Id="rId1231" Type="http://schemas.openxmlformats.org/officeDocument/2006/relationships/hyperlink" Target="http://www.expedia.com" TargetMode="External"/><Relationship Id="rId240" Type="http://schemas.openxmlformats.org/officeDocument/2006/relationships/hyperlink" Target="http://mapservices.iucnredlist.org/IUCN/mapper/index.html?ID_NO=10152" TargetMode="External"/><Relationship Id="rId478" Type="http://schemas.openxmlformats.org/officeDocument/2006/relationships/hyperlink" Target="https://github.com/andrewcottam/eSpecies-Client-Demo/blob/master/classes/ThresholdLayer.js" TargetMode="External"/><Relationship Id="rId685" Type="http://schemas.openxmlformats.org/officeDocument/2006/relationships/image" Target="media/image96.png"/><Relationship Id="rId892" Type="http://schemas.openxmlformats.org/officeDocument/2006/relationships/hyperlink" Target="http://blog.cloudera.com/blog/2013/03/how-to-use-the-apache-hbase-rest-interface-part-1/" TargetMode="External"/><Relationship Id="rId906" Type="http://schemas.openxmlformats.org/officeDocument/2006/relationships/hyperlink" Target="https://cwiki.apache.org/confluence/display/Hive/LanguageManual+DML"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https://storage.googleapis.com/support-kms-prod/57E913590B6A12FED962C112597B54F99DA7" TargetMode="External"/><Relationship Id="rId338" Type="http://schemas.openxmlformats.org/officeDocument/2006/relationships/hyperlink" Target="http://jpvacher.blogspot.it/2012/04/guyane-33.html" TargetMode="External"/><Relationship Id="rId545" Type="http://schemas.openxmlformats.org/officeDocument/2006/relationships/image" Target="media/image42.png"/><Relationship Id="rId752" Type="http://schemas.openxmlformats.org/officeDocument/2006/relationships/hyperlink" Target="http://data.aad.gov.au/aadc/calc/dms_decimal.cfm" TargetMode="External"/><Relationship Id="rId1175" Type="http://schemas.openxmlformats.org/officeDocument/2006/relationships/hyperlink" Target="https://github.com/kriszyp/xstyle.git" TargetMode="External"/><Relationship Id="rId184" Type="http://schemas.openxmlformats.org/officeDocument/2006/relationships/hyperlink" Target="http://resources.arcgis.com/en/help/arcobjects-java/concepts/engine/" TargetMode="External"/><Relationship Id="rId391" Type="http://schemas.openxmlformats.org/officeDocument/2006/relationships/hyperlink" Target="http://sourceforge.net/projects/scipy/files/scipy/0.10.0b2/scipy-0.10.0b2-win32-superpack-python2.6.exe/download" TargetMode="External"/><Relationship Id="rId405" Type="http://schemas.openxmlformats.org/officeDocument/2006/relationships/hyperlink" Target="http://tech.shift.com/post/39516330935/implementing-a-python-oauth-2-0-provider-part-1" TargetMode="External"/><Relationship Id="rId612" Type="http://schemas.openxmlformats.org/officeDocument/2006/relationships/hyperlink" Target="https://github.com/andrewcottam/postgis_scripts/commit/f9dc348fcc08541d68bd4ecf2f8633b944860f24" TargetMode="External"/><Relationship Id="rId1035" Type="http://schemas.openxmlformats.org/officeDocument/2006/relationships/hyperlink" Target="http://lrm-maps.jrc.ec.europa.eu/geoserver/rest" TargetMode="External"/><Relationship Id="rId1242" Type="http://schemas.openxmlformats.org/officeDocument/2006/relationships/hyperlink" Target="http://isihighlycited.com/" TargetMode="External"/><Relationship Id="rId251" Type="http://schemas.openxmlformats.org/officeDocument/2006/relationships/hyperlink" Target="http://www.iucnredlist.org/details/177562/0" TargetMode="External"/><Relationship Id="rId489" Type="http://schemas.openxmlformats.org/officeDocument/2006/relationships/hyperlink" Target="https://github.com/Vizzuality/visualraster" TargetMode="External"/><Relationship Id="rId696" Type="http://schemas.openxmlformats.org/officeDocument/2006/relationships/image" Target="media/image101.png"/><Relationship Id="rId917" Type="http://schemas.openxmlformats.org/officeDocument/2006/relationships/image" Target="media/image115.png"/><Relationship Id="rId1102" Type="http://schemas.openxmlformats.org/officeDocument/2006/relationships/hyperlink" Target="http://matplotlib.org/api/pyplot_api.html" TargetMode="External"/><Relationship Id="rId46" Type="http://schemas.openxmlformats.org/officeDocument/2006/relationships/hyperlink" Target="http://www.glims.org/RGI/rgi_files/RGI_latest.zip" TargetMode="External"/><Relationship Id="rId349" Type="http://schemas.openxmlformats.org/officeDocument/2006/relationships/hyperlink" Target="ftp://h05-ftp.jrc.it/cottaan/European_10km_Red_List_Species.mdb" TargetMode="External"/><Relationship Id="rId556" Type="http://schemas.openxmlformats.org/officeDocument/2006/relationships/hyperlink" Target="https://cloud.google.com/appengine/docs/quotas" TargetMode="External"/><Relationship Id="rId763" Type="http://schemas.openxmlformats.org/officeDocument/2006/relationships/hyperlink" Target="https://www.picloud.com/accounts/start/" TargetMode="External"/><Relationship Id="rId1186" Type="http://schemas.openxmlformats.org/officeDocument/2006/relationships/hyperlink" Target="https://earthengine.googlesource.com/new-password" TargetMode="External"/><Relationship Id="rId111" Type="http://schemas.openxmlformats.org/officeDocument/2006/relationships/image" Target="media/image9.jpeg"/><Relationship Id="rId195" Type="http://schemas.openxmlformats.org/officeDocument/2006/relationships/hyperlink" Target="http://workshops.opengeo.org/postgis-intro/indexing.html" TargetMode="External"/><Relationship Id="rId209" Type="http://schemas.openxmlformats.org/officeDocument/2006/relationships/hyperlink" Target="http://sortbenchmark.org/" TargetMode="External"/><Relationship Id="rId416" Type="http://schemas.openxmlformats.org/officeDocument/2006/relationships/hyperlink" Target="http://dopa-services.jrc.it/gee/getDatesForPoint?POINT=114,5&amp;CRS=EPSG:4326" TargetMode="External"/><Relationship Id="rId970" Type="http://schemas.openxmlformats.org/officeDocument/2006/relationships/hyperlink" Target="http://download.eclipse.org/tm/updates/3.3/%20as%20a%20new%20software%20update%20site%20" TargetMode="External"/><Relationship Id="rId1046" Type="http://schemas.openxmlformats.org/officeDocument/2006/relationships/hyperlink" Target="http://www.vogella.com/tutorials/JUnit/article.html" TargetMode="External"/><Relationship Id="rId1253"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623" Type="http://schemas.openxmlformats.org/officeDocument/2006/relationships/hyperlink" Target="file:///E:\cottaan\My%20Documents\github%20repos\test\mergeCSVFiles2.py" TargetMode="External"/><Relationship Id="rId830" Type="http://schemas.openxmlformats.org/officeDocument/2006/relationships/hyperlink" Target="http://cloudera.com/content/cloudera/en/training/courses/developer-training.html" TargetMode="External"/><Relationship Id="rId928" Type="http://schemas.openxmlformats.org/officeDocument/2006/relationships/hyperlink" Target="https://github.com/cloudera/impala" TargetMode="External"/><Relationship Id="rId57" Type="http://schemas.openxmlformats.org/officeDocument/2006/relationships/hyperlink" Target="https://www.openstreetmap.org/way/339595997" TargetMode="External"/><Relationship Id="rId26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567" Type="http://schemas.openxmlformats.org/officeDocument/2006/relationships/image" Target="media/image51.png"/><Relationship Id="rId1113" Type="http://schemas.openxmlformats.org/officeDocument/2006/relationships/hyperlink" Target="http://webpy.org/static/web.py-0.37.tar.gz" TargetMode="External"/><Relationship Id="rId1197" Type="http://schemas.openxmlformats.org/officeDocument/2006/relationships/hyperlink" Target="http://s-jrciprvm-svn001p.jrc.org:8080/svn/h03-monde-repo/" TargetMode="External"/><Relationship Id="rId122" Type="http://schemas.openxmlformats.org/officeDocument/2006/relationships/hyperlink" Target="https://github.com/andrewcottam/ArcGIS-Geoprocessing-Scripts/blob/master/src/JRC%20Toolbox.pyt" TargetMode="External"/><Relationship Id="rId774"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981" Type="http://schemas.openxmlformats.org/officeDocument/2006/relationships/image" Target="media/image120.png"/><Relationship Id="rId1057" Type="http://schemas.openxmlformats.org/officeDocument/2006/relationships/hyperlink" Target="http://jamesthom.as/blog/2012/04/22/debugging-optimised-dojo-apps/" TargetMode="External"/><Relationship Id="rId427" Type="http://schemas.openxmlformats.org/officeDocument/2006/relationships/hyperlink" Target="http://h03-dev-vm7/cgi-bin/eSpecies/richness/xyz/aves" TargetMode="External"/><Relationship Id="rId634" Type="http://schemas.openxmlformats.org/officeDocument/2006/relationships/hyperlink" Target="https://raw.githubusercontent.com/andrewcottam/postgis_scripts/858267b453c834fe173efc7a35a6ceff6223987a/water_confusion_matrix_for_publication.sql" TargetMode="External"/><Relationship Id="rId841" Type="http://schemas.openxmlformats.org/officeDocument/2006/relationships/hyperlink" Target="http://www.youtube.com/watch?v=i0FCn889ucs" TargetMode="External"/><Relationship Id="rId1264" Type="http://schemas.openxmlformats.org/officeDocument/2006/relationships/hyperlink" Target="http://proceedings.esri.com/library/userconf/proc11/uc/papers/3278_144.pdf" TargetMode="External"/><Relationship Id="rId273" Type="http://schemas.openxmlformats.org/officeDocument/2006/relationships/hyperlink" Target="https://github.com/andrewcottam/ArcGIS-Geoprocessing-Scripts/blob/master/src/GLC2000_PA_Intersection.py" TargetMode="External"/><Relationship Id="rId480" Type="http://schemas.openxmlformats.org/officeDocument/2006/relationships/image" Target="media/image37.png"/><Relationship Id="rId701" Type="http://schemas.openxmlformats.org/officeDocument/2006/relationships/hyperlink" Target="https://www.google.com/fusiontables/DataSource?dsrcid=implicit&amp;redirectPath=data&amp;usp=apps_start&amp;hl=en" TargetMode="External"/><Relationship Id="rId939" Type="http://schemas.openxmlformats.org/officeDocument/2006/relationships/hyperlink" Target="http://hadoop-h05:8088/cluster" TargetMode="External"/><Relationship Id="rId1124" Type="http://schemas.openxmlformats.org/officeDocument/2006/relationships/hyperlink" Target="http://en.wikipedia.org/wiki/Virtual_Network_Computing" TargetMode="External"/><Relationship Id="rId68" Type="http://schemas.openxmlformats.org/officeDocument/2006/relationships/image" Target="media/image4.png"/><Relationship Id="rId133" Type="http://schemas.openxmlformats.org/officeDocument/2006/relationships/hyperlink" Target="http://trac.osgeo.org/gdal/wiki/GdalOgrInPython" TargetMode="External"/><Relationship Id="rId340" Type="http://schemas.openxmlformats.org/officeDocument/2006/relationships/hyperlink" Target="http://www.environment.nsw.gov.au/resources/nature/CurrentSpeciesList.pdf" TargetMode="External"/><Relationship Id="rId578" Type="http://schemas.openxmlformats.org/officeDocument/2006/relationships/image" Target="media/image56.png"/><Relationship Id="rId785" Type="http://schemas.openxmlformats.org/officeDocument/2006/relationships/hyperlink" Target="http://ecat-dev.gbif.org/ws/usage/?id=116596410&amp;showVernaculars=en" TargetMode="External"/><Relationship Id="rId992" Type="http://schemas.openxmlformats.org/officeDocument/2006/relationships/hyperlink" Target="http://desktop.arcgis.com/en/desktop/latest/analyze/python/extending-geoprocessing-through-python-modules.htm" TargetMode="External"/><Relationship Id="rId200" Type="http://schemas.openxmlformats.org/officeDocument/2006/relationships/hyperlink" Target="http://www.christof-strauch.de/nosqldbs.pdf" TargetMode="External"/><Relationship Id="rId438" Type="http://schemas.openxmlformats.org/officeDocument/2006/relationships/hyperlink" Target="http://h03-dev-vm7/cgi-bin/eSpecies/quadkey/132320323113002/palist" TargetMode="External"/><Relationship Id="rId645" Type="http://schemas.openxmlformats.org/officeDocument/2006/relationships/image" Target="media/image77.png"/><Relationship Id="rId852" Type="http://schemas.openxmlformats.org/officeDocument/2006/relationships/hyperlink" Target="https://blog.cloudera.com/blog/2014/02/migrating-from-hive-cli-to-beeline-a-primer/" TargetMode="External"/><Relationship Id="rId1068" Type="http://schemas.openxmlformats.org/officeDocument/2006/relationships/hyperlink" Target="http://www.sitepen.com/blog/2012/05/03/css-styling-of-dgrid/" TargetMode="External"/><Relationship Id="rId1275" Type="http://schemas.openxmlformats.org/officeDocument/2006/relationships/hyperlink" Target="http://www.protectedplanet.net/sites/1250" TargetMode="External"/><Relationship Id="rId284" Type="http://schemas.openxmlformats.org/officeDocument/2006/relationships/hyperlink" Target="http://help.arcgis.com/en/sdk/10.0/arcobjects_net/conceptualhelp/index.html" TargetMode="External"/><Relationship Id="rId491" Type="http://schemas.openxmlformats.org/officeDocument/2006/relationships/hyperlink" Target="https://developer.mozilla.org/en/Canvas_tutorial/Compositing" TargetMode="External"/><Relationship Id="rId505" Type="http://schemas.openxmlformats.org/officeDocument/2006/relationships/hyperlink" Target="http://fise.jrc.ec.europa.eu/canhemon/slippy_map_ol2/" TargetMode="External"/><Relationship Id="rId712" Type="http://schemas.openxmlformats.org/officeDocument/2006/relationships/hyperlink" Target="https://raw.githubusercontent.com/Homebrew/install/master/install" TargetMode="External"/><Relationship Id="rId1135" Type="http://schemas.openxmlformats.org/officeDocument/2006/relationships/hyperlink" Target="http://www.ee.surrey.ac.uk/Teaching/Unix/unix5.html" TargetMode="External"/><Relationship Id="rId79" Type="http://schemas.openxmlformats.org/officeDocument/2006/relationships/hyperlink" Target="http://landsat.usgs.gov/tools_L8_acquisition_calendar.php" TargetMode="External"/><Relationship Id="rId144" Type="http://schemas.openxmlformats.org/officeDocument/2006/relationships/hyperlink" Target="http://fwarmerdam.blogspot.com/2010/02/world-mapping.html" TargetMode="External"/><Relationship Id="rId589" Type="http://schemas.openxmlformats.org/officeDocument/2006/relationships/image" Target="media/image67.jpeg"/><Relationship Id="rId796" Type="http://schemas.openxmlformats.org/officeDocument/2006/relationships/hyperlink" Target="http://api.gbif.org/v0.9/species/match?name=Argusianus%20argus&amp;callback=dojo_request_script_callbacks.dojo_request_script35" TargetMode="External"/><Relationship Id="rId1202" Type="http://schemas.openxmlformats.org/officeDocument/2006/relationships/hyperlink" Target="https://github.com/JazzCore/python-pdfkit/wiki/Using-wkhtmltopdf-without-X-server" TargetMode="External"/><Relationship Id="rId351" Type="http://schemas.openxmlformats.org/officeDocument/2006/relationships/hyperlink" Target="https://github.com/MapofLife/MOL/blob/develop/app/sql/get_species_list.sql?source=c" TargetMode="External"/><Relationship Id="rId449" Type="http://schemas.openxmlformats.org/officeDocument/2006/relationships/hyperlink" Target="https://github.com/andrewcottam/eSpecies-Client-Demo/blob/master/data/kinabalu.geojson" TargetMode="External"/><Relationship Id="rId656" Type="http://schemas.openxmlformats.org/officeDocument/2006/relationships/image" Target="media/image85.png"/><Relationship Id="rId863" Type="http://schemas.openxmlformats.org/officeDocument/2006/relationships/hyperlink" Target="https://github.com/Esri/spatial-framework-for-hadoop/wiki/JSON-Formats" TargetMode="External"/><Relationship Id="rId1079" Type="http://schemas.openxmlformats.org/officeDocument/2006/relationships/hyperlink" Target="http://swingley.github.io/arg/" TargetMode="External"/><Relationship Id="rId211" Type="http://schemas.openxmlformats.org/officeDocument/2006/relationships/hyperlink" Target="http://msdn.microsoft.com/en-us/library/cc161076.aspx%20" TargetMode="External"/><Relationship Id="rId295" Type="http://schemas.openxmlformats.org/officeDocument/2006/relationships/hyperlink" Target="http://help.arcgis.com/en/arcgisserver/10.0/help/arcgis_server_dotnet_help/index.html" TargetMode="External"/><Relationship Id="rId309" Type="http://schemas.openxmlformats.org/officeDocument/2006/relationships/hyperlink" Target="file:///C:\Users\cottaan\AppData\Roaming\Microsoft\Word\httplib2-0.7.1.zip\httplib2-0.7.1%3eC:\Python26\ArcGIS10.0\python.exe%20setup.py%20install" TargetMode="External"/><Relationship Id="rId516"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1146" Type="http://schemas.openxmlformats.org/officeDocument/2006/relationships/hyperlink" Target="file:///C:\Users\cottaan\AppData\Roaming\Microsoft\Word\smathermather.wordpress.com\2013\08\24\a-public-sector-use-for-geojson-io\" TargetMode="External"/><Relationship Id="rId723" Type="http://schemas.openxmlformats.org/officeDocument/2006/relationships/hyperlink" Target="http://gis.stackexchange.com/questions/8650/how-to-measure-the-accuracy-of-latitude-and-longitude" TargetMode="External"/><Relationship Id="rId930" Type="http://schemas.openxmlformats.org/officeDocument/2006/relationships/hyperlink" Target="http://training.cloudera.com/elearning/impala/" TargetMode="External"/><Relationship Id="rId100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55" Type="http://schemas.openxmlformats.org/officeDocument/2006/relationships/hyperlink" Target="http://graphics.stanford.edu/~seander/bithacks.html" TargetMode="External"/><Relationship Id="rId362" Type="http://schemas.openxmlformats.org/officeDocument/2006/relationships/hyperlink" Target="http://stackoverflow.com/questions/14440400/creating-a-video-using-opencv-2-4-0-in-python" TargetMode="External"/><Relationship Id="rId1213" Type="http://schemas.openxmlformats.org/officeDocument/2006/relationships/hyperlink" Target="http://www.aquamaps.org/" TargetMode="External"/><Relationship Id="rId222" Type="http://schemas.openxmlformats.org/officeDocument/2006/relationships/hyperlink" Target="http://www.postgresql.org/docs/9.1/interactive/plpgsql-statements.html" TargetMode="External"/><Relationship Id="rId667" Type="http://schemas.openxmlformats.org/officeDocument/2006/relationships/image" Target="media/image88.png"/><Relationship Id="rId874" Type="http://schemas.openxmlformats.org/officeDocument/2006/relationships/hyperlink" Target="https://github.com/willtemperley/hadoop-client-template" TargetMode="External"/><Relationship Id="rId17" Type="http://schemas.openxmlformats.org/officeDocument/2006/relationships/hyperlink" Target="http://www.gd-ais.com/index.cfm?acronym=gmbd" TargetMode="External"/><Relationship Id="rId527" Type="http://schemas.openxmlformats.org/officeDocument/2006/relationships/hyperlink" Target="https://community.c9.io/t/running-a-python-cgi-server/1602" TargetMode="External"/><Relationship Id="rId734" Type="http://schemas.openxmlformats.org/officeDocument/2006/relationships/image" Target="media/image112.png"/><Relationship Id="rId941" Type="http://schemas.openxmlformats.org/officeDocument/2006/relationships/hyperlink" Target="https://github.com/andrewcottam/apache-hive-files/blob/master/species_preprocessing_2.sql" TargetMode="External"/><Relationship Id="rId1157" Type="http://schemas.openxmlformats.org/officeDocument/2006/relationships/image" Target="media/image129.png"/><Relationship Id="rId70" Type="http://schemas.openxmlformats.org/officeDocument/2006/relationships/hyperlink" Target="http://earthexplorer.usgs.gov/" TargetMode="External"/><Relationship Id="rId166" Type="http://schemas.openxmlformats.org/officeDocument/2006/relationships/hyperlink" Target="http://msdn.microsoft.com/en-us/library/bb259689.aspx';" TargetMode="External"/><Relationship Id="rId373" Type="http://schemas.openxmlformats.org/officeDocument/2006/relationships/hyperlink" Target="http://0.0.0.0:8080/" TargetMode="External"/><Relationship Id="rId580" Type="http://schemas.openxmlformats.org/officeDocument/2006/relationships/image" Target="media/image58.png"/><Relationship Id="rId801" Type="http://schemas.openxmlformats.org/officeDocument/2006/relationships/hyperlink" Target="http://api.iucnredlist.org/common_names/17975.js" TargetMode="External"/><Relationship Id="rId1017" Type="http://schemas.openxmlformats.org/officeDocument/2006/relationships/hyperlink" Target="https://localhost:8443/leaflet_map/index.html" TargetMode="External"/><Relationship Id="rId1224" Type="http://schemas.openxmlformats.org/officeDocument/2006/relationships/hyperlink" Target="https://m-mail.jrc.ec.europa.eu/login.php" TargetMode="External"/><Relationship Id="rId1" Type="http://schemas.openxmlformats.org/officeDocument/2006/relationships/customXml" Target="../customXml/item1.xml"/><Relationship Id="rId233" Type="http://schemas.openxmlformats.org/officeDocument/2006/relationships/hyperlink" Target="http://ecat-dev.gbif.org/checklist/1037" TargetMode="External"/><Relationship Id="rId440" Type="http://schemas.openxmlformats.org/officeDocument/2006/relationships/hyperlink" Target="http://h03-dev-vm7/cgi-bin/eSpecies/quadkeydata/xyz/2/785" TargetMode="External"/><Relationship Id="rId678" Type="http://schemas.openxmlformats.org/officeDocument/2006/relationships/image" Target="media/image90.png"/><Relationship Id="rId885" Type="http://schemas.openxmlformats.org/officeDocument/2006/relationships/hyperlink" Target="http://blog.cloudera.com/blog/2013/04/how-scaling-really-works-in-apache-hbase/" TargetMode="External"/><Relationship Id="rId1070" Type="http://schemas.openxmlformats.org/officeDocument/2006/relationships/hyperlink" Target="https://rawgit.com/" TargetMode="External"/><Relationship Id="rId28" Type="http://schemas.openxmlformats.org/officeDocument/2006/relationships/hyperlink" Target="http://maps.iucnredlist.org/map.html?id=9760" TargetMode="External"/><Relationship Id="rId300" Type="http://schemas.openxmlformats.org/officeDocument/2006/relationships/hyperlink" Target="https://github.com/andrewcottam/eSpecies-Preprocessing-Scripts/commit/e47cb0d2fa2c05a6a663efa976e3c3ff8c234b8e" TargetMode="External"/><Relationship Id="rId538" Type="http://schemas.openxmlformats.org/officeDocument/2006/relationships/hyperlink" Target="https://github.com/google/earthengine-api/tree/master/demos/server-auth" TargetMode="External"/><Relationship Id="rId745" Type="http://schemas.openxmlformats.org/officeDocument/2006/relationships/hyperlink" Target="https://andrewcottam.cartodb.com/api/v2/sql?q=select%20name,ST_AsGeoJSON(the_geom)%20as%20the_geom%20from%20countries%20where%20iso3='MYS'" TargetMode="External"/><Relationship Id="rId952" Type="http://schemas.openxmlformats.org/officeDocument/2006/relationships/hyperlink" Target="http://www.slideshare.net/Hadoop_Summit/grailer-hochmuth-june27515pmroom212v3" TargetMode="External"/><Relationship Id="rId1168" Type="http://schemas.openxmlformats.org/officeDocument/2006/relationships/hyperlink" Target="http://help.github.com/win-set-up-git/" TargetMode="External"/><Relationship Id="rId81" Type="http://schemas.openxmlformats.org/officeDocument/2006/relationships/hyperlink" Target="https://sentinel.esa.int/web/sentinel/user-guides/sentinel-2-msi/naming-convention" TargetMode="External"/><Relationship Id="rId177" Type="http://schemas.openxmlformats.org/officeDocument/2006/relationships/hyperlink" Target="https://gist.github.com/andrewcottam/5db8f3f3a0d86c2fc89a" TargetMode="External"/><Relationship Id="rId384" Type="http://schemas.openxmlformats.org/officeDocument/2006/relationships/hyperlink" Target="http://...api/person-by-birthdate/2005/3" TargetMode="External"/><Relationship Id="rId591" Type="http://schemas.openxmlformats.org/officeDocument/2006/relationships/hyperlink" Target="https://github.com/andrewcottam/water_detection_python_scripts/blob/bfc669514fdc956aa1991305fc9f4ef5c8b9f870/getGeePixelValuesForL5.py" TargetMode="External"/><Relationship Id="rId605" Type="http://schemas.openxmlformats.org/officeDocument/2006/relationships/image" Target="media/image70.png"/><Relationship Id="rId812" Type="http://schemas.openxmlformats.org/officeDocument/2006/relationships/hyperlink" Target="http://www.cloudera.com/content/cloudera/en/resources/library/training/cloudera-essentials-for-apache-hadoop-5-of-6-preparing-your-data-center-for-hadoop.html" TargetMode="External"/><Relationship Id="rId1028" Type="http://schemas.openxmlformats.org/officeDocument/2006/relationships/hyperlink" Target="http://h05-dev-vm100.jrc.it:8080/geoserver/web/" TargetMode="External"/><Relationship Id="rId1235" Type="http://schemas.openxmlformats.org/officeDocument/2006/relationships/hyperlink" Target="http://onlinelibrary.wiley.com/doi/10.1111/j.1467-9671.2009.01170.x/full" TargetMode="External"/><Relationship Id="rId244" Type="http://schemas.openxmlformats.org/officeDocument/2006/relationships/hyperlink" Target="http://maps.iucnredlist.org/map.html?id=23061" TargetMode="External"/><Relationship Id="rId689" Type="http://schemas.openxmlformats.org/officeDocument/2006/relationships/image" Target="media/image97.png"/><Relationship Id="rId896" Type="http://schemas.openxmlformats.org/officeDocument/2006/relationships/hyperlink" Target="https://cwiki.apache.org/confluence/display/Hive/Home" TargetMode="External"/><Relationship Id="rId1081" Type="http://schemas.openxmlformats.org/officeDocument/2006/relationships/hyperlink" Target="http://developers.arcgis.com/en/javascript/sandbox/sandbox.html"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s://raw.github.com/andrewcottam/eSpecies-Client-Demo/master/data/kinabalu.geojson" TargetMode="External"/><Relationship Id="rId549" Type="http://schemas.openxmlformats.org/officeDocument/2006/relationships/hyperlink" Target="https://code.google.com/p/googleappengine/issues/detail?id=7053" TargetMode="External"/><Relationship Id="rId756" Type="http://schemas.openxmlformats.org/officeDocument/2006/relationships/hyperlink" Target="http://mapsapidocs.digitalglobe.com/v1.0/docs/imagery-and-basemaps" TargetMode="External"/><Relationship Id="rId1179" Type="http://schemas.openxmlformats.org/officeDocument/2006/relationships/hyperlink" Target="https://git-scm.com/book/en/v2/Git-Basics-Tagging" TargetMode="External"/><Relationship Id="rId104" Type="http://schemas.openxmlformats.org/officeDocument/2006/relationships/hyperlink" Target="https://daac.ornl.gov/cgi-bin/dsviewer.pl?ds_id=1324" TargetMode="External"/><Relationship Id="rId188" Type="http://schemas.openxmlformats.org/officeDocument/2006/relationships/hyperlink" Target="file:///\\FOSTER\export\CaribbeanPASpeciesAnalysis.mdb" TargetMode="External"/><Relationship Id="rId311" Type="http://schemas.openxmlformats.org/officeDocument/2006/relationships/hyperlink" Target="https://ajax.googleapis.com/ajax/services/search/images?v=1.0&amp;q=Gorilla%20gorilla" TargetMode="External"/><Relationship Id="rId395" Type="http://schemas.openxmlformats.org/officeDocument/2006/relationships/hyperlink" Target="http://h03-dev-vm7/cgi-bin/REST/eSpecies/bbox/60203/richness" TargetMode="External"/><Relationship Id="rId409" Type="http://schemas.openxmlformats.org/officeDocument/2006/relationships/hyperlink" Target="http://h03-dev-vm7:8001/" TargetMode="External"/><Relationship Id="rId963" Type="http://schemas.openxmlformats.org/officeDocument/2006/relationships/hyperlink" Target="http://www.postgresql.org/docs/9.0/static/ddl-partitioning.html" TargetMode="External"/><Relationship Id="rId1039"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46" Type="http://schemas.openxmlformats.org/officeDocument/2006/relationships/hyperlink" Target="https://www.mytnt.it/myTNT/" TargetMode="External"/><Relationship Id="rId92" Type="http://schemas.openxmlformats.org/officeDocument/2006/relationships/hyperlink" Target="https://storage.googleapis.com/global-surface-water/maptiles/occurrence/8/125/116.png" TargetMode="External"/><Relationship Id="rId616" Type="http://schemas.openxmlformats.org/officeDocument/2006/relationships/hyperlink" Target="https://github.com/andrewcottam/ArcGIS-Geoprocessing-Scripts/blob/master/src/UpdateWaterClass.py" TargetMode="External"/><Relationship Id="rId823" Type="http://schemas.openxmlformats.org/officeDocument/2006/relationships/hyperlink" Target="http://www.cloudera.com/content/cloudera/en/resources/library/training/cloudera-manager-training-part-ii.html" TargetMode="External"/><Relationship Id="rId255" Type="http://schemas.openxmlformats.org/officeDocument/2006/relationships/hyperlink" Target="http://www.iucnredlist.org/details/9281/0" TargetMode="External"/><Relationship Id="rId462" Type="http://schemas.openxmlformats.org/officeDocument/2006/relationships/hyperlink" Target="http://www.helsinki.fi/bioscience/consplan/software/Zonation/index.html" TargetMode="External"/><Relationship Id="rId1092" Type="http://schemas.openxmlformats.org/officeDocument/2006/relationships/hyperlink" Target="https://developers.google.com/web/fundamentals/security/prevent-mixed-content/fixing-mixed-content" TargetMode="External"/><Relationship Id="rId1106" Type="http://schemas.openxmlformats.org/officeDocument/2006/relationships/hyperlink" Target="https://github.com/JazzCore/python-pdfkit" TargetMode="External"/><Relationship Id="rId115" Type="http://schemas.openxmlformats.org/officeDocument/2006/relationships/hyperlink" Target="file:///\\NETMONDE2\qt_vol23\gisdata\MONDE_GEODB\data\Administrative_Units\GAUL_2014_2013_MIDYEAR\g2014_2013_2_mid.gdb\admin2" TargetMode="External"/><Relationship Id="rId322" Type="http://schemas.openxmlformats.org/officeDocument/2006/relationships/hyperlink" Target="mailto:speciescharisma7@gmail.com" TargetMode="External"/><Relationship Id="rId767" Type="http://schemas.openxmlformats.org/officeDocument/2006/relationships/hyperlink" Target="http://www.picloud.com/docs/base_environment/1/installed/" TargetMode="External"/><Relationship Id="rId974" Type="http://schemas.openxmlformats.org/officeDocument/2006/relationships/hyperlink" Target="http://mevenide.codehaus.org/release/eclipse/update" TargetMode="External"/><Relationship Id="rId199" Type="http://schemas.openxmlformats.org/officeDocument/2006/relationships/hyperlink" Target="http://www.fing.edu.uy/inco/grupos/csi/esp/Cursos/cursos_act/2003/DAP_SistDW/Material/ken96.pdf" TargetMode="External"/><Relationship Id="rId627" Type="http://schemas.openxmlformats.org/officeDocument/2006/relationships/hyperlink" Target="https://github.com/andrewcottam/postgis_scripts/blob/6934bd9b0f3e2f8a7f3c5fa8f1000abf856378de/water_validation_create_points_for_validation.sql" TargetMode="External"/><Relationship Id="rId834" Type="http://schemas.openxmlformats.org/officeDocument/2006/relationships/hyperlink" Target="http://h05-dn01.jrc.it:50060/" TargetMode="External"/><Relationship Id="rId1257" Type="http://schemas.openxmlformats.org/officeDocument/2006/relationships/hyperlink" Target="http://www.eea.europa.eu/data-and-maps/data/european-red-lists-2" TargetMode="External"/><Relationship Id="rId266" Type="http://schemas.openxmlformats.org/officeDocument/2006/relationships/hyperlink" Target="http://79.125.16.106/ArcGIS/rest/services/Andrew/SpeciesWFSLatLong/MapServer/0/29539" TargetMode="External"/><Relationship Id="rId473" Type="http://schemas.openxmlformats.org/officeDocument/2006/relationships/hyperlink" Target="http://enable-cors.org/" TargetMode="External"/><Relationship Id="rId680" Type="http://schemas.openxmlformats.org/officeDocument/2006/relationships/image" Target="media/image92.png"/><Relationship Id="rId901" Type="http://schemas.openxmlformats.org/officeDocument/2006/relationships/hyperlink" Target="http://www.cloudera.com/content/cloudera/en/documentation/cdh4/latest/CDH4-Installation-Guide/cdh4ig_topic_26_9.html" TargetMode="External"/><Relationship Id="rId1117" Type="http://schemas.openxmlformats.org/officeDocument/2006/relationships/hyperlink" Target="https://pip.pypa.io/en/latest/installing.html"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help.arcgis.com/en/arcgisdesktop/10.0/help/index.html" TargetMode="External"/><Relationship Id="rId333"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40" Type="http://schemas.openxmlformats.org/officeDocument/2006/relationships/hyperlink" Target="https://github.com/google/oauth2client.git" TargetMode="External"/><Relationship Id="rId77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85" Type="http://schemas.openxmlformats.org/officeDocument/2006/relationships/hyperlink" Target="http://blogs.esri.com/esri/arcgis/2011/08/29/multiprocessing/" TargetMode="External"/><Relationship Id="rId1170" Type="http://schemas.openxmlformats.org/officeDocument/2006/relationships/hyperlink" Target="file:///C:\Users\cottaan\AppData\Roaming\Microsoft\Word\https%20and%20not%20ssh" TargetMode="External"/><Relationship Id="rId638" Type="http://schemas.openxmlformats.org/officeDocument/2006/relationships/hyperlink" Target="file:///E:\cottaan\My%20Documents\github%20repos\test\mergeCSVFiles3.py" TargetMode="External"/><Relationship Id="rId845" Type="http://schemas.openxmlformats.org/officeDocument/2006/relationships/hyperlink" Target="http://cloudera-manager.jrc.it:7180" TargetMode="External"/><Relationship Id="rId1030" Type="http://schemas.openxmlformats.org/officeDocument/2006/relationships/hyperlink" Target="http://h05-prod-vm100.jrc.it:8080/geoserver/web/" TargetMode="External"/><Relationship Id="rId1268" Type="http://schemas.openxmlformats.org/officeDocument/2006/relationships/hyperlink" Target="http://maps.iucnredlist.org/map.html?id=106003766" TargetMode="External"/><Relationship Id="rId277" Type="http://schemas.openxmlformats.org/officeDocument/2006/relationships/hyperlink" Target="https://github.com/andrewcottam/ArcGIS-Geoprocessing-Scripts/blob/master/src/ExplodeOverlappingPolygons.py" TargetMode="External"/><Relationship Id="rId400"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484" Type="http://schemas.openxmlformats.org/officeDocument/2006/relationships/hyperlink" Target="http://ehabitat-wps.jrc.ec.europa.eu/cgi-bin/REST/eSpecies" TargetMode="External"/><Relationship Id="rId705" Type="http://schemas.openxmlformats.org/officeDocument/2006/relationships/hyperlink" Target="https://sites.google.com/site/earthengineapidocs/creating-oauth2-service-account" TargetMode="External"/><Relationship Id="rId1128" Type="http://schemas.openxmlformats.org/officeDocument/2006/relationships/hyperlink" Target="http://h03-dev-vm7:5802/" TargetMode="External"/><Relationship Id="rId137" Type="http://schemas.openxmlformats.org/officeDocument/2006/relationships/hyperlink" Target="http://stackoverflow.com/questions/4405083/my-python-for-loop-is-causing-a-memoryerror-how-can-i-optimize-this" TargetMode="External"/><Relationship Id="rId344" Type="http://schemas.openxmlformats.org/officeDocument/2006/relationships/image" Target="media/image32.jpeg"/><Relationship Id="rId691"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789" Type="http://schemas.openxmlformats.org/officeDocument/2006/relationships/hyperlink" Target="http://www.gbif.org/occurrence/search?GEOMETRY=116.488037+6.249776%2C116.488037+5.993070%2C116.735229+5.993070%2C116.735229+6.249776%2C116.488037+6.249776&amp;TAXON_KEY=5227762" TargetMode="External"/><Relationship Id="rId912" Type="http://schemas.openxmlformats.org/officeDocument/2006/relationships/hyperlink" Target="https://github.com/andrewcottam/jrc/commit/b77b94c35fec389d5f9a354969d561c741e8fbd3" TargetMode="External"/><Relationship Id="rId996" Type="http://schemas.openxmlformats.org/officeDocument/2006/relationships/hyperlink" Target="http://blogs.esri.com/esri/arcgis/2012/06/08/using-a-binning-technique-for-point-based-multiscale-web-maps/" TargetMode="External"/><Relationship Id="rId41" Type="http://schemas.openxmlformats.org/officeDocument/2006/relationships/hyperlink" Target="http://www.protectedplanet.net/sites/7" TargetMode="External"/><Relationship Id="rId551" Type="http://schemas.openxmlformats.org/officeDocument/2006/relationships/hyperlink" Target="https://cloud.google.com/appengine/docs/python/tools/using-libraries-python-27" TargetMode="External"/><Relationship Id="rId649" Type="http://schemas.openxmlformats.org/officeDocument/2006/relationships/image" Target="media/image80.png"/><Relationship Id="rId856" Type="http://schemas.openxmlformats.org/officeDocument/2006/relationships/hyperlink" Target="http://developer.yahoo.com/hadoop/tutorial/module2.html" TargetMode="External"/><Relationship Id="rId1181" Type="http://schemas.openxmlformats.org/officeDocument/2006/relationships/hyperlink" Target="https://help.github.com/articles/merging-an-upstream-repository-into-your-fork/" TargetMode="External"/><Relationship Id="rId1279" Type="http://schemas.openxmlformats.org/officeDocument/2006/relationships/fontTable" Target="fontTable.xml"/><Relationship Id="rId190" Type="http://schemas.openxmlformats.org/officeDocument/2006/relationships/hyperlink" Target="http://highscalability.com/unorthodox-approach-database-design-coming-shard" TargetMode="External"/><Relationship Id="rId204" Type="http://schemas.openxmlformats.org/officeDocument/2006/relationships/hyperlink" Target="http://www.monetdb.org/" TargetMode="External"/><Relationship Id="rId288" Type="http://schemas.openxmlformats.org/officeDocument/2006/relationships/hyperlink" Target="http://postgis.refractions.net/docs/reference.html" TargetMode="External"/><Relationship Id="rId411" Type="http://schemas.openxmlformats.org/officeDocument/2006/relationships/hyperlink" Target="http://www.postgresql.org/docs/current/interactive/functions-info.html" TargetMode="External"/><Relationship Id="rId509" Type="http://schemas.openxmlformats.org/officeDocument/2006/relationships/hyperlink" Target="https://intragate.ec.europa.eu/cas/login" TargetMode="External"/><Relationship Id="rId1041"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139" Type="http://schemas.openxmlformats.org/officeDocument/2006/relationships/image" Target="media/image126.png"/><Relationship Id="rId495" Type="http://schemas.openxmlformats.org/officeDocument/2006/relationships/hyperlink" Target="https://github.com/r3mi/poly2tri.js" TargetMode="External"/><Relationship Id="rId716" Type="http://schemas.openxmlformats.org/officeDocument/2006/relationships/hyperlink" Target="https://sites.google.com/site/earthengineapidocs/javascript-api/javascript-developers-guide/unbound-algorithms" TargetMode="External"/><Relationship Id="rId923" Type="http://schemas.openxmlformats.org/officeDocument/2006/relationships/hyperlink" Target="http://hadoop-m1:8888/" TargetMode="External"/><Relationship Id="rId52" Type="http://schemas.openxmlformats.org/officeDocument/2006/relationships/hyperlink" Target="https://github.com/mapbox/awesome-vector-tiles/" TargetMode="External"/><Relationship Id="rId148" Type="http://schemas.openxmlformats.org/officeDocument/2006/relationships/hyperlink" Target="http://79.125.16.106/ArcGIS/rest/services/Andrew/eSpeciesPilot/MapServer/1/query?where=quadkey%3D%27132320330232012%27" TargetMode="External"/><Relationship Id="rId355" Type="http://schemas.openxmlformats.org/officeDocument/2006/relationships/hyperlink" Target="file:///\\NETMONDE2\qt_vol23\gisdata\nelsoan\wdr2009\data" TargetMode="External"/><Relationship Id="rId562" Type="http://schemas.openxmlformats.org/officeDocument/2006/relationships/hyperlink" Target="http://landsat.usgs.gov/L8QualityAssessmentBand.php" TargetMode="External"/><Relationship Id="rId1192" Type="http://schemas.openxmlformats.org/officeDocument/2006/relationships/image" Target="media/image131.png"/><Relationship Id="rId1206" Type="http://schemas.openxmlformats.org/officeDocument/2006/relationships/hyperlink" Target="https://github.com/andrewcottam/python-rest-server/blob/master/cgi-bin/database_objects.sql" TargetMode="External"/><Relationship Id="rId215" Type="http://schemas.openxmlformats.org/officeDocument/2006/relationships/hyperlink" Target="https://github.com/andrewcottam/apache-hive-files/blob/6b4a0662a49385595d7f9db6807daa71afcc1876/species_preprocessing_working.sql" TargetMode="External"/><Relationship Id="rId422" Type="http://schemas.openxmlformats.org/officeDocument/2006/relationships/hyperlink" Target="http://h03-dev-vm7/cgi-bin/eSpecies/pa/map/785" TargetMode="External"/><Relationship Id="rId867" Type="http://schemas.openxmlformats.org/officeDocument/2006/relationships/hyperlink" Target="http://hadoop.apache.org/docs/r1.2.1/mapred_tutorial.html" TargetMode="External"/><Relationship Id="rId1052" Type="http://schemas.openxmlformats.org/officeDocument/2006/relationships/hyperlink" Target="http://www.sitepen.com/blog/2010/07/12/dive-into-dijit/" TargetMode="External"/><Relationship Id="rId299"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727" Type="http://schemas.openxmlformats.org/officeDocument/2006/relationships/image" Target="media/image106.png"/><Relationship Id="rId934" Type="http://schemas.openxmlformats.org/officeDocument/2006/relationships/hyperlink" Target="http://sqoop.apache.org/" TargetMode="External"/><Relationship Id="rId63" Type="http://schemas.openxmlformats.org/officeDocument/2006/relationships/hyperlink" Target="http://esri.github.io/arcgis-vectortile-style-editor/" TargetMode="External"/><Relationship Id="rId159" Type="http://schemas.openxmlformats.org/officeDocument/2006/relationships/hyperlink" Target="http://www.maptiler.org/google-maps-coordinates-tile-bounds-projection/%20" TargetMode="External"/><Relationship Id="rId366" Type="http://schemas.openxmlformats.org/officeDocument/2006/relationships/hyperlink" Target="http://pypi.python.org/pypi/flup/1.0.2" TargetMode="External"/><Relationship Id="rId573" Type="http://schemas.openxmlformats.org/officeDocument/2006/relationships/hyperlink" Target="http://pveducation.org/pvcdrom/properties-of-sunlight/solar-radiation-on-tilted-surface" TargetMode="External"/><Relationship Id="rId780" Type="http://schemas.openxmlformats.org/officeDocument/2006/relationships/hyperlink" Target="http://downloads.wdpa.org/ArcGIS/rest/services/EuroGEOSS/EuroGEOSS_WDPA/MapServer/1/query/query?where=Site_ID%3D785&amp;returnGeometry=false&amp;outSR=&amp;outFields=Name&amp;f=pjson" TargetMode="External"/><Relationship Id="rId1217" Type="http://schemas.openxmlformats.org/officeDocument/2006/relationships/hyperlink" Target="http://especies.gvm.ies.jrc.it" TargetMode="External"/><Relationship Id="rId226" Type="http://schemas.openxmlformats.org/officeDocument/2006/relationships/hyperlink" Target="http://www.reuters.com/article/2011/11/16/us-eu-biofuels-species-idUSTRE7AF1ZH20111116" TargetMode="External"/><Relationship Id="rId433" Type="http://schemas.openxmlformats.org/officeDocument/2006/relationships/hyperlink" Target="http://h03-dev-vm7/cgi-bin/eSpecies/bbox/25728,16008,27776,17032/pacount" TargetMode="External"/><Relationship Id="rId878" Type="http://schemas.openxmlformats.org/officeDocument/2006/relationships/hyperlink" Target="http://www.datasalt.com/2011/05/handling-dependencies-and-configuration-in-java-hadoop-projects-efficiently/" TargetMode="External"/><Relationship Id="rId1063" Type="http://schemas.openxmlformats.org/officeDocument/2006/relationships/hyperlink" Target="http://download.dojotoolkit.org/release-1.8.4/dojo-release-1.8.4-src.zip" TargetMode="External"/><Relationship Id="rId1270" Type="http://schemas.openxmlformats.org/officeDocument/2006/relationships/hyperlink" Target="https://github.com/awahlig/skype4py" TargetMode="External"/><Relationship Id="rId640" Type="http://schemas.openxmlformats.org/officeDocument/2006/relationships/hyperlink" Target="https://ee-api.appspot.com/0e048d3a0b685ca495b6769bde5fe8b6" TargetMode="External"/><Relationship Id="rId738" Type="http://schemas.openxmlformats.org/officeDocument/2006/relationships/hyperlink" Target="https://api.elsevier.com/content/abstract/doi/10.1038/nature20584?apiKey=b3a71de2bde04544495881ed9d2f9c5b&amp;httpAccept=application/json" TargetMode="External"/><Relationship Id="rId945" Type="http://schemas.openxmlformats.org/officeDocument/2006/relationships/image" Target="media/image118.png"/><Relationship Id="rId74" Type="http://schemas.openxmlformats.org/officeDocument/2006/relationships/hyperlink" Target="http://landsat.gsfc.nasa.gov/graphics/ETM+vOLI-TIRS-web.jpg" TargetMode="External"/><Relationship Id="rId377" Type="http://schemas.openxmlformats.org/officeDocument/2006/relationships/hyperlink" Target="http://h03-dev-vm7/cgi-bin/eSpecies.py/qk/323r35" TargetMode="External"/><Relationship Id="rId500" Type="http://schemas.openxmlformats.org/officeDocument/2006/relationships/hyperlink" Target="https://github.com/andrewcottam/postgis_scripts/blob/master/roadless_create_validation_table.sql" TargetMode="External"/><Relationship Id="rId584" Type="http://schemas.openxmlformats.org/officeDocument/2006/relationships/image" Target="media/image62.png"/><Relationship Id="rId805" Type="http://schemas.openxmlformats.org/officeDocument/2006/relationships/hyperlink" Target="http://www.xeno-canto.org/article/153" TargetMode="External"/><Relationship Id="rId1130" Type="http://schemas.openxmlformats.org/officeDocument/2006/relationships/hyperlink" Target="http://h03-dev-vm7:5801" TargetMode="External"/><Relationship Id="rId1228" Type="http://schemas.openxmlformats.org/officeDocument/2006/relationships/hyperlink" Target="http://localhost:8000" TargetMode="External"/><Relationship Id="rId5" Type="http://schemas.openxmlformats.org/officeDocument/2006/relationships/webSettings" Target="webSettings.xml"/><Relationship Id="rId237" Type="http://schemas.openxmlformats.org/officeDocument/2006/relationships/image" Target="media/image23.jpeg"/><Relationship Id="rId791" Type="http://schemas.openxmlformats.org/officeDocument/2006/relationships/hyperlink" Target="http://api.gbif.org/v0.9/species/match?name=Argusianus%20argus" TargetMode="External"/><Relationship Id="rId889" Type="http://schemas.openxmlformats.org/officeDocument/2006/relationships/hyperlink" Target="http://h05-dn01.jrc.it:60030/rs-status" TargetMode="External"/><Relationship Id="rId1074" Type="http://schemas.openxmlformats.org/officeDocument/2006/relationships/hyperlink" Target="http://dojotoolkit.org/reference-guide/1.9/dijit/_WidgetBase.html" TargetMode="External"/><Relationship Id="rId444" Type="http://schemas.openxmlformats.org/officeDocument/2006/relationships/hyperlink" Target="https://github.com/andrewcottam/leaflet_map" TargetMode="External"/><Relationship Id="rId651" Type="http://schemas.openxmlformats.org/officeDocument/2006/relationships/image" Target="media/image81.png"/><Relationship Id="rId749" Type="http://schemas.openxmlformats.org/officeDocument/2006/relationships/hyperlink" Target="http://msdn.microsoft.com/en-us/library/ff701713.aspx" TargetMode="External"/><Relationship Id="rId290" Type="http://schemas.openxmlformats.org/officeDocument/2006/relationships/hyperlink" Target="http://blog.opengeo.org/2010/10/05/parallel-postgis/" TargetMode="External"/><Relationship Id="rId304" Type="http://schemas.openxmlformats.org/officeDocument/2006/relationships/hyperlink" Target="http://www.bipindicators.net/LinkClick.aspx?fileticket=mwBhHUC8Qnk%3d&amp;tabid=305&amp;mid=3295" TargetMode="External"/><Relationship Id="rId388" Type="http://schemas.openxmlformats.org/officeDocument/2006/relationships/hyperlink" Target="http://ehabitat-wps.jrc.it/eSpecies/dopaAdmin.html" TargetMode="External"/><Relationship Id="rId511"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609" Type="http://schemas.openxmlformats.org/officeDocument/2006/relationships/hyperlink" Target="https://github.com/andrewcottam/water_detection_python_scripts/blob/c4f80fbf2c1a2b0c7d1fcbaaa2e5f87a5f65bc74/getGeePixelValues.py" TargetMode="External"/><Relationship Id="rId956" Type="http://schemas.openxmlformats.org/officeDocument/2006/relationships/hyperlink" Target="http://www.postgresql.org/docs/9.3/static/reference-client.html" TargetMode="External"/><Relationship Id="rId1141" Type="http://schemas.openxmlformats.org/officeDocument/2006/relationships/hyperlink" Target="http://10.0.100.234:8042/node" TargetMode="External"/><Relationship Id="rId1239" Type="http://schemas.openxmlformats.org/officeDocument/2006/relationships/hyperlink" Target="http://support.mendeley.com/customer/portal/questions/340841-desktop-search-options-results-in-error" TargetMode="External"/><Relationship Id="rId85" Type="http://schemas.openxmlformats.org/officeDocument/2006/relationships/image" Target="media/image5.png"/><Relationship Id="rId150" Type="http://schemas.openxmlformats.org/officeDocument/2006/relationships/hyperlink" Target="http://www.informit.com/articles/article.aspx?p=377652" TargetMode="External"/><Relationship Id="rId595" Type="http://schemas.openxmlformats.org/officeDocument/2006/relationships/hyperlink" Target="http://dopa-services.jrc.ec.europa.eu/gee/updatehsv?hsv=754" TargetMode="External"/><Relationship Id="rId816" Type="http://schemas.openxmlformats.org/officeDocument/2006/relationships/hyperlink" Target="http://vimeo.com/7459498" TargetMode="External"/><Relationship Id="rId1001" Type="http://schemas.openxmlformats.org/officeDocument/2006/relationships/hyperlink" Target="http://desktop.arcgis.com/en/desktop/latest/analyze/python/extending-geoprocessing-through-python-modules.htm" TargetMode="External"/><Relationship Id="rId248" Type="http://schemas.openxmlformats.org/officeDocument/2006/relationships/hyperlink" Target="http://maps.iucnredlist.org/map.html?id=178811" TargetMode="External"/><Relationship Id="rId455" Type="http://schemas.openxmlformats.org/officeDocument/2006/relationships/hyperlink" Target="https://github.com/Esri/node-geoservices-adaptor" TargetMode="External"/><Relationship Id="rId662" Type="http://schemas.openxmlformats.org/officeDocument/2006/relationships/hyperlink" Target="https://drive.google.com/open?id=0B8ziKkJP_gdecS10VENxUk8zWk0" TargetMode="External"/><Relationship Id="rId1085" Type="http://schemas.openxmlformats.org/officeDocument/2006/relationships/hyperlink" Target="http://www.unicode.org/reports/tr35/tr35-numbers.html" TargetMode="External"/><Relationship Id="rId12" Type="http://schemas.openxmlformats.org/officeDocument/2006/relationships/hyperlink" Target="http://www.gadm.org/" TargetMode="External"/><Relationship Id="rId108" Type="http://schemas.openxmlformats.org/officeDocument/2006/relationships/hyperlink" Target="http://forums.arcgis.com/threads/41104-polygon-with-holes-arcpy.AsShape-is-broken?highlight=arcpy+geometry+part" TargetMode="External"/><Relationship Id="rId315" Type="http://schemas.openxmlformats.org/officeDocument/2006/relationships/hyperlink" Target="mailto:spechar7@hotmail.com" TargetMode="External"/><Relationship Id="rId522" Type="http://schemas.openxmlformats.org/officeDocument/2006/relationships/hyperlink" Target="https://code.google.com/r/edmundcrewe-proxypatch/source/browse/django_cas/tests/cas_tests.py" TargetMode="External"/><Relationship Id="rId967" Type="http://schemas.openxmlformats.org/officeDocument/2006/relationships/hyperlink" Target="http://postgis.org/docs/using_postgis_dbmanagement.html" TargetMode="External"/><Relationship Id="rId1152" Type="http://schemas.openxmlformats.org/officeDocument/2006/relationships/hyperlink" Target="http://www.microsoft.com/en-us/download/details.aspx?id=25129" TargetMode="External"/><Relationship Id="rId96" Type="http://schemas.openxmlformats.org/officeDocument/2006/relationships/hyperlink" Target="http://desktop.arcgis.com/en/arcmap/10.3/manage-data/metadata/creating-a-metadata-template.htm" TargetMode="External"/><Relationship Id="rId161" Type="http://schemas.openxmlformats.org/officeDocument/2006/relationships/hyperlink" Target="http://www.sharpgis.net/post/2008/05/15/SphericalWeb-Mercator-EPSG-code-3785.aspx" TargetMode="External"/><Relationship Id="rId399"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827" Type="http://schemas.openxmlformats.org/officeDocument/2006/relationships/hyperlink" Target="http://www.youtube.com/watch?v=pJ4ahwABPRs&amp;feature=youtu.be" TargetMode="External"/><Relationship Id="rId1012" Type="http://schemas.openxmlformats.org/officeDocument/2006/relationships/hyperlink" Target="http://tomcat.apache.org/download-80.cgi" TargetMode="External"/><Relationship Id="rId259"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66" Type="http://schemas.openxmlformats.org/officeDocument/2006/relationships/hyperlink" Target="http://www.protectedplanet.net/" TargetMode="External"/><Relationship Id="rId673" Type="http://schemas.openxmlformats.org/officeDocument/2006/relationships/hyperlink" Target="http://earthexplorer.usgs.gov/" TargetMode="External"/><Relationship Id="rId880" Type="http://schemas.openxmlformats.org/officeDocument/2006/relationships/hyperlink" Target="http://www.mapr.com/blog/how-to-avoid-java-heap-space-errors-understanding-and-managing-task-attempt-memory" TargetMode="External"/><Relationship Id="rId1096" Type="http://schemas.openxmlformats.org/officeDocument/2006/relationships/hyperlink" Target="http://stackoverflow.com/questions/13547912/gae-doesnt-import-gflags"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s://github.com/andrewcottam/ArcGIS-Geoprocessing-Scripts/blob/master/src/JRC%20Toolbox.pyt" TargetMode="External"/><Relationship Id="rId326"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33" Type="http://schemas.openxmlformats.org/officeDocument/2006/relationships/hyperlink" Target="https://cloud.google.com/sdk/" TargetMode="External"/><Relationship Id="rId978" Type="http://schemas.openxmlformats.org/officeDocument/2006/relationships/hyperlink" Target="http://mevenide.codehaus.org/release/eclipse/update" TargetMode="External"/><Relationship Id="rId1163" Type="http://schemas.openxmlformats.org/officeDocument/2006/relationships/hyperlink" Target="http://gitref.org/" TargetMode="External"/><Relationship Id="rId740" Type="http://schemas.openxmlformats.org/officeDocument/2006/relationships/hyperlink" Target="leaflet_map/references.html" TargetMode="External"/><Relationship Id="rId838" Type="http://schemas.openxmlformats.org/officeDocument/2006/relationships/hyperlink" Target="http://resources.arcgis.com/en/help/arcobjects-net/componenthelp/index.html" TargetMode="External"/><Relationship Id="rId1023"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72" Type="http://schemas.openxmlformats.org/officeDocument/2006/relationships/image" Target="media/image17.jpeg"/><Relationship Id="rId477" Type="http://schemas.openxmlformats.org/officeDocument/2006/relationships/hyperlink" Target="https://github.com/andrewcottam/eSpecies-Client-Demo/blob/master/classes/ESpeciesLayer.js" TargetMode="External"/><Relationship Id="rId600" Type="http://schemas.openxmlformats.org/officeDocument/2006/relationships/hyperlink" Target="https://github.com/andrewcottam/postgis_scripts/blob/master/water%20validation%20stratify%20by%20grid.sql" TargetMode="External"/><Relationship Id="rId684" Type="http://schemas.openxmlformats.org/officeDocument/2006/relationships/image" Target="media/image95.png"/><Relationship Id="rId1230" Type="http://schemas.openxmlformats.org/officeDocument/2006/relationships/hyperlink" Target="http://serverfault.com/questions/309357/ping-a-specific-port" TargetMode="External"/><Relationship Id="rId337" Type="http://schemas.openxmlformats.org/officeDocument/2006/relationships/hyperlink" Target="http://data.gbif.org/species/nameSearch?query=Luscinia%20luscinia&amp;view=json&amp;returnType=commonName" TargetMode="External"/><Relationship Id="rId891" Type="http://schemas.openxmlformats.org/officeDocument/2006/relationships/hyperlink" Target="https://issues.apache.org/jira/secure/attachment/12493983/Filter%20Language.docx" TargetMode="External"/><Relationship Id="rId905" Type="http://schemas.openxmlformats.org/officeDocument/2006/relationships/hyperlink" Target="https://cwiki.apache.org/confluence/display/Hive/LanguageManual+DDL" TargetMode="External"/><Relationship Id="rId989" Type="http://schemas.openxmlformats.org/officeDocument/2006/relationships/hyperlink" Target="http://support.esri.com/es/knowledgebase/techarticles/detail/23874" TargetMode="External"/><Relationship Id="rId34" Type="http://schemas.openxmlformats.org/officeDocument/2006/relationships/hyperlink" Target="http://gbif.blogspot.it/" TargetMode="External"/><Relationship Id="rId544" Type="http://schemas.openxmlformats.org/officeDocument/2006/relationships/hyperlink" Target="https://cloud.google.com/appengine/docs/python/tools/libraries27" TargetMode="External"/><Relationship Id="rId751" Type="http://schemas.openxmlformats.org/officeDocument/2006/relationships/hyperlink" Target="http://blog.programmableweb.com/2012/06/21/7-free-geocoding-apis-google-bing-yahoo-and-mapquest/" TargetMode="External"/><Relationship Id="rId849" Type="http://schemas.openxmlformats.org/officeDocument/2006/relationships/hyperlink" Target="http://hadoop-m1:50070/" TargetMode="External"/><Relationship Id="rId1174" Type="http://schemas.openxmlformats.org/officeDocument/2006/relationships/hyperlink" Target="http://stackoverflow.com/questions/7438313/pushing-to-git-returning-error-code-403-fatal-http-request-failed" TargetMode="External"/><Relationship Id="rId183" Type="http://schemas.openxmlformats.org/officeDocument/2006/relationships/hyperlink" Target="https://github.com/mraad/AvroToolbox" TargetMode="External"/><Relationship Id="rId390" Type="http://schemas.openxmlformats.org/officeDocument/2006/relationships/hyperlink" Target="http://docs.scipy.org/doc/scipy/reference/generated/scipy.sparse.coo_matrix.html" TargetMode="External"/><Relationship Id="rId404" Type="http://schemas.openxmlformats.org/officeDocument/2006/relationships/hyperlink" Target="http://www.youtube.com/watch?v=8uBcpsIEz2I" TargetMode="External"/><Relationship Id="rId611" Type="http://schemas.openxmlformats.org/officeDocument/2006/relationships/hyperlink" Target="https://github.com/andrewcottam/postgis_scripts/blob/328313a86e20014faef48fd74517c585a0e848c5/water_validation_pixel_values.sql" TargetMode="External"/><Relationship Id="rId1034" Type="http://schemas.openxmlformats.org/officeDocument/2006/relationships/hyperlink" Target="http://your-server/geoserver/rest" TargetMode="External"/><Relationship Id="rId1241" Type="http://schemas.openxmlformats.org/officeDocument/2006/relationships/hyperlink" Target="http://wokinfo.com/" TargetMode="External"/><Relationship Id="rId250" Type="http://schemas.openxmlformats.org/officeDocument/2006/relationships/hyperlink" Target="http://maps.iucnredlist.org/map.html?id=177562" TargetMode="External"/><Relationship Id="rId488" Type="http://schemas.openxmlformats.org/officeDocument/2006/relationships/hyperlink" Target="http://server.arcgisonline.com/ArcGIS/rest/services/World_Topo_Map/MapServer/tile/7/61/104%20-%20not%20found%09" TargetMode="External"/><Relationship Id="rId695" Type="http://schemas.openxmlformats.org/officeDocument/2006/relationships/image" Target="media/image100.png"/><Relationship Id="rId709" Type="http://schemas.openxmlformats.org/officeDocument/2006/relationships/hyperlink" Target="mailto:webuser@h05-prod-vm3:/home/webuser/.config/" TargetMode="External"/><Relationship Id="rId916" Type="http://schemas.openxmlformats.org/officeDocument/2006/relationships/hyperlink" Target="https://github.com/andrewcottam/apache-hive-files/blob/master/create_permanent_st_functions.txt" TargetMode="External"/><Relationship Id="rId1101" Type="http://schemas.openxmlformats.org/officeDocument/2006/relationships/hyperlink" Target="http://stackoverflow.com/questions/24455238/lxml-installation-error-ubuntu-14-04-internal-compiler-error" TargetMode="External"/><Relationship Id="rId45" Type="http://schemas.openxmlformats.org/officeDocument/2006/relationships/hyperlink" Target="http://www.humansecurityindex.org/" TargetMode="External"/><Relationship Id="rId110" Type="http://schemas.openxmlformats.org/officeDocument/2006/relationships/image" Target="media/image8.jpeg"/><Relationship Id="rId348" Type="http://schemas.openxmlformats.org/officeDocument/2006/relationships/image" Target="media/image35.png"/><Relationship Id="rId555" Type="http://schemas.openxmlformats.org/officeDocument/2006/relationships/hyperlink" Target="https://cloud.google.com/appengine/docs/python/googlecloudstorageclient/setting-up-cloud-storage" TargetMode="External"/><Relationship Id="rId762" Type="http://schemas.openxmlformats.org/officeDocument/2006/relationships/hyperlink" Target="https://developers.google.com/picasa-web/" TargetMode="External"/><Relationship Id="rId1185" Type="http://schemas.openxmlformats.org/officeDocument/2006/relationships/hyperlink" Target="http://10.168.209.73:8012" TargetMode="External"/><Relationship Id="rId194" Type="http://schemas.openxmlformats.org/officeDocument/2006/relationships/hyperlink" Target="http://www.postgis.org/docs/PostGIS_FAQ.html" TargetMode="External"/><Relationship Id="rId208" Type="http://schemas.openxmlformats.org/officeDocument/2006/relationships/hyperlink" Target="http://aws.amazon.com/elasticmapreduce/" TargetMode="External"/><Relationship Id="rId415" Type="http://schemas.openxmlformats.org/officeDocument/2006/relationships/hyperlink" Target="http://dopa-services.jrc.it/services/gee/getDatesForPoint?POINT=114,5&amp;CRS=EPSG:4326" TargetMode="External"/><Relationship Id="rId622" Type="http://schemas.openxmlformats.org/officeDocument/2006/relationships/hyperlink" Target="file:///E:\cottaan\My%20Documents\github%20repos\private_ee_scripts\Water%20Detection\Water%20Validation%20SWDB%20Points" TargetMode="External"/><Relationship Id="rId1045" Type="http://schemas.openxmlformats.org/officeDocument/2006/relationships/hyperlink" Target="https://wiki.appcelerator.org/display/guides2/Installing+the+Java+Development+Tools" TargetMode="External"/><Relationship Id="rId1252"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261"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99" Type="http://schemas.openxmlformats.org/officeDocument/2006/relationships/hyperlink" Target="https://github.com/andrewcottam/general/blob/master/roadless_access_validation_points_to_postgresql.fmw" TargetMode="External"/><Relationship Id="rId927" Type="http://schemas.openxmlformats.org/officeDocument/2006/relationships/hyperlink" Target="http://www.cloudera.com/documentation/enterprise/release-notes/topics/cdh_vd_cdh_package_tarball_57.html" TargetMode="External"/><Relationship Id="rId1112" Type="http://schemas.openxmlformats.org/officeDocument/2006/relationships/hyperlink" Target="http://toblerity.org/shapely/manual.html" TargetMode="External"/><Relationship Id="rId56" Type="http://schemas.openxmlformats.org/officeDocument/2006/relationships/hyperlink" Target="https://tile.mapzen.com/mapzen/vector/v1/all/15/17167/11672.topojson?api_key=vector-tiles-VyYjZGS" TargetMode="External"/><Relationship Id="rId359" Type="http://schemas.openxmlformats.org/officeDocument/2006/relationships/hyperlink" Target="https://ciesin.columbia.edu/confluence/display/roads/Global+Roads+Data" TargetMode="External"/><Relationship Id="rId566" Type="http://schemas.openxmlformats.org/officeDocument/2006/relationships/image" Target="media/image50.png"/><Relationship Id="rId773" Type="http://schemas.openxmlformats.org/officeDocument/2006/relationships/hyperlink" Target="http://spatialreference.org/ref/sr-org/7150/" TargetMode="External"/><Relationship Id="rId1196" Type="http://schemas.openxmlformats.org/officeDocument/2006/relationships/hyperlink" Target="https://github.com/Esri/spatial-framework-for-hadoop" TargetMode="External"/><Relationship Id="rId121" Type="http://schemas.openxmlformats.org/officeDocument/2006/relationships/hyperlink" Target="https://github.com/andrewcottam/ArcGIS-Geoprocessing-Scripts/blob/master/src/JRC%20Toolbox.pyt" TargetMode="External"/><Relationship Id="rId219" Type="http://schemas.openxmlformats.org/officeDocument/2006/relationships/hyperlink" Target="https://github.com/andrewcottam/postgis_scripts/blob/master/Species_irreplacibility.sql" TargetMode="External"/><Relationship Id="rId426" Type="http://schemas.openxmlformats.org/officeDocument/2006/relationships/hyperlink" Target="http://h03-dev-vm7/cgi-bin/eSpecies/richness/map/aves" TargetMode="External"/><Relationship Id="rId633" Type="http://schemas.openxmlformats.org/officeDocument/2006/relationships/hyperlink" Target="https://raw.githubusercontent.com/andrewcottam/postgis_scripts/858267b453c834fe173efc7a35a6ceff6223987a/water_confusion_matrix_for_publication.sql" TargetMode="External"/><Relationship Id="rId980" Type="http://schemas.openxmlformats.org/officeDocument/2006/relationships/hyperlink" Target="http://stackoverflow.com/questions/11118070/buiding-hadoop-with-eclipse-maven-missing-artifact-jdk-toolsjdk-toolsjar1" TargetMode="External"/><Relationship Id="rId1056" Type="http://schemas.openxmlformats.org/officeDocument/2006/relationships/hyperlink" Target="http://codebins.com/bin/4ldqp8z/2" TargetMode="External"/><Relationship Id="rId1263" Type="http://schemas.openxmlformats.org/officeDocument/2006/relationships/hyperlink" Target="http://www.diva-gis.org/" TargetMode="External"/><Relationship Id="rId840" Type="http://schemas.openxmlformats.org/officeDocument/2006/relationships/hyperlink" Target="https://github.com/Esri/spatial-framework-for-hadoop/blob/master/hive/src/main/java/com/esri/hadoop/hive/ST_NumGeometries.java" TargetMode="External"/><Relationship Id="rId938" Type="http://schemas.openxmlformats.org/officeDocument/2006/relationships/hyperlink" Target="https://cwiki.apache.org/confluence/display/Hive/LanguageManual+Explain" TargetMode="External"/><Relationship Id="rId67" Type="http://schemas.openxmlformats.org/officeDocument/2006/relationships/image" Target="media/image3.png"/><Relationship Id="rId272" Type="http://schemas.openxmlformats.org/officeDocument/2006/relationships/hyperlink" Target="http://resources.arcgis.com/en/help/main/10.1/index.html" TargetMode="External"/><Relationship Id="rId577" Type="http://schemas.openxmlformats.org/officeDocument/2006/relationships/image" Target="media/image55.png"/><Relationship Id="rId700" Type="http://schemas.openxmlformats.org/officeDocument/2006/relationships/hyperlink" Target="https://www.google.com/fusiontables/DataSource?dsrcid=implicit&amp;redirectPath=data&amp;usp=apps_start&amp;hl=en" TargetMode="External"/><Relationship Id="rId1123" Type="http://schemas.openxmlformats.org/officeDocument/2006/relationships/hyperlink" Target="http://content.hccfl.edu/pollock/unix/findcmd.htm" TargetMode="External"/><Relationship Id="rId132" Type="http://schemas.openxmlformats.org/officeDocument/2006/relationships/hyperlink" Target="http://forums.arcgis.com/threads/31695-Conflict-arcpy-(Arc-10)-and-gdal?highlight=gdal" TargetMode="External"/><Relationship Id="rId784" Type="http://schemas.openxmlformats.org/officeDocument/2006/relationships/hyperlink" Target="http://ecat-dev.gbif.org/ws/usage/?q=Panthera%20leo&amp;rkey=1" TargetMode="External"/><Relationship Id="rId991" Type="http://schemas.openxmlformats.org/officeDocument/2006/relationships/hyperlink" Target="http://geeohspatial.blogspot.it/2013/12/dealing-with-arcpy-memory-leaks.html" TargetMode="External"/><Relationship Id="rId1067" Type="http://schemas.openxmlformats.org/officeDocument/2006/relationships/hyperlink" Target="http://dojotoolkit.org/reference-guide/dijit/themes.html" TargetMode="External"/><Relationship Id="rId437" Type="http://schemas.openxmlformats.org/officeDocument/2006/relationships/hyperlink" Target="http://h03-dev-vm7/cgi-bin/eSpecies/quadkey/132320323113002/pacount" TargetMode="External"/><Relationship Id="rId644" Type="http://schemas.openxmlformats.org/officeDocument/2006/relationships/image" Target="media/image76.png"/><Relationship Id="rId851" Type="http://schemas.openxmlformats.org/officeDocument/2006/relationships/hyperlink" Target="http://hadoop-m1:19888/" TargetMode="External"/><Relationship Id="rId1274"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283" Type="http://schemas.openxmlformats.org/officeDocument/2006/relationships/hyperlink" Target="http://79.125.16.106/iucn/mapper/index.html?ID_NO=133526" TargetMode="External"/><Relationship Id="rId490" Type="http://schemas.openxmlformats.org/officeDocument/2006/relationships/hyperlink" Target="http://www.whatwg.org/specs/web-apps/current-work/multipage/the-canvas-element.html" TargetMode="External"/><Relationship Id="rId504" Type="http://schemas.openxmlformats.org/officeDocument/2006/relationships/hyperlink" Target="https://help.github.com/articles/duplicating-a-repository/" TargetMode="External"/><Relationship Id="rId711" Type="http://schemas.openxmlformats.org/officeDocument/2006/relationships/hyperlink" Target="http://conda.pydata.org/docs/install/full.html" TargetMode="External"/><Relationship Id="rId949" Type="http://schemas.openxmlformats.org/officeDocument/2006/relationships/image" Target="media/image119.png"/><Relationship Id="rId1134" Type="http://schemas.openxmlformats.org/officeDocument/2006/relationships/hyperlink" Target="http://fedoranews.org/alex/tutorial/rpm/3.shtml" TargetMode="External"/><Relationship Id="rId78"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43" Type="http://schemas.openxmlformats.org/officeDocument/2006/relationships/hyperlink" Target="http://help.arcgis.com/en/arcgisdesktop/10.0/help/index.html" TargetMode="External"/><Relationship Id="rId350" Type="http://schemas.openxmlformats.org/officeDocument/2006/relationships/hyperlink" Target="https://github.com/MapofLife/MOL/blob/develop/app/js/mol.map.query.js" TargetMode="External"/><Relationship Id="rId588" Type="http://schemas.openxmlformats.org/officeDocument/2006/relationships/image" Target="media/image66.jpeg"/><Relationship Id="rId795"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809" Type="http://schemas.openxmlformats.org/officeDocument/2006/relationships/hyperlink" Target="http://www.cloudera.com/content/cloudera/en/resources/library/training/dissecting-the-apache-hadoop-stack-2-of-6.html" TargetMode="External"/><Relationship Id="rId1201" Type="http://schemas.openxmlformats.org/officeDocument/2006/relationships/hyperlink" Target="http://webpy.org/static/web.py-0.37.tar.gz"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ieeexplore.ieee.org/stamp/stamp.jsp?tp=&amp;arnumber=787289" TargetMode="External"/><Relationship Id="rId448" Type="http://schemas.openxmlformats.org/officeDocument/2006/relationships/hyperlink" Target="http://ben.balter.com/2013/06/26/how-to-convert-shapefiles-to-geojson-for-use-on-github/" TargetMode="External"/><Relationship Id="rId655" Type="http://schemas.openxmlformats.org/officeDocument/2006/relationships/image" Target="media/image84.png"/><Relationship Id="rId862" Type="http://schemas.openxmlformats.org/officeDocument/2006/relationships/hyperlink" Target="https://github.com/Esri/geoprocessing-tools-for-hadoop" TargetMode="External"/><Relationship Id="rId1078" Type="http://schemas.openxmlformats.org/officeDocument/2006/relationships/hyperlink" Target="https://developers.google.com/speed/libraries/" TargetMode="External"/><Relationship Id="rId294" Type="http://schemas.openxmlformats.org/officeDocument/2006/relationships/hyperlink" Target="http://79.125.16.106/ArcGIS/services/Andrew/OrangUtan/MapServer/WFSServer?request=DescribeFeatureType&amp;service=WFS" TargetMode="External"/><Relationship Id="rId308" Type="http://schemas.openxmlformats.org/officeDocument/2006/relationships/hyperlink" Target="file:///C:\Users\cottaan\AppData\Roaming\Microsoft\Word\httplib2,%20unzipped%20and%20pasted%20it%20into%20E:\cottaan\Aptana%20Studio%203\Aptana%20Studio%20Workspace%20-%20nope" TargetMode="External"/><Relationship Id="rId515" Type="http://schemas.openxmlformats.org/officeDocument/2006/relationships/hyperlink" Target="https://intragate.ec.europa.eu/cas/login?service=http://localhost/bling" TargetMode="External"/><Relationship Id="rId722" Type="http://schemas.openxmlformats.org/officeDocument/2006/relationships/image" Target="media/image105.png"/><Relationship Id="rId1145" Type="http://schemas.openxmlformats.org/officeDocument/2006/relationships/hyperlink" Target="http://geojson.io/" TargetMode="External"/><Relationship Id="rId89" Type="http://schemas.openxmlformats.org/officeDocument/2006/relationships/hyperlink" Target="https://console.cloud.google.com/storage/browser/global-surface-water/maptiles/" TargetMode="External"/><Relationship Id="rId154" Type="http://schemas.openxmlformats.org/officeDocument/2006/relationships/hyperlink" Target="http://en.wikipedia.org/wiki/Natural_Area_Code" TargetMode="External"/><Relationship Id="rId361" Type="http://schemas.openxmlformats.org/officeDocument/2006/relationships/hyperlink" Target="http://opencv.org/" TargetMode="External"/><Relationship Id="rId599" Type="http://schemas.openxmlformats.org/officeDocument/2006/relationships/hyperlink" Target="https://github.com/andrewcottam/water_detection_python_scripts/blob/master/populateRandomField.py" TargetMode="External"/><Relationship Id="rId1005"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212" Type="http://schemas.openxmlformats.org/officeDocument/2006/relationships/image" Target="media/image132.jpeg"/><Relationship Id="rId459" Type="http://schemas.openxmlformats.org/officeDocument/2006/relationships/hyperlink" Target="https://github.com/nvkelso/natural-earth-vector/tree/master/geojson" TargetMode="External"/><Relationship Id="rId666" Type="http://schemas.openxmlformats.org/officeDocument/2006/relationships/image" Target="media/image87.png"/><Relationship Id="rId873" Type="http://schemas.openxmlformats.org/officeDocument/2006/relationships/hyperlink" Target="http://www.eclipse.org/downloads/download.php?file=/technology/epp/downloads/release/kepler/R/eclipse-jee-kepler-R-win32-x86_64.zip&amp;mirror_id=1023" TargetMode="External"/><Relationship Id="rId1089" Type="http://schemas.openxmlformats.org/officeDocument/2006/relationships/hyperlink" Target="https://www.mapbox.com/mapbox-gl-js/api/" TargetMode="External"/><Relationship Id="rId16" Type="http://schemas.openxmlformats.org/officeDocument/2006/relationships/hyperlink" Target="http://protectedplanet.net/help" TargetMode="External"/><Relationship Id="rId221" Type="http://schemas.openxmlformats.org/officeDocument/2006/relationships/hyperlink" Target="https://github.com/andrewcottam/postgis_scripts/blob/363892947e0bfa8a412a0f12f923e4758c9cd74c/species_irreplacibility_correction_for_overlapping_features.sql" TargetMode="External"/><Relationship Id="rId319" Type="http://schemas.openxmlformats.org/officeDocument/2006/relationships/hyperlink" Target="mailto:speciescharisma@yahoo.co.uk" TargetMode="External"/><Relationship Id="rId526" Type="http://schemas.openxmlformats.org/officeDocument/2006/relationships/hyperlink" Target="https://leaflet-map-blishten.c9users.io/index.html" TargetMode="External"/><Relationship Id="rId1156" Type="http://schemas.openxmlformats.org/officeDocument/2006/relationships/image" Target="media/image128.png"/><Relationship Id="rId733" Type="http://schemas.openxmlformats.org/officeDocument/2006/relationships/image" Target="media/image111.png"/><Relationship Id="rId940" Type="http://schemas.openxmlformats.org/officeDocument/2006/relationships/hyperlink" Target="https://github.com/andrewcottam/apache-hive-files/blob/master/species_preprocessing_1.sql" TargetMode="External"/><Relationship Id="rId1016" Type="http://schemas.openxmlformats.org/officeDocument/2006/relationships/hyperlink" Target="https://localhost:8443/" TargetMode="External"/><Relationship Id="rId165" Type="http://schemas.openxmlformats.org/officeDocument/2006/relationships/hyperlink" Target="http://help.arcgis.com/en/arcgisdesktop/10.0/help/index.html" TargetMode="External"/><Relationship Id="rId372" Type="http://schemas.openxmlformats.org/officeDocument/2006/relationships/hyperlink" Target="http://h03-dev-vm7/eSpecies/REST/%20but%20Access%20Forbidden%20still" TargetMode="External"/><Relationship Id="rId677" Type="http://schemas.openxmlformats.org/officeDocument/2006/relationships/hyperlink" Target="https://github.com/andrewcottam/water_detection_python_scripts/blob/c4f80fbf2c1a2b0c7d1fcbaaa2e5f87a5f65bc74/getGeePixelValues.py" TargetMode="External"/><Relationship Id="rId800" Type="http://schemas.openxmlformats.org/officeDocument/2006/relationships/hyperlink" Target="https://www.assembla.com/spaces/sis/wiki/Red_List_API" TargetMode="External"/><Relationship Id="rId1223" Type="http://schemas.openxmlformats.org/officeDocument/2006/relationships/hyperlink" Target="https://intracomm.ec.europa.eu/dgintranet/jrc/iesnet_pims/communication/templates/index_en.htm" TargetMode="External"/><Relationship Id="rId232" Type="http://schemas.openxmlformats.org/officeDocument/2006/relationships/hyperlink" Target="http://ecat-dev.gbif.org/ws/usage/?rkey=1007&amp;q=Turdus" TargetMode="External"/><Relationship Id="rId884" Type="http://schemas.openxmlformats.org/officeDocument/2006/relationships/hyperlink" Target="http://blog.cloudera.com/blog/2009/12/7-tips-for-improving-mapreduce-performance/"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github.com/google/earthengine-api/tree/master/demos/server-auth" TargetMode="External"/><Relationship Id="rId744" Type="http://schemas.openxmlformats.org/officeDocument/2006/relationships/hyperlink" Target="https://andrewcottam.cartodb.com/api/v2/sql?q=select%20*%20from%20countries%20where%20iso3='MYS'&amp;format=GeoJSON" TargetMode="External"/><Relationship Id="rId951" Type="http://schemas.openxmlformats.org/officeDocument/2006/relationships/hyperlink" Target="http://dopa-services.jrc.ec.europa.eu/services/especies/get_pa_species_list?wdpa_id=785" TargetMode="External"/><Relationship Id="rId1167" Type="http://schemas.openxmlformats.org/officeDocument/2006/relationships/hyperlink" Target="file:///C:\Users\cottaan\AppData\Roaming\Microsoft\Word\http%20-%20nothing!%20No%20messag,%20nothing.%20Reverting%20to%20Aptana" TargetMode="External"/><Relationship Id="rId80" Type="http://schemas.openxmlformats.org/officeDocument/2006/relationships/hyperlink" Target="http://landsat.usgs.gov/about_ground_stations.php" TargetMode="External"/><Relationship Id="rId176" Type="http://schemas.openxmlformats.org/officeDocument/2006/relationships/hyperlink" Target="https://gist.github.com/andrewcottam/76da3f719c07f5adfd91" TargetMode="External"/><Relationship Id="rId383" Type="http://schemas.openxmlformats.org/officeDocument/2006/relationships/hyperlink" Target="http://...api/person-by-id/1/pet/Snoopy/info.json" TargetMode="External"/><Relationship Id="rId590" Type="http://schemas.openxmlformats.org/officeDocument/2006/relationships/hyperlink" Target="https://browse.digitalglobe.com/imagefinder" TargetMode="External"/><Relationship Id="rId604" Type="http://schemas.openxmlformats.org/officeDocument/2006/relationships/hyperlink" Target="http://docs.safe.com/fme/html/FME_Transformers/Default.htm" TargetMode="External"/><Relationship Id="rId811"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27" Type="http://schemas.openxmlformats.org/officeDocument/2006/relationships/hyperlink" Target="http://docs.qgis.org/testing/en/docs/pyqgis_developer_cookbook/intro.html" TargetMode="External"/><Relationship Id="rId1234" Type="http://schemas.openxmlformats.org/officeDocument/2006/relationships/hyperlink" Target="http://atoz.ebsco.com/Titles/K09328?lang=en&amp;lang.menu=en&amp;lang.subject=en" TargetMode="External"/><Relationship Id="rId243" Type="http://schemas.openxmlformats.org/officeDocument/2006/relationships/hyperlink" Target="https://github.com/andrewcottam/water_detection_python_scripts/blob/master/iucnRedListAPI.py" TargetMode="External"/><Relationship Id="rId450" Type="http://schemas.openxmlformats.org/officeDocument/2006/relationships/hyperlink" Target="http://h03-dev-vm7/eSpecies/githubJsonClient.html" TargetMode="External"/><Relationship Id="rId688" Type="http://schemas.openxmlformats.org/officeDocument/2006/relationships/hyperlink" Target="http://www.esri.com/news/arcuser/0111/geodesic.html" TargetMode="External"/><Relationship Id="rId895" Type="http://schemas.openxmlformats.org/officeDocument/2006/relationships/hyperlink" Target="http://www.cloudera.com/content/cloudera/en/resources/library/training/introduction-to-apache-hive.html" TargetMode="External"/><Relationship Id="rId909" Type="http://schemas.openxmlformats.org/officeDocument/2006/relationships/hyperlink" Target="http://www.cloudera.com/documentation/enterprise/latest/topics/cm_mc_hive_udf.html" TargetMode="External"/><Relationship Id="rId1080" Type="http://schemas.openxmlformats.org/officeDocument/2006/relationships/hyperlink" Target="http://help.arcgis.com/en/webapi/javascript/arcgis/help/jsapi/api_codeassist.htm" TargetMode="External"/><Relationship Id="rId38" Type="http://schemas.openxmlformats.org/officeDocument/2006/relationships/hyperlink" Target="http://www.protectedplanet.net/sites/342540" TargetMode="External"/><Relationship Id="rId103" Type="http://schemas.openxmlformats.org/officeDocument/2006/relationships/hyperlink" Target="http://openlayers.org/en/latest/examples/wmts-layer-from-capabilities.html" TargetMode="External"/><Relationship Id="rId310"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548" Type="http://schemas.openxmlformats.org/officeDocument/2006/relationships/hyperlink" Target="https://console.cloud.google.com/logs/" TargetMode="External"/><Relationship Id="rId755" Type="http://schemas.openxmlformats.org/officeDocument/2006/relationships/hyperlink" Target="https://c.tiles.mapbox.com/v4/digitalglobe.nmmhkk79/10/501/467.png?access_token=pk.eyJ1IjoiZGlnaXRhbGdsb2JlIiwiYSI6ImNpbmJscnhhZTBudmp0cWx3MXI5bWt0djgifQ.9DibR63tG-LY6FvjDLhCXg" TargetMode="External"/><Relationship Id="rId962" Type="http://schemas.openxmlformats.org/officeDocument/2006/relationships/hyperlink" Target="http://www.postgresql.org/docs/9.0/static/indexes-intro.html" TargetMode="External"/><Relationship Id="rId1178" Type="http://schemas.openxmlformats.org/officeDocument/2006/relationships/hyperlink" Target="http://git-scm.com/book/en/Git-Branching-Basic-Branching-and-Merging" TargetMode="External"/><Relationship Id="rId91" Type="http://schemas.openxmlformats.org/officeDocument/2006/relationships/hyperlink" Target="https://storage.googleapis.com/global-surface-water/maptiles/occurrence/0/0/0.png" TargetMode="External"/><Relationship Id="rId187" Type="http://schemas.openxmlformats.org/officeDocument/2006/relationships/hyperlink" Target="https://github.com/andrewcottam/general/blob/1fb304cc5b13b847a7c41be1ce66f45e0174e590/gbif_occurrence_export_to_postgis.fmw" TargetMode="External"/><Relationship Id="rId394" Type="http://schemas.openxmlformats.org/officeDocument/2006/relationships/hyperlink" Target="http://help.arcgis.com/en/webapi/javascript/arcgis/help/jssamples_start.htm)-%20this%20would%20need%20to%20be%20zipped%20for%20large%20amounts%20of%20data" TargetMode="External"/><Relationship Id="rId408"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15" Type="http://schemas.openxmlformats.org/officeDocument/2006/relationships/hyperlink" Target="https://github.com/andrewcottam/ArcGIS-Geoprocessing-Scripts/blob/master/src/UpdateWaterClass.py" TargetMode="External"/><Relationship Id="rId822" Type="http://schemas.openxmlformats.org/officeDocument/2006/relationships/hyperlink" Target="http://www.youtube.com/watch?feature=player_embedded&amp;v=SS27F-hYWfU" TargetMode="External"/><Relationship Id="rId1038"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45" Type="http://schemas.openxmlformats.org/officeDocument/2006/relationships/hyperlink" Target="http://h05-dev-vm14.jrc.it/" TargetMode="External"/><Relationship Id="rId254" Type="http://schemas.openxmlformats.org/officeDocument/2006/relationships/hyperlink" Target="http://maps.iucnredlist.org/map.html?id=9281" TargetMode="External"/><Relationship Id="rId699" Type="http://schemas.openxmlformats.org/officeDocument/2006/relationships/hyperlink" Target="https://www.google.com/fusiontables/DataSource?docid=1CwYznUQU5xrGNaxptfAuYyIrFd-ppC3MWvtb2Cw" TargetMode="External"/><Relationship Id="rId1091" Type="http://schemas.openxmlformats.org/officeDocument/2006/relationships/hyperlink" Target="https://mapzen.com/documentation/tangram/Scene-file/" TargetMode="External"/><Relationship Id="rId1105" Type="http://schemas.openxmlformats.org/officeDocument/2006/relationships/hyperlink" Target="https://pypi.python.org/packages/source/o/ordereddict/ordereddict-1.1.tar.gz" TargetMode="External"/><Relationship Id="rId49" Type="http://schemas.openxmlformats.org/officeDocument/2006/relationships/hyperlink" Target="http://wiki.openstreetmap.org/wiki/Elements" TargetMode="External"/><Relationship Id="rId114" Type="http://schemas.openxmlformats.org/officeDocument/2006/relationships/hyperlink" Target="http://help.arcgis.com/en/arcgisdesktop/10.0/help/index.html" TargetMode="External"/><Relationship Id="rId461" Type="http://schemas.openxmlformats.org/officeDocument/2006/relationships/hyperlink" Target="http://www.ebmtoolsdatabase.org/tools" TargetMode="External"/><Relationship Id="rId559" Type="http://schemas.openxmlformats.org/officeDocument/2006/relationships/image" Target="media/image44.png"/><Relationship Id="rId766" Type="http://schemas.openxmlformats.org/officeDocument/2006/relationships/hyperlink" Target="https://www.picloud.com/accounts/jobs/" TargetMode="External"/><Relationship Id="rId1189" Type="http://schemas.openxmlformats.org/officeDocument/2006/relationships/hyperlink" Target="https://code.google.com/p/earthengine-api/" TargetMode="External"/><Relationship Id="rId198" Type="http://schemas.openxmlformats.org/officeDocument/2006/relationships/hyperlink" Target="https://github.com/andrewcottam/eSpecies_client_demo" TargetMode="External"/><Relationship Id="rId321" Type="http://schemas.openxmlformats.org/officeDocument/2006/relationships/hyperlink" Target="mailto:speciescharisma6@gmail.com" TargetMode="External"/><Relationship Id="rId419" Type="http://schemas.openxmlformats.org/officeDocument/2006/relationships/hyperlink" Target="http://h03-dev-vm7/cgi-bin/eSpecies/getQuadkeyLatLong/6.446317749457646,116.905517578125" TargetMode="External"/><Relationship Id="rId626" Type="http://schemas.openxmlformats.org/officeDocument/2006/relationships/hyperlink" Target="https://github.com/andrewcottam/postgis_scripts/blob/master/water%20validation%20stratify%20by%20grid_feng.sql" TargetMode="External"/><Relationship Id="rId973" Type="http://schemas.openxmlformats.org/officeDocument/2006/relationships/hyperlink" Target="https://wiki.appcelerator.org/display/guides2/Installing+the+Java+Development+Tools" TargetMode="External"/><Relationship Id="rId1049" Type="http://schemas.openxmlformats.org/officeDocument/2006/relationships/hyperlink" Target="https://regex101.com/" TargetMode="External"/><Relationship Id="rId1256"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833" Type="http://schemas.openxmlformats.org/officeDocument/2006/relationships/hyperlink" Target="http://h05-nn01.jrc.it:50030/" TargetMode="External"/><Relationship Id="rId1116" Type="http://schemas.openxmlformats.org/officeDocument/2006/relationships/hyperlink" Target="http://docs.python.org/tutorial/modules.html" TargetMode="External"/><Relationship Id="rId265" Type="http://schemas.openxmlformats.org/officeDocument/2006/relationships/hyperlink" Target="http://blogs.msdn.com/b/asiatech/archive/2011/07/06/how-to-troubleshoot-httpexception-request-timed-out-asp-net-2-0-32-bit.aspx" TargetMode="External"/><Relationship Id="rId472" Type="http://schemas.openxmlformats.org/officeDocument/2006/relationships/hyperlink" Target="http://ehabitat-wps.jrc.ec.europa.eu" TargetMode="External"/><Relationship Id="rId900" Type="http://schemas.openxmlformats.org/officeDocument/2006/relationships/hyperlink" Target="https://cwiki.apache.org/confluence/display/Hive/Configuration+Properties" TargetMode="External"/><Relationship Id="rId125" Type="http://schemas.openxmlformats.org/officeDocument/2006/relationships/hyperlink" Target="http://help.arcgis.com/en/arcgisdesktop/10.0/help/index.html" TargetMode="External"/><Relationship Id="rId332"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777" Type="http://schemas.openxmlformats.org/officeDocument/2006/relationships/hyperlink" Target="http://gdal.org/python/osgeo.ogr.Layer-class.html" TargetMode="External"/><Relationship Id="rId984" Type="http://schemas.openxmlformats.org/officeDocument/2006/relationships/hyperlink" Target="http://www.postgresql.org/ftp/odbc/versions/msi/)" TargetMode="External"/><Relationship Id="rId637" Type="http://schemas.openxmlformats.org/officeDocument/2006/relationships/hyperlink" Target="file:///E:\cottaan\My%20Documents\ArcGIS\Google%20Earth%20Engine%20Downloads\final%20validation%20results" TargetMode="External"/><Relationship Id="rId844" Type="http://schemas.openxmlformats.org/officeDocument/2006/relationships/hyperlink" Target="http://www.michael-noll.com/tutorials/writing-an-hadoop-mapreduce-program-in-python/" TargetMode="External"/><Relationship Id="rId1267" Type="http://schemas.openxmlformats.org/officeDocument/2006/relationships/hyperlink" Target="http://academic.sun.ac.za/iasi/index.asp" TargetMode="External"/><Relationship Id="rId276" Type="http://schemas.openxmlformats.org/officeDocument/2006/relationships/hyperlink" Target="http://gis.stackexchange.com/questions/32217/exploding-overlapping-to-new-non-overlapping-polygons" TargetMode="External"/><Relationship Id="rId483" Type="http://schemas.openxmlformats.org/officeDocument/2006/relationships/hyperlink" Target="http://ehabitat-wps.jrc.ec.europa.eu/" TargetMode="External"/><Relationship Id="rId690" Type="http://schemas.openxmlformats.org/officeDocument/2006/relationships/image" Target="media/image98.png"/><Relationship Id="rId704" Type="http://schemas.openxmlformats.org/officeDocument/2006/relationships/hyperlink" Target="https://ee-api.appspot.com/api/algorithms" TargetMode="External"/><Relationship Id="rId911" Type="http://schemas.openxmlformats.org/officeDocument/2006/relationships/hyperlink" Target="https://github.com/andrewcottam/jrc/blob/master/src/main/java/jrc/esri/CellUdtf.java" TargetMode="External"/><Relationship Id="rId1127" Type="http://schemas.openxmlformats.org/officeDocument/2006/relationships/hyperlink" Target="http://www.tightvnc.com/winst.php" TargetMode="External"/><Relationship Id="rId40" Type="http://schemas.openxmlformats.org/officeDocument/2006/relationships/hyperlink" Target="http://protectedplanet.net/sites/351406" TargetMode="External"/><Relationship Id="rId136" Type="http://schemas.openxmlformats.org/officeDocument/2006/relationships/hyperlink" Target="http://stackoverflow.com/questions/726690/who-killed-my-process-and-why" TargetMode="External"/><Relationship Id="rId343" Type="http://schemas.openxmlformats.org/officeDocument/2006/relationships/image" Target="media/image31.jpeg"/><Relationship Id="rId550" Type="http://schemas.openxmlformats.org/officeDocument/2006/relationships/hyperlink" Target="https://cloud.google.com/storage/docs/json_api/v1/libraries" TargetMode="External"/><Relationship Id="rId788" Type="http://schemas.openxmlformats.org/officeDocument/2006/relationships/hyperlink" Target="http://www.gbif.org/occurrence/search?GEOMETRY=116.488037+6.249776%2C116.488037+5.993070%2C116.735229+5.993070%2C116.735229+6.249776%2C116.488037+6.249776" TargetMode="External"/><Relationship Id="rId995" Type="http://schemas.openxmlformats.org/officeDocument/2006/relationships/hyperlink" Target="http://desktop.arcgis.com/en/arcmap/latest/tools/conversion-toolbox/xslt-transformation.htm" TargetMode="External"/><Relationship Id="rId1180" Type="http://schemas.openxmlformats.org/officeDocument/2006/relationships/hyperlink" Target="https://github.com/andrewcottam/python-rest-server/releases" TargetMode="External"/><Relationship Id="rId203" Type="http://schemas.openxmlformats.org/officeDocument/2006/relationships/hyperlink" Target="http://mondrian.pentaho.com/" TargetMode="External"/><Relationship Id="rId648" Type="http://schemas.openxmlformats.org/officeDocument/2006/relationships/hyperlink" Target="https://ee-api.appspot.com/a90c7ad11dc079223d79eb11dd800c73" TargetMode="External"/><Relationship Id="rId855" Type="http://schemas.openxmlformats.org/officeDocument/2006/relationships/hyperlink" Target="http://hadoop.apache.org/docs/r0.20.0/hdfs_shell.html" TargetMode="External"/><Relationship Id="rId1040"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278" Type="http://schemas.openxmlformats.org/officeDocument/2006/relationships/footer" Target="footer1.xml"/><Relationship Id="rId287" Type="http://schemas.openxmlformats.org/officeDocument/2006/relationships/hyperlink" Target="http://help.arcgis.com/en/arcgisdesktop/10.0/help/index.html" TargetMode="External"/><Relationship Id="rId410" Type="http://schemas.openxmlformats.org/officeDocument/2006/relationships/hyperlink" Target="http://restx.mulesoft.org/writing-your-own-components:" TargetMode="External"/><Relationship Id="rId494" Type="http://schemas.openxmlformats.org/officeDocument/2006/relationships/hyperlink" Target="http://dojotoolkit.org/documentation/tutorials/1.8/declarative/" TargetMode="External"/><Relationship Id="rId508" Type="http://schemas.openxmlformats.org/officeDocument/2006/relationships/image" Target="media/image40.jpeg"/><Relationship Id="rId715" Type="http://schemas.openxmlformats.org/officeDocument/2006/relationships/hyperlink" Target="https://gist.github.com/andrewcottam/bbc98724787e05a693e5" TargetMode="External"/><Relationship Id="rId922" Type="http://schemas.openxmlformats.org/officeDocument/2006/relationships/hyperlink" Target="http://hadoop-m2:8888/" TargetMode="External"/><Relationship Id="rId1138" Type="http://schemas.openxmlformats.org/officeDocument/2006/relationships/hyperlink" Target="http://www.postgresonline.com/journal/archives/38-PuTTY-for-SSH-Tunneling-to-PostgreSQL-Server.html" TargetMode="External"/><Relationship Id="rId147" Type="http://schemas.openxmlformats.org/officeDocument/2006/relationships/hyperlink" Target="http://79.125.16.106/IUCN/mapper/index.html?ID_NO=2358" TargetMode="External"/><Relationship Id="rId354" Type="http://schemas.openxmlformats.org/officeDocument/2006/relationships/hyperlink" Target="http://bioval.jrc.ec.europa.eu/products/gam/index.htm" TargetMode="External"/><Relationship Id="rId799" Type="http://schemas.openxmlformats.org/officeDocument/2006/relationships/hyperlink" Target="http://api.gbif.org/v1/dataset/19491596-35ae-4a91-9a98-85cf505f1bd3" TargetMode="External"/><Relationship Id="rId1191" Type="http://schemas.openxmlformats.org/officeDocument/2006/relationships/image" Target="media/image130.png"/><Relationship Id="rId1205" Type="http://schemas.openxmlformats.org/officeDocument/2006/relationships/hyperlink" Target="https://github.com/andrewcottam/python-rest-server.git" TargetMode="External"/><Relationship Id="rId51" Type="http://schemas.openxmlformats.org/officeDocument/2006/relationships/hyperlink" Target="https://www.mapbox.com/vector-tiles/specification/" TargetMode="External"/><Relationship Id="rId561" Type="http://schemas.openxmlformats.org/officeDocument/2006/relationships/image" Target="media/image46.png"/><Relationship Id="rId659" Type="http://schemas.openxmlformats.org/officeDocument/2006/relationships/hyperlink" Target="https://raw.githubusercontent.com/andrewcottam/postgis_scripts/a763d41b13322d80b5ec519d5bace462232b6573/gaul_areas_csv_to_postgresql.fmw" TargetMode="External"/><Relationship Id="rId866" Type="http://schemas.openxmlformats.org/officeDocument/2006/relationships/hyperlink" Target="http://hadoop-m2:50070/webhdfs/v1/user/cottaan?op=LISTSTATUS" TargetMode="External"/><Relationship Id="rId214" Type="http://schemas.openxmlformats.org/officeDocument/2006/relationships/hyperlink" Target="https://github.com/andrewcottam/apache-hive-files/blob/master/species_preprocessing_2.sql" TargetMode="External"/><Relationship Id="rId298" Type="http://schemas.openxmlformats.org/officeDocument/2006/relationships/hyperlink" Target="http://mapservices.iucnredlist.org/ArcGIS/rest/services/Andrew/SpeciesWFS/MapServer/0/query?where=objectid%3E-1&amp;returnIdsOnly=true&amp;returnGeometry=false&amp;f=json" TargetMode="External"/><Relationship Id="rId421" Type="http://schemas.openxmlformats.org/officeDocument/2006/relationships/hyperlink" Target="http://h03-dev-vm7/cgi-bin/eSpecies/species/xyz/17975" TargetMode="External"/><Relationship Id="rId519" Type="http://schemas.openxmlformats.org/officeDocument/2006/relationships/hyperlink" Target="http://dopa-services.jrc.it/services/ecasLogin" TargetMode="External"/><Relationship Id="rId1051" Type="http://schemas.openxmlformats.org/officeDocument/2006/relationships/hyperlink" Target="http://docs.dojocampus.org/dijit/info" TargetMode="External"/><Relationship Id="rId1149" Type="http://schemas.openxmlformats.org/officeDocument/2006/relationships/hyperlink" Target="http://www.makeuseof.com/tag/download-windows-xp-for-free-and-legally-straight-from-microsoft-si/" TargetMode="External"/><Relationship Id="rId158" Type="http://schemas.openxmlformats.org/officeDocument/2006/relationships/hyperlink" Target="http://msdn.microsoft.com/en-us/library/bb259689.aspx" TargetMode="External"/><Relationship Id="rId726" Type="http://schemas.openxmlformats.org/officeDocument/2006/relationships/hyperlink" Target="https://github.com/andrewcottam/water_detection_python_scripts/blob/0add4f66d90c615ec70ed953a69e8372387cde06/refetchValidationSiteValues.py" TargetMode="External"/><Relationship Id="rId933" Type="http://schemas.openxmlformats.org/officeDocument/2006/relationships/hyperlink" Target="http://www.cloudera.com/content/cloudera/en/documentation/cdh5/latest/CDH5-Installation-Guide/cdh5ig_jdbc_driver_install.html" TargetMode="External"/><Relationship Id="rId1009" Type="http://schemas.openxmlformats.org/officeDocument/2006/relationships/hyperlink" Target="http://www.pydev.org/manual_101_install.html" TargetMode="External"/><Relationship Id="rId62" Type="http://schemas.openxmlformats.org/officeDocument/2006/relationships/hyperlink" Target="https://blogs.esri.com/esri/arcgis/2015/12/02/understanding-esri-vector-basemap-file-structure/" TargetMode="External"/><Relationship Id="rId365" Type="http://schemas.openxmlformats.org/officeDocument/2006/relationships/hyperlink" Target="http://webpy.org/download" TargetMode="External"/><Relationship Id="rId572" Type="http://schemas.openxmlformats.org/officeDocument/2006/relationships/hyperlink" Target="http://imagecolorpicker.com/" TargetMode="External"/><Relationship Id="rId1216" Type="http://schemas.openxmlformats.org/officeDocument/2006/relationships/hyperlink" Target="http://especies.jrc.ec.europa.eu" TargetMode="External"/><Relationship Id="rId225" Type="http://schemas.openxmlformats.org/officeDocument/2006/relationships/hyperlink" Target="http://dojotoolkit.org/reference-guide/1.8/dojo/store/JsonRest.html" TargetMode="External"/><Relationship Id="rId432" Type="http://schemas.openxmlformats.org/officeDocument/2006/relationships/hyperlink" Target="http://h03-dev-vm7/cgi-bin/eSpecies/bbox/25728,16008,27776,17032/specieslist" TargetMode="External"/><Relationship Id="rId877" Type="http://schemas.openxmlformats.org/officeDocument/2006/relationships/hyperlink" Target="http://thunderheadxpler.blogspot.it/2013/05/export-featureclass-to-hadoop-run.html" TargetMode="External"/><Relationship Id="rId1062" Type="http://schemas.openxmlformats.org/officeDocument/2006/relationships/hyperlink" Target="http://www.sitepen.com/blog/2013/05/22/dojofaq-mouse-event-properties/" TargetMode="External"/><Relationship Id="rId737" Type="http://schemas.openxmlformats.org/officeDocument/2006/relationships/hyperlink" Target="https://api.elsevier.com/content/search/scidir?query=water&amp;apiKey=b3a71de2bde04544495881ed9d2f9c5b&amp;httpAccept=application/json" TargetMode="External"/><Relationship Id="rId944" Type="http://schemas.openxmlformats.org/officeDocument/2006/relationships/image" Target="media/image117.png"/><Relationship Id="rId73" Type="http://schemas.openxmlformats.org/officeDocument/2006/relationships/hyperlink" Target="https://calval.cr.usgs.gov/wordpress/wp-content/uploads/14.008_J_Storey_Geometric-and-Spatial-Performance-of-Landsat-8-Final.pdf" TargetMode="External"/><Relationship Id="rId169" Type="http://schemas.openxmlformats.org/officeDocument/2006/relationships/hyperlink" Target="ftp://ftp.glcf.umd.edu/glcf/Global_Land_Cover/Asia-Pacific/ap-latlong-1km-landcover/ap-latlong-1km-landcover.bsq.gz" TargetMode="External"/><Relationship Id="rId376" Type="http://schemas.openxmlformats.org/officeDocument/2006/relationships/hyperlink" Target="http://h03-dev-vm7/cgi-bin/eSpecies.py/qk/32" TargetMode="External"/><Relationship Id="rId583" Type="http://schemas.openxmlformats.org/officeDocument/2006/relationships/image" Target="media/image61.png"/><Relationship Id="rId790" Type="http://schemas.openxmlformats.org/officeDocument/2006/relationships/hyperlink" Target="http://api.gbif.org/v0.9/occurrence/search?GEOMETRY=POLYGON((116.488037+6.249776%2C116.488037+5.993070%2C116.735229+5.993070%2C116.735229+6.249776%2C116.488037+6.249776))&amp;TAXON_KEY=5227762" TargetMode="External"/><Relationship Id="rId804" Type="http://schemas.openxmlformats.org/officeDocument/2006/relationships/hyperlink" Target="https://github.com/andrewcottam/water_detection_python_scripts/blob/master/iucnRedListAPI.py" TargetMode="External"/><Relationship Id="rId1227" Type="http://schemas.openxmlformats.org/officeDocument/2006/relationships/hyperlink" Target="http://wab.jrc.cec.eu.int/tas2/dsp_weektsperson.cfm" TargetMode="External"/><Relationship Id="rId4" Type="http://schemas.openxmlformats.org/officeDocument/2006/relationships/settings" Target="settings.xml"/><Relationship Id="rId236" Type="http://schemas.openxmlformats.org/officeDocument/2006/relationships/image" Target="media/image22.jpeg"/><Relationship Id="rId443" Type="http://schemas.openxmlformats.org/officeDocument/2006/relationships/hyperlink" Target="https://github.com/andrewcottam/geeImageServer/blob/c2ef529ff935aa267bb7953f3c45a76e6cba40a6/server.py" TargetMode="External"/><Relationship Id="rId650" Type="http://schemas.openxmlformats.org/officeDocument/2006/relationships/hyperlink" Target="http://landsat.usgs.gov/calibration_notices.php" TargetMode="External"/><Relationship Id="rId888" Type="http://schemas.openxmlformats.org/officeDocument/2006/relationships/hyperlink" Target="http://h05-nn01.jrc.it:60010/master-status" TargetMode="External"/><Relationship Id="rId1073" Type="http://schemas.openxmlformats.org/officeDocument/2006/relationships/hyperlink" Target="http://archive.dojotoolkit.org/nightly/dojotoolkit/dojox/charting/tests/test_themes.html" TargetMode="External"/><Relationship Id="rId1280" Type="http://schemas.openxmlformats.org/officeDocument/2006/relationships/theme" Target="theme/theme1.xml"/><Relationship Id="rId303" Type="http://schemas.openxmlformats.org/officeDocument/2006/relationships/image" Target="media/image29.png"/><Relationship Id="rId748" Type="http://schemas.openxmlformats.org/officeDocument/2006/relationships/hyperlink" Target="http://citusdata.com/blog/63-real-time-sql-queries-on-hadoop" TargetMode="External"/><Relationship Id="rId955" Type="http://schemas.openxmlformats.org/officeDocument/2006/relationships/hyperlink" Target="http://www.sqlmaestro.com/products/postgresql/maestro/" TargetMode="External"/><Relationship Id="rId1140" Type="http://schemas.openxmlformats.org/officeDocument/2006/relationships/image" Target="media/image127.png"/><Relationship Id="rId84" Type="http://schemas.openxmlformats.org/officeDocument/2006/relationships/hyperlink" Target="https://sentinel.esa.int/web/sentinel/missions/sentinel-2/data-products" TargetMode="External"/><Relationship Id="rId387" Type="http://schemas.openxmlformats.org/officeDocument/2006/relationships/hyperlink" Target="http://dopa-services.jrc.it/services/admin/populate_species_names_table" TargetMode="External"/><Relationship Id="rId510" Type="http://schemas.openxmlformats.org/officeDocument/2006/relationships/hyperlink" Target="https://intragate.ec.europa.eu/cas/login?service=http://localhost/test" TargetMode="External"/><Relationship Id="rId594" Type="http://schemas.openxmlformats.org/officeDocument/2006/relationships/hyperlink" Target="https://github.com/andrewcottam/postgis_scripts/commit/520b7298b9e289911def4a962708b335902de064" TargetMode="External"/><Relationship Id="rId608" Type="http://schemas.openxmlformats.org/officeDocument/2006/relationships/hyperlink" Target="https://github.com/andrewcottam/water_detection_python_scripts/blob/master/comparePixelValues.py" TargetMode="External"/><Relationship Id="rId815" Type="http://schemas.openxmlformats.org/officeDocument/2006/relationships/hyperlink" Target="http://vimeo.com/23400732" TargetMode="External"/><Relationship Id="rId1238" Type="http://schemas.openxmlformats.org/officeDocument/2006/relationships/hyperlink" Target="mailto:a.cottam@gmail.com" TargetMode="External"/><Relationship Id="rId247" Type="http://schemas.openxmlformats.org/officeDocument/2006/relationships/hyperlink" Target="http://www.iucnredlist.org/details/4265/0" TargetMode="External"/><Relationship Id="rId899" Type="http://schemas.openxmlformats.org/officeDocument/2006/relationships/hyperlink" Target="https://cwiki.apache.org/confluence/display/Hive/Configuration+Properties" TargetMode="External"/><Relationship Id="rId1000" Type="http://schemas.openxmlformats.org/officeDocument/2006/relationships/hyperlink" Target="file:///\\ArcGIS\\Desktop10.3\\ArcToolBox\\Scripts" TargetMode="External"/><Relationship Id="rId1084" Type="http://schemas.openxmlformats.org/officeDocument/2006/relationships/hyperlink" Target="https://developers.arcgis.com/en/javascript/jshelp/intro_formatinfowindow.html" TargetMode="External"/><Relationship Id="rId107" Type="http://schemas.openxmlformats.org/officeDocument/2006/relationships/hyperlink" Target="http://forums.arcgis.com/threads/59759-How-to-identify-feature-vertices-that-are-part-of-a-donut-hole-in-ArcGIS-10?highlight=arcpy+geometry+part" TargetMode="External"/><Relationship Id="rId454" Type="http://schemas.openxmlformats.org/officeDocument/2006/relationships/hyperlink" Target="https://github.com/esri/koop" TargetMode="External"/><Relationship Id="rId661" Type="http://schemas.openxmlformats.org/officeDocument/2006/relationships/hyperlink" Target="https://code.earthengine.google.com/24d1de0e3559340c316eb7f9967ac92c" TargetMode="External"/><Relationship Id="rId759" Type="http://schemas.openxmlformats.org/officeDocument/2006/relationships/hyperlink" Target="http://www.flickr.com/services/developer/api/" TargetMode="External"/><Relationship Id="rId966" Type="http://schemas.openxmlformats.org/officeDocument/2006/relationships/hyperlink" Target="http://lwn.net/Articles/400629/"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s://datamarket.azure.com/" TargetMode="External"/><Relationship Id="rId398" Type="http://schemas.openxmlformats.org/officeDocument/2006/relationships/hyperlink" Target="http://www.pgadmin.org/support/faq.php" TargetMode="External"/><Relationship Id="rId521" Type="http://schemas.openxmlformats.org/officeDocument/2006/relationships/hyperlink" Target="http://dopa-services.jrc.it/services/ecasLogout" TargetMode="External"/><Relationship Id="rId619" Type="http://schemas.openxmlformats.org/officeDocument/2006/relationships/hyperlink" Target="https://github.com/andrewcottam/water_detection_python_scripts/blob/master/updateSceneMetadata.py" TargetMode="External"/><Relationship Id="rId1151" Type="http://schemas.openxmlformats.org/officeDocument/2006/relationships/hyperlink" Target="http://www.tomshardware.co.uk/faq/id-1853121/setting-virtual-windows-machine-virtualbox.html" TargetMode="External"/><Relationship Id="rId1249" Type="http://schemas.openxmlformats.org/officeDocument/2006/relationships/hyperlink" Target="http://79.125.16.106/arcgis/manager/default.aspx" TargetMode="External"/><Relationship Id="rId95" Type="http://schemas.openxmlformats.org/officeDocument/2006/relationships/hyperlink" Target="https://console.cloud.google.com/storage/browser/global-surface-water/downloads_ancillary/" TargetMode="External"/><Relationship Id="rId160" Type="http://schemas.openxmlformats.org/officeDocument/2006/relationships/hyperlink" Target="http://apitricks.blogspot.com/2011/04/quadtree.html" TargetMode="External"/><Relationship Id="rId826" Type="http://schemas.openxmlformats.org/officeDocument/2006/relationships/hyperlink" Target="http://www.cloudera.com/content/cloudera/en/resources/library/recordedwebinar/from-zero-to-big-data-answers-in-less-than-one-hour.html" TargetMode="External"/><Relationship Id="rId1011" Type="http://schemas.openxmlformats.org/officeDocument/2006/relationships/hyperlink" Target="http://crunchify.com/step-by-step-guide-to-setup-and-install-apache-tomcat-server-in-eclipse-development-environment-ide/" TargetMode="External"/><Relationship Id="rId1109" Type="http://schemas.openxmlformats.org/officeDocument/2006/relationships/hyperlink" Target="https://github.com/conda-forge/rasterio-feedstock" TargetMode="External"/><Relationship Id="rId258" Type="http://schemas.openxmlformats.org/officeDocument/2006/relationships/hyperlink" Target="https://groups.google.com/forum/" TargetMode="External"/><Relationship Id="rId465" Type="http://schemas.openxmlformats.org/officeDocument/2006/relationships/hyperlink" Target="file:///\\BECKINSALE\export\WDPA_June_2016_FLAT" TargetMode="External"/><Relationship Id="rId672" Type="http://schemas.openxmlformats.org/officeDocument/2006/relationships/hyperlink" Target="http://www.youtube.com/watch?v=aCepMHeIA2U" TargetMode="External"/><Relationship Id="rId1095" Type="http://schemas.openxmlformats.org/officeDocument/2006/relationships/image" Target="media/image125.png"/><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image" Target="media/image13.png"/><Relationship Id="rId325" Type="http://schemas.openxmlformats.org/officeDocument/2006/relationships/hyperlink" Target="http://www.flickr.com/services/api/explore/flickr.photos.search" TargetMode="External"/><Relationship Id="rId532" Type="http://schemas.openxmlformats.org/officeDocument/2006/relationships/image" Target="media/image41.png"/><Relationship Id="rId977" Type="http://schemas.openxmlformats.org/officeDocument/2006/relationships/hyperlink" Target="http://stackoverflow.com/questions/11118070/buiding-hadoop-with-eclipse-maven-missing-artifact-jdk-toolsjdk-toolsjar1" TargetMode="External"/><Relationship Id="rId1162" Type="http://schemas.openxmlformats.org/officeDocument/2006/relationships/hyperlink" Target="http://help.arcgis.com/en/webapi/javascript/arcgis/help/jshelp_start.htm" TargetMode="External"/><Relationship Id="rId171" Type="http://schemas.openxmlformats.org/officeDocument/2006/relationships/image" Target="media/image16.jpeg"/><Relationship Id="rId837" Type="http://schemas.openxmlformats.org/officeDocument/2006/relationships/hyperlink" Target="http://esri.github.io/geometry-api-java/javadoc/com/esri/core/geometry/OperatorSimplify.html" TargetMode="External"/><Relationship Id="rId1022" Type="http://schemas.openxmlformats.org/officeDocument/2006/relationships/image" Target="media/image122.jpeg"/><Relationship Id="rId269" Type="http://schemas.openxmlformats.org/officeDocument/2006/relationships/hyperlink" Target="http://www.postgresql.org/docs/8.3/static/runtime-config-client.html" TargetMode="External"/><Relationship Id="rId476" Type="http://schemas.openxmlformats.org/officeDocument/2006/relationships/hyperlink" Target="https://github.com/andrewcottam/eSpecies-Client-Demo/blob/master/classes/QuadkeyLayer.js" TargetMode="External"/><Relationship Id="rId683" Type="http://schemas.openxmlformats.org/officeDocument/2006/relationships/hyperlink" Target="https://code.earthengine.google.com/05b20582385397a5b853b1f650edf1bc" TargetMode="External"/><Relationship Id="rId890" Type="http://schemas.openxmlformats.org/officeDocument/2006/relationships/hyperlink" Target="http://wiki.apache.org/hadoop/Hbase/Shell" TargetMode="External"/><Relationship Id="rId904" Type="http://schemas.openxmlformats.org/officeDocument/2006/relationships/hyperlink" Target="https://cwiki.apache.org/confluence/display/Hive/LanguageManual+DDL" TargetMode="External"/><Relationship Id="rId33" Type="http://schemas.openxmlformats.org/officeDocument/2006/relationships/hyperlink" Target="https://github.com/mdoering/backbone" TargetMode="External"/><Relationship Id="rId129" Type="http://schemas.openxmlformats.org/officeDocument/2006/relationships/hyperlink" Target="http://www.gis.usu.edu/~chrisg/python/2009/docs/gdal_win.pdf" TargetMode="External"/><Relationship Id="rId336" Type="http://schemas.openxmlformats.org/officeDocument/2006/relationships/hyperlink" Target="http://www.flickr.com/photos/smithsonianwild/with/5178330866/" TargetMode="External"/><Relationship Id="rId543" Type="http://schemas.openxmlformats.org/officeDocument/2006/relationships/hyperlink" Target="https://developers.google.com/earth-engine/app_engine_intro" TargetMode="External"/><Relationship Id="rId988" Type="http://schemas.openxmlformats.org/officeDocument/2006/relationships/hyperlink" Target="http://support.esri.com/es/knowledgebase/techarticles/detail/34668" TargetMode="External"/><Relationship Id="rId1173" Type="http://schemas.openxmlformats.org/officeDocument/2006/relationships/hyperlink" Target="https://andrewcottam@github.com/andrewcottam/ArcGIS-Geoprocessing-Scripts.git" TargetMode="External"/><Relationship Id="rId182" Type="http://schemas.openxmlformats.org/officeDocument/2006/relationships/hyperlink" Target="http://support.esri.com/en/knowledgebase/techarticles/detail/35380" TargetMode="External"/><Relationship Id="rId403" Type="http://schemas.openxmlformats.org/officeDocument/2006/relationships/hyperlink" Target="http://docs.sencha.com/ext-js/3-4/" TargetMode="External"/><Relationship Id="rId750" Type="http://schemas.openxmlformats.org/officeDocument/2006/relationships/hyperlink" Target="http://dev.virtualearth.net/REST/v1/Imagery/Metadata/Aerial/47.23,-122.3?zl=10&amp;key=AhW7FP_kNS9ae83qjF2DzlmTYOU609o9Io_Guc3a2AHUsRhfIz3SlxuOHCdn1b4G" TargetMode="External"/><Relationship Id="rId848" Type="http://schemas.openxmlformats.org/officeDocument/2006/relationships/hyperlink" Target="http://blog.cloudera.com/blog/2012/02/cloudera-manager-log-management-event-management-and-alerting-demo-video/" TargetMode="External"/><Relationship Id="rId1033" Type="http://schemas.openxmlformats.org/officeDocument/2006/relationships/hyperlink" Target="http://docs.geoserver.org/2.2.0/user/data/database/postgis.html" TargetMode="External"/><Relationship Id="rId487" Type="http://schemas.openxmlformats.org/officeDocument/2006/relationships/hyperlink" Target="http://forums.arcgis.com/threads/29384-Aptana-3.0-JSAPI-code-assist" TargetMode="External"/><Relationship Id="rId610" Type="http://schemas.openxmlformats.org/officeDocument/2006/relationships/hyperlink" Target="https://github.com/andrewcottam/water_detection_python_scripts/blob/a629eeee2be081617b603a156a284ac969d7baa6/validateAllWaterSites.py" TargetMode="External"/><Relationship Id="rId694" Type="http://schemas.openxmlformats.org/officeDocument/2006/relationships/hyperlink" Target="https://code.earthengine.google.com/f5777812a4c59026f21683f683901485" TargetMode="External"/><Relationship Id="rId708" Type="http://schemas.openxmlformats.org/officeDocument/2006/relationships/hyperlink" Target="https://sites.google.com/site/earthengineapidocs/python-api" TargetMode="External"/><Relationship Id="rId915" Type="http://schemas.openxmlformats.org/officeDocument/2006/relationships/hyperlink" Target="https://cwiki.apache.org/confluence/display/Hive/LanguageManual+DDL" TargetMode="External"/><Relationship Id="rId1240" Type="http://schemas.openxmlformats.org/officeDocument/2006/relationships/hyperlink" Target="http://www.cc.cec/dgintranet/jrc/intranet/km/pubsy/documents/eur_22191_en.pdf" TargetMode="External"/><Relationship Id="rId347" Type="http://schemas.openxmlformats.org/officeDocument/2006/relationships/image" Target="media/image34.png"/><Relationship Id="rId999" Type="http://schemas.openxmlformats.org/officeDocument/2006/relationships/hyperlink" Target="http://thunderheadxpler.blogspot.it/2013/05/bigdata-launch-cdh-on-ec2-from-arcmap.html" TargetMode="External"/><Relationship Id="rId1100" Type="http://schemas.openxmlformats.org/officeDocument/2006/relationships/hyperlink" Target="https://pypi.python.org/packages/source/l/lxml/lxml-3.4.3.tar.gz" TargetMode="External"/><Relationship Id="rId1184" Type="http://schemas.openxmlformats.org/officeDocument/2006/relationships/hyperlink" Target="https://github.com/"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google-cloud-python.readthedocs.io/en/latest/google-cloud-auth.html" TargetMode="External"/><Relationship Id="rId761" Type="http://schemas.openxmlformats.org/officeDocument/2006/relationships/hyperlink" Target="https://github.com/andrewcottam/python_web_api_clients/blob/master/panoramio_client.py" TargetMode="External"/><Relationship Id="rId859" Type="http://schemas.openxmlformats.org/officeDocument/2006/relationships/hyperlink" Target="https://github.com/crs4/pydoop" TargetMode="External"/><Relationship Id="rId193" Type="http://schemas.openxmlformats.org/officeDocument/2006/relationships/hyperlink" Target="http://www.postgresql.org/docs/8.4/interactive/functions-admin.html" TargetMode="External"/><Relationship Id="rId207" Type="http://schemas.openxmlformats.org/officeDocument/2006/relationships/hyperlink" Target="http://www.cs.stanford.edu/people/ang//papers/nips06-mapreducemulticore.pdf" TargetMode="External"/><Relationship Id="rId414" Type="http://schemas.openxmlformats.org/officeDocument/2006/relationships/hyperlink" Target="http://postgresql.1045698.n5.nabble.com/COMMENT-on-function-s-arguments-td5712337.html" TargetMode="External"/><Relationship Id="rId498" Type="http://schemas.openxmlformats.org/officeDocument/2006/relationships/hyperlink" Target="https://www.google.com/fusiontables/DataSource?docid=1lisIMTpH5slOpRNJQa3OnGRY2TFoS8ue-k2BVJRr" TargetMode="External"/><Relationship Id="rId621" Type="http://schemas.openxmlformats.org/officeDocument/2006/relationships/hyperlink" Target="https://github.com/andrewcottam/water_detection_python_scripts/blob/master/validateSWDBSites.py" TargetMode="External"/><Relationship Id="rId1044" Type="http://schemas.openxmlformats.org/officeDocument/2006/relationships/hyperlink" Target="http://docs.oracle.com/javase/7/docs/webnotes/install/windows/jdk-installation-windows.html" TargetMode="External"/><Relationship Id="rId1251" Type="http://schemas.openxmlformats.org/officeDocument/2006/relationships/hyperlink" Target="http://ehabitat-wps.jrc.ec.europa.eu/cgi-bin/wdpa2011" TargetMode="External"/><Relationship Id="rId260"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719" Type="http://schemas.openxmlformats.org/officeDocument/2006/relationships/hyperlink" Target="https://sites.google.com/site/earthengineapidocs/javascript-api/javascript-developers-guide/image-methods" TargetMode="External"/><Relationship Id="rId926" Type="http://schemas.openxmlformats.org/officeDocument/2006/relationships/hyperlink" Target="http://cloudera-manager.jrc.it:7180/cmf/home" TargetMode="External"/><Relationship Id="rId1111" Type="http://schemas.openxmlformats.org/officeDocument/2006/relationships/hyperlink" Target="https://mapbox.github.io/rasterio/installation.html" TargetMode="External"/><Relationship Id="rId55" Type="http://schemas.openxmlformats.org/officeDocument/2006/relationships/hyperlink" Target="https://mapzen.com/documentation/vector-tiles/data-sources/" TargetMode="External"/><Relationship Id="rId120" Type="http://schemas.openxmlformats.org/officeDocument/2006/relationships/image" Target="media/image14.png"/><Relationship Id="rId358" Type="http://schemas.openxmlformats.org/officeDocument/2006/relationships/hyperlink" Target="http://sedac.ciesin.columbia.edu/downloads/docs/groads/groadsv1_methods.pdf" TargetMode="External"/><Relationship Id="rId565" Type="http://schemas.openxmlformats.org/officeDocument/2006/relationships/image" Target="media/image49.png"/><Relationship Id="rId772" Type="http://schemas.openxmlformats.org/officeDocument/2006/relationships/hyperlink" Target="http://forums.esri.com/Thread.asp?c=93&amp;f=984&amp;t=288607" TargetMode="External"/><Relationship Id="rId1195" Type="http://schemas.openxmlformats.org/officeDocument/2006/relationships/hyperlink" Target="https://code.google.com/p/webgl-globe/" TargetMode="External"/><Relationship Id="rId1209" Type="http://schemas.openxmlformats.org/officeDocument/2006/relationships/hyperlink" Target="http://sedac.ciesin.columbia.edu/maps/services/wms" TargetMode="External"/><Relationship Id="rId218" Type="http://schemas.openxmlformats.org/officeDocument/2006/relationships/hyperlink" Target="http://www.sciencemag.org/content/342/6160/803.full" TargetMode="External"/><Relationship Id="rId425" Type="http://schemas.openxmlformats.org/officeDocument/2006/relationships/hyperlink" Target="http://h03-dev-vm7/cgi-bin/eSpecies/pa/specieslist/785" TargetMode="External"/><Relationship Id="rId632" Type="http://schemas.openxmlformats.org/officeDocument/2006/relationships/hyperlink" Target="https://github.com/andrewcottam/postgis_scripts/blob/master/all_swdb_validation_points_query.sql" TargetMode="External"/><Relationship Id="rId1055" Type="http://schemas.openxmlformats.org/officeDocument/2006/relationships/hyperlink" Target="http://forums.arcgis.com/threads/54832-custom-dojo-build" TargetMode="External"/><Relationship Id="rId1262" Type="http://schemas.openxmlformats.org/officeDocument/2006/relationships/hyperlink" Target="http://www.gnome-hovel.com/index.php?p=comments&amp;e=129" TargetMode="External"/><Relationship Id="rId271" Type="http://schemas.openxmlformats.org/officeDocument/2006/relationships/hyperlink" Target="http://h05-dev-vm3/geoserver/ows?service=wms&amp;version=1.1.1&amp;request=GetCapabilities" TargetMode="External"/><Relationship Id="rId937" Type="http://schemas.openxmlformats.org/officeDocument/2006/relationships/hyperlink" Target="http://sqoop.apache.org/docs/1.99.5/Sqoop5MinutesDemo.html" TargetMode="External"/><Relationship Id="rId1122" Type="http://schemas.openxmlformats.org/officeDocument/2006/relationships/hyperlink" Target="http://www.howtogeek.com/howto/ubuntu/display-number-of-processors-on-linux/" TargetMode="External"/><Relationship Id="rId66" Type="http://schemas.openxmlformats.org/officeDocument/2006/relationships/hyperlink" Target="http://www.tandfonline.com/doi/pdf/10.1080/17538947.2015.1026420" TargetMode="External"/><Relationship Id="rId131" Type="http://schemas.openxmlformats.org/officeDocument/2006/relationships/hyperlink" Target="http://osgeo-org.1803224.n2.nabble.com/gdal-dev-ArcGIS-10-td5412528.html" TargetMode="External"/><Relationship Id="rId369" Type="http://schemas.openxmlformats.org/officeDocument/2006/relationships/hyperlink" Target="file:///C:\Users\cottaan\AppData\Roaming\Microsoft\Word\httpd.conf%20or%20apache2.conf%20files:" TargetMode="External"/><Relationship Id="rId576" Type="http://schemas.openxmlformats.org/officeDocument/2006/relationships/image" Target="media/image54.png"/><Relationship Id="rId783" Type="http://schemas.openxmlformats.org/officeDocument/2006/relationships/hyperlink" Target="mailto:a.cottam@gmail.com" TargetMode="External"/><Relationship Id="rId990" Type="http://schemas.openxmlformats.org/officeDocument/2006/relationships/hyperlink" Target="http://resources.arcgis.com/en/help/main/10.2/" TargetMode="External"/><Relationship Id="rId229" Type="http://schemas.openxmlformats.org/officeDocument/2006/relationships/hyperlink" Target="http://ecat-dev.gbif.org/checklist/1007" TargetMode="External"/><Relationship Id="rId436" Type="http://schemas.openxmlformats.org/officeDocument/2006/relationships/hyperlink" Target="http://h03-dev-vm7/cgi-bin/eSpecies/quadkey/132320330232030/specieslist" TargetMode="External"/><Relationship Id="rId643" Type="http://schemas.openxmlformats.org/officeDocument/2006/relationships/image" Target="media/image75.png"/><Relationship Id="rId1066" Type="http://schemas.openxmlformats.org/officeDocument/2006/relationships/hyperlink" Target="file:///C:\Users\cottaan\AppData\Roaming\Microsoft\Word\eSpecies\speciesValidator.html%3fwdpa=785" TargetMode="External"/><Relationship Id="rId1273" Type="http://schemas.openxmlformats.org/officeDocument/2006/relationships/hyperlink" Target="http://ehabitat-wps.jrc.ec.europa.eu/eSpecies/geeClient.html?wdpaid=8810" TargetMode="External"/><Relationship Id="rId850" Type="http://schemas.openxmlformats.org/officeDocument/2006/relationships/hyperlink" Target="http://hadoop-m1:8088/" TargetMode="External"/><Relationship Id="rId948" Type="http://schemas.openxmlformats.org/officeDocument/2006/relationships/hyperlink" Target="https://github.com/andrewcottam/apache-hive-files/blob/260ee4ec5790e0b975b7adf956da82fabdfd5b19/species_preprocessing_4.sql" TargetMode="External"/><Relationship Id="rId1133" Type="http://schemas.openxmlformats.org/officeDocument/2006/relationships/hyperlink" Target="http://en.wikipedia.org/wiki/GNU/Linux_distributions%20-%20some%20commercial,%20some%20not.%20Which%20do%20we%20have?%20Not%20sure." TargetMode="External"/><Relationship Id="rId77" Type="http://schemas.openxmlformats.org/officeDocument/2006/relationships/hyperlink" Target="http://earthengine.google.org/" TargetMode="External"/><Relationship Id="rId282" Type="http://schemas.openxmlformats.org/officeDocument/2006/relationships/hyperlink" Target="http://79.125.16.106/iucn/mapper/index.html?ID_NO=133525" TargetMode="External"/><Relationship Id="rId503" Type="http://schemas.openxmlformats.org/officeDocument/2006/relationships/hyperlink" Target="https://github.com/andrewcottam/postgis_scripts/blob/master/roadless_create_validation_table.sql" TargetMode="External"/><Relationship Id="rId587" Type="http://schemas.openxmlformats.org/officeDocument/2006/relationships/image" Target="media/image65.png"/><Relationship Id="rId710" Type="http://schemas.openxmlformats.org/officeDocument/2006/relationships/hyperlink" Target="https://pypi.python.org/packages/source/e/earthengine-api/" TargetMode="External"/><Relationship Id="rId808" Type="http://schemas.openxmlformats.org/officeDocument/2006/relationships/hyperlink" Target="http://www.cloudera.com/content/cloudera/en/resources/library/training/cloudera-essentials-for-apache-hadoop-the-motivation-for-hadoop.html"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gis.stackexchange.com/questions/233/how-to-get-raster-image-as-array-in-python-with-arcgis" TargetMode="External"/><Relationship Id="rId447" Type="http://schemas.openxmlformats.org/officeDocument/2006/relationships/hyperlink" Target="https://help.github.com/articles/mapping-geojson-files-on-github" TargetMode="External"/><Relationship Id="rId794" Type="http://schemas.openxmlformats.org/officeDocument/2006/relationships/hyperlink" Target="http://api.gbif.org/v0.9/species/5219532/vernacular_names" TargetMode="External"/><Relationship Id="rId1077" Type="http://schemas.openxmlformats.org/officeDocument/2006/relationships/hyperlink" Target="http://dojotoolkit.org/documentation/tutorials/1.9/recipes/custom_widget/" TargetMode="External"/><Relationship Id="rId1200" Type="http://schemas.openxmlformats.org/officeDocument/2006/relationships/hyperlink" Target="http://www.saddi.com/software/flup/dist/flup-1.0.2.tar.gz" TargetMode="External"/><Relationship Id="rId654" Type="http://schemas.openxmlformats.org/officeDocument/2006/relationships/image" Target="media/image83.png"/><Relationship Id="rId861" Type="http://schemas.openxmlformats.org/officeDocument/2006/relationships/hyperlink" Target="http://hadoop.apache.org/docs/current/hadoop-project-dist/hadoop-common/FileSystemShell.html" TargetMode="External"/><Relationship Id="rId959" Type="http://schemas.openxmlformats.org/officeDocument/2006/relationships/hyperlink" Target="http://www.postgresql.org/docs/8.1/static/plpython.html" TargetMode="External"/><Relationship Id="rId293" Type="http://schemas.openxmlformats.org/officeDocument/2006/relationships/hyperlink" Target="https://github.com/andrewcottam/eSpecies-Preprocessing-Scripts/commit/4170df21497d0726e6a1f04fc2e454545380c243" TargetMode="External"/><Relationship Id="rId307" Type="http://schemas.openxmlformats.org/officeDocument/2006/relationships/hyperlink" Target="file:///C:\Users\cottaan\AppData\Roaming\Microsoft\Word\httplib2%20in%20the%20bing.py%20file" TargetMode="External"/><Relationship Id="rId514" Type="http://schemas.openxmlformats.org/officeDocument/2006/relationships/hyperlink" Target="http://ehabitat-wps.jrc.ec.europa.eu/eSpecies/speciesValidator.html?wdpaid=785" TargetMode="External"/><Relationship Id="rId721" Type="http://schemas.openxmlformats.org/officeDocument/2006/relationships/image" Target="media/image104.png"/><Relationship Id="rId1144" Type="http://schemas.openxmlformats.org/officeDocument/2006/relationships/hyperlink" Target="http://markdalgleish.com/projects/fathom/" TargetMode="External"/><Relationship Id="rId88" Type="http://schemas.openxmlformats.org/officeDocument/2006/relationships/hyperlink" Target="https://sentinel.esa.int/web/sentinel/technical-guides/sentinel-2-msi/level-1c/product-formatting" TargetMode="External"/><Relationship Id="rId153" Type="http://schemas.openxmlformats.org/officeDocument/2006/relationships/hyperlink" Target="http://code.google.com/p/python-geohash/" TargetMode="External"/><Relationship Id="rId360" Type="http://schemas.openxmlformats.org/officeDocument/2006/relationships/hyperlink" Target="http://guide.python-distribute.org/introduction.html" TargetMode="External"/><Relationship Id="rId598" Type="http://schemas.openxmlformats.org/officeDocument/2006/relationships/hyperlink" Target="https://github.com/andrewcottam/postgis_scripts/blob/master/water_validation_get_water_class.sql" TargetMode="External"/><Relationship Id="rId819" Type="http://schemas.openxmlformats.org/officeDocument/2006/relationships/hyperlink" Target="http://vimeo.com/44715954" TargetMode="External"/><Relationship Id="rId1004" Type="http://schemas.openxmlformats.org/officeDocument/2006/relationships/hyperlink" Target="http://help.arcgis.com/en/arcgisdesktop/10.0/help/index.html" TargetMode="External"/><Relationship Id="rId1211" Type="http://schemas.openxmlformats.org/officeDocument/2006/relationships/hyperlink" Target="http://sedac.ciesin.columbia.edu/species/" TargetMode="External"/><Relationship Id="rId220" Type="http://schemas.openxmlformats.org/officeDocument/2006/relationships/hyperlink" Target="http://www.protectedplanet.net/sites/4794" TargetMode="External"/><Relationship Id="rId458" Type="http://schemas.openxmlformats.org/officeDocument/2006/relationships/hyperlink" Target="http://leafletjs.com/features.html" TargetMode="External"/><Relationship Id="rId665" Type="http://schemas.openxmlformats.org/officeDocument/2006/relationships/hyperlink" Target="https://water-world-v1-1.appspot.com/" TargetMode="External"/><Relationship Id="rId872" Type="http://schemas.openxmlformats.org/officeDocument/2006/relationships/image" Target="media/image114.png"/><Relationship Id="rId1088" Type="http://schemas.openxmlformats.org/officeDocument/2006/relationships/hyperlink" Target="https://github.com/mapbox/mapbox-gl-leaflet" TargetMode="External"/><Relationship Id="rId15" Type="http://schemas.openxmlformats.org/officeDocument/2006/relationships/hyperlink" Target="http://www.vliz.be/vmdcdata/marbound/" TargetMode="External"/><Relationship Id="rId318" Type="http://schemas.openxmlformats.org/officeDocument/2006/relationships/hyperlink" Target="mailto:speciescharisma2@gmail.com" TargetMode="External"/><Relationship Id="rId525" Type="http://schemas.openxmlformats.org/officeDocument/2006/relationships/hyperlink" Target="mailto:A.cottam@gmail.com" TargetMode="External"/><Relationship Id="rId732" Type="http://schemas.openxmlformats.org/officeDocument/2006/relationships/image" Target="media/image110.png"/><Relationship Id="rId1155" Type="http://schemas.openxmlformats.org/officeDocument/2006/relationships/hyperlink" Target="http://colororacle.org/index.html" TargetMode="External"/><Relationship Id="rId99" Type="http://schemas.openxmlformats.org/officeDocument/2006/relationships/hyperlink" Target="http://desktop.arcgis.com/en/arcmap/10.3/manage-data/raster-and-images/key-concepts-of-raster-dataset-color-maps.htm" TargetMode="External"/><Relationship Id="rId164" Type="http://schemas.openxmlformats.org/officeDocument/2006/relationships/hyperlink" Target="http://sourceforge.net/projects/numpy/files/NumPy/1.6.1/numpy-1.6.1-win32-superpack-python2.6.exe/download" TargetMode="External"/><Relationship Id="rId371" Type="http://schemas.openxmlformats.org/officeDocument/2006/relationships/hyperlink" Target="http://0.0.0.0:8080%20suggesting%20that%20the%20server%20was%20running" TargetMode="External"/><Relationship Id="rId1015" Type="http://schemas.openxmlformats.org/officeDocument/2006/relationships/hyperlink" Target="https://tomcat.apache.org/tomcat-8.0-doc/ssl-howto.html" TargetMode="External"/><Relationship Id="rId1222" Type="http://schemas.openxmlformats.org/officeDocument/2006/relationships/hyperlink" Target="http://www.cc.cec/dgintranet/jrc/iesnet_pims/communication/templates/index_en.htm" TargetMode="External"/><Relationship Id="rId469" Type="http://schemas.openxmlformats.org/officeDocument/2006/relationships/hyperlink" Target="http://help.arcgis.com/en/webapi/javascript/arcgis/help/jshelp_start.htm" TargetMode="External"/><Relationship Id="rId676" Type="http://schemas.openxmlformats.org/officeDocument/2006/relationships/hyperlink" Target="https://github.com/andrewcottam/water_detection_python_scripts/commit/7a44b03ea9a1ee9d6244817d38ca77e792a67842" TargetMode="External"/><Relationship Id="rId883" Type="http://schemas.openxmlformats.org/officeDocument/2006/relationships/hyperlink" Target="https://groups.google.com/a/cloudera.org/forum/" TargetMode="External"/><Relationship Id="rId1099" Type="http://schemas.openxmlformats.org/officeDocument/2006/relationships/hyperlink" Target="https://github.com/geopy/geopy"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ecat-dev.gbif.org/ws/usage/?rkey=1007&amp;q=Delphinus" TargetMode="External"/><Relationship Id="rId329"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36" Type="http://schemas.openxmlformats.org/officeDocument/2006/relationships/hyperlink" Target="https://cloud.google.com/appengine/docs/python/tools/libraries27" TargetMode="External"/><Relationship Id="rId1166" Type="http://schemas.openxmlformats.org/officeDocument/2006/relationships/hyperlink" Target="file:///C:\Users\cottaan\AppData\Roaming\Microsoft\Word\http%20and%20ssh" TargetMode="External"/><Relationship Id="rId175" Type="http://schemas.openxmlformats.org/officeDocument/2006/relationships/hyperlink" Target="file:///E:\cottaan\My%20Documents\My%20FME%20Workspaces\ibex_species2.fmw" TargetMode="External"/><Relationship Id="rId743" Type="http://schemas.openxmlformats.org/officeDocument/2006/relationships/hyperlink" Target="https://andrewcottam.cartodb.com/api/v2/sql?q=select%20*%20from%20countries%20where%20iso3='MYS'" TargetMode="External"/><Relationship Id="rId950" Type="http://schemas.openxmlformats.org/officeDocument/2006/relationships/hyperlink" Target="https://github.com/andrewcottam/apache-hive-files/blob/ebe7f2131d95456e80d8662e8ae16e6a1e09eef2/species_preprocessing_2.sql" TargetMode="External"/><Relationship Id="rId1026" Type="http://schemas.openxmlformats.org/officeDocument/2006/relationships/hyperlink" Target="http://docs.qgis.org/testing/en/docs/pyqgis_developer_cookbook/raster.html" TargetMode="External"/><Relationship Id="rId382" Type="http://schemas.openxmlformats.org/officeDocument/2006/relationships/hyperlink" Target="http://...api/person-by-id/1/pets.xml" TargetMode="External"/><Relationship Id="rId603" Type="http://schemas.openxmlformats.org/officeDocument/2006/relationships/image" Target="media/image69.jpeg"/><Relationship Id="rId687"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810" Type="http://schemas.openxmlformats.org/officeDocument/2006/relationships/hyperlink" Target="http://www.cloudera.com/content/cloudera/en/resources/library/training/cloudera-essentials-for-apache-hadoop-3-of-6-solving-business-challenges-with-apache-hadoop.html" TargetMode="External"/><Relationship Id="rId908" Type="http://schemas.openxmlformats.org/officeDocument/2006/relationships/hyperlink" Target="https://github.com/Esri/spatial-framework-for-hadoop" TargetMode="External"/><Relationship Id="rId1233" Type="http://schemas.openxmlformats.org/officeDocument/2006/relationships/hyperlink" Target="http://elibrary.jrc.cec.eu.int/portal/journals" TargetMode="External"/><Relationship Id="rId242" Type="http://schemas.openxmlformats.org/officeDocument/2006/relationships/image" Target="media/image26.jpeg"/><Relationship Id="rId894" Type="http://schemas.openxmlformats.org/officeDocument/2006/relationships/hyperlink" Target="http://hbase.apache.org/book/trouble.log.html" TargetMode="External"/><Relationship Id="rId1177" Type="http://schemas.openxmlformats.org/officeDocument/2006/relationships/hyperlink" Target="https://github.com/SitePen/dgrid.git" TargetMode="External"/><Relationship Id="rId37" Type="http://schemas.openxmlformats.org/officeDocument/2006/relationships/hyperlink" Target="http://protectedplanet.net/sites/Gunung_Rinjani_National_Park" TargetMode="External"/><Relationship Id="rId102" Type="http://schemas.openxmlformats.org/officeDocument/2006/relationships/hyperlink" Target="https://groups.google.com/d/msg/google-earth-engine-developers/JjgdqPhqBz4/2Ic0LGdnCAAJ" TargetMode="External"/><Relationship Id="rId547" Type="http://schemas.openxmlformats.org/officeDocument/2006/relationships/hyperlink" Target="https://console.developers.google.com" TargetMode="External"/><Relationship Id="rId754" Type="http://schemas.openxmlformats.org/officeDocument/2006/relationships/hyperlink" Target="http://mapsapidocs.digitalglobe.com/v1.0/discuss/5737860cc6c1690e003932e4" TargetMode="External"/><Relationship Id="rId961" Type="http://schemas.openxmlformats.org/officeDocument/2006/relationships/hyperlink" Target="http://suite.opengeo.org/4.1/dataadmin/pgGettingStarted/shp2pgsql.html" TargetMode="External"/><Relationship Id="rId90" Type="http://schemas.openxmlformats.org/officeDocument/2006/relationships/hyperlink" Target="https://storage.googleapis.com/global-surface-water/maptiles/occurrence/%7bz%7d/%7bx%7d/%7by%7d.png" TargetMode="External"/><Relationship Id="rId186" Type="http://schemas.openxmlformats.org/officeDocument/2006/relationships/hyperlink" Target="https://developers.arcgis.com/en/downloads/" TargetMode="External"/><Relationship Id="rId393" Type="http://schemas.openxmlformats.org/officeDocument/2006/relationships/hyperlink" Target="http://sourceforge.net/projects/numpy/files/NumPy/1.5.1/numpy-1.5.1-win32-superpack-python2.6.exe/download" TargetMode="External"/><Relationship Id="rId407" Type="http://schemas.openxmlformats.org/officeDocument/2006/relationships/hyperlink" Target="http://webpy.org/cookbook/ssl" TargetMode="External"/><Relationship Id="rId614" Type="http://schemas.openxmlformats.org/officeDocument/2006/relationships/hyperlink" Target="https://github.com/andrewcottam/ArcGIS-Geoprocessing-Scripts/blob/master/src/downloadSWDB.py" TargetMode="External"/><Relationship Id="rId821" Type="http://schemas.openxmlformats.org/officeDocument/2006/relationships/hyperlink" Target="http://www.youtube.com/watch?v=xHvJhuGGOKc" TargetMode="External"/><Relationship Id="rId1037"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244" Type="http://schemas.openxmlformats.org/officeDocument/2006/relationships/hyperlink" Target="mailto:Andrew.cottam@jrc.ec.europa.eu" TargetMode="External"/><Relationship Id="rId253" Type="http://schemas.openxmlformats.org/officeDocument/2006/relationships/hyperlink" Target="http://www.iucnredlist.org/details/161597/0" TargetMode="External"/><Relationship Id="rId460" Type="http://schemas.openxmlformats.org/officeDocument/2006/relationships/hyperlink" Target="http://worldmap.harvard.edu/" TargetMode="External"/><Relationship Id="rId698" Type="http://schemas.openxmlformats.org/officeDocument/2006/relationships/hyperlink" Target="https://drive.google.com/" TargetMode="External"/><Relationship Id="rId919" Type="http://schemas.openxmlformats.org/officeDocument/2006/relationships/hyperlink" Target="http://www.yourkit.com/" TargetMode="External"/><Relationship Id="rId1090" Type="http://schemas.openxmlformats.org/officeDocument/2006/relationships/hyperlink" Target="https://mapzen.com/products/tangram/" TargetMode="External"/><Relationship Id="rId1104" Type="http://schemas.openxmlformats.org/officeDocument/2006/relationships/hyperlink" Target="https://pypi.python.org/pypi/moviepy/0.2.1.6.4" TargetMode="External"/><Relationship Id="rId48" Type="http://schemas.openxmlformats.org/officeDocument/2006/relationships/hyperlink" Target="http://planet.osm.org/" TargetMode="External"/><Relationship Id="rId113" Type="http://schemas.openxmlformats.org/officeDocument/2006/relationships/image" Target="media/image11.jpeg"/><Relationship Id="rId320" Type="http://schemas.openxmlformats.org/officeDocument/2006/relationships/hyperlink" Target="mailto:speciescharisma2@yahoo.co.uk" TargetMode="External"/><Relationship Id="rId558" Type="http://schemas.openxmlformats.org/officeDocument/2006/relationships/image" Target="media/image43.png"/><Relationship Id="rId765" Type="http://schemas.openxmlformats.org/officeDocument/2006/relationships/hyperlink" Target="http://docs.picloud.com/quickstart.html" TargetMode="External"/><Relationship Id="rId972" Type="http://schemas.openxmlformats.org/officeDocument/2006/relationships/hyperlink" Target="http://pydev.org/download.html" TargetMode="External"/><Relationship Id="rId1188" Type="http://schemas.openxmlformats.org/officeDocument/2006/relationships/hyperlink" Target="https://code.google.com/p/earthengine-api/source/checkout" TargetMode="External"/><Relationship Id="rId197" Type="http://schemas.openxmlformats.org/officeDocument/2006/relationships/hyperlink" Target="http://www.postgresql.org/docs/9.0/static/functions-geometry.html" TargetMode="External"/><Relationship Id="rId418" Type="http://schemas.openxmlformats.org/officeDocument/2006/relationships/hyperlink" Target="http://h03-dev-vm7/cgi-bin/eSpecies/getQuadkeyEastNorth/13013862.68772097,719119.5621069372" TargetMode="External"/><Relationship Id="rId625" Type="http://schemas.openxmlformats.org/officeDocument/2006/relationships/hyperlink" Target="ftp://ftp.glcf.umd.edu/glcf/GlobalInlandWater/WRS2" TargetMode="External"/><Relationship Id="rId832" Type="http://schemas.openxmlformats.org/officeDocument/2006/relationships/hyperlink" Target="http://h05-nn01.jrc.it:50070/" TargetMode="External"/><Relationship Id="rId1048" Type="http://schemas.openxmlformats.org/officeDocument/2006/relationships/hyperlink" Target="http://infoheap.com/tool/svg-sandbox/" TargetMode="External"/><Relationship Id="rId1255" Type="http://schemas.openxmlformats.org/officeDocument/2006/relationships/hyperlink" Target="http://help.arcgis.com/en/webapi/javascript/arcgis/help/jsapi/arcgisdynamicmapservicelayer.htm" TargetMode="External"/><Relationship Id="rId264" Type="http://schemas.openxmlformats.org/officeDocument/2006/relationships/hyperlink" Target="http://postgis.org/docs/ST_GeomFromGML.html" TargetMode="External"/><Relationship Id="rId471"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1115" Type="http://schemas.openxmlformats.org/officeDocument/2006/relationships/hyperlink" Target="https://cloud.google.com/appengine/docs/python/tools/webapp2" TargetMode="External"/><Relationship Id="rId59" Type="http://schemas.openxmlformats.org/officeDocument/2006/relationships/hyperlink" Target="https://openmaptiles.com/hosting/?_ga=1.63191535.1515454038.1485937221" TargetMode="External"/><Relationship Id="rId124" Type="http://schemas.openxmlformats.org/officeDocument/2006/relationships/hyperlink" Target="http://help.arcgis.com/en/webapps/flexviewer/extenthelper/flexviewer_extenthelper.html" TargetMode="External"/><Relationship Id="rId569" Type="http://schemas.openxmlformats.org/officeDocument/2006/relationships/hyperlink" Target="https://ee-api.appspot.com/21a40a9660fc94b7beb90819386d7d43" TargetMode="External"/><Relationship Id="rId776" Type="http://schemas.openxmlformats.org/officeDocument/2006/relationships/hyperlink" Target="http://svn.osgeo.org/gdal/trunk/autotest/ogr/ogr_wfs.py" TargetMode="External"/><Relationship Id="rId983" Type="http://schemas.openxmlformats.org/officeDocument/2006/relationships/hyperlink" Target="http://help.arcgis.com/en/arcgisdesktop/10.0/help/index.html" TargetMode="External"/><Relationship Id="rId1199" Type="http://schemas.openxmlformats.org/officeDocument/2006/relationships/hyperlink" Target="https://raw.githubusercontent.com/andrewcottam/python-rest-server/master/cgi-bin/database_objects.sql" TargetMode="External"/><Relationship Id="rId331"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429" Type="http://schemas.openxmlformats.org/officeDocument/2006/relationships/hyperlink" Target="http://h03-dev-vm7/cgi-bin/eSpecies/bbox/25728,16008,27776,17032/pa/map/785" TargetMode="External"/><Relationship Id="rId636" Type="http://schemas.openxmlformats.org/officeDocument/2006/relationships/hyperlink" Target="file:///E:\cottaan\My%20Documents\github%20repos\private_ee_scripts\Water%20Detection\Water%20Validation%20Points" TargetMode="External"/><Relationship Id="rId1059" Type="http://schemas.openxmlformats.org/officeDocument/2006/relationships/hyperlink" Target="https://developers.arcgis.com/en/javascript/jshelp/inside_dojoversion.html" TargetMode="External"/><Relationship Id="rId1266" Type="http://schemas.openxmlformats.org/officeDocument/2006/relationships/hyperlink" Target="http://datamarket.azure.com/dataset/unitednations/wto" TargetMode="External"/><Relationship Id="rId843" Type="http://schemas.openxmlformats.org/officeDocument/2006/relationships/hyperlink" Target="http://www.cs.brandeis.edu/~rshaull/cs147a-fall-2008/hadoop-example/" TargetMode="External"/><Relationship Id="rId1126" Type="http://schemas.openxmlformats.org/officeDocument/2006/relationships/hyperlink" Target="http://h03-dev-vm7:5801" TargetMode="External"/><Relationship Id="rId275" Type="http://schemas.openxmlformats.org/officeDocument/2006/relationships/hyperlink" Target="https://github.com/andrewcottam/ArcGIS-Geoprocessing-Scripts/blob/master/src/GLC2000_PA_Intersection2.py" TargetMode="External"/><Relationship Id="rId482" Type="http://schemas.openxmlformats.org/officeDocument/2006/relationships/image" Target="media/image39.png"/><Relationship Id="rId703" Type="http://schemas.openxmlformats.org/officeDocument/2006/relationships/image" Target="media/image102.png"/><Relationship Id="rId910" Type="http://schemas.openxmlformats.org/officeDocument/2006/relationships/hyperlink" Target="http://blog.matthewrathbone.com/2013/08/10/guide-to-writing-hive-udfs.html" TargetMode="External"/><Relationship Id="rId135" Type="http://schemas.openxmlformats.org/officeDocument/2006/relationships/hyperlink" Target="mailto:cottaan@cruise:/usr/lib64/python2.6/site-packages/osgeo" TargetMode="External"/><Relationship Id="rId342" Type="http://schemas.openxmlformats.org/officeDocument/2006/relationships/image" Target="media/image30.jpeg"/><Relationship Id="rId787" Type="http://schemas.openxmlformats.org/officeDocument/2006/relationships/hyperlink" Target="http://www.gbif.org/developer/summary" TargetMode="External"/><Relationship Id="rId994" Type="http://schemas.openxmlformats.org/officeDocument/2006/relationships/hyperlink" Target="https://sites.google.com/site/advancedgisprog/other-resources/arcgis-anaconda-packages" TargetMode="External"/><Relationship Id="rId202" Type="http://schemas.openxmlformats.org/officeDocument/2006/relationships/hyperlink" Target="http://www.pentaho.com/big-data/" TargetMode="External"/><Relationship Id="rId647" Type="http://schemas.openxmlformats.org/officeDocument/2006/relationships/image" Target="media/image79.png"/><Relationship Id="rId854" Type="http://schemas.openxmlformats.org/officeDocument/2006/relationships/hyperlink" Target="http://hadoop.apache.org/docs/r0.20.0/hdfs_user_guide.html" TargetMode="External"/><Relationship Id="rId1277" Type="http://schemas.openxmlformats.org/officeDocument/2006/relationships/hyperlink" Target="http://protectedplanet.net/sites/220101" TargetMode="External"/><Relationship Id="rId286" Type="http://schemas.openxmlformats.org/officeDocument/2006/relationships/hyperlink" Target="http://www.initd.org/psycopg/docs/usage.html" TargetMode="External"/><Relationship Id="rId493" Type="http://schemas.openxmlformats.org/officeDocument/2006/relationships/hyperlink" Target="http://serverapi.arcgisonline.com/jsapi/arcgis/3.4/js/dojo/dijit/form/Select.js" TargetMode="External"/><Relationship Id="rId507" Type="http://schemas.openxmlformats.org/officeDocument/2006/relationships/hyperlink" Target="https://wiki.jasig.org/display/CAS/Proxy+CAS+Walkthrough" TargetMode="External"/><Relationship Id="rId714" Type="http://schemas.openxmlformats.org/officeDocument/2006/relationships/hyperlink" Target="https://code.google.com/p/earthengine-api" TargetMode="External"/><Relationship Id="rId921" Type="http://schemas.openxmlformats.org/officeDocument/2006/relationships/hyperlink" Target="http://hadoop-h05:8888/about/" TargetMode="External"/><Relationship Id="rId1137" Type="http://schemas.openxmlformats.org/officeDocument/2006/relationships/hyperlink" Target="https://github.com/fabric/fabric" TargetMode="External"/><Relationship Id="rId50" Type="http://schemas.openxmlformats.org/officeDocument/2006/relationships/hyperlink" Target="https://www.mapbox.com/help/osm-and-mapbox/" TargetMode="External"/><Relationship Id="rId146" Type="http://schemas.openxmlformats.org/officeDocument/2006/relationships/hyperlink" Target="http://79.125.16.106/IUCN/mapper/index.html?ID_NO=13132" TargetMode="External"/><Relationship Id="rId353" Type="http://schemas.openxmlformats.org/officeDocument/2006/relationships/hyperlink" Target="http://blog.yhathq.com/posts/classification-using-knn-and-python.html" TargetMode="External"/><Relationship Id="rId560" Type="http://schemas.openxmlformats.org/officeDocument/2006/relationships/image" Target="media/image45.png"/><Relationship Id="rId798" Type="http://schemas.openxmlformats.org/officeDocument/2006/relationships/hyperlink" Target="http://www.gbif.org/developer/occurrence" TargetMode="External"/><Relationship Id="rId1190" Type="http://schemas.openxmlformats.org/officeDocument/2006/relationships/hyperlink" Target="https://owslib.svn.sourceforge.net/svnroot/owslib" TargetMode="External"/><Relationship Id="rId1204" Type="http://schemas.openxmlformats.org/officeDocument/2006/relationships/hyperlink" Target="https://pypi.python.org/packages/source/l/lxml/lxml-3.4.3.tar.gz" TargetMode="External"/><Relationship Id="rId213" Type="http://schemas.openxmlformats.org/officeDocument/2006/relationships/hyperlink" Target="http://h03-dev-vm7/cgi-bin/eSpecies/pa/pari/1078" TargetMode="External"/><Relationship Id="rId420" Type="http://schemas.openxmlformats.org/officeDocument/2006/relationships/hyperlink" Target="http://h03-dev-vm7/cgi-bin/eSpecies/species/map/17975" TargetMode="External"/><Relationship Id="rId658"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65" Type="http://schemas.openxmlformats.org/officeDocument/2006/relationships/hyperlink" Target="http://hadoop-m1:50070/webhdfs/v1/user/hive/warehouse/tmp.db/st_geometry_data?op=LISTSTATUS" TargetMode="External"/><Relationship Id="rId1050" Type="http://schemas.openxmlformats.org/officeDocument/2006/relationships/hyperlink" Target="http://dojotoolkit.org/reference-guide/dojo/topic.html" TargetMode="External"/><Relationship Id="rId297" Type="http://schemas.openxmlformats.org/officeDocument/2006/relationships/hyperlink" Target="http://forums.arcgis.com/threads/12407-Using-WFS-with-PROPERTYNAME-parameter-in-datainterop" TargetMode="External"/><Relationship Id="rId518" Type="http://schemas.openxmlformats.org/officeDocument/2006/relationships/hyperlink" Target="http://dopa-services.jrc.it/services/especies/_set_test?param1=1" TargetMode="External"/><Relationship Id="rId725" Type="http://schemas.openxmlformats.org/officeDocument/2006/relationships/hyperlink" Target="https://github.com/andrewcottam/water_detection_python_scripts/blob/a626bd6f794c3b24ab4b60796f7c47363ff702fb/alignPointsToGeeGrid.py" TargetMode="External"/><Relationship Id="rId932" Type="http://schemas.openxmlformats.org/officeDocument/2006/relationships/hyperlink" Target="https://issues.cloudera.org/browse/IMPALA-695" TargetMode="External"/><Relationship Id="rId1148" Type="http://schemas.openxmlformats.org/officeDocument/2006/relationships/hyperlink" Target="https://www.virtualbox.org/wiki/Downloads" TargetMode="External"/><Relationship Id="rId157" Type="http://schemas.openxmlformats.org/officeDocument/2006/relationships/hyperlink" Target="http://www.gitta.info/SpatPartitio/en/html/index.html" TargetMode="External"/><Relationship Id="rId364" Type="http://schemas.openxmlformats.org/officeDocument/2006/relationships/hyperlink" Target="http://webpy.org/cookbook/cgi-apache" TargetMode="External"/><Relationship Id="rId1008" Type="http://schemas.openxmlformats.org/officeDocument/2006/relationships/hyperlink" Target="https://www.eclipse.org/downloads/download.php?file=/oomph/epp/mars/R2/eclipse-inst-win64.exe" TargetMode="External"/><Relationship Id="rId1215" Type="http://schemas.openxmlformats.org/officeDocument/2006/relationships/hyperlink" Target="http://observatoire-comifac.net:8080/comifac/" TargetMode="External"/><Relationship Id="rId61" Type="http://schemas.openxmlformats.org/officeDocument/2006/relationships/hyperlink" Target="https://basemaps.arcgis.com/v1/arcgis/rest/services/World_Basemap/VectorTileServer/tile/9/253/276.pbf" TargetMode="External"/><Relationship Id="rId571" Type="http://schemas.openxmlformats.org/officeDocument/2006/relationships/hyperlink" Target="https://ee-api.appspot.com/5cb2a329782cb94ac335d42e0becf414" TargetMode="External"/><Relationship Id="rId669" Type="http://schemas.openxmlformats.org/officeDocument/2006/relationships/hyperlink" Target="https://github.com/andrewcottam/ArcGIS-Geoprocessing-Scripts/blob/master/src/JRC%20Toolbox.pyt" TargetMode="External"/><Relationship Id="rId876" Type="http://schemas.openxmlformats.org/officeDocument/2006/relationships/hyperlink" Target="https://github.com/Esri/geometry-api-java"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31" Type="http://schemas.openxmlformats.org/officeDocument/2006/relationships/hyperlink" Target="http://h03-dev-vm7/cgi-bin/eSpecies/bbox/25728,16008,27776,17032/speciescount" TargetMode="External"/><Relationship Id="rId529" Type="http://schemas.openxmlformats.org/officeDocument/2006/relationships/hyperlink" Target="https://github.com/zweiven/remotebiodiversity" TargetMode="External"/><Relationship Id="rId736" Type="http://schemas.openxmlformats.org/officeDocument/2006/relationships/hyperlink" Target="https://api.elsevier.com/content/search/scopus?query=water&amp;apiKey=b3a71de2bde04544495881ed9d2f9c5b&amp;httpAccept=application/json" TargetMode="External"/><Relationship Id="rId1061" Type="http://schemas.openxmlformats.org/officeDocument/2006/relationships/hyperlink" Target="http://dojotoolkit.org/documentation/tutorials/1.8/declarative/" TargetMode="External"/><Relationship Id="rId1159" Type="http://schemas.openxmlformats.org/officeDocument/2006/relationships/hyperlink" Target="http://www.clw.csiro.au/division/adelaide/seminars/Brett-Bryan-seminar-Nov2010.pdf" TargetMode="External"/><Relationship Id="rId168" Type="http://schemas.openxmlformats.org/officeDocument/2006/relationships/hyperlink" Target="http://www.postgresql.org/docs/9.0/static/datatype-character.html%20" TargetMode="External"/><Relationship Id="rId943" Type="http://schemas.openxmlformats.org/officeDocument/2006/relationships/image" Target="media/image116.png"/><Relationship Id="rId1019" Type="http://schemas.openxmlformats.org/officeDocument/2006/relationships/hyperlink" Target="http://help.eclipse.org/mars/index.jsp" TargetMode="External"/><Relationship Id="rId72" Type="http://schemas.openxmlformats.org/officeDocument/2006/relationships/hyperlink" Target="http://www.mapbox.com/blog/putting-landsat-8-bands-to-work/" TargetMode="External"/><Relationship Id="rId375" Type="http://schemas.openxmlformats.org/officeDocument/2006/relationships/hyperlink" Target="http://h03-dev-vm7/cgi-bin/eSpecies.py/qk/3" TargetMode="External"/><Relationship Id="rId582" Type="http://schemas.openxmlformats.org/officeDocument/2006/relationships/image" Target="media/image60.png"/><Relationship Id="rId803" Type="http://schemas.openxmlformats.org/officeDocument/2006/relationships/hyperlink" Target="https://github.com/andrewcottam/SpeciesCharismaIndex/blob/master/redListClient.py" TargetMode="External"/><Relationship Id="rId1226" Type="http://schemas.openxmlformats.org/officeDocument/2006/relationships/hyperlink" Target="http://pubsy.jrc.cec.eu.int/workflow" TargetMode="External"/><Relationship Id="rId3" Type="http://schemas.openxmlformats.org/officeDocument/2006/relationships/styles" Target="styles.xml"/><Relationship Id="rId235" Type="http://schemas.openxmlformats.org/officeDocument/2006/relationships/image" Target="media/image21.jpeg"/><Relationship Id="rId442" Type="http://schemas.openxmlformats.org/officeDocument/2006/relationships/hyperlink" Target="http://dopa-services.jrc.it/services/especies/get_species_list_quadkey?quadkey=132320330230021&amp;ishadoop=true" TargetMode="External"/><Relationship Id="rId887" Type="http://schemas.openxmlformats.org/officeDocument/2006/relationships/hyperlink" Target="http://h05-nn01.jrc.it/" TargetMode="External"/><Relationship Id="rId1072" Type="http://schemas.openxmlformats.org/officeDocument/2006/relationships/hyperlink" Target="http://www.sitepen.com/blog/2012/05/03/css-styling-of-dgrid/" TargetMode="External"/><Relationship Id="rId302" Type="http://schemas.openxmlformats.org/officeDocument/2006/relationships/image" Target="media/image28.png"/><Relationship Id="rId747" Type="http://schemas.openxmlformats.org/officeDocument/2006/relationships/hyperlink" Target="https://andrewcottam.cartodb.com/api/v2/sql?q=SELECT%20ST_Area(the_geom)%20FROM%20countries" TargetMode="External"/><Relationship Id="rId954" Type="http://schemas.openxmlformats.org/officeDocument/2006/relationships/hyperlink" Target="http://wiki.openstreetmap.org/wiki/PostGIS/Installation" TargetMode="External"/><Relationship Id="rId83" Type="http://schemas.openxmlformats.org/officeDocument/2006/relationships/hyperlink" Target="http://earth-info.nga.mil/GandG/coordsys/grids/universal_grid_system.html" TargetMode="External"/><Relationship Id="rId179" Type="http://schemas.openxmlformats.org/officeDocument/2006/relationships/hyperlink" Target="https://github.com/cavorite/python-avro" TargetMode="External"/><Relationship Id="rId386" Type="http://schemas.openxmlformats.org/officeDocument/2006/relationships/hyperlink" Target="http://www.in-nomine.org/2009/04/03/jsonp-with-werkzeug/" TargetMode="External"/><Relationship Id="rId593" Type="http://schemas.openxmlformats.org/officeDocument/2006/relationships/hyperlink" Target="https://github.com/andrewcottam/water_detection_python_scripts/blob/d277440918304476c35fed12dc0d0354de24254e/getGeePixelValues.py" TargetMode="External"/><Relationship Id="rId607" Type="http://schemas.openxmlformats.org/officeDocument/2006/relationships/hyperlink" Target="https://github.com/andrewcottam/water_detection_python_scripts/blob/master/validateWaterSites.py" TargetMode="External"/><Relationship Id="rId814" Type="http://schemas.openxmlformats.org/officeDocument/2006/relationships/hyperlink" Target="http://www.cloudera.com/content/cloudera/en/resources/library/training/intorduction-hbase-todd-lipcon.html" TargetMode="External"/><Relationship Id="rId1237" Type="http://schemas.openxmlformats.org/officeDocument/2006/relationships/hyperlink" Target="https://connected.cnect.cec.eu.int/community/jrc/ict/jrc-e-library/blog/2015/10/26/online-access-to-licensed-content-from-ispra-scientific-workstations" TargetMode="External"/><Relationship Id="rId246" Type="http://schemas.openxmlformats.org/officeDocument/2006/relationships/hyperlink" Target="http://maps.iucnredlist.org/map.html?id=4265" TargetMode="External"/><Relationship Id="rId453" Type="http://schemas.openxmlformats.org/officeDocument/2006/relationships/hyperlink" Target="http://forums.arcgis.com/threads/82543-Polyline-feature-layer-from-JSON?highlight=geojson" TargetMode="External"/><Relationship Id="rId660" Type="http://schemas.openxmlformats.org/officeDocument/2006/relationships/hyperlink" Target="file:///E:\cottaan\My%20Documents\Downloads\russian_border_water_stats.csv" TargetMode="External"/><Relationship Id="rId898" Type="http://schemas.openxmlformats.org/officeDocument/2006/relationships/hyperlink" Target="http://blog.cloudera.com/blog/2010/06/integrating-hive-and-hbase/" TargetMode="External"/><Relationship Id="rId1083" Type="http://schemas.openxmlformats.org/officeDocument/2006/relationships/hyperlink" Target="http://developers.arcgis.com/javascript/sandbox/sandbox.html" TargetMode="External"/><Relationship Id="rId106" Type="http://schemas.openxmlformats.org/officeDocument/2006/relationships/hyperlink" Target="http://help.arcgis.com/en/arcgisdesktop/10.0/help/index.html" TargetMode="External"/><Relationship Id="rId313" Type="http://schemas.openxmlformats.org/officeDocument/2006/relationships/hyperlink" Target="https://accountservices.passport.net/" TargetMode="External"/><Relationship Id="rId758" Type="http://schemas.openxmlformats.org/officeDocument/2006/relationships/hyperlink" Target="http://api.flickr.com/services/rest/?format=json&amp;method=flickr.photos.search&amp;text=wibble&amp;api_key=6d3e521646cdd1391a6dee32d8e54d62" TargetMode="External"/><Relationship Id="rId965" Type="http://schemas.openxmlformats.org/officeDocument/2006/relationships/hyperlink" Target="http://www.postgresql.org/docs/8.3/static/sql-analyze.html):%20A%20common%20strategy%20is%20to%20run%20VACUUM%20and%20ANALYZE%20once%20a%20day%20during%20a%20low-usage%20time%20of%20day." TargetMode="External"/><Relationship Id="rId1150" Type="http://schemas.openxmlformats.org/officeDocument/2006/relationships/hyperlink" Target="https://www.modern.ie/en-us/virtualization-tools" TargetMode="External"/><Relationship Id="rId10" Type="http://schemas.openxmlformats.org/officeDocument/2006/relationships/hyperlink" Target="http://localhost/pa5.php" TargetMode="External"/><Relationship Id="rId94" Type="http://schemas.openxmlformats.org/officeDocument/2006/relationships/hyperlink" Target="https://console.cloud.google.com/storage/browser/global-surface-water/downloads/" TargetMode="External"/><Relationship Id="rId397" Type="http://schemas.openxmlformats.org/officeDocument/2006/relationships/hyperlink" Target="http://help.arcgis.com/en/webapps/flexviewer/extenthelper/flexviewer_extenthelper.html" TargetMode="External"/><Relationship Id="rId520" Type="http://schemas.openxmlformats.org/officeDocument/2006/relationships/hyperlink" Target="http://dopa-services.jrc.it/services/endSession" TargetMode="External"/><Relationship Id="rId618" Type="http://schemas.openxmlformats.org/officeDocument/2006/relationships/hyperlink" Target="https://github.com/andrewcottam/water_detection_python_scripts/blob/master/getBestScenesForPoints.py" TargetMode="External"/><Relationship Id="rId825" Type="http://schemas.openxmlformats.org/officeDocument/2006/relationships/hyperlink" Target="http://www.cloudera.com/content/cloudera/en/resources/library/productdemo/cloudera-manager-demo-cdh-deployment.html" TargetMode="External"/><Relationship Id="rId1248" Type="http://schemas.openxmlformats.org/officeDocument/2006/relationships/hyperlink" Target="http://server.arcgisonline.com/ArcGIS/rest/services/World_Topo_Map/MapServer?f=json&amp;callback=dojo.io.script.jsonp_dojoIoScript8._jsonpCallback" TargetMode="External"/><Relationship Id="rId257" Type="http://schemas.openxmlformats.org/officeDocument/2006/relationships/hyperlink" Target="http://www.iucnredlist.org/details/39895/0" TargetMode="External"/><Relationship Id="rId464" Type="http://schemas.openxmlformats.org/officeDocument/2006/relationships/hyperlink" Target="http://glcfapp.glcf.umd.edu:8080/esdi/index.jsp" TargetMode="External"/><Relationship Id="rId1010" Type="http://schemas.openxmlformats.org/officeDocument/2006/relationships/image" Target="media/image121.png"/><Relationship Id="rId1094" Type="http://schemas.openxmlformats.org/officeDocument/2006/relationships/image" Target="media/image124.png"/><Relationship Id="rId1108" Type="http://schemas.openxmlformats.org/officeDocument/2006/relationships/hyperlink" Target="http://vimeo.com/106220666" TargetMode="External"/><Relationship Id="rId117" Type="http://schemas.openxmlformats.org/officeDocument/2006/relationships/image" Target="media/image12.png"/><Relationship Id="rId671" Type="http://schemas.openxmlformats.org/officeDocument/2006/relationships/hyperlink" Target="http://www.google.com/earth/outreach/tutorials/eartheng_gettingstarted.html" TargetMode="External"/><Relationship Id="rId769" Type="http://schemas.openxmlformats.org/officeDocument/2006/relationships/hyperlink" Target="http://www.paolocorti.net/2011/03/23/a-quick-look-at-the-wfs-gdal-driver/" TargetMode="External"/><Relationship Id="rId976" Type="http://schemas.openxmlformats.org/officeDocument/2006/relationships/hyperlink" Target="https://wiki.appcelerator.org/display/guides2/Reverting+to+a+Previous+Version" TargetMode="External"/><Relationship Id="rId324" Type="http://schemas.openxmlformats.org/officeDocument/2006/relationships/hyperlink" Target="mailto:https://datamarket.azure.com/dataset/explore/5BA839F1-12CE-4CCE-BF57-A49D98D29A44" TargetMode="External"/><Relationship Id="rId531" Type="http://schemas.openxmlformats.org/officeDocument/2006/relationships/hyperlink" Target="https://console.developers.google.com/project/_/apiui/credential" TargetMode="External"/><Relationship Id="rId629" Type="http://schemas.openxmlformats.org/officeDocument/2006/relationships/hyperlink" Target="https://raw.githubusercontent.com/andrewcottam/postgis_scripts/ff639d52f70d73a707973435cbba834a55bb307c/all_validation_points_query.sql" TargetMode="External"/><Relationship Id="rId1161" Type="http://schemas.openxmlformats.org/officeDocument/2006/relationships/hyperlink" Target="http://www.allthingsdistributed.com/2012/01/amazon-dynamodb.html" TargetMode="External"/><Relationship Id="rId1259" Type="http://schemas.openxmlformats.org/officeDocument/2006/relationships/hyperlink" Target="https://gist.github.com/1552725" TargetMode="External"/><Relationship Id="rId836" Type="http://schemas.openxmlformats.org/officeDocument/2006/relationships/hyperlink" Target="https://github.com/Esri/geometry-api-java" TargetMode="External"/><Relationship Id="rId1021"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119" Type="http://schemas.openxmlformats.org/officeDocument/2006/relationships/hyperlink" Target="http://pypi.python.org/pypi/setuptools" TargetMode="External"/><Relationship Id="rId903" Type="http://schemas.openxmlformats.org/officeDocument/2006/relationships/hyperlink" Target="https://cwiki.apache.org/confluence/display/Hive/LanguageManual+Cli"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avro.apache.org/docs/current/gettingstartedpython.html" TargetMode="External"/><Relationship Id="rId279" Type="http://schemas.openxmlformats.org/officeDocument/2006/relationships/hyperlink" Target="http://resources.arcgis.com/en/help/main/10.2/index.html" TargetMode="External"/><Relationship Id="rId486" Type="http://schemas.openxmlformats.org/officeDocument/2006/relationships/hyperlink" Target="http://wiki.appcelerator.org/display/tis/Migrating+from+Aptana+Studio+2+to+Aptana+Studio+3" TargetMode="External"/><Relationship Id="rId693" Type="http://schemas.openxmlformats.org/officeDocument/2006/relationships/image" Target="media/image99.png"/><Relationship Id="rId139" Type="http://schemas.openxmlformats.org/officeDocument/2006/relationships/hyperlink" Target="http://docs.picloud.com/quickstart.html" TargetMode="External"/><Relationship Id="rId346" Type="http://schemas.openxmlformats.org/officeDocument/2006/relationships/image" Target="media/image33.jpeg"/><Relationship Id="rId553" Type="http://schemas.openxmlformats.org/officeDocument/2006/relationships/hyperlink" Target="https://github.com/GoogleCloudPlatform/google-cloud-python/tree/master/storage/google/cloud/storage" TargetMode="External"/><Relationship Id="rId760"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998" Type="http://schemas.openxmlformats.org/officeDocument/2006/relationships/hyperlink" Target="http://blogs.esri.com/esri/arcgis/tag/nosql/" TargetMode="External"/><Relationship Id="rId1183" Type="http://schemas.openxmlformats.org/officeDocument/2006/relationships/hyperlink" Target="https://github.com/andrewcottam/general" TargetMode="External"/><Relationship Id="rId206" Type="http://schemas.openxmlformats.org/officeDocument/2006/relationships/hyperlink" Target="http://code.google.com/edu/parallel/mapreduce-tutorial.html" TargetMode="External"/><Relationship Id="rId413" Type="http://schemas.openxmlformats.org/officeDocument/2006/relationships/hyperlink" Target="http://www.postgresql.org/docs/9.1/static/datatype-oid.html" TargetMode="External"/><Relationship Id="rId858" Type="http://schemas.openxmlformats.org/officeDocument/2006/relationships/hyperlink" Target="http://pydoop.sourceforge.net/docs/index.html" TargetMode="External"/><Relationship Id="rId1043" Type="http://schemas.openxmlformats.org/officeDocument/2006/relationships/hyperlink" Target="http://geonode.org/" TargetMode="External"/><Relationship Id="rId620" Type="http://schemas.openxmlformats.org/officeDocument/2006/relationships/hyperlink" Target="https://github.com/andrewcottam/postgis_scripts/blob/master/water%20omission%20delete%20nulls.sql" TargetMode="External"/><Relationship Id="rId718" Type="http://schemas.openxmlformats.org/officeDocument/2006/relationships/hyperlink" Target="https://sites.google.com/site/earthengineapidocs/reference/functions" TargetMode="External"/><Relationship Id="rId925" Type="http://schemas.openxmlformats.org/officeDocument/2006/relationships/hyperlink" Target="http://hadoop-m2:8888/" TargetMode="External"/><Relationship Id="rId1250" Type="http://schemas.openxmlformats.org/officeDocument/2006/relationships/hyperlink" Target="http://mapservices.iucnredlist.org/arcgis/manager" TargetMode="External"/><Relationship Id="rId1110" Type="http://schemas.openxmlformats.org/officeDocument/2006/relationships/hyperlink" Target="https://github.com/mapbox/rasterio" TargetMode="External"/><Relationship Id="rId1208" Type="http://schemas.openxmlformats.org/officeDocument/2006/relationships/hyperlink" Target="http://www.mappinglife.org/" TargetMode="External"/><Relationship Id="rId54" Type="http://schemas.openxmlformats.org/officeDocument/2006/relationships/hyperlink" Target="https://a.tiles.mapbox.com/v4/mapbox.mapbox-streets-v6/7/74/64.vector.pbf?access_token=pk.eyJ1IjoiY3Jvd2Rjb3ZlciIsImEiOiI3akYtNERRIn0.uwBAdtR6Zk60Bp3vTKj-kg" TargetMode="External"/><Relationship Id="rId270" Type="http://schemas.openxmlformats.org/officeDocument/2006/relationships/hyperlink" Target="http://blogs.esri.com/esri/arcgis/2009/05/06/about-geographic-transformations-and-how-to-choose-the-right-one/" TargetMode="External"/><Relationship Id="rId130" Type="http://schemas.openxmlformats.org/officeDocument/2006/relationships/hyperlink" Target="http://pythongisandstuff.wordpress.com/2011/07/07/installing-gdal-and-ogr-for-python-on-windows/" TargetMode="External"/><Relationship Id="rId368" Type="http://schemas.openxmlformats.org/officeDocument/2006/relationships/hyperlink" Target="http://johnpaulett.com/2008/09/20/getting-restful-with-webpy/" TargetMode="External"/><Relationship Id="rId575" Type="http://schemas.openxmlformats.org/officeDocument/2006/relationships/image" Target="media/image53.png"/><Relationship Id="rId782" Type="http://schemas.openxmlformats.org/officeDocument/2006/relationships/hyperlink" Target="https://datamarket.azure.com/" TargetMode="External"/><Relationship Id="rId228" Type="http://schemas.openxmlformats.org/officeDocument/2006/relationships/hyperlink" Target="http://maps.iucnredlist.org/map.html?id=9760" TargetMode="External"/><Relationship Id="rId435" Type="http://schemas.openxmlformats.org/officeDocument/2006/relationships/hyperlink" Target="http://h03-dev-vm7/cgi-bin/eSpecies/quadkey/132320330232030/speciescount" TargetMode="External"/><Relationship Id="rId642" Type="http://schemas.openxmlformats.org/officeDocument/2006/relationships/image" Target="media/image74.png"/><Relationship Id="rId1065"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272" Type="http://schemas.openxmlformats.org/officeDocument/2006/relationships/hyperlink" Target="mailto:a.cottam@gmail.com" TargetMode="External"/><Relationship Id="rId502" Type="http://schemas.openxmlformats.org/officeDocument/2006/relationships/hyperlink" Target="general/fme_scripts/roadless_asia_csv_to_postgresql.fmw" TargetMode="External"/><Relationship Id="rId947" Type="http://schemas.openxmlformats.org/officeDocument/2006/relationships/hyperlink" Target="https://github.com/andrewcottam/apache-hive-files/blob/075659bcb33653468aaa447baccdf5022f654e71/species_preprocessing_3.sql" TargetMode="External"/><Relationship Id="rId1132" Type="http://schemas.openxmlformats.org/officeDocument/2006/relationships/hyperlink" Target="httpd:%20get%20''%20for%20139.191.147.152%20%20%20%20--%20HOORAY%20THIS%20IS%20MY%20DESKTOP%20MACHINE!" TargetMode="External"/><Relationship Id="rId76" Type="http://schemas.openxmlformats.org/officeDocument/2006/relationships/hyperlink" Target="http://landsat.usgs.gov/Landsat8_Using_Product.php" TargetMode="External"/><Relationship Id="rId807" Type="http://schemas.openxmlformats.org/officeDocument/2006/relationships/hyperlink" Target="mailto:andrew.cottam@jrc.ec.europa.eu/thargal88" TargetMode="External"/><Relationship Id="rId292" Type="http://schemas.openxmlformats.org/officeDocument/2006/relationships/hyperlink" Target="file:///E:\cottaan\My%20Documents\My%20FME%20Workspaces\red_list_2014_wdpa_intersection_data.fmw" TargetMode="External"/><Relationship Id="rId597" Type="http://schemas.openxmlformats.org/officeDocument/2006/relationships/hyperlink" Target="https://github.com/andrewcottam/water_detection_python_scripts/blob/master/createWaterPoints.py" TargetMode="External"/><Relationship Id="rId152" Type="http://schemas.openxmlformats.org/officeDocument/2006/relationships/hyperlink" Target="http://en.wikipedia.org/wiki/Geohash" TargetMode="External"/><Relationship Id="rId457" Type="http://schemas.openxmlformats.org/officeDocument/2006/relationships/hyperlink" Target="https://github.com/chelm/geohub" TargetMode="External"/><Relationship Id="rId1087" Type="http://schemas.openxmlformats.org/officeDocument/2006/relationships/hyperlink" Target="https://github.com/andrewcottam/eSpecies-Client-Demo/blob/master/scripts/geeResults.js" TargetMode="External"/><Relationship Id="rId664" Type="http://schemas.openxmlformats.org/officeDocument/2006/relationships/hyperlink" Target="https://github.com/andrewcottam/postgis_scripts/blob/master/water_trends_by_country.sql" TargetMode="External"/><Relationship Id="rId871" Type="http://schemas.openxmlformats.org/officeDocument/2006/relationships/image" Target="media/image113.png"/><Relationship Id="rId969" Type="http://schemas.openxmlformats.org/officeDocument/2006/relationships/hyperlink" Target="http://www.postgresql.org/docs/9.1/static/triggers.html%20for%209.1" TargetMode="External"/><Relationship Id="rId317" Type="http://schemas.openxmlformats.org/officeDocument/2006/relationships/hyperlink" Target="mailto:speciescharisma1@gmail.com" TargetMode="External"/><Relationship Id="rId524" Type="http://schemas.openxmlformats.org/officeDocument/2006/relationships/hyperlink" Target="https://c9.io/" TargetMode="External"/><Relationship Id="rId731" Type="http://schemas.openxmlformats.org/officeDocument/2006/relationships/image" Target="media/image109.png"/><Relationship Id="rId1154" Type="http://schemas.openxmlformats.org/officeDocument/2006/relationships/hyperlink" Target="http://fortawesome.github.io/Font-Awesome/" TargetMode="External"/><Relationship Id="rId98" Type="http://schemas.openxmlformats.org/officeDocument/2006/relationships/hyperlink" Target="http://www.gdal.org/frmt_gtiff.html" TargetMode="External"/><Relationship Id="rId829" Type="http://schemas.openxmlformats.org/officeDocument/2006/relationships/hyperlink" Target="http://cloudera.com/content/cloudera/en/training/courses/data-analyst-training.html" TargetMode="External"/><Relationship Id="rId1014" Type="http://schemas.openxmlformats.org/officeDocument/2006/relationships/hyperlink" Target="http://localhost:8080/gee_spectral_library_builder/" TargetMode="External"/><Relationship Id="rId1221" Type="http://schemas.openxmlformats.org/officeDocument/2006/relationships/hyperlink" Target="http://www.cc.cec/" TargetMode="External"/><Relationship Id="rId25" Type="http://schemas.openxmlformats.org/officeDocument/2006/relationships/hyperlink" Target="http://onlinelibrary.wiley.com/doi/10.1002/ajp.20794/pdf" TargetMode="External"/><Relationship Id="rId174" Type="http://schemas.openxmlformats.org/officeDocument/2006/relationships/image" Target="media/image19.png"/><Relationship Id="rId381" Type="http://schemas.openxmlformats.org/officeDocument/2006/relationships/hyperlink" Target="http://...api/person-by-id/1/pets.json" TargetMode="External"/><Relationship Id="rId241" Type="http://schemas.openxmlformats.org/officeDocument/2006/relationships/hyperlink" Target="http://maps.iucnredlist.org/map.html?id=106006826" TargetMode="External"/><Relationship Id="rId479" Type="http://schemas.openxmlformats.org/officeDocument/2006/relationships/image" Target="media/image36.png"/><Relationship Id="rId686"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93" Type="http://schemas.openxmlformats.org/officeDocument/2006/relationships/hyperlink" Target="mailto:cottaan@cruise:/exports/monde/GBIFSpeciesFiles/17975.gz%2017975.gz" TargetMode="External"/><Relationship Id="rId339" Type="http://schemas.openxmlformats.org/officeDocument/2006/relationships/hyperlink" Target="http://www.eaglewatch.nl/uilen/Strigidae/Maleise-visuil/Index.html" TargetMode="External"/><Relationship Id="rId546" Type="http://schemas.openxmlformats.org/officeDocument/2006/relationships/hyperlink" Target="mailto:a.cottam@gmail.com" TargetMode="External"/><Relationship Id="rId753" Type="http://schemas.openxmlformats.org/officeDocument/2006/relationships/hyperlink" Target="mailto:a.cottam@gmail.com" TargetMode="External"/><Relationship Id="rId1176" Type="http://schemas.openxmlformats.org/officeDocument/2006/relationships/hyperlink" Target="https://github.com/kriszyp/put-selector.git" TargetMode="External"/><Relationship Id="rId101" Type="http://schemas.openxmlformats.org/officeDocument/2006/relationships/hyperlink" Target="http://104.197.204.126:8080/service?REQUEST=GetCapabilities" TargetMode="External"/><Relationship Id="rId406" Type="http://schemas.openxmlformats.org/officeDocument/2006/relationships/hyperlink" Target="http://www.wbitt.com/knowledge/how-to-tutorials/112-creating-a-self-signed-apache-ssl-certificate.html" TargetMode="External"/><Relationship Id="rId960" Type="http://schemas.openxmlformats.org/officeDocument/2006/relationships/hyperlink" Target="http://www.postgresql.org/docs/9.0/interactive/plpython-funcs.html" TargetMode="External"/><Relationship Id="rId1036" Type="http://schemas.openxmlformats.org/officeDocument/2006/relationships/hyperlink" Target="http://QGis.org" TargetMode="External"/><Relationship Id="rId1243" Type="http://schemas.openxmlformats.org/officeDocument/2006/relationships/hyperlink" Target="ftp://h05-ftp.jrc.it/cottaan" TargetMode="External"/><Relationship Id="rId613" Type="http://schemas.openxmlformats.org/officeDocument/2006/relationships/hyperlink" Target="file:///E:\cottaan\My%20Documents\github%20repos\private_ee_scripts\Water%20Detection\Water%2520Validation%2520L5%2520and%2520L7%2520-%2520masking" TargetMode="External"/><Relationship Id="rId820" Type="http://schemas.openxmlformats.org/officeDocument/2006/relationships/hyperlink" Target="http://www.youtube.com/watch?v=_HLoH_PgrLk" TargetMode="External"/><Relationship Id="rId918" Type="http://schemas.openxmlformats.org/officeDocument/2006/relationships/hyperlink" Target="http://blog.cloudera.com/blog/2009/12/7-tips-for-improving-mapreduce-performance/" TargetMode="External"/><Relationship Id="rId1103" Type="http://schemas.openxmlformats.org/officeDocument/2006/relationships/hyperlink" Target="http://docs.opencv.org/doc/tutorials/introduction/linux_install/linux_install.html" TargetMode="External"/><Relationship Id="rId47" Type="http://schemas.openxmlformats.org/officeDocument/2006/relationships/hyperlink" Target="http://esa.un.org/unpd/wpp/" TargetMode="External"/><Relationship Id="rId196" Type="http://schemas.openxmlformats.org/officeDocument/2006/relationships/hyperlink" Target="http://www.postgresql.org/docs/9.0/static/datatype-enum.html" TargetMode="External"/><Relationship Id="rId26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70" Type="http://schemas.openxmlformats.org/officeDocument/2006/relationships/hyperlink" Target="http://help.arcgis.com/en/webapi/javascript/arcgis/help/jshelp/proxypage_php.zip" TargetMode="External"/><Relationship Id="rId123" Type="http://schemas.openxmlformats.org/officeDocument/2006/relationships/hyperlink" Target="http://geojson.io/" TargetMode="External"/><Relationship Id="rId330"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68" Type="http://schemas.openxmlformats.org/officeDocument/2006/relationships/hyperlink" Target="http://www.imagemagick.org/Usage/convolve/" TargetMode="External"/><Relationship Id="rId775"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982" Type="http://schemas.openxmlformats.org/officeDocument/2006/relationships/hyperlink" Target="http://maven.apache.org/guides/introduction/introduction-to-the-lifecycle.html" TargetMode="External"/><Relationship Id="rId1198" Type="http://schemas.openxmlformats.org/officeDocument/2006/relationships/hyperlink" Target="https://help.ubuntu.com/community/PostgreSQL" TargetMode="External"/><Relationship Id="rId428" Type="http://schemas.openxmlformats.org/officeDocument/2006/relationships/hyperlink" Target="http://h03-dev-vm7/cgi-bin/eSpecies/bbox/25728,16008,27776,17032/species/map/17975" TargetMode="External"/><Relationship Id="rId635" Type="http://schemas.openxmlformats.org/officeDocument/2006/relationships/hyperlink" Target="file:///E:\cottaan\My%20Documents\github%20repos\general\validation_points_to_kml.fmw" TargetMode="External"/><Relationship Id="rId842" Type="http://schemas.openxmlformats.org/officeDocument/2006/relationships/hyperlink" Target="http://blog.cloudera.com/blog/2013/01/a-guide-to-python-frameworks-for-hadoop/" TargetMode="External"/><Relationship Id="rId1058" Type="http://schemas.openxmlformats.org/officeDocument/2006/relationships/hyperlink" Target="http://video.esri.com/watch/2398/debugging-applications-built-with-arcgis-api-for-javascripthttp:/video.esri.com/watch/2398/debugging-applications-built-with-arcgis-api-for-javascript" TargetMode="External"/><Relationship Id="rId1265" Type="http://schemas.openxmlformats.org/officeDocument/2006/relationships/hyperlink" Target="http://www.bbc.com/future/story/20120914-building-a-live-google-earth/1" TargetMode="External"/><Relationship Id="rId702" Type="http://schemas.openxmlformats.org/officeDocument/2006/relationships/hyperlink" Target="https://groups.google.com/forum/?fromgroups" TargetMode="External"/><Relationship Id="rId1125" Type="http://schemas.openxmlformats.org/officeDocument/2006/relationships/hyperlink" Target="http://www.tightvnc.com/%20for%20information%20on%20TightVNC" TargetMode="External"/><Relationship Id="rId69" Type="http://schemas.openxmlformats.org/officeDocument/2006/relationships/hyperlink" Target="file:///C:\Users\cottaan\AppData\Local\Temp\arc7A2F\iucn_rl_species_2014_2_no_sens0.txt" TargetMode="External"/><Relationship Id="rId285" Type="http://schemas.openxmlformats.org/officeDocument/2006/relationships/hyperlink" Target="http://blogs.esri.com/esri/arcgis/2012/06/15/be-successful-overlaying-large-complex-datasets-in-geoprocessing/" TargetMode="External"/><Relationship Id="rId492" Type="http://schemas.openxmlformats.org/officeDocument/2006/relationships/hyperlink" Target="http://ajax.googleapis.com/ajax/libs/dojo/1.8.1/dijit/form/Select.js" TargetMode="External"/><Relationship Id="rId797" Type="http://schemas.openxmlformats.org/officeDocument/2006/relationships/hyperlink" Target="http://dev.gbif.org/issues/browse/PF-1275" TargetMode="External"/><Relationship Id="rId145" Type="http://schemas.openxmlformats.org/officeDocument/2006/relationships/hyperlink" Target="http://help.arcgis.com/en/arcgisdesktop/10.0/help/index.html" TargetMode="External"/><Relationship Id="rId352" Type="http://schemas.openxmlformats.org/officeDocument/2006/relationships/hyperlink" Target="http://www.mappinglife.org/list?dsid=iucn_mammals&amp;lon=8.79&amp;lat=45.58&amp;radius=1000&amp;taxa=Mammalia" TargetMode="External"/><Relationship Id="rId212" Type="http://schemas.openxmlformats.org/officeDocument/2006/relationships/hyperlink" Target="http://devmag.org.za/2011/02/23/quadtrees-implementation/" TargetMode="External"/><Relationship Id="rId657" Type="http://schemas.openxmlformats.org/officeDocument/2006/relationships/image" Target="media/image86.png"/><Relationship Id="rId864" Type="http://schemas.openxmlformats.org/officeDocument/2006/relationships/hyperlink" Target="http://hadoop-m1:50070/webhdfs/v1/user/hive/warehouse/wdpa?op=LISTSTATUS" TargetMode="External"/><Relationship Id="rId517"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24" Type="http://schemas.openxmlformats.org/officeDocument/2006/relationships/hyperlink" Target="https://github.com/andrewcottam/water_detection_python_scripts/blob/38f56249cb30e4c594790b3b2cf3a46aa2dca840/getGeePixelValues.py" TargetMode="External"/><Relationship Id="rId931" Type="http://schemas.openxmlformats.org/officeDocument/2006/relationships/hyperlink" Target="http://www.cloudera.com/content/cloudera/en/resources/library/recordedwebinar/cloudera-impala-a-modern-sql-engine-for-hadoop-video-recording.html" TargetMode="External"/><Relationship Id="rId1147" Type="http://schemas.openxmlformats.org/officeDocument/2006/relationships/hyperlink" Target="http://spatialdemography.org/essential-python-geospatial-libraries/" TargetMode="External"/><Relationship Id="rId60" Type="http://schemas.openxmlformats.org/officeDocument/2006/relationships/hyperlink" Target="https://free.tilehosting.com/data/v3/?key=67VOA297U9cciigsJVvm" TargetMode="External"/><Relationship Id="rId1007"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214" Type="http://schemas.openxmlformats.org/officeDocument/2006/relationships/hyperlink" Target="http://www.onezoom.org/mammals.htm"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msdn.microsoft.com/en-us/library/bb259689.aspx';" TargetMode="External"/><Relationship Id="rId374" Type="http://schemas.openxmlformats.org/officeDocument/2006/relationships/hyperlink" Target="http://h03-dev-vm7/cgi-bin/eSpecies.cgi/'" TargetMode="External"/><Relationship Id="rId581" Type="http://schemas.openxmlformats.org/officeDocument/2006/relationships/image" Target="media/image59.png"/><Relationship Id="rId234" Type="http://schemas.openxmlformats.org/officeDocument/2006/relationships/hyperlink" Target="http://forums.esri.com/Thread.asp?c=93&amp;f=984&amp;t=237824" TargetMode="External"/><Relationship Id="rId679" Type="http://schemas.openxmlformats.org/officeDocument/2006/relationships/image" Target="media/image91.png"/><Relationship Id="rId886" Type="http://schemas.openxmlformats.org/officeDocument/2006/relationships/hyperlink" Target="http://docs.aws.amazon.com/ElasticMapReduce/latest/DeveloperGuide/emr-hbase.html" TargetMode="External"/><Relationship Id="rId2" Type="http://schemas.openxmlformats.org/officeDocument/2006/relationships/numbering" Target="numbering.xml"/><Relationship Id="rId441" Type="http://schemas.openxmlformats.org/officeDocument/2006/relationships/hyperlink" Target="https://github.com/andrewcottam/python-rest-server/blob/master/cgi-bin/services" TargetMode="External"/><Relationship Id="rId539" Type="http://schemas.openxmlformats.org/officeDocument/2006/relationships/hyperlink" Target="https://github.com/google/earthengine-api" TargetMode="External"/><Relationship Id="rId746" Type="http://schemas.openxmlformats.org/officeDocument/2006/relationships/hyperlink" Target="https://andrewcottam.cartodb.com/api/v2/sql?q=select%20name,ST_AsText(the_geom)%20as%20the_geom%20from%20countries%20where%20iso3='MYS'" TargetMode="External"/><Relationship Id="rId1071" Type="http://schemas.openxmlformats.org/officeDocument/2006/relationships/hyperlink" Target="https://developers.arcgis.com/en/javascript/jstutorials/intro_custom_dijit.html" TargetMode="External"/><Relationship Id="rId1169" Type="http://schemas.openxmlformats.org/officeDocument/2006/relationships/hyperlink" Target="file:///C:\Users\cottaan\AppData\Roaming\Microsoft\Word\http%20link" TargetMode="External"/><Relationship Id="rId301" Type="http://schemas.openxmlformats.org/officeDocument/2006/relationships/hyperlink" Target="http://79.125.16.106/IUCN/mapper/index.html?ID_NO=60225" TargetMode="External"/><Relationship Id="rId953"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029" Type="http://schemas.openxmlformats.org/officeDocument/2006/relationships/hyperlink" Target="http://lrm-maps.jrc.ec.europa.eu/geoserver/" TargetMode="External"/><Relationship Id="rId1236" Type="http://schemas.openxmlformats.org/officeDocument/2006/relationships/hyperlink" Target="https://www.swetswise.com/public/login.do" TargetMode="External"/><Relationship Id="rId82" Type="http://schemas.openxmlformats.org/officeDocument/2006/relationships/hyperlink" Target="https://sentinel.esa.int/web/sentinel/user-guides/sentinel-2-msi/product-types" TargetMode="External"/><Relationship Id="rId606" Type="http://schemas.openxmlformats.org/officeDocument/2006/relationships/image" Target="media/image71.png"/><Relationship Id="rId813" Type="http://schemas.openxmlformats.org/officeDocument/2006/relationships/hyperlink" Target="http://www.cloudera.com/content/cloudera/en/resources/library/training/cloudera-essentials-for-apache-hadoop-6-of-6-managing-the-elephant-in-the-room.html" TargetMode="External"/><Relationship Id="rId189" Type="http://schemas.openxmlformats.org/officeDocument/2006/relationships/hyperlink" Target="http://aws.amazon.com/simpledb/" TargetMode="External"/><Relationship Id="rId396" Type="http://schemas.openxmlformats.org/officeDocument/2006/relationships/hyperlink" Target="http://h03-dev-vm7/cgi-bin/REST/eSpecies/rangemap?minx=27024&amp;maxx=28025&amp;miny=14973&amp;maxy=16974" TargetMode="External"/><Relationship Id="rId256" Type="http://schemas.openxmlformats.org/officeDocument/2006/relationships/hyperlink" Target="http://maps.iucnredlist.org/map.html?id=39895" TargetMode="External"/><Relationship Id="rId463" Type="http://schemas.openxmlformats.org/officeDocument/2006/relationships/hyperlink" Target="file:///E:\cottaan\My%20Documents\github%20repos\test\populateLCC_Landsat_SceneIDs_slow.py" TargetMode="External"/><Relationship Id="rId670" Type="http://schemas.openxmlformats.org/officeDocument/2006/relationships/hyperlink" Target="http://earthengine.google.org/" TargetMode="External"/><Relationship Id="rId1093" Type="http://schemas.openxmlformats.org/officeDocument/2006/relationships/hyperlink" Target="http://leafletjs.com/download.html" TargetMode="External"/><Relationship Id="rId116" Type="http://schemas.openxmlformats.org/officeDocument/2006/relationships/hyperlink" Target="https://github.com/andrewcottam/ArcGIS-Geoprocessing-Scripts/blob/master/src/JRC%20Toolbox.pyt" TargetMode="External"/><Relationship Id="rId323" Type="http://schemas.openxmlformats.org/officeDocument/2006/relationships/hyperlink" Target="https://skydrive.live.com/view.aspx?resid=9C9479871FBFA822!109&amp;app=Word&amp;authkey=!ACvyZ_MNtngQyCU" TargetMode="External"/><Relationship Id="rId530" Type="http://schemas.openxmlformats.org/officeDocument/2006/relationships/hyperlink" Target="https://console.cloud.google.com" TargetMode="External"/><Relationship Id="rId768" Type="http://schemas.openxmlformats.org/officeDocument/2006/relationships/hyperlink" Target="http://www.cyberciti.biz/tips/postgres-allow-remote-access-tcp-connection.html" TargetMode="External"/><Relationship Id="rId975" Type="http://schemas.openxmlformats.org/officeDocument/2006/relationships/hyperlink" Target="http://support.apple.com/kb/DL1572?viewlocale=en_US&amp;locale=en_US" TargetMode="External"/><Relationship Id="rId1160" Type="http://schemas.openxmlformats.org/officeDocument/2006/relationships/hyperlink" Target="https://plus.google.com/116969159384245484847/posts/6SXDRWXFWkN" TargetMode="External"/><Relationship Id="rId628" Type="http://schemas.openxmlformats.org/officeDocument/2006/relationships/image" Target="media/image72.png"/><Relationship Id="rId835" Type="http://schemas.openxmlformats.org/officeDocument/2006/relationships/hyperlink" Target="http://www.gutenberg.org/etext/20417" TargetMode="External"/><Relationship Id="rId1258" Type="http://schemas.openxmlformats.org/officeDocument/2006/relationships/hyperlink" Target="https://github.com/pymc-devs/pymc" TargetMode="External"/><Relationship Id="rId1020" Type="http://schemas.openxmlformats.org/officeDocument/2006/relationships/hyperlink" Target="https://groups.google.com/forum/" TargetMode="External"/><Relationship Id="rId1118" Type="http://schemas.openxmlformats.org/officeDocument/2006/relationships/hyperlink" Target="https://bootstrap.pypa.io/get-pip.py" TargetMode="External"/><Relationship Id="rId902" Type="http://schemas.openxmlformats.org/officeDocument/2006/relationships/hyperlink" Target="https://github.com/andrewcottam/ArcGIS-Geoprocessing-Scripts/blob/master/src/FeatureClassToAvro.py"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avro.apache.org/docs/1.7.6/gettingstartedpython.html" TargetMode="External"/><Relationship Id="rId278" Type="http://schemas.openxmlformats.org/officeDocument/2006/relationships/hyperlink" Target="http://stackoverflow.com/questions/3687037/problem-making-attribute-table-of-raster-in-arcg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39CCDA-A9BA-4E2E-B984-AF71ECB22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884</TotalTime>
  <Pages>361</Pages>
  <Words>170994</Words>
  <Characters>974667</Characters>
  <Application>Microsoft Office Word</Application>
  <DocSecurity>0</DocSecurity>
  <Lines>8122</Lines>
  <Paragraphs>2286</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14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281</cp:revision>
  <cp:lastPrinted>2016-09-26T09:25:00Z</cp:lastPrinted>
  <dcterms:created xsi:type="dcterms:W3CDTF">2014-01-03T08:41:00Z</dcterms:created>
  <dcterms:modified xsi:type="dcterms:W3CDTF">2017-02-0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